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8.xml" ContentType="application/vnd.openxmlformats-officedocument.drawingml.chart+xml"/>
  <Override PartName="/word/charts/style18.xml" ContentType="application/vnd.ms-office.chartstyle+xml"/>
  <Override PartName="/word/charts/colors18.xml" ContentType="application/vnd.ms-office.chartcolorstyle+xml"/>
  <Override PartName="/word/charts/chart19.xml" ContentType="application/vnd.openxmlformats-officedocument.drawingml.chart+xml"/>
  <Override PartName="/word/charts/style19.xml" ContentType="application/vnd.ms-office.chartstyle+xml"/>
  <Override PartName="/word/charts/colors19.xml" ContentType="application/vnd.ms-office.chartcolorstyle+xml"/>
  <Override PartName="/word/charts/chart20.xml" ContentType="application/vnd.openxmlformats-officedocument.drawingml.chart+xml"/>
  <Override PartName="/word/charts/style20.xml" ContentType="application/vnd.ms-office.chartstyle+xml"/>
  <Override PartName="/word/charts/colors20.xml" ContentType="application/vnd.ms-office.chartcolorstyle+xml"/>
  <Override PartName="/word/charts/chart21.xml" ContentType="application/vnd.openxmlformats-officedocument.drawingml.chart+xml"/>
  <Override PartName="/word/charts/style21.xml" ContentType="application/vnd.ms-office.chartstyle+xml"/>
  <Override PartName="/word/charts/colors21.xml" ContentType="application/vnd.ms-office.chartcolorstyle+xml"/>
  <Override PartName="/word/charts/chart22.xml" ContentType="application/vnd.openxmlformats-officedocument.drawingml.chart+xml"/>
  <Override PartName="/word/charts/style22.xml" ContentType="application/vnd.ms-office.chartstyle+xml"/>
  <Override PartName="/word/charts/colors22.xml" ContentType="application/vnd.ms-office.chartcolorstyle+xml"/>
  <Override PartName="/word/charts/chart23.xml" ContentType="application/vnd.openxmlformats-officedocument.drawingml.chart+xml"/>
  <Override PartName="/word/charts/style23.xml" ContentType="application/vnd.ms-office.chartstyle+xml"/>
  <Override PartName="/word/charts/colors23.xml" ContentType="application/vnd.ms-office.chartcolorstyle+xml"/>
  <Override PartName="/word/charts/chart24.xml" ContentType="application/vnd.openxmlformats-officedocument.drawingml.chart+xml"/>
  <Override PartName="/word/charts/style24.xml" ContentType="application/vnd.ms-office.chartstyle+xml"/>
  <Override PartName="/word/charts/colors24.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harts/chart40.xml" ContentType="application/vnd.openxmlformats-officedocument.drawingml.chart+xml"/>
  <Override PartName="/word/charts/chart50.xml" ContentType="application/vnd.openxmlformats-officedocument.drawingml.chart+xml"/>
  <Override PartName="/word/charts/chart60.xml" ContentType="application/vnd.openxmlformats-officedocument.drawingml.chart+xml"/>
  <Override PartName="/word/charts/chart70.xml" ContentType="application/vnd.openxmlformats-officedocument.drawingml.chart+xml"/>
  <Override PartName="/word/charts/chart80.xml" ContentType="application/vnd.openxmlformats-officedocument.drawingml.chart+xml"/>
  <Override PartName="/word/charts/chart90.xml" ContentType="application/vnd.openxmlformats-officedocument.drawingml.chart+xml"/>
  <Override PartName="/word/charts/chart100.xml" ContentType="application/vnd.openxmlformats-officedocument.drawingml.chart+xml"/>
  <Override PartName="/word/charts/chart120.xml" ContentType="application/vnd.openxmlformats-officedocument.drawingml.chart+xml"/>
  <Override PartName="/word/charts/chart130.xml" ContentType="application/vnd.openxmlformats-officedocument.drawingml.chart+xml"/>
  <Override PartName="/word/charts/chart140.xml" ContentType="application/vnd.openxmlformats-officedocument.drawingml.chart+xml"/>
  <Override PartName="/word/charts/chart150.xml" ContentType="application/vnd.openxmlformats-officedocument.drawingml.chart+xml"/>
  <Override PartName="/word/charts/chart160.xml" ContentType="application/vnd.openxmlformats-officedocument.drawingml.chart+xml"/>
  <Override PartName="/word/charts/chart170.xml" ContentType="application/vnd.openxmlformats-officedocument.drawingml.chart+xml"/>
  <Override PartName="/word/charts/chart180.xml" ContentType="application/vnd.openxmlformats-officedocument.drawingml.chart+xml"/>
  <Override PartName="/word/charts/chart190.xml" ContentType="application/vnd.openxmlformats-officedocument.drawingml.chart+xml"/>
  <Override PartName="/word/charts/chart200.xml" ContentType="application/vnd.openxmlformats-officedocument.drawingml.chart+xml"/>
  <Override PartName="/word/charts/chart210.xml" ContentType="application/vnd.openxmlformats-officedocument.drawingml.chart+xml"/>
  <Override PartName="/word/charts/chart220.xml" ContentType="application/vnd.openxmlformats-officedocument.drawingml.chart+xml"/>
  <Override PartName="/word/charts/colors40.xml" ContentType="application/vnd.ms-office.chartcolorstyle+xml"/>
  <Override PartName="/word/charts/style40.xml" ContentType="application/vnd.ms-office.chartstyle+xml"/>
  <Override PartName="/word/charts/colors50.xml" ContentType="application/vnd.ms-office.chartcolorstyle+xml"/>
  <Override PartName="/word/charts/style50.xml" ContentType="application/vnd.ms-office.chartstyle+xml"/>
  <Override PartName="/word/charts/colors60.xml" ContentType="application/vnd.ms-office.chartcolorstyle+xml"/>
  <Override PartName="/word/charts/style60.xml" ContentType="application/vnd.ms-office.chartstyle+xml"/>
  <Override PartName="/word/charts/colors70.xml" ContentType="application/vnd.ms-office.chartcolorstyle+xml"/>
  <Override PartName="/word/charts/style70.xml" ContentType="application/vnd.ms-office.chartstyle+xml"/>
  <Override PartName="/word/charts/colors80.xml" ContentType="application/vnd.ms-office.chartcolorstyle+xml"/>
  <Override PartName="/word/charts/style80.xml" ContentType="application/vnd.ms-office.chartstyle+xml"/>
  <Override PartName="/word/charts/colors90.xml" ContentType="application/vnd.ms-office.chartcolorstyle+xml"/>
  <Override PartName="/word/charts/style90.xml" ContentType="application/vnd.ms-office.chartstyle+xml"/>
  <Override PartName="/word/charts/colors100.xml" ContentType="application/vnd.ms-office.chartcolorstyle+xml"/>
  <Override PartName="/word/charts/style100.xml" ContentType="application/vnd.ms-office.chartstyle+xml"/>
  <Override PartName="/word/charts/colors120.xml" ContentType="application/vnd.ms-office.chartcolorstyle+xml"/>
  <Override PartName="/word/charts/style120.xml" ContentType="application/vnd.ms-office.chartstyle+xml"/>
  <Override PartName="/word/charts/colors130.xml" ContentType="application/vnd.ms-office.chartcolorstyle+xml"/>
  <Override PartName="/word/charts/style130.xml" ContentType="application/vnd.ms-office.chartstyle+xml"/>
  <Override PartName="/word/charts/colors140.xml" ContentType="application/vnd.ms-office.chartcolorstyle+xml"/>
  <Override PartName="/word/charts/style140.xml" ContentType="application/vnd.ms-office.chartstyle+xml"/>
  <Override PartName="/word/charts/colors150.xml" ContentType="application/vnd.ms-office.chartcolorstyle+xml"/>
  <Override PartName="/word/charts/style150.xml" ContentType="application/vnd.ms-office.chartstyle+xml"/>
  <Override PartName="/word/charts/colors160.xml" ContentType="application/vnd.ms-office.chartcolorstyle+xml"/>
  <Override PartName="/word/charts/style160.xml" ContentType="application/vnd.ms-office.chartstyle+xml"/>
  <Override PartName="/word/charts/colors170.xml" ContentType="application/vnd.ms-office.chartcolorstyle+xml"/>
  <Override PartName="/word/charts/style170.xml" ContentType="application/vnd.ms-office.chartstyle+xml"/>
  <Override PartName="/word/charts/colors180.xml" ContentType="application/vnd.ms-office.chartcolorstyle+xml"/>
  <Override PartName="/word/charts/style180.xml" ContentType="application/vnd.ms-office.chartstyle+xml"/>
  <Override PartName="/word/charts/colors190.xml" ContentType="application/vnd.ms-office.chartcolorstyle+xml"/>
  <Override PartName="/word/charts/style190.xml" ContentType="application/vnd.ms-office.chartstyle+xml"/>
  <Override PartName="/word/charts/colors200.xml" ContentType="application/vnd.ms-office.chartcolorstyle+xml"/>
  <Override PartName="/word/charts/style200.xml" ContentType="application/vnd.ms-office.chartstyle+xml"/>
  <Override PartName="/word/charts/colors210.xml" ContentType="application/vnd.ms-office.chartcolorstyle+xml"/>
  <Override PartName="/word/charts/style210.xml" ContentType="application/vnd.ms-office.chartstyle+xml"/>
  <Override PartName="/word/charts/colors220.xml" ContentType="application/vnd.ms-office.chartcolorstyle+xml"/>
  <Override PartName="/word/charts/style220.xml" ContentType="application/vnd.ms-office.chartsty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DFB4F68" w14:textId="1597E6AC" w:rsidR="006A4FB1" w:rsidRDefault="006A4FB1" w:rsidP="00927382">
      <w:pPr>
        <w:jc w:val="center"/>
        <w:rPr>
          <w:rFonts w:ascii="Times New Roman" w:hAnsi="Times New Roman"/>
          <w:color w:val="000000"/>
          <w:sz w:val="20"/>
          <w:szCs w:val="20"/>
        </w:rPr>
      </w:pPr>
      <w:r w:rsidRPr="007D2D37">
        <w:rPr>
          <w:rFonts w:ascii="Times New Roman" w:hAnsi="Times New Roman"/>
          <w:color w:val="000000"/>
          <w:sz w:val="20"/>
          <w:szCs w:val="20"/>
          <w:lang w:val="de-DE"/>
        </w:rPr>
        <w:t>Aung, T. S. &amp; Fischer, T. B. 202</w:t>
      </w:r>
      <w:r>
        <w:rPr>
          <w:rFonts w:ascii="Times New Roman" w:hAnsi="Times New Roman"/>
          <w:color w:val="000000"/>
          <w:sz w:val="20"/>
          <w:szCs w:val="20"/>
          <w:lang w:val="de-DE"/>
        </w:rPr>
        <w:t>1</w:t>
      </w:r>
      <w:r w:rsidRPr="007D2D37">
        <w:rPr>
          <w:rFonts w:ascii="Times New Roman" w:hAnsi="Times New Roman"/>
          <w:color w:val="000000"/>
          <w:sz w:val="20"/>
          <w:szCs w:val="20"/>
          <w:lang w:val="de-DE"/>
        </w:rPr>
        <w:t xml:space="preserve">. </w:t>
      </w:r>
      <w:r w:rsidRPr="007D2D37">
        <w:rPr>
          <w:rFonts w:ascii="Times New Roman" w:hAnsi="Times New Roman"/>
          <w:color w:val="000000"/>
          <w:sz w:val="20"/>
          <w:szCs w:val="20"/>
        </w:rPr>
        <w:t>Quality of Environmental Impact Assessment Systems and Economic</w:t>
      </w:r>
      <w:r w:rsidRPr="00B770FA">
        <w:rPr>
          <w:rFonts w:ascii="Times New Roman" w:hAnsi="Times New Roman"/>
          <w:color w:val="000000"/>
          <w:sz w:val="20"/>
          <w:szCs w:val="20"/>
        </w:rPr>
        <w:t xml:space="preserve"> Growth in Countries Participating in the Belt and Road Initiative, </w:t>
      </w:r>
      <w:r w:rsidRPr="00B770FA">
        <w:rPr>
          <w:rFonts w:ascii="Times New Roman" w:eastAsia="ArialUnicodeMS" w:hAnsi="Times New Roman"/>
          <w:i/>
          <w:color w:val="000000"/>
          <w:sz w:val="20"/>
          <w:szCs w:val="20"/>
          <w:lang w:eastAsia="en-GB"/>
        </w:rPr>
        <w:t xml:space="preserve">Impact Assessment and Project Appraisal, </w:t>
      </w:r>
      <w:hyperlink r:id="rId8" w:history="1">
        <w:r w:rsidRPr="004D52E7">
          <w:rPr>
            <w:rStyle w:val="Hyperlink"/>
            <w:rFonts w:ascii="Times New Roman" w:hAnsi="Times New Roman"/>
            <w:color w:val="000000"/>
            <w:sz w:val="20"/>
            <w:szCs w:val="20"/>
          </w:rPr>
          <w:t>https://doi.org/10.1080/14615517.2020.1818520</w:t>
        </w:r>
      </w:hyperlink>
    </w:p>
    <w:p w14:paraId="7F79245B" w14:textId="6574A906" w:rsidR="006A4FB1" w:rsidRDefault="006A4FB1" w:rsidP="00927382">
      <w:pPr>
        <w:jc w:val="center"/>
        <w:rPr>
          <w:rFonts w:ascii="Times New Roman" w:hAnsi="Times New Roman" w:cs="Times New Roman"/>
          <w:b/>
          <w:bCs/>
        </w:rPr>
      </w:pPr>
    </w:p>
    <w:p w14:paraId="47852FA9" w14:textId="015306E2" w:rsidR="006A4FB1" w:rsidRDefault="006A4FB1" w:rsidP="00927382">
      <w:pPr>
        <w:jc w:val="center"/>
        <w:rPr>
          <w:rFonts w:ascii="Times New Roman" w:hAnsi="Times New Roman" w:cs="Times New Roman"/>
          <w:b/>
          <w:bCs/>
        </w:rPr>
      </w:pPr>
      <w:r>
        <w:rPr>
          <w:rFonts w:ascii="Times New Roman" w:hAnsi="Times New Roman" w:cs="Times New Roman"/>
          <w:b/>
          <w:bCs/>
        </w:rPr>
        <w:t>ACCEPTED MANUSCRIPT</w:t>
      </w:r>
    </w:p>
    <w:p w14:paraId="49A0BFE0" w14:textId="77777777" w:rsidR="006A4FB1" w:rsidRDefault="006A4FB1">
      <w:pPr>
        <w:rPr>
          <w:rFonts w:ascii="Times New Roman" w:hAnsi="Times New Roman" w:cs="Times New Roman"/>
        </w:rPr>
      </w:pPr>
      <w:bookmarkStart w:id="0" w:name="_GoBack"/>
      <w:bookmarkEnd w:id="0"/>
    </w:p>
    <w:p w14:paraId="2B3D3E28" w14:textId="2085DC65" w:rsidR="00BE3EED" w:rsidRDefault="00BE3EED">
      <w:pPr>
        <w:rPr>
          <w:rFonts w:ascii="Times New Roman" w:hAnsi="Times New Roman" w:cs="Times New Roman"/>
        </w:rPr>
      </w:pPr>
      <w:r>
        <w:rPr>
          <w:rFonts w:ascii="Times New Roman" w:hAnsi="Times New Roman" w:cs="Times New Roman"/>
        </w:rPr>
        <w:t>Abstract</w:t>
      </w:r>
    </w:p>
    <w:p w14:paraId="4A64C2D7" w14:textId="2CF67044" w:rsidR="00C07C1F" w:rsidRDefault="00C07C1F">
      <w:pPr>
        <w:rPr>
          <w:rFonts w:ascii="Times New Roman" w:hAnsi="Times New Roman" w:cs="Times New Roman"/>
        </w:rPr>
      </w:pPr>
    </w:p>
    <w:p w14:paraId="053DB321" w14:textId="686DF121" w:rsidR="00C07C1F" w:rsidRDefault="00C354F1">
      <w:pPr>
        <w:rPr>
          <w:rFonts w:ascii="Times New Roman" w:hAnsi="Times New Roman" w:cs="Times New Roman"/>
        </w:rPr>
      </w:pPr>
      <w:r>
        <w:rPr>
          <w:rFonts w:ascii="Times New Roman" w:hAnsi="Times New Roman" w:cs="Times New Roman"/>
        </w:rPr>
        <w:t>In t</w:t>
      </w:r>
      <w:r w:rsidR="00C07C1F">
        <w:rPr>
          <w:rFonts w:ascii="Times New Roman" w:hAnsi="Times New Roman" w:cs="Times New Roman"/>
        </w:rPr>
        <w:t>his paper</w:t>
      </w:r>
      <w:r w:rsidR="004344D1">
        <w:rPr>
          <w:rFonts w:ascii="Times New Roman" w:hAnsi="Times New Roman" w:cs="Times New Roman"/>
        </w:rPr>
        <w:t>,</w:t>
      </w:r>
      <w:r w:rsidR="00C07C1F">
        <w:rPr>
          <w:rFonts w:ascii="Times New Roman" w:hAnsi="Times New Roman" w:cs="Times New Roman"/>
        </w:rPr>
        <w:t xml:space="preserve"> a comparative review </w:t>
      </w:r>
      <w:r>
        <w:rPr>
          <w:rFonts w:ascii="Times New Roman" w:hAnsi="Times New Roman" w:cs="Times New Roman"/>
        </w:rPr>
        <w:t xml:space="preserve">is provided </w:t>
      </w:r>
      <w:r w:rsidR="00C07C1F">
        <w:rPr>
          <w:rFonts w:ascii="Times New Roman" w:hAnsi="Times New Roman" w:cs="Times New Roman"/>
        </w:rPr>
        <w:t xml:space="preserve">of EIA systems </w:t>
      </w:r>
      <w:r>
        <w:rPr>
          <w:rFonts w:ascii="Times New Roman" w:hAnsi="Times New Roman" w:cs="Times New Roman"/>
        </w:rPr>
        <w:t xml:space="preserve">in </w:t>
      </w:r>
      <w:r w:rsidR="00780F0B">
        <w:rPr>
          <w:rFonts w:ascii="Times New Roman" w:hAnsi="Times New Roman" w:cs="Times New Roman"/>
        </w:rPr>
        <w:t xml:space="preserve">65 </w:t>
      </w:r>
      <w:r w:rsidR="00C07C1F">
        <w:rPr>
          <w:rFonts w:ascii="Times New Roman" w:hAnsi="Times New Roman" w:cs="Times New Roman"/>
        </w:rPr>
        <w:t>countries participating in the Belt and Road Initiative</w:t>
      </w:r>
      <w:r w:rsidR="004A6865">
        <w:rPr>
          <w:rFonts w:ascii="Times New Roman" w:hAnsi="Times New Roman" w:cs="Times New Roman"/>
        </w:rPr>
        <w:t xml:space="preserve"> (BRI)</w:t>
      </w:r>
      <w:r w:rsidR="00C07C1F">
        <w:rPr>
          <w:rFonts w:ascii="Times New Roman" w:hAnsi="Times New Roman" w:cs="Times New Roman"/>
        </w:rPr>
        <w:t>.</w:t>
      </w:r>
      <w:r w:rsidR="00C4528F">
        <w:rPr>
          <w:rFonts w:ascii="Times New Roman" w:hAnsi="Times New Roman" w:cs="Times New Roman"/>
        </w:rPr>
        <w:t xml:space="preserve"> </w:t>
      </w:r>
      <w:r w:rsidR="00AF4692">
        <w:rPr>
          <w:rFonts w:ascii="Times New Roman" w:hAnsi="Times New Roman" w:cs="Times New Roman"/>
        </w:rPr>
        <w:t xml:space="preserve">The </w:t>
      </w:r>
      <w:r w:rsidR="00780F0B">
        <w:rPr>
          <w:rFonts w:ascii="Times New Roman" w:hAnsi="Times New Roman" w:cs="Times New Roman"/>
        </w:rPr>
        <w:t xml:space="preserve">review </w:t>
      </w:r>
      <w:r w:rsidR="00AF4692">
        <w:rPr>
          <w:rFonts w:ascii="Times New Roman" w:hAnsi="Times New Roman" w:cs="Times New Roman"/>
        </w:rPr>
        <w:t xml:space="preserve">is carried out by means of a new integrated index (EIA Quality index – EQI), </w:t>
      </w:r>
      <w:r w:rsidR="00F459AB">
        <w:rPr>
          <w:rFonts w:ascii="Times New Roman" w:hAnsi="Times New Roman" w:cs="Times New Roman"/>
        </w:rPr>
        <w:t>which is applied to EIA legislation of selected BRI countries</w:t>
      </w:r>
      <w:r w:rsidR="00C4528F">
        <w:rPr>
          <w:rFonts w:ascii="Times New Roman" w:hAnsi="Times New Roman" w:cs="Times New Roman"/>
        </w:rPr>
        <w:t>. In developing the EQI, views and perception</w:t>
      </w:r>
      <w:r w:rsidR="004A6865">
        <w:rPr>
          <w:rFonts w:ascii="Times New Roman" w:hAnsi="Times New Roman" w:cs="Times New Roman"/>
        </w:rPr>
        <w:t>s</w:t>
      </w:r>
      <w:r w:rsidR="00C4528F">
        <w:rPr>
          <w:rFonts w:ascii="Times New Roman" w:hAnsi="Times New Roman" w:cs="Times New Roman"/>
        </w:rPr>
        <w:t xml:space="preserve"> of experts</w:t>
      </w:r>
      <w:r>
        <w:rPr>
          <w:rFonts w:ascii="Times New Roman" w:hAnsi="Times New Roman" w:cs="Times New Roman"/>
        </w:rPr>
        <w:t xml:space="preserve"> were established,</w:t>
      </w:r>
      <w:r w:rsidR="00C4528F">
        <w:rPr>
          <w:rFonts w:ascii="Times New Roman" w:hAnsi="Times New Roman" w:cs="Times New Roman"/>
        </w:rPr>
        <w:t xml:space="preserve"> based on Multi-Criteria-Decision-Analysis (MCDA). </w:t>
      </w:r>
      <w:r w:rsidR="009B5720">
        <w:rPr>
          <w:rFonts w:ascii="Times New Roman" w:hAnsi="Times New Roman" w:cs="Times New Roman"/>
        </w:rPr>
        <w:t>Results</w:t>
      </w:r>
      <w:r w:rsidR="009B5720" w:rsidDel="009B5720">
        <w:rPr>
          <w:rFonts w:ascii="Times New Roman" w:hAnsi="Times New Roman" w:cs="Times New Roman"/>
        </w:rPr>
        <w:t xml:space="preserve"> </w:t>
      </w:r>
      <w:r w:rsidR="009B5720">
        <w:rPr>
          <w:rFonts w:ascii="Times New Roman" w:hAnsi="Times New Roman" w:cs="Times New Roman"/>
        </w:rPr>
        <w:t xml:space="preserve">of the comparative evaluation indicate that there is great disparity </w:t>
      </w:r>
      <w:r w:rsidR="00780F0B">
        <w:rPr>
          <w:rFonts w:ascii="Times New Roman" w:hAnsi="Times New Roman" w:cs="Times New Roman"/>
        </w:rPr>
        <w:t>between EIA systems in</w:t>
      </w:r>
      <w:r w:rsidR="009B5720">
        <w:rPr>
          <w:rFonts w:ascii="Times New Roman" w:hAnsi="Times New Roman" w:cs="Times New Roman"/>
        </w:rPr>
        <w:t xml:space="preserve"> the </w:t>
      </w:r>
      <w:r w:rsidR="00780F0B">
        <w:rPr>
          <w:rFonts w:ascii="Times New Roman" w:hAnsi="Times New Roman" w:cs="Times New Roman"/>
        </w:rPr>
        <w:t xml:space="preserve">65 </w:t>
      </w:r>
      <w:r w:rsidR="009B5720">
        <w:rPr>
          <w:rFonts w:ascii="Times New Roman" w:hAnsi="Times New Roman" w:cs="Times New Roman"/>
        </w:rPr>
        <w:t>countries</w:t>
      </w:r>
      <w:r w:rsidR="00513AE7" w:rsidRPr="00722328">
        <w:rPr>
          <w:rFonts w:ascii="Times New Roman" w:hAnsi="Times New Roman" w:cs="Times New Roman"/>
        </w:rPr>
        <w:t>.</w:t>
      </w:r>
      <w:r w:rsidR="004344D1" w:rsidRPr="004344D1">
        <w:rPr>
          <w:rFonts w:ascii="Times New Roman" w:hAnsi="Times New Roman" w:cs="Times New Roman"/>
        </w:rPr>
        <w:t xml:space="preserve"> </w:t>
      </w:r>
      <w:r w:rsidR="009B5720">
        <w:rPr>
          <w:rFonts w:ascii="Times New Roman" w:hAnsi="Times New Roman" w:cs="Times New Roman"/>
        </w:rPr>
        <w:t>C</w:t>
      </w:r>
      <w:r w:rsidR="009B5720" w:rsidRPr="00722328">
        <w:rPr>
          <w:rFonts w:ascii="Times New Roman" w:hAnsi="Times New Roman" w:cs="Times New Roman"/>
        </w:rPr>
        <w:t xml:space="preserve">ountries with </w:t>
      </w:r>
      <w:r w:rsidR="009B5720">
        <w:rPr>
          <w:rFonts w:ascii="Times New Roman" w:hAnsi="Times New Roman" w:cs="Times New Roman"/>
        </w:rPr>
        <w:t>existing</w:t>
      </w:r>
      <w:r w:rsidR="009B5720" w:rsidRPr="00722328">
        <w:rPr>
          <w:rFonts w:ascii="Times New Roman" w:hAnsi="Times New Roman" w:cs="Times New Roman"/>
        </w:rPr>
        <w:t xml:space="preserve"> challenges, such as poverty, civil war and institutional instability tend to </w:t>
      </w:r>
      <w:r w:rsidR="009B5720">
        <w:rPr>
          <w:rFonts w:ascii="Times New Roman" w:hAnsi="Times New Roman" w:cs="Times New Roman"/>
        </w:rPr>
        <w:t>achieve</w:t>
      </w:r>
      <w:r w:rsidR="009B5720" w:rsidRPr="00722328">
        <w:rPr>
          <w:rFonts w:ascii="Times New Roman" w:hAnsi="Times New Roman" w:cs="Times New Roman"/>
        </w:rPr>
        <w:t xml:space="preserve"> lower </w:t>
      </w:r>
      <w:r w:rsidR="009B5720">
        <w:rPr>
          <w:rFonts w:ascii="Times New Roman" w:hAnsi="Times New Roman" w:cs="Times New Roman"/>
        </w:rPr>
        <w:t xml:space="preserve">EQI </w:t>
      </w:r>
      <w:r w:rsidR="009B5720" w:rsidRPr="00722328">
        <w:rPr>
          <w:rFonts w:ascii="Times New Roman" w:hAnsi="Times New Roman" w:cs="Times New Roman"/>
        </w:rPr>
        <w:t>scores.</w:t>
      </w:r>
      <w:r w:rsidR="009B5720">
        <w:rPr>
          <w:rFonts w:ascii="Times New Roman" w:hAnsi="Times New Roman" w:cs="Times New Roman"/>
        </w:rPr>
        <w:t xml:space="preserve"> </w:t>
      </w:r>
      <w:r w:rsidR="004344D1">
        <w:rPr>
          <w:rFonts w:ascii="Times New Roman" w:hAnsi="Times New Roman" w:cs="Times New Roman"/>
        </w:rPr>
        <w:t xml:space="preserve">Finally, we conducted a preliminary analysis to investigate the relationship between EIA quality and GDP per capita using Pearson Correlation. </w:t>
      </w:r>
      <w:r w:rsidR="007030E8">
        <w:rPr>
          <w:rFonts w:ascii="Times New Roman" w:hAnsi="Times New Roman" w:cs="Times New Roman"/>
        </w:rPr>
        <w:t xml:space="preserve"> </w:t>
      </w:r>
      <w:r>
        <w:rPr>
          <w:rFonts w:ascii="Times New Roman" w:hAnsi="Times New Roman" w:cs="Times New Roman"/>
        </w:rPr>
        <w:t>A</w:t>
      </w:r>
      <w:r w:rsidR="00233F30">
        <w:rPr>
          <w:rFonts w:ascii="Times New Roman" w:hAnsi="Times New Roman" w:cs="Times New Roman"/>
        </w:rPr>
        <w:t xml:space="preserve"> positive </w:t>
      </w:r>
      <w:r w:rsidR="00F14DE9">
        <w:rPr>
          <w:rFonts w:ascii="Times New Roman" w:hAnsi="Times New Roman" w:cs="Times New Roman"/>
        </w:rPr>
        <w:t xml:space="preserve">(albeit weak) </w:t>
      </w:r>
      <w:r w:rsidR="00233F30">
        <w:rPr>
          <w:rFonts w:ascii="Times New Roman" w:hAnsi="Times New Roman" w:cs="Times New Roman"/>
        </w:rPr>
        <w:t xml:space="preserve">correlation </w:t>
      </w:r>
      <w:r w:rsidR="00F14DE9">
        <w:rPr>
          <w:rFonts w:ascii="Times New Roman" w:hAnsi="Times New Roman" w:cs="Times New Roman"/>
        </w:rPr>
        <w:t xml:space="preserve">is </w:t>
      </w:r>
      <w:r>
        <w:rPr>
          <w:rFonts w:ascii="Times New Roman" w:hAnsi="Times New Roman" w:cs="Times New Roman"/>
        </w:rPr>
        <w:t xml:space="preserve">found </w:t>
      </w:r>
      <w:r w:rsidR="00233F30">
        <w:rPr>
          <w:rFonts w:ascii="Times New Roman" w:hAnsi="Times New Roman" w:cs="Times New Roman"/>
        </w:rPr>
        <w:t xml:space="preserve">between EQI scores and GDP per capita. </w:t>
      </w:r>
    </w:p>
    <w:p w14:paraId="2DCC7F32" w14:textId="77777777" w:rsidR="00BE3EED" w:rsidRDefault="00BE3EED">
      <w:pPr>
        <w:rPr>
          <w:rFonts w:ascii="Times New Roman" w:hAnsi="Times New Roman" w:cs="Times New Roman"/>
        </w:rPr>
      </w:pPr>
    </w:p>
    <w:p w14:paraId="19385C6F" w14:textId="74BB6C50" w:rsidR="00BE3EED" w:rsidRDefault="00BE3EED" w:rsidP="00426370">
      <w:pPr>
        <w:rPr>
          <w:rFonts w:ascii="Times New Roman" w:hAnsi="Times New Roman" w:cs="Times New Roman"/>
          <w:b/>
          <w:bCs/>
        </w:rPr>
      </w:pPr>
      <w:r>
        <w:rPr>
          <w:rFonts w:ascii="Times New Roman" w:hAnsi="Times New Roman" w:cs="Times New Roman"/>
          <w:b/>
          <w:bCs/>
        </w:rPr>
        <w:t xml:space="preserve">Keywords: </w:t>
      </w:r>
      <w:r w:rsidRPr="00944787">
        <w:rPr>
          <w:rFonts w:ascii="Times New Roman" w:hAnsi="Times New Roman" w:cs="Times New Roman"/>
        </w:rPr>
        <w:t>BRI, Environmental Impact Assessment,</w:t>
      </w:r>
      <w:r>
        <w:rPr>
          <w:rFonts w:ascii="Times New Roman" w:hAnsi="Times New Roman" w:cs="Times New Roman"/>
        </w:rPr>
        <w:t xml:space="preserve"> Economic Development, Poverty</w:t>
      </w:r>
      <w:r w:rsidR="00B34962">
        <w:rPr>
          <w:rFonts w:ascii="Times New Roman" w:hAnsi="Times New Roman" w:cs="Times New Roman"/>
        </w:rPr>
        <w:t>, MCDA</w:t>
      </w:r>
      <w:r w:rsidRPr="00944787">
        <w:rPr>
          <w:rFonts w:ascii="Times New Roman" w:hAnsi="Times New Roman" w:cs="Times New Roman"/>
        </w:rPr>
        <w:t>.</w:t>
      </w:r>
    </w:p>
    <w:p w14:paraId="223EDBCD" w14:textId="77777777" w:rsidR="00BE3EED" w:rsidRDefault="00BE3EED">
      <w:pPr>
        <w:rPr>
          <w:rFonts w:ascii="Times New Roman" w:hAnsi="Times New Roman" w:cs="Times New Roman"/>
        </w:rPr>
      </w:pPr>
    </w:p>
    <w:p w14:paraId="60831A44" w14:textId="77777777" w:rsidR="00BE3EED" w:rsidRDefault="00BE3EED">
      <w:pPr>
        <w:rPr>
          <w:rFonts w:ascii="Times New Roman" w:hAnsi="Times New Roman" w:cs="Times New Roman"/>
        </w:rPr>
      </w:pPr>
    </w:p>
    <w:p w14:paraId="209397E5" w14:textId="77777777" w:rsidR="00BE3EED" w:rsidRDefault="00BE3EED">
      <w:pPr>
        <w:rPr>
          <w:rFonts w:ascii="Times New Roman" w:hAnsi="Times New Roman" w:cs="Times New Roman"/>
        </w:rPr>
      </w:pPr>
      <w:r>
        <w:rPr>
          <w:rFonts w:ascii="Times New Roman" w:hAnsi="Times New Roman" w:cs="Times New Roman"/>
        </w:rPr>
        <w:t>Introduction</w:t>
      </w:r>
    </w:p>
    <w:p w14:paraId="5936E2F6" w14:textId="77777777" w:rsidR="00BE3EED" w:rsidRDefault="00BE3EED">
      <w:pPr>
        <w:rPr>
          <w:rFonts w:ascii="Times New Roman" w:hAnsi="Times New Roman" w:cs="Times New Roman"/>
        </w:rPr>
      </w:pPr>
    </w:p>
    <w:p w14:paraId="29ADEF1B" w14:textId="1F57BD63" w:rsidR="00BE3EED" w:rsidRDefault="00BE3EED" w:rsidP="002B0939">
      <w:pPr>
        <w:ind w:firstLine="720"/>
        <w:rPr>
          <w:rFonts w:ascii="Times New Roman" w:hAnsi="Times New Roman" w:cs="Times New Roman"/>
        </w:rPr>
      </w:pPr>
      <w:r w:rsidRPr="002B0939">
        <w:rPr>
          <w:rFonts w:ascii="Times New Roman" w:hAnsi="Times New Roman" w:cs="Times New Roman"/>
        </w:rPr>
        <w:t xml:space="preserve">The Belt and Road Initiative is an </w:t>
      </w:r>
      <w:r>
        <w:rPr>
          <w:rFonts w:ascii="Times New Roman" w:hAnsi="Times New Roman" w:cs="Times New Roman"/>
        </w:rPr>
        <w:t xml:space="preserve">ambitious Chinese </w:t>
      </w:r>
      <w:r w:rsidRPr="002B0939">
        <w:rPr>
          <w:rFonts w:ascii="Times New Roman" w:hAnsi="Times New Roman" w:cs="Times New Roman"/>
        </w:rPr>
        <w:t xml:space="preserve">foreign policy that </w:t>
      </w:r>
      <w:r>
        <w:rPr>
          <w:rFonts w:ascii="Times New Roman" w:hAnsi="Times New Roman" w:cs="Times New Roman"/>
        </w:rPr>
        <w:t xml:space="preserve">is likely to </w:t>
      </w:r>
      <w:r w:rsidRPr="002B0939">
        <w:rPr>
          <w:rFonts w:ascii="Times New Roman" w:hAnsi="Times New Roman" w:cs="Times New Roman"/>
        </w:rPr>
        <w:t xml:space="preserve">significantly influence </w:t>
      </w:r>
      <w:r>
        <w:rPr>
          <w:rFonts w:ascii="Times New Roman" w:hAnsi="Times New Roman" w:cs="Times New Roman"/>
        </w:rPr>
        <w:t>the environment</w:t>
      </w:r>
      <w:r w:rsidRPr="002B0939">
        <w:rPr>
          <w:rFonts w:ascii="Times New Roman" w:hAnsi="Times New Roman" w:cs="Times New Roman"/>
        </w:rPr>
        <w:t xml:space="preserve">, </w:t>
      </w:r>
      <w:r w:rsidR="003B5D0D">
        <w:rPr>
          <w:rFonts w:ascii="Times New Roman" w:hAnsi="Times New Roman" w:cs="Times New Roman"/>
        </w:rPr>
        <w:t xml:space="preserve">not just </w:t>
      </w:r>
      <w:r w:rsidRPr="002B0939">
        <w:rPr>
          <w:rFonts w:ascii="Times New Roman" w:hAnsi="Times New Roman" w:cs="Times New Roman"/>
        </w:rPr>
        <w:t>in</w:t>
      </w:r>
      <w:r>
        <w:rPr>
          <w:rFonts w:ascii="Times New Roman" w:hAnsi="Times New Roman" w:cs="Times New Roman"/>
        </w:rPr>
        <w:t xml:space="preserve"> </w:t>
      </w:r>
      <w:r w:rsidRPr="002B0939">
        <w:rPr>
          <w:rFonts w:ascii="Times New Roman" w:hAnsi="Times New Roman" w:cs="Times New Roman"/>
        </w:rPr>
        <w:t>participating countries</w:t>
      </w:r>
      <w:r w:rsidR="003B5D0D">
        <w:rPr>
          <w:rFonts w:ascii="Times New Roman" w:hAnsi="Times New Roman" w:cs="Times New Roman"/>
        </w:rPr>
        <w:t>, but globally</w:t>
      </w:r>
      <w:r w:rsidRPr="002B0939">
        <w:rPr>
          <w:rFonts w:ascii="Times New Roman" w:hAnsi="Times New Roman" w:cs="Times New Roman"/>
        </w:rPr>
        <w:t xml:space="preserve">. </w:t>
      </w:r>
      <w:r>
        <w:rPr>
          <w:rFonts w:ascii="Times New Roman" w:hAnsi="Times New Roman" w:cs="Times New Roman"/>
        </w:rPr>
        <w:t xml:space="preserve">Potentially including </w:t>
      </w:r>
      <w:r w:rsidRPr="002B0939">
        <w:rPr>
          <w:rFonts w:ascii="Times New Roman" w:hAnsi="Times New Roman" w:cs="Times New Roman"/>
        </w:rPr>
        <w:t xml:space="preserve">70 countries </w:t>
      </w:r>
      <w:r>
        <w:rPr>
          <w:rFonts w:ascii="Times New Roman" w:hAnsi="Times New Roman" w:cs="Times New Roman"/>
        </w:rPr>
        <w:t xml:space="preserve">and representing </w:t>
      </w:r>
      <w:r w:rsidRPr="002B0939">
        <w:rPr>
          <w:rFonts w:ascii="Times New Roman" w:hAnsi="Times New Roman" w:cs="Times New Roman"/>
        </w:rPr>
        <w:t>two-thirds of the global population</w:t>
      </w:r>
      <w:r>
        <w:rPr>
          <w:rFonts w:ascii="Times New Roman" w:hAnsi="Times New Roman" w:cs="Times New Roman"/>
        </w:rPr>
        <w:t xml:space="preserve">, with a total value of </w:t>
      </w:r>
      <w:r w:rsidRPr="002B0939">
        <w:rPr>
          <w:rFonts w:ascii="Times New Roman" w:hAnsi="Times New Roman" w:cs="Times New Roman"/>
        </w:rPr>
        <w:t xml:space="preserve">over US$8 trillion by 2049, this initiative </w:t>
      </w:r>
      <w:r w:rsidR="00C745E2">
        <w:rPr>
          <w:rFonts w:ascii="Times New Roman" w:hAnsi="Times New Roman" w:cs="Times New Roman"/>
        </w:rPr>
        <w:t>aims at</w:t>
      </w:r>
      <w:r w:rsidR="00C745E2" w:rsidRPr="002B0939">
        <w:rPr>
          <w:rFonts w:ascii="Times New Roman" w:hAnsi="Times New Roman" w:cs="Times New Roman"/>
        </w:rPr>
        <w:t xml:space="preserve"> </w:t>
      </w:r>
      <w:r w:rsidR="002A7EE8">
        <w:rPr>
          <w:rFonts w:ascii="Times New Roman" w:hAnsi="Times New Roman" w:cs="Times New Roman"/>
        </w:rPr>
        <w:t xml:space="preserve">unprecedented levels of </w:t>
      </w:r>
      <w:r w:rsidRPr="002B0939">
        <w:rPr>
          <w:rFonts w:ascii="Times New Roman" w:hAnsi="Times New Roman" w:cs="Times New Roman"/>
        </w:rPr>
        <w:t>infrastructure development</w:t>
      </w:r>
      <w:r w:rsidR="00BB117D">
        <w:rPr>
          <w:rFonts w:ascii="Times New Roman" w:hAnsi="Times New Roman" w:cs="Times New Roman"/>
        </w:rPr>
        <w:t>,</w:t>
      </w:r>
      <w:r w:rsidRPr="002B0939">
        <w:rPr>
          <w:rFonts w:ascii="Times New Roman" w:hAnsi="Times New Roman" w:cs="Times New Roman"/>
        </w:rPr>
        <w:t xml:space="preserve"> </w:t>
      </w:r>
      <w:r w:rsidR="002A7EE8">
        <w:rPr>
          <w:rFonts w:ascii="Times New Roman" w:hAnsi="Times New Roman" w:cs="Times New Roman"/>
        </w:rPr>
        <w:t>extend</w:t>
      </w:r>
      <w:r w:rsidR="00BB117D">
        <w:rPr>
          <w:rFonts w:ascii="Times New Roman" w:hAnsi="Times New Roman" w:cs="Times New Roman"/>
        </w:rPr>
        <w:t>ing</w:t>
      </w:r>
      <w:r w:rsidR="002A7EE8">
        <w:rPr>
          <w:rFonts w:ascii="Times New Roman" w:hAnsi="Times New Roman" w:cs="Times New Roman"/>
        </w:rPr>
        <w:t xml:space="preserve"> across borders of </w:t>
      </w:r>
      <w:r w:rsidR="00C745E2">
        <w:rPr>
          <w:rFonts w:ascii="Times New Roman" w:hAnsi="Times New Roman" w:cs="Times New Roman"/>
        </w:rPr>
        <w:t xml:space="preserve">countries </w:t>
      </w:r>
      <w:r w:rsidRPr="002B0939">
        <w:rPr>
          <w:rFonts w:ascii="Times New Roman" w:hAnsi="Times New Roman" w:cs="Times New Roman"/>
        </w:rPr>
        <w:t xml:space="preserve">and </w:t>
      </w:r>
      <w:r w:rsidR="00BB117D">
        <w:rPr>
          <w:rFonts w:ascii="Times New Roman" w:hAnsi="Times New Roman" w:cs="Times New Roman"/>
        </w:rPr>
        <w:t xml:space="preserve">being </w:t>
      </w:r>
      <w:r w:rsidR="002A7EE8">
        <w:rPr>
          <w:rFonts w:ascii="Times New Roman" w:hAnsi="Times New Roman" w:cs="Times New Roman"/>
        </w:rPr>
        <w:t xml:space="preserve">located </w:t>
      </w:r>
      <w:r w:rsidRPr="002B0939">
        <w:rPr>
          <w:rFonts w:ascii="Times New Roman" w:hAnsi="Times New Roman" w:cs="Times New Roman"/>
        </w:rPr>
        <w:t xml:space="preserve">within </w:t>
      </w:r>
      <w:r w:rsidR="00C745E2">
        <w:rPr>
          <w:rFonts w:ascii="Times New Roman" w:hAnsi="Times New Roman" w:cs="Times New Roman"/>
        </w:rPr>
        <w:t xml:space="preserve">and between </w:t>
      </w:r>
      <w:r>
        <w:rPr>
          <w:rFonts w:ascii="Times New Roman" w:hAnsi="Times New Roman" w:cs="Times New Roman"/>
        </w:rPr>
        <w:t xml:space="preserve">world </w:t>
      </w:r>
      <w:r w:rsidRPr="002B0939">
        <w:rPr>
          <w:rFonts w:ascii="Times New Roman" w:hAnsi="Times New Roman" w:cs="Times New Roman"/>
        </w:rPr>
        <w:t xml:space="preserve">regions </w:t>
      </w:r>
      <w:r>
        <w:rPr>
          <w:rFonts w:ascii="Times New Roman" w:hAnsi="Times New Roman" w:cs="Times New Roman"/>
        </w:rPr>
        <w:fldChar w:fldCharType="begin" w:fldLock="1"/>
      </w:r>
      <w:r>
        <w:rPr>
          <w:rFonts w:ascii="Times New Roman" w:hAnsi="Times New Roman" w:cs="Times New Roman"/>
        </w:rPr>
        <w:instrText>ADDIN CSL_CITATION {"citationItems":[{"id":"ITEM-1","itemData":{"DOI":"10.1111/cobi.13317","ISSN":"15231739","abstract":"China's Belt and Road Initiative (BRI) sets to create connections and build infrastructure across Eurasia, Asia, and parts of the African continent in its initial phase and is the largest infrastructure project of all time. Any infrastructure project on this scale will necessarily pass through ecofragile regions and key biodiversity areas (KBAs). This creates an imperative to identify possible areas of impact and probable effects on conservation values to facilitate adaptive planning and to mitigate, minimize, or avoid impacts. Using the highest resolution route maps of the BRI available, I overlaid the proposed road and rail routes on KBAs, protected areas, and predicted biodiversity hotspots for over 4138 animal and 7371 plant species. I also assessed the relationship between the proposed route with the distribution of mines across BRI countries and the proportion of deforestation and forest near routes. Infrastructure, especially mining, was clustered near the proposed route; thus, construction and development along the route may increase the size and number of mines. Up to 15% of KBAs were within 1 km of proposed railways. Thus, planned and probable development along the routes may pose a significant risk to biodiversity, especially because the majority of KBAs are unprotected. Many biodiversity hotspots for different taxa were near the route. These hotspots varied between taxa, making systematic management and environmental impact assessments an effective strategy for at least some taxa. A combination of planning and mitigation strategies will likely be necessary to protect the most important areas for biodiversity proximal to development, especially in currently unprotected KBAs and other regions that need protection. A fuller assessment of trade</w:instrText>
      </w:r>
      <w:r>
        <w:rPr>
          <w:rFonts w:ascii="Arial" w:hAnsi="Arial" w:cs="Arial"/>
        </w:rPr>
        <w:instrText>‐</w:instrText>
      </w:r>
      <w:r>
        <w:rPr>
          <w:rFonts w:ascii="Times New Roman" w:hAnsi="Times New Roman" w:cs="Times New Roman"/>
        </w:rPr>
        <w:instrText>offs between conservation and other values will be necessary to make good decisions for each project and site being developed, including potentially modifying parts of the route to minimize impacts. Modification or foregoing of infrastructure may be needed if stakeholders consider the conservation costs too high. This article is protected by copyright. All rights reserved","author":[{"dropping-particle":"","family":"Hughes","given":"Alice C.","non-dropping-particle":"","parse-names":false,"suffix":""}],"container-title":"Conservation Biology","id":"ITEM-1","issue":"April","issued":{"date-parts":[["2019"]]},"title":"Understanding and minimizing environmental impacts of the Belt and Road Initiative","type":"article-journal"},"uris":["http://www.mendeley.com/documents/?uuid=342d861a-3117-4901-bf06-4873462566cc"]}],"mendeley":{"formattedCitation":"(Hughes, 2019)","plainTextFormattedCitation":"(Hughes, 2019)","previouslyFormattedCitation":"(Hughes, 2019)"},"properties":{"noteIndex":0},"schema":"https://github.com/citation-style-language/schema/raw/master/csl-citation.json"}</w:instrText>
      </w:r>
      <w:r>
        <w:rPr>
          <w:rFonts w:ascii="Times New Roman" w:hAnsi="Times New Roman" w:cs="Times New Roman"/>
        </w:rPr>
        <w:fldChar w:fldCharType="separate"/>
      </w:r>
      <w:r w:rsidRPr="00CD1449">
        <w:rPr>
          <w:rFonts w:ascii="Times New Roman" w:hAnsi="Times New Roman" w:cs="Times New Roman"/>
          <w:noProof/>
        </w:rPr>
        <w:t>(Hughes, 2019)</w:t>
      </w:r>
      <w:r>
        <w:rPr>
          <w:rFonts w:ascii="Times New Roman" w:hAnsi="Times New Roman" w:cs="Times New Roman"/>
        </w:rPr>
        <w:fldChar w:fldCharType="end"/>
      </w:r>
      <w:r w:rsidRPr="002B0939">
        <w:rPr>
          <w:rFonts w:ascii="Times New Roman" w:hAnsi="Times New Roman" w:cs="Times New Roman"/>
        </w:rPr>
        <w:t xml:space="preserve">. </w:t>
      </w:r>
      <w:r>
        <w:rPr>
          <w:rFonts w:ascii="Times New Roman" w:hAnsi="Times New Roman" w:cs="Times New Roman"/>
        </w:rPr>
        <w:t xml:space="preserve">Associated </w:t>
      </w:r>
      <w:r w:rsidR="00BB117D">
        <w:rPr>
          <w:rFonts w:ascii="Times New Roman" w:hAnsi="Times New Roman" w:cs="Times New Roman"/>
        </w:rPr>
        <w:t xml:space="preserve">projects (e.g. roads, railway lines, pipelines and </w:t>
      </w:r>
      <w:r w:rsidRPr="002B0939">
        <w:rPr>
          <w:rFonts w:ascii="Times New Roman" w:hAnsi="Times New Roman" w:cs="Times New Roman"/>
        </w:rPr>
        <w:t>ports</w:t>
      </w:r>
      <w:r w:rsidR="00BB117D">
        <w:rPr>
          <w:rFonts w:ascii="Times New Roman" w:hAnsi="Times New Roman" w:cs="Times New Roman"/>
        </w:rPr>
        <w:t>)</w:t>
      </w:r>
      <w:r w:rsidRPr="002B0939">
        <w:rPr>
          <w:rFonts w:ascii="Times New Roman" w:hAnsi="Times New Roman" w:cs="Times New Roman"/>
        </w:rPr>
        <w:t xml:space="preserve"> are </w:t>
      </w:r>
      <w:r>
        <w:rPr>
          <w:rFonts w:ascii="Times New Roman" w:hAnsi="Times New Roman" w:cs="Times New Roman"/>
        </w:rPr>
        <w:t xml:space="preserve">aimed at enhancing </w:t>
      </w:r>
      <w:r w:rsidRPr="002B0939">
        <w:rPr>
          <w:rFonts w:ascii="Times New Roman" w:hAnsi="Times New Roman" w:cs="Times New Roman"/>
        </w:rPr>
        <w:t xml:space="preserve">intercontinental trade, economic growth and energy security </w:t>
      </w:r>
      <w:r>
        <w:rPr>
          <w:rFonts w:ascii="Times New Roman" w:hAnsi="Times New Roman" w:cs="Times New Roman"/>
        </w:rPr>
        <w:fldChar w:fldCharType="begin" w:fldLock="1"/>
      </w:r>
      <w:r>
        <w:rPr>
          <w:rFonts w:ascii="Times New Roman" w:hAnsi="Times New Roman" w:cs="Times New Roman"/>
        </w:rPr>
        <w:instrText>ADDIN CSL_CITATION {"citationItems":[{"id":"ITEM-1","itemData":{"DOI":"10.1038/s41893-018-0059-3","ISSN":"23989629","abstract":"© 2018 The Publisher. The Belt and Road Initiative will greatly influence the future of global trade. However, it may also promote permanent environmental degradation. We call for rigorous strategic environmental and social assessments, raising the bar for environmental protection worldwide.","author":[{"dropping-particle":"","family":"Ascensão","given":"Fernando","non-dropping-particle":"","parse-names":false,"suffix":""},{"dropping-particle":"","family":"Fahrig","given":"Lenore","non-dropping-particle":"","parse-names":false,"suffix":""},{"dropping-particle":"","family":"Clevenger","given":"Anthony P.","non-dropping-particle":"","parse-names":false,"suffix":""},{"dropping-particle":"","family":"Corlett","given":"Richard T.","non-dropping-particle":"","parse-names":false,"suffix":""},{"dropping-particle":"","family":"Jaeger","given":"Jochen A.G.","non-dropping-particle":"","parse-names":false,"suffix":""},{"dropping-particle":"","family":"Laurance","given":"William F.","non-dropping-particle":"","parse-names":false,"suffix":""},{"dropping-particle":"","family":"Pereira","given":"Henrique M.","non-dropping-particle":"","parse-names":false,"suffix":""}],"container-title":"Nature Sustainability","id":"ITEM-1","issue":"5","issued":{"date-parts":[["2018"]]},"page":"206-209","publisher":"Springer US","title":"Environmental challenges for the Belt and Road Initiative","type":"article-journal","volume":"1"},"uris":["http://www.mendeley.com/documents/?uuid=efad28e2-e41a-417e-9af5-52197e95778e"]}],"mendeley":{"formattedCitation":"(Ascensão et al., 2018)","plainTextFormattedCitation":"(Ascensão et al., 2018)","previouslyFormattedCitation":"(Ascensão et al., 2018)"},"properties":{"noteIndex":0},"schema":"https://github.com/citation-style-language/schema/raw/master/csl-citation.json"}</w:instrText>
      </w:r>
      <w:r>
        <w:rPr>
          <w:rFonts w:ascii="Times New Roman" w:hAnsi="Times New Roman" w:cs="Times New Roman"/>
        </w:rPr>
        <w:fldChar w:fldCharType="separate"/>
      </w:r>
      <w:r w:rsidRPr="00CD1449">
        <w:rPr>
          <w:rFonts w:ascii="Times New Roman" w:hAnsi="Times New Roman" w:cs="Times New Roman"/>
          <w:noProof/>
        </w:rPr>
        <w:t>(Ascensão et al., 2018)</w:t>
      </w:r>
      <w:r>
        <w:rPr>
          <w:rFonts w:ascii="Times New Roman" w:hAnsi="Times New Roman" w:cs="Times New Roman"/>
        </w:rPr>
        <w:fldChar w:fldCharType="end"/>
      </w:r>
      <w:r w:rsidRPr="002B0939">
        <w:rPr>
          <w:rFonts w:ascii="Times New Roman" w:hAnsi="Times New Roman" w:cs="Times New Roman"/>
        </w:rPr>
        <w:t xml:space="preserve">. </w:t>
      </w:r>
      <w:r>
        <w:rPr>
          <w:rFonts w:ascii="Times New Roman" w:hAnsi="Times New Roman" w:cs="Times New Roman"/>
        </w:rPr>
        <w:t>However</w:t>
      </w:r>
      <w:r w:rsidRPr="002B0939">
        <w:rPr>
          <w:rFonts w:ascii="Times New Roman" w:hAnsi="Times New Roman" w:cs="Times New Roman"/>
        </w:rPr>
        <w:t xml:space="preserve">, development projects </w:t>
      </w:r>
      <w:r>
        <w:rPr>
          <w:rFonts w:ascii="Times New Roman" w:hAnsi="Times New Roman" w:cs="Times New Roman"/>
        </w:rPr>
        <w:t xml:space="preserve">of the </w:t>
      </w:r>
      <w:r w:rsidRPr="002B0939">
        <w:rPr>
          <w:rFonts w:ascii="Times New Roman" w:hAnsi="Times New Roman" w:cs="Times New Roman"/>
        </w:rPr>
        <w:t xml:space="preserve">scale </w:t>
      </w:r>
      <w:r>
        <w:rPr>
          <w:rFonts w:ascii="Times New Roman" w:hAnsi="Times New Roman" w:cs="Times New Roman"/>
        </w:rPr>
        <w:t xml:space="preserve">suggested here </w:t>
      </w:r>
      <w:r w:rsidRPr="002B0939">
        <w:rPr>
          <w:rFonts w:ascii="Times New Roman" w:hAnsi="Times New Roman" w:cs="Times New Roman"/>
        </w:rPr>
        <w:t xml:space="preserve">inevitably entail significant risks for the environment. Hughes (2019) categorized the potential </w:t>
      </w:r>
      <w:r w:rsidR="00BB117D">
        <w:rPr>
          <w:rFonts w:ascii="Times New Roman" w:hAnsi="Times New Roman" w:cs="Times New Roman"/>
        </w:rPr>
        <w:t xml:space="preserve">environmental </w:t>
      </w:r>
      <w:r w:rsidRPr="002B0939">
        <w:rPr>
          <w:rFonts w:ascii="Times New Roman" w:hAnsi="Times New Roman" w:cs="Times New Roman"/>
        </w:rPr>
        <w:t xml:space="preserve">impacts of BRI into five </w:t>
      </w:r>
      <w:r>
        <w:rPr>
          <w:rFonts w:ascii="Times New Roman" w:hAnsi="Times New Roman" w:cs="Times New Roman"/>
        </w:rPr>
        <w:t>categories</w:t>
      </w:r>
      <w:r w:rsidRPr="002B0939">
        <w:rPr>
          <w:rFonts w:ascii="Times New Roman" w:hAnsi="Times New Roman" w:cs="Times New Roman"/>
        </w:rPr>
        <w:t xml:space="preserve">: </w:t>
      </w:r>
    </w:p>
    <w:p w14:paraId="10BA9C54" w14:textId="2B6005E0" w:rsidR="00BE3EED" w:rsidRPr="00AF574E" w:rsidRDefault="00BE3EED" w:rsidP="00AF574E">
      <w:pPr>
        <w:pStyle w:val="ListParagraph"/>
        <w:numPr>
          <w:ilvl w:val="0"/>
          <w:numId w:val="1"/>
        </w:numPr>
        <w:rPr>
          <w:rFonts w:ascii="Times New Roman" w:hAnsi="Times New Roman" w:cs="Times New Roman"/>
        </w:rPr>
      </w:pPr>
      <w:r>
        <w:rPr>
          <w:rFonts w:ascii="Times New Roman" w:hAnsi="Times New Roman" w:cs="Times New Roman"/>
        </w:rPr>
        <w:t>d</w:t>
      </w:r>
      <w:r w:rsidRPr="00AF574E">
        <w:rPr>
          <w:rFonts w:ascii="Times New Roman" w:hAnsi="Times New Roman" w:cs="Times New Roman"/>
        </w:rPr>
        <w:t>irect</w:t>
      </w:r>
      <w:r>
        <w:rPr>
          <w:rFonts w:ascii="Times New Roman" w:hAnsi="Times New Roman" w:cs="Times New Roman"/>
        </w:rPr>
        <w:t xml:space="preserve"> environmental </w:t>
      </w:r>
      <w:r w:rsidRPr="00AF574E">
        <w:rPr>
          <w:rFonts w:ascii="Times New Roman" w:hAnsi="Times New Roman" w:cs="Times New Roman"/>
        </w:rPr>
        <w:t xml:space="preserve">resource destruction; </w:t>
      </w:r>
    </w:p>
    <w:p w14:paraId="620BFADC" w14:textId="77777777" w:rsidR="00BE3EED" w:rsidRPr="00AF574E" w:rsidRDefault="00BE3EED" w:rsidP="00AF574E">
      <w:pPr>
        <w:pStyle w:val="ListParagraph"/>
        <w:numPr>
          <w:ilvl w:val="0"/>
          <w:numId w:val="1"/>
        </w:numPr>
        <w:rPr>
          <w:rFonts w:ascii="Times New Roman" w:hAnsi="Times New Roman" w:cs="Times New Roman"/>
        </w:rPr>
      </w:pPr>
      <w:r w:rsidRPr="00AF574E">
        <w:rPr>
          <w:rFonts w:ascii="Times New Roman" w:hAnsi="Times New Roman" w:cs="Times New Roman"/>
        </w:rPr>
        <w:t xml:space="preserve">raw material extraction; </w:t>
      </w:r>
    </w:p>
    <w:p w14:paraId="00A3BA8B" w14:textId="77777777" w:rsidR="00BE3EED" w:rsidRPr="00AF574E" w:rsidRDefault="00BE3EED" w:rsidP="00AF574E">
      <w:pPr>
        <w:pStyle w:val="ListParagraph"/>
        <w:numPr>
          <w:ilvl w:val="0"/>
          <w:numId w:val="1"/>
        </w:numPr>
        <w:rPr>
          <w:rFonts w:ascii="Times New Roman" w:hAnsi="Times New Roman" w:cs="Times New Roman"/>
        </w:rPr>
      </w:pPr>
      <w:r w:rsidRPr="00AF574E">
        <w:rPr>
          <w:rFonts w:ascii="Times New Roman" w:hAnsi="Times New Roman" w:cs="Times New Roman"/>
        </w:rPr>
        <w:t xml:space="preserve">increased access to natural resources; </w:t>
      </w:r>
    </w:p>
    <w:p w14:paraId="24381A33" w14:textId="4CEA5577" w:rsidR="00BE3EED" w:rsidRPr="00AF574E" w:rsidRDefault="00BE3EED" w:rsidP="00AF574E">
      <w:pPr>
        <w:pStyle w:val="ListParagraph"/>
        <w:numPr>
          <w:ilvl w:val="0"/>
          <w:numId w:val="1"/>
        </w:numPr>
        <w:rPr>
          <w:rFonts w:ascii="Times New Roman" w:hAnsi="Times New Roman" w:cs="Times New Roman"/>
        </w:rPr>
      </w:pPr>
      <w:r w:rsidRPr="00AF574E">
        <w:rPr>
          <w:rFonts w:ascii="Times New Roman" w:hAnsi="Times New Roman" w:cs="Times New Roman"/>
        </w:rPr>
        <w:t>habitat fragmentation</w:t>
      </w:r>
      <w:r w:rsidR="00BB117D">
        <w:rPr>
          <w:rFonts w:ascii="Times New Roman" w:hAnsi="Times New Roman" w:cs="Times New Roman"/>
        </w:rPr>
        <w:t>;</w:t>
      </w:r>
      <w:r w:rsidRPr="00AF574E">
        <w:rPr>
          <w:rFonts w:ascii="Times New Roman" w:hAnsi="Times New Roman" w:cs="Times New Roman"/>
        </w:rPr>
        <w:t xml:space="preserve"> as well as</w:t>
      </w:r>
    </w:p>
    <w:p w14:paraId="1751D6BF" w14:textId="04093F2F" w:rsidR="00BE3EED" w:rsidRDefault="00BE3EED" w:rsidP="00AF574E">
      <w:pPr>
        <w:pStyle w:val="ListParagraph"/>
        <w:numPr>
          <w:ilvl w:val="0"/>
          <w:numId w:val="1"/>
        </w:numPr>
        <w:rPr>
          <w:rFonts w:ascii="Times New Roman" w:hAnsi="Times New Roman" w:cs="Times New Roman"/>
        </w:rPr>
      </w:pPr>
      <w:r w:rsidRPr="00AF574E">
        <w:rPr>
          <w:rFonts w:ascii="Times New Roman" w:hAnsi="Times New Roman" w:cs="Times New Roman"/>
        </w:rPr>
        <w:t xml:space="preserve">increased wildlife trafficking. </w:t>
      </w:r>
    </w:p>
    <w:p w14:paraId="71C994BC" w14:textId="77777777" w:rsidR="003B5D0D" w:rsidRPr="00AF574E" w:rsidRDefault="003B5D0D" w:rsidP="003B5D0D">
      <w:pPr>
        <w:pStyle w:val="ListParagraph"/>
        <w:ind w:left="1440"/>
        <w:rPr>
          <w:rFonts w:ascii="Times New Roman" w:hAnsi="Times New Roman" w:cs="Times New Roman"/>
        </w:rPr>
      </w:pPr>
    </w:p>
    <w:p w14:paraId="0E3F6923" w14:textId="4866AA11" w:rsidR="00FF7A6F" w:rsidRDefault="00BE3EED" w:rsidP="00303B53">
      <w:pPr>
        <w:ind w:firstLine="720"/>
        <w:rPr>
          <w:rFonts w:ascii="Times New Roman" w:hAnsi="Times New Roman" w:cs="Times New Roman"/>
        </w:rPr>
      </w:pPr>
      <w:r w:rsidRPr="002B0939">
        <w:rPr>
          <w:rFonts w:ascii="Times New Roman" w:hAnsi="Times New Roman" w:cs="Times New Roman"/>
        </w:rPr>
        <w:t xml:space="preserve">BRI projects </w:t>
      </w:r>
      <w:r>
        <w:rPr>
          <w:rFonts w:ascii="Times New Roman" w:hAnsi="Times New Roman" w:cs="Times New Roman"/>
        </w:rPr>
        <w:t xml:space="preserve">typically </w:t>
      </w:r>
      <w:r w:rsidRPr="002B0939">
        <w:rPr>
          <w:rFonts w:ascii="Times New Roman" w:hAnsi="Times New Roman" w:cs="Times New Roman"/>
        </w:rPr>
        <w:t>involve large-scale trans</w:t>
      </w:r>
      <w:r>
        <w:rPr>
          <w:rFonts w:ascii="Times New Roman" w:hAnsi="Times New Roman" w:cs="Times New Roman"/>
        </w:rPr>
        <w:t>-</w:t>
      </w:r>
      <w:r w:rsidRPr="002B0939">
        <w:rPr>
          <w:rFonts w:ascii="Times New Roman" w:hAnsi="Times New Roman" w:cs="Times New Roman"/>
        </w:rPr>
        <w:t>boundary projects</w:t>
      </w:r>
      <w:r>
        <w:rPr>
          <w:rFonts w:ascii="Times New Roman" w:hAnsi="Times New Roman" w:cs="Times New Roman"/>
        </w:rPr>
        <w:t xml:space="preserve">, are </w:t>
      </w:r>
      <w:r w:rsidRPr="002B0939">
        <w:rPr>
          <w:rFonts w:ascii="Times New Roman" w:hAnsi="Times New Roman" w:cs="Times New Roman"/>
        </w:rPr>
        <w:t xml:space="preserve">located in more than one country and </w:t>
      </w:r>
      <w:r w:rsidR="002A7EE8">
        <w:rPr>
          <w:rFonts w:ascii="Times New Roman" w:hAnsi="Times New Roman" w:cs="Times New Roman"/>
        </w:rPr>
        <w:t>are</w:t>
      </w:r>
      <w:r w:rsidR="002A7EE8" w:rsidRPr="002B0939">
        <w:rPr>
          <w:rFonts w:ascii="Times New Roman" w:hAnsi="Times New Roman" w:cs="Times New Roman"/>
        </w:rPr>
        <w:t xml:space="preserve"> </w:t>
      </w:r>
      <w:r w:rsidR="002A7EE8">
        <w:rPr>
          <w:rFonts w:ascii="Times New Roman" w:hAnsi="Times New Roman" w:cs="Times New Roman"/>
        </w:rPr>
        <w:t xml:space="preserve">likely to </w:t>
      </w:r>
      <w:r w:rsidRPr="002B0939">
        <w:rPr>
          <w:rFonts w:ascii="Times New Roman" w:hAnsi="Times New Roman" w:cs="Times New Roman"/>
        </w:rPr>
        <w:t xml:space="preserve">cause significant </w:t>
      </w:r>
      <w:r w:rsidR="002A7EE8">
        <w:rPr>
          <w:rFonts w:ascii="Times New Roman" w:hAnsi="Times New Roman" w:cs="Times New Roman"/>
        </w:rPr>
        <w:t xml:space="preserve">socio-economic and environmental </w:t>
      </w:r>
      <w:r w:rsidRPr="002B0939">
        <w:rPr>
          <w:rFonts w:ascii="Times New Roman" w:hAnsi="Times New Roman" w:cs="Times New Roman"/>
        </w:rPr>
        <w:t>impacts</w:t>
      </w:r>
      <w:r w:rsidR="002A7EE8">
        <w:rPr>
          <w:rFonts w:ascii="Times New Roman" w:hAnsi="Times New Roman" w:cs="Times New Roman"/>
        </w:rPr>
        <w:t>, both positive and negative</w:t>
      </w:r>
      <w:r w:rsidRPr="002B0939">
        <w:rPr>
          <w:rFonts w:ascii="Times New Roman" w:hAnsi="Times New Roman" w:cs="Times New Roman"/>
        </w:rPr>
        <w:t xml:space="preserve"> </w:t>
      </w:r>
      <w:r>
        <w:rPr>
          <w:rFonts w:ascii="Times New Roman" w:hAnsi="Times New Roman" w:cs="Times New Roman"/>
        </w:rPr>
        <w:fldChar w:fldCharType="begin" w:fldLock="1"/>
      </w:r>
      <w:r w:rsidR="005B7CA2">
        <w:rPr>
          <w:rFonts w:ascii="Times New Roman" w:hAnsi="Times New Roman" w:cs="Times New Roman"/>
        </w:rPr>
        <w:instrText>ADDIN CSL_CITATION {"citationItems":[{"id":"ITEM-1","itemData":{"DOI":"10.1038/s41559-017-0452-8","ISSN":"2397334X","author":[{"dropping-particle":"","family":"Lechner","given":"Alex Mark","non-dropping-particle":"","parse-names":false,"suffix":""},{"dropping-particle":"","family":"Chan","given":"Faith Ka Shun","non-dropping-particle":"","parse-names":false,"suffix":""},{"dropping-particle":"","family":"Campos-Arceiz","given":"Ahimsa","non-dropping-particle":"","parse-names":false,"suffix":""}],"container-title":"Nature Ecology and Evolution","id":"ITEM-1","issue":"3","issued":{"date-parts":[["2018"]]},"page":"408-409","title":"Biodiversity conservation should be a core value of China's Belt and Road Initiative","type":"article-journal","volume":"2"},"uris":["http://www.mendeley.com/documents/?uuid=151baebd-af24-44de-a9c1-d0de0fbb67c7"]}],"mendeley":{"formattedCitation":"(Lechner et al., 2018)","plainTextFormattedCitation":"(Lechner et al., 2018)","previouslyFormattedCitation":"(Lechner et al., 2018)"},"properties":{"noteIndex":0},"schema":"https://github.com/citation-style-language/schema/raw/master/csl-citation.json"}</w:instrText>
      </w:r>
      <w:r>
        <w:rPr>
          <w:rFonts w:ascii="Times New Roman" w:hAnsi="Times New Roman" w:cs="Times New Roman"/>
        </w:rPr>
        <w:fldChar w:fldCharType="separate"/>
      </w:r>
      <w:r w:rsidR="00FE2024" w:rsidRPr="00FE2024">
        <w:rPr>
          <w:rFonts w:ascii="Times New Roman" w:hAnsi="Times New Roman" w:cs="Times New Roman"/>
          <w:noProof/>
        </w:rPr>
        <w:t>(Lechner et al., 2018)</w:t>
      </w:r>
      <w:r>
        <w:rPr>
          <w:rFonts w:ascii="Times New Roman" w:hAnsi="Times New Roman" w:cs="Times New Roman"/>
        </w:rPr>
        <w:fldChar w:fldCharType="end"/>
      </w:r>
      <w:r w:rsidR="003B5D0D">
        <w:rPr>
          <w:rFonts w:ascii="Times New Roman" w:hAnsi="Times New Roman" w:cs="Times New Roman"/>
        </w:rPr>
        <w:t>,</w:t>
      </w:r>
      <w:r w:rsidRPr="002B0939">
        <w:rPr>
          <w:rFonts w:ascii="Times New Roman" w:hAnsi="Times New Roman" w:cs="Times New Roman"/>
        </w:rPr>
        <w:t xml:space="preserve"> </w:t>
      </w:r>
      <w:r w:rsidR="00F14DE9">
        <w:rPr>
          <w:rFonts w:ascii="Times New Roman" w:hAnsi="Times New Roman" w:cs="Times New Roman"/>
        </w:rPr>
        <w:t>that go</w:t>
      </w:r>
      <w:r w:rsidRPr="002B0939">
        <w:rPr>
          <w:rFonts w:ascii="Times New Roman" w:hAnsi="Times New Roman" w:cs="Times New Roman"/>
        </w:rPr>
        <w:t xml:space="preserve"> beyond local, regional and national borders</w:t>
      </w:r>
      <w:r w:rsidR="00A2399C">
        <w:rPr>
          <w:rFonts w:ascii="Times New Roman" w:hAnsi="Times New Roman" w:cs="Times New Roman"/>
        </w:rPr>
        <w:t xml:space="preserve"> </w:t>
      </w:r>
      <w:r>
        <w:rPr>
          <w:rFonts w:ascii="Times New Roman" w:hAnsi="Times New Roman" w:cs="Times New Roman"/>
        </w:rPr>
        <w:fldChar w:fldCharType="begin" w:fldLock="1"/>
      </w:r>
      <w:r w:rsidR="003759A1">
        <w:rPr>
          <w:rFonts w:ascii="Times New Roman" w:hAnsi="Times New Roman" w:cs="Times New Roman"/>
        </w:rPr>
        <w:instrText>ADDIN CSL_CITATION {"citationItems":[{"id":"ITEM-1","itemData":{"DOI":"10.1080/15387216.2017.1295876","author":[{"dropping-particle":"","family":"Elena F. Tracy, Evgeny Shvarts","given":"Eugene Simonov &amp; Mikhail Babenko","non-dropping-particle":"","parse-names":false,"suffix":""}],"container-title":"Eurasian Geography and Economics","id":"ITEM-1","issue":"1","issued":{"date-parts":[["2017"]]},"page":"1938-2863","title":"China’s new Eurasian ambitions: the environmental risks of the Silk Road Economic Belt","type":"article-journal","volume":"58"},"uris":["http://www.mendeley.com/documents/?uuid=f86d1fae-4f73-4e99-8a08-bbb5faa658da"]}],"mendeley":{"formattedCitation":"(Elena F. Tracy, Evgeny Shvarts, 2017)","manualFormatting":"(Tracy et al., 2017)","plainTextFormattedCitation":"(Elena F. Tracy, Evgeny Shvarts, 2017)","previouslyFormattedCitation":"(Elena F. Tracy, Evgeny Shvarts, 2017)"},"properties":{"noteIndex":0},"schema":"https://github.com/citation-style-language/schema/raw/master/csl-citation.json"}</w:instrText>
      </w:r>
      <w:r>
        <w:rPr>
          <w:rFonts w:ascii="Times New Roman" w:hAnsi="Times New Roman" w:cs="Times New Roman"/>
        </w:rPr>
        <w:fldChar w:fldCharType="separate"/>
      </w:r>
      <w:r w:rsidRPr="006F7B0A">
        <w:rPr>
          <w:rFonts w:ascii="Times New Roman" w:hAnsi="Times New Roman" w:cs="Times New Roman"/>
          <w:noProof/>
        </w:rPr>
        <w:t>(Tracy</w:t>
      </w:r>
      <w:r>
        <w:rPr>
          <w:rFonts w:ascii="Times New Roman" w:hAnsi="Times New Roman" w:cs="Times New Roman"/>
          <w:noProof/>
        </w:rPr>
        <w:t xml:space="preserve"> et al.,</w:t>
      </w:r>
      <w:r w:rsidRPr="006F7B0A">
        <w:rPr>
          <w:rFonts w:ascii="Times New Roman" w:hAnsi="Times New Roman" w:cs="Times New Roman"/>
          <w:noProof/>
        </w:rPr>
        <w:t xml:space="preserve"> 2017)</w:t>
      </w:r>
      <w:r>
        <w:rPr>
          <w:rFonts w:ascii="Times New Roman" w:hAnsi="Times New Roman" w:cs="Times New Roman"/>
        </w:rPr>
        <w:fldChar w:fldCharType="end"/>
      </w:r>
      <w:r w:rsidR="00394DE9">
        <w:rPr>
          <w:rFonts w:ascii="Times New Roman" w:hAnsi="Times New Roman" w:cs="Times New Roman"/>
        </w:rPr>
        <w:t>.</w:t>
      </w:r>
      <w:r>
        <w:rPr>
          <w:rFonts w:ascii="Times New Roman" w:hAnsi="Times New Roman" w:cs="Times New Roman"/>
        </w:rPr>
        <w:t xml:space="preserve"> </w:t>
      </w:r>
      <w:r w:rsidR="00394DE9">
        <w:rPr>
          <w:rFonts w:ascii="Times New Roman" w:hAnsi="Times New Roman" w:cs="Times New Roman"/>
        </w:rPr>
        <w:t>P</w:t>
      </w:r>
      <w:r w:rsidRPr="002B0939">
        <w:rPr>
          <w:rFonts w:ascii="Times New Roman" w:hAnsi="Times New Roman" w:cs="Times New Roman"/>
        </w:rPr>
        <w:t>olicymakers face considerable challenge</w:t>
      </w:r>
      <w:r>
        <w:rPr>
          <w:rFonts w:ascii="Times New Roman" w:hAnsi="Times New Roman" w:cs="Times New Roman"/>
        </w:rPr>
        <w:t xml:space="preserve">s when aiming at </w:t>
      </w:r>
      <w:r w:rsidRPr="002B0939">
        <w:rPr>
          <w:rFonts w:ascii="Times New Roman" w:hAnsi="Times New Roman" w:cs="Times New Roman"/>
        </w:rPr>
        <w:t>achiev</w:t>
      </w:r>
      <w:r>
        <w:rPr>
          <w:rFonts w:ascii="Times New Roman" w:hAnsi="Times New Roman" w:cs="Times New Roman"/>
        </w:rPr>
        <w:t xml:space="preserve">ing </w:t>
      </w:r>
      <w:r w:rsidRPr="002B0939">
        <w:rPr>
          <w:rFonts w:ascii="Times New Roman" w:hAnsi="Times New Roman" w:cs="Times New Roman"/>
        </w:rPr>
        <w:t xml:space="preserve">resource-efficient, environmentally </w:t>
      </w:r>
      <w:r>
        <w:rPr>
          <w:rFonts w:ascii="Times New Roman" w:hAnsi="Times New Roman" w:cs="Times New Roman"/>
        </w:rPr>
        <w:t xml:space="preserve">sustainable </w:t>
      </w:r>
      <w:r w:rsidRPr="002B0939">
        <w:rPr>
          <w:rFonts w:ascii="Times New Roman" w:hAnsi="Times New Roman" w:cs="Times New Roman"/>
        </w:rPr>
        <w:t>and economically viable Belt and Road investments</w:t>
      </w:r>
      <w:r w:rsidR="00A2399C">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bstract":"Baker, Mckenzie","author":[{"dropping-particle":"","family":"Wong","given":"Ai Ai","non-dropping-particle":"","parse-names":false,"suffix":""},{"dropping-particle":"","family":"Jia","given":"Stanley","non-dropping-particle":"","parse-names":false,"suffix":""}],"id":"ITEM-1","issued":{"date-parts":[["2017"]]},"number-of-pages":"28","title":"Belt &amp; Road: Opportunity &amp; Risk The prospects and perils of building China’s New Silk Road","type":"report"},"uris":["http://www.mendeley.com/documents/?uuid=5b537e62-0ba7-4791-8df3-9c50ff50243b"]}],"mendeley":{"formattedCitation":"(Wong &amp; Jia, 2017)","plainTextFormattedCitation":"(Wong &amp; Jia, 2017)","previouslyFormattedCitation":"(Wong &amp; Jia, 2017)"},"properties":{"noteIndex":0},"schema":"https://github.com/citation-style-language/schema/raw/master/csl-citation.json"}</w:instrText>
      </w:r>
      <w:r>
        <w:rPr>
          <w:rFonts w:ascii="Times New Roman" w:hAnsi="Times New Roman" w:cs="Times New Roman"/>
        </w:rPr>
        <w:fldChar w:fldCharType="separate"/>
      </w:r>
      <w:r w:rsidRPr="00B04EEE">
        <w:rPr>
          <w:rFonts w:ascii="Times New Roman" w:hAnsi="Times New Roman" w:cs="Times New Roman"/>
          <w:noProof/>
        </w:rPr>
        <w:t>(Wong &amp; Jia, 2017)</w:t>
      </w:r>
      <w:r>
        <w:rPr>
          <w:rFonts w:ascii="Times New Roman" w:hAnsi="Times New Roman" w:cs="Times New Roman"/>
        </w:rPr>
        <w:fldChar w:fldCharType="end"/>
      </w:r>
      <w:r w:rsidRPr="002B0939">
        <w:rPr>
          <w:rFonts w:ascii="Times New Roman" w:hAnsi="Times New Roman" w:cs="Times New Roman"/>
        </w:rPr>
        <w:t xml:space="preserve">. </w:t>
      </w:r>
      <w:r>
        <w:rPr>
          <w:rFonts w:ascii="Times New Roman" w:hAnsi="Times New Roman" w:cs="Times New Roman"/>
        </w:rPr>
        <w:t xml:space="preserve">These challenges have led to calls </w:t>
      </w:r>
      <w:r w:rsidRPr="002B0939">
        <w:rPr>
          <w:rFonts w:ascii="Times New Roman" w:hAnsi="Times New Roman" w:cs="Times New Roman"/>
        </w:rPr>
        <w:t xml:space="preserve">for strengthening environmental legislation and </w:t>
      </w:r>
      <w:r>
        <w:rPr>
          <w:rFonts w:ascii="Times New Roman" w:hAnsi="Times New Roman" w:cs="Times New Roman"/>
        </w:rPr>
        <w:t xml:space="preserve">associated </w:t>
      </w:r>
      <w:r w:rsidRPr="002B0939">
        <w:rPr>
          <w:rFonts w:ascii="Times New Roman" w:hAnsi="Times New Roman" w:cs="Times New Roman"/>
        </w:rPr>
        <w:t>polic</w:t>
      </w:r>
      <w:r>
        <w:rPr>
          <w:rFonts w:ascii="Times New Roman" w:hAnsi="Times New Roman" w:cs="Times New Roman"/>
        </w:rPr>
        <w:t xml:space="preserve">y instruments in countries participating in the </w:t>
      </w:r>
      <w:r w:rsidRPr="002B0939">
        <w:rPr>
          <w:rFonts w:ascii="Times New Roman" w:hAnsi="Times New Roman" w:cs="Times New Roman"/>
        </w:rPr>
        <w:t>BRI</w:t>
      </w:r>
      <w:r>
        <w:rPr>
          <w:rFonts w:ascii="Times New Roman" w:hAnsi="Times New Roman" w:cs="Times New Roman"/>
        </w:rPr>
        <w:t xml:space="preserve"> initiative</w:t>
      </w:r>
      <w:r w:rsidR="00A2399C">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38/s41893-018-0059-3","ISSN":"23989629","abstract":"© 2018 The Publisher. The Belt and Road Initiative will greatly influence the future of global trade. However, it may also promote permanent environmental degradation. We call for rigorous strategic environmental and social assessments, raising the bar for environmental protection worldwide.","author":[{"dropping-particle":"","family":"Ascensão","given":"Fernando","non-dropping-particle":"","parse-names":false,"suffix":""},{"dropping-particle":"","family":"Fahrig","given":"Lenore","non-dropping-particle":"","parse-names":false,"suffix":""},{"dropping-particle":"","family":"Clevenger","given":"Anthony P.","non-dropping-particle":"","parse-names":false,"suffix":""},{"dropping-particle":"","family":"Corlett","given":"Richard T.","non-dropping-particle":"","parse-names":false,"suffix":""},{"dropping-particle":"","family":"Jaeger","given":"Jochen A.G.","non-dropping-particle":"","parse-names":false,"suffix":""},{"dropping-particle":"","family":"Laurance","given":"William F.","non-dropping-particle":"","parse-names":false,"suffix":""},{"dropping-particle":"","family":"Pereira","given":"Henrique M.","non-dropping-particle":"","parse-names":false,"suffix":""}],"container-title":"Nature Sustainability","id":"ITEM-1","issue":"5","issued":{"date-parts":[["2018"]]},"page":"206-209","publisher":"Springer US","title":"Environmental challenges for the Belt and Road Initiative","type":"article-journal","volume":"1"},"uris":["http://www.mendeley.com/documents/?uuid=efad28e2-e41a-417e-9af5-52197e95778e"]}],"mendeley":{"formattedCitation":"(Ascensão et al., 2018)","plainTextFormattedCitation":"(Ascensão et al., 2018)","previouslyFormattedCitation":"(Ascensão et al., 2018)"},"properties":{"noteIndex":0},"schema":"https://github.com/citation-style-language/schema/raw/master/csl-citation.json"}</w:instrText>
      </w:r>
      <w:r>
        <w:rPr>
          <w:rFonts w:ascii="Times New Roman" w:hAnsi="Times New Roman" w:cs="Times New Roman"/>
        </w:rPr>
        <w:fldChar w:fldCharType="separate"/>
      </w:r>
      <w:r w:rsidRPr="00CD1449">
        <w:rPr>
          <w:rFonts w:ascii="Times New Roman" w:hAnsi="Times New Roman" w:cs="Times New Roman"/>
          <w:noProof/>
        </w:rPr>
        <w:t>(Ascensão et al., 2018)</w:t>
      </w:r>
      <w:r>
        <w:rPr>
          <w:rFonts w:ascii="Times New Roman" w:hAnsi="Times New Roman" w:cs="Times New Roman"/>
        </w:rPr>
        <w:fldChar w:fldCharType="end"/>
      </w:r>
      <w:r w:rsidRPr="002B0939">
        <w:rPr>
          <w:rFonts w:ascii="Times New Roman" w:hAnsi="Times New Roman" w:cs="Times New Roman"/>
        </w:rPr>
        <w:t xml:space="preserve">. Environmental Impact Assessment (EIA) </w:t>
      </w:r>
      <w:r>
        <w:rPr>
          <w:rFonts w:ascii="Times New Roman" w:hAnsi="Times New Roman" w:cs="Times New Roman"/>
        </w:rPr>
        <w:t xml:space="preserve">as well as </w:t>
      </w:r>
      <w:r w:rsidRPr="002B0939">
        <w:rPr>
          <w:rFonts w:ascii="Times New Roman" w:hAnsi="Times New Roman" w:cs="Times New Roman"/>
        </w:rPr>
        <w:t xml:space="preserve">Strategic Environmental Assessment (SEA) are potentially </w:t>
      </w:r>
      <w:r>
        <w:rPr>
          <w:rFonts w:ascii="Times New Roman" w:hAnsi="Times New Roman" w:cs="Times New Roman"/>
        </w:rPr>
        <w:t xml:space="preserve">key </w:t>
      </w:r>
      <w:r w:rsidRPr="002B0939">
        <w:rPr>
          <w:rFonts w:ascii="Times New Roman" w:hAnsi="Times New Roman" w:cs="Times New Roman"/>
        </w:rPr>
        <w:t xml:space="preserve">tools for China and partner </w:t>
      </w:r>
      <w:r w:rsidRPr="002B0939">
        <w:rPr>
          <w:rFonts w:ascii="Times New Roman" w:hAnsi="Times New Roman" w:cs="Times New Roman"/>
        </w:rPr>
        <w:lastRenderedPageBreak/>
        <w:t xml:space="preserve">countries </w:t>
      </w:r>
      <w:r w:rsidR="00751213">
        <w:rPr>
          <w:rFonts w:ascii="Times New Roman" w:hAnsi="Times New Roman" w:cs="Times New Roman"/>
        </w:rPr>
        <w:t>for</w:t>
      </w:r>
      <w:r w:rsidRPr="002B0939">
        <w:rPr>
          <w:rFonts w:ascii="Times New Roman" w:hAnsi="Times New Roman" w:cs="Times New Roman"/>
        </w:rPr>
        <w:t xml:space="preserve"> integrat</w:t>
      </w:r>
      <w:r w:rsidR="00751213">
        <w:rPr>
          <w:rFonts w:ascii="Times New Roman" w:hAnsi="Times New Roman" w:cs="Times New Roman"/>
        </w:rPr>
        <w:t>ing</w:t>
      </w:r>
      <w:r w:rsidRPr="002B0939">
        <w:rPr>
          <w:rFonts w:ascii="Times New Roman" w:hAnsi="Times New Roman" w:cs="Times New Roman"/>
        </w:rPr>
        <w:t xml:space="preserve"> environmental information into decision-making</w:t>
      </w:r>
      <w:r w:rsidR="00A2399C">
        <w:rPr>
          <w:rFonts w:ascii="Times New Roman" w:hAnsi="Times New Roman" w:cs="Times New Roman"/>
        </w:rPr>
        <w:t xml:space="preserve"> </w:t>
      </w:r>
      <w:r>
        <w:rPr>
          <w:rFonts w:ascii="Times New Roman" w:hAnsi="Times New Roman" w:cs="Times New Roman"/>
        </w:rPr>
        <w:fldChar w:fldCharType="begin" w:fldLock="1"/>
      </w:r>
      <w:r w:rsidR="005B7CA2">
        <w:rPr>
          <w:rFonts w:ascii="Times New Roman" w:hAnsi="Times New Roman" w:cs="Times New Roman"/>
        </w:rPr>
        <w:instrText>ADDIN CSL_CITATION {"citationItems":[{"id":"ITEM-1","itemData":{"DOI":"10.1016/j.eiar.2019.106361","ISSN":"01959255","abstract":"BRI has a great potential to improve necessary infrastructure, regional development, connectivity, and industrialization, and promote the sustainable transformation of the countries along the routes. Despite the remarkable aims, economic growth ambition of BRI may clash with the sustainability of the ecosystem given the scales of operations in environmentally sensitive regions, and the amount of material and energy needed. Therefore, the sustainable potential and environmental stewardship of the BRI will largely depend on the standard of strategic environmental and social management, and integration between China and partner countries of respective priorities, policies, and regulations. The effectiveness and compatibility of environmental impact assessment systems (EIA) remain largely unknown, especially across the diverse ecological, social, economic and political contexts represented in countries along the BRI. We review and compare EIA systems on the contextual factors that moderate the effectiveness and compatibility with China's policy. This work helps to identify strategies to more efficiently and effectively implement BRI towards sustainable development.","author":[{"dropping-particle":"","family":"Aung","given":"Thiri Shwesin","non-dropping-particle":"","parse-names":false,"suffix":""},{"dropping-particle":"","family":"Fischer","given":"Thomas B.","non-dropping-particle":"","parse-names":false,"suffix":""},{"dropping-particle":"","family":"Shengji","given":"Luan","non-dropping-particle":"","parse-names":false,"suffix":""}],"container-title":"Environmental Impact Assessment Review","id":"ITEM-1","issue":"January","issued":{"date-parts":[["2020"]]},"page":"106361","publisher":"Elsevier","title":"Evaluating environmental impact assessment (EIA) in the countries along the belt and road initiatives: System effectiveness and the compatibility with the Chinese EIA","type":"article-journal","volume":"81"},"uris":["http://www.mendeley.com/documents/?uuid=44a04387-54a3-4d95-bdb8-16a2fadc1a1e"]}],"mendeley":{"formattedCitation":"(Aung et al., 2020)","plainTextFormattedCitation":"(Aung et al., 2020)","previouslyFormattedCitation":"(Aung et al., 2020)"},"properties":{"noteIndex":0},"schema":"https://github.com/citation-style-language/schema/raw/master/csl-citation.json"}</w:instrText>
      </w:r>
      <w:r>
        <w:rPr>
          <w:rFonts w:ascii="Times New Roman" w:hAnsi="Times New Roman" w:cs="Times New Roman"/>
        </w:rPr>
        <w:fldChar w:fldCharType="separate"/>
      </w:r>
      <w:r w:rsidR="00FE2024" w:rsidRPr="00FE2024">
        <w:rPr>
          <w:rFonts w:ascii="Times New Roman" w:hAnsi="Times New Roman" w:cs="Times New Roman"/>
          <w:noProof/>
        </w:rPr>
        <w:t>(Aung et al., 2020)</w:t>
      </w:r>
      <w:r>
        <w:rPr>
          <w:rFonts w:ascii="Times New Roman" w:hAnsi="Times New Roman" w:cs="Times New Roman"/>
        </w:rPr>
        <w:fldChar w:fldCharType="end"/>
      </w:r>
      <w:r w:rsidRPr="002B0939">
        <w:rPr>
          <w:rFonts w:ascii="Times New Roman" w:hAnsi="Times New Roman" w:cs="Times New Roman"/>
        </w:rPr>
        <w:t xml:space="preserve">. </w:t>
      </w:r>
      <w:r>
        <w:rPr>
          <w:rFonts w:ascii="Times New Roman" w:hAnsi="Times New Roman" w:cs="Times New Roman"/>
        </w:rPr>
        <w:t xml:space="preserve">However, different </w:t>
      </w:r>
      <w:r w:rsidRPr="002B0939">
        <w:rPr>
          <w:rFonts w:ascii="Times New Roman" w:hAnsi="Times New Roman" w:cs="Times New Roman"/>
        </w:rPr>
        <w:t xml:space="preserve">countries and funding agencies involved in the BRI </w:t>
      </w:r>
      <w:r>
        <w:rPr>
          <w:rFonts w:ascii="Times New Roman" w:hAnsi="Times New Roman" w:cs="Times New Roman"/>
        </w:rPr>
        <w:t xml:space="preserve">initiative </w:t>
      </w:r>
      <w:r w:rsidRPr="002B0939">
        <w:rPr>
          <w:rFonts w:ascii="Times New Roman" w:hAnsi="Times New Roman" w:cs="Times New Roman"/>
        </w:rPr>
        <w:t>have diverse environmental policies</w:t>
      </w:r>
      <w:r w:rsidR="00A2399C">
        <w:rPr>
          <w:rFonts w:ascii="Times New Roman" w:hAnsi="Times New Roman" w:cs="Times New Roman"/>
        </w:rPr>
        <w:t xml:space="preserve"> </w:t>
      </w:r>
      <w:r>
        <w:rPr>
          <w:rFonts w:ascii="Times New Roman" w:hAnsi="Times New Roman" w:cs="Times New Roman"/>
        </w:rPr>
        <w:t xml:space="preserve">and </w:t>
      </w:r>
      <w:r w:rsidRPr="002B0939">
        <w:rPr>
          <w:rFonts w:ascii="Times New Roman" w:hAnsi="Times New Roman" w:cs="Times New Roman"/>
        </w:rPr>
        <w:t xml:space="preserve">EIA </w:t>
      </w:r>
      <w:r>
        <w:rPr>
          <w:rFonts w:ascii="Times New Roman" w:hAnsi="Times New Roman" w:cs="Times New Roman"/>
        </w:rPr>
        <w:t xml:space="preserve">regulations, </w:t>
      </w:r>
      <w:r w:rsidRPr="002B0939">
        <w:rPr>
          <w:rFonts w:ascii="Times New Roman" w:hAnsi="Times New Roman" w:cs="Times New Roman"/>
        </w:rPr>
        <w:t>mak</w:t>
      </w:r>
      <w:r>
        <w:rPr>
          <w:rFonts w:ascii="Times New Roman" w:hAnsi="Times New Roman" w:cs="Times New Roman"/>
        </w:rPr>
        <w:t>ing</w:t>
      </w:r>
      <w:r w:rsidRPr="002B0939">
        <w:rPr>
          <w:rFonts w:ascii="Times New Roman" w:hAnsi="Times New Roman" w:cs="Times New Roman"/>
        </w:rPr>
        <w:t xml:space="preserve"> the </w:t>
      </w:r>
      <w:r w:rsidR="003B5D0D">
        <w:rPr>
          <w:rFonts w:ascii="Times New Roman" w:hAnsi="Times New Roman" w:cs="Times New Roman"/>
        </w:rPr>
        <w:t>application</w:t>
      </w:r>
      <w:r w:rsidRPr="002B0939">
        <w:rPr>
          <w:rFonts w:ascii="Times New Roman" w:hAnsi="Times New Roman" w:cs="Times New Roman"/>
        </w:rPr>
        <w:t xml:space="preserve"> of consistent EIA standard</w:t>
      </w:r>
      <w:r>
        <w:rPr>
          <w:rFonts w:ascii="Times New Roman" w:hAnsi="Times New Roman" w:cs="Times New Roman"/>
        </w:rPr>
        <w:t>s</w:t>
      </w:r>
      <w:r w:rsidRPr="002B0939">
        <w:rPr>
          <w:rFonts w:ascii="Times New Roman" w:hAnsi="Times New Roman" w:cs="Times New Roman"/>
        </w:rPr>
        <w:t xml:space="preserve"> </w:t>
      </w:r>
      <w:r w:rsidR="003B5D0D">
        <w:rPr>
          <w:rFonts w:ascii="Times New Roman" w:hAnsi="Times New Roman" w:cs="Times New Roman"/>
        </w:rPr>
        <w:t xml:space="preserve">across BRI projects </w:t>
      </w:r>
      <w:r w:rsidRPr="002B0939">
        <w:rPr>
          <w:rFonts w:ascii="Times New Roman" w:hAnsi="Times New Roman" w:cs="Times New Roman"/>
        </w:rPr>
        <w:t xml:space="preserve">challenging. </w:t>
      </w:r>
      <w:r>
        <w:rPr>
          <w:rFonts w:ascii="Times New Roman" w:hAnsi="Times New Roman" w:cs="Times New Roman"/>
        </w:rPr>
        <w:t>Also, in some c</w:t>
      </w:r>
      <w:r w:rsidRPr="002B0939">
        <w:rPr>
          <w:rFonts w:ascii="Times New Roman" w:hAnsi="Times New Roman" w:cs="Times New Roman"/>
        </w:rPr>
        <w:t>ountr</w:t>
      </w:r>
      <w:r>
        <w:rPr>
          <w:rFonts w:ascii="Times New Roman" w:hAnsi="Times New Roman" w:cs="Times New Roman"/>
        </w:rPr>
        <w:t>ies</w:t>
      </w:r>
      <w:r w:rsidR="00BB117D">
        <w:rPr>
          <w:rFonts w:ascii="Times New Roman" w:hAnsi="Times New Roman" w:cs="Times New Roman"/>
        </w:rPr>
        <w:t>,</w:t>
      </w:r>
      <w:r>
        <w:rPr>
          <w:rFonts w:ascii="Times New Roman" w:hAnsi="Times New Roman" w:cs="Times New Roman"/>
        </w:rPr>
        <w:t xml:space="preserve"> </w:t>
      </w:r>
      <w:r w:rsidRPr="002B0939">
        <w:rPr>
          <w:rFonts w:ascii="Times New Roman" w:hAnsi="Times New Roman" w:cs="Times New Roman"/>
        </w:rPr>
        <w:t xml:space="preserve">authorities might </w:t>
      </w:r>
      <w:r>
        <w:rPr>
          <w:rFonts w:ascii="Times New Roman" w:hAnsi="Times New Roman" w:cs="Times New Roman"/>
        </w:rPr>
        <w:t xml:space="preserve">decide to </w:t>
      </w:r>
      <w:r w:rsidRPr="002B0939">
        <w:rPr>
          <w:rFonts w:ascii="Times New Roman" w:hAnsi="Times New Roman" w:cs="Times New Roman"/>
        </w:rPr>
        <w:t xml:space="preserve">relax </w:t>
      </w:r>
      <w:r>
        <w:rPr>
          <w:rFonts w:ascii="Times New Roman" w:hAnsi="Times New Roman" w:cs="Times New Roman"/>
        </w:rPr>
        <w:t xml:space="preserve">EIA requirements in order </w:t>
      </w:r>
      <w:r w:rsidRPr="002B0939">
        <w:rPr>
          <w:rFonts w:ascii="Times New Roman" w:hAnsi="Times New Roman" w:cs="Times New Roman"/>
        </w:rPr>
        <w:t xml:space="preserve">to attract </w:t>
      </w:r>
      <w:r>
        <w:rPr>
          <w:rFonts w:ascii="Times New Roman" w:hAnsi="Times New Roman" w:cs="Times New Roman"/>
        </w:rPr>
        <w:t xml:space="preserve">BRI related </w:t>
      </w:r>
      <w:r w:rsidRPr="002B0939">
        <w:rPr>
          <w:rFonts w:ascii="Times New Roman" w:hAnsi="Times New Roman" w:cs="Times New Roman"/>
        </w:rPr>
        <w:t>investment</w:t>
      </w:r>
      <w:r w:rsidR="003B5D0D">
        <w:rPr>
          <w:rFonts w:ascii="Times New Roman" w:hAnsi="Times New Roman" w:cs="Times New Roman"/>
        </w:rPr>
        <w:t>, and</w:t>
      </w:r>
      <w:r w:rsidRPr="002B0939">
        <w:rPr>
          <w:rFonts w:ascii="Times New Roman" w:hAnsi="Times New Roman" w:cs="Times New Roman"/>
        </w:rPr>
        <w:t xml:space="preserve"> institutional, political and financial constraints may limit </w:t>
      </w:r>
      <w:r>
        <w:rPr>
          <w:rFonts w:ascii="Times New Roman" w:hAnsi="Times New Roman" w:cs="Times New Roman"/>
        </w:rPr>
        <w:t xml:space="preserve">the effectiveness of </w:t>
      </w:r>
      <w:r w:rsidRPr="002B0939">
        <w:rPr>
          <w:rFonts w:ascii="Times New Roman" w:hAnsi="Times New Roman" w:cs="Times New Roman"/>
        </w:rPr>
        <w:t xml:space="preserve">EIA </w:t>
      </w:r>
      <w:r>
        <w:rPr>
          <w:rFonts w:ascii="Times New Roman" w:hAnsi="Times New Roman" w:cs="Times New Roman"/>
        </w:rPr>
        <w:t xml:space="preserve">to </w:t>
      </w:r>
      <w:r w:rsidRPr="002B0939">
        <w:rPr>
          <w:rFonts w:ascii="Times New Roman" w:hAnsi="Times New Roman" w:cs="Times New Roman"/>
        </w:rPr>
        <w:t xml:space="preserve">address environmental impacts. </w:t>
      </w:r>
    </w:p>
    <w:p w14:paraId="5A2CD203" w14:textId="5CC87898" w:rsidR="004A0A93" w:rsidRDefault="00BE3EED" w:rsidP="00E62842">
      <w:pPr>
        <w:ind w:firstLine="720"/>
        <w:rPr>
          <w:rFonts w:ascii="Times New Roman" w:hAnsi="Times New Roman" w:cs="Times New Roman"/>
        </w:rPr>
      </w:pPr>
      <w:r w:rsidRPr="002B0939">
        <w:rPr>
          <w:rFonts w:ascii="Times New Roman" w:hAnsi="Times New Roman" w:cs="Times New Roman"/>
        </w:rPr>
        <w:t>Despite growing concern</w:t>
      </w:r>
      <w:r>
        <w:rPr>
          <w:rFonts w:ascii="Times New Roman" w:hAnsi="Times New Roman" w:cs="Times New Roman"/>
        </w:rPr>
        <w:t>s, to date understanding of how EIA systems in countries participating in the BRI initiative compare has remained poor</w:t>
      </w:r>
      <w:r w:rsidR="009C61D6">
        <w:rPr>
          <w:rFonts w:ascii="Times New Roman" w:hAnsi="Times New Roman" w:cs="Times New Roman"/>
        </w:rPr>
        <w:t xml:space="preserve"> </w:t>
      </w:r>
      <w:r w:rsidR="009C61D6">
        <w:rPr>
          <w:rFonts w:ascii="Times New Roman" w:hAnsi="Times New Roman" w:cs="Times New Roman"/>
        </w:rPr>
        <w:fldChar w:fldCharType="begin" w:fldLock="1"/>
      </w:r>
      <w:r w:rsidR="00583A26">
        <w:rPr>
          <w:rFonts w:ascii="Times New Roman" w:hAnsi="Times New Roman" w:cs="Times New Roman"/>
        </w:rPr>
        <w:instrText>ADDIN CSL_CITATION {"citationItems":[{"id":"ITEM-1","itemData":{"DOI":"10.1016/j.eiar.2019.106361","ISSN":"01959255","abstract":"BRI has a great potential to improve necessary infrastructure, regional development, connectivity, and industrialization, and promote the sustainable transformation of the countries along the routes. Despite the remarkable aims, economic growth ambition of BRI may clash with the sustainability of the ecosystem given the scales of operations in environmentally sensitive regions, and the amount of material and energy needed. Therefore, the sustainable potential and environmental stewardship of the BRI will largely depend on the standard of strategic environmental and social management, and integration between China and partner countries of respective priorities, policies, and regulations. The effectiveness and compatibility of environmental impact assessment systems (EIA) remain largely unknown, especially across the diverse ecological, social, economic and political contexts represented in countries along the BRI. We review and compare EIA systems on the contextual factors that moderate the effectiveness and compatibility with China's policy. This work helps to identify strategies to more efficiently and effectively implement BRI towards sustainable development.","author":[{"dropping-particle":"","family":"Aung","given":"Thiri Shwesin","non-dropping-particle":"","parse-names":false,"suffix":""},{"dropping-particle":"","family":"Fischer","given":"Thomas B.","non-dropping-particle":"","parse-names":false,"suffix":""},{"dropping-particle":"","family":"Shengji","given":"Luan","non-dropping-particle":"","parse-names":false,"suffix":""}],"container-title":"Environmental Impact Assessment Review","id":"ITEM-1","issue":"January","issued":{"date-parts":[["2020"]]},"page":"106361","publisher":"Elsevier","title":"Evaluating environmental impact assessment (EIA) in the countries along the belt and road initiatives: System effectiveness and the compatibility with the Chinese EIA","type":"article-journal","volume":"81"},"uris":["http://www.mendeley.com/documents/?uuid=44a04387-54a3-4d95-bdb8-16a2fadc1a1e"]}],"mendeley":{"formattedCitation":"(Aung et al., 2020)","plainTextFormattedCitation":"(Aung et al., 2020)","previouslyFormattedCitation":"(Aung et al., 2020)"},"properties":{"noteIndex":0},"schema":"https://github.com/citation-style-language/schema/raw/master/csl-citation.json"}</w:instrText>
      </w:r>
      <w:r w:rsidR="009C61D6">
        <w:rPr>
          <w:rFonts w:ascii="Times New Roman" w:hAnsi="Times New Roman" w:cs="Times New Roman"/>
        </w:rPr>
        <w:fldChar w:fldCharType="separate"/>
      </w:r>
      <w:r w:rsidR="009C61D6" w:rsidRPr="009C61D6">
        <w:rPr>
          <w:rFonts w:ascii="Times New Roman" w:hAnsi="Times New Roman" w:cs="Times New Roman"/>
          <w:noProof/>
        </w:rPr>
        <w:t>(Aung et al., 2020)</w:t>
      </w:r>
      <w:r w:rsidR="009C61D6">
        <w:rPr>
          <w:rFonts w:ascii="Times New Roman" w:hAnsi="Times New Roman" w:cs="Times New Roman"/>
        </w:rPr>
        <w:fldChar w:fldCharType="end"/>
      </w:r>
      <w:r w:rsidRPr="002B0939">
        <w:rPr>
          <w:rFonts w:ascii="Times New Roman" w:hAnsi="Times New Roman" w:cs="Times New Roman"/>
        </w:rPr>
        <w:t xml:space="preserve">. </w:t>
      </w:r>
      <w:r w:rsidR="00733DBB" w:rsidRPr="002B0939">
        <w:rPr>
          <w:rFonts w:ascii="Times New Roman" w:hAnsi="Times New Roman" w:cs="Times New Roman"/>
        </w:rPr>
        <w:t>Research in evaluation</w:t>
      </w:r>
      <w:r w:rsidR="00733DBB">
        <w:rPr>
          <w:rFonts w:ascii="Times New Roman" w:hAnsi="Times New Roman" w:cs="Times New Roman"/>
        </w:rPr>
        <w:t xml:space="preserve"> of EIA legislations</w:t>
      </w:r>
      <w:r w:rsidR="00733DBB" w:rsidRPr="002B0939">
        <w:rPr>
          <w:rFonts w:ascii="Times New Roman" w:hAnsi="Times New Roman" w:cs="Times New Roman"/>
        </w:rPr>
        <w:t xml:space="preserve"> has </w:t>
      </w:r>
      <w:r w:rsidR="00733DBB">
        <w:rPr>
          <w:rFonts w:ascii="Times New Roman" w:hAnsi="Times New Roman" w:cs="Times New Roman"/>
        </w:rPr>
        <w:t>historically</w:t>
      </w:r>
      <w:r w:rsidR="00733DBB" w:rsidRPr="002B0939">
        <w:rPr>
          <w:rFonts w:ascii="Times New Roman" w:hAnsi="Times New Roman" w:cs="Times New Roman"/>
        </w:rPr>
        <w:t xml:space="preserve"> relied on checklist based qualitative reviews</w:t>
      </w:r>
      <w:r w:rsidR="00733DBB">
        <w:rPr>
          <w:rFonts w:ascii="Times New Roman" w:hAnsi="Times New Roman" w:cs="Times New Roman"/>
        </w:rPr>
        <w:t xml:space="preserve">, with a few notable exceptions </w:t>
      </w:r>
      <w:r w:rsidR="00927382">
        <w:rPr>
          <w:rFonts w:ascii="Times New Roman" w:hAnsi="Times New Roman" w:cs="Times New Roman"/>
        </w:rPr>
        <w:fldChar w:fldCharType="begin" w:fldLock="1"/>
      </w:r>
      <w:r w:rsidR="00D44996">
        <w:rPr>
          <w:rFonts w:ascii="Times New Roman" w:hAnsi="Times New Roman" w:cs="Times New Roman"/>
        </w:rPr>
        <w:instrText>ADDIN CSL_CITATION {"citationItems":[{"id":"ITEM-1","itemData":{"DOI":"10.1142/S1464333212500251","ISSN":"14643332","abstract":"The European Union (EU) Environmental Impact Assessment (EIA) Directive which was introduced some 25 years ago has had a major impact on decision-making practices in EU member states. In the professional literature, this impact has mostly been discussed under the heading of \"effectiveness\", with an emphasis being given in particular to procedural elements. The extent to which EIA has contributed to objectives, such as raising environmental awareness and leading to an incorporation of environmental values in decision-making has only been rarely investigated. This paper reflects on these latter two aspects of EIA effectiveness in two EU member states; the Netherlands and the United Kingdom. Empirical evidence was compiled mainly on the basis of a comprehensive literature review and online surveys with EIA professionals in both countries. Our results indicate that overall the instrument is about equally effective in both countries with regards to the incorporation of environmental concerns in decision-making. As both countries have different governance mechanisms, further research is needed on why perceived effectiveness does not differ more. © 2012 Imperial College Press.","author":[{"dropping-particle":"","family":"Arts","given":"Jos","non-dropping-particle":"","parse-names":false,"suffix":""},{"dropping-particle":"","family":"Runhaar","given":"Hens A.C.","non-dropping-particle":"","parse-names":false,"suffix":""},{"dropping-particle":"","family":"Fischer","given":"Thomas B.","non-dropping-particle":"","parse-names":false,"suffix":""},{"dropping-particle":"","family":"Jha-Thakur","given":"Urmila","non-dropping-particle":"","parse-names":false,"suffix":""},{"dropping-particle":"","family":"Laerhoven","given":"Frank","non-dropping-particle":"Van","parse-names":false,"suffix":""},{"dropping-particle":"","family":"Driessen","given":"Peter P.J.","non-dropping-particle":"","parse-names":false,"suffix":""},{"dropping-particle":"","family":"Onyango","given":"Vincent","non-dropping-particle":"","parse-names":false,"suffix":""}],"container-title":"Journal of Environmental Assessment Policy and Management","id":"ITEM-1","issue":"4","issued":{"date-parts":[["2012"]]},"title":"The effectiveness of EIA as an instrument for environmental governance: Reflecting on 25 years of EIA practice in the Netherlands and the UK","type":"book","volume":"14"},"uris":["http://www.mendeley.com/documents/?uuid=ac77ca19-8f80-440b-8f01-528e00ab1c63"]}],"mendeley":{"formattedCitation":"(Arts et al., 2012)","manualFormatting":"(see e.g. Arts et al., 2012)","plainTextFormattedCitation":"(Arts et al., 2012)","previouslyFormattedCitation":"(Arts et al., 2012)"},"properties":{"noteIndex":0},"schema":"https://github.com/citation-style-language/schema/raw/master/csl-citation.json"}</w:instrText>
      </w:r>
      <w:r w:rsidR="00927382">
        <w:rPr>
          <w:rFonts w:ascii="Times New Roman" w:hAnsi="Times New Roman" w:cs="Times New Roman"/>
        </w:rPr>
        <w:fldChar w:fldCharType="separate"/>
      </w:r>
      <w:r w:rsidR="00927382" w:rsidRPr="00927382">
        <w:rPr>
          <w:rFonts w:ascii="Times New Roman" w:hAnsi="Times New Roman" w:cs="Times New Roman"/>
          <w:noProof/>
        </w:rPr>
        <w:t>(</w:t>
      </w:r>
      <w:r w:rsidR="00927382">
        <w:rPr>
          <w:rFonts w:ascii="Times New Roman" w:hAnsi="Times New Roman" w:cs="Times New Roman"/>
          <w:noProof/>
        </w:rPr>
        <w:t xml:space="preserve">see e.g. </w:t>
      </w:r>
      <w:r w:rsidR="00927382" w:rsidRPr="00927382">
        <w:rPr>
          <w:rFonts w:ascii="Times New Roman" w:hAnsi="Times New Roman" w:cs="Times New Roman"/>
          <w:noProof/>
        </w:rPr>
        <w:t>Arts et al., 2012)</w:t>
      </w:r>
      <w:r w:rsidR="00927382">
        <w:rPr>
          <w:rFonts w:ascii="Times New Roman" w:hAnsi="Times New Roman" w:cs="Times New Roman"/>
        </w:rPr>
        <w:fldChar w:fldCharType="end"/>
      </w:r>
      <w:r w:rsidRPr="002B0939">
        <w:rPr>
          <w:rFonts w:ascii="Times New Roman" w:hAnsi="Times New Roman" w:cs="Times New Roman"/>
        </w:rPr>
        <w:t xml:space="preserve">. There are </w:t>
      </w:r>
      <w:r>
        <w:rPr>
          <w:rFonts w:ascii="Times New Roman" w:hAnsi="Times New Roman" w:cs="Times New Roman"/>
        </w:rPr>
        <w:t xml:space="preserve">currently no </w:t>
      </w:r>
      <w:r w:rsidRPr="002B0939">
        <w:rPr>
          <w:rFonts w:ascii="Times New Roman" w:hAnsi="Times New Roman" w:cs="Times New Roman"/>
        </w:rPr>
        <w:t xml:space="preserve">systematic data </w:t>
      </w:r>
      <w:r>
        <w:rPr>
          <w:rFonts w:ascii="Times New Roman" w:hAnsi="Times New Roman" w:cs="Times New Roman"/>
        </w:rPr>
        <w:t>sets on</w:t>
      </w:r>
      <w:r w:rsidRPr="002B0939">
        <w:rPr>
          <w:rFonts w:ascii="Times New Roman" w:hAnsi="Times New Roman" w:cs="Times New Roman"/>
        </w:rPr>
        <w:t xml:space="preserve"> EIA</w:t>
      </w:r>
      <w:r w:rsidR="005F776D">
        <w:rPr>
          <w:rFonts w:ascii="Times New Roman" w:hAnsi="Times New Roman" w:cs="Times New Roman"/>
        </w:rPr>
        <w:t xml:space="preserve"> </w:t>
      </w:r>
      <w:r w:rsidR="00751213">
        <w:rPr>
          <w:rFonts w:ascii="Times New Roman" w:hAnsi="Times New Roman" w:cs="Times New Roman"/>
        </w:rPr>
        <w:t>of all</w:t>
      </w:r>
      <w:r w:rsidR="005F776D">
        <w:rPr>
          <w:rFonts w:ascii="Times New Roman" w:hAnsi="Times New Roman" w:cs="Times New Roman"/>
        </w:rPr>
        <w:t xml:space="preserve"> BRI countries</w:t>
      </w:r>
      <w:r>
        <w:rPr>
          <w:rFonts w:ascii="Times New Roman" w:hAnsi="Times New Roman" w:cs="Times New Roman"/>
        </w:rPr>
        <w:t xml:space="preserve">, allowing for a comparative review of </w:t>
      </w:r>
      <w:r w:rsidR="005F776D">
        <w:rPr>
          <w:rFonts w:ascii="Times New Roman" w:hAnsi="Times New Roman" w:cs="Times New Roman"/>
        </w:rPr>
        <w:t xml:space="preserve">their </w:t>
      </w:r>
      <w:r>
        <w:rPr>
          <w:rFonts w:ascii="Times New Roman" w:hAnsi="Times New Roman" w:cs="Times New Roman"/>
        </w:rPr>
        <w:t>EIA systems</w:t>
      </w:r>
      <w:r w:rsidRPr="002B0939">
        <w:rPr>
          <w:rFonts w:ascii="Times New Roman" w:hAnsi="Times New Roman" w:cs="Times New Roman"/>
        </w:rPr>
        <w:t>.</w:t>
      </w:r>
      <w:r w:rsidR="00A2399C">
        <w:rPr>
          <w:rFonts w:ascii="Times New Roman" w:hAnsi="Times New Roman" w:cs="Times New Roman"/>
        </w:rPr>
        <w:t xml:space="preserve"> However, having a good understanding of EIA </w:t>
      </w:r>
      <w:r w:rsidR="005F776D">
        <w:rPr>
          <w:rFonts w:ascii="Times New Roman" w:hAnsi="Times New Roman" w:cs="Times New Roman"/>
        </w:rPr>
        <w:t xml:space="preserve">systems </w:t>
      </w:r>
      <w:r w:rsidR="00A2399C">
        <w:rPr>
          <w:rFonts w:ascii="Times New Roman" w:hAnsi="Times New Roman" w:cs="Times New Roman"/>
        </w:rPr>
        <w:t xml:space="preserve">is vital in order to </w:t>
      </w:r>
      <w:r w:rsidR="00F14DE9">
        <w:rPr>
          <w:rFonts w:ascii="Times New Roman" w:hAnsi="Times New Roman" w:cs="Times New Roman"/>
        </w:rPr>
        <w:t xml:space="preserve">(potentially at least) deliver </w:t>
      </w:r>
      <w:r w:rsidR="00A2399C">
        <w:rPr>
          <w:rFonts w:ascii="Times New Roman" w:hAnsi="Times New Roman" w:cs="Times New Roman"/>
        </w:rPr>
        <w:t>good environmental – and social – outcomes, next to achieving economic development</w:t>
      </w:r>
      <w:r w:rsidR="00751213">
        <w:rPr>
          <w:rFonts w:ascii="Times New Roman" w:hAnsi="Times New Roman" w:cs="Times New Roman"/>
        </w:rPr>
        <w:t>.</w:t>
      </w:r>
      <w:r w:rsidR="00836EDD">
        <w:rPr>
          <w:rFonts w:ascii="Times New Roman" w:hAnsi="Times New Roman" w:cs="Times New Roman"/>
        </w:rPr>
        <w:t xml:space="preserve"> </w:t>
      </w:r>
      <w:r w:rsidRPr="002B0939">
        <w:rPr>
          <w:rFonts w:ascii="Times New Roman" w:hAnsi="Times New Roman" w:cs="Times New Roman"/>
        </w:rPr>
        <w:t xml:space="preserve">This </w:t>
      </w:r>
      <w:r>
        <w:rPr>
          <w:rFonts w:ascii="Times New Roman" w:hAnsi="Times New Roman" w:cs="Times New Roman"/>
        </w:rPr>
        <w:t xml:space="preserve">paper aims at addressing </w:t>
      </w:r>
      <w:r w:rsidR="00A2399C">
        <w:rPr>
          <w:rFonts w:ascii="Times New Roman" w:hAnsi="Times New Roman" w:cs="Times New Roman"/>
        </w:rPr>
        <w:t>the existing</w:t>
      </w:r>
      <w:r>
        <w:rPr>
          <w:rFonts w:ascii="Times New Roman" w:hAnsi="Times New Roman" w:cs="Times New Roman"/>
        </w:rPr>
        <w:t xml:space="preserve"> knowledge gap by providing for a systematic review</w:t>
      </w:r>
      <w:r w:rsidR="004179EC">
        <w:rPr>
          <w:rFonts w:ascii="Times New Roman" w:hAnsi="Times New Roman" w:cs="Times New Roman"/>
        </w:rPr>
        <w:t xml:space="preserve"> and comparative evaluation</w:t>
      </w:r>
      <w:r>
        <w:rPr>
          <w:rFonts w:ascii="Times New Roman" w:hAnsi="Times New Roman" w:cs="Times New Roman"/>
        </w:rPr>
        <w:t xml:space="preserve"> of </w:t>
      </w:r>
      <w:r w:rsidRPr="002B0939">
        <w:rPr>
          <w:rFonts w:ascii="Times New Roman" w:hAnsi="Times New Roman" w:cs="Times New Roman"/>
        </w:rPr>
        <w:t>EIA</w:t>
      </w:r>
      <w:r w:rsidR="00A2399C">
        <w:rPr>
          <w:rFonts w:ascii="Times New Roman" w:hAnsi="Times New Roman" w:cs="Times New Roman"/>
        </w:rPr>
        <w:t xml:space="preserve"> in 65 BRI countries</w:t>
      </w:r>
      <w:r w:rsidR="004A0A93">
        <w:rPr>
          <w:rFonts w:ascii="Times New Roman" w:hAnsi="Times New Roman" w:cs="Times New Roman"/>
        </w:rPr>
        <w:t>.</w:t>
      </w:r>
      <w:bookmarkStart w:id="1" w:name="_Hlk44254855"/>
      <w:r>
        <w:rPr>
          <w:rFonts w:ascii="Times New Roman" w:hAnsi="Times New Roman" w:cs="Times New Roman"/>
        </w:rPr>
        <w:t xml:space="preserve"> </w:t>
      </w:r>
    </w:p>
    <w:p w14:paraId="0059A844" w14:textId="735213CF" w:rsidR="00093165" w:rsidRPr="003B5D0D" w:rsidRDefault="004A0A93" w:rsidP="00E62842">
      <w:pPr>
        <w:rPr>
          <w:rFonts w:ascii="Times New Roman" w:hAnsi="Times New Roman" w:cs="Times New Roman"/>
        </w:rPr>
      </w:pPr>
      <w:r>
        <w:rPr>
          <w:rFonts w:ascii="Times New Roman" w:hAnsi="Times New Roman" w:cs="Times New Roman"/>
        </w:rPr>
        <w:t>In this context,</w:t>
      </w:r>
      <w:r w:rsidRPr="002B0939">
        <w:rPr>
          <w:rFonts w:ascii="Times New Roman" w:hAnsi="Times New Roman" w:cs="Times New Roman"/>
        </w:rPr>
        <w:t xml:space="preserve"> </w:t>
      </w:r>
      <w:r>
        <w:rPr>
          <w:rFonts w:ascii="Times New Roman" w:hAnsi="Times New Roman" w:cs="Times New Roman"/>
        </w:rPr>
        <w:t xml:space="preserve">the evaluation is conducted by applying </w:t>
      </w:r>
      <w:r w:rsidRPr="002B0939">
        <w:rPr>
          <w:rFonts w:ascii="Times New Roman" w:hAnsi="Times New Roman" w:cs="Times New Roman"/>
        </w:rPr>
        <w:t xml:space="preserve">an EIA </w:t>
      </w:r>
      <w:r>
        <w:rPr>
          <w:rFonts w:ascii="Times New Roman" w:hAnsi="Times New Roman" w:cs="Times New Roman"/>
        </w:rPr>
        <w:t>quality</w:t>
      </w:r>
      <w:r w:rsidRPr="002B0939">
        <w:rPr>
          <w:rFonts w:ascii="Times New Roman" w:hAnsi="Times New Roman" w:cs="Times New Roman"/>
        </w:rPr>
        <w:t xml:space="preserve"> index (E</w:t>
      </w:r>
      <w:r>
        <w:rPr>
          <w:rFonts w:ascii="Times New Roman" w:hAnsi="Times New Roman" w:cs="Times New Roman"/>
        </w:rPr>
        <w:t>Q</w:t>
      </w:r>
      <w:r w:rsidRPr="002B0939">
        <w:rPr>
          <w:rFonts w:ascii="Times New Roman" w:hAnsi="Times New Roman" w:cs="Times New Roman"/>
        </w:rPr>
        <w:t>I</w:t>
      </w:r>
      <w:r>
        <w:rPr>
          <w:rFonts w:ascii="Times New Roman" w:hAnsi="Times New Roman" w:cs="Times New Roman"/>
        </w:rPr>
        <w:t xml:space="preserve">) to </w:t>
      </w:r>
      <w:r w:rsidR="009570C1">
        <w:rPr>
          <w:rFonts w:ascii="Times New Roman" w:hAnsi="Times New Roman" w:cs="Times New Roman"/>
        </w:rPr>
        <w:t xml:space="preserve">review </w:t>
      </w:r>
      <w:r>
        <w:rPr>
          <w:rFonts w:ascii="Times New Roman" w:hAnsi="Times New Roman" w:cs="Times New Roman"/>
        </w:rPr>
        <w:t xml:space="preserve">EIA legislation of each country. The EQI is based on a range of important criteria, </w:t>
      </w:r>
      <w:r w:rsidR="009570C1">
        <w:rPr>
          <w:rFonts w:ascii="Times New Roman" w:hAnsi="Times New Roman" w:cs="Times New Roman"/>
        </w:rPr>
        <w:t xml:space="preserve">allowing for </w:t>
      </w:r>
      <w:r>
        <w:rPr>
          <w:rFonts w:ascii="Times New Roman" w:hAnsi="Times New Roman" w:cs="Times New Roman"/>
        </w:rPr>
        <w:t>a</w:t>
      </w:r>
      <w:r w:rsidR="009570C1">
        <w:rPr>
          <w:rFonts w:ascii="Times New Roman" w:hAnsi="Times New Roman" w:cs="Times New Roman"/>
        </w:rPr>
        <w:t>n</w:t>
      </w:r>
      <w:r>
        <w:rPr>
          <w:rFonts w:ascii="Times New Roman" w:hAnsi="Times New Roman" w:cs="Times New Roman"/>
        </w:rPr>
        <w:t xml:space="preserve"> appraisal of the quality of EIA systems. In developing the EQI, we used </w:t>
      </w:r>
      <w:r w:rsidRPr="002B0939">
        <w:rPr>
          <w:rFonts w:ascii="Times New Roman" w:hAnsi="Times New Roman" w:cs="Times New Roman"/>
        </w:rPr>
        <w:t>Multi-Criteria-Decision-Analysis (MCDA)</w:t>
      </w:r>
      <w:r>
        <w:rPr>
          <w:rFonts w:ascii="Times New Roman" w:hAnsi="Times New Roman" w:cs="Times New Roman"/>
        </w:rPr>
        <w:t>.</w:t>
      </w:r>
      <w:r w:rsidRPr="002B0939">
        <w:rPr>
          <w:rFonts w:ascii="Times New Roman" w:hAnsi="Times New Roman" w:cs="Times New Roman"/>
        </w:rPr>
        <w:t xml:space="preserve"> </w:t>
      </w:r>
      <w:r>
        <w:rPr>
          <w:rFonts w:ascii="Times New Roman" w:hAnsi="Times New Roman" w:cs="Times New Roman"/>
        </w:rPr>
        <w:t>The 65 countries were chosen, based on the availability and comprehensiveness of EIA information (further explained below</w:t>
      </w:r>
      <w:r w:rsidRPr="003B5D0D">
        <w:rPr>
          <w:rFonts w:ascii="Times New Roman" w:hAnsi="Times New Roman" w:cs="Times New Roman"/>
        </w:rPr>
        <w:t>).</w:t>
      </w:r>
      <w:r w:rsidR="0085560A">
        <w:rPr>
          <w:rFonts w:ascii="Times New Roman" w:hAnsi="Times New Roman" w:cs="Times New Roman"/>
        </w:rPr>
        <w:t xml:space="preserve"> </w:t>
      </w:r>
      <w:r w:rsidR="00BE3EED" w:rsidRPr="003B5D0D">
        <w:rPr>
          <w:rFonts w:ascii="Times New Roman" w:hAnsi="Times New Roman" w:cs="Times New Roman"/>
        </w:rPr>
        <w:t xml:space="preserve"> </w:t>
      </w:r>
      <w:bookmarkEnd w:id="1"/>
    </w:p>
    <w:p w14:paraId="53FFAC32" w14:textId="0273BFBE" w:rsidR="00AF045A" w:rsidRDefault="00F14DE9" w:rsidP="009570C1">
      <w:pPr>
        <w:ind w:firstLine="720"/>
      </w:pPr>
      <w:r>
        <w:rPr>
          <w:rFonts w:ascii="Times New Roman" w:hAnsi="Times New Roman" w:cs="Times New Roman"/>
        </w:rPr>
        <w:t>The</w:t>
      </w:r>
      <w:r w:rsidR="00BE3EED" w:rsidRPr="002B0939">
        <w:rPr>
          <w:rFonts w:ascii="Times New Roman" w:hAnsi="Times New Roman" w:cs="Times New Roman"/>
        </w:rPr>
        <w:t xml:space="preserve"> </w:t>
      </w:r>
      <w:r w:rsidR="002A7EE8">
        <w:rPr>
          <w:rFonts w:ascii="Times New Roman" w:hAnsi="Times New Roman" w:cs="Times New Roman"/>
        </w:rPr>
        <w:t xml:space="preserve">potential </w:t>
      </w:r>
      <w:r w:rsidR="00BE3EED" w:rsidRPr="002B0939">
        <w:rPr>
          <w:rFonts w:ascii="Times New Roman" w:hAnsi="Times New Roman" w:cs="Times New Roman"/>
        </w:rPr>
        <w:t xml:space="preserve">relationship between </w:t>
      </w:r>
      <w:r w:rsidR="00385FED">
        <w:rPr>
          <w:rFonts w:ascii="Times New Roman" w:hAnsi="Times New Roman" w:cs="Times New Roman"/>
        </w:rPr>
        <w:t>the E</w:t>
      </w:r>
      <w:r w:rsidR="00C61C49">
        <w:rPr>
          <w:rFonts w:ascii="Times New Roman" w:hAnsi="Times New Roman" w:cs="Times New Roman"/>
        </w:rPr>
        <w:t>Q</w:t>
      </w:r>
      <w:r w:rsidR="00385FED">
        <w:rPr>
          <w:rFonts w:ascii="Times New Roman" w:hAnsi="Times New Roman" w:cs="Times New Roman"/>
        </w:rPr>
        <w:t xml:space="preserve">I </w:t>
      </w:r>
      <w:r w:rsidR="00BE3EED" w:rsidRPr="002B0939">
        <w:rPr>
          <w:rFonts w:ascii="Times New Roman" w:hAnsi="Times New Roman" w:cs="Times New Roman"/>
        </w:rPr>
        <w:t xml:space="preserve">and </w:t>
      </w:r>
      <w:r w:rsidR="00A2399C">
        <w:rPr>
          <w:rFonts w:ascii="Times New Roman" w:hAnsi="Times New Roman" w:cs="Times New Roman"/>
        </w:rPr>
        <w:t xml:space="preserve">GDP per capita </w:t>
      </w:r>
      <w:r w:rsidR="00BE3EED">
        <w:rPr>
          <w:rFonts w:ascii="Times New Roman" w:hAnsi="Times New Roman" w:cs="Times New Roman"/>
        </w:rPr>
        <w:t xml:space="preserve">is </w:t>
      </w:r>
      <w:r w:rsidR="003B5D0D">
        <w:rPr>
          <w:rFonts w:ascii="Times New Roman" w:hAnsi="Times New Roman" w:cs="Times New Roman"/>
        </w:rPr>
        <w:t>explored</w:t>
      </w:r>
      <w:r w:rsidR="00A2399C">
        <w:rPr>
          <w:rFonts w:ascii="Times New Roman" w:hAnsi="Times New Roman" w:cs="Times New Roman"/>
        </w:rPr>
        <w:t>, using statistical analysis</w:t>
      </w:r>
      <w:r w:rsidR="00BE3EED" w:rsidRPr="002B0939">
        <w:rPr>
          <w:rFonts w:ascii="Times New Roman" w:hAnsi="Times New Roman" w:cs="Times New Roman"/>
        </w:rPr>
        <w:t xml:space="preserve">. </w:t>
      </w:r>
      <w:r w:rsidR="00385FED">
        <w:rPr>
          <w:rFonts w:ascii="Times New Roman" w:hAnsi="Times New Roman" w:cs="Times New Roman"/>
        </w:rPr>
        <w:t xml:space="preserve">Various </w:t>
      </w:r>
      <w:r w:rsidR="00BE3EED">
        <w:rPr>
          <w:rFonts w:ascii="Times New Roman" w:hAnsi="Times New Roman" w:cs="Times New Roman"/>
        </w:rPr>
        <w:t xml:space="preserve"> authors have suggested that there is a positive relationship between </w:t>
      </w:r>
      <w:r w:rsidR="00385FED">
        <w:rPr>
          <w:rFonts w:ascii="Times New Roman" w:hAnsi="Times New Roman" w:cs="Times New Roman"/>
        </w:rPr>
        <w:t xml:space="preserve">the level of </w:t>
      </w:r>
      <w:r w:rsidR="00BE3EED">
        <w:rPr>
          <w:rFonts w:ascii="Times New Roman" w:hAnsi="Times New Roman" w:cs="Times New Roman"/>
        </w:rPr>
        <w:t xml:space="preserve">economic </w:t>
      </w:r>
      <w:r w:rsidR="003E27EB">
        <w:rPr>
          <w:rFonts w:ascii="Times New Roman" w:hAnsi="Times New Roman" w:cs="Times New Roman"/>
        </w:rPr>
        <w:t>development</w:t>
      </w:r>
      <w:r w:rsidR="00BE3EED">
        <w:rPr>
          <w:rFonts w:ascii="Times New Roman" w:hAnsi="Times New Roman" w:cs="Times New Roman"/>
        </w:rPr>
        <w:t xml:space="preserve"> and environmental performance </w:t>
      </w:r>
      <w:r w:rsidR="00385FED">
        <w:rPr>
          <w:rFonts w:ascii="Times New Roman" w:hAnsi="Times New Roman" w:cs="Times New Roman"/>
        </w:rPr>
        <w:t xml:space="preserve">of countries </w:t>
      </w:r>
      <w:r w:rsidR="00D43697">
        <w:rPr>
          <w:rFonts w:ascii="Times New Roman" w:hAnsi="Times New Roman" w:cs="Times New Roman"/>
        </w:rPr>
        <w:fldChar w:fldCharType="begin" w:fldLock="1"/>
      </w:r>
      <w:r w:rsidR="00BD03AC">
        <w:rPr>
          <w:rFonts w:ascii="Times New Roman" w:hAnsi="Times New Roman" w:cs="Times New Roman"/>
        </w:rPr>
        <w:instrText>ADDIN CSL_CITATION {"citationItems":[{"id":"ITEM-1","itemData":{"author":[{"dropping-particle":"","family":"Corrigan","given":"Gemma; Roberto Crotti; Margareta Drzeniek Hanouz; Cecilia Serin","non-dropping-particle":"","parse-names":false,"suffix":""}],"container-title":"The Global Competitiveness Report 2014–2015","id":"ITEM-1","issued":{"date-parts":[["2014"]]},"page":"2","title":"Assessing Progress toward Sustainable Competitiveness","type":"article-journal"},"uris":["http://www.mendeley.com/documents/?uuid=70cec251-aae0-497b-aa90-e829e519397b"]},{"id":"ITEM-2","itemData":{"DOI":"10.22097/eeer.2017.86464.1001","author":[{"dropping-particle":"","family":"Fakher","given":"Hossein-ali","non-dropping-particle":"","parse-names":false,"suffix":""},{"dropping-particle":"","family":"Abedi","given":"Zahra","non-dropping-particle":"","parse-names":false,"suffix":""}],"container-title":"Environmental Energy and Economic Research","id":"ITEM-2","issue":"3","issued":{"date-parts":[["2017"]]},"page":"299-310","title":"Relationship between Environmental Quality and Economic Growth in Developing Countries ( based on Environmental Performance Index )","type":"article-journal","volume":"1"},"uris":["http://www.mendeley.com/documents/?uuid=c931d8de-f82e-456a-b549-660ae0cf8614"]}],"mendeley":{"formattedCitation":"(Corrigan, 2014; Fakher &amp; Abedi, 2017)","plainTextFormattedCitation":"(Corrigan, 2014; Fakher &amp; Abedi, 2017)","previouslyFormattedCitation":"(Corrigan, 2014; Fakher &amp; Abedi, 2017)"},"properties":{"noteIndex":0},"schema":"https://github.com/citation-style-language/schema/raw/master/csl-citation.json"}</w:instrText>
      </w:r>
      <w:r w:rsidR="00D43697">
        <w:rPr>
          <w:rFonts w:ascii="Times New Roman" w:hAnsi="Times New Roman" w:cs="Times New Roman"/>
        </w:rPr>
        <w:fldChar w:fldCharType="separate"/>
      </w:r>
      <w:r w:rsidR="00D43697" w:rsidRPr="00D43697">
        <w:rPr>
          <w:rFonts w:ascii="Times New Roman" w:hAnsi="Times New Roman" w:cs="Times New Roman"/>
          <w:noProof/>
        </w:rPr>
        <w:t>(Corrigan, 2014; Fakher &amp; Abedi, 2017)</w:t>
      </w:r>
      <w:r w:rsidR="00D43697">
        <w:rPr>
          <w:rFonts w:ascii="Times New Roman" w:hAnsi="Times New Roman" w:cs="Times New Roman"/>
        </w:rPr>
        <w:fldChar w:fldCharType="end"/>
      </w:r>
      <w:r w:rsidR="003B5D0D">
        <w:rPr>
          <w:rFonts w:ascii="Times New Roman" w:hAnsi="Times New Roman" w:cs="Times New Roman"/>
        </w:rPr>
        <w:t>.</w:t>
      </w:r>
      <w:r w:rsidR="009A389F">
        <w:rPr>
          <w:rFonts w:ascii="Times New Roman" w:hAnsi="Times New Roman" w:cs="Times New Roman"/>
        </w:rPr>
        <w:t xml:space="preserve"> However, there is no clear consensus about this relationship.</w:t>
      </w:r>
      <w:r w:rsidR="00E9458D" w:rsidRPr="00E9458D">
        <w:rPr>
          <w:rFonts w:ascii="Times New Roman" w:hAnsi="Times New Roman" w:cs="Times New Roman"/>
        </w:rPr>
        <w:t xml:space="preserve"> </w:t>
      </w:r>
      <w:r w:rsidR="003B5D0D">
        <w:rPr>
          <w:rFonts w:ascii="Times New Roman" w:hAnsi="Times New Roman" w:cs="Times New Roman"/>
        </w:rPr>
        <w:t xml:space="preserve">In this context, reference has been made to </w:t>
      </w:r>
      <w:r w:rsidR="00E9458D">
        <w:rPr>
          <w:rFonts w:ascii="Times New Roman" w:hAnsi="Times New Roman" w:cs="Times New Roman"/>
        </w:rPr>
        <w:t xml:space="preserve">air pollution reduction, formulation of environmental policy </w:t>
      </w:r>
      <w:r w:rsidR="003B5D0D">
        <w:rPr>
          <w:rFonts w:ascii="Times New Roman" w:hAnsi="Times New Roman" w:cs="Times New Roman"/>
        </w:rPr>
        <w:t xml:space="preserve">and </w:t>
      </w:r>
      <w:r w:rsidR="00E9458D">
        <w:rPr>
          <w:rFonts w:ascii="Times New Roman" w:hAnsi="Times New Roman" w:cs="Times New Roman"/>
        </w:rPr>
        <w:t xml:space="preserve">indices such as the Environmental Performance Index </w:t>
      </w:r>
      <w:r w:rsidR="009E07CB">
        <w:rPr>
          <w:rFonts w:ascii="Times New Roman" w:hAnsi="Times New Roman" w:cs="Times New Roman"/>
        </w:rPr>
        <w:t>and</w:t>
      </w:r>
      <w:r w:rsidR="00E9458D">
        <w:rPr>
          <w:rFonts w:ascii="Times New Roman" w:hAnsi="Times New Roman" w:cs="Times New Roman"/>
        </w:rPr>
        <w:t xml:space="preserve"> Environmental Sustainability Index (ESI) </w:t>
      </w:r>
      <w:r w:rsidR="006455E2">
        <w:rPr>
          <w:rFonts w:ascii="Times New Roman" w:hAnsi="Times New Roman" w:cs="Times New Roman"/>
        </w:rPr>
        <w:fldChar w:fldCharType="begin" w:fldLock="1"/>
      </w:r>
      <w:r w:rsidR="00F42578">
        <w:rPr>
          <w:rFonts w:ascii="Times New Roman" w:hAnsi="Times New Roman" w:cs="Times New Roman"/>
        </w:rPr>
        <w:instrText>ADDIN CSL_CITATION {"citationItems":[{"id":"ITEM-1","itemData":{"DOI":"10.1007/s00181-018-1494-8","ISSN":"14358921","abstract":"We examine the relationship between economic development and environmental sustainability in Asia with a panel data of 34 Asian countries in 2000–2012. Along with the full sample of countries, we also examine three subsamples based on income level. We use six indicators of environmental sustainability—pesticide regulation, air pollution (PM2.5), PM2.5 exceedance, terrestrial protected areas (national biome weights), terrestrial protected areas (global biome weights), and child mortality. Our results indicate that Asian countries as a whole have managed well in pesticide regulation and child mortality, but poorly in air quality, as measured by PM2.5 exceedance. Apart from the poor management in air quality, we do not find any evidence of sustainability in protected areas. However, for the subsample of high-income countries, we find similar results to those of the entire sample but confirm evidence of sustainability in biodiversity and habitat. For the subsample of upper-middle-income countries, we find evidence of sustainability in pesticide regulation and child mortality, but air quality management has been poor and there is no evidence of sustainability in biodiversity and habitat. The subsample of low- and lower-middle-income countries, where air quality is at risk, appears to have achieved sustainability only in pesticide regulation.","author":[{"dropping-particle":"","family":"Le","given":"Thai Ha","non-dropping-particle":"","parse-names":false,"suffix":""},{"dropping-particle":"","family":"Chang","given":"Youngho","non-dropping-particle":"","parse-names":false,"suffix":""},{"dropping-particle":"","family":"Park","given":"Donghyun","non-dropping-particle":"","parse-names":false,"suffix":""}],"container-title":"Empirical Economics","id":"ITEM-1","issue":"4","issued":{"date-parts":[["2019"]]},"page":"1129-1156","publisher":"Springer Berlin Heidelberg","title":"Economic development and environmental sustainability: evidence from Asia","type":"article-journal","volume":"57"},"uris":["http://www.mendeley.com/documents/?uuid=ec1104cf-fbad-4225-acfd-66f28d4b42e8"]},{"id":"ITEM-2","itemData":{"DOI":"10.5696/2156-9614-9.24.191208","ISSN":"21569614","abstract":"Background. Studies on environmental performance/quality and economic growth show inconclusive results. Objective. The aim of the present study is to assess the non-linear relationship between environmental performance and economic growth in the Middle East and North Africa (MENA) region from 2002-2018. Methods. A sample of fourteen (14) MENA countries was used in the present analysis. However, due to important differences between countries in this region, the whole sample was divided into two sub-samples; nine Middle Eastern countries (MEAS) and five North African countries (NAF). We performed the panel smooth transition regression model as an econometric approach. Discussion. Empirical results indicate a threshold effect in the environmental performance and economic growth relationship. The threshold value differs from one group of countries to another. More specifically, we found that the impact of environmental performance and economic growth is positive and significant only if a certain threshold level has been attained. Until then, the effect remains negative. Conclusions. The findings of the present study are of great importance for policymakers since they determine the optimal level of environmental performance required to act positively on the level of economic growth. MENA countries should seek to improve their environmental performance index in order to grow output.","author":[{"dropping-particle":"","family":"Dkhili","given":"Hichem","non-dropping-particle":"","parse-names":false,"suffix":""}],"container-title":"Journal of Health and Pollution","id":"ITEM-2","issue":"24","issued":{"date-parts":[["2019"]]},"title":"Environmental performance and economic growth in Middle East and North Africa countries","type":"article-journal","volume":"9"},"uris":["http://www.mendeley.com/documents/?uuid=2cd8000a-38c0-41b7-aefb-ca0a3c955e38"]},{"id":"ITEM-3","itemData":{"DOI":"10.21511/ee.08(4).2017.04","ISBN":"0000000248","ISSN":"19986041","abstract":"BRICS countries have experienced rapid economic growth and played a vital role in the world economy because of their capacity to produce large number of manufacturing products, supplies of raw materials, natural resources and the advantage of geographical locations and demographic attributes. Extremely speedy process of industrialization process has been acting as one of the key driving forces for rapid economic growth. According to the IAEA, coal use in India and China will more than double by 2050. To achieve high economic growth, these countries are facing severe environmental problem. India and China were the top two nations with largest total ecological footprints in 2003. Research question of the study is whether relationship between Environmental Performance Index and GDP growth rate in BRICS countries prevails? The study used secondary sources. The study used a sample of five emerging developing countries (BRICS) namely Brazil, Russia, India, China and South Africa. This study examined Environmental Performance Index (EPI) and GDP trends. Based on the collected data covering the period of 2002 to 2016, the analysis indicates that there is a negative relationship between GDP growth rate and Environmental Performance index. However, the study observed that strong correlation between EPI and GDP growth rate except Russia did not prevail. National accounting procedure should include environmental impact which needs to be addressed by the policy makers as suggested by authors.","author":[{"dropping-particle":"","family":"Chowdhury","given":"Tonmoy","non-dropping-particle":"","parse-names":false,"suffix":""},{"dropping-particle":"","family":"Islam","given":"Sadia","non-dropping-particle":"","parse-names":false,"suffix":""}],"container-title":"Environmental Economics","id":"ITEM-3","issue":"4","issued":{"date-parts":[["2017"]]},"page":"31-36","title":"Environmental Performance Index and GDP growth rate: evidence from BRICS countries","type":"article-journal","volume":"8"},"uris":["http://www.mendeley.com/documents/?uuid=8e10b8dc-0ab9-45f3-b322-58446f116bd6","http://www.mendeley.com/documents/?uuid=5a254d4c-6bc0-488e-881a-45d52198022e"]},{"id":"ITEM-4","itemData":{"DOI":"10.17265/1548-6583/2016.05.003","ISSN":"15486583","abstract":"Environmental issues are one of the most important aspects of the long-term development of a country and have an important role in a nation’s wealth. Different environmental performance indicators present different methodologies and aim to measure countries’ environmental performances with different approaches. One of the environmental indices, Environmental Performance Index (EPI), ranks countries’ performance on high-priority environmental issues in two areas: protection of human health and protection of ecosystems. The purpose of this paper is to discuss the environmental aspect of sustainability with the EPI and analyze the relationships and differences of the chosen 14 (seven are developed and seven are emerging) countries’ EPI scores and Gross Domestic Products (GDPs). Keywords:","author":[{"dropping-particle":"","family":"Fatma Tektüfekçi","given":"","non-dropping-particle":"","parse-names":false,"suffix":""},{"dropping-particle":"","family":"Nilgün Kutay","given":"","non-dropping-particle":"","parse-names":false,"suffix":""}],"container-title":"Journal of Modern Accounting and Auditing","id":"ITEM-4","issue":"5","issued":{"date-parts":[["2016"]]},"page":"268-276","title":"The Relationship Between EPI and GDP Growth: An Examination on Developed and Emerging Countries","type":"article-journal","volume":"12"},"uris":["http://www.mendeley.com/documents/?uuid=5018cefe-878f-442d-813d-cf60174b9388"]},{"id":"ITEM-5","itemData":{"DOI":"10.1007/s11205-009-9464-3","ISBN":"1120500994643","ISSN":"03038300","abstract":"This paper presents a new analytical framework for assessing spatial disparities among countries. It takes for granted that the analysis of a country's performance cannot be limited solely to either economic or social factors. The aim of the paper is to combine relevant economic and 'non-economic' (mainly social) aspects of a country's performance in an integrated logical framework. Based on this idea, a structural simultaneous equation model will be presented and estimated in order to explore the direction of the causal relationship between economic and non-economic aspects of a country's performance. Furthermore, an exploration of the trajectory that each country has registered over time along a virtuous path will be offered. By means of a matrix persistency/transition analysis, the countries will be classified in clusters of good/bad performance. One of the most interesting conclusions concerns the inability of most countries to turn the higher educational skills of the population into greater economic performance over time. In addition, our analysis also shows that making an accurate picture record and formulating related policy aiming at environmental care is highly desirable. It is surprising that only a few countries have reached a favourable economic and environmental performance simultaneously.","author":[{"dropping-particle":"","family":"Cracolici","given":"Maria Francesca","non-dropping-particle":"","parse-names":false,"suffix":""},{"dropping-particle":"","family":"Cuffaro","given":"Miranda","non-dropping-particle":"","parse-names":false,"suffix":""},{"dropping-particle":"","family":"Nijkamp","given":"Peter","non-dropping-particle":"","parse-names":false,"suffix":""}],"container-title":"Social Indicators Research","id":"ITEM-5","issue":"2","issued":{"date-parts":[["2010"]]},"page":"339-356","title":"The measurement of economic, social and environmental performance of countries: A novel approach","type":"article-journal","volume":"95"},"uris":["http://www.mendeley.com/documents/?uuid=34347eb7-d82e-453e-a309-a1b5c263c1af"]},{"id":"ITEM-6","itemData":{"DOI":"10.22097/eeer.2017.86464.1001","author":[{"dropping-particle":"","family":"Fakher","given":"Hossein-ali","non-dropping-particle":"","parse-names":false,"suffix":""},{"dropping-particle":"","family":"Abedi","given":"Zahra","non-dropping-particle":"","parse-names":false,"suffix":""}],"container-title":"Environmental Energy and Economic Research","id":"ITEM-6","issue":"3","issued":{"date-parts":[["2017"]]},"page":"299-310","title":"Relationship between Environmental Quality and Economic Growth in Developing Countries ( based on Environmental Performance Index )","type":"article-journal","volume":"1"},"uris":["http://www.mendeley.com/documents/?uuid=c931d8de-f82e-456a-b549-660ae0cf8614"]}],"mendeley":{"formattedCitation":"(Chowdhury &amp; Islam, 2017; Cracolici et al., 2010; Dkhili, 2019; Fakher &amp; Abedi, 2017; Fatma Tektüfekçi &amp; Nilgün Kutay, 2016; Le et al., 2019)","plainTextFormattedCitation":"(Chowdhury &amp; Islam, 2017; Cracolici et al., 2010; Dkhili, 2019; Fakher &amp; Abedi, 2017; Fatma Tektüfekçi &amp; Nilgün Kutay, 2016; Le et al., 2019)","previouslyFormattedCitation":"(Chowdhury &amp; Islam, 2017; Cracolici et al., 2010; Dkhili, 2019; Fakher &amp; Abedi, 2017; Fatma Tektüfekçi &amp; Nilgün Kutay, 2016; Le et al., 2019)"},"properties":{"noteIndex":0},"schema":"https://github.com/citation-style-language/schema/raw/master/csl-citation.json"}</w:instrText>
      </w:r>
      <w:r w:rsidR="006455E2">
        <w:rPr>
          <w:rFonts w:ascii="Times New Roman" w:hAnsi="Times New Roman" w:cs="Times New Roman"/>
        </w:rPr>
        <w:fldChar w:fldCharType="separate"/>
      </w:r>
      <w:r w:rsidR="00D67677" w:rsidRPr="00D67677">
        <w:rPr>
          <w:rFonts w:ascii="Times New Roman" w:hAnsi="Times New Roman" w:cs="Times New Roman"/>
          <w:noProof/>
        </w:rPr>
        <w:t>(Chowdhury &amp; Islam, 2017; Cracolici et al., 2010; Dkhili, 2019; Fakher &amp; Abedi, 2017; Fatma Tektüfekçi &amp; Nilgün Kutay, 2016; Le et al., 2019)</w:t>
      </w:r>
      <w:r w:rsidR="006455E2">
        <w:rPr>
          <w:rFonts w:ascii="Times New Roman" w:hAnsi="Times New Roman" w:cs="Times New Roman"/>
        </w:rPr>
        <w:fldChar w:fldCharType="end"/>
      </w:r>
      <w:r w:rsidR="00E9458D">
        <w:rPr>
          <w:rFonts w:ascii="Times New Roman" w:hAnsi="Times New Roman" w:cs="Times New Roman"/>
        </w:rPr>
        <w:t>.</w:t>
      </w:r>
      <w:r w:rsidR="005F2245">
        <w:rPr>
          <w:rFonts w:ascii="Times New Roman" w:hAnsi="Times New Roman" w:cs="Times New Roman"/>
        </w:rPr>
        <w:t xml:space="preserve"> </w:t>
      </w:r>
      <w:r w:rsidR="00D02577" w:rsidRPr="00E62842">
        <w:rPr>
          <w:rFonts w:ascii="Times New Roman" w:hAnsi="Times New Roman" w:cs="Times New Roman"/>
        </w:rPr>
        <w:t>As indicated by the results of 2020 EPI, good environmental governance and policy can be associated with GDP per capita because economic prosperity allows countries to invest in systematic environmental regulation procedures that lead to better outcomes. On the other hand, the pursuit of higher GDP can result in more environmental problems, such as air and water pollution. It is also shown that good environmental governance can offset these negative impacts</w:t>
      </w:r>
      <w:r w:rsidR="003B15B9">
        <w:rPr>
          <w:rFonts w:ascii="Times New Roman" w:hAnsi="Times New Roman" w:cs="Times New Roman"/>
        </w:rPr>
        <w:t xml:space="preserve"> </w:t>
      </w:r>
      <w:r w:rsidR="00D02577">
        <w:rPr>
          <w:rFonts w:ascii="Times New Roman" w:hAnsi="Times New Roman" w:cs="Times New Roman"/>
        </w:rPr>
        <w:fldChar w:fldCharType="begin" w:fldLock="1"/>
      </w:r>
      <w:r w:rsidR="00D02577">
        <w:rPr>
          <w:rFonts w:ascii="Times New Roman" w:hAnsi="Times New Roman" w:cs="Times New Roman"/>
        </w:rPr>
        <w:instrText>ADDIN CSL_CITATION {"citationItems":[{"id":"ITEM-1","itemData":{"URL":"https://epi.yale.edu/","accessed":{"date-parts":[["2020","6","28"]]},"author":[{"dropping-particle":"","family":"Wendling, Z. A., Emerson, J. W., de Sherbinin, A., Esty, D. C.","given":"et al.","non-dropping-particle":"","parse-names":false,"suffix":""}],"container-title":"Yale Center for Environmental Law &amp; Policy","id":"ITEM-1","issued":{"date-parts":[["2020"]]},"title":"Environmental Performance Index","type":"webpage"},"uris":["http://www.mendeley.com/documents/?uuid=d8291d90-89d9-30a0-8aeb-e4a13d2a6976"]}],"mendeley":{"formattedCitation":"(Wendling, Z. A., Emerson, J. W., de Sherbinin, A., Esty, D. C., 2020)","manualFormatting":"(Wendling et.al., 2020)","plainTextFormattedCitation":"(Wendling, Z. A., Emerson, J. W., de Sherbinin, A., Esty, D. C., 2020)"},"properties":{"noteIndex":0},"schema":"https://github.com/citation-style-language/schema/raw/master/csl-citation.json"}</w:instrText>
      </w:r>
      <w:r w:rsidR="00D02577">
        <w:rPr>
          <w:rFonts w:ascii="Times New Roman" w:hAnsi="Times New Roman" w:cs="Times New Roman"/>
        </w:rPr>
        <w:fldChar w:fldCharType="separate"/>
      </w:r>
      <w:r w:rsidR="00D02577" w:rsidRPr="00D02577">
        <w:rPr>
          <w:rFonts w:ascii="Times New Roman" w:hAnsi="Times New Roman" w:cs="Times New Roman"/>
          <w:noProof/>
        </w:rPr>
        <w:t>(Wendling</w:t>
      </w:r>
      <w:r w:rsidR="00D02577">
        <w:rPr>
          <w:rFonts w:ascii="Times New Roman" w:hAnsi="Times New Roman" w:cs="Times New Roman"/>
          <w:noProof/>
        </w:rPr>
        <w:t xml:space="preserve"> et.al</w:t>
      </w:r>
      <w:r w:rsidR="00D02577" w:rsidRPr="00D02577">
        <w:rPr>
          <w:rFonts w:ascii="Times New Roman" w:hAnsi="Times New Roman" w:cs="Times New Roman"/>
          <w:noProof/>
        </w:rPr>
        <w:t>., 2020)</w:t>
      </w:r>
      <w:r w:rsidR="00D02577">
        <w:rPr>
          <w:rFonts w:ascii="Times New Roman" w:hAnsi="Times New Roman" w:cs="Times New Roman"/>
        </w:rPr>
        <w:fldChar w:fldCharType="end"/>
      </w:r>
      <w:r w:rsidR="00D02577" w:rsidRPr="00E62842">
        <w:rPr>
          <w:rFonts w:ascii="Times New Roman" w:hAnsi="Times New Roman" w:cs="Times New Roman"/>
        </w:rPr>
        <w:t>.</w:t>
      </w:r>
      <w:r w:rsidR="00D02577">
        <w:t xml:space="preserve"> </w:t>
      </w:r>
    </w:p>
    <w:p w14:paraId="4F1ED27D" w14:textId="260E48CE" w:rsidR="00373002" w:rsidRPr="00E62842" w:rsidRDefault="00F14DE9">
      <w:pPr>
        <w:ind w:firstLine="720"/>
      </w:pPr>
      <w:r>
        <w:rPr>
          <w:rFonts w:ascii="Times New Roman" w:hAnsi="Times New Roman" w:cs="Times New Roman"/>
        </w:rPr>
        <w:t xml:space="preserve">What we are looking for </w:t>
      </w:r>
      <w:r w:rsidR="00AF045A">
        <w:rPr>
          <w:rFonts w:ascii="Times New Roman" w:hAnsi="Times New Roman" w:cs="Times New Roman"/>
        </w:rPr>
        <w:t xml:space="preserve">in this paper </w:t>
      </w:r>
      <w:r>
        <w:rPr>
          <w:rFonts w:ascii="Times New Roman" w:hAnsi="Times New Roman" w:cs="Times New Roman"/>
        </w:rPr>
        <w:t xml:space="preserve">are indications for whether there is a correlation between EQI scores and GDP per capita. It is </w:t>
      </w:r>
      <w:r w:rsidR="00093165">
        <w:rPr>
          <w:rFonts w:ascii="Times New Roman" w:hAnsi="Times New Roman" w:cs="Times New Roman"/>
        </w:rPr>
        <w:t xml:space="preserve">not </w:t>
      </w:r>
      <w:r>
        <w:rPr>
          <w:rFonts w:ascii="Times New Roman" w:hAnsi="Times New Roman" w:cs="Times New Roman"/>
        </w:rPr>
        <w:t>our attention to provide for comprehensive analyses or models (</w:t>
      </w:r>
      <w:r w:rsidR="00373002">
        <w:rPr>
          <w:rFonts w:ascii="Times New Roman" w:hAnsi="Times New Roman" w:cs="Times New Roman"/>
        </w:rPr>
        <w:t xml:space="preserve">e.g. </w:t>
      </w:r>
      <w:r w:rsidR="00093165">
        <w:rPr>
          <w:rFonts w:ascii="Times New Roman" w:hAnsi="Times New Roman" w:cs="Times New Roman"/>
        </w:rPr>
        <w:t>Environmental Kuznets Curve (EKC) or Pollution Heaven Hypothesis (PHH)</w:t>
      </w:r>
      <w:r>
        <w:rPr>
          <w:rFonts w:ascii="Times New Roman" w:hAnsi="Times New Roman" w:cs="Times New Roman"/>
        </w:rPr>
        <w:t>)</w:t>
      </w:r>
      <w:r w:rsidR="00093165">
        <w:rPr>
          <w:rFonts w:ascii="Times New Roman" w:hAnsi="Times New Roman" w:cs="Times New Roman"/>
        </w:rPr>
        <w:t xml:space="preserve">. </w:t>
      </w:r>
    </w:p>
    <w:p w14:paraId="0C132C4F" w14:textId="0D0BBD16" w:rsidR="00BE3EED" w:rsidRDefault="00373002" w:rsidP="00093165">
      <w:pPr>
        <w:ind w:firstLine="720"/>
        <w:rPr>
          <w:rFonts w:ascii="Times New Roman" w:hAnsi="Times New Roman" w:cs="Times New Roman"/>
        </w:rPr>
      </w:pPr>
      <w:r>
        <w:rPr>
          <w:rFonts w:ascii="Times New Roman" w:hAnsi="Times New Roman" w:cs="Times New Roman"/>
        </w:rPr>
        <w:t xml:space="preserve">It is important that </w:t>
      </w:r>
      <w:r w:rsidR="00093165" w:rsidRPr="00093165">
        <w:rPr>
          <w:rFonts w:ascii="Times New Roman" w:hAnsi="Times New Roman" w:cs="Times New Roman"/>
        </w:rPr>
        <w:t>the BRI is still at the early stage</w:t>
      </w:r>
      <w:r w:rsidR="00AF045A">
        <w:rPr>
          <w:rFonts w:ascii="Times New Roman" w:hAnsi="Times New Roman" w:cs="Times New Roman"/>
        </w:rPr>
        <w:t>s</w:t>
      </w:r>
      <w:r w:rsidR="00093165" w:rsidRPr="00093165">
        <w:rPr>
          <w:rFonts w:ascii="Times New Roman" w:hAnsi="Times New Roman" w:cs="Times New Roman"/>
        </w:rPr>
        <w:t xml:space="preserve"> of development, and it is not </w:t>
      </w:r>
      <w:r>
        <w:rPr>
          <w:rFonts w:ascii="Times New Roman" w:hAnsi="Times New Roman" w:cs="Times New Roman"/>
        </w:rPr>
        <w:t xml:space="preserve">yet </w:t>
      </w:r>
      <w:r w:rsidR="00093165" w:rsidRPr="00093165">
        <w:rPr>
          <w:rFonts w:ascii="Times New Roman" w:hAnsi="Times New Roman" w:cs="Times New Roman"/>
        </w:rPr>
        <w:t>possible to directly measure environmental impacts of investment</w:t>
      </w:r>
      <w:r>
        <w:rPr>
          <w:rFonts w:ascii="Times New Roman" w:hAnsi="Times New Roman" w:cs="Times New Roman"/>
        </w:rPr>
        <w:t>s</w:t>
      </w:r>
      <w:r w:rsidR="00093165" w:rsidRPr="00093165">
        <w:rPr>
          <w:rFonts w:ascii="Times New Roman" w:hAnsi="Times New Roman" w:cs="Times New Roman"/>
        </w:rPr>
        <w:t xml:space="preserve">. </w:t>
      </w:r>
      <w:r>
        <w:rPr>
          <w:rFonts w:ascii="Times New Roman" w:hAnsi="Times New Roman" w:cs="Times New Roman"/>
        </w:rPr>
        <w:t xml:space="preserve">However, </w:t>
      </w:r>
      <w:r w:rsidR="00B96031">
        <w:rPr>
          <w:rFonts w:ascii="Times New Roman" w:hAnsi="Times New Roman" w:cs="Times New Roman"/>
        </w:rPr>
        <w:t xml:space="preserve">exploring </w:t>
      </w:r>
      <w:r w:rsidR="00093165">
        <w:rPr>
          <w:rFonts w:ascii="Times New Roman" w:hAnsi="Times New Roman" w:cs="Times New Roman"/>
        </w:rPr>
        <w:t>EIA</w:t>
      </w:r>
      <w:r w:rsidR="00093165" w:rsidRPr="00093165">
        <w:rPr>
          <w:rFonts w:ascii="Times New Roman" w:hAnsi="Times New Roman" w:cs="Times New Roman"/>
        </w:rPr>
        <w:t xml:space="preserve"> </w:t>
      </w:r>
      <w:r w:rsidR="00B96031">
        <w:rPr>
          <w:rFonts w:ascii="Times New Roman" w:hAnsi="Times New Roman" w:cs="Times New Roman"/>
        </w:rPr>
        <w:t xml:space="preserve">requirements in countries can </w:t>
      </w:r>
      <w:r w:rsidR="00093165" w:rsidRPr="00093165">
        <w:rPr>
          <w:rFonts w:ascii="Times New Roman" w:hAnsi="Times New Roman" w:cs="Times New Roman"/>
        </w:rPr>
        <w:t xml:space="preserve">provide </w:t>
      </w:r>
      <w:r w:rsidR="00B96031">
        <w:rPr>
          <w:rFonts w:ascii="Times New Roman" w:hAnsi="Times New Roman" w:cs="Times New Roman"/>
        </w:rPr>
        <w:t xml:space="preserve">some </w:t>
      </w:r>
      <w:r w:rsidR="00093165" w:rsidRPr="00093165">
        <w:rPr>
          <w:rFonts w:ascii="Times New Roman" w:hAnsi="Times New Roman" w:cs="Times New Roman"/>
        </w:rPr>
        <w:t>important baseline information</w:t>
      </w:r>
      <w:r w:rsidR="00093165">
        <w:rPr>
          <w:rFonts w:ascii="Times New Roman" w:hAnsi="Times New Roman" w:cs="Times New Roman"/>
        </w:rPr>
        <w:t xml:space="preserve">. </w:t>
      </w:r>
    </w:p>
    <w:p w14:paraId="0C8A697B" w14:textId="77777777" w:rsidR="00BA5FD5" w:rsidRDefault="00BA5FD5" w:rsidP="0055020D">
      <w:pPr>
        <w:rPr>
          <w:rFonts w:ascii="Times New Roman" w:hAnsi="Times New Roman" w:cs="Times New Roman"/>
        </w:rPr>
      </w:pPr>
    </w:p>
    <w:p w14:paraId="40843259" w14:textId="42FF6EEC" w:rsidR="00DE5CF3" w:rsidRDefault="00B8735B" w:rsidP="00DE5CF3">
      <w:pPr>
        <w:rPr>
          <w:rFonts w:ascii="Times New Roman" w:hAnsi="Times New Roman" w:cs="Times New Roman"/>
        </w:rPr>
      </w:pPr>
      <w:r>
        <w:rPr>
          <w:rFonts w:ascii="Times New Roman" w:hAnsi="Times New Roman" w:cs="Times New Roman"/>
        </w:rPr>
        <w:t>Review of</w:t>
      </w:r>
      <w:r w:rsidR="002413E4">
        <w:rPr>
          <w:rFonts w:ascii="Times New Roman" w:hAnsi="Times New Roman" w:cs="Times New Roman"/>
        </w:rPr>
        <w:t xml:space="preserve"> </w:t>
      </w:r>
      <w:r w:rsidR="00D84F97">
        <w:rPr>
          <w:rFonts w:ascii="Times New Roman" w:hAnsi="Times New Roman" w:cs="Times New Roman"/>
        </w:rPr>
        <w:t>EIA in BRI</w:t>
      </w:r>
      <w:r w:rsidR="00DE5CF3">
        <w:rPr>
          <w:rFonts w:ascii="Times New Roman" w:hAnsi="Times New Roman" w:cs="Times New Roman"/>
        </w:rPr>
        <w:t xml:space="preserve"> </w:t>
      </w:r>
    </w:p>
    <w:p w14:paraId="07D54DEB" w14:textId="77777777" w:rsidR="006B2E39" w:rsidRDefault="006B2E39" w:rsidP="00DE5CF3">
      <w:pPr>
        <w:rPr>
          <w:rFonts w:ascii="Times New Roman" w:hAnsi="Times New Roman" w:cs="Times New Roman"/>
        </w:rPr>
      </w:pPr>
    </w:p>
    <w:p w14:paraId="48DE276B" w14:textId="7470367A" w:rsidR="00E707F9" w:rsidRDefault="006B2E39" w:rsidP="00E707F9">
      <w:pPr>
        <w:ind w:firstLine="720"/>
        <w:rPr>
          <w:rFonts w:ascii="Times New Roman" w:hAnsi="Times New Roman" w:cs="Times New Roman"/>
        </w:rPr>
      </w:pPr>
      <w:bookmarkStart w:id="2" w:name="_Hlk42175463"/>
      <w:r w:rsidRPr="00041BB7">
        <w:rPr>
          <w:rFonts w:ascii="Times New Roman" w:hAnsi="Times New Roman" w:cs="Times New Roman"/>
        </w:rPr>
        <w:t xml:space="preserve">There is a </w:t>
      </w:r>
      <w:r>
        <w:rPr>
          <w:rFonts w:ascii="Times New Roman" w:hAnsi="Times New Roman" w:cs="Times New Roman"/>
        </w:rPr>
        <w:t xml:space="preserve">well-developed </w:t>
      </w:r>
      <w:r w:rsidRPr="00041BB7">
        <w:rPr>
          <w:rFonts w:ascii="Times New Roman" w:hAnsi="Times New Roman" w:cs="Times New Roman"/>
        </w:rPr>
        <w:t xml:space="preserve">literature </w:t>
      </w:r>
      <w:r>
        <w:rPr>
          <w:rFonts w:ascii="Times New Roman" w:hAnsi="Times New Roman" w:cs="Times New Roman"/>
        </w:rPr>
        <w:t xml:space="preserve">on </w:t>
      </w:r>
      <w:r w:rsidR="009B2783">
        <w:rPr>
          <w:rFonts w:ascii="Times New Roman" w:hAnsi="Times New Roman" w:cs="Times New Roman"/>
        </w:rPr>
        <w:t>the influence of</w:t>
      </w:r>
      <w:r>
        <w:rPr>
          <w:rFonts w:ascii="Times New Roman" w:hAnsi="Times New Roman" w:cs="Times New Roman"/>
        </w:rPr>
        <w:t xml:space="preserve"> </w:t>
      </w:r>
      <w:r w:rsidRPr="00041BB7">
        <w:rPr>
          <w:rFonts w:ascii="Times New Roman" w:hAnsi="Times New Roman" w:cs="Times New Roman"/>
        </w:rPr>
        <w:t xml:space="preserve">EIA </w:t>
      </w:r>
      <w:r w:rsidR="009B2783">
        <w:rPr>
          <w:rFonts w:ascii="Times New Roman" w:hAnsi="Times New Roman" w:cs="Times New Roman"/>
        </w:rPr>
        <w:t xml:space="preserve">on </w:t>
      </w:r>
      <w:r w:rsidRPr="00041BB7">
        <w:rPr>
          <w:rFonts w:ascii="Times New Roman" w:hAnsi="Times New Roman" w:cs="Times New Roman"/>
        </w:rPr>
        <w:t>decision-making processes</w:t>
      </w:r>
      <w:r>
        <w:rPr>
          <w:rFonts w:ascii="Times New Roman" w:hAnsi="Times New Roman" w:cs="Times New Roman"/>
        </w:rPr>
        <w:t xml:space="preserve"> of project development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eiar.2017.10.005","ISSN":"01959255","abstract":"Analyzing the effectiveness of environmental impact assessment (EIA) is an important theme in EIA literature. Over the course of its development, the manifold term “effectiveness” has been delineated into four dimensions: Procedural, substantive, transactive, and normative. The present state of the art review covers not only studies about these concepts, but also the methods used to test them. It analyzes trends in 64 studies over a 20-year period. It is observed that results oriented research is more common than process oriented, but given the links between results and processes, procedural effectiveness remains the lens through which policy solutions are analyzed. Future research is recommended comparing developing and developed countries as well as studies focusing on subnational EIA systems. Serious gaps in the literature remain, such as developing methods to evaluate the direct impact of EIA on decision-making and how to integrate the pluralism found in the EIA process for sustainable ends. Reliance on perceptual survey and interview methods is common for substantive and normative effectiveness studies. The least studied dimension, transactive dimension, requires more study, specifically the cost efficiency of EIA. Promisingly, multidimensional studies are becoming more common that highlight linkages among these dimensions, although the nature of these linkages must be tested with more case studies","author":[{"dropping-particle":"","family":"Loomis","given":"John J.","non-dropping-particle":"","parse-names":false,"suffix":""},{"dropping-particle":"","family":"Dziedzic","given":"Maurício","non-dropping-particle":"","parse-names":false,"suffix":""}],"container-title":"Environmental Impact Assessment Review","id":"ITEM-1","issue":"September 2017","issued":{"date-parts":[["2018"]]},"page":"29-37","title":"Evaluating EIA systems' effectiveness: A state of the art","type":"article-journal","volume":"68"},"uris":["http://www.mendeley.com/documents/?uuid=74c5030b-924e-49f3-82b3-b7e94a503a09"]}],"mendeley":{"formattedCitation":"(Loomis &amp; Dziedzic, 2018)","manualFormatting":"(see e.g. Loomis &amp; Dziedzic, 2018; Arts et al, 2012)","plainTextFormattedCitation":"(Loomis &amp; Dziedzic, 2018)","previouslyFormattedCitation":"(Loomis &amp; Dziedzic, 2018)"},"properties":{"noteIndex":0},"schema":"https://github.com/citation-style-language/schema/raw/master/csl-citation.json"}</w:instrText>
      </w:r>
      <w:r>
        <w:rPr>
          <w:rFonts w:ascii="Times New Roman" w:hAnsi="Times New Roman" w:cs="Times New Roman"/>
        </w:rPr>
        <w:fldChar w:fldCharType="separate"/>
      </w:r>
      <w:r w:rsidRPr="00F33C28">
        <w:rPr>
          <w:rFonts w:ascii="Times New Roman" w:hAnsi="Times New Roman" w:cs="Times New Roman"/>
          <w:noProof/>
        </w:rPr>
        <w:t>(</w:t>
      </w:r>
      <w:r>
        <w:rPr>
          <w:rFonts w:ascii="Times New Roman" w:hAnsi="Times New Roman" w:cs="Times New Roman"/>
          <w:noProof/>
        </w:rPr>
        <w:t xml:space="preserve">see e.g. </w:t>
      </w:r>
      <w:r w:rsidRPr="00F33C28">
        <w:rPr>
          <w:rFonts w:ascii="Times New Roman" w:hAnsi="Times New Roman" w:cs="Times New Roman"/>
          <w:noProof/>
        </w:rPr>
        <w:t>Loomis &amp; Dziedzic, 2018</w:t>
      </w:r>
      <w:r>
        <w:rPr>
          <w:rFonts w:ascii="Times New Roman" w:hAnsi="Times New Roman" w:cs="Times New Roman"/>
          <w:noProof/>
        </w:rPr>
        <w:t>; Arts et al, 2012</w:t>
      </w:r>
      <w:r w:rsidRPr="00F33C28">
        <w:rPr>
          <w:rFonts w:ascii="Times New Roman" w:hAnsi="Times New Roman" w:cs="Times New Roman"/>
          <w:noProof/>
        </w:rPr>
        <w:t>)</w:t>
      </w:r>
      <w:r>
        <w:rPr>
          <w:rFonts w:ascii="Times New Roman" w:hAnsi="Times New Roman" w:cs="Times New Roman"/>
        </w:rPr>
        <w:fldChar w:fldCharType="end"/>
      </w:r>
      <w:r w:rsidRPr="00041BB7">
        <w:rPr>
          <w:rFonts w:ascii="Times New Roman" w:hAnsi="Times New Roman" w:cs="Times New Roman"/>
        </w:rPr>
        <w:t xml:space="preserve">. A </w:t>
      </w:r>
      <w:r>
        <w:rPr>
          <w:rFonts w:ascii="Times New Roman" w:hAnsi="Times New Roman" w:cs="Times New Roman"/>
        </w:rPr>
        <w:t>widely used method</w:t>
      </w:r>
      <w:r w:rsidRPr="00041BB7">
        <w:rPr>
          <w:rFonts w:ascii="Times New Roman" w:hAnsi="Times New Roman" w:cs="Times New Roman"/>
        </w:rPr>
        <w:t xml:space="preserve"> in </w:t>
      </w:r>
      <w:r>
        <w:rPr>
          <w:rFonts w:ascii="Times New Roman" w:hAnsi="Times New Roman" w:cs="Times New Roman"/>
        </w:rPr>
        <w:t xml:space="preserve">evaluating EIA is the comparative review of </w:t>
      </w:r>
      <w:r w:rsidRPr="00041BB7">
        <w:rPr>
          <w:rFonts w:ascii="Times New Roman" w:hAnsi="Times New Roman" w:cs="Times New Roman"/>
        </w:rPr>
        <w:t xml:space="preserve">different </w:t>
      </w:r>
      <w:r>
        <w:rPr>
          <w:rFonts w:ascii="Times New Roman" w:hAnsi="Times New Roman" w:cs="Times New Roman"/>
        </w:rPr>
        <w:t xml:space="preserve">legal </w:t>
      </w:r>
      <w:r w:rsidRPr="00041BB7">
        <w:rPr>
          <w:rFonts w:ascii="Times New Roman" w:hAnsi="Times New Roman" w:cs="Times New Roman"/>
        </w:rPr>
        <w:t xml:space="preserve">systems and </w:t>
      </w:r>
      <w:r>
        <w:rPr>
          <w:rFonts w:ascii="Times New Roman" w:hAnsi="Times New Roman" w:cs="Times New Roman"/>
        </w:rPr>
        <w:t>other</w:t>
      </w:r>
      <w:r w:rsidRPr="00041BB7">
        <w:rPr>
          <w:rFonts w:ascii="Times New Roman" w:hAnsi="Times New Roman" w:cs="Times New Roman"/>
        </w:rPr>
        <w:t xml:space="preserve"> </w:t>
      </w:r>
      <w:r>
        <w:rPr>
          <w:rFonts w:ascii="Times New Roman" w:hAnsi="Times New Roman" w:cs="Times New Roman"/>
        </w:rPr>
        <w:t>features</w:t>
      </w:r>
      <w:r w:rsidRPr="00041BB7">
        <w:rPr>
          <w:rFonts w:ascii="Times New Roman" w:hAnsi="Times New Roman" w:cs="Times New Roman"/>
        </w:rPr>
        <w:t xml:space="preserve">, </w:t>
      </w:r>
      <w:r>
        <w:rPr>
          <w:rFonts w:ascii="Times New Roman" w:hAnsi="Times New Roman" w:cs="Times New Roman"/>
        </w:rPr>
        <w:t xml:space="preserve">including </w:t>
      </w:r>
      <w:r w:rsidRPr="00041BB7">
        <w:rPr>
          <w:rFonts w:ascii="Times New Roman" w:hAnsi="Times New Roman" w:cs="Times New Roman"/>
        </w:rPr>
        <w:t>policy principles, implementation provisions and documentation processes</w:t>
      </w:r>
      <w:r>
        <w:rPr>
          <w:rFonts w:ascii="Times New Roman" w:hAnsi="Times New Roman" w:cs="Times New Roman"/>
        </w:rPr>
        <w:t xml:space="preserve"> </w:t>
      </w:r>
      <w:r w:rsidR="00D67677">
        <w:rPr>
          <w:rFonts w:ascii="Times New Roman" w:hAnsi="Times New Roman" w:cs="Times New Roman"/>
        </w:rPr>
        <w:fldChar w:fldCharType="begin" w:fldLock="1"/>
      </w:r>
      <w:r w:rsidR="00F42578">
        <w:rPr>
          <w:rFonts w:ascii="Times New Roman" w:hAnsi="Times New Roman" w:cs="Times New Roman"/>
        </w:rPr>
        <w:instrText>ADDIN CSL_CITATION {"citationItems":[{"id":"ITEM-1","itemData":{"DOI":"10.1080/14615517.2018.1552443","ISSN":"1461-5517","author":[{"dropping-particle":"","family":"Bond","given":"Alan","non-dropping-particle":"","parse-names":false,"suffix":""}],"container-title":"Impact Assessment and Project Appraisal","id":"ITEM-1","issued":{"date-parts":[["2018","12","4"]]},"page":"1-2","publisher":"Taylor &amp; Francis","title":"The never ending conundrum of the application of science in EIA","type":"article-journal"},"uris":["http://www.mendeley.com/documents/?uuid=07ecb441-8cd7-3075-99c7-2d0db63e1c0b"]},{"id":"ITEM-2","itemData":{"DOI":"10.1016/j.eiar.2016.07.002","ISSN":"01959255","abstract":"This paper addresses the future of environmental assessment (EA) practice in light of a rapidly changing world. We apply a literature review-based methodology to firstly identify key global megatrends and then reflect upon the implications for EA practice based on some known challenges. The key megatrends identified are synthesised into six categories: i) demographics, ii) urbanization, iii) technological innovation, iv) power shifts, v) resource scarcity and vi) climate change. We then discuss the implications of these megatrends for EA practice against four known EA challenges namely: dealing with i) complexity and uncertainty, ii) efficiency, iii) significance and iv) communication and participation. Our analysis suggests important implications for EA practice such as: increased difficulties with accuracy of prediction; the need for facilitative adaptation; an increase in the occurrence of unexpected events; higher expectations for procedural efficiency; challenges with information and communication management; dealing with significance judgements; and mitigation amidst resource scarcity and increasing pressures on earth systems. The megatrends underscore the need for continued evolution of EA thinking and practice, especially moving away from seeking a predictable single future or outcome towards the possibility of multiple scenarios with associated adaptability and enhanced system resilience capable of responding to rapid change.","author":[{"dropping-particle":"","family":"Retief","given":"Francois","non-dropping-particle":"","parse-names":false,"suffix":""},{"dropping-particle":"","family":"Bond","given":"Alan","non-dropping-particle":"","parse-names":false,"suffix":""},{"dropping-particle":"","family":"Pope","given":"Jenny","non-dropping-particle":"","parse-names":false,"suffix":""},{"dropping-particle":"","family":"Morrison-Saunders","given":"Angus","non-dropping-particle":"","parse-names":false,"suffix":""},{"dropping-particle":"","family":"King","given":"Nicholas","non-dropping-particle":"","parse-names":false,"suffix":""}],"container-title":"Environmental Impact Assessment Review","id":"ITEM-2","issued":{"date-parts":[["2016"]]},"page":"52-60","publisher":"Elsevier Inc.","title":"Global megatrends and their implications for environmental assessment practice","type":"article-journal","volume":"61"},"uris":["http://www.mendeley.com/documents/?uuid=ade27229-fe60-4ab9-9864-e0eea687aadc"]},{"id":"ITEM-3","itemData":{"ISBN":"9781138777767","author":[{"dropping-particle":"","family":"Fischer","given":"Thomas B.","non-dropping-particle":"","parse-names":false,"suffix":""}],"edition":"1","editor":[{"dropping-particle":"","family":"(Editor)","given":"Thomas B. Fischer","non-dropping-particle":"","parse-names":false,"suffix":""}],"id":"ITEM-3","issued":{"date-parts":[["2015"]]},"number-of-pages":"978","publisher":"Routledge","title":"Environmental Assessment ( Critical Concepts in Built Environment ) 1st Edition","type":"book"},"uris":["http://www.mendeley.com/documents/?uuid=efb81b26-7292-4c20-be6e-4a66868a5605"]}],"mendeley":{"formattedCitation":"(Bond, 2018; Fischer, 2015; Retief et al., 2016)","plainTextFormattedCitation":"(Bond, 2018; Fischer, 2015; Retief et al., 2016)","previouslyFormattedCitation":"(Bond, 2018; Fischer, 2015; Retief et al., 2016)"},"properties":{"noteIndex":0},"schema":"https://github.com/citation-style-language/schema/raw/master/csl-citation.json"}</w:instrText>
      </w:r>
      <w:r w:rsidR="00D67677">
        <w:rPr>
          <w:rFonts w:ascii="Times New Roman" w:hAnsi="Times New Roman" w:cs="Times New Roman"/>
        </w:rPr>
        <w:fldChar w:fldCharType="separate"/>
      </w:r>
      <w:r w:rsidR="00D67677" w:rsidRPr="00D67677">
        <w:rPr>
          <w:rFonts w:ascii="Times New Roman" w:hAnsi="Times New Roman" w:cs="Times New Roman"/>
          <w:noProof/>
        </w:rPr>
        <w:t>(Bond, 2018; Fischer, 2015; Retief et al., 2016)</w:t>
      </w:r>
      <w:r w:rsidR="00D67677">
        <w:rPr>
          <w:rFonts w:ascii="Times New Roman" w:hAnsi="Times New Roman" w:cs="Times New Roman"/>
        </w:rPr>
        <w:fldChar w:fldCharType="end"/>
      </w:r>
      <w:r w:rsidR="00D67677">
        <w:rPr>
          <w:rFonts w:ascii="Times New Roman" w:hAnsi="Times New Roman" w:cs="Times New Roman"/>
        </w:rPr>
        <w:t xml:space="preserve">. </w:t>
      </w:r>
      <w:r w:rsidR="00F42578">
        <w:rPr>
          <w:rFonts w:ascii="Times New Roman" w:hAnsi="Times New Roman" w:cs="Times New Roman"/>
        </w:rPr>
        <w:t xml:space="preserve">EIA is known to promote </w:t>
      </w:r>
      <w:r w:rsidR="00F42578">
        <w:rPr>
          <w:rFonts w:ascii="Times New Roman" w:hAnsi="Times New Roman" w:cs="Times New Roman"/>
        </w:rPr>
        <w:lastRenderedPageBreak/>
        <w:t>sustainability</w:t>
      </w:r>
      <w:r w:rsidR="00E015C8">
        <w:rPr>
          <w:rFonts w:ascii="Times New Roman" w:hAnsi="Times New Roman" w:cs="Times New Roman"/>
        </w:rPr>
        <w:t xml:space="preserve"> and ha</w:t>
      </w:r>
      <w:r w:rsidR="00E707F9">
        <w:rPr>
          <w:rFonts w:ascii="Times New Roman" w:hAnsi="Times New Roman" w:cs="Times New Roman"/>
        </w:rPr>
        <w:t>s</w:t>
      </w:r>
      <w:r w:rsidR="00E015C8">
        <w:rPr>
          <w:rFonts w:ascii="Times New Roman" w:hAnsi="Times New Roman" w:cs="Times New Roman"/>
        </w:rPr>
        <w:t xml:space="preserve"> been adopted in </w:t>
      </w:r>
      <w:r w:rsidR="00E707F9">
        <w:rPr>
          <w:rFonts w:ascii="Times New Roman" w:hAnsi="Times New Roman" w:cs="Times New Roman"/>
        </w:rPr>
        <w:t xml:space="preserve">literally </w:t>
      </w:r>
      <w:r w:rsidR="00E015C8">
        <w:rPr>
          <w:rFonts w:ascii="Times New Roman" w:hAnsi="Times New Roman" w:cs="Times New Roman"/>
        </w:rPr>
        <w:t>all countries world</w:t>
      </w:r>
      <w:r w:rsidR="00E707F9">
        <w:rPr>
          <w:rFonts w:ascii="Times New Roman" w:hAnsi="Times New Roman" w:cs="Times New Roman"/>
        </w:rPr>
        <w:t>wide</w:t>
      </w:r>
      <w:r w:rsidR="007E58EA">
        <w:rPr>
          <w:rFonts w:ascii="Times New Roman" w:hAnsi="Times New Roman" w:cs="Times New Roman"/>
        </w:rPr>
        <w:t>, as shown in other environmental law processes, international law and</w:t>
      </w:r>
      <w:r w:rsidR="00E33512">
        <w:rPr>
          <w:rFonts w:ascii="Times New Roman" w:hAnsi="Times New Roman" w:cs="Times New Roman"/>
        </w:rPr>
        <w:t xml:space="preserve"> as a requirements set by</w:t>
      </w:r>
      <w:r w:rsidR="007E58EA">
        <w:rPr>
          <w:rFonts w:ascii="Times New Roman" w:hAnsi="Times New Roman" w:cs="Times New Roman"/>
        </w:rPr>
        <w:t xml:space="preserve"> lending institution</w:t>
      </w:r>
      <w:r w:rsidR="00E33512">
        <w:rPr>
          <w:rFonts w:ascii="Times New Roman" w:hAnsi="Times New Roman" w:cs="Times New Roman"/>
        </w:rPr>
        <w:t>s</w:t>
      </w:r>
      <w:r w:rsidR="00E015C8">
        <w:rPr>
          <w:rFonts w:ascii="Times New Roman" w:hAnsi="Times New Roman" w:cs="Times New Roman"/>
        </w:rPr>
        <w:t xml:space="preserve"> </w:t>
      </w:r>
      <w:r w:rsidR="00E015C8">
        <w:rPr>
          <w:rFonts w:ascii="Times New Roman" w:hAnsi="Times New Roman" w:cs="Times New Roman"/>
        </w:rPr>
        <w:fldChar w:fldCharType="begin" w:fldLock="1"/>
      </w:r>
      <w:r w:rsidR="004E3EA1">
        <w:rPr>
          <w:rFonts w:ascii="Times New Roman" w:hAnsi="Times New Roman" w:cs="Times New Roman"/>
        </w:rPr>
        <w:instrText>ADDIN CSL_CITATION {"citationItems":[{"id":"ITEM-1","itemData":{"DOI":"10.1080/14615517.2012.661557","ISSN":"14615517","abstract":"This paper reviews progress in environmental impact assessment (EIA) over the last 40 years, with particular emphasis on the last 15-20 years, and poses the question: is EIA ready to meet future challenges? The first part of the paper briefly examines the spread of EIA around the world, recent trends in the uptake of EIA, and the continuing emergence of variants of impact assessment. The second part of the paper concentrates on current issues in EIA, under three broad headings: theory and EIA, practice issues and EIA effectiveness. An important thread running through the second part of the paper is how discussions about EIA theory, a feature of the last 15 years, are affecting the different areas of EIA practice and evaluation. © 2012 Copyright IAIA.","author":[{"dropping-particle":"","family":"Morgan","given":"Richard K.","non-dropping-particle":"","parse-names":false,"suffix":""}],"container-title":"Impact Assessment and Project Appraisal","id":"ITEM-1","issue":"1","issued":{"date-parts":[["2012"]]},"page":"5-14","title":"Environmental impact assessment: The state of the art","type":"article-journal","volume":"30"},"uris":["http://www.mendeley.com/documents/?uuid=d0ce1b06-7345-4292-bafe-b9ed0873a7c8"]}],"mendeley":{"formattedCitation":"(Morgan, 2012)","plainTextFormattedCitation":"(Morgan, 2012)","previouslyFormattedCitation":"(Morgan, 2012)"},"properties":{"noteIndex":0},"schema":"https://github.com/citation-style-language/schema/raw/master/csl-citation.json"}</w:instrText>
      </w:r>
      <w:r w:rsidR="00E015C8">
        <w:rPr>
          <w:rFonts w:ascii="Times New Roman" w:hAnsi="Times New Roman" w:cs="Times New Roman"/>
        </w:rPr>
        <w:fldChar w:fldCharType="separate"/>
      </w:r>
      <w:r w:rsidR="00E015C8" w:rsidRPr="00E015C8">
        <w:rPr>
          <w:rFonts w:ascii="Times New Roman" w:hAnsi="Times New Roman" w:cs="Times New Roman"/>
          <w:noProof/>
        </w:rPr>
        <w:t>(Morgan, 2012)</w:t>
      </w:r>
      <w:r w:rsidR="00E015C8">
        <w:rPr>
          <w:rFonts w:ascii="Times New Roman" w:hAnsi="Times New Roman" w:cs="Times New Roman"/>
        </w:rPr>
        <w:fldChar w:fldCharType="end"/>
      </w:r>
      <w:r w:rsidR="00727CD9">
        <w:rPr>
          <w:rFonts w:ascii="Times New Roman" w:hAnsi="Times New Roman" w:cs="Times New Roman"/>
        </w:rPr>
        <w:t xml:space="preserve">. </w:t>
      </w:r>
      <w:r w:rsidR="00BD03AC">
        <w:rPr>
          <w:rFonts w:ascii="Times New Roman" w:hAnsi="Times New Roman" w:cs="Times New Roman"/>
        </w:rPr>
        <w:t xml:space="preserve">Globalization has also </w:t>
      </w:r>
      <w:r w:rsidR="00AF045A">
        <w:rPr>
          <w:rFonts w:ascii="Times New Roman" w:hAnsi="Times New Roman" w:cs="Times New Roman"/>
        </w:rPr>
        <w:t>led to</w:t>
      </w:r>
      <w:r w:rsidR="00BD03AC">
        <w:rPr>
          <w:rFonts w:ascii="Times New Roman" w:hAnsi="Times New Roman" w:cs="Times New Roman"/>
        </w:rPr>
        <w:t xml:space="preserve"> EIA be</w:t>
      </w:r>
      <w:r w:rsidR="00AF045A">
        <w:rPr>
          <w:rFonts w:ascii="Times New Roman" w:hAnsi="Times New Roman" w:cs="Times New Roman"/>
        </w:rPr>
        <w:t>ing</w:t>
      </w:r>
      <w:r w:rsidR="00BD03AC">
        <w:rPr>
          <w:rFonts w:ascii="Times New Roman" w:hAnsi="Times New Roman" w:cs="Times New Roman"/>
        </w:rPr>
        <w:t xml:space="preserve"> recognized as a globally accepted norm</w:t>
      </w:r>
      <w:r w:rsidR="00AF045A">
        <w:rPr>
          <w:rFonts w:ascii="Times New Roman" w:hAnsi="Times New Roman" w:cs="Times New Roman"/>
        </w:rPr>
        <w:t xml:space="preserve"> </w:t>
      </w:r>
      <w:r w:rsidR="00BD03AC">
        <w:rPr>
          <w:rFonts w:ascii="Times New Roman" w:hAnsi="Times New Roman" w:cs="Times New Roman"/>
        </w:rPr>
        <w:fldChar w:fldCharType="begin" w:fldLock="1"/>
      </w:r>
      <w:r w:rsidR="003727AD">
        <w:rPr>
          <w:rFonts w:ascii="Times New Roman" w:hAnsi="Times New Roman" w:cs="Times New Roman"/>
        </w:rPr>
        <w:instrText>ADDIN CSL_CITATION {"citationItems":[{"id":"ITEM-1","itemData":{"ISSN":"0017-8322","abstract":"More than half a century ago, Rudolf Schlesinger announced a global survey of legal principles in the pages of the American Journal of International Law. The project's objective was the identification of a \"common core\" of legal norms among the family of nations and the ultimate goal the production of something akin to a global restatement of law. Such an endeavor was to yield global principles of law, ultimately giving substance to the General Principles of Law provision under Article 38 of the Statute of the International Court of Justice. In spite of the initial enthusiasm surrounding the project, its ultimate goal was never realized. Five decades later, the prospect of engaging in such a project, focused on the environmental law field, promises more fruitful outcomes. In this Article, I argue that globalization and other trends have made the EIA duty-the duty to perform environmental impact assessments for projects that are likely to have a significant impact on the environment-a globally accepted norm. A survey of 197 jurisdictions finds that the duty has been nearly universally adopted. The Article suggests that the EIA duty may now be seen as a \"general principle of law recognized by civilized nations,\" and in that sense has joined the body of public international law. Finally, the survey results also point to comparative law methodology as a promising opportunity for identifying new legal norms in the international environmental law field, independent of the cumbersome process of treaty negotiation or the time-consuming development of customary law.","author":[{"dropping-particle":"","family":"Yang","given":"Tseming","non-dropping-particle":"","parse-names":false,"suffix":""}],"container-title":"Hastings Law Journal","id":"ITEM-1","issue":"2","issued":{"date-parts":[["2019"]]},"page":"525","title":"The Emergence of the Environmental Impact Assessment Duty as a Global Legal Norm and General Principle of Law","type":"article-journal","volume":"70"},"uris":["http://www.mendeley.com/documents/?uuid=3a35b840-ed65-4fa9-baf6-413e4c4bbaa2"]}],"mendeley":{"formattedCitation":"(Yang, 2019)","plainTextFormattedCitation":"(Yang, 2019)","previouslyFormattedCitation":"(Yang, 2019)"},"properties":{"noteIndex":0},"schema":"https://github.com/citation-style-language/schema/raw/master/csl-citation.json"}</w:instrText>
      </w:r>
      <w:r w:rsidR="00BD03AC">
        <w:rPr>
          <w:rFonts w:ascii="Times New Roman" w:hAnsi="Times New Roman" w:cs="Times New Roman"/>
        </w:rPr>
        <w:fldChar w:fldCharType="separate"/>
      </w:r>
      <w:r w:rsidR="00BD03AC" w:rsidRPr="00BD03AC">
        <w:rPr>
          <w:rFonts w:ascii="Times New Roman" w:hAnsi="Times New Roman" w:cs="Times New Roman"/>
          <w:noProof/>
        </w:rPr>
        <w:t>(Yang, 2019)</w:t>
      </w:r>
      <w:r w:rsidR="00BD03AC">
        <w:rPr>
          <w:rFonts w:ascii="Times New Roman" w:hAnsi="Times New Roman" w:cs="Times New Roman"/>
        </w:rPr>
        <w:fldChar w:fldCharType="end"/>
      </w:r>
      <w:r w:rsidR="00BD03AC">
        <w:rPr>
          <w:rFonts w:ascii="Times New Roman" w:hAnsi="Times New Roman" w:cs="Times New Roman"/>
        </w:rPr>
        <w:t xml:space="preserve">. </w:t>
      </w:r>
      <w:r w:rsidR="00727CD9">
        <w:rPr>
          <w:rFonts w:ascii="Times New Roman" w:hAnsi="Times New Roman" w:cs="Times New Roman"/>
        </w:rPr>
        <w:t xml:space="preserve">However, </w:t>
      </w:r>
      <w:r w:rsidR="00F42578">
        <w:rPr>
          <w:rFonts w:ascii="Times New Roman" w:hAnsi="Times New Roman" w:cs="Times New Roman"/>
        </w:rPr>
        <w:t>the quality of EIA system</w:t>
      </w:r>
      <w:r w:rsidR="00E707F9">
        <w:rPr>
          <w:rFonts w:ascii="Times New Roman" w:hAnsi="Times New Roman" w:cs="Times New Roman"/>
        </w:rPr>
        <w:t>s</w:t>
      </w:r>
      <w:r w:rsidR="00F42578">
        <w:rPr>
          <w:rFonts w:ascii="Times New Roman" w:hAnsi="Times New Roman" w:cs="Times New Roman"/>
        </w:rPr>
        <w:t xml:space="preserve"> differ</w:t>
      </w:r>
      <w:r w:rsidR="00E707F9">
        <w:rPr>
          <w:rFonts w:ascii="Times New Roman" w:hAnsi="Times New Roman" w:cs="Times New Roman"/>
        </w:rPr>
        <w:t>s substantially</w:t>
      </w:r>
      <w:r w:rsidR="00F42578">
        <w:rPr>
          <w:rFonts w:ascii="Times New Roman" w:hAnsi="Times New Roman" w:cs="Times New Roman"/>
        </w:rPr>
        <w:t xml:space="preserve"> </w:t>
      </w:r>
      <w:r w:rsidR="00E707F9">
        <w:rPr>
          <w:rFonts w:ascii="Times New Roman" w:hAnsi="Times New Roman" w:cs="Times New Roman"/>
        </w:rPr>
        <w:t xml:space="preserve">with regards to </w:t>
      </w:r>
      <w:r w:rsidR="006E5A22">
        <w:rPr>
          <w:rFonts w:ascii="Times New Roman" w:hAnsi="Times New Roman" w:cs="Times New Roman"/>
        </w:rPr>
        <w:t xml:space="preserve">institutional and governance qualities </w:t>
      </w:r>
      <w:r w:rsidR="002D2C8B">
        <w:rPr>
          <w:rFonts w:ascii="Times New Roman" w:hAnsi="Times New Roman" w:cs="Times New Roman"/>
        </w:rPr>
        <w:fldChar w:fldCharType="begin" w:fldLock="1"/>
      </w:r>
      <w:r w:rsidR="00E015C8">
        <w:rPr>
          <w:rFonts w:ascii="Times New Roman" w:hAnsi="Times New Roman" w:cs="Times New Roman"/>
        </w:rPr>
        <w:instrText>ADDIN CSL_CITATION {"citationItems":[{"id":"ITEM-1","itemData":{"ISBN":"9280724290","author":[{"dropping-particle":"","family":"Abaza, H., Bisset, R., and Sadler","given":"B","non-dropping-particle":"","parse-names":false,"suffix":""}],"id":"ITEM-1","issued":{"date-parts":[["2004"]]},"title":"Environmental impact assessment and strategic environmental assessment: towards an integrated approach","type":"book"},"uris":["http://www.mendeley.com/documents/?uuid=459fb372-50a5-442c-b71e-54f72eee72ca"]},{"id":"ITEM-2","itemData":{"DOI":"10.1142/S1464333212500251","ISSN":"14643332","abstract":"The European Union (EU) Environmental Impact Assessment (EIA) Directive which was introduced some 25 years ago has had a major impact on decision-making practices in EU member states. In the professional literature, this impact has mostly been discussed under the heading of \"effectiveness\", with an emphasis being given in particular to procedural elements. The extent to which EIA has contributed to objectives, such as raising environmental awareness and leading to an incorporation of environmental values in decision-making has only been rarely investigated. This paper reflects on these latter two aspects of EIA effectiveness in two EU member states; the Netherlands and the United Kingdom. Empirical evidence was compiled mainly on the basis of a comprehensive literature review and online surveys with EIA professionals in both countries. Our results indicate that overall the instrument is about equally effective in both countries with regards to the incorporation of environmental concerns in decision-making. As both countries have different governance mechanisms, further research is needed on why perceived effectiveness does not differ more. © 2012 Imperial College Press.","author":[{"dropping-particle":"","family":"Arts","given":"Jos","non-dropping-particle":"","parse-names":false,"suffix":""},{"dropping-particle":"","family":"Runhaar","given":"Hens A.C.","non-dropping-particle":"","parse-names":false,"suffix":""},{"dropping-particle":"","family":"Fischer","given":"Thomas B.","non-dropping-particle":"","parse-names":false,"suffix":""},{"dropping-particle":"","family":"Jha-Thakur","given":"Urmila","non-dropping-particle":"","parse-names":false,"suffix":""},{"dropping-particle":"","family":"Laerhoven","given":"Frank","non-dropping-particle":"Van","parse-names":false,"suffix":""},{"dropping-particle":"","family":"Driessen","given":"Peter P.J.","non-dropping-particle":"","parse-names":false,"suffix":""},{"dropping-particle":"","family":"Onyango","given":"Vincent","non-dropping-particle":"","parse-names":false,"suffix":""}],"container-title":"Journal of Environmental Assessment Policy and Management","id":"ITEM-2","issue":"4","issued":{"date-parts":[["2012"]]},"title":"The effectiveness of EIA as an instrument for environmental governance: Reflecting on 25 years of EIA practice in the Netherlands and the UK","type":"book","volume":"14"},"uris":["http://www.mendeley.com/documents/?uuid=ac77ca19-8f80-440b-8f01-528e00ab1c63"]}],"mendeley":{"formattedCitation":"(Abaza, H., Bisset, R., and Sadler, 2004; Arts et al., 2012)","plainTextFormattedCitation":"(Abaza, H., Bisset, R., and Sadler, 2004; Arts et al., 2012)","previouslyFormattedCitation":"(Abaza, H., Bisset, R., and Sadler, 2004; Arts et al., 2012)"},"properties":{"noteIndex":0},"schema":"https://github.com/citation-style-language/schema/raw/master/csl-citation.json"}</w:instrText>
      </w:r>
      <w:r w:rsidR="002D2C8B">
        <w:rPr>
          <w:rFonts w:ascii="Times New Roman" w:hAnsi="Times New Roman" w:cs="Times New Roman"/>
        </w:rPr>
        <w:fldChar w:fldCharType="separate"/>
      </w:r>
      <w:r w:rsidR="002D2C8B" w:rsidRPr="002D2C8B">
        <w:rPr>
          <w:rFonts w:ascii="Times New Roman" w:hAnsi="Times New Roman" w:cs="Times New Roman"/>
          <w:noProof/>
        </w:rPr>
        <w:t>(Abaza, H., Bisset, R., and Sadler, 2004; Arts et al., 2012)</w:t>
      </w:r>
      <w:r w:rsidR="002D2C8B">
        <w:rPr>
          <w:rFonts w:ascii="Times New Roman" w:hAnsi="Times New Roman" w:cs="Times New Roman"/>
        </w:rPr>
        <w:fldChar w:fldCharType="end"/>
      </w:r>
      <w:r w:rsidR="002D2C8B">
        <w:rPr>
          <w:rFonts w:ascii="Times New Roman" w:hAnsi="Times New Roman" w:cs="Times New Roman"/>
        </w:rPr>
        <w:t>.</w:t>
      </w:r>
      <w:r w:rsidR="005E70DE">
        <w:rPr>
          <w:rFonts w:ascii="Times New Roman" w:hAnsi="Times New Roman" w:cs="Times New Roman"/>
        </w:rPr>
        <w:t xml:space="preserve"> </w:t>
      </w:r>
    </w:p>
    <w:p w14:paraId="44E710B8" w14:textId="05FDB824" w:rsidR="009B2783" w:rsidRDefault="004E3EA1" w:rsidP="00E62842">
      <w:pPr>
        <w:ind w:firstLine="720"/>
        <w:rPr>
          <w:rFonts w:ascii="Times New Roman" w:hAnsi="Times New Roman" w:cs="Times New Roman"/>
        </w:rPr>
      </w:pPr>
      <w:r>
        <w:rPr>
          <w:rFonts w:ascii="Times New Roman" w:hAnsi="Times New Roman" w:cs="Times New Roman"/>
        </w:rPr>
        <w:t>T</w:t>
      </w:r>
      <w:r w:rsidR="005E70DE" w:rsidRPr="005E70DE">
        <w:rPr>
          <w:rFonts w:ascii="Times New Roman" w:hAnsi="Times New Roman" w:cs="Times New Roman"/>
        </w:rPr>
        <w:t xml:space="preserve">here are </w:t>
      </w:r>
      <w:r w:rsidR="005E70DE">
        <w:rPr>
          <w:rFonts w:ascii="Times New Roman" w:hAnsi="Times New Roman" w:cs="Times New Roman"/>
        </w:rPr>
        <w:t xml:space="preserve">some </w:t>
      </w:r>
      <w:r w:rsidR="005E70DE" w:rsidRPr="005E70DE">
        <w:rPr>
          <w:rFonts w:ascii="Times New Roman" w:hAnsi="Times New Roman" w:cs="Times New Roman"/>
        </w:rPr>
        <w:t xml:space="preserve">comparative studies evaluating EIA systems in </w:t>
      </w:r>
      <w:r w:rsidR="00E707F9">
        <w:rPr>
          <w:rFonts w:ascii="Times New Roman" w:hAnsi="Times New Roman" w:cs="Times New Roman"/>
        </w:rPr>
        <w:t xml:space="preserve">BRI </w:t>
      </w:r>
      <w:r w:rsidR="005E70DE" w:rsidRPr="005E70DE">
        <w:rPr>
          <w:rFonts w:ascii="Times New Roman" w:hAnsi="Times New Roman" w:cs="Times New Roman"/>
        </w:rPr>
        <w:t>countries</w:t>
      </w:r>
      <w:r w:rsidR="005E70DE">
        <w:rPr>
          <w:rFonts w:ascii="Times New Roman" w:hAnsi="Times New Roman" w:cs="Times New Roman"/>
        </w:rPr>
        <w:t xml:space="preserve">, </w:t>
      </w:r>
      <w:r w:rsidR="00E707F9">
        <w:rPr>
          <w:rFonts w:ascii="Times New Roman" w:hAnsi="Times New Roman" w:cs="Times New Roman"/>
        </w:rPr>
        <w:t xml:space="preserve">however </w:t>
      </w:r>
      <w:r w:rsidR="005E70DE">
        <w:rPr>
          <w:rFonts w:ascii="Times New Roman" w:hAnsi="Times New Roman" w:cs="Times New Roman"/>
        </w:rPr>
        <w:t>without referring</w:t>
      </w:r>
      <w:r>
        <w:rPr>
          <w:rFonts w:ascii="Times New Roman" w:hAnsi="Times New Roman" w:cs="Times New Roman"/>
        </w:rPr>
        <w:t xml:space="preserve"> to</w:t>
      </w:r>
      <w:r w:rsidR="005E70DE">
        <w:rPr>
          <w:rFonts w:ascii="Times New Roman" w:hAnsi="Times New Roman" w:cs="Times New Roman"/>
        </w:rPr>
        <w:t xml:space="preserve"> the initiative</w:t>
      </w:r>
      <w:r w:rsidR="00F14DE9">
        <w:rPr>
          <w:rFonts w:ascii="Times New Roman" w:hAnsi="Times New Roman" w:cs="Times New Roman"/>
        </w:rPr>
        <w:t xml:space="preserve"> (many are pre-dating BRI)</w:t>
      </w:r>
      <w:r w:rsidR="005E70DE" w:rsidRPr="005E70DE">
        <w:rPr>
          <w:rFonts w:ascii="Times New Roman" w:hAnsi="Times New Roman" w:cs="Times New Roman"/>
        </w:rPr>
        <w:t>.</w:t>
      </w:r>
      <w:r>
        <w:rPr>
          <w:rFonts w:ascii="Times New Roman" w:hAnsi="Times New Roman" w:cs="Times New Roman"/>
        </w:rPr>
        <w:t xml:space="preserve"> </w:t>
      </w:r>
      <w:r w:rsidR="00E707F9">
        <w:rPr>
          <w:rFonts w:ascii="Times New Roman" w:hAnsi="Times New Roman" w:cs="Times New Roman"/>
        </w:rPr>
        <w:t>Curre</w:t>
      </w:r>
      <w:r w:rsidR="009B2783">
        <w:rPr>
          <w:rFonts w:ascii="Times New Roman" w:hAnsi="Times New Roman" w:cs="Times New Roman"/>
        </w:rPr>
        <w:t>n</w:t>
      </w:r>
      <w:r w:rsidR="00E707F9">
        <w:rPr>
          <w:rFonts w:ascii="Times New Roman" w:hAnsi="Times New Roman" w:cs="Times New Roman"/>
        </w:rPr>
        <w:t>tly</w:t>
      </w:r>
      <w:r w:rsidR="009B2783">
        <w:rPr>
          <w:rFonts w:ascii="Times New Roman" w:hAnsi="Times New Roman" w:cs="Times New Roman"/>
        </w:rPr>
        <w:t>,</w:t>
      </w:r>
      <w:r w:rsidR="00E707F9">
        <w:rPr>
          <w:rFonts w:ascii="Times New Roman" w:hAnsi="Times New Roman" w:cs="Times New Roman"/>
        </w:rPr>
        <w:t xml:space="preserve"> </w:t>
      </w:r>
      <w:r w:rsidR="009B2783">
        <w:rPr>
          <w:rFonts w:ascii="Times New Roman" w:hAnsi="Times New Roman" w:cs="Times New Roman"/>
        </w:rPr>
        <w:t>t</w:t>
      </w:r>
      <w:r>
        <w:rPr>
          <w:rFonts w:ascii="Times New Roman" w:hAnsi="Times New Roman" w:cs="Times New Roman"/>
        </w:rPr>
        <w:t xml:space="preserve">he only study on EIA systems across BRI </w:t>
      </w:r>
      <w:r w:rsidR="009B2783">
        <w:rPr>
          <w:rFonts w:ascii="Times New Roman" w:hAnsi="Times New Roman" w:cs="Times New Roman"/>
        </w:rPr>
        <w:t xml:space="preserve">countries </w:t>
      </w:r>
      <w:r>
        <w:rPr>
          <w:rFonts w:ascii="Times New Roman" w:hAnsi="Times New Roman" w:cs="Times New Roman"/>
        </w:rPr>
        <w:t xml:space="preserve">is </w:t>
      </w:r>
      <w:r>
        <w:rPr>
          <w:rFonts w:ascii="Times New Roman" w:hAnsi="Times New Roman" w:cs="Times New Roman"/>
        </w:rPr>
        <w:fldChar w:fldCharType="begin" w:fldLock="1"/>
      </w:r>
      <w:r w:rsidR="009C61D6">
        <w:rPr>
          <w:rFonts w:ascii="Times New Roman" w:hAnsi="Times New Roman" w:cs="Times New Roman"/>
        </w:rPr>
        <w:instrText>ADDIN CSL_CITATION {"citationItems":[{"id":"ITEM-1","itemData":{"DOI":"10.1016/j.eiar.2019.106361","ISSN":"01959255","abstract":"BRI has a great potential to improve necessary infrastructure, regional development, connectivity, and industrialization, and promote the sustainable transformation of the countries along the routes. Despite the remarkable aims, economic growth ambition of BRI may clash with the sustainability of the ecosystem given the scales of operations in environmentally sensitive regions, and the amount of material and energy needed. Therefore, the sustainable potential and environmental stewardship of the BRI will largely depend on the standard of strategic environmental and social management, and integration between China and partner countries of respective priorities, policies, and regulations. The effectiveness and compatibility of environmental impact assessment systems (EIA) remain largely unknown, especially across the diverse ecological, social, economic and political contexts represented in countries along the BRI. We review and compare EIA systems on the contextual factors that moderate the effectiveness and compatibility with China's policy. This work helps to identify strategies to more efficiently and effectively implement BRI towards sustainable development.","author":[{"dropping-particle":"","family":"Aung","given":"Thiri Shwesin","non-dropping-particle":"","parse-names":false,"suffix":""},{"dropping-particle":"","family":"Fischer","given":"Thomas B.","non-dropping-particle":"","parse-names":false,"suffix":""},{"dropping-particle":"","family":"Shengji","given":"Luan","non-dropping-particle":"","parse-names":false,"suffix":""}],"container-title":"Environmental Impact Assessment Review","id":"ITEM-1","issue":"January","issued":{"date-parts":[["2020"]]},"page":"106361","publisher":"Elsevier","title":"Evaluating environmental impact assessment (EIA) in the countries along the belt and road initiatives: System effectiveness and the compatibility with the Chinese EIA","type":"article-journal","volume":"81"},"uris":["http://www.mendeley.com/documents/?uuid=44a04387-54a3-4d95-bdb8-16a2fadc1a1e"]}],"mendeley":{"formattedCitation":"(Aung et al., 2020)","manualFormatting":"Aung et al. (2020)","plainTextFormattedCitation":"(Aung et al., 2020)","previouslyFormattedCitation":"(Aung et al., 2020)"},"properties":{"noteIndex":0},"schema":"https://github.com/citation-style-language/schema/raw/master/csl-citation.json"}</w:instrText>
      </w:r>
      <w:r>
        <w:rPr>
          <w:rFonts w:ascii="Times New Roman" w:hAnsi="Times New Roman" w:cs="Times New Roman"/>
        </w:rPr>
        <w:fldChar w:fldCharType="separate"/>
      </w:r>
      <w:r w:rsidRPr="004E3EA1">
        <w:rPr>
          <w:rFonts w:ascii="Times New Roman" w:hAnsi="Times New Roman" w:cs="Times New Roman"/>
          <w:noProof/>
        </w:rPr>
        <w:t>Aung et al.</w:t>
      </w:r>
      <w:r>
        <w:rPr>
          <w:rFonts w:ascii="Times New Roman" w:hAnsi="Times New Roman" w:cs="Times New Roman"/>
          <w:noProof/>
        </w:rPr>
        <w:t xml:space="preserve"> (</w:t>
      </w:r>
      <w:r w:rsidRPr="004E3EA1">
        <w:rPr>
          <w:rFonts w:ascii="Times New Roman" w:hAnsi="Times New Roman" w:cs="Times New Roman"/>
          <w:noProof/>
        </w:rPr>
        <w:t>2020)</w:t>
      </w:r>
      <w:r>
        <w:rPr>
          <w:rFonts w:ascii="Times New Roman" w:hAnsi="Times New Roman" w:cs="Times New Roman"/>
        </w:rPr>
        <w:fldChar w:fldCharType="end"/>
      </w:r>
      <w:r>
        <w:rPr>
          <w:rFonts w:ascii="Times New Roman" w:hAnsi="Times New Roman" w:cs="Times New Roman"/>
        </w:rPr>
        <w:t xml:space="preserve">’s comparative review </w:t>
      </w:r>
      <w:r w:rsidR="009B2783">
        <w:rPr>
          <w:rFonts w:ascii="Times New Roman" w:hAnsi="Times New Roman" w:cs="Times New Roman"/>
        </w:rPr>
        <w:t xml:space="preserve">on the basis of </w:t>
      </w:r>
      <w:r>
        <w:rPr>
          <w:rFonts w:ascii="Times New Roman" w:hAnsi="Times New Roman" w:cs="Times New Roman"/>
        </w:rPr>
        <w:t>China’s EIA</w:t>
      </w:r>
      <w:r w:rsidR="009B2783">
        <w:rPr>
          <w:rFonts w:ascii="Times New Roman" w:hAnsi="Times New Roman" w:cs="Times New Roman"/>
        </w:rPr>
        <w:t xml:space="preserve"> system</w:t>
      </w:r>
      <w:r>
        <w:rPr>
          <w:rFonts w:ascii="Times New Roman" w:hAnsi="Times New Roman" w:cs="Times New Roman"/>
        </w:rPr>
        <w:t xml:space="preserve">. </w:t>
      </w:r>
      <w:r w:rsidR="005E70DE" w:rsidRPr="005E70DE">
        <w:rPr>
          <w:rFonts w:ascii="Times New Roman" w:hAnsi="Times New Roman" w:cs="Times New Roman"/>
        </w:rPr>
        <w:t xml:space="preserve">Table 1 </w:t>
      </w:r>
      <w:r w:rsidR="009B2783">
        <w:rPr>
          <w:rFonts w:ascii="Times New Roman" w:hAnsi="Times New Roman" w:cs="Times New Roman"/>
        </w:rPr>
        <w:t>provides an overview of comparative studies covering BRI countries</w:t>
      </w:r>
      <w:r w:rsidR="00BB7782">
        <w:rPr>
          <w:rFonts w:ascii="Times New Roman" w:hAnsi="Times New Roman" w:cs="Times New Roman"/>
        </w:rPr>
        <w:t>.</w:t>
      </w:r>
      <w:r w:rsidR="001A3ABE">
        <w:rPr>
          <w:rFonts w:ascii="Times New Roman" w:hAnsi="Times New Roman" w:cs="Times New Roman"/>
        </w:rPr>
        <w:t xml:space="preserve"> </w:t>
      </w:r>
      <w:bookmarkEnd w:id="2"/>
    </w:p>
    <w:p w14:paraId="6467C6B7" w14:textId="77777777" w:rsidR="00BC397F" w:rsidRDefault="00BC397F" w:rsidP="00DE5CF3">
      <w:pPr>
        <w:rPr>
          <w:rFonts w:ascii="Times New Roman" w:hAnsi="Times New Roman" w:cs="Times New Roman"/>
        </w:rPr>
      </w:pPr>
    </w:p>
    <w:tbl>
      <w:tblPr>
        <w:tblStyle w:val="TableGrid"/>
        <w:tblW w:w="935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1"/>
        <w:gridCol w:w="1913"/>
        <w:gridCol w:w="2074"/>
        <w:gridCol w:w="2024"/>
        <w:gridCol w:w="2089"/>
      </w:tblGrid>
      <w:tr w:rsidR="00BC397F" w:rsidRPr="00EA54A3" w14:paraId="1CA567F1" w14:textId="77777777" w:rsidTr="00427467">
        <w:tc>
          <w:tcPr>
            <w:tcW w:w="1251" w:type="dxa"/>
            <w:tcBorders>
              <w:top w:val="single" w:sz="4" w:space="0" w:color="auto"/>
              <w:bottom w:val="single" w:sz="4" w:space="0" w:color="auto"/>
            </w:tcBorders>
          </w:tcPr>
          <w:p w14:paraId="738BC94F" w14:textId="77777777" w:rsidR="00BC397F" w:rsidRPr="00EA54A3" w:rsidRDefault="00BC397F" w:rsidP="001A3ABE">
            <w:pPr>
              <w:rPr>
                <w:rFonts w:ascii="Times New Roman" w:hAnsi="Times New Roman" w:cs="Times New Roman"/>
                <w:sz w:val="16"/>
                <w:szCs w:val="16"/>
              </w:rPr>
            </w:pPr>
            <w:r w:rsidRPr="00EA54A3">
              <w:rPr>
                <w:rFonts w:ascii="Times New Roman" w:hAnsi="Times New Roman" w:cs="Times New Roman"/>
                <w:sz w:val="16"/>
                <w:szCs w:val="16"/>
              </w:rPr>
              <w:t>Region</w:t>
            </w:r>
          </w:p>
        </w:tc>
        <w:tc>
          <w:tcPr>
            <w:tcW w:w="1913" w:type="dxa"/>
            <w:tcBorders>
              <w:top w:val="single" w:sz="4" w:space="0" w:color="auto"/>
              <w:bottom w:val="single" w:sz="4" w:space="0" w:color="auto"/>
            </w:tcBorders>
          </w:tcPr>
          <w:p w14:paraId="54B6E09F" w14:textId="77777777" w:rsidR="00BC397F" w:rsidRPr="00EA54A3" w:rsidRDefault="00BC397F" w:rsidP="001A3ABE">
            <w:pPr>
              <w:rPr>
                <w:rFonts w:ascii="Times New Roman" w:hAnsi="Times New Roman" w:cs="Times New Roman"/>
                <w:sz w:val="16"/>
                <w:szCs w:val="16"/>
              </w:rPr>
            </w:pPr>
            <w:r w:rsidRPr="00EA54A3">
              <w:rPr>
                <w:rFonts w:ascii="Times New Roman" w:hAnsi="Times New Roman" w:cs="Times New Roman"/>
                <w:sz w:val="16"/>
                <w:szCs w:val="16"/>
              </w:rPr>
              <w:t>Evaluation Criteria</w:t>
            </w:r>
          </w:p>
        </w:tc>
        <w:tc>
          <w:tcPr>
            <w:tcW w:w="2074" w:type="dxa"/>
            <w:tcBorders>
              <w:top w:val="single" w:sz="4" w:space="0" w:color="auto"/>
              <w:bottom w:val="single" w:sz="4" w:space="0" w:color="auto"/>
            </w:tcBorders>
          </w:tcPr>
          <w:p w14:paraId="06D41699" w14:textId="77777777" w:rsidR="00BC397F" w:rsidRPr="00EA54A3" w:rsidRDefault="00BC397F" w:rsidP="001A3ABE">
            <w:pPr>
              <w:rPr>
                <w:rFonts w:ascii="Times New Roman" w:hAnsi="Times New Roman" w:cs="Times New Roman"/>
                <w:sz w:val="16"/>
                <w:szCs w:val="16"/>
              </w:rPr>
            </w:pPr>
            <w:r>
              <w:rPr>
                <w:rFonts w:ascii="Times New Roman" w:hAnsi="Times New Roman" w:cs="Times New Roman"/>
                <w:sz w:val="16"/>
                <w:szCs w:val="16"/>
              </w:rPr>
              <w:t>Main f</w:t>
            </w:r>
            <w:r w:rsidRPr="00EA54A3">
              <w:rPr>
                <w:rFonts w:ascii="Times New Roman" w:hAnsi="Times New Roman" w:cs="Times New Roman"/>
                <w:sz w:val="16"/>
                <w:szCs w:val="16"/>
              </w:rPr>
              <w:t>indings</w:t>
            </w:r>
          </w:p>
        </w:tc>
        <w:tc>
          <w:tcPr>
            <w:tcW w:w="2024" w:type="dxa"/>
            <w:tcBorders>
              <w:top w:val="single" w:sz="4" w:space="0" w:color="auto"/>
              <w:bottom w:val="single" w:sz="4" w:space="0" w:color="auto"/>
            </w:tcBorders>
          </w:tcPr>
          <w:p w14:paraId="11738F1A" w14:textId="77777777" w:rsidR="00BC397F" w:rsidRPr="00EA54A3" w:rsidRDefault="00BC397F" w:rsidP="001A3ABE">
            <w:pPr>
              <w:rPr>
                <w:rFonts w:ascii="Times New Roman" w:hAnsi="Times New Roman" w:cs="Times New Roman"/>
                <w:sz w:val="16"/>
                <w:szCs w:val="16"/>
              </w:rPr>
            </w:pPr>
            <w:r w:rsidRPr="00EA54A3">
              <w:rPr>
                <w:rFonts w:ascii="Times New Roman" w:hAnsi="Times New Roman" w:cs="Times New Roman"/>
                <w:sz w:val="16"/>
                <w:szCs w:val="16"/>
              </w:rPr>
              <w:t>Method</w:t>
            </w:r>
          </w:p>
        </w:tc>
        <w:tc>
          <w:tcPr>
            <w:tcW w:w="2089" w:type="dxa"/>
            <w:tcBorders>
              <w:top w:val="single" w:sz="4" w:space="0" w:color="auto"/>
              <w:bottom w:val="single" w:sz="4" w:space="0" w:color="auto"/>
            </w:tcBorders>
          </w:tcPr>
          <w:p w14:paraId="19458FAC" w14:textId="77777777" w:rsidR="00BC397F" w:rsidRPr="00EA54A3" w:rsidRDefault="00BC397F" w:rsidP="001A3ABE">
            <w:pPr>
              <w:rPr>
                <w:rFonts w:ascii="Times New Roman" w:hAnsi="Times New Roman" w:cs="Times New Roman"/>
                <w:sz w:val="16"/>
                <w:szCs w:val="16"/>
              </w:rPr>
            </w:pPr>
            <w:r w:rsidRPr="00EA54A3">
              <w:rPr>
                <w:rFonts w:ascii="Times New Roman" w:hAnsi="Times New Roman" w:cs="Times New Roman"/>
                <w:sz w:val="16"/>
                <w:szCs w:val="16"/>
              </w:rPr>
              <w:t>Author</w:t>
            </w:r>
          </w:p>
        </w:tc>
      </w:tr>
      <w:tr w:rsidR="00BC397F" w:rsidRPr="00EA54A3" w14:paraId="4DE241FF" w14:textId="77777777" w:rsidTr="00427467">
        <w:tc>
          <w:tcPr>
            <w:tcW w:w="1251" w:type="dxa"/>
            <w:tcBorders>
              <w:top w:val="single" w:sz="4" w:space="0" w:color="auto"/>
            </w:tcBorders>
          </w:tcPr>
          <w:p w14:paraId="109153B5" w14:textId="77777777" w:rsidR="00BC397F" w:rsidRPr="00EA54A3" w:rsidRDefault="00BC397F" w:rsidP="001A3ABE">
            <w:pPr>
              <w:rPr>
                <w:rFonts w:ascii="Times New Roman" w:hAnsi="Times New Roman" w:cs="Times New Roman"/>
                <w:sz w:val="16"/>
                <w:szCs w:val="16"/>
              </w:rPr>
            </w:pPr>
            <w:r>
              <w:rPr>
                <w:rFonts w:ascii="Times New Roman" w:hAnsi="Times New Roman" w:cs="Times New Roman"/>
                <w:sz w:val="16"/>
                <w:szCs w:val="16"/>
              </w:rPr>
              <w:t xml:space="preserve">BRI countries </w:t>
            </w:r>
          </w:p>
        </w:tc>
        <w:tc>
          <w:tcPr>
            <w:tcW w:w="1913" w:type="dxa"/>
            <w:tcBorders>
              <w:top w:val="single" w:sz="4" w:space="0" w:color="auto"/>
            </w:tcBorders>
          </w:tcPr>
          <w:p w14:paraId="32450159" w14:textId="77777777" w:rsidR="00BC397F" w:rsidRPr="00EA54A3" w:rsidRDefault="00BC397F" w:rsidP="001A3ABE">
            <w:pPr>
              <w:rPr>
                <w:rFonts w:ascii="Times New Roman" w:hAnsi="Times New Roman" w:cs="Times New Roman"/>
                <w:sz w:val="16"/>
                <w:szCs w:val="16"/>
              </w:rPr>
            </w:pPr>
            <w:r>
              <w:rPr>
                <w:rFonts w:ascii="Times New Roman" w:hAnsi="Times New Roman" w:cs="Times New Roman"/>
                <w:sz w:val="16"/>
                <w:szCs w:val="16"/>
              </w:rPr>
              <w:t xml:space="preserve">Adapted from </w:t>
            </w:r>
            <w:r>
              <w:rPr>
                <w:rFonts w:ascii="Times New Roman" w:hAnsi="Times New Roman" w:cs="Times New Roman"/>
                <w:sz w:val="16"/>
                <w:szCs w:val="16"/>
              </w:rPr>
              <w:fldChar w:fldCharType="begin" w:fldLock="1"/>
            </w:r>
            <w:r>
              <w:rPr>
                <w:rFonts w:ascii="Times New Roman" w:hAnsi="Times New Roman" w:cs="Times New Roman"/>
                <w:sz w:val="16"/>
                <w:szCs w:val="16"/>
              </w:rPr>
              <w:instrText>ADDIN CSL_CITATION {"citationItems":[{"id":"ITEM-1","itemData":{"DOI":"10.1016/j.eiar.2018.04.011","ISSN":"01959255","abstract":"Environmental sustainability is one of the frameworks for cooperation under the Declaration of ASEAN Concord II, 2015. Environmental Impact Assessment (EIA) has been recognized as a crucial tool. This paper proposes the review of EIA in ASEAN countries in three key areas, namely legal enforcement, implementation approach and EIA effectiveness as the basis for a sustainable approach. The results showed that almost all the countries established their EIAs at the legal level with the complete EIA process; however, the implementation was somewhat different depending on the unique characteristics of the EIA processes. Such unique characteristics can be divided into three groups. The first belongs to the countries that initiated the EIA process before 1990, although they have their own outstanding topography, namely, Thailand, Malaysia, Indonesia and the Philippines. The second group includes the countries that applied the EIA after 1990. The Asian Development Bank has played an active role and their EIA processes have rapidly developed especially EIA monitoring, Strategic Environmental Assessment (SEA) and Transboundary Impact Assessment. The countries in this group are Cambodia, Vietnam, Laos and Myanmar. The last group contains the countries with stringent environmental regulations and is becoming part of environmental laws. They include Singapore and Brunei. The tools to support the achievement of sustainability, such as ecosystem services, biodiversity offsets and transboundary impacts will be of prime importance to the ASEAN EIA in the future.","author":[{"dropping-particle":"","family":"Swangjang","given":"Kanokporn","non-dropping-particle":"","parse-names":false,"suffix":""}],"container-title":"Environmental Impact Assessment Review","id":"ITEM-1","issue":"March","issued":{"date-parts":[["2018"]]},"page":"33-42","publisher":"Elsevier","title":"Comparative review of EIA in the Association of Southeast Asian Nations","type":"article-journal","volume":"72"},"uris":["http://www.mendeley.com/documents/?uuid=11e67c89-09ae-47f3-84cb-bf4ba5a0beda"]}],"mendeley":{"formattedCitation":"(Swangjang, 2018)","plainTextFormattedCitation":"(Swangjang, 2018)","previouslyFormattedCitation":"(Swangjang, 2018)"},"properties":{"noteIndex":0},"schema":"https://github.com/citation-style-language/schema/raw/master/csl-citation.json"}</w:instrText>
            </w:r>
            <w:r>
              <w:rPr>
                <w:rFonts w:ascii="Times New Roman" w:hAnsi="Times New Roman" w:cs="Times New Roman"/>
                <w:sz w:val="16"/>
                <w:szCs w:val="16"/>
              </w:rPr>
              <w:fldChar w:fldCharType="separate"/>
            </w:r>
            <w:r w:rsidRPr="000871C9">
              <w:rPr>
                <w:rFonts w:ascii="Times New Roman" w:hAnsi="Times New Roman" w:cs="Times New Roman"/>
                <w:noProof/>
                <w:sz w:val="16"/>
                <w:szCs w:val="16"/>
              </w:rPr>
              <w:t>(Swangjang, 2018)</w:t>
            </w:r>
            <w:r>
              <w:rPr>
                <w:rFonts w:ascii="Times New Roman" w:hAnsi="Times New Roman" w:cs="Times New Roman"/>
                <w:sz w:val="16"/>
                <w:szCs w:val="16"/>
              </w:rPr>
              <w:fldChar w:fldCharType="end"/>
            </w:r>
          </w:p>
        </w:tc>
        <w:tc>
          <w:tcPr>
            <w:tcW w:w="2074" w:type="dxa"/>
            <w:tcBorders>
              <w:top w:val="single" w:sz="4" w:space="0" w:color="auto"/>
            </w:tcBorders>
          </w:tcPr>
          <w:p w14:paraId="1C518ED2" w14:textId="77777777" w:rsidR="00BC397F" w:rsidRPr="00EA54A3" w:rsidRDefault="00BC397F" w:rsidP="001A3ABE">
            <w:pPr>
              <w:rPr>
                <w:rFonts w:ascii="Times New Roman" w:hAnsi="Times New Roman" w:cs="Times New Roman"/>
                <w:sz w:val="16"/>
                <w:szCs w:val="16"/>
              </w:rPr>
            </w:pPr>
            <w:r w:rsidRPr="000871C9">
              <w:rPr>
                <w:rFonts w:ascii="Times New Roman" w:hAnsi="Times New Roman" w:cs="Times New Roman"/>
                <w:sz w:val="16"/>
                <w:szCs w:val="16"/>
              </w:rPr>
              <w:t>All countries have legal frameworks for EIA,</w:t>
            </w:r>
            <w:r>
              <w:rPr>
                <w:rFonts w:ascii="Times New Roman" w:hAnsi="Times New Roman" w:cs="Times New Roman"/>
                <w:sz w:val="16"/>
                <w:szCs w:val="16"/>
              </w:rPr>
              <w:t xml:space="preserve"> but some </w:t>
            </w:r>
            <w:r w:rsidRPr="000871C9">
              <w:rPr>
                <w:rFonts w:ascii="Times New Roman" w:hAnsi="Times New Roman" w:cs="Times New Roman"/>
                <w:sz w:val="16"/>
                <w:szCs w:val="16"/>
              </w:rPr>
              <w:t>criteria are more robust than others. China received the highest performance</w:t>
            </w:r>
            <w:r>
              <w:rPr>
                <w:rFonts w:ascii="Times New Roman" w:hAnsi="Times New Roman" w:cs="Times New Roman"/>
                <w:sz w:val="16"/>
                <w:szCs w:val="16"/>
              </w:rPr>
              <w:t xml:space="preserve"> in Asia. </w:t>
            </w:r>
          </w:p>
        </w:tc>
        <w:tc>
          <w:tcPr>
            <w:tcW w:w="2024" w:type="dxa"/>
            <w:tcBorders>
              <w:top w:val="single" w:sz="4" w:space="0" w:color="auto"/>
            </w:tcBorders>
          </w:tcPr>
          <w:p w14:paraId="7FE0DFCF" w14:textId="471786E1" w:rsidR="00BC397F" w:rsidRPr="00EA54A3" w:rsidRDefault="00BC397F" w:rsidP="001A3ABE">
            <w:pPr>
              <w:rPr>
                <w:rFonts w:ascii="Times New Roman" w:hAnsi="Times New Roman" w:cs="Times New Roman"/>
                <w:sz w:val="16"/>
                <w:szCs w:val="16"/>
              </w:rPr>
            </w:pPr>
            <w:r w:rsidRPr="00EA54A3">
              <w:rPr>
                <w:rFonts w:ascii="Times New Roman" w:hAnsi="Times New Roman" w:cs="Times New Roman"/>
                <w:sz w:val="16"/>
                <w:szCs w:val="16"/>
              </w:rPr>
              <w:t xml:space="preserve">Authors </w:t>
            </w:r>
            <w:r w:rsidR="00CD39FF" w:rsidRPr="00EA54A3">
              <w:rPr>
                <w:rFonts w:ascii="Times New Roman" w:hAnsi="Times New Roman" w:cs="Times New Roman"/>
                <w:sz w:val="16"/>
                <w:szCs w:val="16"/>
              </w:rPr>
              <w:t>analyzed</w:t>
            </w:r>
            <w:r w:rsidRPr="00EA54A3">
              <w:rPr>
                <w:rFonts w:ascii="Times New Roman" w:hAnsi="Times New Roman" w:cs="Times New Roman"/>
                <w:sz w:val="16"/>
                <w:szCs w:val="16"/>
              </w:rPr>
              <w:t xml:space="preserve"> EIA </w:t>
            </w:r>
            <w:r>
              <w:rPr>
                <w:rFonts w:ascii="Times New Roman" w:hAnsi="Times New Roman" w:cs="Times New Roman"/>
                <w:sz w:val="16"/>
                <w:szCs w:val="16"/>
              </w:rPr>
              <w:t xml:space="preserve">legislation, and compared </w:t>
            </w:r>
            <w:r w:rsidR="009B2783">
              <w:rPr>
                <w:rFonts w:ascii="Times New Roman" w:hAnsi="Times New Roman" w:cs="Times New Roman"/>
                <w:sz w:val="16"/>
                <w:szCs w:val="16"/>
              </w:rPr>
              <w:t xml:space="preserve">this </w:t>
            </w:r>
            <w:r>
              <w:rPr>
                <w:rFonts w:ascii="Times New Roman" w:hAnsi="Times New Roman" w:cs="Times New Roman"/>
                <w:sz w:val="16"/>
                <w:szCs w:val="16"/>
              </w:rPr>
              <w:t xml:space="preserve">with China. </w:t>
            </w:r>
          </w:p>
        </w:tc>
        <w:tc>
          <w:tcPr>
            <w:tcW w:w="2089" w:type="dxa"/>
            <w:tcBorders>
              <w:top w:val="single" w:sz="4" w:space="0" w:color="auto"/>
            </w:tcBorders>
          </w:tcPr>
          <w:p w14:paraId="70F6FA03" w14:textId="77777777" w:rsidR="00BC397F" w:rsidRPr="00EA54A3" w:rsidRDefault="00BC397F" w:rsidP="001A3ABE">
            <w:pPr>
              <w:rPr>
                <w:rFonts w:ascii="Times New Roman" w:hAnsi="Times New Roman" w:cs="Times New Roman"/>
                <w:sz w:val="16"/>
                <w:szCs w:val="16"/>
              </w:rPr>
            </w:pPr>
            <w:r>
              <w:rPr>
                <w:rFonts w:ascii="Times New Roman" w:hAnsi="Times New Roman" w:cs="Times New Roman"/>
                <w:sz w:val="16"/>
                <w:szCs w:val="16"/>
              </w:rPr>
              <w:fldChar w:fldCharType="begin" w:fldLock="1"/>
            </w:r>
            <w:r>
              <w:rPr>
                <w:rFonts w:ascii="Times New Roman" w:hAnsi="Times New Roman" w:cs="Times New Roman"/>
                <w:sz w:val="16"/>
                <w:szCs w:val="16"/>
              </w:rPr>
              <w:instrText>ADDIN CSL_CITATION {"citationItems":[{"id":"ITEM-1","itemData":{"DOI":"10.1016/j.eiar.2019.106361","ISSN":"01959255","abstract":"BRI has a great potential to improve necessary infrastructure, regional development, connectivity, and industrialization, and promote the sustainable transformation of the countries along the routes. Despite the remarkable aims, economic growth ambition of BRI may clash with the sustainability of the ecosystem given the scales of operations in environmentally sensitive regions, and the amount of material and energy needed. Therefore, the sustainable potential and environmental stewardship of the BRI will largely depend on the standard of strategic environmental and social management, and integration between China and partner countries of respective priorities, policies, and regulations. The effectiveness and compatibility of environmental impact assessment systems (EIA) remain largely unknown, especially across the diverse ecological, social, economic and political contexts represented in countries along the BRI. We review and compare EIA systems on the contextual factors that moderate the effectiveness and compatibility with China's policy. This work helps to identify strategies to more efficiently and effectively implement BRI towards sustainable development.","author":[{"dropping-particle":"","family":"Aung","given":"Thiri Shwesin","non-dropping-particle":"","parse-names":false,"suffix":""},{"dropping-particle":"","family":"Fischer","given":"Thomas B.","non-dropping-particle":"","parse-names":false,"suffix":""},{"dropping-particle":"","family":"Shengji","given":"Luan","non-dropping-particle":"","parse-names":false,"suffix":""}],"container-title":"Environmental Impact Assessment Review","id":"ITEM-1","issue":"January","issued":{"date-parts":[["2020"]]},"page":"106361","publisher":"Elsevier","title":"Evaluating environmental impact assessment (EIA) in the countries along the belt and road initiatives: System effectiveness and the compatibility with the Chinese EIA","type":"article-journal","volume":"81"},"uris":["http://www.mendeley.com/documents/?uuid=44a04387-54a3-4d95-bdb8-16a2fadc1a1e"]}],"mendeley":{"formattedCitation":"(Aung et al., 2020)","plainTextFormattedCitation":"(Aung et al., 2020)","previouslyFormattedCitation":"(Aung et al., 2020)"},"properties":{"noteIndex":0},"schema":"https://github.com/citation-style-language/schema/raw/master/csl-citation.json"}</w:instrText>
            </w:r>
            <w:r>
              <w:rPr>
                <w:rFonts w:ascii="Times New Roman" w:hAnsi="Times New Roman" w:cs="Times New Roman"/>
                <w:sz w:val="16"/>
                <w:szCs w:val="16"/>
              </w:rPr>
              <w:fldChar w:fldCharType="separate"/>
            </w:r>
            <w:r w:rsidRPr="000871C9">
              <w:rPr>
                <w:rFonts w:ascii="Times New Roman" w:hAnsi="Times New Roman" w:cs="Times New Roman"/>
                <w:noProof/>
                <w:sz w:val="16"/>
                <w:szCs w:val="16"/>
              </w:rPr>
              <w:t>(Aung et al., 2020)</w:t>
            </w:r>
            <w:r>
              <w:rPr>
                <w:rFonts w:ascii="Times New Roman" w:hAnsi="Times New Roman" w:cs="Times New Roman"/>
                <w:sz w:val="16"/>
                <w:szCs w:val="16"/>
              </w:rPr>
              <w:fldChar w:fldCharType="end"/>
            </w:r>
          </w:p>
        </w:tc>
      </w:tr>
      <w:tr w:rsidR="00BC397F" w:rsidRPr="00EA54A3" w14:paraId="0A9D992A" w14:textId="77777777" w:rsidTr="00427467">
        <w:tc>
          <w:tcPr>
            <w:tcW w:w="1251" w:type="dxa"/>
          </w:tcPr>
          <w:p w14:paraId="7C0AA5AE" w14:textId="77777777" w:rsidR="00BC397F" w:rsidRPr="00EA54A3" w:rsidRDefault="00BC397F" w:rsidP="001A3ABE">
            <w:pPr>
              <w:rPr>
                <w:rFonts w:ascii="Times New Roman" w:hAnsi="Times New Roman" w:cs="Times New Roman"/>
                <w:sz w:val="16"/>
                <w:szCs w:val="16"/>
              </w:rPr>
            </w:pPr>
            <w:r w:rsidRPr="00EA54A3">
              <w:rPr>
                <w:rFonts w:ascii="Times New Roman" w:hAnsi="Times New Roman" w:cs="Times New Roman"/>
                <w:sz w:val="16"/>
                <w:szCs w:val="16"/>
              </w:rPr>
              <w:t xml:space="preserve">Southeast </w:t>
            </w:r>
            <w:r>
              <w:rPr>
                <w:rFonts w:ascii="Times New Roman" w:hAnsi="Times New Roman" w:cs="Times New Roman"/>
                <w:sz w:val="16"/>
                <w:szCs w:val="16"/>
              </w:rPr>
              <w:t>Asia</w:t>
            </w:r>
          </w:p>
        </w:tc>
        <w:tc>
          <w:tcPr>
            <w:tcW w:w="1913" w:type="dxa"/>
          </w:tcPr>
          <w:p w14:paraId="3F830071" w14:textId="77777777" w:rsidR="00BC397F" w:rsidRPr="00EA54A3" w:rsidRDefault="00BC397F" w:rsidP="001A3ABE">
            <w:pPr>
              <w:rPr>
                <w:rFonts w:ascii="Times New Roman" w:hAnsi="Times New Roman" w:cs="Times New Roman"/>
                <w:sz w:val="16"/>
                <w:szCs w:val="16"/>
              </w:rPr>
            </w:pPr>
            <w:r w:rsidRPr="00EA54A3">
              <w:rPr>
                <w:rFonts w:ascii="Times New Roman" w:hAnsi="Times New Roman" w:cs="Times New Roman"/>
                <w:sz w:val="16"/>
                <w:szCs w:val="16"/>
              </w:rPr>
              <w:t>Ahmad and Wood (2002)</w:t>
            </w:r>
            <w:r>
              <w:rPr>
                <w:rFonts w:ascii="Times New Roman" w:hAnsi="Times New Roman" w:cs="Times New Roman"/>
                <w:sz w:val="16"/>
                <w:szCs w:val="16"/>
              </w:rPr>
              <w:t xml:space="preserve">’s framework </w:t>
            </w:r>
            <w:r w:rsidRPr="00EA54A3">
              <w:rPr>
                <w:rFonts w:ascii="Times New Roman" w:hAnsi="Times New Roman" w:cs="Times New Roman"/>
                <w:sz w:val="16"/>
                <w:szCs w:val="16"/>
              </w:rPr>
              <w:t xml:space="preserve"> </w:t>
            </w:r>
          </w:p>
        </w:tc>
        <w:tc>
          <w:tcPr>
            <w:tcW w:w="2074" w:type="dxa"/>
          </w:tcPr>
          <w:p w14:paraId="1FB4CF30" w14:textId="05A91A72" w:rsidR="00BC397F" w:rsidRDefault="00BC397F" w:rsidP="001A3ABE">
            <w:pPr>
              <w:rPr>
                <w:rFonts w:ascii="Times New Roman" w:hAnsi="Times New Roman" w:cs="Times New Roman"/>
                <w:sz w:val="16"/>
                <w:szCs w:val="16"/>
              </w:rPr>
            </w:pPr>
            <w:r>
              <w:rPr>
                <w:rFonts w:ascii="Times New Roman" w:hAnsi="Times New Roman" w:cs="Times New Roman"/>
                <w:sz w:val="16"/>
                <w:szCs w:val="16"/>
              </w:rPr>
              <w:t>Almost all</w:t>
            </w:r>
            <w:r w:rsidRPr="00EA54A3">
              <w:rPr>
                <w:rFonts w:ascii="Times New Roman" w:hAnsi="Times New Roman" w:cs="Times New Roman"/>
                <w:sz w:val="16"/>
                <w:szCs w:val="16"/>
              </w:rPr>
              <w:t xml:space="preserve"> countries </w:t>
            </w:r>
            <w:r>
              <w:rPr>
                <w:rFonts w:ascii="Times New Roman" w:hAnsi="Times New Roman" w:cs="Times New Roman"/>
                <w:sz w:val="16"/>
                <w:szCs w:val="16"/>
              </w:rPr>
              <w:t>have EIA process</w:t>
            </w:r>
            <w:r w:rsidR="009B2783">
              <w:rPr>
                <w:rFonts w:ascii="Times New Roman" w:hAnsi="Times New Roman" w:cs="Times New Roman"/>
                <w:sz w:val="16"/>
                <w:szCs w:val="16"/>
              </w:rPr>
              <w:t>es</w:t>
            </w:r>
            <w:r>
              <w:rPr>
                <w:rFonts w:ascii="Times New Roman" w:hAnsi="Times New Roman" w:cs="Times New Roman"/>
                <w:sz w:val="16"/>
                <w:szCs w:val="16"/>
              </w:rPr>
              <w:t>. Some countries have SEA and transboundary EIA</w:t>
            </w:r>
            <w:r w:rsidRPr="00EA54A3">
              <w:rPr>
                <w:rFonts w:ascii="Times New Roman" w:hAnsi="Times New Roman" w:cs="Times New Roman"/>
                <w:sz w:val="16"/>
                <w:szCs w:val="16"/>
              </w:rPr>
              <w:t xml:space="preserve"> </w:t>
            </w:r>
          </w:p>
        </w:tc>
        <w:tc>
          <w:tcPr>
            <w:tcW w:w="2024" w:type="dxa"/>
          </w:tcPr>
          <w:p w14:paraId="767D19A2" w14:textId="6C9E5228" w:rsidR="00BC397F" w:rsidRPr="00EA54A3" w:rsidRDefault="00BC397F" w:rsidP="001A3ABE">
            <w:pPr>
              <w:rPr>
                <w:rFonts w:ascii="Times New Roman" w:hAnsi="Times New Roman" w:cs="Times New Roman"/>
                <w:sz w:val="16"/>
                <w:szCs w:val="16"/>
              </w:rPr>
            </w:pPr>
            <w:r>
              <w:rPr>
                <w:rFonts w:ascii="Times New Roman" w:hAnsi="Times New Roman" w:cs="Times New Roman"/>
                <w:sz w:val="16"/>
                <w:szCs w:val="16"/>
              </w:rPr>
              <w:t>Evaluation of</w:t>
            </w:r>
            <w:r w:rsidRPr="00EA54A3">
              <w:rPr>
                <w:rFonts w:ascii="Times New Roman" w:hAnsi="Times New Roman" w:cs="Times New Roman"/>
                <w:sz w:val="16"/>
                <w:szCs w:val="16"/>
              </w:rPr>
              <w:t xml:space="preserve"> E</w:t>
            </w:r>
            <w:r>
              <w:rPr>
                <w:rFonts w:ascii="Times New Roman" w:hAnsi="Times New Roman" w:cs="Times New Roman"/>
                <w:sz w:val="16"/>
                <w:szCs w:val="16"/>
              </w:rPr>
              <w:t>I</w:t>
            </w:r>
            <w:r w:rsidRPr="00EA54A3">
              <w:rPr>
                <w:rFonts w:ascii="Times New Roman" w:hAnsi="Times New Roman" w:cs="Times New Roman"/>
                <w:sz w:val="16"/>
                <w:szCs w:val="16"/>
              </w:rPr>
              <w:t>A legislation.</w:t>
            </w:r>
          </w:p>
        </w:tc>
        <w:tc>
          <w:tcPr>
            <w:tcW w:w="2089" w:type="dxa"/>
          </w:tcPr>
          <w:p w14:paraId="384D5AB5" w14:textId="77777777" w:rsidR="00BC397F" w:rsidRPr="00EA54A3" w:rsidRDefault="00BC397F" w:rsidP="001A3ABE">
            <w:pPr>
              <w:rPr>
                <w:rFonts w:ascii="Times New Roman" w:hAnsi="Times New Roman" w:cs="Times New Roman"/>
                <w:sz w:val="16"/>
                <w:szCs w:val="16"/>
              </w:rPr>
            </w:pPr>
            <w:r w:rsidRPr="00EA54A3">
              <w:rPr>
                <w:rFonts w:ascii="Times New Roman" w:hAnsi="Times New Roman" w:cs="Times New Roman"/>
                <w:sz w:val="16"/>
                <w:szCs w:val="16"/>
              </w:rPr>
              <w:fldChar w:fldCharType="begin" w:fldLock="1"/>
            </w:r>
            <w:r>
              <w:rPr>
                <w:rFonts w:ascii="Times New Roman" w:hAnsi="Times New Roman" w:cs="Times New Roman"/>
                <w:sz w:val="16"/>
                <w:szCs w:val="16"/>
              </w:rPr>
              <w:instrText>ADDIN CSL_CITATION {"citationItems":[{"id":"ITEM-1","itemData":{"DOI":"10.1016/j.eiar.2018.04.011","ISSN":"01959255","abstract":"Environmental sustainability is one of the frameworks for cooperation under the Declaration of ASEAN Concord II, 2015. Environmental Impact Assessment (EIA) has been recognized as a crucial tool. This paper proposes the review of EIA in ASEAN countries in three key areas, namely legal enforcement, implementation approach and EIA effectiveness as the basis for a sustainable approach. The results showed that almost all the countries established their EIAs at the legal level with the complete EIA process; however, the implementation was somewhat different depending on the unique characteristics of the EIA processes. Such unique characteristics can be divided into three groups. The first belongs to the countries that initiated the EIA process before 1990, although they have their own outstanding topography, namely, Thailand, Malaysia, Indonesia and the Philippines. The second group includes the countries that applied the EIA after 1990. The Asian Development Bank has played an active role and their EIA processes have rapidly developed especially EIA monitoring, Strategic Environmental Assessment (SEA) and Transboundary Impact Assessment. The countries in this group are Cambodia, Vietnam, Laos and Myanmar. The last group contains the countries with stringent environmental regulations and is becoming part of environmental laws. They include Singapore and Brunei. The tools to support the achievement of sustainability, such as ecosystem services, biodiversity offsets and transboundary impacts will be of prime importance to the ASEAN EIA in the future.","author":[{"dropping-particle":"","family":"Swangjang","given":"Kanokporn","non-dropping-particle":"","parse-names":false,"suffix":""}],"container-title":"Environmental Impact Assessment Review","id":"ITEM-1","issue":"March","issued":{"date-parts":[["2018"]]},"page":"33-42","publisher":"Elsevier","title":"Comparative review of EIA in the Association of Southeast Asian Nations","type":"article-journal","volume":"72"},"uris":["http://www.mendeley.com/documents/?uuid=11e67c89-09ae-47f3-84cb-bf4ba5a0beda"]}],"mendeley":{"formattedCitation":"(Swangjang, 2018)","plainTextFormattedCitation":"(Swangjang, 2018)","previouslyFormattedCitation":"(Swangjang, 2018)"},"properties":{"noteIndex":0},"schema":"https://github.com/citation-style-language/schema/raw/master/csl-citation.json"}</w:instrText>
            </w:r>
            <w:r w:rsidRPr="00EA54A3">
              <w:rPr>
                <w:rFonts w:ascii="Times New Roman" w:hAnsi="Times New Roman" w:cs="Times New Roman"/>
                <w:sz w:val="16"/>
                <w:szCs w:val="16"/>
              </w:rPr>
              <w:fldChar w:fldCharType="separate"/>
            </w:r>
            <w:r w:rsidRPr="000871C9">
              <w:rPr>
                <w:rFonts w:ascii="Times New Roman" w:hAnsi="Times New Roman" w:cs="Times New Roman"/>
                <w:noProof/>
                <w:sz w:val="16"/>
                <w:szCs w:val="16"/>
              </w:rPr>
              <w:t>(Swangjang, 2018)</w:t>
            </w:r>
            <w:r w:rsidRPr="00EA54A3">
              <w:rPr>
                <w:rFonts w:ascii="Times New Roman" w:hAnsi="Times New Roman" w:cs="Times New Roman"/>
                <w:sz w:val="16"/>
                <w:szCs w:val="16"/>
              </w:rPr>
              <w:fldChar w:fldCharType="end"/>
            </w:r>
          </w:p>
        </w:tc>
      </w:tr>
      <w:tr w:rsidR="00BC397F" w:rsidRPr="00EA54A3" w14:paraId="50ABA418" w14:textId="77777777" w:rsidTr="00427467">
        <w:tc>
          <w:tcPr>
            <w:tcW w:w="1251" w:type="dxa"/>
          </w:tcPr>
          <w:p w14:paraId="5B0997B4" w14:textId="77777777" w:rsidR="00BC397F" w:rsidRPr="00EA54A3" w:rsidRDefault="00BC397F" w:rsidP="001A3ABE">
            <w:pPr>
              <w:rPr>
                <w:rFonts w:ascii="Times New Roman" w:hAnsi="Times New Roman" w:cs="Times New Roman"/>
                <w:sz w:val="16"/>
                <w:szCs w:val="16"/>
              </w:rPr>
            </w:pPr>
            <w:proofErr w:type="spellStart"/>
            <w:r w:rsidRPr="00EA54A3">
              <w:rPr>
                <w:rFonts w:ascii="Times New Roman" w:hAnsi="Times New Roman" w:cs="Times New Roman"/>
                <w:sz w:val="16"/>
                <w:szCs w:val="16"/>
              </w:rPr>
              <w:t>Visegrad</w:t>
            </w:r>
            <w:proofErr w:type="spellEnd"/>
            <w:r w:rsidRPr="00EA54A3">
              <w:rPr>
                <w:rFonts w:ascii="Times New Roman" w:hAnsi="Times New Roman" w:cs="Times New Roman"/>
                <w:sz w:val="16"/>
                <w:szCs w:val="16"/>
              </w:rPr>
              <w:t xml:space="preserve"> countries </w:t>
            </w:r>
          </w:p>
        </w:tc>
        <w:tc>
          <w:tcPr>
            <w:tcW w:w="1913" w:type="dxa"/>
          </w:tcPr>
          <w:p w14:paraId="1A0DBE1E" w14:textId="5CAD72B8" w:rsidR="00BC397F" w:rsidRPr="00EA54A3" w:rsidRDefault="00BC397F" w:rsidP="001A3ABE">
            <w:pPr>
              <w:rPr>
                <w:rFonts w:ascii="Times New Roman" w:hAnsi="Times New Roman" w:cs="Times New Roman"/>
                <w:sz w:val="16"/>
                <w:szCs w:val="16"/>
              </w:rPr>
            </w:pPr>
            <w:r w:rsidRPr="00EA54A3">
              <w:rPr>
                <w:rFonts w:ascii="Times New Roman" w:hAnsi="Times New Roman" w:cs="Times New Roman"/>
                <w:sz w:val="16"/>
                <w:szCs w:val="16"/>
              </w:rPr>
              <w:t>Wood (2003)</w:t>
            </w:r>
            <w:r>
              <w:rPr>
                <w:rFonts w:ascii="Times New Roman" w:hAnsi="Times New Roman" w:cs="Times New Roman"/>
                <w:sz w:val="16"/>
                <w:szCs w:val="16"/>
              </w:rPr>
              <w:t xml:space="preserve">’s </w:t>
            </w:r>
            <w:r w:rsidRPr="00EA54A3">
              <w:rPr>
                <w:rFonts w:ascii="Times New Roman" w:hAnsi="Times New Roman" w:cs="Times New Roman"/>
                <w:sz w:val="16"/>
                <w:szCs w:val="16"/>
              </w:rPr>
              <w:t xml:space="preserve">EIA </w:t>
            </w:r>
            <w:r>
              <w:rPr>
                <w:rFonts w:ascii="Times New Roman" w:hAnsi="Times New Roman" w:cs="Times New Roman"/>
                <w:sz w:val="16"/>
                <w:szCs w:val="16"/>
              </w:rPr>
              <w:t>review framework</w:t>
            </w:r>
          </w:p>
        </w:tc>
        <w:tc>
          <w:tcPr>
            <w:tcW w:w="2074" w:type="dxa"/>
          </w:tcPr>
          <w:p w14:paraId="1C4343B1" w14:textId="77777777" w:rsidR="00BC397F" w:rsidRPr="00EA54A3" w:rsidRDefault="00BC397F" w:rsidP="001A3ABE">
            <w:pPr>
              <w:rPr>
                <w:rFonts w:ascii="Times New Roman" w:hAnsi="Times New Roman" w:cs="Times New Roman"/>
                <w:sz w:val="16"/>
                <w:szCs w:val="16"/>
              </w:rPr>
            </w:pPr>
            <w:r>
              <w:rPr>
                <w:rFonts w:ascii="Times New Roman" w:hAnsi="Times New Roman" w:cs="Times New Roman"/>
                <w:sz w:val="16"/>
                <w:szCs w:val="16"/>
              </w:rPr>
              <w:t>S</w:t>
            </w:r>
            <w:r w:rsidRPr="002E433E">
              <w:rPr>
                <w:rFonts w:ascii="Times New Roman" w:hAnsi="Times New Roman" w:cs="Times New Roman"/>
                <w:sz w:val="16"/>
                <w:szCs w:val="16"/>
              </w:rPr>
              <w:t xml:space="preserve">trong legal basis, advanced forecasting methods and </w:t>
            </w:r>
            <w:r>
              <w:rPr>
                <w:rFonts w:ascii="Times New Roman" w:hAnsi="Times New Roman" w:cs="Times New Roman"/>
                <w:sz w:val="16"/>
                <w:szCs w:val="16"/>
              </w:rPr>
              <w:t>sufficient</w:t>
            </w:r>
            <w:r w:rsidRPr="002E433E">
              <w:rPr>
                <w:rFonts w:ascii="Times New Roman" w:hAnsi="Times New Roman" w:cs="Times New Roman"/>
                <w:sz w:val="16"/>
                <w:szCs w:val="16"/>
              </w:rPr>
              <w:t xml:space="preserve"> instructions and guides</w:t>
            </w:r>
          </w:p>
        </w:tc>
        <w:tc>
          <w:tcPr>
            <w:tcW w:w="2024" w:type="dxa"/>
          </w:tcPr>
          <w:p w14:paraId="5B889904" w14:textId="77777777" w:rsidR="00BC397F" w:rsidRPr="00EA54A3" w:rsidRDefault="00BC397F" w:rsidP="001A3ABE">
            <w:pPr>
              <w:rPr>
                <w:rFonts w:ascii="Times New Roman" w:hAnsi="Times New Roman" w:cs="Times New Roman"/>
                <w:sz w:val="16"/>
                <w:szCs w:val="16"/>
              </w:rPr>
            </w:pPr>
            <w:r w:rsidRPr="00EA54A3">
              <w:rPr>
                <w:rFonts w:ascii="Times New Roman" w:hAnsi="Times New Roman" w:cs="Times New Roman"/>
                <w:sz w:val="16"/>
                <w:szCs w:val="16"/>
              </w:rPr>
              <w:t>Survey</w:t>
            </w:r>
            <w:r>
              <w:rPr>
                <w:rFonts w:ascii="Times New Roman" w:hAnsi="Times New Roman" w:cs="Times New Roman"/>
                <w:sz w:val="16"/>
                <w:szCs w:val="16"/>
              </w:rPr>
              <w:t xml:space="preserve"> based on criteria </w:t>
            </w:r>
          </w:p>
        </w:tc>
        <w:tc>
          <w:tcPr>
            <w:tcW w:w="2089" w:type="dxa"/>
          </w:tcPr>
          <w:p w14:paraId="226325BE" w14:textId="77777777" w:rsidR="00BC397F" w:rsidRPr="00EA54A3" w:rsidRDefault="00BC397F" w:rsidP="001A3ABE">
            <w:pPr>
              <w:rPr>
                <w:rFonts w:ascii="Times New Roman" w:hAnsi="Times New Roman" w:cs="Times New Roman"/>
                <w:sz w:val="16"/>
                <w:szCs w:val="16"/>
              </w:rPr>
            </w:pPr>
            <w:r w:rsidRPr="00EA54A3">
              <w:rPr>
                <w:rFonts w:ascii="Times New Roman" w:hAnsi="Times New Roman" w:cs="Times New Roman"/>
                <w:sz w:val="16"/>
                <w:szCs w:val="16"/>
              </w:rPr>
              <w:fldChar w:fldCharType="begin" w:fldLock="1"/>
            </w:r>
            <w:r>
              <w:rPr>
                <w:rFonts w:ascii="Times New Roman" w:hAnsi="Times New Roman" w:cs="Times New Roman"/>
                <w:sz w:val="16"/>
                <w:szCs w:val="16"/>
              </w:rPr>
              <w:instrText>ADDIN CSL_CITATION {"citationItems":[{"id":"ITEM-1","itemData":{"DOI":"10.1016/j.eiar.2015.06.006","ISSN":"01959255","abstract":"The Environmental Impact Assessment Directive (EIA Directive) has created a reference framework for the implementation of the system of Environmental Impact Assessment (EIA) into the legal systems of the Member States of the European Union, including the countries belonging to the Visegrad Group (V4): Poland, Slovakia, the Czech Republic and Hungary. The Directive was the basis for the introduction of compulsory stages of the EIA process in the V4. The stages were then adapted to national requirements, including thresholds of the qualifying criteria of projects at the screening and scoping stages. The EIA system in the analysed countries has been growing, changing and being modified together with the political and economic changes of the last 30. years. Although all Visegrad Group countries are members of the EU and should harmonize the provisions of the EIA Directive and its amendments, there still exist singularities in each country's national EIA legislation, in terms of complementarities among the V4 countries, access to information resources, protection of natural resources, mitigation of socio-environmental impacts, or transboundary impact assessment. The article compares and evaluates the EIA systems in the four countries, specifies similarities and differences in the implementation of administrative proceedings and points out opportunities to strengthen the system. It presents selected results of a study conducted in 2013 within the framework of the international project \"Assessment of the quality of the environment in the V4 Countries\" (AQE V4). This paper indicates examples of good practice in the EIA systems and the obtained results are compared regarding the amendments to the current European Union EIA Directive.","author":[{"dropping-particle":"","family":"Gałaś","given":"Slávka","non-dropping-particle":"","parse-names":false,"suffix":""},{"dropping-particle":"","family":"Gałaś","given":"Andrzej","non-dropping-particle":"","parse-names":false,"suffix":""},{"dropping-particle":"","family":"Zeleňáková","given":"Martina","non-dropping-particle":"","parse-names":false,"suffix":""},{"dropping-particle":"","family":"Zvijáková","given":"Lenka","non-dropping-particle":"","parse-names":false,"suffix":""},{"dropping-particle":"","family":"Fialová","given":"Jitka","non-dropping-particle":"","parse-names":false,"suffix":""},{"dropping-particle":"","family":"Kubíčková","given":"Hana","non-dropping-particle":"","parse-names":false,"suffix":""}],"container-title":"Environmental Impact Assessment Review","id":"ITEM-1","issued":{"date-parts":[["2015"]]},"page":"11-20","title":"Environmental Impact Assessment in the Visegrad Group countries","type":"article-journal","volume":"55"},"uris":["http://www.mendeley.com/documents/?uuid=6e294c0c-6eb9-4ca9-b11e-0a427f30c321"]}],"mendeley":{"formattedCitation":"(Gałaś et al., 2015)","plainTextFormattedCitation":"(Gałaś et al., 2015)","previouslyFormattedCitation":"(Gałaś et al., 2015)"},"properties":{"noteIndex":0},"schema":"https://github.com/citation-style-language/schema/raw/master/csl-citation.json"}</w:instrText>
            </w:r>
            <w:r w:rsidRPr="00EA54A3">
              <w:rPr>
                <w:rFonts w:ascii="Times New Roman" w:hAnsi="Times New Roman" w:cs="Times New Roman"/>
                <w:sz w:val="16"/>
                <w:szCs w:val="16"/>
              </w:rPr>
              <w:fldChar w:fldCharType="separate"/>
            </w:r>
            <w:r w:rsidRPr="000871C9">
              <w:rPr>
                <w:rFonts w:ascii="Times New Roman" w:hAnsi="Times New Roman" w:cs="Times New Roman"/>
                <w:noProof/>
                <w:sz w:val="16"/>
                <w:szCs w:val="16"/>
              </w:rPr>
              <w:t>(Gałaś et al., 2015)</w:t>
            </w:r>
            <w:r w:rsidRPr="00EA54A3">
              <w:rPr>
                <w:rFonts w:ascii="Times New Roman" w:hAnsi="Times New Roman" w:cs="Times New Roman"/>
                <w:sz w:val="16"/>
                <w:szCs w:val="16"/>
              </w:rPr>
              <w:fldChar w:fldCharType="end"/>
            </w:r>
          </w:p>
        </w:tc>
      </w:tr>
      <w:tr w:rsidR="00BC397F" w:rsidRPr="00EA54A3" w14:paraId="16F8B5D3" w14:textId="77777777" w:rsidTr="00427467">
        <w:tc>
          <w:tcPr>
            <w:tcW w:w="1251" w:type="dxa"/>
          </w:tcPr>
          <w:p w14:paraId="63C2FDCA" w14:textId="77777777" w:rsidR="00BC397F" w:rsidRDefault="00BC397F" w:rsidP="001A3ABE">
            <w:pPr>
              <w:rPr>
                <w:rFonts w:ascii="Times New Roman" w:hAnsi="Times New Roman" w:cs="Times New Roman"/>
                <w:sz w:val="16"/>
                <w:szCs w:val="16"/>
              </w:rPr>
            </w:pPr>
            <w:r w:rsidRPr="00EA54A3">
              <w:rPr>
                <w:rFonts w:ascii="Times New Roman" w:hAnsi="Times New Roman" w:cs="Times New Roman"/>
                <w:sz w:val="16"/>
                <w:szCs w:val="16"/>
              </w:rPr>
              <w:t>Lower Mekong Countries</w:t>
            </w:r>
          </w:p>
          <w:p w14:paraId="1F325736" w14:textId="77777777" w:rsidR="00BC397F" w:rsidRDefault="00BC397F" w:rsidP="001A3ABE">
            <w:pPr>
              <w:rPr>
                <w:rFonts w:ascii="Times New Roman" w:hAnsi="Times New Roman" w:cs="Times New Roman"/>
                <w:sz w:val="16"/>
                <w:szCs w:val="16"/>
              </w:rPr>
            </w:pPr>
          </w:p>
          <w:p w14:paraId="69487407" w14:textId="77777777" w:rsidR="00BC397F" w:rsidRPr="00EA54A3" w:rsidRDefault="00BC397F" w:rsidP="001A3ABE">
            <w:pPr>
              <w:rPr>
                <w:rFonts w:ascii="Times New Roman" w:hAnsi="Times New Roman" w:cs="Times New Roman"/>
                <w:sz w:val="16"/>
                <w:szCs w:val="16"/>
              </w:rPr>
            </w:pPr>
          </w:p>
        </w:tc>
        <w:tc>
          <w:tcPr>
            <w:tcW w:w="1913" w:type="dxa"/>
          </w:tcPr>
          <w:p w14:paraId="1B982057" w14:textId="77777777" w:rsidR="00BC397F" w:rsidRPr="00EA54A3" w:rsidRDefault="00BC397F" w:rsidP="001A3ABE">
            <w:pPr>
              <w:rPr>
                <w:rFonts w:ascii="Times New Roman" w:hAnsi="Times New Roman" w:cs="Times New Roman"/>
                <w:sz w:val="16"/>
                <w:szCs w:val="16"/>
              </w:rPr>
            </w:pPr>
            <w:r w:rsidRPr="00EA54A3">
              <w:rPr>
                <w:rFonts w:ascii="Times New Roman" w:hAnsi="Times New Roman" w:cs="Times New Roman"/>
                <w:sz w:val="16"/>
                <w:szCs w:val="16"/>
              </w:rPr>
              <w:t xml:space="preserve">Author’s own </w:t>
            </w:r>
          </w:p>
        </w:tc>
        <w:tc>
          <w:tcPr>
            <w:tcW w:w="2074" w:type="dxa"/>
          </w:tcPr>
          <w:p w14:paraId="361D5D62" w14:textId="77777777" w:rsidR="00BC397F" w:rsidRDefault="00BC397F" w:rsidP="001A3ABE">
            <w:pPr>
              <w:rPr>
                <w:rFonts w:ascii="Times New Roman" w:hAnsi="Times New Roman" w:cs="Times New Roman"/>
                <w:sz w:val="16"/>
                <w:szCs w:val="16"/>
              </w:rPr>
            </w:pPr>
            <w:r>
              <w:rPr>
                <w:rFonts w:ascii="Times New Roman" w:hAnsi="Times New Roman" w:cs="Times New Roman"/>
                <w:sz w:val="16"/>
                <w:szCs w:val="16"/>
              </w:rPr>
              <w:t xml:space="preserve">All countries have EIA process with similar procedures and decision-making. </w:t>
            </w:r>
          </w:p>
        </w:tc>
        <w:tc>
          <w:tcPr>
            <w:tcW w:w="2024" w:type="dxa"/>
          </w:tcPr>
          <w:p w14:paraId="1F943FC9" w14:textId="77777777" w:rsidR="00BC397F" w:rsidRPr="00EA54A3" w:rsidRDefault="00BC397F" w:rsidP="001A3ABE">
            <w:pPr>
              <w:rPr>
                <w:rFonts w:ascii="Times New Roman" w:hAnsi="Times New Roman" w:cs="Times New Roman"/>
                <w:sz w:val="16"/>
                <w:szCs w:val="16"/>
              </w:rPr>
            </w:pPr>
            <w:r>
              <w:rPr>
                <w:rFonts w:ascii="Times New Roman" w:hAnsi="Times New Roman" w:cs="Times New Roman"/>
                <w:sz w:val="16"/>
                <w:szCs w:val="16"/>
              </w:rPr>
              <w:t>Reviewed</w:t>
            </w:r>
            <w:r w:rsidRPr="00EA54A3">
              <w:rPr>
                <w:rFonts w:ascii="Times New Roman" w:hAnsi="Times New Roman" w:cs="Times New Roman"/>
                <w:sz w:val="16"/>
                <w:szCs w:val="16"/>
              </w:rPr>
              <w:t xml:space="preserve"> laws, policies, regulations, and guidelines</w:t>
            </w:r>
          </w:p>
        </w:tc>
        <w:tc>
          <w:tcPr>
            <w:tcW w:w="2089" w:type="dxa"/>
          </w:tcPr>
          <w:p w14:paraId="155FCAED" w14:textId="77777777" w:rsidR="00BC397F" w:rsidRPr="00EA54A3" w:rsidRDefault="00BC397F" w:rsidP="001A3ABE">
            <w:pPr>
              <w:rPr>
                <w:rFonts w:ascii="Times New Roman" w:hAnsi="Times New Roman" w:cs="Times New Roman"/>
                <w:sz w:val="16"/>
                <w:szCs w:val="16"/>
              </w:rPr>
            </w:pPr>
            <w:r w:rsidRPr="00EA54A3">
              <w:rPr>
                <w:rFonts w:ascii="Times New Roman" w:hAnsi="Times New Roman" w:cs="Times New Roman"/>
                <w:sz w:val="16"/>
                <w:szCs w:val="16"/>
              </w:rPr>
              <w:fldChar w:fldCharType="begin" w:fldLock="1"/>
            </w:r>
            <w:r>
              <w:rPr>
                <w:rFonts w:ascii="Times New Roman" w:hAnsi="Times New Roman" w:cs="Times New Roman"/>
                <w:sz w:val="16"/>
                <w:szCs w:val="16"/>
              </w:rPr>
              <w:instrText>ADDIN CSL_CITATION {"citationItems":[{"id":"ITEM-1","itemData":{"author":[{"dropping-particle":"","family":"Frankel","given":"Matthew Baird and Dr. Richard","non-dropping-particle":"","parse-names":false,"suffix":""}],"id":"ITEM-1","issued":{"date-parts":[["2015"]]},"title":"Mekong Partnership for the Environment MEKONG EIA BRIEFING : Environmental Impact Assessment Comparative Analysis In Lower Mekong Countries","type":"report"},"uris":["http://www.mendeley.com/documents/?uuid=1bd56a72-07a1-4d5c-b0cd-cee4bd8a8610"]}],"mendeley":{"formattedCitation":"(Frankel, 2015)","plainTextFormattedCitation":"(Frankel, 2015)","previouslyFormattedCitation":"(Frankel, 2015)"},"properties":{"noteIndex":0},"schema":"https://github.com/citation-style-language/schema/raw/master/csl-citation.json"}</w:instrText>
            </w:r>
            <w:r w:rsidRPr="00EA54A3">
              <w:rPr>
                <w:rFonts w:ascii="Times New Roman" w:hAnsi="Times New Roman" w:cs="Times New Roman"/>
                <w:sz w:val="16"/>
                <w:szCs w:val="16"/>
              </w:rPr>
              <w:fldChar w:fldCharType="separate"/>
            </w:r>
            <w:r w:rsidRPr="000871C9">
              <w:rPr>
                <w:rFonts w:ascii="Times New Roman" w:hAnsi="Times New Roman" w:cs="Times New Roman"/>
                <w:noProof/>
                <w:sz w:val="16"/>
                <w:szCs w:val="16"/>
              </w:rPr>
              <w:t>(Frankel, 2015)</w:t>
            </w:r>
            <w:r w:rsidRPr="00EA54A3">
              <w:rPr>
                <w:rFonts w:ascii="Times New Roman" w:hAnsi="Times New Roman" w:cs="Times New Roman"/>
                <w:sz w:val="16"/>
                <w:szCs w:val="16"/>
              </w:rPr>
              <w:fldChar w:fldCharType="end"/>
            </w:r>
          </w:p>
        </w:tc>
      </w:tr>
      <w:tr w:rsidR="00BC397F" w:rsidRPr="00EA54A3" w14:paraId="15CF71E9" w14:textId="77777777" w:rsidTr="00427467">
        <w:tc>
          <w:tcPr>
            <w:tcW w:w="1251" w:type="dxa"/>
          </w:tcPr>
          <w:p w14:paraId="5E641D51" w14:textId="77777777" w:rsidR="00BC397F" w:rsidRPr="00EA54A3" w:rsidRDefault="00BC397F" w:rsidP="001A3ABE">
            <w:pPr>
              <w:rPr>
                <w:rFonts w:ascii="Times New Roman" w:hAnsi="Times New Roman" w:cs="Times New Roman"/>
                <w:sz w:val="16"/>
                <w:szCs w:val="16"/>
              </w:rPr>
            </w:pPr>
            <w:r>
              <w:rPr>
                <w:rFonts w:ascii="Times New Roman" w:hAnsi="Times New Roman" w:cs="Times New Roman"/>
                <w:sz w:val="16"/>
                <w:szCs w:val="16"/>
              </w:rPr>
              <w:t>Egypt, Turkey and Tunisia</w:t>
            </w:r>
          </w:p>
        </w:tc>
        <w:tc>
          <w:tcPr>
            <w:tcW w:w="1913" w:type="dxa"/>
          </w:tcPr>
          <w:p w14:paraId="41C59912" w14:textId="2D15A7D2" w:rsidR="00BC397F" w:rsidRPr="00EA54A3" w:rsidRDefault="00BC397F" w:rsidP="001A3ABE">
            <w:pPr>
              <w:rPr>
                <w:rFonts w:ascii="Times New Roman" w:hAnsi="Times New Roman" w:cs="Times New Roman"/>
                <w:sz w:val="16"/>
                <w:szCs w:val="16"/>
              </w:rPr>
            </w:pPr>
            <w:r w:rsidRPr="00EA54A3">
              <w:rPr>
                <w:rFonts w:ascii="Times New Roman" w:hAnsi="Times New Roman" w:cs="Times New Roman"/>
                <w:sz w:val="16"/>
                <w:szCs w:val="16"/>
              </w:rPr>
              <w:t>Wood (1995, 1999)</w:t>
            </w:r>
            <w:r>
              <w:rPr>
                <w:rFonts w:ascii="Times New Roman" w:hAnsi="Times New Roman" w:cs="Times New Roman"/>
                <w:sz w:val="16"/>
                <w:szCs w:val="16"/>
              </w:rPr>
              <w:t xml:space="preserve">’s </w:t>
            </w:r>
            <w:r w:rsidR="009B2783">
              <w:rPr>
                <w:rFonts w:ascii="Times New Roman" w:hAnsi="Times New Roman" w:cs="Times New Roman"/>
                <w:sz w:val="16"/>
                <w:szCs w:val="16"/>
              </w:rPr>
              <w:t>EIA review framework</w:t>
            </w:r>
            <w:r w:rsidRPr="00EA54A3">
              <w:rPr>
                <w:rFonts w:ascii="Times New Roman" w:hAnsi="Times New Roman" w:cs="Times New Roman"/>
                <w:sz w:val="16"/>
                <w:szCs w:val="16"/>
              </w:rPr>
              <w:t xml:space="preserve">. </w:t>
            </w:r>
          </w:p>
        </w:tc>
        <w:tc>
          <w:tcPr>
            <w:tcW w:w="2074" w:type="dxa"/>
          </w:tcPr>
          <w:p w14:paraId="548E2FEA" w14:textId="77777777" w:rsidR="00BC397F" w:rsidRPr="00EA54A3" w:rsidRDefault="00BC397F" w:rsidP="001A3ABE">
            <w:pPr>
              <w:rPr>
                <w:rFonts w:ascii="Times New Roman" w:hAnsi="Times New Roman" w:cs="Times New Roman"/>
                <w:sz w:val="16"/>
                <w:szCs w:val="16"/>
              </w:rPr>
            </w:pPr>
            <w:r>
              <w:rPr>
                <w:rFonts w:ascii="Times New Roman" w:hAnsi="Times New Roman" w:cs="Times New Roman"/>
                <w:sz w:val="16"/>
                <w:szCs w:val="16"/>
              </w:rPr>
              <w:t xml:space="preserve">Identified similarities and differences in EIA. </w:t>
            </w:r>
            <w:r w:rsidRPr="00EA54A3">
              <w:rPr>
                <w:rFonts w:ascii="Times New Roman" w:hAnsi="Times New Roman" w:cs="Times New Roman"/>
                <w:sz w:val="16"/>
                <w:szCs w:val="16"/>
              </w:rPr>
              <w:t>Egyp</w:t>
            </w:r>
            <w:r>
              <w:rPr>
                <w:rFonts w:ascii="Times New Roman" w:hAnsi="Times New Roman" w:cs="Times New Roman"/>
                <w:sz w:val="16"/>
                <w:szCs w:val="16"/>
              </w:rPr>
              <w:t xml:space="preserve">t’s </w:t>
            </w:r>
            <w:r w:rsidRPr="00EA54A3">
              <w:rPr>
                <w:rFonts w:ascii="Times New Roman" w:hAnsi="Times New Roman" w:cs="Times New Roman"/>
                <w:sz w:val="16"/>
                <w:szCs w:val="16"/>
              </w:rPr>
              <w:t xml:space="preserve">system </w:t>
            </w:r>
            <w:r>
              <w:rPr>
                <w:rFonts w:ascii="Times New Roman" w:hAnsi="Times New Roman" w:cs="Times New Roman"/>
                <w:sz w:val="16"/>
                <w:szCs w:val="16"/>
              </w:rPr>
              <w:t>is</w:t>
            </w:r>
            <w:r w:rsidRPr="00EA54A3">
              <w:rPr>
                <w:rFonts w:ascii="Times New Roman" w:hAnsi="Times New Roman" w:cs="Times New Roman"/>
                <w:sz w:val="16"/>
                <w:szCs w:val="16"/>
              </w:rPr>
              <w:t xml:space="preserve"> more advanced than Turkey and Tunisia</w:t>
            </w:r>
            <w:r>
              <w:rPr>
                <w:rFonts w:ascii="Times New Roman" w:hAnsi="Times New Roman" w:cs="Times New Roman"/>
                <w:sz w:val="16"/>
                <w:szCs w:val="16"/>
              </w:rPr>
              <w:t>’s EIA</w:t>
            </w:r>
            <w:r w:rsidRPr="00EA54A3">
              <w:rPr>
                <w:rFonts w:ascii="Times New Roman" w:hAnsi="Times New Roman" w:cs="Times New Roman"/>
                <w:sz w:val="16"/>
                <w:szCs w:val="16"/>
              </w:rPr>
              <w:t xml:space="preserve">. </w:t>
            </w:r>
          </w:p>
        </w:tc>
        <w:tc>
          <w:tcPr>
            <w:tcW w:w="2024" w:type="dxa"/>
          </w:tcPr>
          <w:p w14:paraId="6DD0FED2" w14:textId="77777777" w:rsidR="00BC397F" w:rsidRPr="00EA54A3" w:rsidRDefault="00BC397F" w:rsidP="001A3ABE">
            <w:pPr>
              <w:rPr>
                <w:rFonts w:ascii="Times New Roman" w:hAnsi="Times New Roman" w:cs="Times New Roman"/>
                <w:sz w:val="16"/>
                <w:szCs w:val="16"/>
              </w:rPr>
            </w:pPr>
            <w:r>
              <w:rPr>
                <w:rFonts w:ascii="Times New Roman" w:hAnsi="Times New Roman" w:cs="Times New Roman"/>
                <w:sz w:val="16"/>
                <w:szCs w:val="16"/>
              </w:rPr>
              <w:t xml:space="preserve">Reviewed </w:t>
            </w:r>
            <w:r w:rsidRPr="00EA54A3">
              <w:rPr>
                <w:rFonts w:ascii="Times New Roman" w:hAnsi="Times New Roman" w:cs="Times New Roman"/>
                <w:sz w:val="16"/>
                <w:szCs w:val="16"/>
              </w:rPr>
              <w:t>EIA guidelines and legislation</w:t>
            </w:r>
            <w:r>
              <w:rPr>
                <w:rFonts w:ascii="Times New Roman" w:hAnsi="Times New Roman" w:cs="Times New Roman"/>
                <w:sz w:val="16"/>
                <w:szCs w:val="16"/>
              </w:rPr>
              <w:t xml:space="preserve">. </w:t>
            </w:r>
          </w:p>
        </w:tc>
        <w:tc>
          <w:tcPr>
            <w:tcW w:w="2089" w:type="dxa"/>
          </w:tcPr>
          <w:p w14:paraId="05CC9DD4" w14:textId="77777777" w:rsidR="00BC397F" w:rsidRPr="00EA54A3" w:rsidRDefault="00BC397F" w:rsidP="001A3ABE">
            <w:pPr>
              <w:rPr>
                <w:rFonts w:ascii="Times New Roman" w:hAnsi="Times New Roman" w:cs="Times New Roman"/>
                <w:sz w:val="16"/>
                <w:szCs w:val="16"/>
              </w:rPr>
            </w:pPr>
            <w:r w:rsidRPr="00EA54A3">
              <w:rPr>
                <w:rFonts w:ascii="Times New Roman" w:hAnsi="Times New Roman" w:cs="Times New Roman"/>
                <w:sz w:val="16"/>
                <w:szCs w:val="16"/>
              </w:rPr>
              <w:fldChar w:fldCharType="begin" w:fldLock="1"/>
            </w:r>
            <w:r>
              <w:rPr>
                <w:rFonts w:ascii="Times New Roman" w:hAnsi="Times New Roman" w:cs="Times New Roman"/>
                <w:sz w:val="16"/>
                <w:szCs w:val="16"/>
              </w:rPr>
              <w:instrText>ADDIN CSL_CITATION {"citationItems":[{"id":"ITEM-1","itemData":{"author":[{"dropping-particle":"","family":"Balsam Ahmad","given":"Christopher Wood","non-dropping-particle":"","parse-names":false,"suffix":""}],"container-title":"Environmental Impact Assessment Review","id":"ITEM-1","issued":{"date-parts":[["2002"]]},"page":"213–234","title":"A comparative evaluation of the EIA systems in Egypt, Turkey and Tunisia","type":"article-journal","volume":"22"},"uris":["http://www.mendeley.com/documents/?uuid=6e1468e6-3c1d-4458-a657-8fef17d5d09f"]}],"mendeley":{"formattedCitation":"(Balsam Ahmad, 2002)","plainTextFormattedCitation":"(Balsam Ahmad, 2002)","previouslyFormattedCitation":"(Balsam Ahmad, 2002)"},"properties":{"noteIndex":0},"schema":"https://github.com/citation-style-language/schema/raw/master/csl-citation.json"}</w:instrText>
            </w:r>
            <w:r w:rsidRPr="00EA54A3">
              <w:rPr>
                <w:rFonts w:ascii="Times New Roman" w:hAnsi="Times New Roman" w:cs="Times New Roman"/>
                <w:sz w:val="16"/>
                <w:szCs w:val="16"/>
              </w:rPr>
              <w:fldChar w:fldCharType="separate"/>
            </w:r>
            <w:r w:rsidRPr="000871C9">
              <w:rPr>
                <w:rFonts w:ascii="Times New Roman" w:hAnsi="Times New Roman" w:cs="Times New Roman"/>
                <w:noProof/>
                <w:sz w:val="16"/>
                <w:szCs w:val="16"/>
              </w:rPr>
              <w:t>(Balsam Ahmad, 2002)</w:t>
            </w:r>
            <w:r w:rsidRPr="00EA54A3">
              <w:rPr>
                <w:rFonts w:ascii="Times New Roman" w:hAnsi="Times New Roman" w:cs="Times New Roman"/>
                <w:sz w:val="16"/>
                <w:szCs w:val="16"/>
              </w:rPr>
              <w:fldChar w:fldCharType="end"/>
            </w:r>
          </w:p>
        </w:tc>
      </w:tr>
      <w:tr w:rsidR="00BC397F" w:rsidRPr="00EA54A3" w14:paraId="13E6ED6D" w14:textId="77777777" w:rsidTr="00427467">
        <w:tc>
          <w:tcPr>
            <w:tcW w:w="1251" w:type="dxa"/>
          </w:tcPr>
          <w:p w14:paraId="5251AB58" w14:textId="77777777" w:rsidR="00BC397F" w:rsidRPr="00EA54A3" w:rsidRDefault="00BC397F" w:rsidP="001A3ABE">
            <w:pPr>
              <w:rPr>
                <w:rFonts w:ascii="Times New Roman" w:hAnsi="Times New Roman" w:cs="Times New Roman"/>
                <w:sz w:val="16"/>
                <w:szCs w:val="16"/>
              </w:rPr>
            </w:pPr>
            <w:r>
              <w:rPr>
                <w:rFonts w:ascii="Times New Roman" w:hAnsi="Times New Roman" w:cs="Times New Roman"/>
                <w:sz w:val="16"/>
                <w:szCs w:val="16"/>
              </w:rPr>
              <w:t xml:space="preserve">Developing countries </w:t>
            </w:r>
          </w:p>
        </w:tc>
        <w:tc>
          <w:tcPr>
            <w:tcW w:w="1913" w:type="dxa"/>
          </w:tcPr>
          <w:p w14:paraId="40E5EA2B" w14:textId="77777777" w:rsidR="00BC397F" w:rsidRDefault="00BC397F" w:rsidP="001A3ABE">
            <w:pPr>
              <w:rPr>
                <w:rFonts w:ascii="Times New Roman" w:hAnsi="Times New Roman" w:cs="Times New Roman"/>
                <w:sz w:val="16"/>
                <w:szCs w:val="16"/>
              </w:rPr>
            </w:pPr>
            <w:r w:rsidRPr="005E131F">
              <w:rPr>
                <w:rFonts w:ascii="Times New Roman" w:hAnsi="Times New Roman" w:cs="Times New Roman"/>
                <w:sz w:val="16"/>
                <w:szCs w:val="16"/>
              </w:rPr>
              <w:t>Adapted from (Ahmad and Wood 2002)</w:t>
            </w:r>
          </w:p>
          <w:p w14:paraId="2227358C" w14:textId="77CE5027" w:rsidR="00FF4D44" w:rsidRPr="00EA54A3" w:rsidRDefault="00FF4D44" w:rsidP="001A3ABE">
            <w:pPr>
              <w:rPr>
                <w:rFonts w:ascii="Times New Roman" w:hAnsi="Times New Roman" w:cs="Times New Roman"/>
                <w:sz w:val="16"/>
                <w:szCs w:val="16"/>
              </w:rPr>
            </w:pPr>
          </w:p>
        </w:tc>
        <w:tc>
          <w:tcPr>
            <w:tcW w:w="2074" w:type="dxa"/>
          </w:tcPr>
          <w:p w14:paraId="553E08E2" w14:textId="77777777" w:rsidR="00BC397F" w:rsidRPr="00EA54A3" w:rsidRDefault="00BC397F" w:rsidP="001A3ABE">
            <w:pPr>
              <w:rPr>
                <w:rFonts w:ascii="Times New Roman" w:hAnsi="Times New Roman" w:cs="Times New Roman"/>
                <w:sz w:val="16"/>
                <w:szCs w:val="16"/>
              </w:rPr>
            </w:pPr>
            <w:r>
              <w:rPr>
                <w:rFonts w:ascii="Times New Roman" w:hAnsi="Times New Roman" w:cs="Times New Roman"/>
                <w:sz w:val="16"/>
                <w:szCs w:val="16"/>
              </w:rPr>
              <w:t xml:space="preserve">Identified factors influencing EIA quality </w:t>
            </w:r>
          </w:p>
        </w:tc>
        <w:tc>
          <w:tcPr>
            <w:tcW w:w="2024" w:type="dxa"/>
          </w:tcPr>
          <w:p w14:paraId="47E7BBD0" w14:textId="77777777" w:rsidR="00BC397F" w:rsidRPr="00EA54A3" w:rsidRDefault="00BC397F" w:rsidP="001A3ABE">
            <w:pPr>
              <w:rPr>
                <w:rFonts w:ascii="Times New Roman" w:hAnsi="Times New Roman" w:cs="Times New Roman"/>
                <w:sz w:val="16"/>
                <w:szCs w:val="16"/>
              </w:rPr>
            </w:pPr>
            <w:r>
              <w:rPr>
                <w:rFonts w:ascii="Times New Roman" w:hAnsi="Times New Roman" w:cs="Times New Roman"/>
                <w:sz w:val="16"/>
                <w:szCs w:val="16"/>
              </w:rPr>
              <w:t xml:space="preserve">Literature review  </w:t>
            </w:r>
          </w:p>
        </w:tc>
        <w:tc>
          <w:tcPr>
            <w:tcW w:w="2089" w:type="dxa"/>
          </w:tcPr>
          <w:p w14:paraId="201D021E" w14:textId="77777777" w:rsidR="00BC397F" w:rsidRPr="00EA54A3" w:rsidRDefault="00BC397F" w:rsidP="001A3ABE">
            <w:pPr>
              <w:rPr>
                <w:rFonts w:ascii="Times New Roman" w:hAnsi="Times New Roman" w:cs="Times New Roman"/>
                <w:sz w:val="16"/>
                <w:szCs w:val="16"/>
              </w:rPr>
            </w:pPr>
            <w:r>
              <w:rPr>
                <w:rFonts w:ascii="Times New Roman" w:hAnsi="Times New Roman" w:cs="Times New Roman"/>
                <w:sz w:val="16"/>
                <w:szCs w:val="16"/>
              </w:rPr>
              <w:fldChar w:fldCharType="begin" w:fldLock="1"/>
            </w:r>
            <w:r>
              <w:rPr>
                <w:rFonts w:ascii="Times New Roman" w:hAnsi="Times New Roman" w:cs="Times New Roman"/>
                <w:sz w:val="16"/>
                <w:szCs w:val="16"/>
              </w:rPr>
              <w:instrText>ADDIN CSL_CITATION {"citationItems":[{"id":"ITEM-1","itemData":{"DOI":"10.3152/146155109X479459","author":[{"dropping-particle":"","family":"Arend J. Kolhoff","given":"Hens A.C. Runhaar &amp; Peter P.J. Driessen","non-dropping-particle":"","parse-names":false,"suffix":""},{"dropping-particle":"","family":"To","given":"","non-dropping-particle":"","parse-names":false,"suffix":""}],"container-title":"Impact Assessment and Project Appraisal ISSN:","id":"ITEM-1","issue":"27:4","issued":{"date-parts":[["2009"]]},"page":"271-282","title":"The contribution of capacities and context to EIA system performance and effectiveness in developing countries: towards a better understanding","type":"article-journal","volume":"5517"},"uris":["http://www.mendeley.com/documents/?uuid=0f0ff12f-3a22-4d4b-bfab-59a4214fdbc6"]}],"mendeley":{"formattedCitation":"(Arend J. Kolhoff &amp; To, 2009)","manualFormatting":"( Kolhoff et al. 2009)","plainTextFormattedCitation":"(Arend J. Kolhoff &amp; To, 2009)","previouslyFormattedCitation":"(Arend J. Kolhoff &amp; To, 2009)"},"properties":{"noteIndex":0},"schema":"https://github.com/citation-style-language/schema/raw/master/csl-citation.json"}</w:instrText>
            </w:r>
            <w:r>
              <w:rPr>
                <w:rFonts w:ascii="Times New Roman" w:hAnsi="Times New Roman" w:cs="Times New Roman"/>
                <w:sz w:val="16"/>
                <w:szCs w:val="16"/>
              </w:rPr>
              <w:fldChar w:fldCharType="separate"/>
            </w:r>
            <w:r w:rsidRPr="007E630D">
              <w:rPr>
                <w:rFonts w:ascii="Times New Roman" w:hAnsi="Times New Roman" w:cs="Times New Roman"/>
                <w:noProof/>
                <w:sz w:val="16"/>
                <w:szCs w:val="16"/>
              </w:rPr>
              <w:t xml:space="preserve">( Kolhoff </w:t>
            </w:r>
            <w:r>
              <w:rPr>
                <w:rFonts w:ascii="Times New Roman" w:hAnsi="Times New Roman" w:cs="Times New Roman"/>
                <w:noProof/>
                <w:sz w:val="16"/>
                <w:szCs w:val="16"/>
              </w:rPr>
              <w:t>et al.</w:t>
            </w:r>
            <w:r w:rsidRPr="007E630D">
              <w:rPr>
                <w:rFonts w:ascii="Times New Roman" w:hAnsi="Times New Roman" w:cs="Times New Roman"/>
                <w:noProof/>
                <w:sz w:val="16"/>
                <w:szCs w:val="16"/>
              </w:rPr>
              <w:t xml:space="preserve"> 2009)</w:t>
            </w:r>
            <w:r>
              <w:rPr>
                <w:rFonts w:ascii="Times New Roman" w:hAnsi="Times New Roman" w:cs="Times New Roman"/>
                <w:sz w:val="16"/>
                <w:szCs w:val="16"/>
              </w:rPr>
              <w:fldChar w:fldCharType="end"/>
            </w:r>
          </w:p>
        </w:tc>
      </w:tr>
      <w:tr w:rsidR="00BC397F" w:rsidRPr="00EA54A3" w14:paraId="562BE7B7" w14:textId="77777777" w:rsidTr="00427467">
        <w:tc>
          <w:tcPr>
            <w:tcW w:w="1251" w:type="dxa"/>
          </w:tcPr>
          <w:p w14:paraId="1763EFB7" w14:textId="6245BE50" w:rsidR="00FF4D44" w:rsidRDefault="00BC397F" w:rsidP="001A3ABE">
            <w:pPr>
              <w:rPr>
                <w:rFonts w:ascii="Times New Roman" w:hAnsi="Times New Roman" w:cs="Times New Roman"/>
                <w:sz w:val="16"/>
                <w:szCs w:val="16"/>
              </w:rPr>
            </w:pPr>
            <w:r>
              <w:rPr>
                <w:rFonts w:ascii="Times New Roman" w:hAnsi="Times New Roman" w:cs="Times New Roman"/>
                <w:sz w:val="16"/>
                <w:szCs w:val="16"/>
              </w:rPr>
              <w:t>South Asia</w:t>
            </w:r>
          </w:p>
          <w:p w14:paraId="69AEA634" w14:textId="77777777" w:rsidR="00BC397F" w:rsidRDefault="00BC397F" w:rsidP="001A3ABE">
            <w:pPr>
              <w:rPr>
                <w:rFonts w:ascii="Times New Roman" w:hAnsi="Times New Roman" w:cs="Times New Roman"/>
                <w:sz w:val="16"/>
                <w:szCs w:val="16"/>
              </w:rPr>
            </w:pPr>
          </w:p>
        </w:tc>
        <w:tc>
          <w:tcPr>
            <w:tcW w:w="1913" w:type="dxa"/>
          </w:tcPr>
          <w:p w14:paraId="6C2AFDF7" w14:textId="77777777" w:rsidR="00BC397F" w:rsidRDefault="00BC397F" w:rsidP="001A3ABE">
            <w:pPr>
              <w:rPr>
                <w:rFonts w:ascii="Times New Roman" w:hAnsi="Times New Roman" w:cs="Times New Roman"/>
                <w:sz w:val="16"/>
                <w:szCs w:val="16"/>
              </w:rPr>
            </w:pPr>
            <w:r w:rsidRPr="00EA54A3">
              <w:rPr>
                <w:rFonts w:ascii="Times New Roman" w:hAnsi="Times New Roman" w:cs="Times New Roman"/>
                <w:sz w:val="16"/>
                <w:szCs w:val="16"/>
              </w:rPr>
              <w:t xml:space="preserve">Author’s own. </w:t>
            </w:r>
          </w:p>
        </w:tc>
        <w:tc>
          <w:tcPr>
            <w:tcW w:w="2074" w:type="dxa"/>
          </w:tcPr>
          <w:p w14:paraId="485DEE35" w14:textId="77777777" w:rsidR="00BC397F" w:rsidRDefault="00BC397F" w:rsidP="001A3ABE">
            <w:pPr>
              <w:rPr>
                <w:rFonts w:ascii="Times New Roman" w:hAnsi="Times New Roman" w:cs="Times New Roman"/>
                <w:sz w:val="16"/>
                <w:szCs w:val="16"/>
              </w:rPr>
            </w:pPr>
            <w:r w:rsidRPr="003453BD">
              <w:rPr>
                <w:rFonts w:ascii="Times New Roman" w:hAnsi="Times New Roman" w:cs="Times New Roman"/>
                <w:sz w:val="16"/>
                <w:szCs w:val="16"/>
              </w:rPr>
              <w:t xml:space="preserve">EIA </w:t>
            </w:r>
            <w:r>
              <w:rPr>
                <w:rFonts w:ascii="Times New Roman" w:hAnsi="Times New Roman" w:cs="Times New Roman"/>
                <w:sz w:val="16"/>
                <w:szCs w:val="16"/>
              </w:rPr>
              <w:t xml:space="preserve">is project specific in all the countries. </w:t>
            </w:r>
          </w:p>
        </w:tc>
        <w:tc>
          <w:tcPr>
            <w:tcW w:w="2024" w:type="dxa"/>
          </w:tcPr>
          <w:p w14:paraId="56883C4C" w14:textId="77777777" w:rsidR="00BC397F" w:rsidRPr="00EA54A3" w:rsidRDefault="00BC397F" w:rsidP="001A3ABE">
            <w:pPr>
              <w:rPr>
                <w:rFonts w:ascii="Times New Roman" w:hAnsi="Times New Roman" w:cs="Times New Roman"/>
                <w:sz w:val="16"/>
                <w:szCs w:val="16"/>
              </w:rPr>
            </w:pPr>
            <w:r>
              <w:rPr>
                <w:rFonts w:ascii="Times New Roman" w:hAnsi="Times New Roman" w:cs="Times New Roman"/>
                <w:sz w:val="16"/>
                <w:szCs w:val="16"/>
              </w:rPr>
              <w:t>EIA law review</w:t>
            </w:r>
          </w:p>
        </w:tc>
        <w:tc>
          <w:tcPr>
            <w:tcW w:w="2089" w:type="dxa"/>
          </w:tcPr>
          <w:p w14:paraId="437E0FAB" w14:textId="77777777" w:rsidR="00BC397F" w:rsidRDefault="00BC397F" w:rsidP="001A3ABE">
            <w:pPr>
              <w:rPr>
                <w:rFonts w:ascii="Times New Roman" w:hAnsi="Times New Roman" w:cs="Times New Roman"/>
                <w:sz w:val="16"/>
                <w:szCs w:val="16"/>
              </w:rPr>
            </w:pPr>
            <w:r>
              <w:rPr>
                <w:rFonts w:ascii="Times New Roman" w:hAnsi="Times New Roman" w:cs="Times New Roman"/>
                <w:sz w:val="16"/>
                <w:szCs w:val="16"/>
              </w:rPr>
              <w:fldChar w:fldCharType="begin" w:fldLock="1"/>
            </w:r>
            <w:r>
              <w:rPr>
                <w:rFonts w:ascii="Times New Roman" w:hAnsi="Times New Roman" w:cs="Times New Roman"/>
                <w:sz w:val="16"/>
                <w:szCs w:val="16"/>
              </w:rPr>
              <w:instrText>ADDIN CSL_CITATION {"citationItems":[{"id":"ITEM-1","itemData":{"author":[{"dropping-particle":"","family":"Ana Luisa Gomes Lima, Ernesto Sanchez-Triana, Darshani De Silva, Javaid Afzal, Tapas Paul, Santiago Enriquez, Shakil Ferdausi, Drona Raj Ghimire","given":"Mohammad Arif Rasuli and Bilal H. Rahill","non-dropping-particle":"","parse-names":false,"suffix":""}],"container-title":"35th Annual Conference of the International Association of Impact Assessment","id":"ITEM-1","issued":{"date-parts":[["2015"]]},"page":"1-6","publisher-place":"Florance","title":"south asia Review.pdf","type":"paper-conference"},"uris":["http://www.mendeley.com/documents/?uuid=39d99171-94df-4eb3-bc2c-5a972b4d2eb0"]}],"mendeley":{"formattedCitation":"(Ana Luisa Gomes Lima, Ernesto Sanchez-Triana, Darshani De Silva, Javaid Afzal, Tapas Paul, Santiago Enriquez, Shakil Ferdausi, Drona Raj Ghimire, 2015)","manualFormatting":"( Lima et al.2015)","plainTextFormattedCitation":"(Ana Luisa Gomes Lima, Ernesto Sanchez-Triana, Darshani De Silva, Javaid Afzal, Tapas Paul, Santiago Enriquez, Shakil Ferdausi, Drona Raj Ghimire, 2015)","previouslyFormattedCitation":"(Ana Luisa Gomes Lima, Ernesto Sanchez-Triana, Darshani De Silva, Javaid Afzal, Tapas Paul, Santiago Enriquez, Shakil Ferdausi, Drona Raj Ghimire, 2015)"},"properties":{"noteIndex":0},"schema":"https://github.com/citation-style-language/schema/raw/master/csl-citation.json"}</w:instrText>
            </w:r>
            <w:r>
              <w:rPr>
                <w:rFonts w:ascii="Times New Roman" w:hAnsi="Times New Roman" w:cs="Times New Roman"/>
                <w:sz w:val="16"/>
                <w:szCs w:val="16"/>
              </w:rPr>
              <w:fldChar w:fldCharType="separate"/>
            </w:r>
            <w:r w:rsidRPr="003453BD">
              <w:rPr>
                <w:rFonts w:ascii="Times New Roman" w:hAnsi="Times New Roman" w:cs="Times New Roman"/>
                <w:noProof/>
                <w:sz w:val="16"/>
                <w:szCs w:val="16"/>
              </w:rPr>
              <w:t>( Lima</w:t>
            </w:r>
            <w:r>
              <w:rPr>
                <w:rFonts w:ascii="Times New Roman" w:hAnsi="Times New Roman" w:cs="Times New Roman"/>
                <w:noProof/>
                <w:sz w:val="16"/>
                <w:szCs w:val="16"/>
              </w:rPr>
              <w:t xml:space="preserve"> et al.</w:t>
            </w:r>
            <w:r w:rsidRPr="003453BD">
              <w:rPr>
                <w:rFonts w:ascii="Times New Roman" w:hAnsi="Times New Roman" w:cs="Times New Roman"/>
                <w:noProof/>
                <w:sz w:val="16"/>
                <w:szCs w:val="16"/>
              </w:rPr>
              <w:t>2015)</w:t>
            </w:r>
            <w:r>
              <w:rPr>
                <w:rFonts w:ascii="Times New Roman" w:hAnsi="Times New Roman" w:cs="Times New Roman"/>
                <w:sz w:val="16"/>
                <w:szCs w:val="16"/>
              </w:rPr>
              <w:fldChar w:fldCharType="end"/>
            </w:r>
          </w:p>
        </w:tc>
      </w:tr>
      <w:tr w:rsidR="00BC397F" w:rsidRPr="00EA54A3" w14:paraId="4612D1A9" w14:textId="77777777" w:rsidTr="00427467">
        <w:tc>
          <w:tcPr>
            <w:tcW w:w="1251" w:type="dxa"/>
          </w:tcPr>
          <w:p w14:paraId="6D653417" w14:textId="77777777" w:rsidR="00BC397F" w:rsidRPr="00EA54A3" w:rsidRDefault="00BC397F" w:rsidP="001A3ABE">
            <w:pPr>
              <w:rPr>
                <w:rFonts w:ascii="Times New Roman" w:hAnsi="Times New Roman" w:cs="Times New Roman"/>
                <w:sz w:val="16"/>
                <w:szCs w:val="16"/>
              </w:rPr>
            </w:pPr>
            <w:r w:rsidRPr="00450AB4">
              <w:rPr>
                <w:rFonts w:ascii="Times New Roman" w:hAnsi="Times New Roman" w:cs="Times New Roman"/>
                <w:sz w:val="16"/>
                <w:szCs w:val="16"/>
              </w:rPr>
              <w:t>Georgia, Ghana and Yemen</w:t>
            </w:r>
          </w:p>
        </w:tc>
        <w:tc>
          <w:tcPr>
            <w:tcW w:w="1913" w:type="dxa"/>
          </w:tcPr>
          <w:p w14:paraId="5E8C43AD" w14:textId="77777777" w:rsidR="00BC397F" w:rsidRPr="00EA54A3" w:rsidRDefault="00BC397F" w:rsidP="001A3ABE">
            <w:pPr>
              <w:rPr>
                <w:rFonts w:ascii="Times New Roman" w:hAnsi="Times New Roman" w:cs="Times New Roman"/>
                <w:sz w:val="16"/>
                <w:szCs w:val="16"/>
              </w:rPr>
            </w:pPr>
            <w:r w:rsidRPr="00EA54A3">
              <w:rPr>
                <w:rFonts w:ascii="Times New Roman" w:hAnsi="Times New Roman" w:cs="Times New Roman"/>
                <w:sz w:val="16"/>
                <w:szCs w:val="16"/>
              </w:rPr>
              <w:t>Author’s own criteria.</w:t>
            </w:r>
          </w:p>
        </w:tc>
        <w:tc>
          <w:tcPr>
            <w:tcW w:w="2074" w:type="dxa"/>
          </w:tcPr>
          <w:p w14:paraId="460D1E49" w14:textId="77777777" w:rsidR="00BC397F" w:rsidRDefault="00BC397F" w:rsidP="001A3ABE">
            <w:pPr>
              <w:rPr>
                <w:rFonts w:ascii="Times New Roman" w:hAnsi="Times New Roman" w:cs="Times New Roman"/>
                <w:sz w:val="16"/>
                <w:szCs w:val="16"/>
              </w:rPr>
            </w:pPr>
            <w:r>
              <w:rPr>
                <w:rFonts w:ascii="Times New Roman" w:hAnsi="Times New Roman" w:cs="Times New Roman"/>
                <w:sz w:val="16"/>
                <w:szCs w:val="16"/>
              </w:rPr>
              <w:t xml:space="preserve">The performance of EIA system is determined by the fit between context and capabilities in all the countries. </w:t>
            </w:r>
          </w:p>
        </w:tc>
        <w:tc>
          <w:tcPr>
            <w:tcW w:w="2024" w:type="dxa"/>
          </w:tcPr>
          <w:p w14:paraId="004FB994" w14:textId="77777777" w:rsidR="00BC397F" w:rsidRDefault="00BC397F" w:rsidP="001A3ABE">
            <w:pPr>
              <w:rPr>
                <w:rFonts w:ascii="Times New Roman" w:hAnsi="Times New Roman" w:cs="Times New Roman"/>
                <w:sz w:val="16"/>
                <w:szCs w:val="16"/>
              </w:rPr>
            </w:pPr>
            <w:r>
              <w:rPr>
                <w:rFonts w:ascii="Times New Roman" w:hAnsi="Times New Roman" w:cs="Times New Roman"/>
                <w:sz w:val="16"/>
                <w:szCs w:val="16"/>
              </w:rPr>
              <w:t xml:space="preserve">Review of EIA Legislation and interviews. </w:t>
            </w:r>
          </w:p>
        </w:tc>
        <w:tc>
          <w:tcPr>
            <w:tcW w:w="2089" w:type="dxa"/>
          </w:tcPr>
          <w:p w14:paraId="0D8F1B31" w14:textId="77777777" w:rsidR="00BC397F" w:rsidRDefault="00BC397F" w:rsidP="001A3ABE">
            <w:pPr>
              <w:rPr>
                <w:rFonts w:ascii="Times New Roman" w:hAnsi="Times New Roman" w:cs="Times New Roman"/>
                <w:sz w:val="16"/>
                <w:szCs w:val="16"/>
              </w:rPr>
            </w:pPr>
            <w:r>
              <w:rPr>
                <w:rFonts w:ascii="Times New Roman" w:hAnsi="Times New Roman" w:cs="Times New Roman"/>
                <w:sz w:val="16"/>
                <w:szCs w:val="16"/>
              </w:rPr>
              <w:fldChar w:fldCharType="begin" w:fldLock="1"/>
            </w:r>
            <w:r>
              <w:rPr>
                <w:rFonts w:ascii="Times New Roman" w:hAnsi="Times New Roman" w:cs="Times New Roman"/>
                <w:sz w:val="16"/>
                <w:szCs w:val="16"/>
              </w:rPr>
              <w:instrText>ADDIN CSL_CITATION {"citationItems":[{"id":"ITEM-1","itemData":{"DOI":"10.1016/j.eiar.2012.04.004","ISSN":"0195-9255","author":[{"dropping-particle":"","family":"Kolhoff","given":"Arend J","non-dropping-particle":"","parse-names":false,"suffix":""},{"dropping-particle":"","family":"Driessen","given":"Peter P J","non-dropping-particle":"","parse-names":false,"suffix":""},{"dropping-particle":"","family":"Runhaar","given":"Hens A C","non-dropping-particle":"","parse-names":false,"suffix":""}],"container-title":"Environmental Impact Assessment Review","id":"ITEM-1","issued":{"date-parts":[["2013"]]},"page":"1-15","publisher":"Elsevier Inc.","title":"An analysis framework for characterizing and explaining development of EIA legislation in developing countries — Illustrated for Georgia , Ghana and Yemen","type":"article-journal","volume":"38"},"uris":["http://www.mendeley.com/documents/?uuid=3c38637c-0d3f-4ad7-8647-5fc6e2faace1"]}],"mendeley":{"formattedCitation":"(Kolhoff et al., 2013)","plainTextFormattedCitation":"(Kolhoff et al., 2013)","previouslyFormattedCitation":"(Kolhoff et al., 2013)"},"properties":{"noteIndex":0},"schema":"https://github.com/citation-style-language/schema/raw/master/csl-citation.json"}</w:instrText>
            </w:r>
            <w:r>
              <w:rPr>
                <w:rFonts w:ascii="Times New Roman" w:hAnsi="Times New Roman" w:cs="Times New Roman"/>
                <w:sz w:val="16"/>
                <w:szCs w:val="16"/>
              </w:rPr>
              <w:fldChar w:fldCharType="separate"/>
            </w:r>
            <w:r w:rsidRPr="000871C9">
              <w:rPr>
                <w:rFonts w:ascii="Times New Roman" w:hAnsi="Times New Roman" w:cs="Times New Roman"/>
                <w:noProof/>
                <w:sz w:val="16"/>
                <w:szCs w:val="16"/>
              </w:rPr>
              <w:t>(Kolhoff et al., 2013)</w:t>
            </w:r>
            <w:r>
              <w:rPr>
                <w:rFonts w:ascii="Times New Roman" w:hAnsi="Times New Roman" w:cs="Times New Roman"/>
                <w:sz w:val="16"/>
                <w:szCs w:val="16"/>
              </w:rPr>
              <w:fldChar w:fldCharType="end"/>
            </w:r>
          </w:p>
        </w:tc>
      </w:tr>
      <w:tr w:rsidR="00BC397F" w:rsidRPr="00EA54A3" w14:paraId="1E625E81" w14:textId="77777777" w:rsidTr="00427467">
        <w:tc>
          <w:tcPr>
            <w:tcW w:w="1251" w:type="dxa"/>
          </w:tcPr>
          <w:p w14:paraId="5B0224B4" w14:textId="77777777" w:rsidR="00BC397F" w:rsidRPr="00EA54A3" w:rsidRDefault="00BC397F" w:rsidP="001A3ABE">
            <w:pPr>
              <w:rPr>
                <w:rFonts w:ascii="Times New Roman" w:hAnsi="Times New Roman" w:cs="Times New Roman"/>
                <w:sz w:val="16"/>
                <w:szCs w:val="16"/>
              </w:rPr>
            </w:pPr>
            <w:r w:rsidRPr="00EA54A3">
              <w:rPr>
                <w:rFonts w:ascii="Times New Roman" w:hAnsi="Times New Roman" w:cs="Times New Roman"/>
                <w:sz w:val="16"/>
                <w:szCs w:val="16"/>
              </w:rPr>
              <w:t xml:space="preserve">Europe and Central Asia </w:t>
            </w:r>
          </w:p>
        </w:tc>
        <w:tc>
          <w:tcPr>
            <w:tcW w:w="1913" w:type="dxa"/>
          </w:tcPr>
          <w:p w14:paraId="7C46F769" w14:textId="77777777" w:rsidR="00BC397F" w:rsidRPr="00EA54A3" w:rsidRDefault="00BC397F" w:rsidP="001A3ABE">
            <w:pPr>
              <w:rPr>
                <w:rFonts w:ascii="Times New Roman" w:hAnsi="Times New Roman" w:cs="Times New Roman"/>
                <w:sz w:val="16"/>
                <w:szCs w:val="16"/>
              </w:rPr>
            </w:pPr>
            <w:r w:rsidRPr="00EA54A3">
              <w:rPr>
                <w:rFonts w:ascii="Times New Roman" w:hAnsi="Times New Roman" w:cs="Times New Roman"/>
                <w:sz w:val="16"/>
                <w:szCs w:val="16"/>
              </w:rPr>
              <w:t xml:space="preserve">Author’s own </w:t>
            </w:r>
          </w:p>
        </w:tc>
        <w:tc>
          <w:tcPr>
            <w:tcW w:w="2074" w:type="dxa"/>
          </w:tcPr>
          <w:p w14:paraId="498E782C" w14:textId="77777777" w:rsidR="00BC397F" w:rsidRPr="00EA54A3" w:rsidRDefault="00BC397F" w:rsidP="001A3ABE">
            <w:pPr>
              <w:rPr>
                <w:rFonts w:ascii="Times New Roman" w:hAnsi="Times New Roman" w:cs="Times New Roman"/>
                <w:sz w:val="16"/>
                <w:szCs w:val="16"/>
              </w:rPr>
            </w:pPr>
            <w:r>
              <w:rPr>
                <w:rFonts w:ascii="Times New Roman" w:hAnsi="Times New Roman" w:cs="Times New Roman"/>
                <w:sz w:val="16"/>
                <w:szCs w:val="16"/>
              </w:rPr>
              <w:t>Political and economic transition influenced regional variation in EIA.</w:t>
            </w:r>
            <w:r w:rsidRPr="00EA54A3">
              <w:rPr>
                <w:rFonts w:ascii="Times New Roman" w:hAnsi="Times New Roman" w:cs="Times New Roman"/>
                <w:sz w:val="16"/>
                <w:szCs w:val="16"/>
              </w:rPr>
              <w:t xml:space="preserve"> </w:t>
            </w:r>
          </w:p>
        </w:tc>
        <w:tc>
          <w:tcPr>
            <w:tcW w:w="2024" w:type="dxa"/>
          </w:tcPr>
          <w:p w14:paraId="79A501BA" w14:textId="77777777" w:rsidR="00BC397F" w:rsidRPr="00EA54A3" w:rsidRDefault="00BC397F" w:rsidP="001A3ABE">
            <w:pPr>
              <w:rPr>
                <w:rFonts w:ascii="Times New Roman" w:hAnsi="Times New Roman" w:cs="Times New Roman"/>
                <w:sz w:val="16"/>
                <w:szCs w:val="16"/>
              </w:rPr>
            </w:pPr>
            <w:r w:rsidRPr="00EA54A3">
              <w:rPr>
                <w:rFonts w:ascii="Times New Roman" w:hAnsi="Times New Roman" w:cs="Times New Roman"/>
                <w:sz w:val="16"/>
                <w:szCs w:val="16"/>
              </w:rPr>
              <w:t>Review of EA legislations.</w:t>
            </w:r>
          </w:p>
        </w:tc>
        <w:tc>
          <w:tcPr>
            <w:tcW w:w="2089" w:type="dxa"/>
          </w:tcPr>
          <w:p w14:paraId="4A40434B" w14:textId="40A70368" w:rsidR="00BC397F" w:rsidRPr="00EA54A3" w:rsidRDefault="00BC397F" w:rsidP="001A3ABE">
            <w:pPr>
              <w:rPr>
                <w:rFonts w:ascii="Times New Roman" w:hAnsi="Times New Roman" w:cs="Times New Roman"/>
                <w:sz w:val="16"/>
                <w:szCs w:val="16"/>
              </w:rPr>
            </w:pPr>
            <w:r w:rsidRPr="00EA54A3">
              <w:rPr>
                <w:rFonts w:ascii="Times New Roman" w:hAnsi="Times New Roman" w:cs="Times New Roman"/>
                <w:sz w:val="16"/>
                <w:szCs w:val="16"/>
              </w:rPr>
              <w:fldChar w:fldCharType="begin" w:fldLock="1"/>
            </w:r>
            <w:r w:rsidR="00583A26">
              <w:rPr>
                <w:rFonts w:ascii="Times New Roman" w:hAnsi="Times New Roman" w:cs="Times New Roman"/>
                <w:sz w:val="16"/>
                <w:szCs w:val="16"/>
              </w:rPr>
              <w:instrText>ADDIN CSL_CITATION {"citationItems":[{"id":"ITEM-1","itemData":{"DOI":"10.1006/jema.2001.0438","ISSN":"03014797","abstract":"Over the last fifteen years, Environmental Assessment systems of transitional societies of Central and Eastern Europe and Central Asia have undergone dramatic change from appraisals integrated into centrally planned economies to formal procedures aimed to ensure interdisciplinary analysis of environmental impacts and linked to publicly accountable decision-making. In most Central European nations, EA systems have been radically reformed to approximate the procedures used in developed countries, particularly in the European Union. In contrast, EA in most of the former Soviet republics has been reformed more gradually and is still based on the so-called State Environmental Review procedure inherited from the USSR and substantially different from 'Western' EA. About one-third of the transitional countries (in the Balkans, the Caucasus and Central Asia) have, so far, failed to establish functioning EA systems. Throughout the region, there has been a gap between EA legislation and practice, especially concerning interdisciplinary analysis of environmental impacts, public participation, and utilisation of EA findings in decision-making. A key driving force in the reform of EA systems has been the change in their societal context, the so-called 'process of transition'. Three main policy agendas-environmental protection, reforms of decision-making, and conforming to international requirements-along with the institutional context of EA regulations and practice have influenced both the change of EA systems over time and the regional variations in the patterns of their evolution. This study suggests that an effective reform of an EA system should be context-sensitive, or be 'in gear' with the political and economic transition. Future EA research should consider their changing societal contexts and focused on practical effects of applying EA procedures. © 2001 Academic Press.","author":[{"dropping-particle":"","family":"Cherp","given":"A.","non-dropping-particle":"","parse-names":false,"suffix":""}],"container-title":"Journal of Environmental Management","id":"ITEM-1","issue":"4","issued":{"date-parts":[["2001"]]},"page":"357-374","title":"Environmental assessment in countries in transition: Evolution in a changing context","type":"article-journal","volume":"62"},"uris":["http://www.mendeley.com/documents/?uuid=48b662d0-1dda-4f81-a076-6983ebd70ee5"]}],"mendeley":{"formattedCitation":"(Cherp, 2001b)","plainTextFormattedCitation":"(Cherp, 2001b)","previouslyFormattedCitation":"(Cherp, 2001b)"},"properties":{"noteIndex":0},"schema":"https://github.com/citation-style-language/schema/raw/master/csl-citation.json"}</w:instrText>
            </w:r>
            <w:r w:rsidRPr="00EA54A3">
              <w:rPr>
                <w:rFonts w:ascii="Times New Roman" w:hAnsi="Times New Roman" w:cs="Times New Roman"/>
                <w:sz w:val="16"/>
                <w:szCs w:val="16"/>
              </w:rPr>
              <w:fldChar w:fldCharType="separate"/>
            </w:r>
            <w:r w:rsidR="009C61D6" w:rsidRPr="009C61D6">
              <w:rPr>
                <w:rFonts w:ascii="Times New Roman" w:hAnsi="Times New Roman" w:cs="Times New Roman"/>
                <w:noProof/>
                <w:sz w:val="16"/>
                <w:szCs w:val="16"/>
              </w:rPr>
              <w:t>(Cherp, 2001b)</w:t>
            </w:r>
            <w:r w:rsidRPr="00EA54A3">
              <w:rPr>
                <w:rFonts w:ascii="Times New Roman" w:hAnsi="Times New Roman" w:cs="Times New Roman"/>
                <w:sz w:val="16"/>
                <w:szCs w:val="16"/>
              </w:rPr>
              <w:fldChar w:fldCharType="end"/>
            </w:r>
          </w:p>
        </w:tc>
      </w:tr>
      <w:tr w:rsidR="00BC397F" w:rsidRPr="00EA54A3" w14:paraId="55738844" w14:textId="77777777" w:rsidTr="00427467">
        <w:tc>
          <w:tcPr>
            <w:tcW w:w="1251" w:type="dxa"/>
          </w:tcPr>
          <w:p w14:paraId="3ED02E90" w14:textId="77777777" w:rsidR="00BC397F" w:rsidRPr="00EA54A3" w:rsidRDefault="00BC397F" w:rsidP="001A3ABE">
            <w:pPr>
              <w:rPr>
                <w:rFonts w:ascii="Times New Roman" w:hAnsi="Times New Roman" w:cs="Times New Roman"/>
                <w:sz w:val="16"/>
                <w:szCs w:val="16"/>
              </w:rPr>
            </w:pPr>
            <w:r w:rsidRPr="00EA54A3">
              <w:rPr>
                <w:rFonts w:ascii="Times New Roman" w:hAnsi="Times New Roman" w:cs="Times New Roman"/>
                <w:sz w:val="16"/>
                <w:szCs w:val="16"/>
              </w:rPr>
              <w:t>Central and Eastern Europe</w:t>
            </w:r>
          </w:p>
        </w:tc>
        <w:tc>
          <w:tcPr>
            <w:tcW w:w="1913" w:type="dxa"/>
          </w:tcPr>
          <w:p w14:paraId="539730E3" w14:textId="77777777" w:rsidR="00BC397F" w:rsidRPr="00EA54A3" w:rsidRDefault="00BC397F" w:rsidP="001A3ABE">
            <w:pPr>
              <w:rPr>
                <w:rFonts w:ascii="Times New Roman" w:hAnsi="Times New Roman" w:cs="Times New Roman"/>
                <w:sz w:val="16"/>
                <w:szCs w:val="16"/>
              </w:rPr>
            </w:pPr>
            <w:r w:rsidRPr="00EA54A3">
              <w:rPr>
                <w:rFonts w:ascii="Times New Roman" w:hAnsi="Times New Roman" w:cs="Times New Roman"/>
                <w:sz w:val="16"/>
                <w:szCs w:val="16"/>
              </w:rPr>
              <w:t xml:space="preserve">Author’s own criteria similar to systemic measures. </w:t>
            </w:r>
          </w:p>
        </w:tc>
        <w:tc>
          <w:tcPr>
            <w:tcW w:w="2074" w:type="dxa"/>
          </w:tcPr>
          <w:p w14:paraId="6A3B67DA" w14:textId="77777777" w:rsidR="00BC397F" w:rsidRPr="00EA54A3" w:rsidRDefault="00BC397F" w:rsidP="001A3ABE">
            <w:pPr>
              <w:rPr>
                <w:rFonts w:ascii="Times New Roman" w:hAnsi="Times New Roman" w:cs="Times New Roman"/>
                <w:sz w:val="16"/>
                <w:szCs w:val="16"/>
              </w:rPr>
            </w:pPr>
            <w:r w:rsidRPr="00EA54A3">
              <w:rPr>
                <w:rFonts w:ascii="Times New Roman" w:hAnsi="Times New Roman" w:cs="Times New Roman"/>
                <w:sz w:val="16"/>
                <w:szCs w:val="16"/>
              </w:rPr>
              <w:t xml:space="preserve">Inconsistencies and gaps in implementation in public participation in the screening and scoping procedures. </w:t>
            </w:r>
          </w:p>
        </w:tc>
        <w:tc>
          <w:tcPr>
            <w:tcW w:w="2024" w:type="dxa"/>
          </w:tcPr>
          <w:p w14:paraId="040C0BE9" w14:textId="77777777" w:rsidR="00BC397F" w:rsidRPr="00EA54A3" w:rsidRDefault="00BC397F" w:rsidP="001A3ABE">
            <w:pPr>
              <w:rPr>
                <w:rFonts w:ascii="Times New Roman" w:hAnsi="Times New Roman" w:cs="Times New Roman"/>
                <w:sz w:val="16"/>
                <w:szCs w:val="16"/>
              </w:rPr>
            </w:pPr>
            <w:r w:rsidRPr="00EA54A3">
              <w:rPr>
                <w:rFonts w:ascii="Times New Roman" w:hAnsi="Times New Roman" w:cs="Times New Roman"/>
                <w:sz w:val="16"/>
                <w:szCs w:val="16"/>
              </w:rPr>
              <w:t>Literature review</w:t>
            </w:r>
          </w:p>
        </w:tc>
        <w:tc>
          <w:tcPr>
            <w:tcW w:w="2089" w:type="dxa"/>
          </w:tcPr>
          <w:p w14:paraId="5D31AAD5" w14:textId="77777777" w:rsidR="00BC397F" w:rsidRPr="00EA54A3" w:rsidRDefault="00BC397F" w:rsidP="001A3ABE">
            <w:pPr>
              <w:rPr>
                <w:rFonts w:ascii="Times New Roman" w:hAnsi="Times New Roman" w:cs="Times New Roman"/>
                <w:sz w:val="16"/>
                <w:szCs w:val="16"/>
              </w:rPr>
            </w:pPr>
            <w:r w:rsidRPr="00EA54A3">
              <w:rPr>
                <w:rFonts w:ascii="Times New Roman" w:hAnsi="Times New Roman" w:cs="Times New Roman"/>
                <w:sz w:val="16"/>
                <w:szCs w:val="16"/>
              </w:rPr>
              <w:fldChar w:fldCharType="begin" w:fldLock="1"/>
            </w:r>
            <w:r>
              <w:rPr>
                <w:rFonts w:ascii="Times New Roman" w:hAnsi="Times New Roman" w:cs="Times New Roman"/>
                <w:sz w:val="16"/>
                <w:szCs w:val="16"/>
              </w:rPr>
              <w:instrText>ADDIN CSL_CITATION {"citationItems":[{"id":"ITEM-1","itemData":{"abstract":"Context In the European Union (EU), Environmental Impact Assessments (EIAs) are implemented through the EIA Directive (85/337/EEC), which entered into force in 1985. The Directive applies to public and private projects with evident or potential impact on the environment. Such projects are defined in Annex I and Annex II of the Directive: the first annex is a list of projects for which EIA is mandatory (e.g. long-distance motorways or installations for the disposal of hazardous waste), while the second comprises projects for which Member States (MSs) can choose if EIA is required (e.g. roads waste disposal installations, flood-relief works) following a process of 'screening' which takes into account criteria and thresholds set in Annex III. The Directive has been amended three times since 1985. In 1997, Directive 97/11/EC brought a widening of the list of projects for which EIA is required, included new screening criteria in Annex III and requirements for minimum information. In 2003, Directive 2003/35/EC aligned EIA legislation with the Aarhus Convention on public participation in decision making and access to justice in environmental matters. Finally, in 2009, Directive 2009/31/EC further amended Annexes I and II by adding projects related to the transport, capture and storage of carbon dioxide (CO2) 1 .","author":[{"dropping-particle":"","family":"Lotman","given":"Silvia","non-dropping-particle":"","parse-names":false,"suffix":""},{"dropping-particle":"","family":"Avramov","given":"Stefan","non-dropping-particle":"","parse-names":false,"suffix":""},{"dropping-particle":"","family":"Anna","given":"Ivanyi","non-dropping-particle":"","parse-names":false,"suffix":""}],"id":"ITEM-1","issued":{"date-parts":[["2013"]]},"title":"Implementation of Environmental Impact Assessments in Central and Eastern Europe","type":"report"},"uris":["http://www.mendeley.com/documents/?uuid=c89bec8c-f839-46d7-a77d-9c2813e134c3"]}],"mendeley":{"formattedCitation":"(Lotman et al., 2013)","plainTextFormattedCitation":"(Lotman et al., 2013)","previouslyFormattedCitation":"(Lotman et al., 2013)"},"properties":{"noteIndex":0},"schema":"https://github.com/citation-style-language/schema/raw/master/csl-citation.json"}</w:instrText>
            </w:r>
            <w:r w:rsidRPr="00EA54A3">
              <w:rPr>
                <w:rFonts w:ascii="Times New Roman" w:hAnsi="Times New Roman" w:cs="Times New Roman"/>
                <w:sz w:val="16"/>
                <w:szCs w:val="16"/>
              </w:rPr>
              <w:fldChar w:fldCharType="separate"/>
            </w:r>
            <w:r w:rsidRPr="000871C9">
              <w:rPr>
                <w:rFonts w:ascii="Times New Roman" w:hAnsi="Times New Roman" w:cs="Times New Roman"/>
                <w:noProof/>
                <w:sz w:val="16"/>
                <w:szCs w:val="16"/>
              </w:rPr>
              <w:t>(Lotman et al., 2013)</w:t>
            </w:r>
            <w:r w:rsidRPr="00EA54A3">
              <w:rPr>
                <w:rFonts w:ascii="Times New Roman" w:hAnsi="Times New Roman" w:cs="Times New Roman"/>
                <w:sz w:val="16"/>
                <w:szCs w:val="16"/>
              </w:rPr>
              <w:fldChar w:fldCharType="end"/>
            </w:r>
          </w:p>
        </w:tc>
      </w:tr>
      <w:tr w:rsidR="00BC397F" w:rsidRPr="00EA54A3" w14:paraId="7D333EE0" w14:textId="77777777" w:rsidTr="00427467">
        <w:tc>
          <w:tcPr>
            <w:tcW w:w="1251" w:type="dxa"/>
          </w:tcPr>
          <w:p w14:paraId="4C3F7F34" w14:textId="77777777" w:rsidR="00BC397F" w:rsidRPr="00EA54A3" w:rsidRDefault="00BC397F" w:rsidP="001A3ABE">
            <w:pPr>
              <w:rPr>
                <w:rFonts w:ascii="Times New Roman" w:hAnsi="Times New Roman" w:cs="Times New Roman"/>
                <w:sz w:val="16"/>
                <w:szCs w:val="16"/>
              </w:rPr>
            </w:pPr>
            <w:r w:rsidRPr="00EA54A3">
              <w:rPr>
                <w:rFonts w:ascii="Times New Roman" w:hAnsi="Times New Roman" w:cs="Times New Roman"/>
                <w:sz w:val="16"/>
                <w:szCs w:val="16"/>
              </w:rPr>
              <w:t>MENA countries</w:t>
            </w:r>
          </w:p>
        </w:tc>
        <w:tc>
          <w:tcPr>
            <w:tcW w:w="1913" w:type="dxa"/>
          </w:tcPr>
          <w:p w14:paraId="3AFFDA50" w14:textId="77777777" w:rsidR="00BC397F" w:rsidRPr="00EA54A3" w:rsidRDefault="00BC397F" w:rsidP="001A3ABE">
            <w:pPr>
              <w:rPr>
                <w:rFonts w:ascii="Times New Roman" w:hAnsi="Times New Roman" w:cs="Times New Roman"/>
                <w:sz w:val="16"/>
                <w:szCs w:val="16"/>
              </w:rPr>
            </w:pPr>
            <w:r w:rsidRPr="00EA54A3">
              <w:rPr>
                <w:rFonts w:ascii="Times New Roman" w:hAnsi="Times New Roman" w:cs="Times New Roman"/>
                <w:sz w:val="16"/>
                <w:szCs w:val="16"/>
              </w:rPr>
              <w:t>Ahmad and Wood (2002)</w:t>
            </w:r>
          </w:p>
        </w:tc>
        <w:tc>
          <w:tcPr>
            <w:tcW w:w="2074" w:type="dxa"/>
          </w:tcPr>
          <w:p w14:paraId="04670289" w14:textId="77777777" w:rsidR="00BC397F" w:rsidRPr="00EA54A3" w:rsidRDefault="00BC397F" w:rsidP="001A3ABE">
            <w:pPr>
              <w:rPr>
                <w:rFonts w:ascii="Times New Roman" w:hAnsi="Times New Roman" w:cs="Times New Roman"/>
                <w:sz w:val="16"/>
                <w:szCs w:val="16"/>
              </w:rPr>
            </w:pPr>
            <w:r w:rsidRPr="00EA54A3">
              <w:rPr>
                <w:rFonts w:ascii="Times New Roman" w:hAnsi="Times New Roman" w:cs="Times New Roman"/>
                <w:sz w:val="16"/>
                <w:szCs w:val="16"/>
              </w:rPr>
              <w:t xml:space="preserve">Weak regulatory enforcement, Lack of legal requirements for </w:t>
            </w:r>
            <w:r>
              <w:rPr>
                <w:rFonts w:ascii="Times New Roman" w:hAnsi="Times New Roman" w:cs="Times New Roman"/>
                <w:sz w:val="16"/>
                <w:szCs w:val="16"/>
              </w:rPr>
              <w:t>report content</w:t>
            </w:r>
            <w:r w:rsidRPr="00EA54A3">
              <w:rPr>
                <w:rFonts w:ascii="Times New Roman" w:hAnsi="Times New Roman" w:cs="Times New Roman"/>
                <w:sz w:val="16"/>
                <w:szCs w:val="16"/>
              </w:rPr>
              <w:t>,</w:t>
            </w:r>
            <w:r>
              <w:rPr>
                <w:rFonts w:ascii="Times New Roman" w:hAnsi="Times New Roman" w:cs="Times New Roman"/>
                <w:sz w:val="16"/>
                <w:szCs w:val="16"/>
              </w:rPr>
              <w:t xml:space="preserve"> highly centralized,</w:t>
            </w:r>
            <w:r w:rsidRPr="00EA54A3">
              <w:rPr>
                <w:rFonts w:ascii="Times New Roman" w:hAnsi="Times New Roman" w:cs="Times New Roman"/>
                <w:sz w:val="16"/>
                <w:szCs w:val="16"/>
              </w:rPr>
              <w:t xml:space="preserve"> </w:t>
            </w:r>
            <w:r>
              <w:rPr>
                <w:rFonts w:ascii="Times New Roman" w:hAnsi="Times New Roman" w:cs="Times New Roman"/>
                <w:sz w:val="16"/>
                <w:szCs w:val="16"/>
              </w:rPr>
              <w:t xml:space="preserve">weak coordination. </w:t>
            </w:r>
            <w:r w:rsidRPr="00EA54A3">
              <w:rPr>
                <w:rFonts w:ascii="Times New Roman" w:hAnsi="Times New Roman" w:cs="Times New Roman"/>
                <w:sz w:val="16"/>
                <w:szCs w:val="16"/>
              </w:rPr>
              <w:t xml:space="preserve"> </w:t>
            </w:r>
          </w:p>
        </w:tc>
        <w:tc>
          <w:tcPr>
            <w:tcW w:w="2024" w:type="dxa"/>
          </w:tcPr>
          <w:p w14:paraId="7ED90294" w14:textId="77777777" w:rsidR="00BC397F" w:rsidRPr="00EA54A3" w:rsidRDefault="00BC397F" w:rsidP="001A3ABE">
            <w:pPr>
              <w:rPr>
                <w:rFonts w:ascii="Times New Roman" w:hAnsi="Times New Roman" w:cs="Times New Roman"/>
                <w:sz w:val="16"/>
                <w:szCs w:val="16"/>
              </w:rPr>
            </w:pPr>
            <w:r w:rsidRPr="00EA54A3">
              <w:rPr>
                <w:rFonts w:ascii="Times New Roman" w:hAnsi="Times New Roman" w:cs="Times New Roman"/>
                <w:sz w:val="16"/>
                <w:szCs w:val="16"/>
              </w:rPr>
              <w:t>Review of EA legislations.</w:t>
            </w:r>
          </w:p>
        </w:tc>
        <w:tc>
          <w:tcPr>
            <w:tcW w:w="2089" w:type="dxa"/>
          </w:tcPr>
          <w:p w14:paraId="6644EC89" w14:textId="77777777" w:rsidR="00BC397F" w:rsidRPr="00EA54A3" w:rsidRDefault="00BC397F" w:rsidP="001A3ABE">
            <w:pPr>
              <w:rPr>
                <w:rFonts w:ascii="Times New Roman" w:hAnsi="Times New Roman" w:cs="Times New Roman"/>
                <w:sz w:val="16"/>
                <w:szCs w:val="16"/>
              </w:rPr>
            </w:pPr>
            <w:r w:rsidRPr="00EA54A3">
              <w:rPr>
                <w:rFonts w:ascii="Times New Roman" w:hAnsi="Times New Roman" w:cs="Times New Roman"/>
                <w:sz w:val="16"/>
                <w:szCs w:val="16"/>
              </w:rPr>
              <w:fldChar w:fldCharType="begin" w:fldLock="1"/>
            </w:r>
            <w:r>
              <w:rPr>
                <w:rFonts w:ascii="Times New Roman" w:hAnsi="Times New Roman" w:cs="Times New Roman"/>
                <w:sz w:val="16"/>
                <w:szCs w:val="16"/>
              </w:rPr>
              <w:instrText>ADDIN CSL_CITATION {"citationItems":[{"id":"ITEM-1","itemData":{"DOI":"10.1016/j.eiar.2004.01.004","ISSN":"01959255","abstract":"Environmental impact assessment (EIA) was devised as a decision tool in response to the grand swell of ecocentric concerns to mediate between the technocentric view of continued development and the ability to create economic growth while overcoming environmental problems. The assimilation of the philosophy and practice of EIA into a broad range of cultures and political systems reflects the desire and need to integrate environmental considerations into the decision-making process. This paper unveils the status of EIA systems in countries of the Middle East and North Africa region through a comparative assessment of existing and planned legislation and procedures. © 2004 Elsevier Inc. All rights reserved.","author":[{"dropping-particle":"","family":"El-Fadl","given":"Karma","non-dropping-particle":"","parse-names":false,"suffix":""},{"dropping-particle":"","family":"El-Fadel","given":"Mutasem","non-dropping-particle":"","parse-names":false,"suffix":""}],"container-title":"Environmental Impact Assessment Review","id":"ITEM-1","issue":"6","issued":{"date-parts":[["2004"]]},"page":"553-593","title":"Comparative assessment of EIA systems in MENA countries: Challenges and prospects","type":"article-journal","volume":"24"},"uris":["http://www.mendeley.com/documents/?uuid=a77615dc-44f4-4843-a650-ed0c3288da33"]}],"mendeley":{"formattedCitation":"(El-Fadl &amp; El-Fadel, 2004)","plainTextFormattedCitation":"(El-Fadl &amp; El-Fadel, 2004)","previouslyFormattedCitation":"(El-Fadl &amp; El-Fadel, 2004)"},"properties":{"noteIndex":0},"schema":"https://github.com/citation-style-language/schema/raw/master/csl-citation.json"}</w:instrText>
            </w:r>
            <w:r w:rsidRPr="00EA54A3">
              <w:rPr>
                <w:rFonts w:ascii="Times New Roman" w:hAnsi="Times New Roman" w:cs="Times New Roman"/>
                <w:sz w:val="16"/>
                <w:szCs w:val="16"/>
              </w:rPr>
              <w:fldChar w:fldCharType="separate"/>
            </w:r>
            <w:r w:rsidRPr="000871C9">
              <w:rPr>
                <w:rFonts w:ascii="Times New Roman" w:hAnsi="Times New Roman" w:cs="Times New Roman"/>
                <w:noProof/>
                <w:sz w:val="16"/>
                <w:szCs w:val="16"/>
              </w:rPr>
              <w:t>(El-Fadl &amp; El-Fadel, 2004)</w:t>
            </w:r>
            <w:r w:rsidRPr="00EA54A3">
              <w:rPr>
                <w:rFonts w:ascii="Times New Roman" w:hAnsi="Times New Roman" w:cs="Times New Roman"/>
                <w:sz w:val="16"/>
                <w:szCs w:val="16"/>
              </w:rPr>
              <w:fldChar w:fldCharType="end"/>
            </w:r>
          </w:p>
        </w:tc>
      </w:tr>
      <w:tr w:rsidR="00BC397F" w:rsidRPr="00EA54A3" w14:paraId="252A9FCD" w14:textId="77777777" w:rsidTr="00427467">
        <w:tc>
          <w:tcPr>
            <w:tcW w:w="1251" w:type="dxa"/>
          </w:tcPr>
          <w:p w14:paraId="320001ED" w14:textId="77777777" w:rsidR="00BC397F" w:rsidRPr="00EA54A3" w:rsidRDefault="00BC397F" w:rsidP="001A3ABE">
            <w:pPr>
              <w:rPr>
                <w:rFonts w:ascii="Times New Roman" w:hAnsi="Times New Roman" w:cs="Times New Roman"/>
                <w:sz w:val="16"/>
                <w:szCs w:val="16"/>
              </w:rPr>
            </w:pPr>
            <w:r w:rsidRPr="00EA54A3">
              <w:rPr>
                <w:rFonts w:ascii="Times New Roman" w:hAnsi="Times New Roman" w:cs="Times New Roman"/>
                <w:sz w:val="16"/>
                <w:szCs w:val="16"/>
              </w:rPr>
              <w:t>China and EU</w:t>
            </w:r>
          </w:p>
        </w:tc>
        <w:tc>
          <w:tcPr>
            <w:tcW w:w="1913" w:type="dxa"/>
          </w:tcPr>
          <w:p w14:paraId="45569FF6" w14:textId="77777777" w:rsidR="00BC397F" w:rsidRPr="00EA54A3" w:rsidRDefault="00BC397F" w:rsidP="001A3ABE">
            <w:pPr>
              <w:rPr>
                <w:rFonts w:ascii="Times New Roman" w:hAnsi="Times New Roman" w:cs="Times New Roman"/>
                <w:sz w:val="16"/>
                <w:szCs w:val="16"/>
              </w:rPr>
            </w:pPr>
            <w:r w:rsidRPr="00EA54A3">
              <w:rPr>
                <w:rFonts w:ascii="Times New Roman" w:hAnsi="Times New Roman" w:cs="Times New Roman"/>
                <w:sz w:val="16"/>
                <w:szCs w:val="16"/>
              </w:rPr>
              <w:t>Author’s own criteria.</w:t>
            </w:r>
          </w:p>
        </w:tc>
        <w:tc>
          <w:tcPr>
            <w:tcW w:w="2074" w:type="dxa"/>
          </w:tcPr>
          <w:p w14:paraId="2743896B" w14:textId="77777777" w:rsidR="00BC397F" w:rsidRPr="00EA54A3" w:rsidRDefault="00BC397F" w:rsidP="001A3ABE">
            <w:pPr>
              <w:rPr>
                <w:rFonts w:ascii="Times New Roman" w:hAnsi="Times New Roman" w:cs="Times New Roman"/>
                <w:sz w:val="16"/>
                <w:szCs w:val="16"/>
              </w:rPr>
            </w:pPr>
            <w:r>
              <w:rPr>
                <w:rFonts w:ascii="Times New Roman" w:hAnsi="Times New Roman" w:cs="Times New Roman"/>
                <w:sz w:val="16"/>
                <w:szCs w:val="16"/>
              </w:rPr>
              <w:t>W</w:t>
            </w:r>
            <w:r w:rsidRPr="00260A11">
              <w:rPr>
                <w:rFonts w:ascii="Times New Roman" w:hAnsi="Times New Roman" w:cs="Times New Roman"/>
                <w:sz w:val="16"/>
                <w:szCs w:val="16"/>
              </w:rPr>
              <w:t>eaknesses in China’s EIA system</w:t>
            </w:r>
            <w:r>
              <w:rPr>
                <w:rFonts w:ascii="Times New Roman" w:hAnsi="Times New Roman" w:cs="Times New Roman"/>
                <w:sz w:val="16"/>
                <w:szCs w:val="16"/>
              </w:rPr>
              <w:t xml:space="preserve"> </w:t>
            </w:r>
            <w:proofErr w:type="gramStart"/>
            <w:r>
              <w:rPr>
                <w:rFonts w:ascii="Times New Roman" w:hAnsi="Times New Roman" w:cs="Times New Roman"/>
                <w:sz w:val="16"/>
                <w:szCs w:val="16"/>
              </w:rPr>
              <w:t>are</w:t>
            </w:r>
            <w:proofErr w:type="gramEnd"/>
            <w:r w:rsidRPr="00260A11">
              <w:rPr>
                <w:rFonts w:ascii="Times New Roman" w:hAnsi="Times New Roman" w:cs="Times New Roman"/>
                <w:sz w:val="16"/>
                <w:szCs w:val="16"/>
              </w:rPr>
              <w:t xml:space="preserve"> the application of new models for EIA legislation; the improvement of EIA guidance and education; and the enhancement of public participation in EIA process.</w:t>
            </w:r>
          </w:p>
        </w:tc>
        <w:tc>
          <w:tcPr>
            <w:tcW w:w="2024" w:type="dxa"/>
          </w:tcPr>
          <w:p w14:paraId="64FB9AAC" w14:textId="77777777" w:rsidR="00BC397F" w:rsidRPr="00EA54A3" w:rsidRDefault="00BC397F" w:rsidP="001A3ABE">
            <w:pPr>
              <w:rPr>
                <w:rFonts w:ascii="Times New Roman" w:hAnsi="Times New Roman" w:cs="Times New Roman"/>
                <w:sz w:val="16"/>
                <w:szCs w:val="16"/>
              </w:rPr>
            </w:pPr>
            <w:r w:rsidRPr="00EA54A3">
              <w:rPr>
                <w:rFonts w:ascii="Times New Roman" w:hAnsi="Times New Roman" w:cs="Times New Roman"/>
                <w:sz w:val="16"/>
                <w:szCs w:val="16"/>
              </w:rPr>
              <w:t>Review of EA legislations.</w:t>
            </w:r>
          </w:p>
        </w:tc>
        <w:tc>
          <w:tcPr>
            <w:tcW w:w="2089" w:type="dxa"/>
          </w:tcPr>
          <w:p w14:paraId="2369994B" w14:textId="77777777" w:rsidR="00BC397F" w:rsidRPr="00EA54A3" w:rsidRDefault="00BC397F" w:rsidP="001A3ABE">
            <w:pPr>
              <w:rPr>
                <w:rFonts w:ascii="Times New Roman" w:hAnsi="Times New Roman" w:cs="Times New Roman"/>
                <w:sz w:val="16"/>
                <w:szCs w:val="16"/>
              </w:rPr>
            </w:pPr>
            <w:r w:rsidRPr="00EA54A3">
              <w:rPr>
                <w:rFonts w:ascii="Times New Roman" w:hAnsi="Times New Roman" w:cs="Times New Roman"/>
                <w:sz w:val="16"/>
                <w:szCs w:val="16"/>
              </w:rPr>
              <w:fldChar w:fldCharType="begin" w:fldLock="1"/>
            </w:r>
            <w:r>
              <w:rPr>
                <w:rFonts w:ascii="Times New Roman" w:hAnsi="Times New Roman" w:cs="Times New Roman"/>
                <w:sz w:val="16"/>
                <w:szCs w:val="16"/>
              </w:rPr>
              <w:instrText>ADDIN CSL_CITATION {"citationItems":[{"id":"ITEM-1","itemData":{"DOI":"10.1007/s10661-006-9502-4","author":[{"dropping-particle":"","family":"Chen","given":"Qiaoling","non-dropping-particle":"","parse-names":false,"suffix":""},{"dropping-particle":"","family":"Zhang","given":"Yuanzhi","non-dropping-particle":"","parse-names":false,"suffix":""},{"dropping-particle":"","family":"Ekroos","given":"Ari","non-dropping-particle":"","parse-names":false,"suffix":""}],"container-title":"Environ Monit Assess (2007)","id":"ITEM-1","issue":"132","issued":{"date-parts":[["2007"]]},"page":"53-65","title":"Comparison of China ’ s Environmental Impact Assessment ( EIA ) Law with the European Union ( EU ) EIA Directive","type":"article-journal","volume":"1990"},"uris":["http://www.mendeley.com/documents/?uuid=86593f64-d0b7-4200-87da-8262fde25ce4"]}],"mendeley":{"formattedCitation":"(Chen et al., 2007)","plainTextFormattedCitation":"(Chen et al., 2007)","previouslyFormattedCitation":"(Chen et al., 2007)"},"properties":{"noteIndex":0},"schema":"https://github.com/citation-style-language/schema/raw/master/csl-citation.json"}</w:instrText>
            </w:r>
            <w:r w:rsidRPr="00EA54A3">
              <w:rPr>
                <w:rFonts w:ascii="Times New Roman" w:hAnsi="Times New Roman" w:cs="Times New Roman"/>
                <w:sz w:val="16"/>
                <w:szCs w:val="16"/>
              </w:rPr>
              <w:fldChar w:fldCharType="separate"/>
            </w:r>
            <w:r w:rsidRPr="000871C9">
              <w:rPr>
                <w:rFonts w:ascii="Times New Roman" w:hAnsi="Times New Roman" w:cs="Times New Roman"/>
                <w:noProof/>
                <w:sz w:val="16"/>
                <w:szCs w:val="16"/>
              </w:rPr>
              <w:t>(Chen et al., 2007)</w:t>
            </w:r>
            <w:r w:rsidRPr="00EA54A3">
              <w:rPr>
                <w:rFonts w:ascii="Times New Roman" w:hAnsi="Times New Roman" w:cs="Times New Roman"/>
                <w:sz w:val="16"/>
                <w:szCs w:val="16"/>
              </w:rPr>
              <w:fldChar w:fldCharType="end"/>
            </w:r>
          </w:p>
        </w:tc>
      </w:tr>
    </w:tbl>
    <w:p w14:paraId="1ABD845E" w14:textId="238E6CCD" w:rsidR="00BC397F" w:rsidRPr="00D4529A" w:rsidRDefault="00D4529A" w:rsidP="00DE5CF3">
      <w:pPr>
        <w:rPr>
          <w:rFonts w:ascii="Times New Roman" w:hAnsi="Times New Roman" w:cs="Times New Roman"/>
          <w:sz w:val="20"/>
          <w:szCs w:val="20"/>
        </w:rPr>
      </w:pPr>
      <w:r w:rsidRPr="00D4529A">
        <w:rPr>
          <w:rFonts w:ascii="Times New Roman" w:hAnsi="Times New Roman" w:cs="Times New Roman"/>
          <w:sz w:val="20"/>
          <w:szCs w:val="20"/>
        </w:rPr>
        <w:t>Table 1: Literature on EIA reviews in countries involved in BRI</w:t>
      </w:r>
      <w:r w:rsidR="003727AD">
        <w:rPr>
          <w:rFonts w:ascii="Times New Roman" w:hAnsi="Times New Roman" w:cs="Times New Roman"/>
          <w:sz w:val="20"/>
          <w:szCs w:val="20"/>
        </w:rPr>
        <w:t xml:space="preserve">. For more detail information about the literature, see </w:t>
      </w:r>
      <w:r w:rsidR="003727AD">
        <w:rPr>
          <w:rFonts w:ascii="Times New Roman" w:hAnsi="Times New Roman" w:cs="Times New Roman"/>
          <w:sz w:val="20"/>
          <w:szCs w:val="20"/>
        </w:rPr>
        <w:fldChar w:fldCharType="begin" w:fldLock="1"/>
      </w:r>
      <w:r w:rsidR="00CF6686">
        <w:rPr>
          <w:rFonts w:ascii="Times New Roman" w:hAnsi="Times New Roman" w:cs="Times New Roman"/>
          <w:sz w:val="20"/>
          <w:szCs w:val="20"/>
        </w:rPr>
        <w:instrText>ADDIN CSL_CITATION {"citationItems":[{"id":"ITEM-1","itemData":{"DOI":"10.1016/j.eiar.2019.106361","ISSN":"01959255","abstract":"BRI has a great potential to improve necessary infrastructure, regional development, connectivity, and industrialization, and promote the sustainable transformation of the countries along the routes. Despite the remarkable aims, economic growth ambition of BRI may clash with the sustainability of the ecosystem given the scales of operations in environmentally sensitive regions, and the amount of material and energy needed. Therefore, the sustainable potential and environmental stewardship of the BRI will largely depend on the standard of strategic environmental and social management, and integration between China and partner countries of respective priorities, policies, and regulations. The effectiveness and compatibility of environmental impact assessment systems (EIA) remain largely unknown, especially across the diverse ecological, social, economic and political contexts represented in countries along the BRI. We review and compare EIA systems on the contextual factors that moderate the effectiveness and compatibility with China's policy. This work helps to identify strategies to more efficiently and effectively implement BRI towards sustainable development.","author":[{"dropping-particle":"","family":"Aung","given":"Thiri Shwesin","non-dropping-particle":"","parse-names":false,"suffix":""},{"dropping-particle":"","family":"Fischer","given":"Thomas B.","non-dropping-particle":"","parse-names":false,"suffix":""},{"dropping-particle":"","family":"Shengji","given":"Luan","non-dropping-particle":"","parse-names":false,"suffix":""}],"container-title":"Environmental Impact Assessment Review","id":"ITEM-1","issue":"January","issued":{"date-parts":[["2020"]]},"page":"106361","publisher":"Elsevier","title":"Evaluating environmental impact assessment (EIA) in the countries along the belt and road initiatives: System effectiveness and the compatibility with the Chinese EIA","type":"article-journal","volume":"81"},"uris":["http://www.mendeley.com/documents/?uuid=44a04387-54a3-4d95-bdb8-16a2fadc1a1e"]}],"mendeley":{"formattedCitation":"(Aung et al., 2020)","plainTextFormattedCitation":"(Aung et al., 2020)","previouslyFormattedCitation":"(Aung et al., 2020)"},"properties":{"noteIndex":0},"schema":"https://github.com/citation-style-language/schema/raw/master/csl-citation.json"}</w:instrText>
      </w:r>
      <w:r w:rsidR="003727AD">
        <w:rPr>
          <w:rFonts w:ascii="Times New Roman" w:hAnsi="Times New Roman" w:cs="Times New Roman"/>
          <w:sz w:val="20"/>
          <w:szCs w:val="20"/>
        </w:rPr>
        <w:fldChar w:fldCharType="separate"/>
      </w:r>
      <w:r w:rsidR="003727AD" w:rsidRPr="003727AD">
        <w:rPr>
          <w:rFonts w:ascii="Times New Roman" w:hAnsi="Times New Roman" w:cs="Times New Roman"/>
          <w:noProof/>
          <w:sz w:val="20"/>
          <w:szCs w:val="20"/>
        </w:rPr>
        <w:t>(Aung et al., 2020)</w:t>
      </w:r>
      <w:r w:rsidR="003727AD">
        <w:rPr>
          <w:rFonts w:ascii="Times New Roman" w:hAnsi="Times New Roman" w:cs="Times New Roman"/>
          <w:sz w:val="20"/>
          <w:szCs w:val="20"/>
        </w:rPr>
        <w:fldChar w:fldCharType="end"/>
      </w:r>
      <w:r w:rsidR="003727AD">
        <w:rPr>
          <w:rFonts w:ascii="Times New Roman" w:hAnsi="Times New Roman" w:cs="Times New Roman"/>
          <w:sz w:val="20"/>
          <w:szCs w:val="20"/>
        </w:rPr>
        <w:t>.</w:t>
      </w:r>
    </w:p>
    <w:p w14:paraId="532686CF" w14:textId="58BAC3CC" w:rsidR="00BE3EED" w:rsidRDefault="00BE3EED">
      <w:pPr>
        <w:rPr>
          <w:rFonts w:ascii="Times New Roman" w:hAnsi="Times New Roman" w:cs="Times New Roman"/>
        </w:rPr>
      </w:pPr>
    </w:p>
    <w:p w14:paraId="788995AF" w14:textId="77777777" w:rsidR="00AF045A" w:rsidRDefault="00AF045A">
      <w:pPr>
        <w:rPr>
          <w:rFonts w:ascii="Times New Roman" w:hAnsi="Times New Roman" w:cs="Times New Roman"/>
          <w:i/>
          <w:iCs/>
        </w:rPr>
      </w:pPr>
      <w:r>
        <w:rPr>
          <w:rFonts w:ascii="Times New Roman" w:hAnsi="Times New Roman" w:cs="Times New Roman"/>
          <w:i/>
          <w:iCs/>
        </w:rPr>
        <w:br w:type="page"/>
      </w:r>
    </w:p>
    <w:p w14:paraId="7AD79E26" w14:textId="0C690441" w:rsidR="00D27685" w:rsidRPr="00392014" w:rsidRDefault="00D27685" w:rsidP="00D27685">
      <w:pPr>
        <w:rPr>
          <w:rFonts w:ascii="Times New Roman" w:hAnsi="Times New Roman" w:cs="Times New Roman"/>
          <w:i/>
          <w:iCs/>
        </w:rPr>
      </w:pPr>
      <w:r>
        <w:rPr>
          <w:rFonts w:ascii="Times New Roman" w:hAnsi="Times New Roman" w:cs="Times New Roman"/>
          <w:i/>
          <w:iCs/>
        </w:rPr>
        <w:lastRenderedPageBreak/>
        <w:t xml:space="preserve">Consideration of </w:t>
      </w:r>
      <w:r w:rsidRPr="00392014">
        <w:rPr>
          <w:rFonts w:ascii="Times New Roman" w:hAnsi="Times New Roman" w:cs="Times New Roman"/>
          <w:i/>
          <w:iCs/>
        </w:rPr>
        <w:t xml:space="preserve">EIA in Belt and Road Project Approval </w:t>
      </w:r>
    </w:p>
    <w:p w14:paraId="3CDB0C9E" w14:textId="77777777" w:rsidR="00D27685" w:rsidRPr="00292B53" w:rsidRDefault="00D27685" w:rsidP="00D27685">
      <w:pPr>
        <w:rPr>
          <w:rFonts w:ascii="Times New Roman" w:hAnsi="Times New Roman" w:cs="Times New Roman"/>
          <w:b/>
          <w:bCs/>
        </w:rPr>
      </w:pPr>
    </w:p>
    <w:p w14:paraId="3A7FEA22" w14:textId="33D4EA43" w:rsidR="00D27685" w:rsidRDefault="00D27685" w:rsidP="00D27685">
      <w:pPr>
        <w:rPr>
          <w:rFonts w:ascii="Times New Roman" w:hAnsi="Times New Roman" w:cs="Times New Roman"/>
        </w:rPr>
      </w:pPr>
      <w:r w:rsidRPr="00292B53">
        <w:rPr>
          <w:rFonts w:ascii="Times New Roman" w:hAnsi="Times New Roman" w:cs="Times New Roman"/>
        </w:rPr>
        <w:t xml:space="preserve">In 2016, China’s National Development and Reform Commission (NRDC) promulgated new measures to restrain undesirable investments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Sheng","given":"Micheal","non-dropping-particle":"","parse-names":false,"suffix":""}],"id":"ITEM-1","issued":{"date-parts":[["2018"]]},"title":"Chinese outbound investment regulations for a new year","type":"report"},"uris":["http://www.mendeley.com/documents/?uuid=335e1479-74ad-4149-9ec1-aaad746ea67f"]}],"mendeley":{"formattedCitation":"(Sheng, 2018)","plainTextFormattedCitation":"(Sheng, 2018)","previouslyFormattedCitation":"(Sheng, 2018)"},"properties":{"noteIndex":0},"schema":"https://github.com/citation-style-language/schema/raw/master/csl-citation.json"}</w:instrText>
      </w:r>
      <w:r>
        <w:rPr>
          <w:rFonts w:ascii="Times New Roman" w:hAnsi="Times New Roman" w:cs="Times New Roman"/>
        </w:rPr>
        <w:fldChar w:fldCharType="separate"/>
      </w:r>
      <w:r w:rsidRPr="00565D61">
        <w:rPr>
          <w:rFonts w:ascii="Times New Roman" w:hAnsi="Times New Roman" w:cs="Times New Roman"/>
          <w:noProof/>
        </w:rPr>
        <w:t>(Sheng, 2018)</w:t>
      </w:r>
      <w:r>
        <w:rPr>
          <w:rFonts w:ascii="Times New Roman" w:hAnsi="Times New Roman" w:cs="Times New Roman"/>
        </w:rPr>
        <w:fldChar w:fldCharType="end"/>
      </w:r>
      <w:r w:rsidRPr="00292B53">
        <w:rPr>
          <w:rFonts w:ascii="Times New Roman" w:hAnsi="Times New Roman" w:cs="Times New Roman"/>
        </w:rPr>
        <w:t xml:space="preserve">. </w:t>
      </w:r>
      <w:r>
        <w:rPr>
          <w:rFonts w:ascii="Times New Roman" w:hAnsi="Times New Roman" w:cs="Times New Roman"/>
        </w:rPr>
        <w:t xml:space="preserve">Regulatory changes were made for outbound investments, including investments along the Belt and Road countries to obtain clearance from </w:t>
      </w:r>
      <w:r w:rsidR="00AF045A">
        <w:rPr>
          <w:rFonts w:ascii="Times New Roman" w:hAnsi="Times New Roman" w:cs="Times New Roman"/>
        </w:rPr>
        <w:t xml:space="preserve">the </w:t>
      </w:r>
      <w:r>
        <w:rPr>
          <w:rFonts w:ascii="Times New Roman" w:hAnsi="Times New Roman" w:cs="Times New Roman"/>
        </w:rPr>
        <w:t>NRDC. The key regulators involved in the process are the s</w:t>
      </w:r>
      <w:r w:rsidRPr="00C17A6A">
        <w:rPr>
          <w:rFonts w:ascii="Times New Roman" w:hAnsi="Times New Roman" w:cs="Times New Roman"/>
        </w:rPr>
        <w:t>tate-owned Assets Supervision and Administration Commission of the State Council (SASAC)</w:t>
      </w:r>
      <w:r>
        <w:rPr>
          <w:rFonts w:ascii="Times New Roman" w:hAnsi="Times New Roman" w:cs="Times New Roman"/>
        </w:rPr>
        <w:t xml:space="preserve">, </w:t>
      </w:r>
      <w:r w:rsidRPr="00C17A6A">
        <w:rPr>
          <w:rFonts w:ascii="Times New Roman" w:hAnsi="Times New Roman" w:cs="Times New Roman"/>
        </w:rPr>
        <w:t>act</w:t>
      </w:r>
      <w:r>
        <w:rPr>
          <w:rFonts w:ascii="Times New Roman" w:hAnsi="Times New Roman" w:cs="Times New Roman"/>
        </w:rPr>
        <w:t>ing</w:t>
      </w:r>
      <w:r w:rsidRPr="00C17A6A">
        <w:rPr>
          <w:rFonts w:ascii="Times New Roman" w:hAnsi="Times New Roman" w:cs="Times New Roman"/>
        </w:rPr>
        <w:t xml:space="preserve"> as shareholder of Central Government state-owned Enterprises</w:t>
      </w:r>
      <w:r>
        <w:rPr>
          <w:rFonts w:ascii="Times New Roman" w:hAnsi="Times New Roman" w:cs="Times New Roman"/>
        </w:rPr>
        <w:t xml:space="preserve"> and t</w:t>
      </w:r>
      <w:r w:rsidRPr="00C17A6A">
        <w:rPr>
          <w:rFonts w:ascii="Times New Roman" w:hAnsi="Times New Roman" w:cs="Times New Roman"/>
        </w:rPr>
        <w:t>he Ministry of Finance and Commerce (MOFCOM)</w:t>
      </w:r>
      <w:r>
        <w:rPr>
          <w:rFonts w:ascii="Times New Roman" w:hAnsi="Times New Roman" w:cs="Times New Roman"/>
        </w:rPr>
        <w:t>, t</w:t>
      </w:r>
      <w:r w:rsidRPr="00C17A6A">
        <w:rPr>
          <w:rFonts w:ascii="Times New Roman" w:hAnsi="Times New Roman" w:cs="Times New Roman"/>
        </w:rPr>
        <w:t>he Ministry of Finance and Commerce (MOFCOM)</w:t>
      </w:r>
      <w:r>
        <w:rPr>
          <w:rFonts w:ascii="Times New Roman" w:hAnsi="Times New Roman" w:cs="Times New Roman"/>
        </w:rPr>
        <w:t xml:space="preserve"> and t</w:t>
      </w:r>
      <w:r w:rsidRPr="00C17A6A">
        <w:rPr>
          <w:rFonts w:ascii="Times New Roman" w:hAnsi="Times New Roman" w:cs="Times New Roman"/>
        </w:rPr>
        <w:t>he State Administration of Foreign Exchange (SAFE).</w:t>
      </w:r>
      <w:r>
        <w:rPr>
          <w:rFonts w:ascii="Times New Roman" w:hAnsi="Times New Roman" w:cs="Times New Roman"/>
        </w:rPr>
        <w:t xml:space="preserve"> Fig 1 summarizes the approval process of Chinese outbound investment. Typical projects under the Belt and Road involve; 1. Strategic foresight, 2. Preliminary preparation, 3. Project bid, 4. Operation management and 5. Project completion and exit </w:t>
      </w:r>
      <w:r>
        <w:rPr>
          <w:rFonts w:ascii="Times New Roman" w:hAnsi="Times New Roman" w:cs="Times New Roman"/>
        </w:rPr>
        <w:fldChar w:fldCharType="begin" w:fldLock="1"/>
      </w:r>
      <w:r>
        <w:rPr>
          <w:rFonts w:ascii="Times New Roman" w:hAnsi="Times New Roman" w:cs="Times New Roman" w:hint="eastAsia"/>
        </w:rPr>
        <w:instrText>ADDIN CSL_CITATION {"citationItems":[{"id":"ITEM-1","itemData":{"author":[{"dropping-particle":"","family":"PWCCN","given":"","non-dropping-particle":"","parse-names":false,"suffix":""}],"id":"ITEM-1","issued":{"date-parts":[["2015"]]},"title":"</w:instrText>
      </w:r>
      <w:r>
        <w:rPr>
          <w:rFonts w:ascii="Times New Roman" w:hAnsi="Times New Roman" w:cs="Times New Roman" w:hint="eastAsia"/>
        </w:rPr>
        <w:instrText>海外工程项目</w:instrText>
      </w:r>
      <w:r>
        <w:rPr>
          <w:rFonts w:ascii="Times New Roman" w:hAnsi="Times New Roman" w:cs="Times New Roman" w:hint="eastAsia"/>
        </w:rPr>
        <w:instrText xml:space="preserve"> </w:instrText>
      </w:r>
      <w:r>
        <w:rPr>
          <w:rFonts w:ascii="Times New Roman" w:hAnsi="Times New Roman" w:cs="Times New Roman" w:hint="eastAsia"/>
        </w:rPr>
        <w:instrText>一站式解决方案</w:instrText>
      </w:r>
      <w:r>
        <w:rPr>
          <w:rFonts w:ascii="Times New Roman" w:hAnsi="Times New Roman" w:cs="Times New Roman" w:hint="eastAsia"/>
        </w:rPr>
        <w:instrText>","type":"report"},"uris":["http://www.mendeley.com/documents/?uuid=7844545d-432c-404c-ad18-d138217ad131"]}],"mendeley":{"formattedCitation":"(PWCCN, 2015)","plainTextFormattedCitation":"(PWCCN, 2015)","previouslyFormattedCitation":"(PWCCN, 2015)"},"p</w:instrText>
      </w:r>
      <w:r>
        <w:rPr>
          <w:rFonts w:ascii="Times New Roman" w:hAnsi="Times New Roman" w:cs="Times New Roman"/>
        </w:rPr>
        <w:instrText>roperties":{"noteIndex":0},"schema":"https://github.com/citation-style-language/schema/raw/master/csl-citation.json"}</w:instrText>
      </w:r>
      <w:r>
        <w:rPr>
          <w:rFonts w:ascii="Times New Roman" w:hAnsi="Times New Roman" w:cs="Times New Roman"/>
        </w:rPr>
        <w:fldChar w:fldCharType="separate"/>
      </w:r>
      <w:r w:rsidRPr="004B48A7">
        <w:rPr>
          <w:rFonts w:ascii="Times New Roman" w:hAnsi="Times New Roman" w:cs="Times New Roman"/>
          <w:noProof/>
        </w:rPr>
        <w:t>(PWCCN, 2015)</w:t>
      </w:r>
      <w:r>
        <w:rPr>
          <w:rFonts w:ascii="Times New Roman" w:hAnsi="Times New Roman" w:cs="Times New Roman"/>
        </w:rPr>
        <w:fldChar w:fldCharType="end"/>
      </w:r>
      <w:r>
        <w:rPr>
          <w:rFonts w:ascii="Times New Roman" w:hAnsi="Times New Roman" w:cs="Times New Roman"/>
        </w:rPr>
        <w:t xml:space="preserve">. </w:t>
      </w:r>
    </w:p>
    <w:p w14:paraId="0BD30EB6" w14:textId="4D41F163" w:rsidR="00D27685" w:rsidRDefault="00D27685" w:rsidP="00E62842">
      <w:pPr>
        <w:ind w:firstLine="720"/>
        <w:rPr>
          <w:rFonts w:ascii="Times New Roman" w:hAnsi="Times New Roman" w:cs="Times New Roman"/>
        </w:rPr>
      </w:pPr>
      <w:r w:rsidRPr="00292B53">
        <w:rPr>
          <w:rFonts w:ascii="Times New Roman" w:hAnsi="Times New Roman" w:cs="Times New Roman"/>
        </w:rPr>
        <w:t xml:space="preserve">China developed environmental regulations </w:t>
      </w:r>
      <w:r>
        <w:rPr>
          <w:rFonts w:ascii="Times New Roman" w:hAnsi="Times New Roman" w:cs="Times New Roman"/>
        </w:rPr>
        <w:t xml:space="preserve">for </w:t>
      </w:r>
      <w:r w:rsidRPr="00292B53">
        <w:rPr>
          <w:rFonts w:ascii="Times New Roman" w:hAnsi="Times New Roman" w:cs="Times New Roman"/>
        </w:rPr>
        <w:t xml:space="preserve">foreign outbound investments, such as guidelines for environmental </w:t>
      </w:r>
      <w:r>
        <w:rPr>
          <w:rFonts w:ascii="Times New Roman" w:hAnsi="Times New Roman" w:cs="Times New Roman"/>
        </w:rPr>
        <w:t>preservation</w:t>
      </w:r>
      <w:r w:rsidRPr="00292B53">
        <w:rPr>
          <w:rFonts w:ascii="Times New Roman" w:hAnsi="Times New Roman" w:cs="Times New Roman"/>
        </w:rPr>
        <w:t xml:space="preserve"> in foreign investment and </w:t>
      </w:r>
      <w:r>
        <w:rPr>
          <w:rFonts w:ascii="Times New Roman" w:hAnsi="Times New Roman" w:cs="Times New Roman"/>
        </w:rPr>
        <w:t>enterprise</w:t>
      </w:r>
      <w:r w:rsidRPr="00292B53">
        <w:rPr>
          <w:rFonts w:ascii="Times New Roman" w:hAnsi="Times New Roman" w:cs="Times New Roman"/>
        </w:rPr>
        <w:t xml:space="preserve">, guidance on promoting </w:t>
      </w:r>
      <w:r>
        <w:rPr>
          <w:rFonts w:ascii="Times New Roman" w:hAnsi="Times New Roman" w:cs="Times New Roman"/>
        </w:rPr>
        <w:t>a G</w:t>
      </w:r>
      <w:r w:rsidRPr="00292B53">
        <w:rPr>
          <w:rFonts w:ascii="Times New Roman" w:hAnsi="Times New Roman" w:cs="Times New Roman"/>
        </w:rPr>
        <w:t xml:space="preserve">reen Belt and Road and </w:t>
      </w:r>
      <w:r>
        <w:rPr>
          <w:rFonts w:ascii="Times New Roman" w:hAnsi="Times New Roman" w:cs="Times New Roman"/>
        </w:rPr>
        <w:t xml:space="preserve">the </w:t>
      </w:r>
      <w:r w:rsidRPr="00292B53">
        <w:rPr>
          <w:rFonts w:ascii="Times New Roman" w:hAnsi="Times New Roman" w:cs="Times New Roman"/>
        </w:rPr>
        <w:t>AIIB directive on environmental and social protection</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AIIB","given":"","non-dropping-particle":"","parse-names":false,"suffix":""}],"id":"ITEM-1","issued":{"date-parts":[["2016"]]},"title":"AIIB env and social framework","type":"report"},"uris":["http://www.mendeley.com/documents/?uuid=a347e5cf-0cdd-4706-b8a8-ecf3d64526d0"]}],"mendeley":{"formattedCitation":"(AIIB, 2016)","plainTextFormattedCitation":"(AIIB, 2016)","previouslyFormattedCitation":"(AIIB, 2016)"},"properties":{"noteIndex":0},"schema":"https://github.com/citation-style-language/schema/raw/master/csl-citation.json"}</w:instrText>
      </w:r>
      <w:r>
        <w:rPr>
          <w:rFonts w:ascii="Times New Roman" w:hAnsi="Times New Roman" w:cs="Times New Roman"/>
        </w:rPr>
        <w:fldChar w:fldCharType="separate"/>
      </w:r>
      <w:r w:rsidRPr="00C54D35">
        <w:rPr>
          <w:rFonts w:ascii="Times New Roman" w:hAnsi="Times New Roman" w:cs="Times New Roman"/>
          <w:noProof/>
        </w:rPr>
        <w:t>(AIIB, 2016)</w:t>
      </w:r>
      <w:r>
        <w:rPr>
          <w:rFonts w:ascii="Times New Roman" w:hAnsi="Times New Roman" w:cs="Times New Roman"/>
        </w:rPr>
        <w:fldChar w:fldCharType="end"/>
      </w:r>
      <w:r w:rsidRPr="00292B53">
        <w:rPr>
          <w:rFonts w:ascii="Times New Roman" w:hAnsi="Times New Roman" w:cs="Times New Roman"/>
        </w:rPr>
        <w:t>. Likewise, project approval process</w:t>
      </w:r>
      <w:r>
        <w:rPr>
          <w:rFonts w:ascii="Times New Roman" w:hAnsi="Times New Roman" w:cs="Times New Roman"/>
        </w:rPr>
        <w:t>es</w:t>
      </w:r>
      <w:r w:rsidRPr="00292B53">
        <w:rPr>
          <w:rFonts w:ascii="Times New Roman" w:hAnsi="Times New Roman" w:cs="Times New Roman"/>
        </w:rPr>
        <w:t xml:space="preserve"> restrict investment</w:t>
      </w:r>
      <w:r>
        <w:rPr>
          <w:rFonts w:ascii="Times New Roman" w:hAnsi="Times New Roman" w:cs="Times New Roman"/>
        </w:rPr>
        <w:t>s that</w:t>
      </w:r>
      <w:r w:rsidRPr="00292B53">
        <w:rPr>
          <w:rFonts w:ascii="Times New Roman" w:hAnsi="Times New Roman" w:cs="Times New Roman"/>
        </w:rPr>
        <w:t xml:space="preserve"> fail to meet </w:t>
      </w:r>
      <w:r>
        <w:rPr>
          <w:rFonts w:ascii="Times New Roman" w:hAnsi="Times New Roman" w:cs="Times New Roman"/>
        </w:rPr>
        <w:t xml:space="preserve">basic </w:t>
      </w:r>
      <w:r w:rsidRPr="00292B53">
        <w:rPr>
          <w:rFonts w:ascii="Times New Roman" w:hAnsi="Times New Roman" w:cs="Times New Roman"/>
        </w:rPr>
        <w:t>environmental, energy efficiency and safety standard</w:t>
      </w:r>
      <w:r>
        <w:rPr>
          <w:rFonts w:ascii="Times New Roman" w:hAnsi="Times New Roman" w:cs="Times New Roman"/>
        </w:rPr>
        <w:t xml:space="preserve">s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Sheng","given":"Micheal","non-dropping-particle":"","parse-names":false,"suffix":""}],"id":"ITEM-1","issued":{"date-parts":[["2018"]]},"title":"Chinese outbound investment regulations for a new year","type":"report"},"uris":["http://www.mendeley.com/documents/?uuid=335e1479-74ad-4149-9ec1-aaad746ea67f"]}],"mendeley":{"formattedCitation":"(Sheng, 2018)","plainTextFormattedCitation":"(Sheng, 2018)","previouslyFormattedCitation":"(Sheng, 2018)"},"properties":{"noteIndex":0},"schema":"https://github.com/citation-style-language/schema/raw/master/csl-citation.json"}</w:instrText>
      </w:r>
      <w:r>
        <w:rPr>
          <w:rFonts w:ascii="Times New Roman" w:hAnsi="Times New Roman" w:cs="Times New Roman"/>
        </w:rPr>
        <w:fldChar w:fldCharType="separate"/>
      </w:r>
      <w:r w:rsidRPr="00565D61">
        <w:rPr>
          <w:rFonts w:ascii="Times New Roman" w:hAnsi="Times New Roman" w:cs="Times New Roman"/>
          <w:noProof/>
        </w:rPr>
        <w:t>(Sheng, 2018)</w:t>
      </w:r>
      <w:r>
        <w:rPr>
          <w:rFonts w:ascii="Times New Roman" w:hAnsi="Times New Roman" w:cs="Times New Roman"/>
        </w:rPr>
        <w:fldChar w:fldCharType="end"/>
      </w:r>
      <w:r w:rsidRPr="00292B53">
        <w:rPr>
          <w:rFonts w:ascii="Times New Roman" w:hAnsi="Times New Roman" w:cs="Times New Roman"/>
        </w:rPr>
        <w:t>. However, the guideline</w:t>
      </w:r>
      <w:r>
        <w:rPr>
          <w:rFonts w:ascii="Times New Roman" w:hAnsi="Times New Roman" w:cs="Times New Roman"/>
        </w:rPr>
        <w:t>s</w:t>
      </w:r>
      <w:r w:rsidRPr="00292B53">
        <w:rPr>
          <w:rFonts w:ascii="Times New Roman" w:hAnsi="Times New Roman" w:cs="Times New Roman"/>
        </w:rPr>
        <w:t xml:space="preserve"> do not specify how these measures will be evaluated and administered. The screening of sensitive or non-sensitive industr</w:t>
      </w:r>
      <w:r>
        <w:rPr>
          <w:rFonts w:ascii="Times New Roman" w:hAnsi="Times New Roman" w:cs="Times New Roman"/>
        </w:rPr>
        <w:t>ies</w:t>
      </w:r>
      <w:r w:rsidRPr="00292B53">
        <w:rPr>
          <w:rFonts w:ascii="Times New Roman" w:hAnsi="Times New Roman" w:cs="Times New Roman"/>
        </w:rPr>
        <w:t xml:space="preserve"> in current approval regulation is primarily based on political and security</w:t>
      </w:r>
      <w:r>
        <w:rPr>
          <w:rFonts w:ascii="Times New Roman" w:hAnsi="Times New Roman" w:cs="Times New Roman"/>
        </w:rPr>
        <w:t>, but not environmental</w:t>
      </w:r>
      <w:r w:rsidRPr="00292B53">
        <w:rPr>
          <w:rFonts w:ascii="Times New Roman" w:hAnsi="Times New Roman" w:cs="Times New Roman"/>
        </w:rPr>
        <w:t xml:space="preserve"> concerns. For instance, prohibited transaction</w:t>
      </w:r>
      <w:r>
        <w:rPr>
          <w:rFonts w:ascii="Times New Roman" w:hAnsi="Times New Roman" w:cs="Times New Roman"/>
        </w:rPr>
        <w:t>s</w:t>
      </w:r>
      <w:r w:rsidRPr="00292B53">
        <w:rPr>
          <w:rFonts w:ascii="Times New Roman" w:hAnsi="Times New Roman" w:cs="Times New Roman"/>
        </w:rPr>
        <w:t xml:space="preserve"> include the export of core military technologies, gambling and sex industries, and media operations.</w:t>
      </w:r>
      <w:r>
        <w:rPr>
          <w:rFonts w:ascii="Times New Roman" w:hAnsi="Times New Roman" w:cs="Times New Roman"/>
        </w:rPr>
        <w:t xml:space="preserve"> It is here where the results of our research can help strengthening the environmental component in BRI investment.</w:t>
      </w:r>
    </w:p>
    <w:p w14:paraId="3AE82672" w14:textId="77777777" w:rsidR="00D27685" w:rsidRDefault="00D27685" w:rsidP="00D27685">
      <w:pPr>
        <w:rPr>
          <w:rFonts w:ascii="Times New Roman" w:hAnsi="Times New Roman" w:cs="Times New Roman"/>
        </w:rPr>
      </w:pPr>
      <w:r>
        <w:rPr>
          <w:noProof/>
          <w:lang w:val="en-GB" w:eastAsia="en-GB"/>
        </w:rPr>
        <w:drawing>
          <wp:anchor distT="0" distB="0" distL="114300" distR="114300" simplePos="0" relativeHeight="251878912" behindDoc="0" locked="0" layoutInCell="1" allowOverlap="1" wp14:anchorId="65D82BDE" wp14:editId="3117D790">
            <wp:simplePos x="0" y="0"/>
            <wp:positionH relativeFrom="column">
              <wp:posOffset>0</wp:posOffset>
            </wp:positionH>
            <wp:positionV relativeFrom="paragraph">
              <wp:posOffset>635</wp:posOffset>
            </wp:positionV>
            <wp:extent cx="5727700" cy="4295775"/>
            <wp:effectExtent l="0" t="0" r="0" b="0"/>
            <wp:wrapTopAndBottom/>
            <wp:docPr id="13" name="Picture 4" descr="A close up of a logo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A close up of a logoDescription automatically generated"/>
                    <pic:cNvPicPr>
                      <a:picLocks noChangeAspect="1" noChangeArrowheads="1"/>
                    </pic:cNvPicPr>
                  </pic:nvPicPr>
                  <pic:blipFill>
                    <a:blip r:embed="rId9">
                      <a:extLst>
                        <a:ext uri="{BEBA8EAE-BF5A-486C-A8C5-ECC9F3942E4B}">
                          <a14:imgProps xmlns:a14="http://schemas.microsoft.com/office/drawing/2010/main">
                            <a14:imgLayer r:embed="rId10">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5727700" cy="4295775"/>
                    </a:xfrm>
                    <a:prstGeom prst="rect">
                      <a:avLst/>
                    </a:prstGeom>
                    <a:noFill/>
                  </pic:spPr>
                </pic:pic>
              </a:graphicData>
            </a:graphic>
            <wp14:sizeRelH relativeFrom="page">
              <wp14:pctWidth>0</wp14:pctWidth>
            </wp14:sizeRelH>
            <wp14:sizeRelV relativeFrom="page">
              <wp14:pctHeight>0</wp14:pctHeight>
            </wp14:sizeRelV>
          </wp:anchor>
        </w:drawing>
      </w:r>
    </w:p>
    <w:p w14:paraId="7717C471" w14:textId="75D64B0A" w:rsidR="00D27685" w:rsidRDefault="00D27685" w:rsidP="00D27685">
      <w:pPr>
        <w:rPr>
          <w:rFonts w:ascii="Times New Roman" w:hAnsi="Times New Roman" w:cs="Times New Roman"/>
          <w:sz w:val="16"/>
          <w:szCs w:val="16"/>
        </w:rPr>
      </w:pPr>
      <w:r w:rsidRPr="00585114">
        <w:rPr>
          <w:rFonts w:ascii="Times New Roman" w:hAnsi="Times New Roman" w:cs="Times New Roman"/>
          <w:sz w:val="16"/>
          <w:szCs w:val="16"/>
        </w:rPr>
        <w:t xml:space="preserve">Fig </w:t>
      </w:r>
      <w:r>
        <w:rPr>
          <w:rFonts w:ascii="Times New Roman" w:hAnsi="Times New Roman" w:cs="Times New Roman"/>
          <w:sz w:val="16"/>
          <w:szCs w:val="16"/>
        </w:rPr>
        <w:t>1</w:t>
      </w:r>
      <w:r w:rsidRPr="00585114">
        <w:rPr>
          <w:rFonts w:ascii="Times New Roman" w:hAnsi="Times New Roman" w:cs="Times New Roman"/>
          <w:sz w:val="16"/>
          <w:szCs w:val="16"/>
        </w:rPr>
        <w:t>: BRI project approval</w:t>
      </w:r>
      <w:r>
        <w:rPr>
          <w:rFonts w:ascii="Times New Roman" w:hAnsi="Times New Roman" w:cs="Times New Roman"/>
          <w:sz w:val="16"/>
          <w:szCs w:val="16"/>
        </w:rPr>
        <w:t xml:space="preserve"> process</w:t>
      </w:r>
    </w:p>
    <w:p w14:paraId="0FF63B4F" w14:textId="77777777" w:rsidR="00D27685" w:rsidRDefault="00D27685">
      <w:pPr>
        <w:rPr>
          <w:rFonts w:ascii="Times New Roman" w:hAnsi="Times New Roman" w:cs="Times New Roman"/>
        </w:rPr>
      </w:pPr>
    </w:p>
    <w:p w14:paraId="080E91D6" w14:textId="374557B5" w:rsidR="00BE3EED" w:rsidRDefault="003E27EB">
      <w:pPr>
        <w:rPr>
          <w:rFonts w:ascii="Times New Roman" w:hAnsi="Times New Roman" w:cs="Times New Roman"/>
        </w:rPr>
      </w:pPr>
      <w:r>
        <w:rPr>
          <w:rFonts w:ascii="Times New Roman" w:hAnsi="Times New Roman" w:cs="Times New Roman"/>
        </w:rPr>
        <w:t xml:space="preserve">Data </w:t>
      </w:r>
      <w:r w:rsidR="00BE3EED">
        <w:rPr>
          <w:rFonts w:ascii="Times New Roman" w:hAnsi="Times New Roman" w:cs="Times New Roman"/>
        </w:rPr>
        <w:t>and Method</w:t>
      </w:r>
      <w:r>
        <w:rPr>
          <w:rFonts w:ascii="Times New Roman" w:hAnsi="Times New Roman" w:cs="Times New Roman"/>
        </w:rPr>
        <w:t>s</w:t>
      </w:r>
    </w:p>
    <w:p w14:paraId="7A4281DC" w14:textId="647CD439" w:rsidR="00FC02BD" w:rsidRDefault="00FC02BD">
      <w:pPr>
        <w:rPr>
          <w:rFonts w:ascii="Times New Roman" w:hAnsi="Times New Roman" w:cs="Times New Roman"/>
        </w:rPr>
      </w:pPr>
    </w:p>
    <w:p w14:paraId="23E67FED" w14:textId="1C02B604" w:rsidR="00FC02BD" w:rsidRPr="00F01419" w:rsidRDefault="00FC02BD">
      <w:pPr>
        <w:rPr>
          <w:rFonts w:ascii="Times New Roman" w:hAnsi="Times New Roman" w:cs="Times New Roman"/>
        </w:rPr>
      </w:pPr>
      <w:r>
        <w:rPr>
          <w:rFonts w:ascii="Times New Roman" w:hAnsi="Times New Roman" w:cs="Times New Roman"/>
        </w:rPr>
        <w:t>The research methodology consist</w:t>
      </w:r>
      <w:r w:rsidR="00F00113">
        <w:rPr>
          <w:rFonts w:ascii="Times New Roman" w:hAnsi="Times New Roman" w:cs="Times New Roman"/>
        </w:rPr>
        <w:t>s</w:t>
      </w:r>
      <w:r>
        <w:rPr>
          <w:rFonts w:ascii="Times New Roman" w:hAnsi="Times New Roman" w:cs="Times New Roman"/>
        </w:rPr>
        <w:t xml:space="preserve"> of five main stages: collection of EIA documents, checklist development, weighting and normalization of selected criteria,</w:t>
      </w:r>
      <w:r w:rsidR="007C4D6A">
        <w:rPr>
          <w:rFonts w:ascii="Times New Roman" w:hAnsi="Times New Roman" w:cs="Times New Roman"/>
        </w:rPr>
        <w:t xml:space="preserve"> comparative evaluation of EIA system</w:t>
      </w:r>
      <w:r w:rsidR="00A43C67">
        <w:rPr>
          <w:rFonts w:ascii="Times New Roman" w:hAnsi="Times New Roman" w:cs="Times New Roman"/>
        </w:rPr>
        <w:t>s</w:t>
      </w:r>
      <w:r w:rsidR="007C4D6A">
        <w:rPr>
          <w:rFonts w:ascii="Times New Roman" w:hAnsi="Times New Roman" w:cs="Times New Roman"/>
        </w:rPr>
        <w:t xml:space="preserve"> against selected criteria, </w:t>
      </w:r>
      <w:r w:rsidR="009957F0">
        <w:rPr>
          <w:rFonts w:ascii="Times New Roman" w:hAnsi="Times New Roman" w:cs="Times New Roman"/>
        </w:rPr>
        <w:t>aggregation</w:t>
      </w:r>
      <w:r>
        <w:rPr>
          <w:rFonts w:ascii="Times New Roman" w:hAnsi="Times New Roman" w:cs="Times New Roman"/>
        </w:rPr>
        <w:t xml:space="preserve"> of final score</w:t>
      </w:r>
      <w:r w:rsidR="00A43C67">
        <w:rPr>
          <w:rFonts w:ascii="Times New Roman" w:hAnsi="Times New Roman" w:cs="Times New Roman"/>
        </w:rPr>
        <w:t>s</w:t>
      </w:r>
      <w:r>
        <w:rPr>
          <w:rFonts w:ascii="Times New Roman" w:hAnsi="Times New Roman" w:cs="Times New Roman"/>
        </w:rPr>
        <w:t xml:space="preserve"> and correlation analysis.</w:t>
      </w:r>
      <w:r w:rsidR="006656F2">
        <w:rPr>
          <w:rFonts w:ascii="Times New Roman" w:hAnsi="Times New Roman" w:cs="Times New Roman"/>
        </w:rPr>
        <w:t xml:space="preserve"> At the first st</w:t>
      </w:r>
      <w:r w:rsidR="00F00113">
        <w:rPr>
          <w:rFonts w:ascii="Times New Roman" w:hAnsi="Times New Roman" w:cs="Times New Roman"/>
        </w:rPr>
        <w:t>age</w:t>
      </w:r>
      <w:r w:rsidR="006656F2">
        <w:rPr>
          <w:rFonts w:ascii="Times New Roman" w:hAnsi="Times New Roman" w:cs="Times New Roman"/>
        </w:rPr>
        <w:t>,</w:t>
      </w:r>
      <w:r w:rsidR="00057C6E">
        <w:rPr>
          <w:rFonts w:ascii="Times New Roman" w:hAnsi="Times New Roman" w:cs="Times New Roman"/>
        </w:rPr>
        <w:t xml:space="preserve"> in order to identify the strengths and weakness</w:t>
      </w:r>
      <w:r w:rsidR="00F00113">
        <w:rPr>
          <w:rFonts w:ascii="Times New Roman" w:hAnsi="Times New Roman" w:cs="Times New Roman"/>
        </w:rPr>
        <w:t>es</w:t>
      </w:r>
      <w:r w:rsidR="00057C6E">
        <w:rPr>
          <w:rFonts w:ascii="Times New Roman" w:hAnsi="Times New Roman" w:cs="Times New Roman"/>
        </w:rPr>
        <w:t xml:space="preserve"> of EIA systems in 65 BRI countries,</w:t>
      </w:r>
      <w:r w:rsidR="006656F2">
        <w:rPr>
          <w:rFonts w:ascii="Times New Roman" w:hAnsi="Times New Roman" w:cs="Times New Roman"/>
        </w:rPr>
        <w:t xml:space="preserve"> </w:t>
      </w:r>
      <w:r w:rsidR="00057C6E">
        <w:rPr>
          <w:rFonts w:ascii="Times New Roman" w:hAnsi="Times New Roman" w:cs="Times New Roman"/>
        </w:rPr>
        <w:t xml:space="preserve">we gathered primary legal sources of EIA systems and </w:t>
      </w:r>
      <w:r w:rsidR="00F00113">
        <w:rPr>
          <w:rFonts w:ascii="Times New Roman" w:hAnsi="Times New Roman" w:cs="Times New Roman"/>
        </w:rPr>
        <w:t xml:space="preserve">consulted the </w:t>
      </w:r>
      <w:r w:rsidR="00057C6E">
        <w:rPr>
          <w:rFonts w:ascii="Times New Roman" w:hAnsi="Times New Roman" w:cs="Times New Roman"/>
        </w:rPr>
        <w:t>existing literature.</w:t>
      </w:r>
      <w:r w:rsidR="003C6B04" w:rsidRPr="003C6B04">
        <w:rPr>
          <w:rFonts w:ascii="Times New Roman" w:hAnsi="Times New Roman" w:cs="Times New Roman"/>
        </w:rPr>
        <w:t xml:space="preserve"> </w:t>
      </w:r>
      <w:r w:rsidR="003C6B04">
        <w:rPr>
          <w:rFonts w:ascii="Times New Roman" w:hAnsi="Times New Roman" w:cs="Times New Roman"/>
        </w:rPr>
        <w:t xml:space="preserve">Baseline data and information were obtained in parts from the official database of </w:t>
      </w:r>
      <w:r w:rsidR="003C6B04" w:rsidRPr="0025460E">
        <w:rPr>
          <w:rFonts w:ascii="Times New Roman" w:hAnsi="Times New Roman" w:cs="Times New Roman"/>
        </w:rPr>
        <w:t>the national Belt and Road Portal of China (</w:t>
      </w:r>
      <w:hyperlink r:id="rId11" w:history="1">
        <w:r w:rsidR="003C6B04" w:rsidRPr="00BD6A28">
          <w:rPr>
            <w:rStyle w:val="Hyperlink"/>
            <w:rFonts w:ascii="Times New Roman" w:hAnsi="Times New Roman" w:cs="Times New Roman"/>
          </w:rPr>
          <w:t>https://www.yidaiyilu.gov.cn</w:t>
        </w:r>
      </w:hyperlink>
      <w:r w:rsidR="003C6B04">
        <w:rPr>
          <w:rFonts w:ascii="Times New Roman" w:hAnsi="Times New Roman" w:cs="Times New Roman"/>
        </w:rPr>
        <w:t xml:space="preserve">; </w:t>
      </w:r>
      <w:r w:rsidR="003C6B04" w:rsidRPr="00B5209C">
        <w:t xml:space="preserve"> </w:t>
      </w:r>
      <w:hyperlink r:id="rId12" w:history="1">
        <w:r w:rsidR="003C6B04" w:rsidRPr="00226003">
          <w:rPr>
            <w:rStyle w:val="Hyperlink"/>
            <w:rFonts w:ascii="Times New Roman" w:hAnsi="Times New Roman" w:cs="Times New Roman"/>
          </w:rPr>
          <w:t>https://www.ydylcn.com</w:t>
        </w:r>
      </w:hyperlink>
      <w:r w:rsidR="003C6B04" w:rsidRPr="0025460E">
        <w:rPr>
          <w:rFonts w:ascii="Times New Roman" w:hAnsi="Times New Roman" w:cs="Times New Roman"/>
        </w:rPr>
        <w:t>)</w:t>
      </w:r>
      <w:r w:rsidR="003C6B04">
        <w:rPr>
          <w:rFonts w:ascii="Times New Roman" w:hAnsi="Times New Roman" w:cs="Times New Roman"/>
        </w:rPr>
        <w:t xml:space="preserve"> where each BRI participating country is represented.</w:t>
      </w:r>
      <w:r w:rsidR="003C6B04" w:rsidRPr="00D461BB">
        <w:rPr>
          <w:rFonts w:ascii="Times New Roman" w:eastAsia="Times New Roman" w:hAnsi="Times New Roman" w:cs="Times New Roman"/>
          <w:color w:val="FF0000"/>
          <w:lang w:val="en-SG" w:bidi="my-MM"/>
        </w:rPr>
        <w:t xml:space="preserve"> </w:t>
      </w:r>
      <w:r w:rsidR="003C6B04" w:rsidRPr="00DB6D55">
        <w:rPr>
          <w:rFonts w:ascii="Times New Roman" w:eastAsia="Times New Roman" w:hAnsi="Times New Roman" w:cs="Times New Roman"/>
          <w:color w:val="000000" w:themeColor="text1"/>
          <w:lang w:val="en-SG" w:bidi="my-MM"/>
        </w:rPr>
        <w:t>Although not publicly available, the authors were provided access to the data required to conduct the evaluation</w:t>
      </w:r>
      <w:r w:rsidR="003C6B04">
        <w:rPr>
          <w:rFonts w:ascii="Times New Roman" w:eastAsia="Times New Roman" w:hAnsi="Times New Roman" w:cs="Times New Roman"/>
          <w:color w:val="000000" w:themeColor="text1"/>
          <w:lang w:val="en-SG" w:bidi="my-MM"/>
        </w:rPr>
        <w:t>.</w:t>
      </w:r>
      <w:r w:rsidR="003C6B04" w:rsidRPr="00DB6D55">
        <w:rPr>
          <w:rFonts w:ascii="Times New Roman" w:eastAsia="Times New Roman" w:hAnsi="Times New Roman" w:cs="Times New Roman"/>
          <w:color w:val="000000" w:themeColor="text1"/>
          <w:lang w:val="en-SG" w:bidi="my-MM"/>
        </w:rPr>
        <w:t xml:space="preserve"> Overall, the database provides </w:t>
      </w:r>
      <w:r w:rsidR="00F14DE9">
        <w:rPr>
          <w:rFonts w:ascii="Times New Roman" w:eastAsia="Times New Roman" w:hAnsi="Times New Roman" w:cs="Times New Roman"/>
          <w:color w:val="000000" w:themeColor="text1"/>
          <w:lang w:val="en-SG" w:bidi="my-MM"/>
        </w:rPr>
        <w:t xml:space="preserve">some </w:t>
      </w:r>
      <w:r w:rsidR="003C6B04" w:rsidRPr="00DB6D55">
        <w:rPr>
          <w:rFonts w:ascii="Times New Roman" w:eastAsia="Times New Roman" w:hAnsi="Times New Roman" w:cs="Times New Roman"/>
          <w:color w:val="000000" w:themeColor="text1"/>
          <w:lang w:val="en-SG" w:bidi="my-MM"/>
        </w:rPr>
        <w:t>comprehensive information</w:t>
      </w:r>
      <w:r w:rsidR="00F14DE9">
        <w:rPr>
          <w:rFonts w:ascii="Times New Roman" w:eastAsia="Times New Roman" w:hAnsi="Times New Roman" w:cs="Times New Roman"/>
          <w:color w:val="000000" w:themeColor="text1"/>
          <w:lang w:val="en-SG" w:bidi="my-MM"/>
        </w:rPr>
        <w:t xml:space="preserve"> on </w:t>
      </w:r>
      <w:r w:rsidR="003C6B04" w:rsidRPr="00DB6D55">
        <w:rPr>
          <w:rFonts w:ascii="Times New Roman" w:eastAsia="Times New Roman" w:hAnsi="Times New Roman" w:cs="Times New Roman"/>
          <w:color w:val="000000" w:themeColor="text1"/>
          <w:lang w:val="en-SG" w:bidi="my-MM"/>
        </w:rPr>
        <w:t xml:space="preserve">economic data, political context, </w:t>
      </w:r>
      <w:r w:rsidR="00F00113">
        <w:rPr>
          <w:rFonts w:ascii="Times New Roman" w:eastAsia="Times New Roman" w:hAnsi="Times New Roman" w:cs="Times New Roman"/>
          <w:color w:val="000000" w:themeColor="text1"/>
          <w:lang w:val="en-SG" w:bidi="my-MM"/>
        </w:rPr>
        <w:t>as well as</w:t>
      </w:r>
      <w:r w:rsidR="003C6B04" w:rsidRPr="00DB6D55">
        <w:rPr>
          <w:rFonts w:ascii="Times New Roman" w:eastAsia="Times New Roman" w:hAnsi="Times New Roman" w:cs="Times New Roman"/>
          <w:color w:val="000000" w:themeColor="text1"/>
          <w:lang w:val="en-SG" w:bidi="my-MM"/>
        </w:rPr>
        <w:t xml:space="preserve"> environmental and other policy related documents. The database currently covers 49 countries’ EIA systems from different geographic BRI regions. Information and data for the 16 countries not included in the Portal </w:t>
      </w:r>
      <w:r w:rsidR="003C6B04">
        <w:rPr>
          <w:rFonts w:ascii="Times New Roman" w:eastAsia="Times New Roman" w:hAnsi="Times New Roman" w:cs="Times New Roman"/>
          <w:color w:val="000000" w:themeColor="text1"/>
          <w:lang w:val="en-SG" w:bidi="my-MM"/>
        </w:rPr>
        <w:t xml:space="preserve">(and additional data for the 49 countries included) </w:t>
      </w:r>
      <w:r w:rsidR="003C6B04" w:rsidRPr="00DB6D55">
        <w:rPr>
          <w:rFonts w:ascii="Times New Roman" w:eastAsia="Times New Roman" w:hAnsi="Times New Roman" w:cs="Times New Roman"/>
          <w:color w:val="000000" w:themeColor="text1"/>
          <w:lang w:val="en-SG" w:bidi="my-MM"/>
        </w:rPr>
        <w:t xml:space="preserve">were collected from official sources, including government departments, NGOs, universities </w:t>
      </w:r>
      <w:r w:rsidR="003C6B04">
        <w:rPr>
          <w:rFonts w:ascii="Times New Roman" w:eastAsia="Times New Roman" w:hAnsi="Times New Roman" w:cs="Times New Roman"/>
          <w:color w:val="000000" w:themeColor="text1"/>
          <w:lang w:val="en-SG" w:bidi="my-MM"/>
        </w:rPr>
        <w:t>as well as books and journal</w:t>
      </w:r>
      <w:r w:rsidR="003151A6">
        <w:rPr>
          <w:rFonts w:ascii="Times New Roman" w:eastAsia="Times New Roman" w:hAnsi="Times New Roman" w:cs="Times New Roman"/>
          <w:color w:val="000000" w:themeColor="text1"/>
          <w:lang w:val="en-SG" w:bidi="my-MM"/>
        </w:rPr>
        <w:t xml:space="preserve"> articles</w:t>
      </w:r>
      <w:r w:rsidR="003C6B04" w:rsidRPr="00DB6D55">
        <w:rPr>
          <w:rFonts w:ascii="Times New Roman" w:eastAsia="Times New Roman" w:hAnsi="Times New Roman" w:cs="Times New Roman"/>
          <w:color w:val="000000" w:themeColor="text1"/>
          <w:lang w:val="en-SG" w:bidi="my-MM"/>
        </w:rPr>
        <w:t>.</w:t>
      </w:r>
      <w:r w:rsidR="003C6B04">
        <w:rPr>
          <w:rFonts w:ascii="Times New Roman" w:eastAsia="Times New Roman" w:hAnsi="Times New Roman" w:cs="Times New Roman"/>
          <w:color w:val="000000" w:themeColor="text1"/>
          <w:lang w:val="en-SG" w:bidi="my-MM"/>
        </w:rPr>
        <w:t xml:space="preserve"> </w:t>
      </w:r>
      <w:r w:rsidR="0028158D">
        <w:rPr>
          <w:rFonts w:ascii="Times New Roman" w:eastAsia="Times New Roman" w:hAnsi="Times New Roman" w:cs="Times New Roman"/>
          <w:color w:val="000000" w:themeColor="text1"/>
          <w:lang w:val="en-SG" w:bidi="my-MM"/>
        </w:rPr>
        <w:t>Supplementary Table 2 summarizes the materials used</w:t>
      </w:r>
      <w:r w:rsidR="00F01419" w:rsidRPr="00041BB7">
        <w:rPr>
          <w:rFonts w:ascii="Times New Roman" w:hAnsi="Times New Roman" w:cs="Times New Roman"/>
        </w:rPr>
        <w:t>.</w:t>
      </w:r>
    </w:p>
    <w:p w14:paraId="28B615DD" w14:textId="5792F5B5" w:rsidR="00A32434" w:rsidRDefault="00364C82" w:rsidP="00A32434">
      <w:pPr>
        <w:rPr>
          <w:rFonts w:ascii="Times New Roman" w:hAnsi="Times New Roman" w:cs="Times New Roman"/>
        </w:rPr>
      </w:pPr>
      <w:r>
        <w:rPr>
          <w:rFonts w:ascii="Times New Roman" w:eastAsia="Times New Roman" w:hAnsi="Times New Roman" w:cs="Times New Roman"/>
          <w:color w:val="000000" w:themeColor="text1"/>
          <w:lang w:val="en-SG" w:bidi="my-MM"/>
        </w:rPr>
        <w:tab/>
      </w:r>
      <w:r w:rsidR="003151A6">
        <w:rPr>
          <w:rFonts w:ascii="Times New Roman" w:eastAsia="Times New Roman" w:hAnsi="Times New Roman" w:cs="Times New Roman"/>
          <w:color w:val="000000" w:themeColor="text1"/>
          <w:lang w:val="en-SG" w:bidi="my-MM"/>
        </w:rPr>
        <w:t>A</w:t>
      </w:r>
      <w:r w:rsidR="00113C0D">
        <w:rPr>
          <w:rFonts w:ascii="Times New Roman" w:eastAsia="Times New Roman" w:hAnsi="Times New Roman" w:cs="Times New Roman"/>
          <w:color w:val="000000" w:themeColor="text1"/>
          <w:lang w:val="en-SG" w:bidi="my-MM"/>
        </w:rPr>
        <w:t xml:space="preserve"> checklist based</w:t>
      </w:r>
      <w:r w:rsidR="00113C0D" w:rsidRPr="00C61495">
        <w:rPr>
          <w:rFonts w:ascii="Times New Roman" w:hAnsi="Times New Roman"/>
          <w:color w:val="000000" w:themeColor="text1"/>
          <w:lang w:val="en-SG"/>
        </w:rPr>
        <w:t xml:space="preserve"> </w:t>
      </w:r>
      <w:r w:rsidR="00113C0D" w:rsidRPr="00041BB7">
        <w:rPr>
          <w:rFonts w:ascii="Times New Roman" w:hAnsi="Times New Roman" w:cs="Times New Roman"/>
        </w:rPr>
        <w:t xml:space="preserve">criteria tree </w:t>
      </w:r>
      <w:r w:rsidR="003151A6">
        <w:rPr>
          <w:rFonts w:ascii="Times New Roman" w:hAnsi="Times New Roman" w:cs="Times New Roman"/>
        </w:rPr>
        <w:t xml:space="preserve">was </w:t>
      </w:r>
      <w:r w:rsidR="00113C0D">
        <w:rPr>
          <w:rFonts w:ascii="Times New Roman" w:hAnsi="Times New Roman" w:cs="Times New Roman"/>
        </w:rPr>
        <w:t>designed,</w:t>
      </w:r>
      <w:r w:rsidR="00113C0D" w:rsidRPr="00041BB7">
        <w:rPr>
          <w:rFonts w:ascii="Times New Roman" w:hAnsi="Times New Roman" w:cs="Times New Roman"/>
        </w:rPr>
        <w:t xml:space="preserve"> </w:t>
      </w:r>
      <w:r w:rsidR="00113C0D">
        <w:rPr>
          <w:rFonts w:ascii="Times New Roman" w:hAnsi="Times New Roman" w:cs="Times New Roman"/>
        </w:rPr>
        <w:t xml:space="preserve">based on the </w:t>
      </w:r>
      <w:r w:rsidR="00113C0D" w:rsidRPr="00041BB7">
        <w:rPr>
          <w:rFonts w:ascii="Times New Roman" w:hAnsi="Times New Roman" w:cs="Times New Roman"/>
        </w:rPr>
        <w:t xml:space="preserve">EIA comparative review </w:t>
      </w:r>
      <w:r w:rsidR="00113C0D">
        <w:rPr>
          <w:rFonts w:ascii="Times New Roman" w:hAnsi="Times New Roman" w:cs="Times New Roman"/>
        </w:rPr>
        <w:t xml:space="preserve">criteria developed </w:t>
      </w:r>
      <w:r w:rsidR="00113C0D" w:rsidRPr="00041BB7">
        <w:rPr>
          <w:rFonts w:ascii="Times New Roman" w:hAnsi="Times New Roman" w:cs="Times New Roman"/>
        </w:rPr>
        <w:t xml:space="preserve">by </w:t>
      </w:r>
      <w:bookmarkStart w:id="3" w:name="OLE_LINK1"/>
      <w:r w:rsidR="00113C0D">
        <w:rPr>
          <w:rFonts w:ascii="Times New Roman" w:hAnsi="Times New Roman" w:cs="Times New Roman"/>
        </w:rPr>
        <w:fldChar w:fldCharType="begin" w:fldLock="1"/>
      </w:r>
      <w:r w:rsidR="00113C0D">
        <w:rPr>
          <w:rFonts w:ascii="Times New Roman" w:hAnsi="Times New Roman" w:cs="Times New Roman"/>
        </w:rPr>
        <w:instrText>ADDIN CSL_CITATION {"citationItems":[{"id":"ITEM-1","itemData":{"author":[{"dropping-particle":"","family":"Ahmad","given":"Balsam","non-dropping-particle":"","parse-names":false,"suffix":""},{"dropping-particle":"","family":"Wood","given":"Christopher","non-dropping-particle":"","parse-names":false,"suffix":""}],"id":"ITEM-1","issued":{"date-parts":[["2002"]]},"page":"213-234","title":"A comparative evaluation of the EIA systems in Egypt , Turkey and Tunisia","type":"article-journal","volume":"22"},"uris":["http://www.mendeley.com/documents/?uuid=dcbd3a33-ae33-4cd1-b890-0ef1244cac18"]}],"mendeley":{"formattedCitation":"(Ahmad &amp; Wood, 2002)","manualFormatting":"Ahmad &amp; Wood (2002)","plainTextFormattedCitation":"(Ahmad &amp; Wood, 2002)","previouslyFormattedCitation":"(Ahmad &amp; Wood, 2002)"},"properties":{"noteIndex":0},"schema":"https://github.com/citation-style-language/schema/raw/master/csl-citation.json"}</w:instrText>
      </w:r>
      <w:r w:rsidR="00113C0D">
        <w:rPr>
          <w:rFonts w:ascii="Times New Roman" w:hAnsi="Times New Roman" w:cs="Times New Roman"/>
        </w:rPr>
        <w:fldChar w:fldCharType="separate"/>
      </w:r>
      <w:r w:rsidR="00113C0D" w:rsidRPr="00632225">
        <w:rPr>
          <w:rFonts w:ascii="Times New Roman" w:hAnsi="Times New Roman" w:cs="Times New Roman"/>
          <w:noProof/>
        </w:rPr>
        <w:t>Ahmad &amp; Wood</w:t>
      </w:r>
      <w:r w:rsidR="00113C0D">
        <w:rPr>
          <w:rFonts w:ascii="Times New Roman" w:hAnsi="Times New Roman" w:cs="Times New Roman"/>
          <w:noProof/>
        </w:rPr>
        <w:t xml:space="preserve"> (</w:t>
      </w:r>
      <w:r w:rsidR="00113C0D" w:rsidRPr="00632225">
        <w:rPr>
          <w:rFonts w:ascii="Times New Roman" w:hAnsi="Times New Roman" w:cs="Times New Roman"/>
          <w:noProof/>
        </w:rPr>
        <w:t>2002)</w:t>
      </w:r>
      <w:r w:rsidR="00113C0D">
        <w:rPr>
          <w:rFonts w:ascii="Times New Roman" w:hAnsi="Times New Roman" w:cs="Times New Roman"/>
        </w:rPr>
        <w:fldChar w:fldCharType="end"/>
      </w:r>
      <w:bookmarkEnd w:id="3"/>
      <w:r w:rsidR="003151A6">
        <w:rPr>
          <w:rFonts w:ascii="Times New Roman" w:hAnsi="Times New Roman" w:cs="Times New Roman"/>
        </w:rPr>
        <w:t xml:space="preserve">, based on </w:t>
      </w:r>
      <w:r w:rsidR="00A74846">
        <w:rPr>
          <w:rFonts w:ascii="Times New Roman" w:hAnsi="Times New Roman" w:cs="Times New Roman"/>
        </w:rPr>
        <w:fldChar w:fldCharType="begin" w:fldLock="1"/>
      </w:r>
      <w:r w:rsidR="003727AD">
        <w:rPr>
          <w:rFonts w:ascii="Times New Roman" w:hAnsi="Times New Roman" w:cs="Times New Roman"/>
        </w:rPr>
        <w:instrText>ADDIN CSL_CITATION {"citationItems":[{"id":"ITEM-1","itemData":{"author":[{"dropping-particle":"","family":"Wood","given":"Christopher","non-dropping-particle":"","parse-names":false,"suffix":""}],"id":"ITEM-1","issued":{"date-parts":[["1995"]]},"number-of-pages":"10-34","publisher":"University of Michigan","title":"Catalog Search Results | HathiTrust Digital Library","type":"book"},"uris":["http://www.mendeley.com/documents/?uuid=e1c8de4e-55a9-3c73-96bb-5281733b1962"]}],"mendeley":{"formattedCitation":"(Wood, 1995)","plainTextFormattedCitation":"(Wood, 1995)","previouslyFormattedCitation":"(Wood, 1995)"},"properties":{"noteIndex":0},"schema":"https://github.com/citation-style-language/schema/raw/master/csl-citation.json"}</w:instrText>
      </w:r>
      <w:r w:rsidR="00A74846">
        <w:rPr>
          <w:rFonts w:ascii="Times New Roman" w:hAnsi="Times New Roman" w:cs="Times New Roman"/>
        </w:rPr>
        <w:fldChar w:fldCharType="separate"/>
      </w:r>
      <w:r w:rsidR="00BD03AC" w:rsidRPr="00BD03AC">
        <w:rPr>
          <w:rFonts w:ascii="Times New Roman" w:hAnsi="Times New Roman" w:cs="Times New Roman"/>
          <w:noProof/>
        </w:rPr>
        <w:t xml:space="preserve">Wood </w:t>
      </w:r>
      <w:r w:rsidR="00A43C67">
        <w:rPr>
          <w:rFonts w:ascii="Times New Roman" w:hAnsi="Times New Roman" w:cs="Times New Roman"/>
          <w:noProof/>
        </w:rPr>
        <w:t>(</w:t>
      </w:r>
      <w:r w:rsidR="00BD03AC" w:rsidRPr="00BD03AC">
        <w:rPr>
          <w:rFonts w:ascii="Times New Roman" w:hAnsi="Times New Roman" w:cs="Times New Roman"/>
          <w:noProof/>
        </w:rPr>
        <w:t>1995)</w:t>
      </w:r>
      <w:r w:rsidR="00A74846">
        <w:rPr>
          <w:rFonts w:ascii="Times New Roman" w:hAnsi="Times New Roman" w:cs="Times New Roman"/>
        </w:rPr>
        <w:fldChar w:fldCharType="end"/>
      </w:r>
      <w:r w:rsidR="00A3026D">
        <w:rPr>
          <w:rFonts w:ascii="Times New Roman" w:hAnsi="Times New Roman" w:cs="Times New Roman"/>
        </w:rPr>
        <w:t xml:space="preserve">, </w:t>
      </w:r>
      <w:r w:rsidR="00A3026D">
        <w:rPr>
          <w:rFonts w:ascii="Times New Roman" w:hAnsi="Times New Roman" w:cs="Times New Roman"/>
        </w:rPr>
        <w:fldChar w:fldCharType="begin" w:fldLock="1"/>
      </w:r>
      <w:r w:rsidR="003727AD">
        <w:rPr>
          <w:rFonts w:ascii="Times New Roman" w:hAnsi="Times New Roman" w:cs="Times New Roman"/>
        </w:rPr>
        <w:instrText>ADDIN CSL_CITATION {"citationItems":[{"id":"ITEM-1","itemData":{"DOI":"10.1016/0195-9255(87)90002-3","ISSN":"01959255","author":[{"dropping-particle":"","family":"Ortolano","given":"Leonard","non-dropping-particle":"","parse-names":false,"suffix":""},{"dropping-particle":"","family":"Jenkins","given":"Bryan","non-dropping-particle":"","parse-names":false,"suffix":""},{"dropping-particle":"","family":"Abracosa","given":"Ramon P.","non-dropping-particle":"","parse-names":false,"suffix":""}],"container-title":"Environmental Impact Assessment Review","id":"ITEM-1","issued":{"date-parts":[["1987"]]},"title":"Speculations on when and why EIA is effective","type":"article-journal"},"uris":["http://www.mendeley.com/documents/?uuid=672dcb53-d141-41f4-9635-5c094306ffcd"]}],"mendeley":{"formattedCitation":"(Ortolano et al., 1987)","plainTextFormattedCitation":"(Ortolano et al., 1987)","previouslyFormattedCitation":"(Ortolano et al., 1987)"},"properties":{"noteIndex":0},"schema":"https://github.com/citation-style-language/schema/raw/master/csl-citation.json"}</w:instrText>
      </w:r>
      <w:r w:rsidR="00A3026D">
        <w:rPr>
          <w:rFonts w:ascii="Times New Roman" w:hAnsi="Times New Roman" w:cs="Times New Roman"/>
        </w:rPr>
        <w:fldChar w:fldCharType="separate"/>
      </w:r>
      <w:r w:rsidR="00BD03AC" w:rsidRPr="00BD03AC">
        <w:rPr>
          <w:rFonts w:ascii="Times New Roman" w:hAnsi="Times New Roman" w:cs="Times New Roman"/>
          <w:noProof/>
        </w:rPr>
        <w:t xml:space="preserve">Ortolano et al. </w:t>
      </w:r>
      <w:r w:rsidR="006C6BDB">
        <w:rPr>
          <w:rFonts w:ascii="Times New Roman" w:hAnsi="Times New Roman" w:cs="Times New Roman"/>
          <w:noProof/>
        </w:rPr>
        <w:t>(</w:t>
      </w:r>
      <w:r w:rsidR="00BD03AC" w:rsidRPr="00BD03AC">
        <w:rPr>
          <w:rFonts w:ascii="Times New Roman" w:hAnsi="Times New Roman" w:cs="Times New Roman"/>
          <w:noProof/>
        </w:rPr>
        <w:t>1987)</w:t>
      </w:r>
      <w:r w:rsidR="00A3026D">
        <w:rPr>
          <w:rFonts w:ascii="Times New Roman" w:hAnsi="Times New Roman" w:cs="Times New Roman"/>
        </w:rPr>
        <w:fldChar w:fldCharType="end"/>
      </w:r>
      <w:r w:rsidR="00A3026D">
        <w:rPr>
          <w:rFonts w:ascii="Times New Roman" w:hAnsi="Times New Roman" w:cs="Times New Roman"/>
        </w:rPr>
        <w:t xml:space="preserve"> and </w:t>
      </w:r>
      <w:r w:rsidR="00A3026D">
        <w:rPr>
          <w:rFonts w:ascii="Times New Roman" w:hAnsi="Times New Roman" w:cs="Times New Roman"/>
        </w:rPr>
        <w:fldChar w:fldCharType="begin" w:fldLock="1"/>
      </w:r>
      <w:r w:rsidR="00BD03AC">
        <w:rPr>
          <w:rFonts w:ascii="Times New Roman" w:hAnsi="Times New Roman" w:cs="Times New Roman"/>
        </w:rPr>
        <w:instrText>ADDIN CSL_CITATION {"citationItems":[{"id":"ITEM-1","itemData":{"DOI":"10.1016/0195-9255(95)00107-7","ISSN":"01959255","author":[{"dropping-particle":"","family":"Leu","given":"Wen Shyan","non-dropping-particle":"","parse-names":false,"suffix":""},{"dropping-particle":"","family":"Williams","given":"W. P.","non-dropping-particle":"","parse-names":false,"suffix":""},{"dropping-particle":"","family":"Bark","given":"A. W.","non-dropping-particle":"","parse-names":false,"suffix":""}],"container-title":"Environmental Impact Assessment Review","id":"ITEM-1","issued":{"date-parts":[["1996"]]},"title":"Development of an environmental impact assessment evaluation model and its application: Taiwan case study","type":"article-journal"},"uris":["http://www.mendeley.com/documents/?uuid=3995d5db-bdd0-4387-a6c4-2f745cdba7bb"]}],"mendeley":{"formattedCitation":"(Leu et al., 1996)","manualFormatting":"Leu et al. (1996","plainTextFormattedCitation":"(Leu et al., 1996)","previouslyFormattedCitation":"(Leu et al., 1996)"},"properties":{"noteIndex":0},"schema":"https://github.com/citation-style-language/schema/raw/master/csl-citation.json"}</w:instrText>
      </w:r>
      <w:r w:rsidR="00A3026D">
        <w:rPr>
          <w:rFonts w:ascii="Times New Roman" w:hAnsi="Times New Roman" w:cs="Times New Roman"/>
        </w:rPr>
        <w:fldChar w:fldCharType="separate"/>
      </w:r>
      <w:r w:rsidR="00A3026D" w:rsidRPr="00A3026D">
        <w:rPr>
          <w:rFonts w:ascii="Times New Roman" w:hAnsi="Times New Roman" w:cs="Times New Roman"/>
          <w:noProof/>
        </w:rPr>
        <w:t xml:space="preserve">Leu et al. </w:t>
      </w:r>
      <w:r w:rsidR="003151A6">
        <w:rPr>
          <w:rFonts w:ascii="Times New Roman" w:hAnsi="Times New Roman" w:cs="Times New Roman"/>
          <w:noProof/>
        </w:rPr>
        <w:t>(</w:t>
      </w:r>
      <w:r w:rsidR="00A3026D" w:rsidRPr="00A3026D">
        <w:rPr>
          <w:rFonts w:ascii="Times New Roman" w:hAnsi="Times New Roman" w:cs="Times New Roman"/>
          <w:noProof/>
        </w:rPr>
        <w:t>1996</w:t>
      </w:r>
      <w:r w:rsidR="00A3026D">
        <w:rPr>
          <w:rFonts w:ascii="Times New Roman" w:hAnsi="Times New Roman" w:cs="Times New Roman"/>
        </w:rPr>
        <w:fldChar w:fldCharType="end"/>
      </w:r>
      <w:r w:rsidR="003151A6">
        <w:rPr>
          <w:rFonts w:ascii="Times New Roman" w:hAnsi="Times New Roman" w:cs="Times New Roman"/>
        </w:rPr>
        <w:t xml:space="preserve">; </w:t>
      </w:r>
      <w:r w:rsidR="003151A6" w:rsidRPr="00041BB7">
        <w:rPr>
          <w:rFonts w:ascii="Times New Roman" w:hAnsi="Times New Roman" w:cs="Times New Roman"/>
        </w:rPr>
        <w:t xml:space="preserve">see Fig. </w:t>
      </w:r>
      <w:r w:rsidR="00163B24">
        <w:rPr>
          <w:rFonts w:ascii="Times New Roman" w:hAnsi="Times New Roman" w:cs="Times New Roman"/>
        </w:rPr>
        <w:t>2</w:t>
      </w:r>
      <w:r w:rsidR="003151A6" w:rsidRPr="00041BB7">
        <w:rPr>
          <w:rFonts w:ascii="Times New Roman" w:hAnsi="Times New Roman" w:cs="Times New Roman"/>
        </w:rPr>
        <w:t>).</w:t>
      </w:r>
      <w:r w:rsidR="001E6A69">
        <w:rPr>
          <w:rFonts w:ascii="Times New Roman" w:hAnsi="Times New Roman" w:cs="Times New Roman"/>
        </w:rPr>
        <w:t xml:space="preserve"> </w:t>
      </w:r>
      <w:r w:rsidR="00113C0D">
        <w:rPr>
          <w:rFonts w:ascii="Times New Roman" w:hAnsi="Times New Roman" w:cs="Times New Roman"/>
        </w:rPr>
        <w:t xml:space="preserve">This is based on a </w:t>
      </w:r>
      <w:r w:rsidR="00113C0D" w:rsidRPr="00041BB7">
        <w:rPr>
          <w:rFonts w:ascii="Times New Roman" w:hAnsi="Times New Roman" w:cs="Times New Roman"/>
        </w:rPr>
        <w:t>hierarchical framework</w:t>
      </w:r>
      <w:r w:rsidR="00113C0D">
        <w:rPr>
          <w:rFonts w:ascii="Times New Roman" w:hAnsi="Times New Roman" w:cs="Times New Roman"/>
        </w:rPr>
        <w:t xml:space="preserve">, </w:t>
      </w:r>
      <w:r w:rsidR="00113C0D" w:rsidRPr="00041BB7">
        <w:rPr>
          <w:rFonts w:ascii="Times New Roman" w:hAnsi="Times New Roman" w:cs="Times New Roman"/>
        </w:rPr>
        <w:t>group</w:t>
      </w:r>
      <w:r w:rsidR="00113C0D">
        <w:rPr>
          <w:rFonts w:ascii="Times New Roman" w:hAnsi="Times New Roman" w:cs="Times New Roman"/>
        </w:rPr>
        <w:t>ing</w:t>
      </w:r>
      <w:r w:rsidR="00113C0D" w:rsidRPr="00041BB7">
        <w:rPr>
          <w:rFonts w:ascii="Times New Roman" w:hAnsi="Times New Roman" w:cs="Times New Roman"/>
        </w:rPr>
        <w:t xml:space="preserve"> 23 </w:t>
      </w:r>
      <w:r w:rsidR="00113C0D">
        <w:rPr>
          <w:rFonts w:ascii="Times New Roman" w:hAnsi="Times New Roman" w:cs="Times New Roman"/>
        </w:rPr>
        <w:t>attributes</w:t>
      </w:r>
      <w:r w:rsidR="00113C0D" w:rsidRPr="00041BB7">
        <w:rPr>
          <w:rFonts w:ascii="Times New Roman" w:hAnsi="Times New Roman" w:cs="Times New Roman"/>
        </w:rPr>
        <w:t xml:space="preserve"> within five criteria. Criteria reflect </w:t>
      </w:r>
      <w:r w:rsidR="00521922">
        <w:rPr>
          <w:rFonts w:ascii="Times New Roman" w:hAnsi="Times New Roman" w:cs="Times New Roman"/>
        </w:rPr>
        <w:t xml:space="preserve">different important </w:t>
      </w:r>
      <w:r w:rsidR="00113C0D" w:rsidRPr="00041BB7">
        <w:rPr>
          <w:rFonts w:ascii="Times New Roman" w:hAnsi="Times New Roman" w:cs="Times New Roman"/>
        </w:rPr>
        <w:t xml:space="preserve">aspects of EIA, </w:t>
      </w:r>
      <w:r w:rsidR="00113C0D">
        <w:rPr>
          <w:rFonts w:ascii="Times New Roman" w:hAnsi="Times New Roman" w:cs="Times New Roman"/>
        </w:rPr>
        <w:t xml:space="preserve">including </w:t>
      </w:r>
      <w:r w:rsidR="00113C0D" w:rsidRPr="00041BB7">
        <w:rPr>
          <w:rFonts w:ascii="Times New Roman" w:hAnsi="Times New Roman" w:cs="Times New Roman"/>
        </w:rPr>
        <w:t xml:space="preserve">(a) legislation, (b) </w:t>
      </w:r>
      <w:r w:rsidR="00113C0D">
        <w:rPr>
          <w:rFonts w:ascii="Times New Roman" w:hAnsi="Times New Roman" w:cs="Times New Roman"/>
        </w:rPr>
        <w:t>a</w:t>
      </w:r>
      <w:r w:rsidR="00113C0D" w:rsidRPr="00041BB7">
        <w:rPr>
          <w:rFonts w:ascii="Times New Roman" w:hAnsi="Times New Roman" w:cs="Times New Roman"/>
        </w:rPr>
        <w:t>dministrati</w:t>
      </w:r>
      <w:r w:rsidR="00113C0D">
        <w:rPr>
          <w:rFonts w:ascii="Times New Roman" w:hAnsi="Times New Roman" w:cs="Times New Roman"/>
        </w:rPr>
        <w:t>ve arrangements</w:t>
      </w:r>
      <w:r w:rsidR="00113C0D" w:rsidRPr="00041BB7">
        <w:rPr>
          <w:rFonts w:ascii="Times New Roman" w:hAnsi="Times New Roman" w:cs="Times New Roman"/>
        </w:rPr>
        <w:t xml:space="preserve">, (c) </w:t>
      </w:r>
      <w:r w:rsidR="00113C0D">
        <w:rPr>
          <w:rFonts w:ascii="Times New Roman" w:hAnsi="Times New Roman" w:cs="Times New Roman"/>
        </w:rPr>
        <w:t>p</w:t>
      </w:r>
      <w:r w:rsidR="00113C0D" w:rsidRPr="00041BB7">
        <w:rPr>
          <w:rFonts w:ascii="Times New Roman" w:hAnsi="Times New Roman" w:cs="Times New Roman"/>
        </w:rPr>
        <w:t>rocedure (d)</w:t>
      </w:r>
      <w:r w:rsidR="00113C0D">
        <w:rPr>
          <w:rFonts w:ascii="Times New Roman" w:hAnsi="Times New Roman" w:cs="Times New Roman"/>
        </w:rPr>
        <w:t xml:space="preserve"> d</w:t>
      </w:r>
      <w:r w:rsidR="00113C0D" w:rsidRPr="00041BB7">
        <w:rPr>
          <w:rFonts w:ascii="Times New Roman" w:hAnsi="Times New Roman" w:cs="Times New Roman"/>
        </w:rPr>
        <w:t>ecision-making</w:t>
      </w:r>
      <w:r w:rsidR="00113C0D">
        <w:rPr>
          <w:rFonts w:ascii="Times New Roman" w:hAnsi="Times New Roman" w:cs="Times New Roman"/>
        </w:rPr>
        <w:t>, and</w:t>
      </w:r>
      <w:r w:rsidR="00113C0D" w:rsidRPr="00041BB7">
        <w:rPr>
          <w:rFonts w:ascii="Times New Roman" w:hAnsi="Times New Roman" w:cs="Times New Roman"/>
        </w:rPr>
        <w:t xml:space="preserve"> (e) </w:t>
      </w:r>
      <w:r w:rsidR="00113C0D">
        <w:rPr>
          <w:rFonts w:ascii="Times New Roman" w:hAnsi="Times New Roman" w:cs="Times New Roman"/>
        </w:rPr>
        <w:t>support provided to a</w:t>
      </w:r>
      <w:r w:rsidR="00113C0D" w:rsidRPr="00041BB7">
        <w:rPr>
          <w:rFonts w:ascii="Times New Roman" w:hAnsi="Times New Roman" w:cs="Times New Roman"/>
        </w:rPr>
        <w:t>dministrati</w:t>
      </w:r>
      <w:r w:rsidR="00113C0D">
        <w:rPr>
          <w:rFonts w:ascii="Times New Roman" w:hAnsi="Times New Roman" w:cs="Times New Roman"/>
        </w:rPr>
        <w:t>ons</w:t>
      </w:r>
      <w:r w:rsidR="00113C0D" w:rsidRPr="00041BB7">
        <w:rPr>
          <w:rFonts w:ascii="Times New Roman" w:hAnsi="Times New Roman" w:cs="Times New Roman"/>
        </w:rPr>
        <w:t xml:space="preserve">. The framework </w:t>
      </w:r>
      <w:r w:rsidR="00113C0D">
        <w:rPr>
          <w:rFonts w:ascii="Times New Roman" w:hAnsi="Times New Roman" w:cs="Times New Roman"/>
        </w:rPr>
        <w:t>wa</w:t>
      </w:r>
      <w:r w:rsidR="00113C0D" w:rsidRPr="00041BB7">
        <w:rPr>
          <w:rFonts w:ascii="Times New Roman" w:hAnsi="Times New Roman" w:cs="Times New Roman"/>
        </w:rPr>
        <w:t xml:space="preserve">s </w:t>
      </w:r>
      <w:r w:rsidR="00113C0D">
        <w:rPr>
          <w:rFonts w:ascii="Times New Roman" w:hAnsi="Times New Roman" w:cs="Times New Roman"/>
        </w:rPr>
        <w:t>used to evaluate</w:t>
      </w:r>
      <w:r w:rsidR="00113C0D" w:rsidRPr="00041BB7">
        <w:rPr>
          <w:rFonts w:ascii="Times New Roman" w:hAnsi="Times New Roman" w:cs="Times New Roman"/>
        </w:rPr>
        <w:t xml:space="preserve"> each Belt and Road participating country's </w:t>
      </w:r>
      <w:r w:rsidR="00113C0D">
        <w:rPr>
          <w:rFonts w:ascii="Times New Roman" w:hAnsi="Times New Roman" w:cs="Times New Roman"/>
        </w:rPr>
        <w:t xml:space="preserve">EIA </w:t>
      </w:r>
      <w:r w:rsidR="006C6BDB">
        <w:rPr>
          <w:rFonts w:ascii="Times New Roman" w:hAnsi="Times New Roman" w:cs="Times New Roman"/>
        </w:rPr>
        <w:t>legal requirements</w:t>
      </w:r>
      <w:r w:rsidR="00113C0D">
        <w:rPr>
          <w:rFonts w:ascii="Times New Roman" w:hAnsi="Times New Roman" w:cs="Times New Roman"/>
        </w:rPr>
        <w:t xml:space="preserve">. </w:t>
      </w:r>
      <w:r w:rsidR="00217A8C">
        <w:rPr>
          <w:rFonts w:ascii="Times New Roman" w:hAnsi="Times New Roman" w:cs="Times New Roman"/>
        </w:rPr>
        <w:t>Each attribute is</w:t>
      </w:r>
      <w:r w:rsidR="0052234A">
        <w:rPr>
          <w:rFonts w:ascii="Times New Roman" w:hAnsi="Times New Roman" w:cs="Times New Roman"/>
        </w:rPr>
        <w:t xml:space="preserve"> subdivided and</w:t>
      </w:r>
      <w:r w:rsidR="00217A8C">
        <w:rPr>
          <w:rFonts w:ascii="Times New Roman" w:hAnsi="Times New Roman" w:cs="Times New Roman"/>
        </w:rPr>
        <w:t xml:space="preserve"> expressed through a range of aspects (86 in total). </w:t>
      </w:r>
      <w:r w:rsidR="00143C54">
        <w:rPr>
          <w:rFonts w:ascii="Times New Roman" w:hAnsi="Times New Roman" w:cs="Times New Roman"/>
        </w:rPr>
        <w:t xml:space="preserve">These aspects were subdivided for analytical consistency and based on the checklist evaluation framework developed by </w:t>
      </w:r>
      <w:r w:rsidR="00143C54">
        <w:rPr>
          <w:rFonts w:ascii="Times New Roman" w:hAnsi="Times New Roman" w:cs="Times New Roman"/>
        </w:rPr>
        <w:fldChar w:fldCharType="begin" w:fldLock="1"/>
      </w:r>
      <w:r w:rsidR="00BD03AC">
        <w:rPr>
          <w:rFonts w:ascii="Times New Roman" w:hAnsi="Times New Roman" w:cs="Times New Roman"/>
        </w:rPr>
        <w:instrText>ADDIN CSL_CITATION {"citationItems":[{"id":"ITEM-1","itemData":{"author":[{"dropping-particle":"","family":"USEPA","given":"","non-dropping-particle":"","parse-names":false,"suffix":""}],"id":"ITEM-1","issued":{"date-parts":[["1998"]]},"number-of-pages":"1-10","title":"Principles of Environmental Impact Assessment Review: Appendix A: Environmental Impact Assessment Checklist","type":"report"},"uris":["http://www.mendeley.com/documents/?uuid=802f031a-2ea7-4c56-ade9-55d6a17be121"]}],"mendeley":{"formattedCitation":"(USEPA, 1998)","manualFormatting":"USEPA (1998)","plainTextFormattedCitation":"(USEPA, 1998)","previouslyFormattedCitation":"(USEPA, 1998)"},"properties":{"noteIndex":0},"schema":"https://github.com/citation-style-language/schema/raw/master/csl-citation.json"}</w:instrText>
      </w:r>
      <w:r w:rsidR="00143C54">
        <w:rPr>
          <w:rFonts w:ascii="Times New Roman" w:hAnsi="Times New Roman" w:cs="Times New Roman"/>
        </w:rPr>
        <w:fldChar w:fldCharType="separate"/>
      </w:r>
      <w:r w:rsidR="00143C54" w:rsidRPr="00143C54">
        <w:rPr>
          <w:rFonts w:ascii="Times New Roman" w:hAnsi="Times New Roman" w:cs="Times New Roman"/>
          <w:noProof/>
        </w:rPr>
        <w:t xml:space="preserve">USEPA </w:t>
      </w:r>
      <w:r w:rsidR="003151A6">
        <w:rPr>
          <w:rFonts w:ascii="Times New Roman" w:hAnsi="Times New Roman" w:cs="Times New Roman"/>
          <w:noProof/>
        </w:rPr>
        <w:t>(</w:t>
      </w:r>
      <w:r w:rsidR="00143C54" w:rsidRPr="00143C54">
        <w:rPr>
          <w:rFonts w:ascii="Times New Roman" w:hAnsi="Times New Roman" w:cs="Times New Roman"/>
          <w:noProof/>
        </w:rPr>
        <w:t>1998)</w:t>
      </w:r>
      <w:r w:rsidR="00143C54">
        <w:rPr>
          <w:rFonts w:ascii="Times New Roman" w:hAnsi="Times New Roman" w:cs="Times New Roman"/>
        </w:rPr>
        <w:fldChar w:fldCharType="end"/>
      </w:r>
      <w:r w:rsidR="00143C54">
        <w:rPr>
          <w:rFonts w:ascii="Times New Roman" w:hAnsi="Times New Roman" w:cs="Times New Roman"/>
        </w:rPr>
        <w:t xml:space="preserve"> and triangulated with </w:t>
      </w:r>
      <w:r w:rsidR="00143C54" w:rsidRPr="00143C54">
        <w:rPr>
          <w:rFonts w:ascii="Times New Roman" w:hAnsi="Times New Roman" w:cs="Times New Roman"/>
        </w:rPr>
        <w:t>principles of environmental impact assessment best practice</w:t>
      </w:r>
      <w:r w:rsidR="00143C54">
        <w:rPr>
          <w:rFonts w:ascii="Times New Roman" w:hAnsi="Times New Roman" w:cs="Times New Roman"/>
        </w:rPr>
        <w:t xml:space="preserve"> developed by IAIA </w:t>
      </w:r>
      <w:r w:rsidR="00143C54">
        <w:rPr>
          <w:rFonts w:ascii="Times New Roman" w:hAnsi="Times New Roman" w:cs="Times New Roman"/>
        </w:rPr>
        <w:fldChar w:fldCharType="begin" w:fldLock="1"/>
      </w:r>
      <w:r w:rsidR="00C25BB1">
        <w:rPr>
          <w:rFonts w:ascii="Times New Roman" w:hAnsi="Times New Roman" w:cs="Times New Roman"/>
        </w:rPr>
        <w:instrText>ADDIN CSL_CITATION {"citationItems":[{"id":"ITEM-1","itemData":{"abstract":"Part 1 describes the purposes, aims, and approach used to develop the Principles; and Part 2 presents the definition of EIA, its objectives, and the Principles of EIA Best Practice.","author":[{"dropping-particle":"","family":"Goldsmith","given":"Bernice","non-dropping-particle":"","parse-names":false,"suffix":""},{"dropping-particle":"","family":"Conover","given":"Shirley","non-dropping-particle":"","parse-names":false,"suffix":""},{"dropping-particle":"","family":"Brown","given":"Karen","non-dropping-particle":"","parse-names":false,"suffix":""}],"id":"ITEM-1","issued":{"date-parts":[["1999"]]},"number-of-pages":"1-4","title":"PRINCIPLES OF ENVIRONMENTAL IMPACT ASSESSMENT","type":"report"},"uris":["http://www.mendeley.com/documents/?uuid=32075483-6ede-4243-974c-591a7d4d4c0c"]}],"mendeley":{"formattedCitation":"(Goldsmith et al., 1999)","plainTextFormattedCitation":"(Goldsmith et al., 1999)","previouslyFormattedCitation":"(Goldsmith et al., 1999)"},"properties":{"noteIndex":0},"schema":"https://github.com/citation-style-language/schema/raw/master/csl-citation.json"}</w:instrText>
      </w:r>
      <w:r w:rsidR="00143C54">
        <w:rPr>
          <w:rFonts w:ascii="Times New Roman" w:hAnsi="Times New Roman" w:cs="Times New Roman"/>
        </w:rPr>
        <w:fldChar w:fldCharType="separate"/>
      </w:r>
      <w:r w:rsidR="00143C54" w:rsidRPr="00143C54">
        <w:rPr>
          <w:rFonts w:ascii="Times New Roman" w:hAnsi="Times New Roman" w:cs="Times New Roman"/>
          <w:noProof/>
        </w:rPr>
        <w:t>(Goldsmith et al., 1999)</w:t>
      </w:r>
      <w:r w:rsidR="00143C54">
        <w:rPr>
          <w:rFonts w:ascii="Times New Roman" w:hAnsi="Times New Roman" w:cs="Times New Roman"/>
        </w:rPr>
        <w:fldChar w:fldCharType="end"/>
      </w:r>
      <w:r w:rsidR="00143C54">
        <w:rPr>
          <w:rFonts w:ascii="Times New Roman" w:hAnsi="Times New Roman" w:cs="Times New Roman"/>
        </w:rPr>
        <w:t xml:space="preserve">. </w:t>
      </w:r>
    </w:p>
    <w:p w14:paraId="5DCBA6E7" w14:textId="089CB955" w:rsidR="009B6889" w:rsidRDefault="009B6889" w:rsidP="00A32434">
      <w:pPr>
        <w:rPr>
          <w:rFonts w:ascii="Times New Roman" w:hAnsi="Times New Roman" w:cs="Times New Roman"/>
        </w:rPr>
      </w:pPr>
      <w:r>
        <w:rPr>
          <w:rFonts w:ascii="Times New Roman" w:hAnsi="Times New Roman" w:cs="Times New Roman"/>
        </w:rPr>
        <w:tab/>
        <w:t xml:space="preserve">While </w:t>
      </w:r>
      <w:r w:rsidR="003151A6">
        <w:rPr>
          <w:rFonts w:ascii="Times New Roman" w:hAnsi="Times New Roman" w:cs="Times New Roman"/>
        </w:rPr>
        <w:t>a</w:t>
      </w:r>
      <w:r>
        <w:rPr>
          <w:rFonts w:ascii="Times New Roman" w:hAnsi="Times New Roman" w:cs="Times New Roman"/>
        </w:rPr>
        <w:t xml:space="preserve"> checklist-based evaluation system </w:t>
      </w:r>
      <w:r w:rsidR="003151A6">
        <w:rPr>
          <w:rFonts w:ascii="Times New Roman" w:hAnsi="Times New Roman" w:cs="Times New Roman"/>
        </w:rPr>
        <w:t xml:space="preserve">can be </w:t>
      </w:r>
      <w:r>
        <w:rPr>
          <w:rFonts w:ascii="Times New Roman" w:hAnsi="Times New Roman" w:cs="Times New Roman"/>
        </w:rPr>
        <w:t>considered reliable and accomplishes intended purpose</w:t>
      </w:r>
      <w:r w:rsidR="00134F40">
        <w:rPr>
          <w:rFonts w:ascii="Times New Roman" w:hAnsi="Times New Roman" w:cs="Times New Roman"/>
        </w:rPr>
        <w:t xml:space="preserve"> </w:t>
      </w:r>
      <w:r w:rsidR="00134F40">
        <w:rPr>
          <w:rFonts w:ascii="Times New Roman" w:hAnsi="Times New Roman" w:cs="Times New Roman"/>
        </w:rPr>
        <w:fldChar w:fldCharType="begin" w:fldLock="1"/>
      </w:r>
      <w:r w:rsidR="00393598">
        <w:rPr>
          <w:rFonts w:ascii="Times New Roman" w:hAnsi="Times New Roman" w:cs="Times New Roman"/>
        </w:rPr>
        <w:instrText>ADDIN CSL_CITATION {"citationItems":[{"id":"ITEM-1","itemData":{"author":[{"dropping-particle":"","family":"Wathern","given":"Peter","non-dropping-particle":"","parse-names":false,"suffix":""}],"id":"ITEM-1","issued":{"date-parts":[["2013"]]},"publisher":"Taylor and Francis.","title":"Environmental Impact Assessment: Theory and Practice","type":"book"},"uris":["http://www.mendeley.com/documents/?uuid=4051dab1-2e16-33c6-a992-244c145f4bf3"]}],"mendeley":{"formattedCitation":"(Wathern, 2013)","plainTextFormattedCitation":"(Wathern, 2013)","previouslyFormattedCitation":"(Wathern, 2013)"},"properties":{"noteIndex":0},"schema":"https://github.com/citation-style-language/schema/raw/master/csl-citation.json"}</w:instrText>
      </w:r>
      <w:r w:rsidR="00134F40">
        <w:rPr>
          <w:rFonts w:ascii="Times New Roman" w:hAnsi="Times New Roman" w:cs="Times New Roman"/>
        </w:rPr>
        <w:fldChar w:fldCharType="separate"/>
      </w:r>
      <w:r w:rsidR="00134F40" w:rsidRPr="00134F40">
        <w:rPr>
          <w:rFonts w:ascii="Times New Roman" w:hAnsi="Times New Roman" w:cs="Times New Roman"/>
          <w:noProof/>
        </w:rPr>
        <w:t>(Wathern, 2013)</w:t>
      </w:r>
      <w:r w:rsidR="00134F40">
        <w:rPr>
          <w:rFonts w:ascii="Times New Roman" w:hAnsi="Times New Roman" w:cs="Times New Roman"/>
        </w:rPr>
        <w:fldChar w:fldCharType="end"/>
      </w:r>
      <w:r w:rsidR="00134F40">
        <w:rPr>
          <w:rFonts w:ascii="Times New Roman" w:hAnsi="Times New Roman" w:cs="Times New Roman"/>
        </w:rPr>
        <w:t xml:space="preserve">, </w:t>
      </w:r>
      <w:r w:rsidR="00393598">
        <w:rPr>
          <w:rFonts w:ascii="Times New Roman" w:hAnsi="Times New Roman" w:cs="Times New Roman"/>
        </w:rPr>
        <w:t>we acknowledged that subjectivity and inter-individual differences can influence</w:t>
      </w:r>
      <w:r w:rsidR="00393598" w:rsidRPr="00393598">
        <w:rPr>
          <w:rFonts w:ascii="Times New Roman" w:hAnsi="Times New Roman" w:cs="Times New Roman"/>
        </w:rPr>
        <w:t xml:space="preserve"> </w:t>
      </w:r>
      <w:r w:rsidR="00247FF9">
        <w:rPr>
          <w:rFonts w:ascii="Times New Roman" w:hAnsi="Times New Roman" w:cs="Times New Roman"/>
        </w:rPr>
        <w:t>review</w:t>
      </w:r>
      <w:r w:rsidR="003151A6">
        <w:rPr>
          <w:rFonts w:ascii="Times New Roman" w:hAnsi="Times New Roman" w:cs="Times New Roman"/>
        </w:rPr>
        <w:t>ers</w:t>
      </w:r>
      <w:r w:rsidR="00247FF9">
        <w:rPr>
          <w:rFonts w:ascii="Times New Roman" w:hAnsi="Times New Roman" w:cs="Times New Roman"/>
        </w:rPr>
        <w:t xml:space="preserve">’ </w:t>
      </w:r>
      <w:r w:rsidR="00393598">
        <w:rPr>
          <w:rFonts w:ascii="Times New Roman" w:hAnsi="Times New Roman" w:cs="Times New Roman"/>
        </w:rPr>
        <w:t>judgement</w:t>
      </w:r>
      <w:r w:rsidR="003151A6">
        <w:rPr>
          <w:rFonts w:ascii="Times New Roman" w:hAnsi="Times New Roman" w:cs="Times New Roman"/>
        </w:rPr>
        <w:t>s</w:t>
      </w:r>
      <w:r w:rsidR="00393598">
        <w:rPr>
          <w:rFonts w:ascii="Times New Roman" w:hAnsi="Times New Roman" w:cs="Times New Roman"/>
        </w:rPr>
        <w:t xml:space="preserve"> and </w:t>
      </w:r>
      <w:r w:rsidR="00247FF9">
        <w:rPr>
          <w:rFonts w:ascii="Times New Roman" w:hAnsi="Times New Roman" w:cs="Times New Roman"/>
        </w:rPr>
        <w:t xml:space="preserve">can </w:t>
      </w:r>
      <w:r w:rsidR="00393598">
        <w:rPr>
          <w:rFonts w:ascii="Times New Roman" w:hAnsi="Times New Roman" w:cs="Times New Roman"/>
        </w:rPr>
        <w:t xml:space="preserve">manifest divergence of the overall scores </w:t>
      </w:r>
      <w:r w:rsidR="00393598">
        <w:rPr>
          <w:rFonts w:ascii="Times New Roman" w:hAnsi="Times New Roman" w:cs="Times New Roman"/>
        </w:rPr>
        <w:fldChar w:fldCharType="begin" w:fldLock="1"/>
      </w:r>
      <w:r w:rsidR="005525B3">
        <w:rPr>
          <w:rFonts w:ascii="Times New Roman" w:hAnsi="Times New Roman" w:cs="Times New Roman"/>
        </w:rPr>
        <w:instrText>ADDIN CSL_CITATION {"citationItems":[{"id":"ITEM-1","itemData":{"DOI":"10.3152/146155111X12913679730511","ISSN":"14615517","abstract":"Most of the research on environmental impact assessment quality has been focused on the quality of environmental impact statements (EIS), if they supplied important information about the components of the assessment process. This paper highlights some topical methodological issues concerning the two most widely used checklists - the Environmental Statement Review Package and the European Commission's EIS Review Checklist. Both were found to be neglecting several important aspects, such as quality of information, uncertainty and probability of predictions, consideration of alternatives, and public participation. This causes overvaluation of EISs that inadequately address these aspects. An empirical study of inter-individual variations in judgements of 41 evaluators revealed significant divergence at all stages of the review process. The frequency of two-grade differences in the evaluation outcomes was about 25%. Highlighted inadequacies in two popular tools, along with variation in application due to user subjectivity, indicate that these tools should be applied with considerable care and caution, especially for research and monitoring of EIS quality. © IAIA 2011.","author":[{"dropping-particle":"","family":"Põder","given":"Tõnis","non-dropping-particle":"","parse-names":false,"suffix":""},{"dropping-particle":"","family":"Lukki","given":"Tiit","non-dropping-particle":"","parse-names":false,"suffix":""}],"container-title":"Impact Assessment and Project Appraisal","id":"ITEM-1","issue":"1","issued":{"date-parts":[["2011"]]},"page":"27-36","title":"A critical review of checklist-based evaluation of environmental impact statements","type":"article-journal","volume":"29"},"uris":["http://www.mendeley.com/documents/?uuid=b4f03ba1-9fc0-4a3d-b1b8-e7bec1194d5b"]}],"mendeley":{"formattedCitation":"(Põder &amp; Lukki, 2011)","plainTextFormattedCitation":"(Põder &amp; Lukki, 2011)","previouslyFormattedCitation":"(Põder &amp; Lukki, 2011)"},"properties":{"noteIndex":0},"schema":"https://github.com/citation-style-language/schema/raw/master/csl-citation.json"}</w:instrText>
      </w:r>
      <w:r w:rsidR="00393598">
        <w:rPr>
          <w:rFonts w:ascii="Times New Roman" w:hAnsi="Times New Roman" w:cs="Times New Roman"/>
        </w:rPr>
        <w:fldChar w:fldCharType="separate"/>
      </w:r>
      <w:r w:rsidR="00393598" w:rsidRPr="00393598">
        <w:rPr>
          <w:rFonts w:ascii="Times New Roman" w:hAnsi="Times New Roman" w:cs="Times New Roman"/>
          <w:noProof/>
        </w:rPr>
        <w:t>(Põder &amp; Lukki, 2011)</w:t>
      </w:r>
      <w:r w:rsidR="00393598">
        <w:rPr>
          <w:rFonts w:ascii="Times New Roman" w:hAnsi="Times New Roman" w:cs="Times New Roman"/>
        </w:rPr>
        <w:fldChar w:fldCharType="end"/>
      </w:r>
      <w:r>
        <w:rPr>
          <w:rFonts w:ascii="Times New Roman" w:hAnsi="Times New Roman" w:cs="Times New Roman"/>
        </w:rPr>
        <w:t>.</w:t>
      </w:r>
      <w:r w:rsidR="008B2224">
        <w:rPr>
          <w:rFonts w:ascii="Times New Roman" w:hAnsi="Times New Roman" w:cs="Times New Roman"/>
        </w:rPr>
        <w:t xml:space="preserve"> </w:t>
      </w:r>
      <w:r w:rsidR="003151A6">
        <w:rPr>
          <w:rFonts w:ascii="Times New Roman" w:hAnsi="Times New Roman" w:cs="Times New Roman"/>
        </w:rPr>
        <w:t xml:space="preserve">However, </w:t>
      </w:r>
      <w:r w:rsidR="00163B24">
        <w:rPr>
          <w:rFonts w:ascii="Times New Roman" w:hAnsi="Times New Roman" w:cs="Times New Roman"/>
        </w:rPr>
        <w:t xml:space="preserve">in most cases, </w:t>
      </w:r>
      <w:r w:rsidR="003151A6">
        <w:rPr>
          <w:rFonts w:ascii="Times New Roman" w:hAnsi="Times New Roman" w:cs="Times New Roman"/>
        </w:rPr>
        <w:t>t</w:t>
      </w:r>
      <w:r w:rsidR="00EB2E3D">
        <w:rPr>
          <w:rFonts w:ascii="Times New Roman" w:hAnsi="Times New Roman" w:cs="Times New Roman"/>
        </w:rPr>
        <w:t>he  knowledge</w:t>
      </w:r>
      <w:r w:rsidR="003151A6">
        <w:rPr>
          <w:rFonts w:ascii="Times New Roman" w:hAnsi="Times New Roman" w:cs="Times New Roman"/>
        </w:rPr>
        <w:t xml:space="preserve"> and</w:t>
      </w:r>
      <w:r w:rsidR="00EB2E3D">
        <w:rPr>
          <w:rFonts w:ascii="Times New Roman" w:hAnsi="Times New Roman" w:cs="Times New Roman"/>
        </w:rPr>
        <w:t xml:space="preserve"> </w:t>
      </w:r>
      <w:r w:rsidR="003151A6">
        <w:rPr>
          <w:rFonts w:ascii="Times New Roman" w:hAnsi="Times New Roman" w:cs="Times New Roman"/>
        </w:rPr>
        <w:t xml:space="preserve">experience </w:t>
      </w:r>
      <w:r w:rsidR="00163B24">
        <w:rPr>
          <w:rFonts w:ascii="Times New Roman" w:hAnsi="Times New Roman" w:cs="Times New Roman"/>
        </w:rPr>
        <w:t xml:space="preserve">of the authors can </w:t>
      </w:r>
      <w:r w:rsidR="008B2224">
        <w:rPr>
          <w:rFonts w:ascii="Times New Roman" w:hAnsi="Times New Roman" w:cs="Times New Roman"/>
        </w:rPr>
        <w:t xml:space="preserve">minimize </w:t>
      </w:r>
      <w:r w:rsidR="003151A6">
        <w:rPr>
          <w:rFonts w:ascii="Times New Roman" w:hAnsi="Times New Roman" w:cs="Times New Roman"/>
        </w:rPr>
        <w:t xml:space="preserve">these </w:t>
      </w:r>
      <w:r w:rsidR="008B2224">
        <w:rPr>
          <w:rFonts w:ascii="Times New Roman" w:hAnsi="Times New Roman" w:cs="Times New Roman"/>
        </w:rPr>
        <w:t>constraints</w:t>
      </w:r>
      <w:r w:rsidR="005525B3">
        <w:rPr>
          <w:rFonts w:ascii="Times New Roman" w:hAnsi="Times New Roman" w:cs="Times New Roman"/>
        </w:rPr>
        <w:t xml:space="preserve"> </w:t>
      </w:r>
      <w:r w:rsidR="005525B3">
        <w:rPr>
          <w:rFonts w:ascii="Times New Roman" w:hAnsi="Times New Roman" w:cs="Times New Roman"/>
        </w:rPr>
        <w:fldChar w:fldCharType="begin" w:fldLock="1"/>
      </w:r>
      <w:r w:rsidR="0003160F">
        <w:rPr>
          <w:rFonts w:ascii="Times New Roman" w:hAnsi="Times New Roman" w:cs="Times New Roman"/>
        </w:rPr>
        <w:instrText>ADDIN CSL_CITATION {"citationItems":[{"id":"ITEM-1","itemData":{"DOI":"10.1016/j.eiar.2017.06.009","ISSN":"01959255","author":[{"dropping-particle":"","family":"Morgan","given":"Richard K.","non-dropping-particle":"","parse-names":false,"suffix":""}],"container-title":"Environmental Impact Assessment Review","id":"ITEM-1","issue":"February","issued":{"date-parts":[["2017"]]},"page":"78-85","publisher":"Elsevier","title":"Conceptualising best practice in impact assessment","type":"article-journal","volume":"66"},"uris":["http://www.mendeley.com/documents/?uuid=6908b797-f5cd-4025-8e77-67208681eb03"]}],"mendeley":{"formattedCitation":"(Morgan, 2017)","plainTextFormattedCitation":"(Morgan, 2017)","previouslyFormattedCitation":"(Morgan, 2017)"},"properties":{"noteIndex":0},"schema":"https://github.com/citation-style-language/schema/raw/master/csl-citation.json"}</w:instrText>
      </w:r>
      <w:r w:rsidR="005525B3">
        <w:rPr>
          <w:rFonts w:ascii="Times New Roman" w:hAnsi="Times New Roman" w:cs="Times New Roman"/>
        </w:rPr>
        <w:fldChar w:fldCharType="separate"/>
      </w:r>
      <w:r w:rsidR="005525B3" w:rsidRPr="005525B3">
        <w:rPr>
          <w:rFonts w:ascii="Times New Roman" w:hAnsi="Times New Roman" w:cs="Times New Roman"/>
          <w:noProof/>
        </w:rPr>
        <w:t>(Morgan, 2017)</w:t>
      </w:r>
      <w:r w:rsidR="005525B3">
        <w:rPr>
          <w:rFonts w:ascii="Times New Roman" w:hAnsi="Times New Roman" w:cs="Times New Roman"/>
        </w:rPr>
        <w:fldChar w:fldCharType="end"/>
      </w:r>
      <w:r w:rsidR="00EB2E3D">
        <w:rPr>
          <w:rFonts w:ascii="Times New Roman" w:hAnsi="Times New Roman" w:cs="Times New Roman"/>
        </w:rPr>
        <w:t xml:space="preserve">. </w:t>
      </w:r>
      <w:r w:rsidR="00E10B67">
        <w:rPr>
          <w:rFonts w:ascii="Times New Roman" w:hAnsi="Times New Roman" w:cs="Times New Roman"/>
        </w:rPr>
        <w:t xml:space="preserve">We also </w:t>
      </w:r>
      <w:r w:rsidR="006C6BDB">
        <w:rPr>
          <w:rFonts w:ascii="Times New Roman" w:hAnsi="Times New Roman" w:cs="Times New Roman"/>
        </w:rPr>
        <w:t xml:space="preserve">cross-checked </w:t>
      </w:r>
      <w:r w:rsidR="00E10B67">
        <w:rPr>
          <w:rFonts w:ascii="Times New Roman" w:hAnsi="Times New Roman" w:cs="Times New Roman"/>
        </w:rPr>
        <w:t xml:space="preserve">our findings with </w:t>
      </w:r>
      <w:r w:rsidR="006C6BDB">
        <w:rPr>
          <w:rFonts w:ascii="Times New Roman" w:hAnsi="Times New Roman" w:cs="Times New Roman"/>
        </w:rPr>
        <w:t xml:space="preserve">the wider professional </w:t>
      </w:r>
      <w:r w:rsidR="00E10B67">
        <w:rPr>
          <w:rFonts w:ascii="Times New Roman" w:hAnsi="Times New Roman" w:cs="Times New Roman"/>
        </w:rPr>
        <w:t xml:space="preserve">literature. </w:t>
      </w:r>
    </w:p>
    <w:p w14:paraId="55E964AB" w14:textId="2AF5F691" w:rsidR="008F36A1" w:rsidRDefault="007C4D6A" w:rsidP="002E5A58">
      <w:pPr>
        <w:rPr>
          <w:rFonts w:ascii="Times New Roman" w:hAnsi="Times New Roman" w:cs="Times New Roman"/>
        </w:rPr>
      </w:pPr>
      <w:r>
        <w:rPr>
          <w:rFonts w:ascii="Times New Roman" w:hAnsi="Times New Roman" w:cs="Times New Roman"/>
        </w:rPr>
        <w:tab/>
      </w:r>
      <w:r w:rsidR="00BE3EED" w:rsidRPr="00041BB7">
        <w:rPr>
          <w:rFonts w:ascii="Times New Roman" w:hAnsi="Times New Roman" w:cs="Times New Roman"/>
        </w:rPr>
        <w:t xml:space="preserve"> </w:t>
      </w:r>
    </w:p>
    <w:p w14:paraId="15AFE7EE" w14:textId="3C57B55D" w:rsidR="00B20FEE" w:rsidRPr="00C31BA6" w:rsidRDefault="00B20FEE" w:rsidP="00CF099D">
      <w:pPr>
        <w:ind w:firstLine="720"/>
        <w:rPr>
          <w:rFonts w:ascii="Times New Roman" w:hAnsi="Times New Roman" w:cs="Times New Roman"/>
        </w:rPr>
      </w:pPr>
      <w:r>
        <w:rPr>
          <w:rFonts w:ascii="Times New Roman" w:hAnsi="Times New Roman" w:cs="Times New Roman"/>
          <w:noProof/>
        </w:rPr>
        <w:lastRenderedPageBreak/>
        <w:drawing>
          <wp:anchor distT="0" distB="0" distL="114300" distR="114300" simplePos="0" relativeHeight="251876864" behindDoc="1" locked="0" layoutInCell="1" allowOverlap="1" wp14:anchorId="784D25FA" wp14:editId="0AC918F2">
            <wp:simplePos x="0" y="0"/>
            <wp:positionH relativeFrom="column">
              <wp:posOffset>-80010</wp:posOffset>
            </wp:positionH>
            <wp:positionV relativeFrom="paragraph">
              <wp:posOffset>0</wp:posOffset>
            </wp:positionV>
            <wp:extent cx="5660390" cy="3976370"/>
            <wp:effectExtent l="0" t="0" r="0" b="5080"/>
            <wp:wrapTopAndBottom/>
            <wp:docPr id="2" name="Picture 2"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ecision Tree.png"/>
                    <pic:cNvPicPr/>
                  </pic:nvPicPr>
                  <pic:blipFill>
                    <a:blip r:embed="rId13">
                      <a:extLst>
                        <a:ext uri="{BEBA8EAE-BF5A-486C-A8C5-ECC9F3942E4B}">
                          <a14:imgProps xmlns:a14="http://schemas.microsoft.com/office/drawing/2010/main">
                            <a14:imgLayer r:embed="rId14">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660390" cy="3976370"/>
                    </a:xfrm>
                    <a:prstGeom prst="rect">
                      <a:avLst/>
                    </a:prstGeom>
                  </pic:spPr>
                </pic:pic>
              </a:graphicData>
            </a:graphic>
            <wp14:sizeRelH relativeFrom="page">
              <wp14:pctWidth>0</wp14:pctWidth>
            </wp14:sizeRelH>
            <wp14:sizeRelV relativeFrom="page">
              <wp14:pctHeight>0</wp14:pctHeight>
            </wp14:sizeRelV>
          </wp:anchor>
        </w:drawing>
      </w:r>
    </w:p>
    <w:p w14:paraId="1D9B31CC" w14:textId="77777777" w:rsidR="006E39C4" w:rsidRDefault="006E39C4" w:rsidP="0073199F">
      <w:pPr>
        <w:rPr>
          <w:rFonts w:ascii="Times New Roman" w:hAnsi="Times New Roman" w:cs="Times New Roman"/>
          <w:sz w:val="16"/>
          <w:szCs w:val="16"/>
        </w:rPr>
      </w:pPr>
    </w:p>
    <w:p w14:paraId="65D21DF9" w14:textId="7F7E9D8F" w:rsidR="00BE3EED" w:rsidRPr="00225B40" w:rsidRDefault="00BE3EED" w:rsidP="0073199F">
      <w:pPr>
        <w:rPr>
          <w:rFonts w:ascii="Times New Roman" w:hAnsi="Times New Roman" w:cs="Times New Roman"/>
        </w:rPr>
      </w:pPr>
      <w:r w:rsidRPr="00473027">
        <w:rPr>
          <w:rFonts w:ascii="Times New Roman" w:hAnsi="Times New Roman" w:cs="Times New Roman"/>
          <w:sz w:val="16"/>
          <w:szCs w:val="16"/>
        </w:rPr>
        <w:t xml:space="preserve">Fig </w:t>
      </w:r>
      <w:r w:rsidR="00163B24">
        <w:rPr>
          <w:rFonts w:ascii="Times New Roman" w:hAnsi="Times New Roman" w:cs="Times New Roman"/>
          <w:sz w:val="16"/>
          <w:szCs w:val="16"/>
        </w:rPr>
        <w:t>2</w:t>
      </w:r>
      <w:r w:rsidRPr="00473027">
        <w:rPr>
          <w:rFonts w:ascii="Times New Roman" w:hAnsi="Times New Roman" w:cs="Times New Roman"/>
          <w:sz w:val="16"/>
          <w:szCs w:val="16"/>
        </w:rPr>
        <w:t xml:space="preserve">: </w:t>
      </w:r>
      <w:r>
        <w:rPr>
          <w:rFonts w:ascii="Times New Roman" w:hAnsi="Times New Roman" w:cs="Times New Roman"/>
          <w:sz w:val="16"/>
          <w:szCs w:val="16"/>
        </w:rPr>
        <w:t>EIA Index Criteria Tree</w:t>
      </w:r>
    </w:p>
    <w:p w14:paraId="5003E62A" w14:textId="3900EB06" w:rsidR="0037606C" w:rsidRDefault="0037606C">
      <w:pPr>
        <w:rPr>
          <w:rFonts w:ascii="Times New Roman" w:hAnsi="Times New Roman" w:cs="Times New Roman"/>
        </w:rPr>
      </w:pPr>
    </w:p>
    <w:p w14:paraId="2BCC1F35" w14:textId="49A28BD8" w:rsidR="003151A6" w:rsidRDefault="002E5A58" w:rsidP="005E0287">
      <w:pPr>
        <w:ind w:firstLine="720"/>
        <w:rPr>
          <w:rFonts w:ascii="Times New Roman" w:hAnsi="Times New Roman" w:cs="Times New Roman"/>
        </w:rPr>
      </w:pPr>
      <w:r>
        <w:rPr>
          <w:rFonts w:ascii="Times New Roman" w:hAnsi="Times New Roman" w:cs="Times New Roman"/>
        </w:rPr>
        <w:t xml:space="preserve">At the third </w:t>
      </w:r>
      <w:r w:rsidR="003151A6">
        <w:rPr>
          <w:rFonts w:ascii="Times New Roman" w:hAnsi="Times New Roman" w:cs="Times New Roman"/>
        </w:rPr>
        <w:t>stage</w:t>
      </w:r>
      <w:r>
        <w:rPr>
          <w:rFonts w:ascii="Times New Roman" w:hAnsi="Times New Roman" w:cs="Times New Roman"/>
        </w:rPr>
        <w:t xml:space="preserve">, </w:t>
      </w:r>
      <w:r w:rsidRPr="00041BB7">
        <w:rPr>
          <w:rFonts w:ascii="Times New Roman" w:hAnsi="Times New Roman" w:cs="Times New Roman"/>
        </w:rPr>
        <w:t xml:space="preserve">we </w:t>
      </w:r>
      <w:r w:rsidR="003151A6">
        <w:rPr>
          <w:rFonts w:ascii="Times New Roman" w:hAnsi="Times New Roman" w:cs="Times New Roman"/>
        </w:rPr>
        <w:t xml:space="preserve">used </w:t>
      </w:r>
      <w:r w:rsidRPr="00041BB7">
        <w:rPr>
          <w:rFonts w:ascii="Times New Roman" w:hAnsi="Times New Roman" w:cs="Times New Roman"/>
        </w:rPr>
        <w:t xml:space="preserve">Multi-Criteria-Decision-Analysis (MCDA) </w:t>
      </w:r>
      <w:r>
        <w:rPr>
          <w:rFonts w:ascii="Times New Roman" w:hAnsi="Times New Roman" w:cs="Times New Roman"/>
        </w:rPr>
        <w:t>to weigh and normaliz</w:t>
      </w:r>
      <w:r w:rsidR="003151A6">
        <w:rPr>
          <w:rFonts w:ascii="Times New Roman" w:hAnsi="Times New Roman" w:cs="Times New Roman"/>
        </w:rPr>
        <w:t>e</w:t>
      </w:r>
      <w:r>
        <w:rPr>
          <w:rFonts w:ascii="Times New Roman" w:hAnsi="Times New Roman" w:cs="Times New Roman"/>
        </w:rPr>
        <w:t xml:space="preserve"> selected criteria</w:t>
      </w:r>
      <w:r w:rsidRPr="00041BB7">
        <w:rPr>
          <w:rFonts w:ascii="Times New Roman" w:hAnsi="Times New Roman" w:cs="Times New Roman"/>
        </w:rPr>
        <w:t xml:space="preserve"> </w:t>
      </w:r>
      <w:r>
        <w:rPr>
          <w:rFonts w:ascii="Times New Roman" w:hAnsi="Times New Roman" w:cs="Times New Roman"/>
        </w:rPr>
        <w:t xml:space="preserve">and </w:t>
      </w:r>
      <w:r w:rsidR="006C6BDB">
        <w:rPr>
          <w:rFonts w:ascii="Times New Roman" w:hAnsi="Times New Roman" w:cs="Times New Roman"/>
        </w:rPr>
        <w:t xml:space="preserve">to </w:t>
      </w:r>
      <w:r w:rsidRPr="00041BB7">
        <w:rPr>
          <w:rFonts w:ascii="Times New Roman" w:hAnsi="Times New Roman" w:cs="Times New Roman"/>
        </w:rPr>
        <w:t xml:space="preserve">construct an EIA </w:t>
      </w:r>
      <w:r>
        <w:rPr>
          <w:rFonts w:ascii="Times New Roman" w:hAnsi="Times New Roman" w:cs="Times New Roman"/>
        </w:rPr>
        <w:t>quality</w:t>
      </w:r>
      <w:r w:rsidRPr="00041BB7">
        <w:rPr>
          <w:rFonts w:ascii="Times New Roman" w:hAnsi="Times New Roman" w:cs="Times New Roman"/>
        </w:rPr>
        <w:t xml:space="preserve"> index</w:t>
      </w:r>
      <w:r>
        <w:rPr>
          <w:rFonts w:ascii="Times New Roman" w:hAnsi="Times New Roman" w:cs="Times New Roman"/>
        </w:rPr>
        <w:t xml:space="preserve"> (EQI)</w:t>
      </w:r>
      <w:r w:rsidRPr="00041BB7">
        <w:rPr>
          <w:rFonts w:ascii="Times New Roman" w:hAnsi="Times New Roman" w:cs="Times New Roman"/>
        </w:rPr>
        <w:t xml:space="preserve">. MCDA allows </w:t>
      </w:r>
      <w:r w:rsidR="003151A6">
        <w:rPr>
          <w:rFonts w:ascii="Times New Roman" w:hAnsi="Times New Roman" w:cs="Times New Roman"/>
        </w:rPr>
        <w:t xml:space="preserve">to construct </w:t>
      </w:r>
      <w:r w:rsidRPr="00041BB7">
        <w:rPr>
          <w:rFonts w:ascii="Times New Roman" w:hAnsi="Times New Roman" w:cs="Times New Roman"/>
        </w:rPr>
        <w:t>ind</w:t>
      </w:r>
      <w:r>
        <w:rPr>
          <w:rFonts w:ascii="Times New Roman" w:hAnsi="Times New Roman" w:cs="Times New Roman"/>
        </w:rPr>
        <w:t>ic</w:t>
      </w:r>
      <w:r w:rsidRPr="00041BB7">
        <w:rPr>
          <w:rFonts w:ascii="Times New Roman" w:hAnsi="Times New Roman" w:cs="Times New Roman"/>
        </w:rPr>
        <w:t>es</w:t>
      </w:r>
      <w:r w:rsidR="003151A6">
        <w:rPr>
          <w:rFonts w:ascii="Times New Roman" w:hAnsi="Times New Roman" w:cs="Times New Roman"/>
        </w:rPr>
        <w:t>,</w:t>
      </w:r>
      <w:r w:rsidRPr="00041BB7">
        <w:rPr>
          <w:rFonts w:ascii="Times New Roman" w:hAnsi="Times New Roman" w:cs="Times New Roman"/>
        </w:rPr>
        <w:t xml:space="preserve"> based on the </w:t>
      </w:r>
      <w:r>
        <w:rPr>
          <w:rFonts w:ascii="Times New Roman" w:hAnsi="Times New Roman" w:cs="Times New Roman"/>
        </w:rPr>
        <w:t>quantitative assessment</w:t>
      </w:r>
      <w:r w:rsidRPr="00041BB7">
        <w:rPr>
          <w:rFonts w:ascii="Times New Roman" w:hAnsi="Times New Roman" w:cs="Times New Roman"/>
        </w:rPr>
        <w:t xml:space="preserve"> of different variables and component metrics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eiar.2016.07.001","ISSN":"01959255","abstract":"In recent years, China's government authorities have devoted increasing attention to the role of public participation processes in Environmental Impact Assessment (EIA). The capacity of these processes to influence decision-making remains widely debated. This paper aims at appraising the institutional rationale informing the implementation of public participation in China's EIA, benchmarking it against three conceptualisations: (1) Normative, based on objectives of empowerment and democratisation; (2) Substantive, where participation is pursued mainly to improve quality of decisions; (3) Instrumental, seeking participation as an instrument to legitimise decision-making processes. The appraisal is carried out by means of a new integrated index (Public Participation Index, PPI), which is applied to a case study representative of latest advancements in EIA public participation practices in China, namely the “New Beijing Airport Project”. Located 46 km south of downtown Beijing, the project was approved in 2014 and it is currently under construction. Results of the PPI application to this case study indicate that, despite progress made in recent years, the implementation of public participation in Chinese EIA still largely responds to an instrumental rationale, with limited capacity for the public to affect decisions.","author":[{"dropping-particle":"","family":"Brombal","given":"Daniele","non-dropping-particle":"","parse-names":false,"suffix":""},{"dropping-particle":"","family":"Moriggi","given":"Angela","non-dropping-particle":"","parse-names":false,"suffix":""},{"dropping-particle":"","family":"Marcomini","given":"Antonio","non-dropping-particle":"","parse-names":false,"suffix":""}],"container-title":"Environmental Impact Assessment Review","id":"ITEM-1","issued":{"date-parts":[["2017"]]},"page":"49-60","publisher":"Elsevier Inc.","title":"Evaluating public participation in Chinese EIA. An integrated Public Participation Index and its application to the case of the New Beijing Airport","type":"article-journal","volume":"62"},"uris":["http://www.mendeley.com/documents/?uuid=ee025d41-47d8-4f3d-93e7-fac1f37f3d20"]}],"mendeley":{"formattedCitation":"(Brombal et al., 2017)","manualFormatting":"(Brombal et al. 2017)","plainTextFormattedCitation":"(Brombal et al., 2017)","previouslyFormattedCitation":"(Brombal et al., 2017)"},"properties":{"noteIndex":0},"schema":"https://github.com/citation-style-language/schema/raw/master/csl-citation.json"}</w:instrText>
      </w:r>
      <w:r>
        <w:rPr>
          <w:rFonts w:ascii="Times New Roman" w:hAnsi="Times New Roman" w:cs="Times New Roman"/>
        </w:rPr>
        <w:fldChar w:fldCharType="separate"/>
      </w:r>
      <w:r w:rsidRPr="004E2A9E">
        <w:rPr>
          <w:rFonts w:ascii="Times New Roman" w:hAnsi="Times New Roman" w:cs="Times New Roman"/>
          <w:noProof/>
        </w:rPr>
        <w:t>(Brombal</w:t>
      </w:r>
      <w:r>
        <w:rPr>
          <w:rFonts w:ascii="Times New Roman" w:hAnsi="Times New Roman" w:cs="Times New Roman"/>
          <w:noProof/>
        </w:rPr>
        <w:t xml:space="preserve"> et al.</w:t>
      </w:r>
      <w:r w:rsidRPr="004E2A9E">
        <w:rPr>
          <w:rFonts w:ascii="Times New Roman" w:hAnsi="Times New Roman" w:cs="Times New Roman"/>
          <w:noProof/>
        </w:rPr>
        <w:t xml:space="preserve"> 2017)</w:t>
      </w:r>
      <w:r>
        <w:rPr>
          <w:rFonts w:ascii="Times New Roman" w:hAnsi="Times New Roman" w:cs="Times New Roman"/>
        </w:rPr>
        <w:fldChar w:fldCharType="end"/>
      </w:r>
      <w:r w:rsidRPr="00041BB7">
        <w:rPr>
          <w:rFonts w:ascii="Times New Roman" w:hAnsi="Times New Roman" w:cs="Times New Roman"/>
        </w:rPr>
        <w:t xml:space="preserve">. </w:t>
      </w:r>
      <w:r w:rsidR="00D5390B">
        <w:rPr>
          <w:rFonts w:ascii="Times New Roman" w:hAnsi="Times New Roman" w:cs="Times New Roman"/>
        </w:rPr>
        <w:t>MCDA is considered an appropriate and adequate approach for dealing with multidimensional concepts such as operationaliz</w:t>
      </w:r>
      <w:r w:rsidR="003151A6">
        <w:rPr>
          <w:rFonts w:ascii="Times New Roman" w:hAnsi="Times New Roman" w:cs="Times New Roman"/>
        </w:rPr>
        <w:t>ation of</w:t>
      </w:r>
      <w:r w:rsidR="00D5390B">
        <w:rPr>
          <w:rFonts w:ascii="Times New Roman" w:hAnsi="Times New Roman" w:cs="Times New Roman"/>
        </w:rPr>
        <w:t xml:space="preserve"> sustainability policies</w:t>
      </w:r>
      <w:r w:rsidR="00C25BB1">
        <w:rPr>
          <w:rFonts w:ascii="Times New Roman" w:hAnsi="Times New Roman" w:cs="Times New Roman"/>
        </w:rPr>
        <w:t xml:space="preserve"> </w:t>
      </w:r>
      <w:r w:rsidR="00C25BB1">
        <w:rPr>
          <w:rFonts w:ascii="Times New Roman" w:hAnsi="Times New Roman" w:cs="Times New Roman"/>
        </w:rPr>
        <w:fldChar w:fldCharType="begin" w:fldLock="1"/>
      </w:r>
      <w:r w:rsidR="00134F40">
        <w:rPr>
          <w:rFonts w:ascii="Times New Roman" w:hAnsi="Times New Roman" w:cs="Times New Roman"/>
        </w:rPr>
        <w:instrText>ADDIN CSL_CITATION {"citationItems":[{"id":"ITEM-1","itemData":{"DOI":"10.1007/0-387-23081-5_23","ISSN":"08848289","abstract":"Sustainable development is a multidimensional concept, including socio-economic, ecological, technical and ethical perspectives. In making sustainability policies operational, basic questions to be answered are sustainability of what and whom? As a consequence, sustainability issues are characterised by a high degree of conflict. The main objective of this Chapter is to show that multiple-criteria decision analysis is an adequate approach for dealing with sustainability conflicts at both micro and macro levels of analysis. To achieve this objective, lessons, learned from both theoretical arguments and empirical experience, are reviewed. Guidelines of “good practice” are suggested too.","author":[{"dropping-particle":"","family":"Munda","given":"Giuseppe","non-dropping-particle":"","parse-names":false,"suffix":""}],"container-title":"International Series in Operations Research and Management Science","id":"ITEM-1","issued":{"date-parts":[["2005"]]},"page":"953-986","publisher":"Springer New York LLC","title":"Multiple criteria decision analysis and sustainable development","type":"chapter","volume":"78"},"uris":["http://www.mendeley.com/documents/?uuid=3e65c2e7-1267-3247-8fc7-8baa98d2d0bb"]}],"mendeley":{"formattedCitation":"(Munda, 2005)","plainTextFormattedCitation":"(Munda, 2005)","previouslyFormattedCitation":"(Munda, 2005)"},"properties":{"noteIndex":0},"schema":"https://github.com/citation-style-language/schema/raw/master/csl-citation.json"}</w:instrText>
      </w:r>
      <w:r w:rsidR="00C25BB1">
        <w:rPr>
          <w:rFonts w:ascii="Times New Roman" w:hAnsi="Times New Roman" w:cs="Times New Roman"/>
        </w:rPr>
        <w:fldChar w:fldCharType="separate"/>
      </w:r>
      <w:r w:rsidR="00C25BB1" w:rsidRPr="00C25BB1">
        <w:rPr>
          <w:rFonts w:ascii="Times New Roman" w:hAnsi="Times New Roman" w:cs="Times New Roman"/>
          <w:noProof/>
        </w:rPr>
        <w:t>(Munda, 2005)</w:t>
      </w:r>
      <w:r w:rsidR="00C25BB1">
        <w:rPr>
          <w:rFonts w:ascii="Times New Roman" w:hAnsi="Times New Roman" w:cs="Times New Roman"/>
        </w:rPr>
        <w:fldChar w:fldCharType="end"/>
      </w:r>
      <w:r w:rsidR="00D5390B">
        <w:rPr>
          <w:rFonts w:ascii="Times New Roman" w:hAnsi="Times New Roman" w:cs="Times New Roman"/>
        </w:rPr>
        <w:t xml:space="preserve">. </w:t>
      </w:r>
      <w:r w:rsidRPr="00041BB7">
        <w:rPr>
          <w:rFonts w:ascii="Times New Roman" w:hAnsi="Times New Roman" w:cs="Times New Roman"/>
        </w:rPr>
        <w:t>It also allows</w:t>
      </w:r>
      <w:r w:rsidR="003151A6">
        <w:rPr>
          <w:rFonts w:ascii="Times New Roman" w:hAnsi="Times New Roman" w:cs="Times New Roman"/>
        </w:rPr>
        <w:t xml:space="preserve"> to</w:t>
      </w:r>
      <w:r w:rsidRPr="00041BB7">
        <w:rPr>
          <w:rFonts w:ascii="Times New Roman" w:hAnsi="Times New Roman" w:cs="Times New Roman"/>
        </w:rPr>
        <w:t xml:space="preserve"> incorporat</w:t>
      </w:r>
      <w:r w:rsidR="003151A6">
        <w:rPr>
          <w:rFonts w:ascii="Times New Roman" w:hAnsi="Times New Roman" w:cs="Times New Roman"/>
        </w:rPr>
        <w:t>e</w:t>
      </w:r>
      <w:r w:rsidRPr="00041BB7">
        <w:rPr>
          <w:rFonts w:ascii="Times New Roman" w:hAnsi="Times New Roman" w:cs="Times New Roman"/>
        </w:rPr>
        <w:t xml:space="preserve"> perception</w:t>
      </w:r>
      <w:r>
        <w:rPr>
          <w:rFonts w:ascii="Times New Roman" w:hAnsi="Times New Roman" w:cs="Times New Roman"/>
        </w:rPr>
        <w:t>s</w:t>
      </w:r>
      <w:r w:rsidRPr="00041BB7">
        <w:rPr>
          <w:rFonts w:ascii="Times New Roman" w:hAnsi="Times New Roman" w:cs="Times New Roman"/>
        </w:rPr>
        <w:t xml:space="preserve"> of experts by attributing weigh</w:t>
      </w:r>
      <w:r w:rsidR="00521922">
        <w:rPr>
          <w:rFonts w:ascii="Times New Roman" w:hAnsi="Times New Roman" w:cs="Times New Roman"/>
        </w:rPr>
        <w:t>t</w:t>
      </w:r>
      <w:r w:rsidRPr="00041BB7">
        <w:rPr>
          <w:rFonts w:ascii="Times New Roman" w:hAnsi="Times New Roman" w:cs="Times New Roman"/>
        </w:rPr>
        <w:t xml:space="preserve">s and indicators. </w:t>
      </w:r>
      <w:r>
        <w:rPr>
          <w:rFonts w:ascii="Times New Roman" w:hAnsi="Times New Roman" w:cs="Times New Roman"/>
        </w:rPr>
        <w:t xml:space="preserve">The specific approach used in the analysis underlying this paper is a </w:t>
      </w:r>
      <w:r w:rsidRPr="00041BB7">
        <w:rPr>
          <w:rFonts w:ascii="Times New Roman" w:hAnsi="Times New Roman" w:cs="Times New Roman"/>
        </w:rPr>
        <w:t xml:space="preserve">Multi-Attribute-Value-Theory (MAVT) approach. The advantages of MAVT include </w:t>
      </w:r>
      <w:r>
        <w:rPr>
          <w:rFonts w:ascii="Times New Roman" w:hAnsi="Times New Roman" w:cs="Times New Roman"/>
        </w:rPr>
        <w:t>a</w:t>
      </w:r>
      <w:r w:rsidRPr="00041BB7">
        <w:rPr>
          <w:rFonts w:ascii="Times New Roman" w:hAnsi="Times New Roman" w:cs="Times New Roman"/>
        </w:rPr>
        <w:t xml:space="preserve"> capa</w:t>
      </w:r>
      <w:r>
        <w:rPr>
          <w:rFonts w:ascii="Times New Roman" w:hAnsi="Times New Roman" w:cs="Times New Roman"/>
        </w:rPr>
        <w:t>bility</w:t>
      </w:r>
      <w:r w:rsidRPr="00041BB7">
        <w:rPr>
          <w:rFonts w:ascii="Times New Roman" w:hAnsi="Times New Roman" w:cs="Times New Roman"/>
        </w:rPr>
        <w:t xml:space="preserve"> to support the structuring of problems</w:t>
      </w:r>
      <w:r>
        <w:rPr>
          <w:rFonts w:ascii="Times New Roman" w:hAnsi="Times New Roman" w:cs="Times New Roman"/>
        </w:rPr>
        <w:t>,</w:t>
      </w:r>
      <w:r w:rsidRPr="00041BB7">
        <w:rPr>
          <w:rFonts w:ascii="Times New Roman" w:hAnsi="Times New Roman" w:cs="Times New Roman"/>
        </w:rPr>
        <w:t xml:space="preserve"> </w:t>
      </w:r>
      <w:r>
        <w:rPr>
          <w:rFonts w:ascii="Times New Roman" w:hAnsi="Times New Roman" w:cs="Times New Roman"/>
        </w:rPr>
        <w:t>applying</w:t>
      </w:r>
      <w:r w:rsidRPr="00041BB7">
        <w:rPr>
          <w:rFonts w:ascii="Times New Roman" w:hAnsi="Times New Roman" w:cs="Times New Roman"/>
        </w:rPr>
        <w:t xml:space="preserve"> different criteria and attributes and</w:t>
      </w:r>
      <w:r>
        <w:rPr>
          <w:rFonts w:ascii="Times New Roman" w:hAnsi="Times New Roman" w:cs="Times New Roman"/>
        </w:rPr>
        <w:t xml:space="preserve"> to use</w:t>
      </w:r>
      <w:r w:rsidRPr="00041BB7">
        <w:rPr>
          <w:rFonts w:ascii="Times New Roman" w:hAnsi="Times New Roman" w:cs="Times New Roman"/>
        </w:rPr>
        <w:t xml:space="preserve"> both</w:t>
      </w:r>
      <w:r>
        <w:rPr>
          <w:rFonts w:ascii="Times New Roman" w:hAnsi="Times New Roman" w:cs="Times New Roman"/>
        </w:rPr>
        <w:t>,</w:t>
      </w:r>
      <w:r w:rsidRPr="00041BB7">
        <w:rPr>
          <w:rFonts w:ascii="Times New Roman" w:hAnsi="Times New Roman" w:cs="Times New Roman"/>
        </w:rPr>
        <w:t xml:space="preserve"> qualitative and quantitative </w:t>
      </w:r>
      <w:r>
        <w:rPr>
          <w:rFonts w:ascii="Times New Roman" w:hAnsi="Times New Roman" w:cs="Times New Roman"/>
        </w:rPr>
        <w:t xml:space="preserve">approaches </w:t>
      </w:r>
      <w:r w:rsidRPr="004E2A9E">
        <w:rPr>
          <w:rFonts w:ascii="Times New Roman" w:hAnsi="Times New Roman" w:cs="Times New Roman"/>
          <w:noProof/>
        </w:rPr>
        <w:t>(Brombal</w:t>
      </w:r>
      <w:r>
        <w:rPr>
          <w:rFonts w:ascii="Times New Roman" w:hAnsi="Times New Roman" w:cs="Times New Roman"/>
          <w:noProof/>
        </w:rPr>
        <w:t xml:space="preserve"> et al.</w:t>
      </w:r>
      <w:r w:rsidRPr="004E2A9E">
        <w:rPr>
          <w:rFonts w:ascii="Times New Roman" w:hAnsi="Times New Roman" w:cs="Times New Roman"/>
          <w:noProof/>
        </w:rPr>
        <w:t xml:space="preserve"> 2017</w:t>
      </w:r>
      <w:r w:rsidRPr="00041BB7">
        <w:rPr>
          <w:rFonts w:ascii="Times New Roman" w:hAnsi="Times New Roman" w:cs="Times New Roman"/>
        </w:rPr>
        <w:t xml:space="preserve">). Parameters </w:t>
      </w:r>
      <w:r>
        <w:rPr>
          <w:rFonts w:ascii="Times New Roman" w:hAnsi="Times New Roman" w:cs="Times New Roman"/>
        </w:rPr>
        <w:t>pertinent</w:t>
      </w:r>
      <w:r w:rsidRPr="00041BB7">
        <w:rPr>
          <w:rFonts w:ascii="Times New Roman" w:hAnsi="Times New Roman" w:cs="Times New Roman"/>
        </w:rPr>
        <w:t xml:space="preserve"> to each attribute </w:t>
      </w:r>
      <w:r>
        <w:rPr>
          <w:rFonts w:ascii="Times New Roman" w:hAnsi="Times New Roman" w:cs="Times New Roman"/>
        </w:rPr>
        <w:t>were</w:t>
      </w:r>
      <w:r w:rsidRPr="00041BB7">
        <w:rPr>
          <w:rFonts w:ascii="Times New Roman" w:hAnsi="Times New Roman" w:cs="Times New Roman"/>
        </w:rPr>
        <w:t xml:space="preserve"> normalized by converting them into</w:t>
      </w:r>
      <w:r>
        <w:rPr>
          <w:rFonts w:ascii="Times New Roman" w:hAnsi="Times New Roman" w:cs="Times New Roman"/>
        </w:rPr>
        <w:t xml:space="preserve"> weights on</w:t>
      </w:r>
      <w:r w:rsidRPr="00041BB7">
        <w:rPr>
          <w:rFonts w:ascii="Times New Roman" w:hAnsi="Times New Roman" w:cs="Times New Roman"/>
        </w:rPr>
        <w:t xml:space="preserve"> a </w:t>
      </w:r>
      <w:r>
        <w:rPr>
          <w:rFonts w:ascii="Times New Roman" w:hAnsi="Times New Roman" w:cs="Times New Roman"/>
        </w:rPr>
        <w:t>scale of 0 to 1</w:t>
      </w:r>
      <w:r w:rsidRPr="00041BB7">
        <w:rPr>
          <w:rFonts w:ascii="Times New Roman" w:hAnsi="Times New Roman" w:cs="Times New Roman"/>
        </w:rPr>
        <w:t xml:space="preserve"> (0.00, 0.10, 0.33, 0.66, 1.00). </w:t>
      </w:r>
      <w:r w:rsidR="001705E4">
        <w:rPr>
          <w:rFonts w:ascii="Times New Roman" w:hAnsi="Times New Roman" w:cs="Times New Roman"/>
        </w:rPr>
        <w:t>For three</w:t>
      </w:r>
      <w:r w:rsidR="00AA7F62" w:rsidRPr="00AA7F62">
        <w:rPr>
          <w:rFonts w:ascii="Times New Roman" w:hAnsi="Times New Roman" w:cs="Times New Roman"/>
        </w:rPr>
        <w:t xml:space="preserve"> </w:t>
      </w:r>
      <w:r w:rsidR="00AA7F62">
        <w:rPr>
          <w:rFonts w:ascii="Times New Roman" w:hAnsi="Times New Roman" w:cs="Times New Roman"/>
        </w:rPr>
        <w:t>attributes</w:t>
      </w:r>
      <w:r w:rsidR="001705E4">
        <w:rPr>
          <w:rFonts w:ascii="Times New Roman" w:hAnsi="Times New Roman" w:cs="Times New Roman"/>
        </w:rPr>
        <w:t xml:space="preserve">, </w:t>
      </w:r>
      <w:r w:rsidR="00AA7F62">
        <w:rPr>
          <w:rFonts w:ascii="Times New Roman" w:hAnsi="Times New Roman" w:cs="Times New Roman"/>
        </w:rPr>
        <w:t xml:space="preserve">L6. D1 and D2, only 2 to 3 aspects were used. This </w:t>
      </w:r>
      <w:proofErr w:type="spellStart"/>
      <w:r w:rsidR="00AA7F62">
        <w:rPr>
          <w:rFonts w:ascii="Times New Roman" w:hAnsi="Times New Roman" w:cs="Times New Roman"/>
        </w:rPr>
        <w:t>do</w:t>
      </w:r>
      <w:r w:rsidR="006C6BDB">
        <w:rPr>
          <w:rFonts w:ascii="Times New Roman" w:hAnsi="Times New Roman" w:cs="Times New Roman"/>
        </w:rPr>
        <w:t>id</w:t>
      </w:r>
      <w:proofErr w:type="spellEnd"/>
      <w:r w:rsidR="00AA7F62">
        <w:rPr>
          <w:rFonts w:ascii="Times New Roman" w:hAnsi="Times New Roman" w:cs="Times New Roman"/>
        </w:rPr>
        <w:t xml:space="preserve"> not affect evaluation results</w:t>
      </w:r>
      <w:r w:rsidR="003151A6">
        <w:rPr>
          <w:rFonts w:ascii="Times New Roman" w:hAnsi="Times New Roman" w:cs="Times New Roman"/>
        </w:rPr>
        <w:t xml:space="preserve">, </w:t>
      </w:r>
      <w:r w:rsidR="006C6BDB">
        <w:rPr>
          <w:rFonts w:ascii="Times New Roman" w:hAnsi="Times New Roman" w:cs="Times New Roman"/>
        </w:rPr>
        <w:t xml:space="preserve">though, </w:t>
      </w:r>
      <w:r w:rsidR="003151A6">
        <w:rPr>
          <w:rFonts w:ascii="Times New Roman" w:hAnsi="Times New Roman" w:cs="Times New Roman"/>
        </w:rPr>
        <w:t>as t</w:t>
      </w:r>
      <w:r w:rsidRPr="00041BB7">
        <w:rPr>
          <w:rFonts w:ascii="Times New Roman" w:hAnsi="Times New Roman" w:cs="Times New Roman"/>
        </w:rPr>
        <w:t xml:space="preserve">he </w:t>
      </w:r>
      <w:r w:rsidR="003151A6">
        <w:rPr>
          <w:rFonts w:ascii="Times New Roman" w:hAnsi="Times New Roman" w:cs="Times New Roman"/>
        </w:rPr>
        <w:t xml:space="preserve">highest </w:t>
      </w:r>
      <w:r w:rsidRPr="00041BB7">
        <w:rPr>
          <w:rFonts w:ascii="Times New Roman" w:hAnsi="Times New Roman" w:cs="Times New Roman"/>
        </w:rPr>
        <w:t xml:space="preserve">score </w:t>
      </w:r>
      <w:r>
        <w:rPr>
          <w:rFonts w:ascii="Times New Roman" w:hAnsi="Times New Roman" w:cs="Times New Roman"/>
        </w:rPr>
        <w:t xml:space="preserve">is </w:t>
      </w:r>
      <w:r w:rsidR="003151A6">
        <w:rPr>
          <w:rFonts w:ascii="Times New Roman" w:hAnsi="Times New Roman" w:cs="Times New Roman"/>
        </w:rPr>
        <w:t xml:space="preserve">still </w:t>
      </w:r>
      <w:r w:rsidRPr="00041BB7">
        <w:rPr>
          <w:rFonts w:ascii="Times New Roman" w:hAnsi="Times New Roman" w:cs="Times New Roman"/>
        </w:rPr>
        <w:t xml:space="preserve">1.00 and the </w:t>
      </w:r>
      <w:r w:rsidR="003151A6">
        <w:rPr>
          <w:rFonts w:ascii="Times New Roman" w:hAnsi="Times New Roman" w:cs="Times New Roman"/>
        </w:rPr>
        <w:t xml:space="preserve">lowest </w:t>
      </w:r>
      <w:r w:rsidR="00521922">
        <w:rPr>
          <w:rFonts w:ascii="Times New Roman" w:hAnsi="Times New Roman" w:cs="Times New Roman"/>
        </w:rPr>
        <w:t xml:space="preserve">is </w:t>
      </w:r>
      <w:r w:rsidRPr="00041BB7">
        <w:rPr>
          <w:rFonts w:ascii="Times New Roman" w:hAnsi="Times New Roman" w:cs="Times New Roman"/>
        </w:rPr>
        <w:t xml:space="preserve">0.00. </w:t>
      </w:r>
      <w:r w:rsidR="005E0287">
        <w:rPr>
          <w:rFonts w:ascii="Times New Roman" w:hAnsi="Times New Roman" w:cs="Times New Roman"/>
        </w:rPr>
        <w:t xml:space="preserve"> </w:t>
      </w:r>
    </w:p>
    <w:p w14:paraId="70917039" w14:textId="02F15077" w:rsidR="0037606C" w:rsidRDefault="0037606C" w:rsidP="005E0287">
      <w:pPr>
        <w:ind w:firstLine="720"/>
        <w:rPr>
          <w:rFonts w:ascii="Times New Roman" w:hAnsi="Times New Roman" w:cs="Times New Roman"/>
        </w:rPr>
      </w:pPr>
      <w:r>
        <w:rPr>
          <w:rFonts w:ascii="Times New Roman" w:hAnsi="Times New Roman" w:cs="Times New Roman"/>
        </w:rPr>
        <w:t>Normalization is based on weighting of criteria</w:t>
      </w:r>
      <w:r w:rsidR="006C6BDB">
        <w:rPr>
          <w:rFonts w:ascii="Times New Roman" w:hAnsi="Times New Roman" w:cs="Times New Roman"/>
        </w:rPr>
        <w:t>.</w:t>
      </w:r>
      <w:r w:rsidR="003151A6">
        <w:rPr>
          <w:rFonts w:ascii="Times New Roman" w:hAnsi="Times New Roman" w:cs="Times New Roman"/>
        </w:rPr>
        <w:t xml:space="preserve"> </w:t>
      </w:r>
      <w:r w:rsidR="006C6BDB">
        <w:rPr>
          <w:rFonts w:ascii="Times New Roman" w:hAnsi="Times New Roman" w:cs="Times New Roman"/>
        </w:rPr>
        <w:t>W</w:t>
      </w:r>
      <w:r>
        <w:rPr>
          <w:rFonts w:ascii="Times New Roman" w:hAnsi="Times New Roman" w:cs="Times New Roman"/>
        </w:rPr>
        <w:t xml:space="preserve">eights </w:t>
      </w:r>
      <w:r w:rsidRPr="00041BB7">
        <w:rPr>
          <w:rFonts w:ascii="Times New Roman" w:hAnsi="Times New Roman" w:cs="Times New Roman"/>
        </w:rPr>
        <w:t xml:space="preserve">were </w:t>
      </w:r>
      <w:r>
        <w:rPr>
          <w:rFonts w:ascii="Times New Roman" w:hAnsi="Times New Roman" w:cs="Times New Roman"/>
        </w:rPr>
        <w:t>allocated</w:t>
      </w:r>
      <w:r w:rsidRPr="00041BB7">
        <w:rPr>
          <w:rFonts w:ascii="Times New Roman" w:hAnsi="Times New Roman" w:cs="Times New Roman"/>
        </w:rPr>
        <w:t xml:space="preserve"> by a panel of four EIA experts who participated in the 3rd Digital Belt and Road Conference held in </w:t>
      </w:r>
      <w:proofErr w:type="spellStart"/>
      <w:r w:rsidRPr="00041BB7">
        <w:rPr>
          <w:rFonts w:ascii="Times New Roman" w:hAnsi="Times New Roman" w:cs="Times New Roman"/>
        </w:rPr>
        <w:t>Tengchong</w:t>
      </w:r>
      <w:proofErr w:type="spellEnd"/>
      <w:r w:rsidRPr="00041BB7">
        <w:rPr>
          <w:rFonts w:ascii="Times New Roman" w:hAnsi="Times New Roman" w:cs="Times New Roman"/>
        </w:rPr>
        <w:t xml:space="preserve">, China </w:t>
      </w:r>
      <w:r>
        <w:rPr>
          <w:rFonts w:ascii="Times New Roman" w:hAnsi="Times New Roman" w:cs="Times New Roman"/>
        </w:rPr>
        <w:t>o</w:t>
      </w:r>
      <w:r w:rsidRPr="00041BB7">
        <w:rPr>
          <w:rFonts w:ascii="Times New Roman" w:hAnsi="Times New Roman" w:cs="Times New Roman"/>
        </w:rPr>
        <w:t>n 5-7 December 2018.</w:t>
      </w:r>
      <w:r w:rsidR="0043505D">
        <w:rPr>
          <w:rFonts w:ascii="Times New Roman" w:hAnsi="Times New Roman" w:cs="Times New Roman"/>
        </w:rPr>
        <w:t xml:space="preserve"> </w:t>
      </w:r>
      <w:bookmarkStart w:id="4" w:name="_Hlk42014239"/>
      <w:r w:rsidR="0043505D">
        <w:rPr>
          <w:rFonts w:ascii="Times New Roman" w:hAnsi="Times New Roman" w:cs="Times New Roman"/>
        </w:rPr>
        <w:t xml:space="preserve">Although </w:t>
      </w:r>
      <w:r w:rsidR="003151A6">
        <w:rPr>
          <w:rFonts w:ascii="Times New Roman" w:hAnsi="Times New Roman" w:cs="Times New Roman"/>
        </w:rPr>
        <w:t xml:space="preserve">the </w:t>
      </w:r>
      <w:r w:rsidR="0043505D">
        <w:rPr>
          <w:rFonts w:ascii="Times New Roman" w:hAnsi="Times New Roman" w:cs="Times New Roman"/>
        </w:rPr>
        <w:t xml:space="preserve">number of experts </w:t>
      </w:r>
      <w:r w:rsidR="003151A6">
        <w:rPr>
          <w:rFonts w:ascii="Times New Roman" w:hAnsi="Times New Roman" w:cs="Times New Roman"/>
        </w:rPr>
        <w:t>is small</w:t>
      </w:r>
      <w:r w:rsidR="00441E3B">
        <w:rPr>
          <w:rFonts w:ascii="Times New Roman" w:hAnsi="Times New Roman" w:cs="Times New Roman"/>
        </w:rPr>
        <w:t xml:space="preserve">, </w:t>
      </w:r>
      <w:r w:rsidR="003151A6">
        <w:rPr>
          <w:rFonts w:ascii="Times New Roman" w:hAnsi="Times New Roman" w:cs="Times New Roman"/>
        </w:rPr>
        <w:t xml:space="preserve">they were </w:t>
      </w:r>
      <w:r w:rsidR="007333E6">
        <w:rPr>
          <w:rFonts w:ascii="Times New Roman" w:hAnsi="Times New Roman" w:cs="Times New Roman"/>
        </w:rPr>
        <w:t xml:space="preserve">closely involved with the formulation of environmental framework for BRI. </w:t>
      </w:r>
      <w:bookmarkEnd w:id="4"/>
      <w:r w:rsidRPr="00041BB7">
        <w:rPr>
          <w:rFonts w:ascii="Times New Roman" w:hAnsi="Times New Roman" w:cs="Times New Roman"/>
        </w:rPr>
        <w:t xml:space="preserve">Table </w:t>
      </w:r>
      <w:r>
        <w:rPr>
          <w:rFonts w:ascii="Times New Roman" w:hAnsi="Times New Roman" w:cs="Times New Roman"/>
        </w:rPr>
        <w:t>1</w:t>
      </w:r>
      <w:r w:rsidRPr="00041BB7">
        <w:rPr>
          <w:rFonts w:ascii="Times New Roman" w:hAnsi="Times New Roman" w:cs="Times New Roman"/>
        </w:rPr>
        <w:t xml:space="preserve"> summarizes </w:t>
      </w:r>
      <w:r>
        <w:rPr>
          <w:rFonts w:ascii="Times New Roman" w:hAnsi="Times New Roman" w:cs="Times New Roman"/>
        </w:rPr>
        <w:t xml:space="preserve">affiliation and expertise </w:t>
      </w:r>
      <w:r w:rsidRPr="00041BB7">
        <w:rPr>
          <w:rFonts w:ascii="Times New Roman" w:hAnsi="Times New Roman" w:cs="Times New Roman"/>
        </w:rPr>
        <w:t xml:space="preserve">of the </w:t>
      </w:r>
      <w:r>
        <w:rPr>
          <w:rFonts w:ascii="Times New Roman" w:hAnsi="Times New Roman" w:cs="Times New Roman"/>
        </w:rPr>
        <w:t xml:space="preserve">panel </w:t>
      </w:r>
      <w:r w:rsidRPr="00041BB7">
        <w:rPr>
          <w:rFonts w:ascii="Times New Roman" w:hAnsi="Times New Roman" w:cs="Times New Roman"/>
        </w:rPr>
        <w:t>experts.  During the meeting</w:t>
      </w:r>
      <w:r>
        <w:rPr>
          <w:rFonts w:ascii="Times New Roman" w:hAnsi="Times New Roman" w:cs="Times New Roman"/>
        </w:rPr>
        <w:t>, which was</w:t>
      </w:r>
      <w:r w:rsidRPr="00041BB7">
        <w:rPr>
          <w:rFonts w:ascii="Times New Roman" w:hAnsi="Times New Roman" w:cs="Times New Roman"/>
        </w:rPr>
        <w:t xml:space="preserve"> moderated by </w:t>
      </w:r>
      <w:r w:rsidRPr="00DB6D55">
        <w:rPr>
          <w:rFonts w:ascii="Times New Roman" w:hAnsi="Times New Roman" w:cs="Times New Roman"/>
        </w:rPr>
        <w:t xml:space="preserve">the first </w:t>
      </w:r>
      <w:r w:rsidRPr="00041BB7">
        <w:rPr>
          <w:rFonts w:ascii="Times New Roman" w:hAnsi="Times New Roman" w:cs="Times New Roman"/>
        </w:rPr>
        <w:t xml:space="preserve">author, experts discussed and </w:t>
      </w:r>
      <w:r>
        <w:rPr>
          <w:rFonts w:ascii="Times New Roman" w:hAnsi="Times New Roman" w:cs="Times New Roman"/>
        </w:rPr>
        <w:t xml:space="preserve">allocated </w:t>
      </w:r>
      <w:r w:rsidR="00985B99">
        <w:rPr>
          <w:rFonts w:ascii="Times New Roman" w:hAnsi="Times New Roman" w:cs="Times New Roman"/>
        </w:rPr>
        <w:t xml:space="preserve">importance </w:t>
      </w:r>
      <w:r w:rsidRPr="00041BB7">
        <w:rPr>
          <w:rFonts w:ascii="Times New Roman" w:hAnsi="Times New Roman" w:cs="Times New Roman"/>
        </w:rPr>
        <w:t>score</w:t>
      </w:r>
      <w:r>
        <w:rPr>
          <w:rFonts w:ascii="Times New Roman" w:hAnsi="Times New Roman" w:cs="Times New Roman"/>
        </w:rPr>
        <w:t>s</w:t>
      </w:r>
      <w:r w:rsidRPr="00041BB7">
        <w:rPr>
          <w:rFonts w:ascii="Times New Roman" w:hAnsi="Times New Roman" w:cs="Times New Roman"/>
        </w:rPr>
        <w:t>, using a five-point scale</w:t>
      </w:r>
      <w:r>
        <w:rPr>
          <w:rFonts w:ascii="Times New Roman" w:hAnsi="Times New Roman" w:cs="Times New Roman"/>
        </w:rPr>
        <w:t>,</w:t>
      </w:r>
      <w:r w:rsidRPr="00041BB7">
        <w:rPr>
          <w:rFonts w:ascii="Times New Roman" w:hAnsi="Times New Roman" w:cs="Times New Roman"/>
        </w:rPr>
        <w:t xml:space="preserve"> ranging from "1 (not important)" to "5 (extremely important)". </w:t>
      </w:r>
      <w:r>
        <w:rPr>
          <w:rFonts w:ascii="Times New Roman" w:hAnsi="Times New Roman" w:cs="Times New Roman"/>
        </w:rPr>
        <w:t xml:space="preserve">In case of </w:t>
      </w:r>
      <w:r w:rsidRPr="00041BB7">
        <w:rPr>
          <w:rFonts w:ascii="Times New Roman" w:hAnsi="Times New Roman" w:cs="Times New Roman"/>
        </w:rPr>
        <w:t xml:space="preserve">disagreement among panel members, diverging opinions </w:t>
      </w:r>
      <w:r>
        <w:rPr>
          <w:rFonts w:ascii="Times New Roman" w:hAnsi="Times New Roman" w:cs="Times New Roman"/>
        </w:rPr>
        <w:t>we</w:t>
      </w:r>
      <w:r w:rsidRPr="00041BB7">
        <w:rPr>
          <w:rFonts w:ascii="Times New Roman" w:hAnsi="Times New Roman" w:cs="Times New Roman"/>
        </w:rPr>
        <w:t xml:space="preserve">re discussed </w:t>
      </w:r>
      <w:r>
        <w:rPr>
          <w:rFonts w:ascii="Times New Roman" w:hAnsi="Times New Roman" w:cs="Times New Roman"/>
        </w:rPr>
        <w:t xml:space="preserve">with the aim of creating </w:t>
      </w:r>
      <w:r w:rsidRPr="00041BB7">
        <w:rPr>
          <w:rFonts w:ascii="Times New Roman" w:hAnsi="Times New Roman" w:cs="Times New Roman"/>
        </w:rPr>
        <w:t xml:space="preserve">consensus </w:t>
      </w:r>
      <w:r>
        <w:rPr>
          <w:rFonts w:ascii="Times New Roman" w:hAnsi="Times New Roman" w:cs="Times New Roman"/>
        </w:rPr>
        <w:t>on a</w:t>
      </w:r>
      <w:r w:rsidR="00985B99">
        <w:rPr>
          <w:rFonts w:ascii="Times New Roman" w:hAnsi="Times New Roman" w:cs="Times New Roman"/>
        </w:rPr>
        <w:t>n importance</w:t>
      </w:r>
      <w:r>
        <w:rPr>
          <w:rFonts w:ascii="Times New Roman" w:hAnsi="Times New Roman" w:cs="Times New Roman"/>
        </w:rPr>
        <w:t xml:space="preserve"> </w:t>
      </w:r>
      <w:r w:rsidRPr="00041BB7">
        <w:rPr>
          <w:rFonts w:ascii="Times New Roman" w:hAnsi="Times New Roman" w:cs="Times New Roman"/>
        </w:rPr>
        <w:t xml:space="preserve">score. </w:t>
      </w:r>
      <w:r w:rsidR="00985B99">
        <w:rPr>
          <w:rFonts w:ascii="Times New Roman" w:hAnsi="Times New Roman" w:cs="Times New Roman"/>
        </w:rPr>
        <w:t xml:space="preserve">Importance scores </w:t>
      </w:r>
      <w:r w:rsidRPr="00041BB7">
        <w:rPr>
          <w:rFonts w:ascii="Times New Roman" w:hAnsi="Times New Roman" w:cs="Times New Roman"/>
        </w:rPr>
        <w:t xml:space="preserve">were </w:t>
      </w:r>
      <w:r w:rsidR="00985B99">
        <w:rPr>
          <w:rFonts w:ascii="Times New Roman" w:hAnsi="Times New Roman" w:cs="Times New Roman"/>
        </w:rPr>
        <w:t xml:space="preserve">then </w:t>
      </w:r>
      <w:r w:rsidRPr="00041BB7">
        <w:rPr>
          <w:rFonts w:ascii="Times New Roman" w:hAnsi="Times New Roman" w:cs="Times New Roman"/>
        </w:rPr>
        <w:t>converted into weigh</w:t>
      </w:r>
      <w:r>
        <w:rPr>
          <w:rFonts w:ascii="Times New Roman" w:hAnsi="Times New Roman" w:cs="Times New Roman"/>
        </w:rPr>
        <w:t>ts</w:t>
      </w:r>
      <w:r w:rsidRPr="00041BB7">
        <w:rPr>
          <w:rFonts w:ascii="Times New Roman" w:hAnsi="Times New Roman" w:cs="Times New Roman"/>
        </w:rPr>
        <w:t xml:space="preserve"> using the equation below:</w:t>
      </w:r>
    </w:p>
    <w:p w14:paraId="168B379E" w14:textId="77777777" w:rsidR="0037606C" w:rsidRDefault="0037606C" w:rsidP="0037606C">
      <w:pPr>
        <w:rPr>
          <w:rFonts w:ascii="Times New Roman" w:hAnsi="Times New Roman" w:cs="Times New Roman"/>
        </w:rPr>
      </w:pPr>
    </w:p>
    <w:p w14:paraId="75E15F9E" w14:textId="77777777" w:rsidR="0037606C" w:rsidRPr="00740312" w:rsidRDefault="0037606C" w:rsidP="0037606C">
      <w:pPr>
        <w:rPr>
          <w:rFonts w:ascii="Times New Roman" w:hAnsi="Times New Roman" w:cs="Times New Roman"/>
        </w:rPr>
      </w:pPr>
      <w:r w:rsidRPr="005647E3">
        <w:rPr>
          <w:rFonts w:ascii="Times New Roman" w:hAnsi="Times New Roman" w:cs="Times New Roman"/>
        </w:rPr>
        <w:fldChar w:fldCharType="begin"/>
      </w:r>
      <w:r w:rsidRPr="005647E3">
        <w:rPr>
          <w:rFonts w:ascii="Times New Roman" w:hAnsi="Times New Roman" w:cs="Times New Roman"/>
        </w:rPr>
        <w:instrText xml:space="preserve"> QUOTE  </w:instrText>
      </w:r>
      <w:r w:rsidRPr="005647E3">
        <w:rPr>
          <w:rFonts w:ascii="Times New Roman" w:hAnsi="Times New Roman" w:cs="Times New Roman"/>
        </w:rPr>
        <w:fldChar w:fldCharType="end"/>
      </w:r>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W</m:t>
            </m:r>
          </m:e>
          <m: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sub>
        </m:sSub>
        <m:r>
          <w:rPr>
            <w:rFonts w:ascii="Cambria Math" w:hAnsi="Cambria Math" w:cs="Times New Roman"/>
          </w:rPr>
          <m:t>=</m:t>
        </m:r>
        <m:f>
          <m:fPr>
            <m:ctrlPr>
              <w:rPr>
                <w:rFonts w:ascii="Cambria Math" w:hAnsi="Cambria Math" w:cs="Times New Roman"/>
              </w:rPr>
            </m:ctrlPr>
          </m:fPr>
          <m:num>
            <m:r>
              <w:rPr>
                <w:rFonts w:ascii="Cambria Math" w:hAnsi="Cambria Math" w:cs="Times New Roman"/>
              </w:rPr>
              <m:t>&lt;</m:t>
            </m:r>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sub>
            </m:sSub>
            <m:r>
              <w:rPr>
                <w:rFonts w:ascii="Cambria Math" w:hAnsi="Cambria Math" w:cs="Times New Roman"/>
              </w:rPr>
              <m:t>&gt;</m:t>
            </m:r>
          </m:num>
          <m:den>
            <m:nary>
              <m:naryPr>
                <m:chr m:val="∑"/>
                <m:supHide m:val="1"/>
                <m:ctrlPr>
                  <w:rPr>
                    <w:rFonts w:ascii="Cambria Math" w:hAnsi="Cambria Math" w:cs="Times New Roman"/>
                    <w:color w:val="000000" w:themeColor="text1"/>
                  </w:rPr>
                </m:ctrlPr>
              </m:naryPr>
              <m:sub>
                <m:r>
                  <w:rPr>
                    <w:rFonts w:ascii="Cambria Math" w:hAnsi="Cambria Math" w:cs="Times New Roman"/>
                    <w:color w:val="000000" w:themeColor="text1"/>
                  </w:rPr>
                  <m:t>i</m:t>
                </m:r>
                <m:ctrlPr>
                  <w:rPr>
                    <w:rFonts w:ascii="Cambria Math" w:hAnsi="Cambria Math" w:cs="Times New Roman"/>
                    <w:i/>
                    <w:color w:val="000000" w:themeColor="text1"/>
                  </w:rPr>
                </m:ctrlPr>
              </m:sub>
              <m:sup/>
              <m:e>
                <m:r>
                  <w:rPr>
                    <w:rFonts w:ascii="Cambria Math" w:hAnsi="Cambria Math" w:cs="Times New Roman"/>
                    <w:color w:val="000000" w:themeColor="text1"/>
                  </w:rPr>
                  <m:t>&lt;</m:t>
                </m:r>
                <m:sSub>
                  <m:sSubPr>
                    <m:ctrlPr>
                      <w:rPr>
                        <w:rFonts w:ascii="Cambria Math" w:hAnsi="Cambria Math" w:cs="Times New Roman"/>
                        <w:i/>
                        <w:color w:val="000000" w:themeColor="text1"/>
                      </w:rPr>
                    </m:ctrlPr>
                  </m:sSubPr>
                  <m:e>
                    <m:r>
                      <w:rPr>
                        <w:rFonts w:ascii="Cambria Math" w:hAnsi="Cambria Math" w:cs="Times New Roman"/>
                        <w:color w:val="000000" w:themeColor="text1"/>
                      </w:rPr>
                      <m:t>S</m:t>
                    </m:r>
                  </m:e>
                  <m:sub>
                    <m:sSub>
                      <m:sSubPr>
                        <m:ctrlPr>
                          <w:rPr>
                            <w:rFonts w:ascii="Cambria Math" w:hAnsi="Cambria Math" w:cs="Times New Roman"/>
                            <w:i/>
                            <w:color w:val="000000" w:themeColor="text1"/>
                          </w:rPr>
                        </m:ctrlPr>
                      </m:sSubPr>
                      <m:e>
                        <m:r>
                          <w:rPr>
                            <w:rFonts w:ascii="Cambria Math" w:hAnsi="Cambria Math" w:cs="Times New Roman"/>
                            <w:color w:val="000000" w:themeColor="text1"/>
                          </w:rPr>
                          <m:t>X</m:t>
                        </m:r>
                      </m:e>
                      <m:sub>
                        <m:r>
                          <w:rPr>
                            <w:rFonts w:ascii="Cambria Math" w:hAnsi="Cambria Math" w:cs="Times New Roman"/>
                            <w:color w:val="000000" w:themeColor="text1"/>
                          </w:rPr>
                          <m:t>i</m:t>
                        </m:r>
                      </m:sub>
                    </m:sSub>
                  </m:sub>
                </m:sSub>
                <m:r>
                  <w:rPr>
                    <w:rFonts w:ascii="Cambria Math" w:hAnsi="Cambria Math" w:cs="Times New Roman"/>
                    <w:color w:val="000000" w:themeColor="text1"/>
                  </w:rPr>
                  <m:t>&gt;</m:t>
                </m:r>
              </m:e>
            </m:nary>
          </m:den>
        </m:f>
      </m:oMath>
      <w:r>
        <w:rPr>
          <w:rFonts w:ascii="Times New Roman" w:hAnsi="Times New Roman" w:cs="Times New Roman"/>
        </w:rPr>
        <w:t xml:space="preserve">                                                                                                                     (1)</w:t>
      </w:r>
    </w:p>
    <w:p w14:paraId="621E2B94" w14:textId="77777777" w:rsidR="0037606C" w:rsidRDefault="0037606C" w:rsidP="0037606C">
      <w:pPr>
        <w:rPr>
          <w:rFonts w:ascii="Times New Roman" w:hAnsi="Times New Roman" w:cs="Times New Roman"/>
        </w:rPr>
      </w:pPr>
    </w:p>
    <w:p w14:paraId="7C899D25" w14:textId="77777777" w:rsidR="00D93681" w:rsidRDefault="0037606C" w:rsidP="0037606C">
      <w:pPr>
        <w:rPr>
          <w:rFonts w:ascii="Times New Roman" w:hAnsi="Times New Roman" w:cs="Times New Roman"/>
        </w:rPr>
      </w:pPr>
      <w:r>
        <w:rPr>
          <w:rFonts w:ascii="Times New Roman" w:hAnsi="Times New Roman" w:cs="Times New Roman"/>
        </w:rPr>
        <w:t xml:space="preserve">Where:  </w:t>
      </w:r>
      <m:oMath>
        <m:r>
          <w:rPr>
            <w:rFonts w:ascii="Cambria Math" w:hAnsi="Cambria Math" w:cs="Times New Roman"/>
          </w:rPr>
          <m:t>&lt;</m:t>
        </m:r>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sub>
        </m:sSub>
        <m:r>
          <w:rPr>
            <w:rFonts w:ascii="Cambria Math" w:hAnsi="Cambria Math" w:cs="Times New Roman"/>
          </w:rPr>
          <m:t>&gt;</m:t>
        </m:r>
      </m:oMath>
      <w:r>
        <w:rPr>
          <w:rFonts w:ascii="Times New Roman" w:hAnsi="Times New Roman" w:cs="Times New Roman"/>
        </w:rPr>
        <w:t xml:space="preserve"> is the important scores. </w:t>
      </w:r>
    </w:p>
    <w:p w14:paraId="37311BD4" w14:textId="77777777" w:rsidR="00E34C17" w:rsidRDefault="00E34C17" w:rsidP="0037606C">
      <w:pPr>
        <w:rPr>
          <w:rFonts w:ascii="Times New Roman" w:hAnsi="Times New Roman" w:cs="Times New Roman"/>
        </w:rPr>
      </w:pPr>
    </w:p>
    <w:p w14:paraId="52C1F9D8" w14:textId="0770192A" w:rsidR="00E34C17" w:rsidRPr="00C61495" w:rsidRDefault="00E34C17" w:rsidP="0037606C">
      <w:pPr>
        <w:rPr>
          <w:rFonts w:ascii="Times New Roman" w:hAnsi="Times New Roman"/>
        </w:rPr>
      </w:pPr>
    </w:p>
    <w:tbl>
      <w:tblPr>
        <w:tblW w:w="0" w:type="auto"/>
        <w:tblInd w:w="-106" w:type="dxa"/>
        <w:tblBorders>
          <w:top w:val="single" w:sz="4" w:space="0" w:color="auto"/>
          <w:bottom w:val="single" w:sz="4" w:space="0" w:color="auto"/>
        </w:tblBorders>
        <w:tblLook w:val="00A0" w:firstRow="1" w:lastRow="0" w:firstColumn="1" w:lastColumn="0" w:noHBand="0" w:noVBand="0"/>
      </w:tblPr>
      <w:tblGrid>
        <w:gridCol w:w="445"/>
        <w:gridCol w:w="4590"/>
        <w:gridCol w:w="3975"/>
      </w:tblGrid>
      <w:tr w:rsidR="00E34C17" w:rsidRPr="005647E3" w14:paraId="6EBBF360" w14:textId="77777777" w:rsidTr="006F5195">
        <w:tc>
          <w:tcPr>
            <w:tcW w:w="445" w:type="dxa"/>
            <w:tcBorders>
              <w:top w:val="single" w:sz="4" w:space="0" w:color="auto"/>
              <w:bottom w:val="single" w:sz="4" w:space="0" w:color="auto"/>
            </w:tcBorders>
          </w:tcPr>
          <w:p w14:paraId="769AC3EF" w14:textId="77777777" w:rsidR="00E34C17" w:rsidRPr="005647E3" w:rsidRDefault="00E34C17" w:rsidP="006F5195">
            <w:pPr>
              <w:rPr>
                <w:rFonts w:ascii="Times New Roman" w:hAnsi="Times New Roman" w:cs="Times New Roman"/>
                <w:sz w:val="16"/>
                <w:szCs w:val="16"/>
              </w:rPr>
            </w:pPr>
            <w:r w:rsidRPr="005647E3">
              <w:rPr>
                <w:rFonts w:ascii="Times New Roman" w:hAnsi="Times New Roman" w:cs="Times New Roman"/>
                <w:sz w:val="16"/>
                <w:szCs w:val="16"/>
              </w:rPr>
              <w:t>No</w:t>
            </w:r>
          </w:p>
        </w:tc>
        <w:tc>
          <w:tcPr>
            <w:tcW w:w="4590" w:type="dxa"/>
            <w:tcBorders>
              <w:top w:val="single" w:sz="4" w:space="0" w:color="auto"/>
              <w:bottom w:val="single" w:sz="4" w:space="0" w:color="auto"/>
            </w:tcBorders>
          </w:tcPr>
          <w:p w14:paraId="2A5B9A51" w14:textId="77777777" w:rsidR="00E34C17" w:rsidRPr="005647E3" w:rsidRDefault="00E34C17" w:rsidP="006F5195">
            <w:pPr>
              <w:rPr>
                <w:rFonts w:ascii="Times New Roman" w:hAnsi="Times New Roman" w:cs="Times New Roman"/>
                <w:sz w:val="16"/>
                <w:szCs w:val="16"/>
              </w:rPr>
            </w:pPr>
            <w:r w:rsidRPr="005647E3">
              <w:rPr>
                <w:rFonts w:ascii="Times New Roman" w:hAnsi="Times New Roman" w:cs="Times New Roman"/>
                <w:sz w:val="16"/>
                <w:szCs w:val="16"/>
              </w:rPr>
              <w:t>Affiliation</w:t>
            </w:r>
          </w:p>
        </w:tc>
        <w:tc>
          <w:tcPr>
            <w:tcW w:w="3975" w:type="dxa"/>
            <w:tcBorders>
              <w:top w:val="single" w:sz="4" w:space="0" w:color="auto"/>
              <w:bottom w:val="single" w:sz="4" w:space="0" w:color="auto"/>
            </w:tcBorders>
          </w:tcPr>
          <w:p w14:paraId="173BDDE2" w14:textId="77777777" w:rsidR="00E34C17" w:rsidRPr="005647E3" w:rsidRDefault="00E34C17" w:rsidP="006F5195">
            <w:pPr>
              <w:rPr>
                <w:rFonts w:ascii="Times New Roman" w:hAnsi="Times New Roman" w:cs="Times New Roman"/>
                <w:sz w:val="16"/>
                <w:szCs w:val="16"/>
              </w:rPr>
            </w:pPr>
            <w:r w:rsidRPr="005647E3">
              <w:rPr>
                <w:rFonts w:ascii="Times New Roman" w:hAnsi="Times New Roman" w:cs="Times New Roman"/>
                <w:sz w:val="16"/>
                <w:szCs w:val="16"/>
              </w:rPr>
              <w:t>Expertise</w:t>
            </w:r>
          </w:p>
        </w:tc>
      </w:tr>
      <w:tr w:rsidR="00E34C17" w:rsidRPr="005647E3" w14:paraId="19602E8F" w14:textId="77777777" w:rsidTr="006F5195">
        <w:tc>
          <w:tcPr>
            <w:tcW w:w="445" w:type="dxa"/>
            <w:tcBorders>
              <w:top w:val="single" w:sz="4" w:space="0" w:color="auto"/>
            </w:tcBorders>
          </w:tcPr>
          <w:p w14:paraId="3B74A6A2" w14:textId="77777777" w:rsidR="00E34C17" w:rsidRPr="005647E3" w:rsidRDefault="00E34C17" w:rsidP="006F5195">
            <w:pPr>
              <w:rPr>
                <w:rFonts w:ascii="Times New Roman" w:hAnsi="Times New Roman" w:cs="Times New Roman"/>
                <w:sz w:val="16"/>
                <w:szCs w:val="16"/>
              </w:rPr>
            </w:pPr>
            <w:r w:rsidRPr="005647E3">
              <w:rPr>
                <w:rFonts w:ascii="Times New Roman" w:hAnsi="Times New Roman" w:cs="Times New Roman"/>
                <w:sz w:val="16"/>
                <w:szCs w:val="16"/>
              </w:rPr>
              <w:t>1</w:t>
            </w:r>
          </w:p>
        </w:tc>
        <w:tc>
          <w:tcPr>
            <w:tcW w:w="4590" w:type="dxa"/>
            <w:tcBorders>
              <w:top w:val="single" w:sz="4" w:space="0" w:color="auto"/>
            </w:tcBorders>
          </w:tcPr>
          <w:p w14:paraId="052958F7" w14:textId="77777777" w:rsidR="00E34C17" w:rsidRPr="005647E3" w:rsidRDefault="00E34C17" w:rsidP="006F5195">
            <w:pPr>
              <w:rPr>
                <w:rFonts w:ascii="Times New Roman" w:hAnsi="Times New Roman" w:cs="Times New Roman"/>
                <w:sz w:val="16"/>
                <w:szCs w:val="16"/>
              </w:rPr>
            </w:pPr>
            <w:r w:rsidRPr="005647E3">
              <w:rPr>
                <w:rFonts w:ascii="Times New Roman" w:hAnsi="Times New Roman" w:cs="Times New Roman"/>
                <w:sz w:val="16"/>
                <w:szCs w:val="16"/>
              </w:rPr>
              <w:t xml:space="preserve">University  </w:t>
            </w:r>
          </w:p>
        </w:tc>
        <w:tc>
          <w:tcPr>
            <w:tcW w:w="3975" w:type="dxa"/>
            <w:tcBorders>
              <w:top w:val="single" w:sz="4" w:space="0" w:color="auto"/>
            </w:tcBorders>
          </w:tcPr>
          <w:p w14:paraId="1E46B37B" w14:textId="77777777" w:rsidR="00E34C17" w:rsidRPr="005647E3" w:rsidRDefault="00E34C17" w:rsidP="006F5195">
            <w:pPr>
              <w:rPr>
                <w:rFonts w:ascii="Times New Roman" w:hAnsi="Times New Roman" w:cs="Times New Roman"/>
                <w:sz w:val="16"/>
                <w:szCs w:val="16"/>
              </w:rPr>
            </w:pPr>
            <w:r w:rsidRPr="005647E3">
              <w:rPr>
                <w:rFonts w:ascii="Times New Roman" w:hAnsi="Times New Roman" w:cs="Times New Roman"/>
                <w:sz w:val="16"/>
                <w:szCs w:val="16"/>
              </w:rPr>
              <w:t>Environmental law; BRI; EIA consultancy</w:t>
            </w:r>
          </w:p>
        </w:tc>
      </w:tr>
      <w:tr w:rsidR="00E34C17" w:rsidRPr="005647E3" w14:paraId="7741FABC" w14:textId="77777777" w:rsidTr="006F5195">
        <w:tc>
          <w:tcPr>
            <w:tcW w:w="445" w:type="dxa"/>
          </w:tcPr>
          <w:p w14:paraId="19E6D242" w14:textId="77777777" w:rsidR="00E34C17" w:rsidRPr="005647E3" w:rsidRDefault="00E34C17" w:rsidP="006F5195">
            <w:pPr>
              <w:rPr>
                <w:rFonts w:ascii="Times New Roman" w:hAnsi="Times New Roman" w:cs="Times New Roman"/>
                <w:sz w:val="16"/>
                <w:szCs w:val="16"/>
              </w:rPr>
            </w:pPr>
            <w:r w:rsidRPr="005647E3">
              <w:rPr>
                <w:rFonts w:ascii="Times New Roman" w:hAnsi="Times New Roman" w:cs="Times New Roman"/>
                <w:sz w:val="16"/>
                <w:szCs w:val="16"/>
              </w:rPr>
              <w:t>2</w:t>
            </w:r>
          </w:p>
        </w:tc>
        <w:tc>
          <w:tcPr>
            <w:tcW w:w="4590" w:type="dxa"/>
          </w:tcPr>
          <w:p w14:paraId="471CEB31" w14:textId="77777777" w:rsidR="00E34C17" w:rsidRPr="005647E3" w:rsidRDefault="00E34C17" w:rsidP="006F5195">
            <w:pPr>
              <w:rPr>
                <w:rFonts w:ascii="Times New Roman" w:hAnsi="Times New Roman" w:cs="Times New Roman"/>
                <w:sz w:val="16"/>
                <w:szCs w:val="16"/>
              </w:rPr>
            </w:pPr>
            <w:r w:rsidRPr="005647E3">
              <w:rPr>
                <w:rFonts w:ascii="Times New Roman" w:hAnsi="Times New Roman" w:cs="Times New Roman"/>
                <w:sz w:val="16"/>
                <w:szCs w:val="16"/>
              </w:rPr>
              <w:t xml:space="preserve">Ministry </w:t>
            </w:r>
          </w:p>
        </w:tc>
        <w:tc>
          <w:tcPr>
            <w:tcW w:w="3975" w:type="dxa"/>
          </w:tcPr>
          <w:p w14:paraId="3B77A000" w14:textId="77777777" w:rsidR="00E34C17" w:rsidRPr="005647E3" w:rsidRDefault="00E34C17" w:rsidP="006F5195">
            <w:pPr>
              <w:rPr>
                <w:rFonts w:ascii="Times New Roman" w:hAnsi="Times New Roman" w:cs="Times New Roman"/>
                <w:sz w:val="16"/>
                <w:szCs w:val="16"/>
              </w:rPr>
            </w:pPr>
            <w:r w:rsidRPr="005647E3">
              <w:rPr>
                <w:rFonts w:ascii="Times New Roman" w:hAnsi="Times New Roman" w:cs="Times New Roman"/>
                <w:sz w:val="16"/>
                <w:szCs w:val="16"/>
              </w:rPr>
              <w:t>Environmental Science; BRI; EIA technical review</w:t>
            </w:r>
          </w:p>
        </w:tc>
      </w:tr>
      <w:tr w:rsidR="00E34C17" w:rsidRPr="005647E3" w14:paraId="032DB497" w14:textId="77777777" w:rsidTr="006F5195">
        <w:tc>
          <w:tcPr>
            <w:tcW w:w="445" w:type="dxa"/>
          </w:tcPr>
          <w:p w14:paraId="393CFD3A" w14:textId="77777777" w:rsidR="00E34C17" w:rsidRPr="005647E3" w:rsidRDefault="00E34C17" w:rsidP="006F5195">
            <w:pPr>
              <w:rPr>
                <w:rFonts w:ascii="Times New Roman" w:hAnsi="Times New Roman" w:cs="Times New Roman"/>
                <w:sz w:val="16"/>
                <w:szCs w:val="16"/>
              </w:rPr>
            </w:pPr>
            <w:r w:rsidRPr="005647E3">
              <w:rPr>
                <w:rFonts w:ascii="Times New Roman" w:hAnsi="Times New Roman" w:cs="Times New Roman"/>
                <w:sz w:val="16"/>
                <w:szCs w:val="16"/>
              </w:rPr>
              <w:t>3</w:t>
            </w:r>
          </w:p>
        </w:tc>
        <w:tc>
          <w:tcPr>
            <w:tcW w:w="4590" w:type="dxa"/>
          </w:tcPr>
          <w:p w14:paraId="73CB6884" w14:textId="77777777" w:rsidR="00E34C17" w:rsidRPr="005647E3" w:rsidRDefault="00E34C17" w:rsidP="006F5195">
            <w:pPr>
              <w:rPr>
                <w:rFonts w:ascii="Times New Roman" w:hAnsi="Times New Roman" w:cs="Times New Roman"/>
                <w:sz w:val="16"/>
                <w:szCs w:val="16"/>
              </w:rPr>
            </w:pPr>
            <w:r w:rsidRPr="005647E3">
              <w:rPr>
                <w:rFonts w:ascii="Times New Roman" w:hAnsi="Times New Roman" w:cs="Times New Roman"/>
                <w:sz w:val="16"/>
                <w:szCs w:val="16"/>
              </w:rPr>
              <w:t xml:space="preserve">United Nations </w:t>
            </w:r>
          </w:p>
        </w:tc>
        <w:tc>
          <w:tcPr>
            <w:tcW w:w="3975" w:type="dxa"/>
          </w:tcPr>
          <w:p w14:paraId="5D7596F9" w14:textId="77777777" w:rsidR="00E34C17" w:rsidRPr="005647E3" w:rsidRDefault="00E34C17" w:rsidP="006F5195">
            <w:pPr>
              <w:rPr>
                <w:rFonts w:ascii="Times New Roman" w:hAnsi="Times New Roman" w:cs="Times New Roman"/>
                <w:sz w:val="16"/>
                <w:szCs w:val="16"/>
              </w:rPr>
            </w:pPr>
            <w:r w:rsidRPr="005647E3">
              <w:rPr>
                <w:rFonts w:ascii="Times New Roman" w:hAnsi="Times New Roman" w:cs="Times New Roman"/>
                <w:sz w:val="16"/>
                <w:szCs w:val="16"/>
              </w:rPr>
              <w:t>Environmental law; BRI</w:t>
            </w:r>
          </w:p>
        </w:tc>
      </w:tr>
      <w:tr w:rsidR="00E34C17" w:rsidRPr="005647E3" w14:paraId="294D5D8C" w14:textId="77777777" w:rsidTr="006F5195">
        <w:tc>
          <w:tcPr>
            <w:tcW w:w="445" w:type="dxa"/>
            <w:tcBorders>
              <w:bottom w:val="single" w:sz="4" w:space="0" w:color="auto"/>
            </w:tcBorders>
          </w:tcPr>
          <w:p w14:paraId="0B75A813" w14:textId="77777777" w:rsidR="00E34C17" w:rsidRPr="005647E3" w:rsidRDefault="00E34C17" w:rsidP="006F5195">
            <w:pPr>
              <w:rPr>
                <w:rFonts w:ascii="Times New Roman" w:hAnsi="Times New Roman" w:cs="Times New Roman"/>
                <w:sz w:val="16"/>
                <w:szCs w:val="16"/>
              </w:rPr>
            </w:pPr>
            <w:r w:rsidRPr="005647E3">
              <w:rPr>
                <w:rFonts w:ascii="Times New Roman" w:hAnsi="Times New Roman" w:cs="Times New Roman"/>
                <w:sz w:val="16"/>
                <w:szCs w:val="16"/>
              </w:rPr>
              <w:t>4</w:t>
            </w:r>
          </w:p>
        </w:tc>
        <w:tc>
          <w:tcPr>
            <w:tcW w:w="4590" w:type="dxa"/>
            <w:tcBorders>
              <w:bottom w:val="single" w:sz="4" w:space="0" w:color="auto"/>
            </w:tcBorders>
          </w:tcPr>
          <w:p w14:paraId="3BBDA29E" w14:textId="77777777" w:rsidR="00E34C17" w:rsidRPr="005647E3" w:rsidRDefault="00E34C17" w:rsidP="006F5195">
            <w:pPr>
              <w:rPr>
                <w:rFonts w:ascii="Times New Roman" w:hAnsi="Times New Roman" w:cs="Times New Roman"/>
                <w:sz w:val="16"/>
                <w:szCs w:val="16"/>
              </w:rPr>
            </w:pPr>
            <w:r w:rsidRPr="005647E3">
              <w:rPr>
                <w:rFonts w:ascii="Times New Roman" w:hAnsi="Times New Roman" w:cs="Times New Roman"/>
                <w:sz w:val="16"/>
                <w:szCs w:val="16"/>
              </w:rPr>
              <w:t>Environmental NGO</w:t>
            </w:r>
          </w:p>
        </w:tc>
        <w:tc>
          <w:tcPr>
            <w:tcW w:w="3975" w:type="dxa"/>
            <w:tcBorders>
              <w:bottom w:val="single" w:sz="4" w:space="0" w:color="auto"/>
            </w:tcBorders>
          </w:tcPr>
          <w:p w14:paraId="75145D54" w14:textId="77777777" w:rsidR="00E34C17" w:rsidRPr="005647E3" w:rsidRDefault="00E34C17" w:rsidP="006F5195">
            <w:pPr>
              <w:rPr>
                <w:rFonts w:ascii="Times New Roman" w:hAnsi="Times New Roman" w:cs="Times New Roman"/>
                <w:sz w:val="16"/>
                <w:szCs w:val="16"/>
              </w:rPr>
            </w:pPr>
            <w:r w:rsidRPr="005647E3">
              <w:rPr>
                <w:rFonts w:ascii="Times New Roman" w:hAnsi="Times New Roman" w:cs="Times New Roman"/>
                <w:sz w:val="16"/>
                <w:szCs w:val="16"/>
              </w:rPr>
              <w:t xml:space="preserve">Environmental Law; BRI; Chinese EIA regulations </w:t>
            </w:r>
          </w:p>
        </w:tc>
      </w:tr>
    </w:tbl>
    <w:p w14:paraId="4318F878" w14:textId="6735B909" w:rsidR="008C4410" w:rsidRDefault="00E34C17" w:rsidP="00D93681">
      <w:pPr>
        <w:rPr>
          <w:rFonts w:ascii="Times New Roman" w:hAnsi="Times New Roman" w:cs="Times New Roman"/>
          <w:sz w:val="16"/>
          <w:szCs w:val="16"/>
        </w:rPr>
      </w:pPr>
      <w:r>
        <w:rPr>
          <w:rFonts w:ascii="Times New Roman" w:hAnsi="Times New Roman" w:cs="Times New Roman"/>
          <w:sz w:val="16"/>
          <w:szCs w:val="16"/>
        </w:rPr>
        <w:t xml:space="preserve">Table 1: Experts background information </w:t>
      </w:r>
    </w:p>
    <w:p w14:paraId="3039BAA2" w14:textId="31B9A880" w:rsidR="008C4410" w:rsidRPr="00C61495" w:rsidRDefault="008C4410" w:rsidP="00D93681">
      <w:pPr>
        <w:rPr>
          <w:rFonts w:ascii="Times New Roman" w:hAnsi="Times New Roman"/>
          <w:sz w:val="16"/>
        </w:rPr>
      </w:pPr>
    </w:p>
    <w:p w14:paraId="3A821390" w14:textId="77777777" w:rsidR="008C4410" w:rsidRPr="00C61495" w:rsidRDefault="008C4410" w:rsidP="00D93681">
      <w:pPr>
        <w:rPr>
          <w:rFonts w:ascii="Times New Roman" w:hAnsi="Times New Roman"/>
          <w:sz w:val="16"/>
        </w:rPr>
      </w:pPr>
    </w:p>
    <w:p w14:paraId="6C297CD4" w14:textId="77777777" w:rsidR="00D93681" w:rsidRDefault="00D93681" w:rsidP="00D93681">
      <w:pPr>
        <w:rPr>
          <w:rFonts w:ascii="Times New Roman" w:hAnsi="Times New Roman" w:cs="Times New Roman"/>
          <w:sz w:val="16"/>
          <w:szCs w:val="16"/>
        </w:rPr>
      </w:pPr>
    </w:p>
    <w:p w14:paraId="07E653FE" w14:textId="77777777" w:rsidR="00AA0F79" w:rsidRPr="00A1089A" w:rsidRDefault="00AA0F79" w:rsidP="00E62842">
      <w:pPr>
        <w:rPr>
          <w:rFonts w:ascii="Times New Roman" w:hAnsi="Times New Roman" w:cs="Times New Roman"/>
          <w:sz w:val="16"/>
          <w:szCs w:val="16"/>
        </w:rPr>
      </w:pPr>
    </w:p>
    <w:tbl>
      <w:tblPr>
        <w:tblpPr w:leftFromText="187" w:rightFromText="187" w:vertAnchor="text" w:horzAnchor="margin" w:tblpX="59" w:tblpY="275"/>
        <w:tblOverlap w:val="never"/>
        <w:tblW w:w="9072" w:type="dxa"/>
        <w:tblLayout w:type="fixed"/>
        <w:tblLook w:val="00A0" w:firstRow="1" w:lastRow="0" w:firstColumn="1" w:lastColumn="0" w:noHBand="0" w:noVBand="0"/>
      </w:tblPr>
      <w:tblGrid>
        <w:gridCol w:w="1528"/>
        <w:gridCol w:w="2165"/>
        <w:gridCol w:w="4641"/>
        <w:gridCol w:w="738"/>
      </w:tblGrid>
      <w:tr w:rsidR="00AA0F79" w:rsidRPr="005647E3" w14:paraId="4466F07E" w14:textId="77777777" w:rsidTr="00C61495">
        <w:trPr>
          <w:trHeight w:val="203"/>
        </w:trPr>
        <w:tc>
          <w:tcPr>
            <w:tcW w:w="1528" w:type="dxa"/>
            <w:tcBorders>
              <w:top w:val="single" w:sz="4" w:space="0" w:color="auto"/>
              <w:bottom w:val="single" w:sz="4" w:space="0" w:color="auto"/>
            </w:tcBorders>
          </w:tcPr>
          <w:p w14:paraId="6FFF55D2" w14:textId="77777777" w:rsidR="00AA0F79" w:rsidRPr="005647E3" w:rsidRDefault="00AA0F79" w:rsidP="00A1089A">
            <w:pPr>
              <w:jc w:val="center"/>
              <w:rPr>
                <w:rFonts w:ascii="Times New Roman" w:hAnsi="Times New Roman" w:cs="Times New Roman"/>
                <w:b/>
                <w:bCs/>
                <w:sz w:val="16"/>
                <w:szCs w:val="16"/>
                <w:lang w:val="en-SG"/>
              </w:rPr>
            </w:pPr>
            <w:r w:rsidRPr="005647E3">
              <w:rPr>
                <w:rFonts w:ascii="Times New Roman" w:hAnsi="Times New Roman" w:cs="Times New Roman"/>
                <w:b/>
                <w:bCs/>
                <w:sz w:val="16"/>
                <w:szCs w:val="16"/>
                <w:lang w:val="en-SG"/>
              </w:rPr>
              <w:t>Criteri</w:t>
            </w:r>
            <w:r>
              <w:rPr>
                <w:rFonts w:ascii="Times New Roman" w:hAnsi="Times New Roman" w:cs="Times New Roman"/>
                <w:b/>
                <w:bCs/>
                <w:sz w:val="16"/>
                <w:szCs w:val="16"/>
                <w:lang w:val="en-SG"/>
              </w:rPr>
              <w:t>on</w:t>
            </w:r>
          </w:p>
        </w:tc>
        <w:tc>
          <w:tcPr>
            <w:tcW w:w="2165" w:type="dxa"/>
            <w:tcBorders>
              <w:top w:val="single" w:sz="4" w:space="0" w:color="auto"/>
              <w:bottom w:val="single" w:sz="4" w:space="0" w:color="auto"/>
            </w:tcBorders>
          </w:tcPr>
          <w:p w14:paraId="318C57D8" w14:textId="77777777" w:rsidR="00AA0F79" w:rsidRPr="005647E3" w:rsidRDefault="00AA0F79" w:rsidP="00A1089A">
            <w:pPr>
              <w:jc w:val="center"/>
              <w:rPr>
                <w:rFonts w:ascii="Times New Roman" w:hAnsi="Times New Roman" w:cs="Times New Roman"/>
                <w:b/>
                <w:bCs/>
                <w:sz w:val="16"/>
                <w:szCs w:val="16"/>
                <w:lang w:val="en-SG"/>
              </w:rPr>
            </w:pPr>
            <w:r w:rsidRPr="005647E3">
              <w:rPr>
                <w:rFonts w:ascii="Times New Roman" w:hAnsi="Times New Roman" w:cs="Times New Roman"/>
                <w:b/>
                <w:bCs/>
                <w:sz w:val="16"/>
                <w:szCs w:val="16"/>
                <w:lang w:val="en-SG"/>
              </w:rPr>
              <w:t>Attribute</w:t>
            </w:r>
          </w:p>
        </w:tc>
        <w:tc>
          <w:tcPr>
            <w:tcW w:w="4641" w:type="dxa"/>
            <w:tcBorders>
              <w:top w:val="single" w:sz="4" w:space="0" w:color="auto"/>
              <w:bottom w:val="single" w:sz="4" w:space="0" w:color="auto"/>
            </w:tcBorders>
          </w:tcPr>
          <w:p w14:paraId="7012CB5D" w14:textId="77777777" w:rsidR="00AA0F79" w:rsidRPr="005647E3" w:rsidRDefault="00AA0F79" w:rsidP="00A1089A">
            <w:pPr>
              <w:jc w:val="center"/>
              <w:rPr>
                <w:rFonts w:ascii="Times New Roman" w:hAnsi="Times New Roman" w:cs="Times New Roman"/>
                <w:b/>
                <w:bCs/>
                <w:sz w:val="16"/>
                <w:szCs w:val="16"/>
                <w:lang w:val="en-SG"/>
              </w:rPr>
            </w:pPr>
            <w:r>
              <w:rPr>
                <w:rFonts w:ascii="Times New Roman" w:hAnsi="Times New Roman" w:cs="Times New Roman"/>
                <w:b/>
                <w:bCs/>
                <w:sz w:val="16"/>
                <w:szCs w:val="16"/>
                <w:lang w:val="en-SG"/>
              </w:rPr>
              <w:t>Aspects</w:t>
            </w:r>
            <w:r w:rsidRPr="005647E3">
              <w:rPr>
                <w:rFonts w:ascii="Times New Roman" w:hAnsi="Times New Roman" w:cs="Times New Roman"/>
                <w:b/>
                <w:bCs/>
                <w:sz w:val="16"/>
                <w:szCs w:val="16"/>
                <w:lang w:val="en-SG"/>
              </w:rPr>
              <w:t xml:space="preserve"> </w:t>
            </w:r>
          </w:p>
        </w:tc>
        <w:tc>
          <w:tcPr>
            <w:tcW w:w="738" w:type="dxa"/>
            <w:tcBorders>
              <w:top w:val="single" w:sz="4" w:space="0" w:color="auto"/>
              <w:bottom w:val="single" w:sz="4" w:space="0" w:color="auto"/>
            </w:tcBorders>
          </w:tcPr>
          <w:p w14:paraId="1C109D15" w14:textId="77777777" w:rsidR="00AA0F79" w:rsidRPr="005647E3" w:rsidRDefault="00AA0F79" w:rsidP="00A1089A">
            <w:pPr>
              <w:ind w:right="-99"/>
              <w:jc w:val="center"/>
              <w:rPr>
                <w:rFonts w:ascii="Times New Roman" w:hAnsi="Times New Roman" w:cs="Times New Roman"/>
                <w:b/>
                <w:bCs/>
                <w:sz w:val="16"/>
                <w:szCs w:val="16"/>
                <w:lang w:val="en-SG"/>
              </w:rPr>
            </w:pPr>
            <w:r>
              <w:rPr>
                <w:rFonts w:ascii="Times New Roman" w:hAnsi="Times New Roman" w:cs="Times New Roman"/>
                <w:b/>
                <w:bCs/>
                <w:sz w:val="16"/>
                <w:szCs w:val="16"/>
                <w:lang w:val="en-SG"/>
              </w:rPr>
              <w:t>Weight</w:t>
            </w:r>
            <w:r w:rsidRPr="005647E3">
              <w:rPr>
                <w:rFonts w:ascii="Times New Roman" w:hAnsi="Times New Roman" w:cs="Times New Roman"/>
                <w:b/>
                <w:bCs/>
                <w:sz w:val="16"/>
                <w:szCs w:val="16"/>
                <w:lang w:val="en-SG"/>
              </w:rPr>
              <w:t xml:space="preserve"> </w:t>
            </w:r>
          </w:p>
        </w:tc>
      </w:tr>
      <w:tr w:rsidR="00AA0F79" w:rsidRPr="005647E3" w14:paraId="208B1DF1" w14:textId="77777777" w:rsidTr="00C61495">
        <w:trPr>
          <w:trHeight w:val="7261"/>
        </w:trPr>
        <w:tc>
          <w:tcPr>
            <w:tcW w:w="1528" w:type="dxa"/>
            <w:tcBorders>
              <w:top w:val="single" w:sz="4" w:space="0" w:color="auto"/>
            </w:tcBorders>
          </w:tcPr>
          <w:p w14:paraId="3C24DEA7" w14:textId="77777777" w:rsidR="00AA0F79" w:rsidRPr="005647E3" w:rsidRDefault="00AA0F79" w:rsidP="00A1089A">
            <w:pPr>
              <w:rPr>
                <w:rFonts w:ascii="Times New Roman" w:hAnsi="Times New Roman" w:cs="Times New Roman"/>
                <w:sz w:val="16"/>
                <w:szCs w:val="16"/>
                <w:lang w:val="en-SG"/>
              </w:rPr>
            </w:pPr>
            <w:r w:rsidRPr="005647E3">
              <w:rPr>
                <w:rFonts w:ascii="Times New Roman" w:hAnsi="Times New Roman" w:cs="Times New Roman"/>
                <w:b/>
                <w:bCs/>
                <w:sz w:val="16"/>
                <w:szCs w:val="16"/>
              </w:rPr>
              <w:t>EIA Legislation</w:t>
            </w:r>
          </w:p>
        </w:tc>
        <w:tc>
          <w:tcPr>
            <w:tcW w:w="2165" w:type="dxa"/>
            <w:tcBorders>
              <w:top w:val="single" w:sz="4" w:space="0" w:color="auto"/>
            </w:tcBorders>
          </w:tcPr>
          <w:p w14:paraId="6D7E6E14" w14:textId="77777777" w:rsidR="00AA0F79" w:rsidRPr="005647E3" w:rsidRDefault="00AA0F79" w:rsidP="00A1089A">
            <w:pPr>
              <w:rPr>
                <w:rFonts w:ascii="Times New Roman" w:hAnsi="Times New Roman" w:cs="Times New Roman"/>
                <w:sz w:val="16"/>
                <w:szCs w:val="16"/>
              </w:rPr>
            </w:pPr>
            <w:r w:rsidRPr="005647E3">
              <w:rPr>
                <w:rFonts w:ascii="Times New Roman" w:hAnsi="Times New Roman" w:cs="Times New Roman"/>
                <w:sz w:val="16"/>
                <w:szCs w:val="16"/>
              </w:rPr>
              <w:t>The system is based on clear legal provision</w:t>
            </w:r>
            <w:r>
              <w:rPr>
                <w:rFonts w:ascii="Times New Roman" w:hAnsi="Times New Roman" w:cs="Times New Roman"/>
                <w:sz w:val="16"/>
                <w:szCs w:val="16"/>
              </w:rPr>
              <w:t>s</w:t>
            </w:r>
            <w:r w:rsidRPr="005647E3">
              <w:rPr>
                <w:rFonts w:ascii="Times New Roman" w:hAnsi="Times New Roman" w:cs="Times New Roman"/>
                <w:sz w:val="16"/>
                <w:szCs w:val="16"/>
              </w:rPr>
              <w:t xml:space="preserve"> (L1)</w:t>
            </w:r>
          </w:p>
          <w:p w14:paraId="2651E50F" w14:textId="77777777" w:rsidR="00AA0F79" w:rsidRPr="005647E3" w:rsidRDefault="00AA0F79" w:rsidP="00A1089A">
            <w:pPr>
              <w:rPr>
                <w:rFonts w:ascii="Times New Roman" w:hAnsi="Times New Roman" w:cs="Times New Roman"/>
                <w:sz w:val="16"/>
                <w:szCs w:val="16"/>
              </w:rPr>
            </w:pPr>
          </w:p>
          <w:p w14:paraId="2ECD4A97" w14:textId="77777777" w:rsidR="00AA0F79" w:rsidRPr="005647E3" w:rsidRDefault="00AA0F79" w:rsidP="00A1089A">
            <w:pPr>
              <w:rPr>
                <w:rFonts w:ascii="Times New Roman" w:hAnsi="Times New Roman" w:cs="Times New Roman"/>
                <w:sz w:val="16"/>
                <w:szCs w:val="16"/>
              </w:rPr>
            </w:pPr>
          </w:p>
          <w:p w14:paraId="14B34A0A" w14:textId="77777777" w:rsidR="00AA0F79" w:rsidRPr="005647E3" w:rsidRDefault="00AA0F79" w:rsidP="00A1089A">
            <w:pPr>
              <w:rPr>
                <w:rFonts w:ascii="Times New Roman" w:hAnsi="Times New Roman" w:cs="Times New Roman"/>
                <w:sz w:val="16"/>
                <w:szCs w:val="16"/>
              </w:rPr>
            </w:pPr>
          </w:p>
          <w:p w14:paraId="3D2C2A8A" w14:textId="77777777" w:rsidR="00AA0F79" w:rsidRPr="005647E3" w:rsidRDefault="00AA0F79" w:rsidP="00A1089A">
            <w:pPr>
              <w:rPr>
                <w:rFonts w:ascii="Times New Roman" w:hAnsi="Times New Roman" w:cs="Times New Roman"/>
                <w:sz w:val="16"/>
                <w:szCs w:val="16"/>
              </w:rPr>
            </w:pPr>
          </w:p>
          <w:p w14:paraId="6268BFDB" w14:textId="77777777" w:rsidR="00AA0F79" w:rsidRPr="005647E3" w:rsidRDefault="00AA0F79" w:rsidP="00A1089A">
            <w:pPr>
              <w:rPr>
                <w:rFonts w:ascii="Times New Roman" w:hAnsi="Times New Roman" w:cs="Times New Roman"/>
                <w:sz w:val="16"/>
                <w:szCs w:val="16"/>
              </w:rPr>
            </w:pPr>
          </w:p>
          <w:p w14:paraId="67951896" w14:textId="77777777" w:rsidR="00AA0F79" w:rsidRPr="005647E3" w:rsidRDefault="00AA0F79" w:rsidP="00A1089A">
            <w:pPr>
              <w:rPr>
                <w:rFonts w:ascii="Times New Roman" w:hAnsi="Times New Roman" w:cs="Times New Roman"/>
                <w:sz w:val="16"/>
                <w:szCs w:val="16"/>
              </w:rPr>
            </w:pPr>
          </w:p>
          <w:p w14:paraId="5DDD1F23" w14:textId="77777777" w:rsidR="00AA0F79" w:rsidRPr="005647E3" w:rsidRDefault="00AA0F79" w:rsidP="00A1089A">
            <w:pPr>
              <w:rPr>
                <w:rFonts w:ascii="Times New Roman" w:hAnsi="Times New Roman" w:cs="Times New Roman"/>
                <w:sz w:val="16"/>
                <w:szCs w:val="16"/>
              </w:rPr>
            </w:pPr>
          </w:p>
          <w:p w14:paraId="07006A18" w14:textId="436D2CC2" w:rsidR="00AA0F79" w:rsidRPr="005647E3" w:rsidRDefault="00AA0F79" w:rsidP="00A1089A">
            <w:pPr>
              <w:rPr>
                <w:rFonts w:ascii="Times New Roman" w:hAnsi="Times New Roman" w:cs="Times New Roman"/>
                <w:sz w:val="16"/>
                <w:szCs w:val="16"/>
              </w:rPr>
            </w:pPr>
            <w:r w:rsidRPr="005647E3">
              <w:rPr>
                <w:rFonts w:ascii="Times New Roman" w:hAnsi="Times New Roman" w:cs="Times New Roman"/>
                <w:sz w:val="16"/>
                <w:szCs w:val="16"/>
              </w:rPr>
              <w:t xml:space="preserve"> </w:t>
            </w:r>
            <w:r w:rsidR="00DF39C2">
              <w:rPr>
                <w:rFonts w:ascii="Times New Roman" w:hAnsi="Times New Roman" w:cs="Times New Roman"/>
                <w:sz w:val="16"/>
                <w:szCs w:val="16"/>
              </w:rPr>
              <w:t xml:space="preserve">Formal </w:t>
            </w:r>
            <w:r w:rsidRPr="005647E3">
              <w:rPr>
                <w:rFonts w:ascii="Times New Roman" w:hAnsi="Times New Roman" w:cs="Times New Roman"/>
                <w:sz w:val="16"/>
                <w:szCs w:val="16"/>
              </w:rPr>
              <w:t>provision for SEA. (L2)</w:t>
            </w:r>
          </w:p>
          <w:p w14:paraId="35F2CF2B" w14:textId="77777777" w:rsidR="00AA0F79" w:rsidRPr="005647E3" w:rsidRDefault="00AA0F79" w:rsidP="00A1089A">
            <w:pPr>
              <w:rPr>
                <w:rFonts w:ascii="Times New Roman" w:hAnsi="Times New Roman" w:cs="Times New Roman"/>
                <w:sz w:val="16"/>
                <w:szCs w:val="16"/>
                <w:lang w:val="en-SG"/>
              </w:rPr>
            </w:pPr>
          </w:p>
          <w:p w14:paraId="3F028428" w14:textId="77777777" w:rsidR="00AA0F79" w:rsidRPr="005647E3" w:rsidRDefault="00AA0F79" w:rsidP="00A1089A">
            <w:pPr>
              <w:rPr>
                <w:rFonts w:ascii="Times New Roman" w:hAnsi="Times New Roman" w:cs="Times New Roman"/>
                <w:sz w:val="16"/>
                <w:szCs w:val="16"/>
                <w:lang w:val="en-SG"/>
              </w:rPr>
            </w:pPr>
          </w:p>
          <w:p w14:paraId="5E94BCB5" w14:textId="77777777" w:rsidR="00AA0F79" w:rsidRPr="005647E3" w:rsidRDefault="00AA0F79" w:rsidP="00A1089A">
            <w:pPr>
              <w:rPr>
                <w:rFonts w:ascii="Times New Roman" w:hAnsi="Times New Roman" w:cs="Times New Roman"/>
                <w:sz w:val="16"/>
                <w:szCs w:val="16"/>
                <w:lang w:val="en-SG"/>
              </w:rPr>
            </w:pPr>
          </w:p>
          <w:p w14:paraId="0B186537" w14:textId="77777777" w:rsidR="00AA0F79" w:rsidRPr="005647E3" w:rsidRDefault="00AA0F79" w:rsidP="00A1089A">
            <w:pPr>
              <w:rPr>
                <w:rFonts w:ascii="Times New Roman" w:hAnsi="Times New Roman" w:cs="Times New Roman"/>
                <w:sz w:val="16"/>
                <w:szCs w:val="16"/>
              </w:rPr>
            </w:pPr>
          </w:p>
          <w:p w14:paraId="41EFB351" w14:textId="77777777" w:rsidR="00AA0F79" w:rsidRPr="005647E3" w:rsidRDefault="00AA0F79" w:rsidP="00A1089A">
            <w:pPr>
              <w:rPr>
                <w:rFonts w:ascii="Times New Roman" w:hAnsi="Times New Roman" w:cs="Times New Roman"/>
                <w:sz w:val="16"/>
                <w:szCs w:val="16"/>
              </w:rPr>
            </w:pPr>
          </w:p>
          <w:p w14:paraId="23BEF714" w14:textId="77777777" w:rsidR="00AA0F79" w:rsidRPr="005647E3" w:rsidRDefault="00AA0F79" w:rsidP="00A1089A">
            <w:pPr>
              <w:rPr>
                <w:rFonts w:ascii="Times New Roman" w:hAnsi="Times New Roman" w:cs="Times New Roman"/>
                <w:sz w:val="16"/>
                <w:szCs w:val="16"/>
              </w:rPr>
            </w:pPr>
            <w:r w:rsidRPr="005647E3">
              <w:rPr>
                <w:rFonts w:ascii="Times New Roman" w:hAnsi="Times New Roman" w:cs="Times New Roman"/>
                <w:sz w:val="16"/>
                <w:szCs w:val="16"/>
              </w:rPr>
              <w:t>EIA system is linked with other environmental laws and regulations. (L3)</w:t>
            </w:r>
          </w:p>
          <w:p w14:paraId="70198D22" w14:textId="77777777" w:rsidR="00AA0F79" w:rsidRPr="005647E3" w:rsidRDefault="00AA0F79" w:rsidP="00A1089A">
            <w:pPr>
              <w:rPr>
                <w:rFonts w:ascii="Times New Roman" w:hAnsi="Times New Roman" w:cs="Times New Roman"/>
                <w:sz w:val="16"/>
                <w:szCs w:val="16"/>
                <w:lang w:val="en-SG"/>
              </w:rPr>
            </w:pPr>
          </w:p>
          <w:p w14:paraId="1F484D83" w14:textId="77777777" w:rsidR="00AA0F79" w:rsidRPr="005647E3" w:rsidRDefault="00AA0F79" w:rsidP="00A1089A">
            <w:pPr>
              <w:rPr>
                <w:rFonts w:ascii="Times New Roman" w:hAnsi="Times New Roman" w:cs="Times New Roman"/>
                <w:sz w:val="16"/>
                <w:szCs w:val="16"/>
                <w:lang w:val="en-SG"/>
              </w:rPr>
            </w:pPr>
          </w:p>
          <w:p w14:paraId="33D24D51" w14:textId="77777777" w:rsidR="00AA0F79" w:rsidRPr="005647E3" w:rsidRDefault="00AA0F79" w:rsidP="00A1089A">
            <w:pPr>
              <w:rPr>
                <w:rFonts w:ascii="Times New Roman" w:hAnsi="Times New Roman" w:cs="Times New Roman"/>
                <w:sz w:val="16"/>
                <w:szCs w:val="16"/>
              </w:rPr>
            </w:pPr>
          </w:p>
          <w:p w14:paraId="25ECF525" w14:textId="77777777" w:rsidR="00AA0F79" w:rsidRPr="005647E3" w:rsidRDefault="00AA0F79" w:rsidP="00A1089A">
            <w:pPr>
              <w:rPr>
                <w:rFonts w:ascii="Times New Roman" w:hAnsi="Times New Roman" w:cs="Times New Roman"/>
                <w:sz w:val="16"/>
                <w:szCs w:val="16"/>
              </w:rPr>
            </w:pPr>
            <w:r w:rsidRPr="005647E3">
              <w:rPr>
                <w:rFonts w:ascii="Times New Roman" w:hAnsi="Times New Roman" w:cs="Times New Roman"/>
                <w:sz w:val="16"/>
                <w:szCs w:val="16"/>
              </w:rPr>
              <w:t>EIA public participation (PP). (L4)</w:t>
            </w:r>
          </w:p>
          <w:p w14:paraId="0E854251" w14:textId="77777777" w:rsidR="00AA0F79" w:rsidRPr="005647E3" w:rsidRDefault="00AA0F79" w:rsidP="00A1089A">
            <w:pPr>
              <w:rPr>
                <w:rFonts w:ascii="Times New Roman" w:hAnsi="Times New Roman" w:cs="Times New Roman"/>
                <w:sz w:val="16"/>
                <w:szCs w:val="16"/>
                <w:lang w:val="en-SG"/>
              </w:rPr>
            </w:pPr>
          </w:p>
          <w:p w14:paraId="294DE7E8" w14:textId="77777777" w:rsidR="00AA0F79" w:rsidRPr="005647E3" w:rsidRDefault="00AA0F79" w:rsidP="00A1089A">
            <w:pPr>
              <w:rPr>
                <w:rFonts w:ascii="Times New Roman" w:hAnsi="Times New Roman" w:cs="Times New Roman"/>
                <w:sz w:val="16"/>
                <w:szCs w:val="16"/>
                <w:lang w:val="en-SG"/>
              </w:rPr>
            </w:pPr>
          </w:p>
          <w:p w14:paraId="2CC677E3" w14:textId="77777777" w:rsidR="00AA0F79" w:rsidRPr="005647E3" w:rsidRDefault="00AA0F79" w:rsidP="00A1089A">
            <w:pPr>
              <w:rPr>
                <w:rFonts w:ascii="Times New Roman" w:hAnsi="Times New Roman" w:cs="Times New Roman"/>
                <w:sz w:val="16"/>
                <w:szCs w:val="16"/>
                <w:lang w:val="en-SG"/>
              </w:rPr>
            </w:pPr>
          </w:p>
          <w:p w14:paraId="54F219AD" w14:textId="77777777" w:rsidR="00AA0F79" w:rsidRPr="005647E3" w:rsidRDefault="00AA0F79" w:rsidP="00A1089A">
            <w:pPr>
              <w:rPr>
                <w:rFonts w:ascii="Times New Roman" w:hAnsi="Times New Roman" w:cs="Times New Roman"/>
                <w:sz w:val="16"/>
                <w:szCs w:val="16"/>
                <w:lang w:val="en-SG"/>
              </w:rPr>
            </w:pPr>
          </w:p>
          <w:p w14:paraId="66CFF65C" w14:textId="77777777" w:rsidR="00AA0F79" w:rsidRPr="005647E3" w:rsidRDefault="00AA0F79" w:rsidP="00A1089A">
            <w:pPr>
              <w:rPr>
                <w:rFonts w:ascii="Times New Roman" w:hAnsi="Times New Roman" w:cs="Times New Roman"/>
                <w:sz w:val="16"/>
                <w:szCs w:val="16"/>
                <w:lang w:val="en-SG"/>
              </w:rPr>
            </w:pPr>
          </w:p>
          <w:p w14:paraId="532B1292" w14:textId="77777777" w:rsidR="00AA0F79" w:rsidRPr="005647E3" w:rsidRDefault="00AA0F79" w:rsidP="00A1089A">
            <w:pPr>
              <w:rPr>
                <w:rFonts w:ascii="Times New Roman" w:hAnsi="Times New Roman" w:cs="Times New Roman"/>
                <w:sz w:val="16"/>
                <w:szCs w:val="16"/>
                <w:lang w:val="en-SG"/>
              </w:rPr>
            </w:pPr>
          </w:p>
          <w:p w14:paraId="36743B23" w14:textId="77777777" w:rsidR="00AA0F79" w:rsidRPr="005647E3" w:rsidRDefault="00AA0F79" w:rsidP="00A1089A">
            <w:pPr>
              <w:rPr>
                <w:rFonts w:ascii="Times New Roman" w:hAnsi="Times New Roman" w:cs="Times New Roman"/>
                <w:sz w:val="16"/>
                <w:szCs w:val="16"/>
              </w:rPr>
            </w:pPr>
            <w:r w:rsidRPr="005647E3">
              <w:rPr>
                <w:rFonts w:ascii="Times New Roman" w:hAnsi="Times New Roman" w:cs="Times New Roman"/>
                <w:sz w:val="16"/>
                <w:szCs w:val="16"/>
              </w:rPr>
              <w:t>Legal specification for timeframe. (L5)</w:t>
            </w:r>
          </w:p>
          <w:p w14:paraId="240D8E39" w14:textId="77777777" w:rsidR="00AA0F79" w:rsidRPr="005647E3" w:rsidRDefault="00AA0F79" w:rsidP="00A1089A">
            <w:pPr>
              <w:rPr>
                <w:rFonts w:ascii="Times New Roman" w:hAnsi="Times New Roman" w:cs="Times New Roman"/>
                <w:sz w:val="16"/>
                <w:szCs w:val="16"/>
                <w:lang w:val="en-SG"/>
              </w:rPr>
            </w:pPr>
          </w:p>
          <w:p w14:paraId="3715F8C0" w14:textId="77777777" w:rsidR="00AA0F79" w:rsidRPr="005647E3" w:rsidRDefault="00AA0F79" w:rsidP="00A1089A">
            <w:pPr>
              <w:rPr>
                <w:rFonts w:ascii="Times New Roman" w:hAnsi="Times New Roman" w:cs="Times New Roman"/>
                <w:sz w:val="16"/>
                <w:szCs w:val="16"/>
                <w:lang w:val="en-SG"/>
              </w:rPr>
            </w:pPr>
          </w:p>
          <w:p w14:paraId="60F4A1A2" w14:textId="77777777" w:rsidR="00AA0F79" w:rsidRPr="005647E3" w:rsidRDefault="00AA0F79" w:rsidP="00A1089A">
            <w:pPr>
              <w:rPr>
                <w:rFonts w:ascii="Times New Roman" w:hAnsi="Times New Roman" w:cs="Times New Roman"/>
                <w:sz w:val="16"/>
                <w:szCs w:val="16"/>
                <w:lang w:val="en-SG"/>
              </w:rPr>
            </w:pPr>
          </w:p>
          <w:p w14:paraId="23E9B36C" w14:textId="77777777" w:rsidR="00AA0F79" w:rsidRPr="005647E3" w:rsidRDefault="00AA0F79" w:rsidP="00A1089A">
            <w:pPr>
              <w:rPr>
                <w:rFonts w:ascii="Times New Roman" w:hAnsi="Times New Roman" w:cs="Times New Roman"/>
                <w:sz w:val="16"/>
                <w:szCs w:val="16"/>
                <w:lang w:val="en-SG"/>
              </w:rPr>
            </w:pPr>
          </w:p>
          <w:p w14:paraId="5794FB78" w14:textId="77777777" w:rsidR="00AA0F79" w:rsidRPr="005647E3" w:rsidRDefault="00AA0F79" w:rsidP="00A1089A">
            <w:pPr>
              <w:rPr>
                <w:rFonts w:ascii="Times New Roman" w:hAnsi="Times New Roman" w:cs="Times New Roman"/>
                <w:sz w:val="16"/>
                <w:szCs w:val="16"/>
                <w:lang w:val="en-SG"/>
              </w:rPr>
            </w:pPr>
            <w:r w:rsidRPr="005647E3">
              <w:rPr>
                <w:rFonts w:ascii="Times New Roman" w:hAnsi="Times New Roman" w:cs="Times New Roman"/>
                <w:sz w:val="16"/>
                <w:szCs w:val="16"/>
                <w:lang w:val="en-SG"/>
              </w:rPr>
              <w:t xml:space="preserve">Transboundary EIA </w:t>
            </w:r>
            <w:r w:rsidRPr="005647E3">
              <w:rPr>
                <w:rFonts w:ascii="Times New Roman" w:hAnsi="Times New Roman" w:cs="Times New Roman"/>
                <w:sz w:val="16"/>
                <w:szCs w:val="16"/>
              </w:rPr>
              <w:t>(L6)</w:t>
            </w:r>
          </w:p>
        </w:tc>
        <w:tc>
          <w:tcPr>
            <w:tcW w:w="4641" w:type="dxa"/>
            <w:tcBorders>
              <w:top w:val="single" w:sz="4" w:space="0" w:color="auto"/>
            </w:tcBorders>
          </w:tcPr>
          <w:p w14:paraId="097FFE24" w14:textId="77777777" w:rsidR="00AA0F79" w:rsidRPr="005647E3" w:rsidRDefault="00AA0F79" w:rsidP="00A1089A">
            <w:pPr>
              <w:rPr>
                <w:rFonts w:ascii="Times New Roman" w:hAnsi="Times New Roman" w:cs="Times New Roman"/>
                <w:sz w:val="16"/>
                <w:szCs w:val="16"/>
                <w:lang w:val="en-SG"/>
              </w:rPr>
            </w:pPr>
            <w:r w:rsidRPr="005647E3">
              <w:rPr>
                <w:rFonts w:ascii="Times New Roman" w:hAnsi="Times New Roman" w:cs="Times New Roman"/>
                <w:sz w:val="16"/>
                <w:szCs w:val="16"/>
                <w:lang w:val="en-SG"/>
              </w:rPr>
              <w:t>The enactment of mandatory EIA law and regulation in national legal provision</w:t>
            </w:r>
            <w:r>
              <w:rPr>
                <w:rFonts w:ascii="Times New Roman" w:hAnsi="Times New Roman" w:cs="Times New Roman"/>
                <w:sz w:val="16"/>
                <w:szCs w:val="16"/>
                <w:lang w:val="en-SG"/>
              </w:rPr>
              <w:t>s</w:t>
            </w:r>
            <w:r w:rsidRPr="005647E3">
              <w:rPr>
                <w:rFonts w:ascii="Times New Roman" w:hAnsi="Times New Roman" w:cs="Times New Roman"/>
                <w:sz w:val="16"/>
                <w:szCs w:val="16"/>
                <w:lang w:val="en-SG"/>
              </w:rPr>
              <w:t xml:space="preserve"> and the existence of direct responsible agencies. </w:t>
            </w:r>
          </w:p>
          <w:p w14:paraId="0E4572DD" w14:textId="77777777" w:rsidR="00AA0F79" w:rsidRPr="005647E3" w:rsidRDefault="00AA0F79" w:rsidP="00A1089A">
            <w:pPr>
              <w:rPr>
                <w:rFonts w:ascii="Times New Roman" w:hAnsi="Times New Roman" w:cs="Times New Roman"/>
                <w:sz w:val="16"/>
                <w:szCs w:val="16"/>
                <w:lang w:val="en-SG"/>
              </w:rPr>
            </w:pPr>
            <w:r w:rsidRPr="005647E3">
              <w:rPr>
                <w:rFonts w:ascii="Times New Roman" w:hAnsi="Times New Roman" w:cs="Times New Roman"/>
                <w:sz w:val="16"/>
                <w:szCs w:val="16"/>
                <w:lang w:val="en-SG"/>
              </w:rPr>
              <w:t>The enactment of mandatory EIA law and regulation in national legal provision</w:t>
            </w:r>
            <w:r>
              <w:rPr>
                <w:rFonts w:ascii="Times New Roman" w:hAnsi="Times New Roman" w:cs="Times New Roman"/>
                <w:sz w:val="16"/>
                <w:szCs w:val="16"/>
                <w:lang w:val="en-SG"/>
              </w:rPr>
              <w:t>s</w:t>
            </w:r>
            <w:r w:rsidRPr="005647E3">
              <w:rPr>
                <w:rFonts w:ascii="Times New Roman" w:hAnsi="Times New Roman" w:cs="Times New Roman"/>
                <w:sz w:val="16"/>
                <w:szCs w:val="16"/>
                <w:lang w:val="en-SG"/>
              </w:rPr>
              <w:t xml:space="preserve">. </w:t>
            </w:r>
          </w:p>
          <w:p w14:paraId="19543C37" w14:textId="77777777" w:rsidR="00AA0F79" w:rsidRPr="005647E3" w:rsidRDefault="00AA0F79" w:rsidP="00A1089A">
            <w:pPr>
              <w:rPr>
                <w:rFonts w:ascii="Times New Roman" w:hAnsi="Times New Roman" w:cs="Times New Roman"/>
                <w:sz w:val="16"/>
                <w:szCs w:val="16"/>
                <w:lang w:val="en-SG"/>
              </w:rPr>
            </w:pPr>
            <w:r w:rsidRPr="005647E3">
              <w:rPr>
                <w:rFonts w:ascii="Times New Roman" w:hAnsi="Times New Roman" w:cs="Times New Roman"/>
                <w:sz w:val="16"/>
                <w:szCs w:val="16"/>
                <w:lang w:val="en-SG"/>
              </w:rPr>
              <w:t>The enactment of EIA law and regulation in national legal provision</w:t>
            </w:r>
            <w:r>
              <w:rPr>
                <w:rFonts w:ascii="Times New Roman" w:hAnsi="Times New Roman" w:cs="Times New Roman"/>
                <w:sz w:val="16"/>
                <w:szCs w:val="16"/>
                <w:lang w:val="en-SG"/>
              </w:rPr>
              <w:t>s,</w:t>
            </w:r>
            <w:r w:rsidRPr="005647E3">
              <w:rPr>
                <w:rFonts w:ascii="Times New Roman" w:hAnsi="Times New Roman" w:cs="Times New Roman"/>
                <w:sz w:val="16"/>
                <w:szCs w:val="16"/>
                <w:lang w:val="en-SG"/>
              </w:rPr>
              <w:t xml:space="preserve"> but not mandatory. </w:t>
            </w:r>
          </w:p>
          <w:p w14:paraId="4F96B8BC" w14:textId="77777777" w:rsidR="00AA0F79" w:rsidRPr="005647E3" w:rsidRDefault="00AA0F79" w:rsidP="00A1089A">
            <w:pPr>
              <w:rPr>
                <w:rFonts w:ascii="Times New Roman" w:hAnsi="Times New Roman" w:cs="Times New Roman"/>
                <w:sz w:val="16"/>
                <w:szCs w:val="16"/>
                <w:lang w:val="en-SG"/>
              </w:rPr>
            </w:pPr>
            <w:r w:rsidRPr="005647E3">
              <w:rPr>
                <w:rFonts w:ascii="Times New Roman" w:hAnsi="Times New Roman" w:cs="Times New Roman"/>
                <w:sz w:val="16"/>
                <w:szCs w:val="16"/>
                <w:lang w:val="en-SG"/>
              </w:rPr>
              <w:t xml:space="preserve">There is no enactment of </w:t>
            </w:r>
            <w:r>
              <w:rPr>
                <w:rFonts w:ascii="Times New Roman" w:hAnsi="Times New Roman" w:cs="Times New Roman"/>
                <w:sz w:val="16"/>
                <w:szCs w:val="16"/>
                <w:lang w:val="en-SG"/>
              </w:rPr>
              <w:t xml:space="preserve">a </w:t>
            </w:r>
            <w:r w:rsidRPr="005647E3">
              <w:rPr>
                <w:rFonts w:ascii="Times New Roman" w:hAnsi="Times New Roman" w:cs="Times New Roman"/>
                <w:sz w:val="16"/>
                <w:szCs w:val="16"/>
                <w:lang w:val="en-SG"/>
              </w:rPr>
              <w:t>mandatory EIA law</w:t>
            </w:r>
            <w:r>
              <w:rPr>
                <w:rFonts w:ascii="Times New Roman" w:hAnsi="Times New Roman" w:cs="Times New Roman"/>
                <w:sz w:val="16"/>
                <w:szCs w:val="16"/>
                <w:lang w:val="en-SG"/>
              </w:rPr>
              <w:t>s</w:t>
            </w:r>
            <w:r w:rsidRPr="005647E3">
              <w:rPr>
                <w:rFonts w:ascii="Times New Roman" w:hAnsi="Times New Roman" w:cs="Times New Roman"/>
                <w:sz w:val="16"/>
                <w:szCs w:val="16"/>
                <w:lang w:val="en-SG"/>
              </w:rPr>
              <w:t xml:space="preserve"> and regulation in national legal provision</w:t>
            </w:r>
            <w:r>
              <w:rPr>
                <w:rFonts w:ascii="Times New Roman" w:hAnsi="Times New Roman" w:cs="Times New Roman"/>
                <w:sz w:val="16"/>
                <w:szCs w:val="16"/>
                <w:lang w:val="en-SG"/>
              </w:rPr>
              <w:t>s</w:t>
            </w:r>
            <w:r w:rsidRPr="005647E3">
              <w:rPr>
                <w:rFonts w:ascii="Times New Roman" w:hAnsi="Times New Roman" w:cs="Times New Roman"/>
                <w:sz w:val="16"/>
                <w:szCs w:val="16"/>
                <w:lang w:val="en-SG"/>
              </w:rPr>
              <w:t xml:space="preserve">. </w:t>
            </w:r>
          </w:p>
          <w:p w14:paraId="6439EB52" w14:textId="77777777" w:rsidR="00AA0F79" w:rsidRPr="005647E3" w:rsidRDefault="00AA0F79" w:rsidP="00A1089A">
            <w:pPr>
              <w:rPr>
                <w:rFonts w:ascii="Times New Roman" w:hAnsi="Times New Roman" w:cs="Times New Roman"/>
                <w:sz w:val="16"/>
                <w:szCs w:val="16"/>
                <w:lang w:val="en-SG"/>
              </w:rPr>
            </w:pPr>
          </w:p>
          <w:p w14:paraId="1D059FA1" w14:textId="1233B22F" w:rsidR="00AA0F79" w:rsidRPr="005647E3" w:rsidRDefault="00AA0F79" w:rsidP="00A1089A">
            <w:pPr>
              <w:rPr>
                <w:rFonts w:ascii="Times New Roman" w:hAnsi="Times New Roman" w:cs="Times New Roman"/>
                <w:sz w:val="16"/>
                <w:szCs w:val="16"/>
                <w:lang w:val="en-SG"/>
              </w:rPr>
            </w:pPr>
            <w:r w:rsidRPr="005647E3">
              <w:rPr>
                <w:rFonts w:ascii="Times New Roman" w:hAnsi="Times New Roman" w:cs="Times New Roman"/>
                <w:sz w:val="16"/>
                <w:szCs w:val="16"/>
                <w:lang w:val="en-SG"/>
              </w:rPr>
              <w:t xml:space="preserve">SEA is </w:t>
            </w:r>
            <w:proofErr w:type="gramStart"/>
            <w:r w:rsidR="00B01ED9">
              <w:rPr>
                <w:rFonts w:ascii="Times New Roman" w:hAnsi="Times New Roman" w:cs="Times New Roman"/>
                <w:sz w:val="16"/>
                <w:szCs w:val="16"/>
                <w:lang w:val="en-SG"/>
              </w:rPr>
              <w:t xml:space="preserve">a </w:t>
            </w:r>
            <w:r w:rsidRPr="005647E3">
              <w:rPr>
                <w:rFonts w:ascii="Times New Roman" w:hAnsi="Times New Roman" w:cs="Times New Roman"/>
                <w:sz w:val="16"/>
                <w:szCs w:val="16"/>
                <w:lang w:val="en-SG"/>
              </w:rPr>
              <w:t xml:space="preserve"> </w:t>
            </w:r>
            <w:r w:rsidR="009B7615">
              <w:rPr>
                <w:rFonts w:ascii="Times New Roman" w:hAnsi="Times New Roman" w:cs="Times New Roman"/>
                <w:sz w:val="16"/>
                <w:szCs w:val="16"/>
                <w:lang w:val="en-SG"/>
              </w:rPr>
              <w:t>formal</w:t>
            </w:r>
            <w:proofErr w:type="gramEnd"/>
            <w:r w:rsidR="00B01ED9">
              <w:rPr>
                <w:rFonts w:ascii="Times New Roman" w:hAnsi="Times New Roman" w:cs="Times New Roman"/>
                <w:sz w:val="16"/>
                <w:szCs w:val="16"/>
                <w:lang w:val="en-SG"/>
              </w:rPr>
              <w:t xml:space="preserve"> provision</w:t>
            </w:r>
            <w:r>
              <w:rPr>
                <w:rFonts w:ascii="Times New Roman" w:hAnsi="Times New Roman" w:cs="Times New Roman"/>
                <w:sz w:val="16"/>
                <w:szCs w:val="16"/>
                <w:lang w:val="en-SG"/>
              </w:rPr>
              <w:t>;</w:t>
            </w:r>
            <w:r w:rsidRPr="005647E3">
              <w:rPr>
                <w:rFonts w:ascii="Times New Roman" w:hAnsi="Times New Roman" w:cs="Times New Roman"/>
                <w:sz w:val="16"/>
                <w:szCs w:val="16"/>
                <w:lang w:val="en-SG"/>
              </w:rPr>
              <w:t xml:space="preserve"> there are SEA procedures/guidelines and public involvement</w:t>
            </w:r>
            <w:r>
              <w:rPr>
                <w:rFonts w:ascii="Times New Roman" w:hAnsi="Times New Roman" w:cs="Times New Roman"/>
                <w:sz w:val="16"/>
                <w:szCs w:val="16"/>
                <w:lang w:val="en-SG"/>
              </w:rPr>
              <w:t xml:space="preserve"> is required</w:t>
            </w:r>
            <w:r w:rsidRPr="005647E3">
              <w:rPr>
                <w:rFonts w:ascii="Times New Roman" w:hAnsi="Times New Roman" w:cs="Times New Roman"/>
                <w:sz w:val="16"/>
                <w:szCs w:val="16"/>
                <w:lang w:val="en-SG"/>
              </w:rPr>
              <w:t xml:space="preserve">.  </w:t>
            </w:r>
          </w:p>
          <w:p w14:paraId="7BC99A1C" w14:textId="214C48DD" w:rsidR="00AA0F79" w:rsidRPr="005647E3" w:rsidRDefault="00AA0F79" w:rsidP="00A1089A">
            <w:pPr>
              <w:rPr>
                <w:rFonts w:ascii="Times New Roman" w:hAnsi="Times New Roman" w:cs="Times New Roman"/>
                <w:sz w:val="16"/>
                <w:szCs w:val="16"/>
                <w:lang w:val="en-SG"/>
              </w:rPr>
            </w:pPr>
            <w:r w:rsidRPr="005647E3">
              <w:rPr>
                <w:rFonts w:ascii="Times New Roman" w:hAnsi="Times New Roman" w:cs="Times New Roman"/>
                <w:sz w:val="16"/>
                <w:szCs w:val="16"/>
                <w:lang w:val="en-SG"/>
              </w:rPr>
              <w:t xml:space="preserve">SEA is a </w:t>
            </w:r>
            <w:r w:rsidR="009B7615">
              <w:rPr>
                <w:rFonts w:ascii="Times New Roman" w:hAnsi="Times New Roman" w:cs="Times New Roman"/>
                <w:sz w:val="16"/>
                <w:szCs w:val="16"/>
                <w:lang w:val="en-SG"/>
              </w:rPr>
              <w:t>formal</w:t>
            </w:r>
            <w:r w:rsidR="00B01ED9">
              <w:rPr>
                <w:rFonts w:ascii="Times New Roman" w:hAnsi="Times New Roman" w:cs="Times New Roman"/>
                <w:sz w:val="16"/>
                <w:szCs w:val="16"/>
                <w:lang w:val="en-SG"/>
              </w:rPr>
              <w:t xml:space="preserve"> provision</w:t>
            </w:r>
            <w:r w:rsidRPr="005647E3">
              <w:rPr>
                <w:rFonts w:ascii="Times New Roman" w:hAnsi="Times New Roman" w:cs="Times New Roman"/>
                <w:sz w:val="16"/>
                <w:szCs w:val="16"/>
                <w:lang w:val="en-SG"/>
              </w:rPr>
              <w:t>, there are SEA procedures/guidelines.</w:t>
            </w:r>
          </w:p>
          <w:p w14:paraId="002A0DFA" w14:textId="7DF688F5" w:rsidR="00AA0F79" w:rsidRPr="005647E3" w:rsidRDefault="00AA0F79" w:rsidP="00A1089A">
            <w:pPr>
              <w:rPr>
                <w:rFonts w:ascii="Times New Roman" w:hAnsi="Times New Roman" w:cs="Times New Roman"/>
                <w:sz w:val="16"/>
                <w:szCs w:val="16"/>
                <w:lang w:val="en-SG"/>
              </w:rPr>
            </w:pPr>
            <w:r w:rsidRPr="005647E3">
              <w:rPr>
                <w:rFonts w:ascii="Times New Roman" w:hAnsi="Times New Roman" w:cs="Times New Roman"/>
                <w:sz w:val="16"/>
                <w:szCs w:val="16"/>
                <w:lang w:val="en-SG"/>
              </w:rPr>
              <w:t xml:space="preserve">SEA </w:t>
            </w:r>
            <w:proofErr w:type="gramStart"/>
            <w:r w:rsidRPr="005647E3">
              <w:rPr>
                <w:rFonts w:ascii="Times New Roman" w:hAnsi="Times New Roman" w:cs="Times New Roman"/>
                <w:sz w:val="16"/>
                <w:szCs w:val="16"/>
                <w:lang w:val="en-SG"/>
              </w:rPr>
              <w:t xml:space="preserve">is  </w:t>
            </w:r>
            <w:r w:rsidR="00B01ED9">
              <w:rPr>
                <w:rFonts w:ascii="Times New Roman" w:hAnsi="Times New Roman" w:cs="Times New Roman"/>
                <w:sz w:val="16"/>
                <w:szCs w:val="16"/>
                <w:lang w:val="en-SG"/>
              </w:rPr>
              <w:t>a</w:t>
            </w:r>
            <w:proofErr w:type="gramEnd"/>
            <w:r w:rsidR="00B01ED9">
              <w:rPr>
                <w:rFonts w:ascii="Times New Roman" w:hAnsi="Times New Roman" w:cs="Times New Roman"/>
                <w:sz w:val="16"/>
                <w:szCs w:val="16"/>
                <w:lang w:val="en-SG"/>
              </w:rPr>
              <w:t xml:space="preserve"> </w:t>
            </w:r>
            <w:r w:rsidR="009B7615">
              <w:rPr>
                <w:rFonts w:ascii="Times New Roman" w:hAnsi="Times New Roman" w:cs="Times New Roman"/>
                <w:sz w:val="16"/>
                <w:szCs w:val="16"/>
                <w:lang w:val="en-SG"/>
              </w:rPr>
              <w:t>formal</w:t>
            </w:r>
            <w:r w:rsidR="009B7615" w:rsidRPr="005647E3">
              <w:rPr>
                <w:rFonts w:ascii="Times New Roman" w:hAnsi="Times New Roman" w:cs="Times New Roman"/>
                <w:sz w:val="16"/>
                <w:szCs w:val="16"/>
                <w:lang w:val="en-SG"/>
              </w:rPr>
              <w:t xml:space="preserve"> </w:t>
            </w:r>
            <w:r w:rsidR="00B01ED9">
              <w:rPr>
                <w:rFonts w:ascii="Times New Roman" w:hAnsi="Times New Roman" w:cs="Times New Roman"/>
                <w:sz w:val="16"/>
                <w:szCs w:val="16"/>
                <w:lang w:val="en-SG"/>
              </w:rPr>
              <w:t>provision</w:t>
            </w:r>
            <w:r w:rsidRPr="005647E3">
              <w:rPr>
                <w:rFonts w:ascii="Times New Roman" w:hAnsi="Times New Roman" w:cs="Times New Roman"/>
                <w:sz w:val="16"/>
                <w:szCs w:val="16"/>
                <w:lang w:val="en-SG"/>
              </w:rPr>
              <w:t>.</w:t>
            </w:r>
          </w:p>
          <w:p w14:paraId="6866CF37" w14:textId="3C419D48" w:rsidR="00AA0F79" w:rsidRPr="005647E3" w:rsidRDefault="00AA0F79" w:rsidP="00A1089A">
            <w:pPr>
              <w:rPr>
                <w:rFonts w:ascii="Times New Roman" w:hAnsi="Times New Roman" w:cs="Times New Roman"/>
                <w:sz w:val="16"/>
                <w:szCs w:val="16"/>
                <w:lang w:val="en-SG"/>
              </w:rPr>
            </w:pPr>
            <w:r w:rsidRPr="005647E3">
              <w:rPr>
                <w:rFonts w:ascii="Times New Roman" w:hAnsi="Times New Roman" w:cs="Times New Roman"/>
                <w:sz w:val="16"/>
                <w:szCs w:val="16"/>
                <w:lang w:val="en-SG"/>
              </w:rPr>
              <w:t xml:space="preserve">There is no SEA </w:t>
            </w:r>
            <w:r w:rsidR="009B7615">
              <w:rPr>
                <w:rFonts w:ascii="Times New Roman" w:hAnsi="Times New Roman" w:cs="Times New Roman"/>
                <w:sz w:val="16"/>
                <w:szCs w:val="16"/>
                <w:lang w:val="en-SG"/>
              </w:rPr>
              <w:t>formal</w:t>
            </w:r>
            <w:r w:rsidR="009B7615" w:rsidRPr="005647E3">
              <w:rPr>
                <w:rFonts w:ascii="Times New Roman" w:hAnsi="Times New Roman" w:cs="Times New Roman"/>
                <w:sz w:val="16"/>
                <w:szCs w:val="16"/>
                <w:lang w:val="en-SG"/>
              </w:rPr>
              <w:t xml:space="preserve"> </w:t>
            </w:r>
            <w:r w:rsidR="00B01ED9">
              <w:rPr>
                <w:rFonts w:ascii="Times New Roman" w:hAnsi="Times New Roman" w:cs="Times New Roman"/>
                <w:sz w:val="16"/>
                <w:szCs w:val="16"/>
                <w:lang w:val="en-SG"/>
              </w:rPr>
              <w:t>provision</w:t>
            </w:r>
            <w:r w:rsidRPr="005647E3">
              <w:rPr>
                <w:rFonts w:ascii="Times New Roman" w:hAnsi="Times New Roman" w:cs="Times New Roman"/>
                <w:sz w:val="16"/>
                <w:szCs w:val="16"/>
                <w:lang w:val="en-SG"/>
              </w:rPr>
              <w:t xml:space="preserve">. </w:t>
            </w:r>
          </w:p>
          <w:p w14:paraId="4B284EF1" w14:textId="77777777" w:rsidR="00AA0F79" w:rsidRPr="005647E3" w:rsidRDefault="00AA0F79" w:rsidP="00A1089A">
            <w:pPr>
              <w:rPr>
                <w:rFonts w:ascii="Times New Roman" w:hAnsi="Times New Roman" w:cs="Times New Roman"/>
                <w:sz w:val="16"/>
                <w:szCs w:val="16"/>
                <w:lang w:val="en-SG"/>
              </w:rPr>
            </w:pPr>
          </w:p>
          <w:p w14:paraId="6469533B" w14:textId="77777777" w:rsidR="00AA0F79" w:rsidRPr="005647E3" w:rsidRDefault="00AA0F79" w:rsidP="00A1089A">
            <w:pPr>
              <w:rPr>
                <w:rFonts w:ascii="Times New Roman" w:hAnsi="Times New Roman" w:cs="Times New Roman"/>
                <w:sz w:val="16"/>
                <w:szCs w:val="16"/>
                <w:lang w:val="en-SG"/>
              </w:rPr>
            </w:pPr>
            <w:r w:rsidRPr="005647E3">
              <w:rPr>
                <w:rFonts w:ascii="Times New Roman" w:hAnsi="Times New Roman" w:cs="Times New Roman"/>
                <w:sz w:val="16"/>
                <w:szCs w:val="16"/>
                <w:lang w:val="en-SG"/>
              </w:rPr>
              <w:t>The system is linked with ≥ 4 related laws</w:t>
            </w:r>
          </w:p>
          <w:p w14:paraId="37AAFCEA" w14:textId="77777777" w:rsidR="00AA0F79" w:rsidRPr="005647E3" w:rsidRDefault="00AA0F79" w:rsidP="00A1089A">
            <w:pPr>
              <w:rPr>
                <w:rFonts w:ascii="Times New Roman" w:hAnsi="Times New Roman" w:cs="Times New Roman"/>
                <w:sz w:val="16"/>
                <w:szCs w:val="16"/>
                <w:lang w:val="en-SG"/>
              </w:rPr>
            </w:pPr>
            <w:r w:rsidRPr="005647E3">
              <w:rPr>
                <w:rFonts w:ascii="Times New Roman" w:hAnsi="Times New Roman" w:cs="Times New Roman"/>
                <w:sz w:val="16"/>
                <w:szCs w:val="16"/>
                <w:lang w:val="en-SG"/>
              </w:rPr>
              <w:t>The system is linked with ≥ 2 related laws</w:t>
            </w:r>
          </w:p>
          <w:p w14:paraId="35B567DD" w14:textId="77777777" w:rsidR="00AA0F79" w:rsidRPr="005647E3" w:rsidRDefault="00AA0F79" w:rsidP="00A1089A">
            <w:pPr>
              <w:rPr>
                <w:rFonts w:ascii="Times New Roman" w:hAnsi="Times New Roman" w:cs="Times New Roman"/>
                <w:sz w:val="16"/>
                <w:szCs w:val="16"/>
                <w:lang w:val="en-SG"/>
              </w:rPr>
            </w:pPr>
            <w:r w:rsidRPr="005647E3">
              <w:rPr>
                <w:rFonts w:ascii="Times New Roman" w:hAnsi="Times New Roman" w:cs="Times New Roman"/>
                <w:sz w:val="16"/>
                <w:szCs w:val="16"/>
                <w:lang w:val="en-SG"/>
              </w:rPr>
              <w:t>The system is linked with ≥ 1 related law</w:t>
            </w:r>
          </w:p>
          <w:p w14:paraId="0B5E4E5F" w14:textId="77777777" w:rsidR="00AA0F79" w:rsidRPr="005647E3" w:rsidRDefault="00AA0F79" w:rsidP="00A1089A">
            <w:pPr>
              <w:rPr>
                <w:rFonts w:ascii="Times New Roman" w:hAnsi="Times New Roman" w:cs="Times New Roman"/>
                <w:sz w:val="16"/>
                <w:szCs w:val="16"/>
                <w:lang w:val="en-SG"/>
              </w:rPr>
            </w:pPr>
            <w:r w:rsidRPr="005647E3">
              <w:rPr>
                <w:rFonts w:ascii="Times New Roman" w:hAnsi="Times New Roman" w:cs="Times New Roman"/>
                <w:sz w:val="16"/>
                <w:szCs w:val="16"/>
                <w:lang w:val="en-SG"/>
              </w:rPr>
              <w:t>The system is not linked with any related laws.</w:t>
            </w:r>
          </w:p>
          <w:p w14:paraId="3BF1581F" w14:textId="77777777" w:rsidR="00AA0F79" w:rsidRPr="005647E3" w:rsidRDefault="00AA0F79" w:rsidP="00A1089A">
            <w:pPr>
              <w:rPr>
                <w:rFonts w:ascii="Times New Roman" w:hAnsi="Times New Roman" w:cs="Times New Roman"/>
                <w:sz w:val="16"/>
                <w:szCs w:val="16"/>
                <w:lang w:val="en-SG"/>
              </w:rPr>
            </w:pPr>
          </w:p>
          <w:p w14:paraId="34CE6D49" w14:textId="77777777" w:rsidR="00AA0F79" w:rsidRPr="005647E3" w:rsidRDefault="00AA0F79" w:rsidP="00A1089A">
            <w:pPr>
              <w:rPr>
                <w:rFonts w:ascii="Times New Roman" w:hAnsi="Times New Roman" w:cs="Times New Roman"/>
                <w:sz w:val="16"/>
                <w:szCs w:val="16"/>
                <w:lang w:val="en-SG"/>
              </w:rPr>
            </w:pPr>
            <w:r w:rsidRPr="005647E3">
              <w:rPr>
                <w:rFonts w:ascii="Times New Roman" w:hAnsi="Times New Roman" w:cs="Times New Roman"/>
                <w:sz w:val="16"/>
                <w:szCs w:val="16"/>
                <w:lang w:val="en-SG"/>
              </w:rPr>
              <w:t>Public participation is mandatory; procedures, measures and technical guidelines existed; require</w:t>
            </w:r>
            <w:r>
              <w:rPr>
                <w:rFonts w:ascii="Times New Roman" w:hAnsi="Times New Roman" w:cs="Times New Roman"/>
                <w:sz w:val="16"/>
                <w:szCs w:val="16"/>
                <w:lang w:val="en-SG"/>
              </w:rPr>
              <w:t>ment</w:t>
            </w:r>
            <w:r w:rsidRPr="005647E3">
              <w:rPr>
                <w:rFonts w:ascii="Times New Roman" w:hAnsi="Times New Roman" w:cs="Times New Roman"/>
                <w:sz w:val="16"/>
                <w:szCs w:val="16"/>
                <w:lang w:val="en-SG"/>
              </w:rPr>
              <w:t xml:space="preserve"> to incorporate PP results in the EIA report. </w:t>
            </w:r>
          </w:p>
          <w:p w14:paraId="6E43630E" w14:textId="77777777" w:rsidR="00AA0F79" w:rsidRPr="005647E3" w:rsidRDefault="00AA0F79" w:rsidP="00A1089A">
            <w:pPr>
              <w:rPr>
                <w:rFonts w:ascii="Times New Roman" w:hAnsi="Times New Roman" w:cs="Times New Roman"/>
                <w:sz w:val="16"/>
                <w:szCs w:val="16"/>
                <w:lang w:val="en-SG"/>
              </w:rPr>
            </w:pPr>
            <w:r w:rsidRPr="005647E3">
              <w:rPr>
                <w:rFonts w:ascii="Times New Roman" w:hAnsi="Times New Roman" w:cs="Times New Roman"/>
                <w:sz w:val="16"/>
                <w:szCs w:val="16"/>
                <w:lang w:val="en-SG"/>
              </w:rPr>
              <w:t>Public participation is mandatory; procedures, measures and technical guidelines exist.</w:t>
            </w:r>
          </w:p>
          <w:p w14:paraId="2A3C129D" w14:textId="77777777" w:rsidR="00AA0F79" w:rsidRPr="005647E3" w:rsidRDefault="00AA0F79" w:rsidP="00A1089A">
            <w:pPr>
              <w:rPr>
                <w:rFonts w:ascii="Times New Roman" w:hAnsi="Times New Roman" w:cs="Times New Roman"/>
                <w:sz w:val="16"/>
                <w:szCs w:val="16"/>
                <w:lang w:val="en-SG"/>
              </w:rPr>
            </w:pPr>
            <w:r w:rsidRPr="005647E3">
              <w:rPr>
                <w:rFonts w:ascii="Times New Roman" w:hAnsi="Times New Roman" w:cs="Times New Roman"/>
                <w:sz w:val="16"/>
                <w:szCs w:val="16"/>
                <w:lang w:val="en-SG"/>
              </w:rPr>
              <w:t>Public participation is mandatory.</w:t>
            </w:r>
          </w:p>
          <w:p w14:paraId="5DA2D4B2" w14:textId="77777777" w:rsidR="00AA0F79" w:rsidRPr="005647E3" w:rsidRDefault="00AA0F79" w:rsidP="00A1089A">
            <w:pPr>
              <w:rPr>
                <w:rFonts w:ascii="Times New Roman" w:hAnsi="Times New Roman" w:cs="Times New Roman"/>
                <w:sz w:val="16"/>
                <w:szCs w:val="16"/>
                <w:lang w:val="en-SG"/>
              </w:rPr>
            </w:pPr>
            <w:r w:rsidRPr="005647E3">
              <w:rPr>
                <w:rFonts w:ascii="Times New Roman" w:hAnsi="Times New Roman" w:cs="Times New Roman"/>
                <w:sz w:val="16"/>
                <w:szCs w:val="16"/>
                <w:lang w:val="en-SG"/>
              </w:rPr>
              <w:t>Public participation is not mandatory.</w:t>
            </w:r>
          </w:p>
          <w:p w14:paraId="4AC68B54" w14:textId="77777777" w:rsidR="00AA0F79" w:rsidRPr="005647E3" w:rsidRDefault="00AA0F79" w:rsidP="00A1089A">
            <w:pPr>
              <w:rPr>
                <w:rFonts w:ascii="Times New Roman" w:hAnsi="Times New Roman" w:cs="Times New Roman"/>
                <w:sz w:val="16"/>
                <w:szCs w:val="16"/>
              </w:rPr>
            </w:pPr>
          </w:p>
          <w:p w14:paraId="3DDBE71D" w14:textId="77777777" w:rsidR="00AA0F79" w:rsidRPr="005647E3" w:rsidRDefault="00AA0F79" w:rsidP="00A1089A">
            <w:pPr>
              <w:rPr>
                <w:rFonts w:ascii="Times New Roman" w:hAnsi="Times New Roman" w:cs="Times New Roman"/>
                <w:sz w:val="16"/>
                <w:szCs w:val="16"/>
              </w:rPr>
            </w:pPr>
            <w:r w:rsidRPr="005647E3">
              <w:rPr>
                <w:rFonts w:ascii="Times New Roman" w:hAnsi="Times New Roman" w:cs="Times New Roman"/>
                <w:sz w:val="16"/>
                <w:szCs w:val="16"/>
              </w:rPr>
              <w:t xml:space="preserve">The existence of legal specification for time limits for submission, approval and appeal. </w:t>
            </w:r>
          </w:p>
          <w:p w14:paraId="383E15F5" w14:textId="77777777" w:rsidR="00AA0F79" w:rsidRPr="005647E3" w:rsidRDefault="00AA0F79" w:rsidP="00A1089A">
            <w:pPr>
              <w:rPr>
                <w:rFonts w:ascii="Times New Roman" w:hAnsi="Times New Roman" w:cs="Times New Roman"/>
                <w:sz w:val="16"/>
                <w:szCs w:val="16"/>
              </w:rPr>
            </w:pPr>
            <w:r w:rsidRPr="005647E3">
              <w:rPr>
                <w:rFonts w:ascii="Times New Roman" w:hAnsi="Times New Roman" w:cs="Times New Roman"/>
                <w:sz w:val="16"/>
                <w:szCs w:val="16"/>
              </w:rPr>
              <w:t>The existence of legal specification for time limits for approval and submission.</w:t>
            </w:r>
          </w:p>
          <w:p w14:paraId="40DD2A5A" w14:textId="77777777" w:rsidR="00AA0F79" w:rsidRPr="005647E3" w:rsidRDefault="00AA0F79" w:rsidP="00A1089A">
            <w:pPr>
              <w:rPr>
                <w:rFonts w:ascii="Times New Roman" w:hAnsi="Times New Roman" w:cs="Times New Roman"/>
                <w:sz w:val="16"/>
                <w:szCs w:val="16"/>
              </w:rPr>
            </w:pPr>
            <w:r w:rsidRPr="005647E3">
              <w:rPr>
                <w:rFonts w:ascii="Times New Roman" w:hAnsi="Times New Roman" w:cs="Times New Roman"/>
                <w:sz w:val="16"/>
                <w:szCs w:val="16"/>
              </w:rPr>
              <w:t>The existence of legal specification for time limits for submission.</w:t>
            </w:r>
          </w:p>
          <w:p w14:paraId="7FAE8A12" w14:textId="77777777" w:rsidR="00AA0F79" w:rsidRPr="005647E3" w:rsidRDefault="00AA0F79" w:rsidP="00A1089A">
            <w:pPr>
              <w:rPr>
                <w:rFonts w:ascii="Times New Roman" w:hAnsi="Times New Roman" w:cs="Times New Roman"/>
                <w:sz w:val="16"/>
                <w:szCs w:val="16"/>
                <w:lang w:val="en-SG"/>
              </w:rPr>
            </w:pPr>
            <w:r w:rsidRPr="005647E3">
              <w:rPr>
                <w:rFonts w:ascii="Times New Roman" w:hAnsi="Times New Roman" w:cs="Times New Roman"/>
                <w:sz w:val="16"/>
                <w:szCs w:val="16"/>
                <w:lang w:val="en-SG"/>
              </w:rPr>
              <w:t xml:space="preserve">No legal specification for time limits. </w:t>
            </w:r>
          </w:p>
          <w:p w14:paraId="65F3CA66" w14:textId="77777777" w:rsidR="00AA0F79" w:rsidRPr="005647E3" w:rsidRDefault="00AA0F79" w:rsidP="00A1089A">
            <w:pPr>
              <w:rPr>
                <w:rFonts w:ascii="Times New Roman" w:hAnsi="Times New Roman" w:cs="Times New Roman"/>
                <w:sz w:val="16"/>
                <w:szCs w:val="16"/>
                <w:lang w:val="en-SG"/>
              </w:rPr>
            </w:pPr>
          </w:p>
          <w:p w14:paraId="54A8A09E" w14:textId="77777777" w:rsidR="00AA0F79" w:rsidRPr="005647E3" w:rsidRDefault="00AA0F79" w:rsidP="00A1089A">
            <w:pPr>
              <w:rPr>
                <w:rFonts w:ascii="Times New Roman" w:hAnsi="Times New Roman" w:cs="Times New Roman"/>
                <w:sz w:val="16"/>
                <w:szCs w:val="16"/>
                <w:lang w:val="en-SG"/>
              </w:rPr>
            </w:pPr>
            <w:r w:rsidRPr="005647E3">
              <w:rPr>
                <w:rFonts w:ascii="Times New Roman" w:hAnsi="Times New Roman" w:cs="Times New Roman"/>
                <w:sz w:val="16"/>
                <w:szCs w:val="16"/>
                <w:lang w:val="en-SG"/>
              </w:rPr>
              <w:t xml:space="preserve">Legal specification of transboundary impact assessment for large-scale projects exists. </w:t>
            </w:r>
          </w:p>
          <w:p w14:paraId="6426A703" w14:textId="77777777" w:rsidR="00AA0F79" w:rsidRPr="005647E3" w:rsidRDefault="00AA0F79" w:rsidP="00A1089A">
            <w:pPr>
              <w:rPr>
                <w:rFonts w:ascii="Times New Roman" w:hAnsi="Times New Roman" w:cs="Times New Roman"/>
                <w:sz w:val="16"/>
                <w:szCs w:val="16"/>
                <w:lang w:val="en-SG"/>
              </w:rPr>
            </w:pPr>
            <w:r w:rsidRPr="005647E3">
              <w:rPr>
                <w:rFonts w:ascii="Times New Roman" w:hAnsi="Times New Roman" w:cs="Times New Roman"/>
                <w:sz w:val="16"/>
                <w:szCs w:val="16"/>
                <w:lang w:val="en-SG"/>
              </w:rPr>
              <w:t xml:space="preserve">Legal specification of transboundary impact assessment for large-scale projects does not exist. </w:t>
            </w:r>
          </w:p>
        </w:tc>
        <w:tc>
          <w:tcPr>
            <w:tcW w:w="738" w:type="dxa"/>
            <w:tcBorders>
              <w:top w:val="single" w:sz="4" w:space="0" w:color="auto"/>
            </w:tcBorders>
          </w:tcPr>
          <w:p w14:paraId="39E20138" w14:textId="77777777" w:rsidR="00AA0F79" w:rsidRPr="005647E3" w:rsidRDefault="00AA0F79" w:rsidP="00A1089A">
            <w:pPr>
              <w:rPr>
                <w:rFonts w:ascii="Times New Roman" w:hAnsi="Times New Roman" w:cs="Times New Roman"/>
                <w:sz w:val="16"/>
                <w:szCs w:val="16"/>
                <w:lang w:val="en-SG"/>
              </w:rPr>
            </w:pPr>
            <w:r w:rsidRPr="005647E3">
              <w:rPr>
                <w:rFonts w:ascii="Times New Roman" w:hAnsi="Times New Roman" w:cs="Times New Roman"/>
                <w:sz w:val="16"/>
                <w:szCs w:val="16"/>
                <w:lang w:val="en-SG"/>
              </w:rPr>
              <w:t>1.00</w:t>
            </w:r>
          </w:p>
          <w:p w14:paraId="2E55A719" w14:textId="77777777" w:rsidR="00AA0F79" w:rsidRPr="005647E3" w:rsidRDefault="00AA0F79" w:rsidP="00A1089A">
            <w:pPr>
              <w:rPr>
                <w:rFonts w:ascii="Times New Roman" w:hAnsi="Times New Roman" w:cs="Times New Roman"/>
                <w:sz w:val="16"/>
                <w:szCs w:val="16"/>
                <w:lang w:val="en-SG"/>
              </w:rPr>
            </w:pPr>
          </w:p>
          <w:p w14:paraId="26F8372F" w14:textId="77777777" w:rsidR="00AA0F79" w:rsidRPr="005647E3" w:rsidRDefault="00AA0F79" w:rsidP="00A1089A">
            <w:pPr>
              <w:rPr>
                <w:rFonts w:ascii="Times New Roman" w:hAnsi="Times New Roman" w:cs="Times New Roman"/>
                <w:sz w:val="16"/>
                <w:szCs w:val="16"/>
                <w:lang w:val="en-SG"/>
              </w:rPr>
            </w:pPr>
            <w:r w:rsidRPr="005647E3">
              <w:rPr>
                <w:rFonts w:ascii="Times New Roman" w:hAnsi="Times New Roman" w:cs="Times New Roman"/>
                <w:sz w:val="16"/>
                <w:szCs w:val="16"/>
                <w:lang w:val="en-SG"/>
              </w:rPr>
              <w:t>0.66</w:t>
            </w:r>
          </w:p>
          <w:p w14:paraId="1B69DC65" w14:textId="77777777" w:rsidR="00AA0F79" w:rsidRPr="005647E3" w:rsidRDefault="00AA0F79" w:rsidP="00A1089A">
            <w:pPr>
              <w:rPr>
                <w:rFonts w:ascii="Times New Roman" w:hAnsi="Times New Roman" w:cs="Times New Roman"/>
                <w:sz w:val="16"/>
                <w:szCs w:val="16"/>
                <w:lang w:val="en-SG"/>
              </w:rPr>
            </w:pPr>
          </w:p>
          <w:p w14:paraId="4738CBC2" w14:textId="77777777" w:rsidR="00AA0F79" w:rsidRPr="005647E3" w:rsidRDefault="00AA0F79" w:rsidP="00A1089A">
            <w:pPr>
              <w:rPr>
                <w:rFonts w:ascii="Times New Roman" w:hAnsi="Times New Roman" w:cs="Times New Roman"/>
                <w:sz w:val="16"/>
                <w:szCs w:val="16"/>
                <w:lang w:val="en-SG"/>
              </w:rPr>
            </w:pPr>
            <w:r w:rsidRPr="005647E3">
              <w:rPr>
                <w:rFonts w:ascii="Times New Roman" w:hAnsi="Times New Roman" w:cs="Times New Roman"/>
                <w:sz w:val="16"/>
                <w:szCs w:val="16"/>
                <w:lang w:val="en-SG"/>
              </w:rPr>
              <w:t>0.33</w:t>
            </w:r>
          </w:p>
          <w:p w14:paraId="68EDACBD" w14:textId="77777777" w:rsidR="00AA0F79" w:rsidRPr="005647E3" w:rsidRDefault="00AA0F79" w:rsidP="00A1089A">
            <w:pPr>
              <w:rPr>
                <w:rFonts w:ascii="Times New Roman" w:hAnsi="Times New Roman" w:cs="Times New Roman"/>
                <w:sz w:val="16"/>
                <w:szCs w:val="16"/>
                <w:lang w:val="en-SG"/>
              </w:rPr>
            </w:pPr>
          </w:p>
          <w:p w14:paraId="0108B1A5" w14:textId="77777777" w:rsidR="00AA0F79" w:rsidRPr="005647E3" w:rsidRDefault="00AA0F79" w:rsidP="00A1089A">
            <w:pPr>
              <w:rPr>
                <w:rFonts w:ascii="Times New Roman" w:hAnsi="Times New Roman" w:cs="Times New Roman"/>
                <w:sz w:val="16"/>
                <w:szCs w:val="16"/>
                <w:lang w:val="en-SG"/>
              </w:rPr>
            </w:pPr>
            <w:r w:rsidRPr="005647E3">
              <w:rPr>
                <w:rFonts w:ascii="Times New Roman" w:hAnsi="Times New Roman" w:cs="Times New Roman"/>
                <w:sz w:val="16"/>
                <w:szCs w:val="16"/>
                <w:lang w:val="en-SG"/>
              </w:rPr>
              <w:t>0.00</w:t>
            </w:r>
          </w:p>
          <w:p w14:paraId="4593B865" w14:textId="77777777" w:rsidR="00AA0F79" w:rsidRPr="005647E3" w:rsidRDefault="00AA0F79" w:rsidP="00A1089A">
            <w:pPr>
              <w:rPr>
                <w:rFonts w:ascii="Times New Roman" w:hAnsi="Times New Roman" w:cs="Times New Roman"/>
                <w:sz w:val="16"/>
                <w:szCs w:val="16"/>
                <w:lang w:val="en-SG"/>
              </w:rPr>
            </w:pPr>
          </w:p>
          <w:p w14:paraId="4F15D009" w14:textId="77777777" w:rsidR="00AA0F79" w:rsidRPr="005647E3" w:rsidRDefault="00AA0F79" w:rsidP="00A1089A">
            <w:pPr>
              <w:rPr>
                <w:rFonts w:ascii="Times New Roman" w:hAnsi="Times New Roman" w:cs="Times New Roman"/>
                <w:sz w:val="16"/>
                <w:szCs w:val="16"/>
                <w:lang w:val="en-SG"/>
              </w:rPr>
            </w:pPr>
          </w:p>
          <w:p w14:paraId="12DACA4E" w14:textId="77777777" w:rsidR="00AA0F79" w:rsidRPr="005647E3" w:rsidRDefault="00AA0F79" w:rsidP="00A1089A">
            <w:pPr>
              <w:rPr>
                <w:rFonts w:ascii="Times New Roman" w:hAnsi="Times New Roman" w:cs="Times New Roman"/>
                <w:sz w:val="16"/>
                <w:szCs w:val="16"/>
                <w:lang w:val="en-SG"/>
              </w:rPr>
            </w:pPr>
            <w:r w:rsidRPr="005647E3">
              <w:rPr>
                <w:rFonts w:ascii="Times New Roman" w:hAnsi="Times New Roman" w:cs="Times New Roman"/>
                <w:sz w:val="16"/>
                <w:szCs w:val="16"/>
                <w:lang w:val="en-SG"/>
              </w:rPr>
              <w:t>1.00</w:t>
            </w:r>
          </w:p>
          <w:p w14:paraId="6E8FCE6D" w14:textId="77777777" w:rsidR="00AA0F79" w:rsidRPr="005647E3" w:rsidRDefault="00AA0F79" w:rsidP="00A1089A">
            <w:pPr>
              <w:rPr>
                <w:rFonts w:ascii="Times New Roman" w:hAnsi="Times New Roman" w:cs="Times New Roman"/>
                <w:sz w:val="16"/>
                <w:szCs w:val="16"/>
                <w:lang w:val="en-SG"/>
              </w:rPr>
            </w:pPr>
          </w:p>
          <w:p w14:paraId="1DEF1F5D" w14:textId="77777777" w:rsidR="00AA0F79" w:rsidRPr="005647E3" w:rsidRDefault="00AA0F79" w:rsidP="00A1089A">
            <w:pPr>
              <w:rPr>
                <w:rFonts w:ascii="Times New Roman" w:hAnsi="Times New Roman" w:cs="Times New Roman"/>
                <w:sz w:val="16"/>
                <w:szCs w:val="16"/>
                <w:lang w:val="en-SG"/>
              </w:rPr>
            </w:pPr>
            <w:r w:rsidRPr="005647E3">
              <w:rPr>
                <w:rFonts w:ascii="Times New Roman" w:hAnsi="Times New Roman" w:cs="Times New Roman"/>
                <w:sz w:val="16"/>
                <w:szCs w:val="16"/>
                <w:lang w:val="en-SG"/>
              </w:rPr>
              <w:t>0.66</w:t>
            </w:r>
          </w:p>
          <w:p w14:paraId="7992FEAF" w14:textId="77777777" w:rsidR="00AA0F79" w:rsidRPr="005647E3" w:rsidRDefault="00AA0F79" w:rsidP="00A1089A">
            <w:pPr>
              <w:rPr>
                <w:rFonts w:ascii="Times New Roman" w:hAnsi="Times New Roman" w:cs="Times New Roman"/>
                <w:sz w:val="16"/>
                <w:szCs w:val="16"/>
                <w:lang w:val="en-SG"/>
              </w:rPr>
            </w:pPr>
            <w:r w:rsidRPr="005647E3">
              <w:rPr>
                <w:rFonts w:ascii="Times New Roman" w:hAnsi="Times New Roman" w:cs="Times New Roman"/>
                <w:sz w:val="16"/>
                <w:szCs w:val="16"/>
                <w:lang w:val="en-SG"/>
              </w:rPr>
              <w:t>0.33</w:t>
            </w:r>
          </w:p>
          <w:p w14:paraId="17417FDB" w14:textId="77777777" w:rsidR="00AA0F79" w:rsidRPr="005647E3" w:rsidRDefault="00AA0F79" w:rsidP="00A1089A">
            <w:pPr>
              <w:rPr>
                <w:rFonts w:ascii="Times New Roman" w:hAnsi="Times New Roman" w:cs="Times New Roman"/>
                <w:sz w:val="16"/>
                <w:szCs w:val="16"/>
                <w:lang w:val="en-SG"/>
              </w:rPr>
            </w:pPr>
            <w:r w:rsidRPr="005647E3">
              <w:rPr>
                <w:rFonts w:ascii="Times New Roman" w:hAnsi="Times New Roman" w:cs="Times New Roman"/>
                <w:sz w:val="16"/>
                <w:szCs w:val="16"/>
                <w:lang w:val="en-SG"/>
              </w:rPr>
              <w:t>0.00</w:t>
            </w:r>
          </w:p>
          <w:p w14:paraId="46D2A6D6" w14:textId="77777777" w:rsidR="00AA0F79" w:rsidRPr="005647E3" w:rsidRDefault="00AA0F79" w:rsidP="00A1089A">
            <w:pPr>
              <w:rPr>
                <w:rFonts w:ascii="Times New Roman" w:hAnsi="Times New Roman" w:cs="Times New Roman"/>
                <w:sz w:val="16"/>
                <w:szCs w:val="16"/>
                <w:lang w:val="en-SG"/>
              </w:rPr>
            </w:pPr>
          </w:p>
          <w:p w14:paraId="1A573503" w14:textId="77777777" w:rsidR="00AA0F79" w:rsidRPr="005647E3" w:rsidRDefault="00AA0F79" w:rsidP="00A1089A">
            <w:pPr>
              <w:rPr>
                <w:rFonts w:ascii="Times New Roman" w:hAnsi="Times New Roman" w:cs="Times New Roman"/>
                <w:sz w:val="16"/>
                <w:szCs w:val="16"/>
                <w:lang w:val="en-SG"/>
              </w:rPr>
            </w:pPr>
            <w:r w:rsidRPr="005647E3">
              <w:rPr>
                <w:rFonts w:ascii="Times New Roman" w:hAnsi="Times New Roman" w:cs="Times New Roman"/>
                <w:sz w:val="16"/>
                <w:szCs w:val="16"/>
                <w:lang w:val="en-SG"/>
              </w:rPr>
              <w:t>1.00</w:t>
            </w:r>
          </w:p>
          <w:p w14:paraId="1E9982B1" w14:textId="77777777" w:rsidR="00AA0F79" w:rsidRPr="005647E3" w:rsidRDefault="00AA0F79" w:rsidP="00A1089A">
            <w:pPr>
              <w:rPr>
                <w:rFonts w:ascii="Times New Roman" w:hAnsi="Times New Roman" w:cs="Times New Roman"/>
                <w:sz w:val="16"/>
                <w:szCs w:val="16"/>
                <w:lang w:val="en-SG"/>
              </w:rPr>
            </w:pPr>
            <w:r w:rsidRPr="005647E3">
              <w:rPr>
                <w:rFonts w:ascii="Times New Roman" w:hAnsi="Times New Roman" w:cs="Times New Roman"/>
                <w:sz w:val="16"/>
                <w:szCs w:val="16"/>
                <w:lang w:val="en-SG"/>
              </w:rPr>
              <w:t>0.66</w:t>
            </w:r>
          </w:p>
          <w:p w14:paraId="02378889" w14:textId="77777777" w:rsidR="00AA0F79" w:rsidRPr="005647E3" w:rsidRDefault="00AA0F79" w:rsidP="00A1089A">
            <w:pPr>
              <w:rPr>
                <w:rFonts w:ascii="Times New Roman" w:hAnsi="Times New Roman" w:cs="Times New Roman"/>
                <w:sz w:val="16"/>
                <w:szCs w:val="16"/>
                <w:lang w:val="en-SG"/>
              </w:rPr>
            </w:pPr>
            <w:r w:rsidRPr="005647E3">
              <w:rPr>
                <w:rFonts w:ascii="Times New Roman" w:hAnsi="Times New Roman" w:cs="Times New Roman"/>
                <w:sz w:val="16"/>
                <w:szCs w:val="16"/>
                <w:lang w:val="en-SG"/>
              </w:rPr>
              <w:t>0.33</w:t>
            </w:r>
          </w:p>
          <w:p w14:paraId="277DA725" w14:textId="77777777" w:rsidR="00AA0F79" w:rsidRPr="005647E3" w:rsidRDefault="00AA0F79" w:rsidP="00A1089A">
            <w:pPr>
              <w:rPr>
                <w:rFonts w:ascii="Times New Roman" w:hAnsi="Times New Roman" w:cs="Times New Roman"/>
                <w:sz w:val="16"/>
                <w:szCs w:val="16"/>
                <w:lang w:val="en-SG"/>
              </w:rPr>
            </w:pPr>
            <w:r w:rsidRPr="005647E3">
              <w:rPr>
                <w:rFonts w:ascii="Times New Roman" w:hAnsi="Times New Roman" w:cs="Times New Roman"/>
                <w:sz w:val="16"/>
                <w:szCs w:val="16"/>
                <w:lang w:val="en-SG"/>
              </w:rPr>
              <w:t>0.00</w:t>
            </w:r>
          </w:p>
          <w:p w14:paraId="1A81F2D7" w14:textId="77777777" w:rsidR="00AA0F79" w:rsidRPr="005647E3" w:rsidRDefault="00AA0F79" w:rsidP="00A1089A">
            <w:pPr>
              <w:rPr>
                <w:rFonts w:ascii="Times New Roman" w:hAnsi="Times New Roman" w:cs="Times New Roman"/>
                <w:sz w:val="16"/>
                <w:szCs w:val="16"/>
                <w:lang w:val="en-SG"/>
              </w:rPr>
            </w:pPr>
          </w:p>
          <w:p w14:paraId="064DD5A9" w14:textId="77777777" w:rsidR="00AA0F79" w:rsidRPr="005647E3" w:rsidRDefault="00AA0F79" w:rsidP="00A1089A">
            <w:pPr>
              <w:rPr>
                <w:rFonts w:ascii="Times New Roman" w:hAnsi="Times New Roman" w:cs="Times New Roman"/>
                <w:sz w:val="16"/>
                <w:szCs w:val="16"/>
                <w:lang w:val="en-SG"/>
              </w:rPr>
            </w:pPr>
            <w:r w:rsidRPr="005647E3">
              <w:rPr>
                <w:rFonts w:ascii="Times New Roman" w:hAnsi="Times New Roman" w:cs="Times New Roman"/>
                <w:sz w:val="16"/>
                <w:szCs w:val="16"/>
                <w:lang w:val="en-SG"/>
              </w:rPr>
              <w:t>1.00</w:t>
            </w:r>
          </w:p>
          <w:p w14:paraId="730A66AB" w14:textId="77777777" w:rsidR="00AA0F79" w:rsidRPr="005647E3" w:rsidRDefault="00AA0F79" w:rsidP="00A1089A">
            <w:pPr>
              <w:rPr>
                <w:rFonts w:ascii="Times New Roman" w:hAnsi="Times New Roman" w:cs="Times New Roman"/>
                <w:sz w:val="16"/>
                <w:szCs w:val="16"/>
                <w:lang w:val="en-SG"/>
              </w:rPr>
            </w:pPr>
          </w:p>
          <w:p w14:paraId="7111A9C0" w14:textId="77777777" w:rsidR="00AA0F79" w:rsidRPr="005647E3" w:rsidRDefault="00AA0F79" w:rsidP="00A1089A">
            <w:pPr>
              <w:rPr>
                <w:rFonts w:ascii="Times New Roman" w:hAnsi="Times New Roman" w:cs="Times New Roman"/>
                <w:sz w:val="16"/>
                <w:szCs w:val="16"/>
                <w:lang w:val="en-SG"/>
              </w:rPr>
            </w:pPr>
            <w:r w:rsidRPr="005647E3">
              <w:rPr>
                <w:rFonts w:ascii="Times New Roman" w:hAnsi="Times New Roman" w:cs="Times New Roman"/>
                <w:sz w:val="16"/>
                <w:szCs w:val="16"/>
                <w:lang w:val="en-SG"/>
              </w:rPr>
              <w:t>0.66</w:t>
            </w:r>
          </w:p>
          <w:p w14:paraId="4DAA1FDD" w14:textId="77777777" w:rsidR="00AA0F79" w:rsidRPr="005647E3" w:rsidRDefault="00AA0F79" w:rsidP="00A1089A">
            <w:pPr>
              <w:rPr>
                <w:rFonts w:ascii="Times New Roman" w:hAnsi="Times New Roman" w:cs="Times New Roman"/>
                <w:sz w:val="16"/>
                <w:szCs w:val="16"/>
                <w:lang w:val="en-SG"/>
              </w:rPr>
            </w:pPr>
          </w:p>
          <w:p w14:paraId="12953788" w14:textId="77777777" w:rsidR="00AA0F79" w:rsidRPr="005647E3" w:rsidRDefault="00AA0F79" w:rsidP="00A1089A">
            <w:pPr>
              <w:rPr>
                <w:rFonts w:ascii="Times New Roman" w:hAnsi="Times New Roman" w:cs="Times New Roman"/>
                <w:sz w:val="16"/>
                <w:szCs w:val="16"/>
                <w:lang w:val="en-SG"/>
              </w:rPr>
            </w:pPr>
            <w:r w:rsidRPr="005647E3">
              <w:rPr>
                <w:rFonts w:ascii="Times New Roman" w:hAnsi="Times New Roman" w:cs="Times New Roman"/>
                <w:sz w:val="16"/>
                <w:szCs w:val="16"/>
                <w:lang w:val="en-SG"/>
              </w:rPr>
              <w:t>0.33</w:t>
            </w:r>
          </w:p>
          <w:p w14:paraId="01801282" w14:textId="77777777" w:rsidR="00AA0F79" w:rsidRPr="005647E3" w:rsidRDefault="00AA0F79" w:rsidP="00A1089A">
            <w:pPr>
              <w:rPr>
                <w:rFonts w:ascii="Times New Roman" w:hAnsi="Times New Roman" w:cs="Times New Roman"/>
                <w:sz w:val="16"/>
                <w:szCs w:val="16"/>
                <w:lang w:val="en-SG"/>
              </w:rPr>
            </w:pPr>
            <w:r w:rsidRPr="005647E3">
              <w:rPr>
                <w:rFonts w:ascii="Times New Roman" w:hAnsi="Times New Roman" w:cs="Times New Roman"/>
                <w:sz w:val="16"/>
                <w:szCs w:val="16"/>
                <w:lang w:val="en-SG"/>
              </w:rPr>
              <w:t>0.00</w:t>
            </w:r>
          </w:p>
          <w:p w14:paraId="2952BE40" w14:textId="77777777" w:rsidR="00AA0F79" w:rsidRPr="005647E3" w:rsidRDefault="00AA0F79" w:rsidP="00A1089A">
            <w:pPr>
              <w:rPr>
                <w:rFonts w:ascii="Times New Roman" w:hAnsi="Times New Roman" w:cs="Times New Roman"/>
                <w:sz w:val="16"/>
                <w:szCs w:val="16"/>
                <w:lang w:val="en-SG"/>
              </w:rPr>
            </w:pPr>
          </w:p>
          <w:p w14:paraId="6E395930" w14:textId="77777777" w:rsidR="001705E4" w:rsidRDefault="001705E4" w:rsidP="00A1089A">
            <w:pPr>
              <w:rPr>
                <w:rFonts w:ascii="Times New Roman" w:hAnsi="Times New Roman" w:cs="Times New Roman"/>
                <w:sz w:val="16"/>
                <w:szCs w:val="16"/>
                <w:lang w:val="en-SG"/>
              </w:rPr>
            </w:pPr>
          </w:p>
          <w:p w14:paraId="539A74FB" w14:textId="77777777" w:rsidR="00C2524E" w:rsidRDefault="00C2524E" w:rsidP="00A1089A">
            <w:pPr>
              <w:rPr>
                <w:rFonts w:ascii="Times New Roman" w:hAnsi="Times New Roman" w:cs="Times New Roman"/>
                <w:sz w:val="16"/>
                <w:szCs w:val="16"/>
                <w:lang w:val="en-SG"/>
              </w:rPr>
            </w:pPr>
          </w:p>
          <w:p w14:paraId="6659597E" w14:textId="245E6020" w:rsidR="00AA0F79" w:rsidRPr="005647E3" w:rsidRDefault="00AA0F79" w:rsidP="00A1089A">
            <w:pPr>
              <w:rPr>
                <w:rFonts w:ascii="Times New Roman" w:hAnsi="Times New Roman" w:cs="Times New Roman"/>
                <w:sz w:val="16"/>
                <w:szCs w:val="16"/>
                <w:lang w:val="en-SG"/>
              </w:rPr>
            </w:pPr>
            <w:r w:rsidRPr="005647E3">
              <w:rPr>
                <w:rFonts w:ascii="Times New Roman" w:hAnsi="Times New Roman" w:cs="Times New Roman"/>
                <w:sz w:val="16"/>
                <w:szCs w:val="16"/>
                <w:lang w:val="en-SG"/>
              </w:rPr>
              <w:t>1.00</w:t>
            </w:r>
          </w:p>
          <w:p w14:paraId="0CCB1D9E" w14:textId="77777777" w:rsidR="00AA0F79" w:rsidRPr="005647E3" w:rsidRDefault="00AA0F79" w:rsidP="00A1089A">
            <w:pPr>
              <w:rPr>
                <w:rFonts w:ascii="Times New Roman" w:hAnsi="Times New Roman" w:cs="Times New Roman"/>
                <w:sz w:val="16"/>
                <w:szCs w:val="16"/>
                <w:lang w:val="en-SG"/>
              </w:rPr>
            </w:pPr>
          </w:p>
          <w:p w14:paraId="673BE24E" w14:textId="77777777" w:rsidR="00AA0F79" w:rsidRPr="005647E3" w:rsidRDefault="00AA0F79" w:rsidP="00A1089A">
            <w:pPr>
              <w:rPr>
                <w:rFonts w:ascii="Times New Roman" w:hAnsi="Times New Roman" w:cs="Times New Roman"/>
                <w:sz w:val="16"/>
                <w:szCs w:val="16"/>
                <w:lang w:val="en-SG"/>
              </w:rPr>
            </w:pPr>
            <w:r w:rsidRPr="005647E3">
              <w:rPr>
                <w:rFonts w:ascii="Times New Roman" w:hAnsi="Times New Roman" w:cs="Times New Roman"/>
                <w:sz w:val="16"/>
                <w:szCs w:val="16"/>
                <w:lang w:val="en-SG"/>
              </w:rPr>
              <w:t>0.66</w:t>
            </w:r>
          </w:p>
          <w:p w14:paraId="7F65B51B" w14:textId="77777777" w:rsidR="00AA0F79" w:rsidRPr="005647E3" w:rsidRDefault="00AA0F79" w:rsidP="00A1089A">
            <w:pPr>
              <w:rPr>
                <w:rFonts w:ascii="Times New Roman" w:hAnsi="Times New Roman" w:cs="Times New Roman"/>
                <w:sz w:val="16"/>
                <w:szCs w:val="16"/>
                <w:lang w:val="en-SG"/>
              </w:rPr>
            </w:pPr>
            <w:r w:rsidRPr="005647E3">
              <w:rPr>
                <w:rFonts w:ascii="Times New Roman" w:hAnsi="Times New Roman" w:cs="Times New Roman"/>
                <w:sz w:val="16"/>
                <w:szCs w:val="16"/>
                <w:lang w:val="en-SG"/>
              </w:rPr>
              <w:t>0.33</w:t>
            </w:r>
          </w:p>
          <w:p w14:paraId="7BE1C6CA" w14:textId="77777777" w:rsidR="00AA0F79" w:rsidRPr="005647E3" w:rsidRDefault="00AA0F79" w:rsidP="00A1089A">
            <w:pPr>
              <w:rPr>
                <w:rFonts w:ascii="Times New Roman" w:hAnsi="Times New Roman" w:cs="Times New Roman"/>
                <w:sz w:val="16"/>
                <w:szCs w:val="16"/>
                <w:lang w:val="en-SG"/>
              </w:rPr>
            </w:pPr>
            <w:r w:rsidRPr="005647E3">
              <w:rPr>
                <w:rFonts w:ascii="Times New Roman" w:hAnsi="Times New Roman" w:cs="Times New Roman"/>
                <w:sz w:val="16"/>
                <w:szCs w:val="16"/>
                <w:lang w:val="en-SG"/>
              </w:rPr>
              <w:t>0.00</w:t>
            </w:r>
          </w:p>
          <w:p w14:paraId="1F94287F" w14:textId="77777777" w:rsidR="00AA0F79" w:rsidRPr="005647E3" w:rsidRDefault="00AA0F79" w:rsidP="00A1089A">
            <w:pPr>
              <w:rPr>
                <w:rFonts w:ascii="Times New Roman" w:hAnsi="Times New Roman" w:cs="Times New Roman"/>
                <w:sz w:val="16"/>
                <w:szCs w:val="16"/>
                <w:lang w:val="en-SG"/>
              </w:rPr>
            </w:pPr>
          </w:p>
          <w:p w14:paraId="30F6325D" w14:textId="77777777" w:rsidR="00C2524E" w:rsidRDefault="00C2524E" w:rsidP="00A1089A">
            <w:pPr>
              <w:rPr>
                <w:rFonts w:ascii="Times New Roman" w:hAnsi="Times New Roman" w:cs="Times New Roman"/>
                <w:sz w:val="16"/>
                <w:szCs w:val="16"/>
                <w:lang w:val="en-SG"/>
              </w:rPr>
            </w:pPr>
          </w:p>
          <w:p w14:paraId="11E26662" w14:textId="6786945A" w:rsidR="00AA0F79" w:rsidRPr="005647E3" w:rsidRDefault="00AA0F79" w:rsidP="00A1089A">
            <w:pPr>
              <w:rPr>
                <w:rFonts w:ascii="Times New Roman" w:hAnsi="Times New Roman" w:cs="Times New Roman"/>
                <w:sz w:val="16"/>
                <w:szCs w:val="16"/>
                <w:lang w:val="en-SG"/>
              </w:rPr>
            </w:pPr>
            <w:r w:rsidRPr="005647E3">
              <w:rPr>
                <w:rFonts w:ascii="Times New Roman" w:hAnsi="Times New Roman" w:cs="Times New Roman"/>
                <w:sz w:val="16"/>
                <w:szCs w:val="16"/>
                <w:lang w:val="en-SG"/>
              </w:rPr>
              <w:t>1.00</w:t>
            </w:r>
          </w:p>
          <w:p w14:paraId="357E73B3" w14:textId="77777777" w:rsidR="00AA0F79" w:rsidRPr="005647E3" w:rsidRDefault="00AA0F79" w:rsidP="00A1089A">
            <w:pPr>
              <w:rPr>
                <w:rFonts w:ascii="Times New Roman" w:hAnsi="Times New Roman" w:cs="Times New Roman"/>
                <w:sz w:val="16"/>
                <w:szCs w:val="16"/>
                <w:lang w:val="en-SG"/>
              </w:rPr>
            </w:pPr>
          </w:p>
          <w:p w14:paraId="4F297969" w14:textId="77777777" w:rsidR="00AA0F79" w:rsidRPr="005647E3" w:rsidRDefault="00AA0F79" w:rsidP="00A1089A">
            <w:pPr>
              <w:rPr>
                <w:rFonts w:ascii="Times New Roman" w:hAnsi="Times New Roman" w:cs="Times New Roman"/>
                <w:sz w:val="16"/>
                <w:szCs w:val="16"/>
                <w:lang w:val="en-SG"/>
              </w:rPr>
            </w:pPr>
            <w:r w:rsidRPr="005647E3">
              <w:rPr>
                <w:rFonts w:ascii="Times New Roman" w:hAnsi="Times New Roman" w:cs="Times New Roman"/>
                <w:sz w:val="16"/>
                <w:szCs w:val="16"/>
                <w:lang w:val="en-SG"/>
              </w:rPr>
              <w:t>0.00</w:t>
            </w:r>
          </w:p>
          <w:p w14:paraId="052393C1" w14:textId="77777777" w:rsidR="00AA0F79" w:rsidRPr="005647E3" w:rsidRDefault="00AA0F79" w:rsidP="00A1089A">
            <w:pPr>
              <w:rPr>
                <w:rFonts w:ascii="Times New Roman" w:hAnsi="Times New Roman" w:cs="Times New Roman"/>
                <w:sz w:val="16"/>
                <w:szCs w:val="16"/>
                <w:lang w:val="en-SG"/>
              </w:rPr>
            </w:pPr>
          </w:p>
          <w:p w14:paraId="40E80816" w14:textId="77777777" w:rsidR="00AA0F79" w:rsidRPr="005647E3" w:rsidRDefault="00AA0F79" w:rsidP="00A1089A">
            <w:pPr>
              <w:rPr>
                <w:rFonts w:ascii="Times New Roman" w:hAnsi="Times New Roman" w:cs="Times New Roman"/>
                <w:sz w:val="16"/>
                <w:szCs w:val="16"/>
                <w:lang w:val="en-SG"/>
              </w:rPr>
            </w:pPr>
          </w:p>
        </w:tc>
      </w:tr>
      <w:tr w:rsidR="00AA0F79" w:rsidRPr="005647E3" w14:paraId="496383E5" w14:textId="77777777" w:rsidTr="00C61495">
        <w:trPr>
          <w:trHeight w:val="4669"/>
        </w:trPr>
        <w:tc>
          <w:tcPr>
            <w:tcW w:w="1528" w:type="dxa"/>
          </w:tcPr>
          <w:p w14:paraId="14087A40" w14:textId="77777777" w:rsidR="00AA0F79" w:rsidRPr="005647E3" w:rsidRDefault="00AA0F79" w:rsidP="00A1089A">
            <w:pPr>
              <w:rPr>
                <w:rFonts w:ascii="Times New Roman" w:hAnsi="Times New Roman" w:cs="Times New Roman"/>
                <w:sz w:val="16"/>
                <w:szCs w:val="16"/>
                <w:lang w:val="en-SG"/>
              </w:rPr>
            </w:pPr>
            <w:r w:rsidRPr="005647E3">
              <w:rPr>
                <w:rFonts w:ascii="Times New Roman" w:hAnsi="Times New Roman" w:cs="Times New Roman"/>
                <w:b/>
                <w:bCs/>
                <w:sz w:val="16"/>
                <w:szCs w:val="16"/>
              </w:rPr>
              <w:lastRenderedPageBreak/>
              <w:t>EIA Administration</w:t>
            </w:r>
          </w:p>
        </w:tc>
        <w:tc>
          <w:tcPr>
            <w:tcW w:w="2165" w:type="dxa"/>
          </w:tcPr>
          <w:p w14:paraId="2446989B" w14:textId="77777777" w:rsidR="00AA0F79" w:rsidRPr="005647E3" w:rsidRDefault="00AA0F79" w:rsidP="00A1089A">
            <w:pPr>
              <w:rPr>
                <w:rFonts w:ascii="Times New Roman" w:hAnsi="Times New Roman" w:cs="Times New Roman"/>
                <w:sz w:val="16"/>
                <w:szCs w:val="16"/>
                <w:lang w:val="en-SG"/>
              </w:rPr>
            </w:pPr>
            <w:r w:rsidRPr="005647E3">
              <w:rPr>
                <w:rFonts w:ascii="Times New Roman" w:hAnsi="Times New Roman" w:cs="Times New Roman"/>
                <w:sz w:val="16"/>
                <w:szCs w:val="16"/>
              </w:rPr>
              <w:t>Detailed EIA guidelines. (A1)</w:t>
            </w:r>
          </w:p>
          <w:p w14:paraId="4359445B" w14:textId="77777777" w:rsidR="00AA0F79" w:rsidRPr="005647E3" w:rsidRDefault="00AA0F79" w:rsidP="00A1089A">
            <w:pPr>
              <w:jc w:val="center"/>
              <w:rPr>
                <w:rFonts w:ascii="Times New Roman" w:hAnsi="Times New Roman" w:cs="Times New Roman"/>
                <w:sz w:val="16"/>
                <w:szCs w:val="16"/>
                <w:lang w:val="en-SG"/>
              </w:rPr>
            </w:pPr>
          </w:p>
          <w:p w14:paraId="52A02CED" w14:textId="77777777" w:rsidR="00AA0F79" w:rsidRPr="005647E3" w:rsidRDefault="00AA0F79" w:rsidP="00A1089A">
            <w:pPr>
              <w:jc w:val="center"/>
              <w:rPr>
                <w:rFonts w:ascii="Times New Roman" w:hAnsi="Times New Roman" w:cs="Times New Roman"/>
                <w:sz w:val="16"/>
                <w:szCs w:val="16"/>
                <w:lang w:val="en-SG"/>
              </w:rPr>
            </w:pPr>
          </w:p>
          <w:p w14:paraId="65E86014" w14:textId="77777777" w:rsidR="00AA0F79" w:rsidRPr="005647E3" w:rsidRDefault="00AA0F79" w:rsidP="00A1089A">
            <w:pPr>
              <w:jc w:val="center"/>
              <w:rPr>
                <w:rFonts w:ascii="Times New Roman" w:hAnsi="Times New Roman" w:cs="Times New Roman"/>
                <w:sz w:val="16"/>
                <w:szCs w:val="16"/>
                <w:lang w:val="en-SG"/>
              </w:rPr>
            </w:pPr>
          </w:p>
          <w:p w14:paraId="1EBAD342" w14:textId="77777777" w:rsidR="00AA0F79" w:rsidRPr="005647E3" w:rsidRDefault="00AA0F79" w:rsidP="00A1089A">
            <w:pPr>
              <w:jc w:val="center"/>
              <w:rPr>
                <w:rFonts w:ascii="Times New Roman" w:hAnsi="Times New Roman" w:cs="Times New Roman"/>
                <w:sz w:val="16"/>
                <w:szCs w:val="16"/>
                <w:lang w:val="en-SG"/>
              </w:rPr>
            </w:pPr>
          </w:p>
          <w:p w14:paraId="0047455A" w14:textId="77777777" w:rsidR="00AA0F79" w:rsidRPr="005647E3" w:rsidRDefault="00AA0F79" w:rsidP="00A1089A">
            <w:pPr>
              <w:jc w:val="center"/>
              <w:rPr>
                <w:rFonts w:ascii="Times New Roman" w:hAnsi="Times New Roman" w:cs="Times New Roman"/>
                <w:sz w:val="16"/>
                <w:szCs w:val="16"/>
                <w:lang w:val="en-SG"/>
              </w:rPr>
            </w:pPr>
          </w:p>
          <w:p w14:paraId="493C2DEA" w14:textId="77777777" w:rsidR="00AA0F79" w:rsidRPr="005647E3" w:rsidRDefault="00AA0F79" w:rsidP="00A1089A">
            <w:pPr>
              <w:jc w:val="center"/>
              <w:rPr>
                <w:rFonts w:ascii="Times New Roman" w:hAnsi="Times New Roman" w:cs="Times New Roman"/>
                <w:sz w:val="16"/>
                <w:szCs w:val="16"/>
                <w:lang w:val="en-SG"/>
              </w:rPr>
            </w:pPr>
          </w:p>
          <w:p w14:paraId="24BA47E5" w14:textId="77777777" w:rsidR="00AA0F79" w:rsidRPr="005647E3" w:rsidRDefault="00AA0F79" w:rsidP="00A1089A">
            <w:pPr>
              <w:jc w:val="center"/>
              <w:rPr>
                <w:rFonts w:ascii="Times New Roman" w:hAnsi="Times New Roman" w:cs="Times New Roman"/>
                <w:sz w:val="16"/>
                <w:szCs w:val="16"/>
                <w:lang w:val="en-SG"/>
              </w:rPr>
            </w:pPr>
          </w:p>
          <w:p w14:paraId="1964F4E9" w14:textId="77777777" w:rsidR="00AA0F79" w:rsidRPr="005647E3" w:rsidRDefault="00AA0F79" w:rsidP="00A1089A">
            <w:pPr>
              <w:rPr>
                <w:rFonts w:ascii="Times New Roman" w:hAnsi="Times New Roman" w:cs="Times New Roman"/>
                <w:sz w:val="16"/>
                <w:szCs w:val="16"/>
              </w:rPr>
            </w:pPr>
            <w:r w:rsidRPr="005647E3">
              <w:rPr>
                <w:rFonts w:ascii="Times New Roman" w:hAnsi="Times New Roman" w:cs="Times New Roman"/>
                <w:sz w:val="16"/>
                <w:szCs w:val="16"/>
              </w:rPr>
              <w:t>Availability of EIA reports. (A2)</w:t>
            </w:r>
          </w:p>
          <w:p w14:paraId="51144484" w14:textId="77777777" w:rsidR="00AA0F79" w:rsidRPr="005647E3" w:rsidRDefault="00AA0F79" w:rsidP="00A1089A">
            <w:pPr>
              <w:rPr>
                <w:rFonts w:ascii="Times New Roman" w:hAnsi="Times New Roman" w:cs="Times New Roman"/>
                <w:sz w:val="16"/>
                <w:szCs w:val="16"/>
                <w:lang w:val="en-SG"/>
              </w:rPr>
            </w:pPr>
          </w:p>
          <w:p w14:paraId="11956CCC" w14:textId="77777777" w:rsidR="00AA0F79" w:rsidRPr="005647E3" w:rsidRDefault="00AA0F79" w:rsidP="00A1089A">
            <w:pPr>
              <w:rPr>
                <w:rFonts w:ascii="Times New Roman" w:hAnsi="Times New Roman" w:cs="Times New Roman"/>
                <w:sz w:val="16"/>
                <w:szCs w:val="16"/>
                <w:lang w:val="en-SG"/>
              </w:rPr>
            </w:pPr>
          </w:p>
          <w:p w14:paraId="2C7B96B7" w14:textId="77777777" w:rsidR="00AA0F79" w:rsidRPr="005647E3" w:rsidRDefault="00AA0F79" w:rsidP="00A1089A">
            <w:pPr>
              <w:rPr>
                <w:rFonts w:ascii="Times New Roman" w:hAnsi="Times New Roman" w:cs="Times New Roman"/>
                <w:sz w:val="16"/>
                <w:szCs w:val="16"/>
                <w:lang w:val="en-SG"/>
              </w:rPr>
            </w:pPr>
          </w:p>
          <w:p w14:paraId="1C51C4B2" w14:textId="77777777" w:rsidR="00AA0F79" w:rsidRPr="005647E3" w:rsidRDefault="00AA0F79" w:rsidP="00A1089A">
            <w:pPr>
              <w:rPr>
                <w:rFonts w:ascii="Times New Roman" w:hAnsi="Times New Roman" w:cs="Times New Roman"/>
                <w:sz w:val="16"/>
                <w:szCs w:val="16"/>
                <w:lang w:val="en-SG"/>
              </w:rPr>
            </w:pPr>
          </w:p>
          <w:p w14:paraId="07F3AED1" w14:textId="77777777" w:rsidR="00AA0F79" w:rsidRPr="005647E3" w:rsidRDefault="00AA0F79" w:rsidP="00A1089A">
            <w:pPr>
              <w:rPr>
                <w:rFonts w:ascii="Times New Roman" w:hAnsi="Times New Roman" w:cs="Times New Roman"/>
                <w:sz w:val="16"/>
                <w:szCs w:val="16"/>
              </w:rPr>
            </w:pPr>
            <w:r w:rsidRPr="005647E3">
              <w:rPr>
                <w:rFonts w:ascii="Times New Roman" w:hAnsi="Times New Roman" w:cs="Times New Roman"/>
                <w:sz w:val="16"/>
                <w:szCs w:val="16"/>
              </w:rPr>
              <w:t>EIA review body. (A3)</w:t>
            </w:r>
          </w:p>
          <w:p w14:paraId="2A864CB6" w14:textId="77777777" w:rsidR="00AA0F79" w:rsidRPr="005647E3" w:rsidRDefault="00AA0F79" w:rsidP="00A1089A">
            <w:pPr>
              <w:rPr>
                <w:rFonts w:ascii="Times New Roman" w:hAnsi="Times New Roman" w:cs="Times New Roman"/>
                <w:sz w:val="16"/>
                <w:szCs w:val="16"/>
                <w:lang w:val="en-SG"/>
              </w:rPr>
            </w:pPr>
          </w:p>
          <w:p w14:paraId="7D39B236" w14:textId="77777777" w:rsidR="00AA0F79" w:rsidRPr="005647E3" w:rsidRDefault="00AA0F79" w:rsidP="00A1089A">
            <w:pPr>
              <w:rPr>
                <w:rFonts w:ascii="Times New Roman" w:hAnsi="Times New Roman" w:cs="Times New Roman"/>
                <w:sz w:val="16"/>
                <w:szCs w:val="16"/>
                <w:lang w:val="en-SG"/>
              </w:rPr>
            </w:pPr>
          </w:p>
          <w:p w14:paraId="2976C87D" w14:textId="77777777" w:rsidR="00AA0F79" w:rsidRPr="005647E3" w:rsidRDefault="00AA0F79" w:rsidP="00A1089A">
            <w:pPr>
              <w:rPr>
                <w:rFonts w:ascii="Times New Roman" w:hAnsi="Times New Roman" w:cs="Times New Roman"/>
                <w:sz w:val="16"/>
                <w:szCs w:val="16"/>
                <w:lang w:val="en-SG"/>
              </w:rPr>
            </w:pPr>
          </w:p>
          <w:p w14:paraId="4CF63B73" w14:textId="77777777" w:rsidR="00AA0F79" w:rsidRPr="005647E3" w:rsidRDefault="00AA0F79" w:rsidP="00A1089A">
            <w:pPr>
              <w:rPr>
                <w:rFonts w:ascii="Times New Roman" w:hAnsi="Times New Roman" w:cs="Times New Roman"/>
                <w:sz w:val="16"/>
                <w:szCs w:val="16"/>
                <w:lang w:val="en-SG"/>
              </w:rPr>
            </w:pPr>
          </w:p>
          <w:p w14:paraId="1D539507" w14:textId="77777777" w:rsidR="00AA0F79" w:rsidRPr="005647E3" w:rsidRDefault="00AA0F79" w:rsidP="00A1089A">
            <w:pPr>
              <w:rPr>
                <w:rFonts w:ascii="Times New Roman" w:hAnsi="Times New Roman" w:cs="Times New Roman"/>
                <w:sz w:val="16"/>
                <w:szCs w:val="16"/>
                <w:lang w:val="en-SG"/>
              </w:rPr>
            </w:pPr>
            <w:r w:rsidRPr="005647E3">
              <w:rPr>
                <w:rFonts w:ascii="Times New Roman" w:hAnsi="Times New Roman" w:cs="Times New Roman"/>
                <w:sz w:val="16"/>
                <w:szCs w:val="16"/>
              </w:rPr>
              <w:t>Specified the sectoral authorities’ responsibilities in the EIA process. (A4)</w:t>
            </w:r>
          </w:p>
        </w:tc>
        <w:tc>
          <w:tcPr>
            <w:tcW w:w="4641" w:type="dxa"/>
          </w:tcPr>
          <w:p w14:paraId="2A88F6C0" w14:textId="77777777" w:rsidR="00AA0F79" w:rsidRPr="005647E3" w:rsidRDefault="00AA0F79" w:rsidP="00A1089A">
            <w:pPr>
              <w:rPr>
                <w:rFonts w:ascii="Times New Roman" w:hAnsi="Times New Roman" w:cs="Times New Roman"/>
                <w:sz w:val="16"/>
                <w:szCs w:val="16"/>
              </w:rPr>
            </w:pPr>
            <w:r w:rsidRPr="005647E3">
              <w:rPr>
                <w:rFonts w:ascii="Times New Roman" w:hAnsi="Times New Roman" w:cs="Times New Roman"/>
                <w:sz w:val="16"/>
                <w:szCs w:val="16"/>
              </w:rPr>
              <w:t>EIA guidelines include technical guidance for types of development, EIA procedures, public involvement, preparation, review, appeal, monitoring and SEA guidelines.</w:t>
            </w:r>
          </w:p>
          <w:p w14:paraId="636EE8FB" w14:textId="77777777" w:rsidR="00AA0F79" w:rsidRPr="005647E3" w:rsidRDefault="00AA0F79" w:rsidP="00A1089A">
            <w:pPr>
              <w:rPr>
                <w:rFonts w:ascii="Times New Roman" w:hAnsi="Times New Roman" w:cs="Times New Roman"/>
                <w:sz w:val="16"/>
                <w:szCs w:val="16"/>
                <w:lang w:val="en-SG"/>
              </w:rPr>
            </w:pPr>
            <w:r w:rsidRPr="005647E3">
              <w:rPr>
                <w:rFonts w:ascii="Times New Roman" w:hAnsi="Times New Roman" w:cs="Times New Roman"/>
                <w:sz w:val="16"/>
                <w:szCs w:val="16"/>
              </w:rPr>
              <w:t xml:space="preserve">EIA guidelines include technical guidance for types of development and EIA procedures. </w:t>
            </w:r>
          </w:p>
          <w:p w14:paraId="30ECDF18" w14:textId="77777777" w:rsidR="00AA0F79" w:rsidRPr="005647E3" w:rsidRDefault="00AA0F79" w:rsidP="00A1089A">
            <w:pPr>
              <w:rPr>
                <w:rFonts w:ascii="Times New Roman" w:hAnsi="Times New Roman" w:cs="Times New Roman"/>
                <w:sz w:val="16"/>
                <w:szCs w:val="16"/>
              </w:rPr>
            </w:pPr>
            <w:r w:rsidRPr="005647E3">
              <w:rPr>
                <w:rFonts w:ascii="Times New Roman" w:hAnsi="Times New Roman" w:cs="Times New Roman"/>
                <w:sz w:val="16"/>
                <w:szCs w:val="16"/>
              </w:rPr>
              <w:t xml:space="preserve">EIA guidelines include basic EIA procedures. </w:t>
            </w:r>
          </w:p>
          <w:p w14:paraId="0A376381" w14:textId="77777777" w:rsidR="00AA0F79" w:rsidRPr="005647E3" w:rsidRDefault="00AA0F79" w:rsidP="00A1089A">
            <w:pPr>
              <w:rPr>
                <w:rFonts w:ascii="Times New Roman" w:hAnsi="Times New Roman" w:cs="Times New Roman"/>
                <w:sz w:val="16"/>
                <w:szCs w:val="16"/>
                <w:lang w:val="en-SG"/>
              </w:rPr>
            </w:pPr>
            <w:r w:rsidRPr="005647E3">
              <w:rPr>
                <w:rFonts w:ascii="Times New Roman" w:hAnsi="Times New Roman" w:cs="Times New Roman"/>
                <w:sz w:val="16"/>
                <w:szCs w:val="16"/>
                <w:lang w:val="en-SG"/>
              </w:rPr>
              <w:t xml:space="preserve">There are no specific EIA guidelines. </w:t>
            </w:r>
          </w:p>
          <w:p w14:paraId="09F0FFCB" w14:textId="77777777" w:rsidR="00AA0F79" w:rsidRPr="005647E3" w:rsidRDefault="00AA0F79" w:rsidP="00A1089A">
            <w:pPr>
              <w:rPr>
                <w:rFonts w:ascii="Times New Roman" w:hAnsi="Times New Roman" w:cs="Times New Roman"/>
                <w:sz w:val="16"/>
                <w:szCs w:val="16"/>
                <w:lang w:val="en-SG"/>
              </w:rPr>
            </w:pPr>
          </w:p>
          <w:p w14:paraId="7D91BD7F" w14:textId="77777777" w:rsidR="00AA0F79" w:rsidRPr="005647E3" w:rsidRDefault="00AA0F79" w:rsidP="00A1089A">
            <w:pPr>
              <w:rPr>
                <w:rFonts w:ascii="Times New Roman" w:hAnsi="Times New Roman" w:cs="Times New Roman"/>
                <w:sz w:val="16"/>
                <w:szCs w:val="16"/>
              </w:rPr>
            </w:pPr>
            <w:r w:rsidRPr="005647E3">
              <w:rPr>
                <w:rFonts w:ascii="Times New Roman" w:hAnsi="Times New Roman" w:cs="Times New Roman"/>
                <w:sz w:val="16"/>
                <w:szCs w:val="16"/>
              </w:rPr>
              <w:t xml:space="preserve">All the EIA reports are archived and made publicly available. </w:t>
            </w:r>
          </w:p>
          <w:p w14:paraId="5B1FBE86" w14:textId="77777777" w:rsidR="00AA0F79" w:rsidRPr="005647E3" w:rsidRDefault="00AA0F79" w:rsidP="00A1089A">
            <w:pPr>
              <w:rPr>
                <w:rFonts w:ascii="Times New Roman" w:hAnsi="Times New Roman" w:cs="Times New Roman"/>
                <w:sz w:val="16"/>
                <w:szCs w:val="16"/>
              </w:rPr>
            </w:pPr>
            <w:r w:rsidRPr="005647E3">
              <w:rPr>
                <w:rFonts w:ascii="Times New Roman" w:hAnsi="Times New Roman" w:cs="Times New Roman"/>
                <w:sz w:val="16"/>
                <w:szCs w:val="16"/>
              </w:rPr>
              <w:t>All the EIA reports are archived but only some are made publicly available.</w:t>
            </w:r>
          </w:p>
          <w:p w14:paraId="6BDD1197" w14:textId="77777777" w:rsidR="00AA0F79" w:rsidRPr="005647E3" w:rsidRDefault="00AA0F79" w:rsidP="00A1089A">
            <w:pPr>
              <w:rPr>
                <w:rFonts w:ascii="Times New Roman" w:hAnsi="Times New Roman" w:cs="Times New Roman"/>
                <w:sz w:val="16"/>
                <w:szCs w:val="16"/>
              </w:rPr>
            </w:pPr>
            <w:r w:rsidRPr="005647E3">
              <w:rPr>
                <w:rFonts w:ascii="Times New Roman" w:hAnsi="Times New Roman" w:cs="Times New Roman"/>
                <w:sz w:val="16"/>
                <w:szCs w:val="16"/>
                <w:lang w:val="en-SG"/>
              </w:rPr>
              <w:t xml:space="preserve">Some of the </w:t>
            </w:r>
            <w:r w:rsidRPr="005647E3">
              <w:rPr>
                <w:rFonts w:ascii="Times New Roman" w:hAnsi="Times New Roman" w:cs="Times New Roman"/>
                <w:sz w:val="16"/>
                <w:szCs w:val="16"/>
              </w:rPr>
              <w:t>EIA reports are archived and made publicly available.</w:t>
            </w:r>
          </w:p>
          <w:p w14:paraId="1AF8B1D0" w14:textId="77777777" w:rsidR="00AA0F79" w:rsidRPr="005647E3" w:rsidRDefault="00AA0F79" w:rsidP="00A1089A">
            <w:pPr>
              <w:rPr>
                <w:rFonts w:ascii="Times New Roman" w:hAnsi="Times New Roman" w:cs="Times New Roman"/>
                <w:sz w:val="16"/>
                <w:szCs w:val="16"/>
                <w:lang w:val="en-SG"/>
              </w:rPr>
            </w:pPr>
            <w:r w:rsidRPr="005647E3">
              <w:rPr>
                <w:rFonts w:ascii="Times New Roman" w:hAnsi="Times New Roman" w:cs="Times New Roman"/>
                <w:sz w:val="16"/>
                <w:szCs w:val="16"/>
                <w:lang w:val="en-SG"/>
              </w:rPr>
              <w:t xml:space="preserve">There are no publicly available EIA reports.  </w:t>
            </w:r>
          </w:p>
          <w:p w14:paraId="51CA3807" w14:textId="77777777" w:rsidR="00AA0F79" w:rsidRPr="005647E3" w:rsidRDefault="00AA0F79" w:rsidP="00A1089A">
            <w:pPr>
              <w:rPr>
                <w:rFonts w:ascii="Times New Roman" w:hAnsi="Times New Roman" w:cs="Times New Roman"/>
                <w:sz w:val="16"/>
                <w:szCs w:val="16"/>
                <w:lang w:val="en-SG"/>
              </w:rPr>
            </w:pPr>
          </w:p>
          <w:p w14:paraId="55D4389D" w14:textId="77777777" w:rsidR="00AA0F79" w:rsidRPr="005647E3" w:rsidRDefault="00AA0F79" w:rsidP="00A1089A">
            <w:pPr>
              <w:rPr>
                <w:rFonts w:ascii="Times New Roman" w:hAnsi="Times New Roman" w:cs="Times New Roman"/>
                <w:sz w:val="16"/>
                <w:szCs w:val="16"/>
                <w:lang w:val="en-SG"/>
              </w:rPr>
            </w:pPr>
            <w:r w:rsidRPr="005647E3">
              <w:rPr>
                <w:rFonts w:ascii="Times New Roman" w:hAnsi="Times New Roman" w:cs="Times New Roman"/>
                <w:sz w:val="16"/>
                <w:szCs w:val="16"/>
                <w:lang w:val="en-SG"/>
              </w:rPr>
              <w:t xml:space="preserve">EIA review bodies independence from project proponents exists. </w:t>
            </w:r>
          </w:p>
          <w:p w14:paraId="498CB13B" w14:textId="77777777" w:rsidR="00AA0F79" w:rsidRPr="005647E3" w:rsidRDefault="00AA0F79" w:rsidP="00A1089A">
            <w:pPr>
              <w:rPr>
                <w:rFonts w:ascii="Times New Roman" w:hAnsi="Times New Roman" w:cs="Times New Roman"/>
                <w:sz w:val="16"/>
                <w:szCs w:val="16"/>
                <w:lang w:val="en-SG"/>
              </w:rPr>
            </w:pPr>
            <w:r w:rsidRPr="005647E3">
              <w:rPr>
                <w:rFonts w:ascii="Times New Roman" w:hAnsi="Times New Roman" w:cs="Times New Roman"/>
                <w:sz w:val="16"/>
                <w:szCs w:val="16"/>
                <w:lang w:val="en-SG"/>
              </w:rPr>
              <w:t>EIA review authorities from government department association to project.</w:t>
            </w:r>
          </w:p>
          <w:p w14:paraId="3578083D" w14:textId="77777777" w:rsidR="00AA0F79" w:rsidRPr="005647E3" w:rsidRDefault="00AA0F79" w:rsidP="00A1089A">
            <w:pPr>
              <w:rPr>
                <w:rFonts w:ascii="Times New Roman" w:hAnsi="Times New Roman" w:cs="Times New Roman"/>
                <w:sz w:val="16"/>
                <w:szCs w:val="16"/>
                <w:lang w:val="en-SG"/>
              </w:rPr>
            </w:pPr>
            <w:r w:rsidRPr="005647E3">
              <w:rPr>
                <w:rFonts w:ascii="Times New Roman" w:hAnsi="Times New Roman" w:cs="Times New Roman"/>
                <w:sz w:val="16"/>
                <w:szCs w:val="16"/>
                <w:lang w:val="en-SG"/>
              </w:rPr>
              <w:t>There are no EIA review authorities.</w:t>
            </w:r>
          </w:p>
          <w:p w14:paraId="58E0E3E6" w14:textId="77777777" w:rsidR="00AA0F79" w:rsidRPr="005647E3" w:rsidRDefault="00AA0F79" w:rsidP="00A1089A">
            <w:pPr>
              <w:rPr>
                <w:rFonts w:ascii="Times New Roman" w:hAnsi="Times New Roman" w:cs="Times New Roman"/>
                <w:sz w:val="16"/>
                <w:szCs w:val="16"/>
                <w:lang w:val="en-SG"/>
              </w:rPr>
            </w:pPr>
          </w:p>
          <w:p w14:paraId="4693E34B" w14:textId="77777777" w:rsidR="00AA0F79" w:rsidRPr="005647E3" w:rsidRDefault="00AA0F79" w:rsidP="00A1089A">
            <w:pPr>
              <w:rPr>
                <w:rFonts w:ascii="Times New Roman" w:hAnsi="Times New Roman" w:cs="Times New Roman"/>
                <w:sz w:val="16"/>
                <w:szCs w:val="16"/>
                <w:lang w:val="en-SG"/>
              </w:rPr>
            </w:pPr>
            <w:r w:rsidRPr="005647E3">
              <w:rPr>
                <w:rFonts w:ascii="Times New Roman" w:hAnsi="Times New Roman" w:cs="Times New Roman"/>
                <w:sz w:val="16"/>
                <w:szCs w:val="16"/>
                <w:lang w:val="en-SG"/>
              </w:rPr>
              <w:t>Specify core agencies, local planning authorities and various regional agencies.</w:t>
            </w:r>
          </w:p>
          <w:p w14:paraId="32838DF0" w14:textId="77777777" w:rsidR="00AA0F79" w:rsidRPr="005647E3" w:rsidRDefault="00AA0F79" w:rsidP="00A1089A">
            <w:pPr>
              <w:rPr>
                <w:rFonts w:ascii="Times New Roman" w:hAnsi="Times New Roman" w:cs="Times New Roman"/>
                <w:sz w:val="16"/>
                <w:szCs w:val="16"/>
                <w:lang w:val="en-SG"/>
              </w:rPr>
            </w:pPr>
            <w:r w:rsidRPr="005647E3">
              <w:rPr>
                <w:rFonts w:ascii="Times New Roman" w:hAnsi="Times New Roman" w:cs="Times New Roman"/>
                <w:sz w:val="16"/>
                <w:szCs w:val="16"/>
                <w:lang w:val="en-SG"/>
              </w:rPr>
              <w:t>Specify core agencies and local planning authorities.</w:t>
            </w:r>
          </w:p>
          <w:p w14:paraId="7BE8F3EB" w14:textId="77777777" w:rsidR="00AA0F79" w:rsidRPr="005647E3" w:rsidRDefault="00AA0F79" w:rsidP="00A1089A">
            <w:pPr>
              <w:rPr>
                <w:rFonts w:ascii="Times New Roman" w:hAnsi="Times New Roman" w:cs="Times New Roman"/>
                <w:sz w:val="16"/>
                <w:szCs w:val="16"/>
                <w:lang w:val="en-SG"/>
              </w:rPr>
            </w:pPr>
            <w:r w:rsidRPr="005647E3">
              <w:rPr>
                <w:rFonts w:ascii="Times New Roman" w:hAnsi="Times New Roman" w:cs="Times New Roman"/>
                <w:sz w:val="16"/>
                <w:szCs w:val="16"/>
                <w:lang w:val="en-SG"/>
              </w:rPr>
              <w:t>Specify core agencies.</w:t>
            </w:r>
          </w:p>
          <w:p w14:paraId="32E2865E" w14:textId="77777777" w:rsidR="00AA0F79" w:rsidRPr="005647E3" w:rsidRDefault="00AA0F79" w:rsidP="00A1089A">
            <w:pPr>
              <w:rPr>
                <w:rFonts w:ascii="Times New Roman" w:hAnsi="Times New Roman" w:cs="Times New Roman"/>
                <w:sz w:val="16"/>
                <w:szCs w:val="16"/>
                <w:lang w:val="en-SG"/>
              </w:rPr>
            </w:pPr>
            <w:r w:rsidRPr="005647E3">
              <w:rPr>
                <w:rFonts w:ascii="Times New Roman" w:hAnsi="Times New Roman" w:cs="Times New Roman"/>
                <w:sz w:val="16"/>
                <w:szCs w:val="16"/>
                <w:lang w:val="en-SG"/>
              </w:rPr>
              <w:t xml:space="preserve">There is no specification of the </w:t>
            </w:r>
            <w:r w:rsidRPr="005647E3">
              <w:rPr>
                <w:rFonts w:ascii="Times New Roman" w:hAnsi="Times New Roman" w:cs="Times New Roman"/>
                <w:sz w:val="16"/>
                <w:szCs w:val="16"/>
              </w:rPr>
              <w:t xml:space="preserve">responsibilities of authorities. </w:t>
            </w:r>
          </w:p>
        </w:tc>
        <w:tc>
          <w:tcPr>
            <w:tcW w:w="738" w:type="dxa"/>
          </w:tcPr>
          <w:p w14:paraId="374991B3" w14:textId="77777777" w:rsidR="00AA0F79" w:rsidRPr="005647E3" w:rsidRDefault="00AA0F79" w:rsidP="00A1089A">
            <w:pPr>
              <w:rPr>
                <w:rFonts w:ascii="Times New Roman" w:hAnsi="Times New Roman" w:cs="Times New Roman"/>
                <w:sz w:val="16"/>
                <w:szCs w:val="16"/>
                <w:lang w:val="en-SG"/>
              </w:rPr>
            </w:pPr>
            <w:r w:rsidRPr="005647E3">
              <w:rPr>
                <w:rFonts w:ascii="Times New Roman" w:hAnsi="Times New Roman" w:cs="Times New Roman"/>
                <w:sz w:val="16"/>
                <w:szCs w:val="16"/>
                <w:lang w:val="en-SG"/>
              </w:rPr>
              <w:t>1.00</w:t>
            </w:r>
          </w:p>
          <w:p w14:paraId="1C6759CB" w14:textId="77777777" w:rsidR="00AA0F79" w:rsidRPr="005647E3" w:rsidRDefault="00AA0F79" w:rsidP="00A1089A">
            <w:pPr>
              <w:rPr>
                <w:rFonts w:ascii="Times New Roman" w:hAnsi="Times New Roman" w:cs="Times New Roman"/>
                <w:sz w:val="16"/>
                <w:szCs w:val="16"/>
                <w:lang w:val="en-SG"/>
              </w:rPr>
            </w:pPr>
          </w:p>
          <w:p w14:paraId="43EC8B73" w14:textId="77777777" w:rsidR="00AA0F79" w:rsidRPr="005647E3" w:rsidRDefault="00AA0F79" w:rsidP="00A1089A">
            <w:pPr>
              <w:rPr>
                <w:rFonts w:ascii="Times New Roman" w:hAnsi="Times New Roman" w:cs="Times New Roman"/>
                <w:sz w:val="16"/>
                <w:szCs w:val="16"/>
                <w:lang w:val="en-SG"/>
              </w:rPr>
            </w:pPr>
          </w:p>
          <w:p w14:paraId="64AE9849" w14:textId="77777777" w:rsidR="00AA0F79" w:rsidRPr="005647E3" w:rsidRDefault="00AA0F79" w:rsidP="00A1089A">
            <w:pPr>
              <w:rPr>
                <w:rFonts w:ascii="Times New Roman" w:hAnsi="Times New Roman" w:cs="Times New Roman"/>
                <w:sz w:val="16"/>
                <w:szCs w:val="16"/>
                <w:lang w:val="en-SG"/>
              </w:rPr>
            </w:pPr>
            <w:r w:rsidRPr="005647E3">
              <w:rPr>
                <w:rFonts w:ascii="Times New Roman" w:hAnsi="Times New Roman" w:cs="Times New Roman"/>
                <w:sz w:val="16"/>
                <w:szCs w:val="16"/>
                <w:lang w:val="en-SG"/>
              </w:rPr>
              <w:t>0.66</w:t>
            </w:r>
          </w:p>
          <w:p w14:paraId="19151CBC" w14:textId="77777777" w:rsidR="00AA0F79" w:rsidRPr="005647E3" w:rsidRDefault="00AA0F79" w:rsidP="00A1089A">
            <w:pPr>
              <w:rPr>
                <w:rFonts w:ascii="Times New Roman" w:hAnsi="Times New Roman" w:cs="Times New Roman"/>
                <w:sz w:val="16"/>
                <w:szCs w:val="16"/>
                <w:lang w:val="en-SG"/>
              </w:rPr>
            </w:pPr>
          </w:p>
          <w:p w14:paraId="59FC2792" w14:textId="77777777" w:rsidR="00AA0F79" w:rsidRPr="005647E3" w:rsidRDefault="00AA0F79" w:rsidP="00A1089A">
            <w:pPr>
              <w:rPr>
                <w:rFonts w:ascii="Times New Roman" w:hAnsi="Times New Roman" w:cs="Times New Roman"/>
                <w:sz w:val="16"/>
                <w:szCs w:val="16"/>
                <w:lang w:val="en-SG"/>
              </w:rPr>
            </w:pPr>
            <w:r w:rsidRPr="005647E3">
              <w:rPr>
                <w:rFonts w:ascii="Times New Roman" w:hAnsi="Times New Roman" w:cs="Times New Roman"/>
                <w:sz w:val="16"/>
                <w:szCs w:val="16"/>
                <w:lang w:val="en-SG"/>
              </w:rPr>
              <w:t>0.33</w:t>
            </w:r>
          </w:p>
          <w:p w14:paraId="3986EC9F" w14:textId="77777777" w:rsidR="00AA0F79" w:rsidRPr="005647E3" w:rsidRDefault="00AA0F79" w:rsidP="00A1089A">
            <w:pPr>
              <w:rPr>
                <w:rFonts w:ascii="Times New Roman" w:hAnsi="Times New Roman" w:cs="Times New Roman"/>
                <w:sz w:val="16"/>
                <w:szCs w:val="16"/>
                <w:lang w:val="en-SG"/>
              </w:rPr>
            </w:pPr>
            <w:r w:rsidRPr="005647E3">
              <w:rPr>
                <w:rFonts w:ascii="Times New Roman" w:hAnsi="Times New Roman" w:cs="Times New Roman"/>
                <w:sz w:val="16"/>
                <w:szCs w:val="16"/>
                <w:lang w:val="en-SG"/>
              </w:rPr>
              <w:t>0.00</w:t>
            </w:r>
          </w:p>
          <w:p w14:paraId="08306EC6" w14:textId="77777777" w:rsidR="00AA0F79" w:rsidRPr="005647E3" w:rsidRDefault="00AA0F79" w:rsidP="00A1089A">
            <w:pPr>
              <w:rPr>
                <w:rFonts w:ascii="Times New Roman" w:hAnsi="Times New Roman" w:cs="Times New Roman"/>
                <w:sz w:val="16"/>
                <w:szCs w:val="16"/>
                <w:lang w:val="en-SG"/>
              </w:rPr>
            </w:pPr>
          </w:p>
          <w:p w14:paraId="451661B2" w14:textId="77777777" w:rsidR="00AA0F79" w:rsidRPr="005647E3" w:rsidRDefault="00AA0F79" w:rsidP="00A1089A">
            <w:pPr>
              <w:rPr>
                <w:rFonts w:ascii="Times New Roman" w:hAnsi="Times New Roman" w:cs="Times New Roman"/>
                <w:sz w:val="16"/>
                <w:szCs w:val="16"/>
                <w:lang w:val="en-SG"/>
              </w:rPr>
            </w:pPr>
            <w:r w:rsidRPr="005647E3">
              <w:rPr>
                <w:rFonts w:ascii="Times New Roman" w:hAnsi="Times New Roman" w:cs="Times New Roman"/>
                <w:sz w:val="16"/>
                <w:szCs w:val="16"/>
                <w:lang w:val="en-SG"/>
              </w:rPr>
              <w:t>1.00</w:t>
            </w:r>
          </w:p>
          <w:p w14:paraId="06AEB33F" w14:textId="77777777" w:rsidR="00AA0F79" w:rsidRPr="005647E3" w:rsidRDefault="00AA0F79" w:rsidP="00A1089A">
            <w:pPr>
              <w:rPr>
                <w:rFonts w:ascii="Times New Roman" w:hAnsi="Times New Roman" w:cs="Times New Roman"/>
                <w:sz w:val="16"/>
                <w:szCs w:val="16"/>
                <w:lang w:val="en-SG"/>
              </w:rPr>
            </w:pPr>
            <w:r w:rsidRPr="005647E3">
              <w:rPr>
                <w:rFonts w:ascii="Times New Roman" w:hAnsi="Times New Roman" w:cs="Times New Roman"/>
                <w:sz w:val="16"/>
                <w:szCs w:val="16"/>
                <w:lang w:val="en-SG"/>
              </w:rPr>
              <w:t>0.66</w:t>
            </w:r>
          </w:p>
          <w:p w14:paraId="771F3999" w14:textId="77777777" w:rsidR="00AA0F79" w:rsidRPr="005647E3" w:rsidRDefault="00AA0F79" w:rsidP="00A1089A">
            <w:pPr>
              <w:rPr>
                <w:rFonts w:ascii="Times New Roman" w:hAnsi="Times New Roman" w:cs="Times New Roman"/>
                <w:sz w:val="16"/>
                <w:szCs w:val="16"/>
                <w:lang w:val="en-SG"/>
              </w:rPr>
            </w:pPr>
            <w:r w:rsidRPr="005647E3">
              <w:rPr>
                <w:rFonts w:ascii="Times New Roman" w:hAnsi="Times New Roman" w:cs="Times New Roman"/>
                <w:sz w:val="16"/>
                <w:szCs w:val="16"/>
                <w:lang w:val="en-SG"/>
              </w:rPr>
              <w:t>0.33</w:t>
            </w:r>
          </w:p>
          <w:p w14:paraId="03F187E4" w14:textId="77777777" w:rsidR="00AA0F79" w:rsidRPr="005647E3" w:rsidRDefault="00AA0F79" w:rsidP="00A1089A">
            <w:pPr>
              <w:rPr>
                <w:rFonts w:ascii="Times New Roman" w:hAnsi="Times New Roman" w:cs="Times New Roman"/>
                <w:sz w:val="16"/>
                <w:szCs w:val="16"/>
                <w:lang w:val="en-SG"/>
              </w:rPr>
            </w:pPr>
            <w:r w:rsidRPr="005647E3">
              <w:rPr>
                <w:rFonts w:ascii="Times New Roman" w:hAnsi="Times New Roman" w:cs="Times New Roman"/>
                <w:sz w:val="16"/>
                <w:szCs w:val="16"/>
                <w:lang w:val="en-SG"/>
              </w:rPr>
              <w:t>0.00</w:t>
            </w:r>
          </w:p>
          <w:p w14:paraId="63F6D91E" w14:textId="77777777" w:rsidR="00AA0F79" w:rsidRPr="005647E3" w:rsidRDefault="00AA0F79" w:rsidP="00A1089A">
            <w:pPr>
              <w:rPr>
                <w:rFonts w:ascii="Times New Roman" w:hAnsi="Times New Roman" w:cs="Times New Roman"/>
                <w:sz w:val="16"/>
                <w:szCs w:val="16"/>
                <w:lang w:val="en-SG"/>
              </w:rPr>
            </w:pPr>
          </w:p>
          <w:p w14:paraId="0FF442F2" w14:textId="77777777" w:rsidR="00AA0F79" w:rsidRPr="005647E3" w:rsidRDefault="00AA0F79" w:rsidP="00A1089A">
            <w:pPr>
              <w:rPr>
                <w:rFonts w:ascii="Times New Roman" w:hAnsi="Times New Roman" w:cs="Times New Roman"/>
                <w:sz w:val="16"/>
                <w:szCs w:val="16"/>
                <w:lang w:val="en-SG"/>
              </w:rPr>
            </w:pPr>
            <w:r w:rsidRPr="005647E3">
              <w:rPr>
                <w:rFonts w:ascii="Times New Roman" w:hAnsi="Times New Roman" w:cs="Times New Roman"/>
                <w:sz w:val="16"/>
                <w:szCs w:val="16"/>
                <w:lang w:val="en-SG"/>
              </w:rPr>
              <w:t>1.00</w:t>
            </w:r>
          </w:p>
          <w:p w14:paraId="28B8F8BC" w14:textId="77777777" w:rsidR="00AA0F79" w:rsidRPr="005647E3" w:rsidRDefault="00AA0F79" w:rsidP="00A1089A">
            <w:pPr>
              <w:rPr>
                <w:rFonts w:ascii="Times New Roman" w:hAnsi="Times New Roman" w:cs="Times New Roman"/>
                <w:sz w:val="16"/>
                <w:szCs w:val="16"/>
                <w:lang w:val="en-SG"/>
              </w:rPr>
            </w:pPr>
            <w:r w:rsidRPr="005647E3">
              <w:rPr>
                <w:rFonts w:ascii="Times New Roman" w:hAnsi="Times New Roman" w:cs="Times New Roman"/>
                <w:sz w:val="16"/>
                <w:szCs w:val="16"/>
                <w:lang w:val="en-SG"/>
              </w:rPr>
              <w:t>0.66</w:t>
            </w:r>
          </w:p>
          <w:p w14:paraId="5B2B0E53" w14:textId="77777777" w:rsidR="00AA0F79" w:rsidRPr="005647E3" w:rsidRDefault="00AA0F79" w:rsidP="00A1089A">
            <w:pPr>
              <w:rPr>
                <w:rFonts w:ascii="Times New Roman" w:hAnsi="Times New Roman" w:cs="Times New Roman"/>
                <w:sz w:val="16"/>
                <w:szCs w:val="16"/>
                <w:lang w:val="en-SG"/>
              </w:rPr>
            </w:pPr>
            <w:r w:rsidRPr="005647E3">
              <w:rPr>
                <w:rFonts w:ascii="Times New Roman" w:hAnsi="Times New Roman" w:cs="Times New Roman"/>
                <w:sz w:val="16"/>
                <w:szCs w:val="16"/>
                <w:lang w:val="en-SG"/>
              </w:rPr>
              <w:t>0.33</w:t>
            </w:r>
          </w:p>
          <w:p w14:paraId="1DD171AD" w14:textId="77777777" w:rsidR="00AA0F79" w:rsidRPr="005647E3" w:rsidRDefault="00AA0F79" w:rsidP="00A1089A">
            <w:pPr>
              <w:rPr>
                <w:rFonts w:ascii="Times New Roman" w:hAnsi="Times New Roman" w:cs="Times New Roman"/>
                <w:sz w:val="16"/>
                <w:szCs w:val="16"/>
                <w:lang w:val="en-SG"/>
              </w:rPr>
            </w:pPr>
          </w:p>
          <w:p w14:paraId="0702C66E" w14:textId="77777777" w:rsidR="00AA0F79" w:rsidRPr="005647E3" w:rsidRDefault="00AA0F79" w:rsidP="00A1089A">
            <w:pPr>
              <w:rPr>
                <w:rFonts w:ascii="Times New Roman" w:hAnsi="Times New Roman" w:cs="Times New Roman"/>
                <w:sz w:val="16"/>
                <w:szCs w:val="16"/>
                <w:lang w:val="en-SG"/>
              </w:rPr>
            </w:pPr>
            <w:r w:rsidRPr="005647E3">
              <w:rPr>
                <w:rFonts w:ascii="Times New Roman" w:hAnsi="Times New Roman" w:cs="Times New Roman"/>
                <w:sz w:val="16"/>
                <w:szCs w:val="16"/>
                <w:lang w:val="en-SG"/>
              </w:rPr>
              <w:t>1.00</w:t>
            </w:r>
          </w:p>
          <w:p w14:paraId="10830F81" w14:textId="77777777" w:rsidR="00AA0F79" w:rsidRPr="005647E3" w:rsidRDefault="00AA0F79" w:rsidP="00A1089A">
            <w:pPr>
              <w:rPr>
                <w:rFonts w:ascii="Times New Roman" w:hAnsi="Times New Roman" w:cs="Times New Roman"/>
                <w:sz w:val="16"/>
                <w:szCs w:val="16"/>
                <w:lang w:val="en-SG"/>
              </w:rPr>
            </w:pPr>
          </w:p>
          <w:p w14:paraId="0EF67B6B" w14:textId="77777777" w:rsidR="00AA0F79" w:rsidRPr="005647E3" w:rsidRDefault="00AA0F79" w:rsidP="00A1089A">
            <w:pPr>
              <w:rPr>
                <w:rFonts w:ascii="Times New Roman" w:hAnsi="Times New Roman" w:cs="Times New Roman"/>
                <w:sz w:val="16"/>
                <w:szCs w:val="16"/>
                <w:lang w:val="en-SG"/>
              </w:rPr>
            </w:pPr>
            <w:r w:rsidRPr="005647E3">
              <w:rPr>
                <w:rFonts w:ascii="Times New Roman" w:hAnsi="Times New Roman" w:cs="Times New Roman"/>
                <w:sz w:val="16"/>
                <w:szCs w:val="16"/>
                <w:lang w:val="en-SG"/>
              </w:rPr>
              <w:t>0.66</w:t>
            </w:r>
          </w:p>
          <w:p w14:paraId="20E96A26" w14:textId="77777777" w:rsidR="00AA0F79" w:rsidRPr="005647E3" w:rsidRDefault="00AA0F79" w:rsidP="00A1089A">
            <w:pPr>
              <w:rPr>
                <w:rFonts w:ascii="Times New Roman" w:hAnsi="Times New Roman" w:cs="Times New Roman"/>
                <w:sz w:val="16"/>
                <w:szCs w:val="16"/>
                <w:lang w:val="en-SG"/>
              </w:rPr>
            </w:pPr>
            <w:r w:rsidRPr="005647E3">
              <w:rPr>
                <w:rFonts w:ascii="Times New Roman" w:hAnsi="Times New Roman" w:cs="Times New Roman"/>
                <w:sz w:val="16"/>
                <w:szCs w:val="16"/>
                <w:lang w:val="en-SG"/>
              </w:rPr>
              <w:t>0.33</w:t>
            </w:r>
          </w:p>
          <w:p w14:paraId="359A0913" w14:textId="77777777" w:rsidR="00AA0F79" w:rsidRPr="005647E3" w:rsidRDefault="00AA0F79" w:rsidP="00A1089A">
            <w:pPr>
              <w:rPr>
                <w:rFonts w:ascii="Times New Roman" w:hAnsi="Times New Roman" w:cs="Times New Roman"/>
                <w:sz w:val="16"/>
                <w:szCs w:val="16"/>
                <w:lang w:val="en-SG"/>
              </w:rPr>
            </w:pPr>
            <w:r w:rsidRPr="005647E3">
              <w:rPr>
                <w:rFonts w:ascii="Times New Roman" w:hAnsi="Times New Roman" w:cs="Times New Roman"/>
                <w:sz w:val="16"/>
                <w:szCs w:val="16"/>
                <w:lang w:val="en-SG"/>
              </w:rPr>
              <w:t>0.00</w:t>
            </w:r>
          </w:p>
          <w:p w14:paraId="715AEC80" w14:textId="77777777" w:rsidR="00AA0F79" w:rsidRPr="005647E3" w:rsidRDefault="00AA0F79" w:rsidP="00A1089A">
            <w:pPr>
              <w:rPr>
                <w:rFonts w:ascii="Times New Roman" w:hAnsi="Times New Roman" w:cs="Times New Roman"/>
                <w:sz w:val="16"/>
                <w:szCs w:val="16"/>
                <w:lang w:val="en-SG"/>
              </w:rPr>
            </w:pPr>
          </w:p>
          <w:p w14:paraId="482FD918" w14:textId="77777777" w:rsidR="00AA0F79" w:rsidRPr="005647E3" w:rsidRDefault="00AA0F79" w:rsidP="00A1089A">
            <w:pPr>
              <w:rPr>
                <w:rFonts w:ascii="Times New Roman" w:hAnsi="Times New Roman" w:cs="Times New Roman"/>
                <w:sz w:val="16"/>
                <w:szCs w:val="16"/>
                <w:lang w:val="en-SG"/>
              </w:rPr>
            </w:pPr>
          </w:p>
          <w:p w14:paraId="6EA84B74" w14:textId="77777777" w:rsidR="00AA0F79" w:rsidRPr="005647E3" w:rsidRDefault="00AA0F79" w:rsidP="00A1089A">
            <w:pPr>
              <w:rPr>
                <w:rFonts w:ascii="Times New Roman" w:hAnsi="Times New Roman" w:cs="Times New Roman"/>
                <w:sz w:val="16"/>
                <w:szCs w:val="16"/>
                <w:lang w:val="en-SG"/>
              </w:rPr>
            </w:pPr>
          </w:p>
        </w:tc>
      </w:tr>
    </w:tbl>
    <w:p w14:paraId="4C1F07AC" w14:textId="3C3B9A1D" w:rsidR="003151A6" w:rsidRDefault="003151A6"/>
    <w:tbl>
      <w:tblPr>
        <w:tblpPr w:leftFromText="187" w:rightFromText="187" w:vertAnchor="text" w:horzAnchor="margin" w:tblpX="59" w:tblpY="275"/>
        <w:tblOverlap w:val="never"/>
        <w:tblW w:w="9072" w:type="dxa"/>
        <w:tblLayout w:type="fixed"/>
        <w:tblLook w:val="00A0" w:firstRow="1" w:lastRow="0" w:firstColumn="1" w:lastColumn="0" w:noHBand="0" w:noVBand="0"/>
      </w:tblPr>
      <w:tblGrid>
        <w:gridCol w:w="1528"/>
        <w:gridCol w:w="2165"/>
        <w:gridCol w:w="4641"/>
        <w:gridCol w:w="738"/>
      </w:tblGrid>
      <w:tr w:rsidR="00AA0F79" w:rsidRPr="005647E3" w14:paraId="4CDDA63B" w14:textId="77777777" w:rsidTr="00C61495">
        <w:trPr>
          <w:trHeight w:val="823"/>
        </w:trPr>
        <w:tc>
          <w:tcPr>
            <w:tcW w:w="1528" w:type="dxa"/>
          </w:tcPr>
          <w:p w14:paraId="09C7D19F" w14:textId="62C8CAF5" w:rsidR="00AA0F79" w:rsidRPr="005647E3" w:rsidRDefault="00AA0F79" w:rsidP="00A1089A">
            <w:pPr>
              <w:rPr>
                <w:rFonts w:ascii="Times New Roman" w:hAnsi="Times New Roman" w:cs="Times New Roman"/>
                <w:sz w:val="16"/>
                <w:szCs w:val="16"/>
                <w:lang w:val="en-SG"/>
              </w:rPr>
            </w:pPr>
            <w:r w:rsidRPr="005647E3">
              <w:rPr>
                <w:rFonts w:ascii="Times New Roman" w:hAnsi="Times New Roman" w:cs="Times New Roman"/>
                <w:b/>
                <w:bCs/>
                <w:sz w:val="16"/>
                <w:szCs w:val="16"/>
              </w:rPr>
              <w:t>EIA Procedure</w:t>
            </w:r>
          </w:p>
        </w:tc>
        <w:tc>
          <w:tcPr>
            <w:tcW w:w="2165" w:type="dxa"/>
          </w:tcPr>
          <w:p w14:paraId="51C163AD" w14:textId="77777777" w:rsidR="00AA0F79" w:rsidRPr="005647E3" w:rsidRDefault="00AA0F79" w:rsidP="00A1089A">
            <w:pPr>
              <w:rPr>
                <w:rFonts w:ascii="Times New Roman" w:hAnsi="Times New Roman" w:cs="Times New Roman"/>
                <w:sz w:val="16"/>
                <w:szCs w:val="16"/>
              </w:rPr>
            </w:pPr>
            <w:r w:rsidRPr="005647E3">
              <w:rPr>
                <w:rFonts w:ascii="Times New Roman" w:hAnsi="Times New Roman" w:cs="Times New Roman"/>
                <w:sz w:val="16"/>
                <w:szCs w:val="16"/>
              </w:rPr>
              <w:t>Screening (I1)</w:t>
            </w:r>
          </w:p>
          <w:p w14:paraId="0319D66B" w14:textId="77777777" w:rsidR="00AA0F79" w:rsidRPr="005647E3" w:rsidRDefault="00AA0F79" w:rsidP="00A1089A">
            <w:pPr>
              <w:jc w:val="center"/>
              <w:rPr>
                <w:rFonts w:ascii="Times New Roman" w:hAnsi="Times New Roman" w:cs="Times New Roman"/>
                <w:sz w:val="16"/>
                <w:szCs w:val="16"/>
              </w:rPr>
            </w:pPr>
          </w:p>
          <w:p w14:paraId="11436FEF" w14:textId="77777777" w:rsidR="00AA0F79" w:rsidRPr="005647E3" w:rsidRDefault="00AA0F79" w:rsidP="00A1089A">
            <w:pPr>
              <w:jc w:val="center"/>
              <w:rPr>
                <w:rFonts w:ascii="Times New Roman" w:hAnsi="Times New Roman" w:cs="Times New Roman"/>
                <w:sz w:val="16"/>
                <w:szCs w:val="16"/>
              </w:rPr>
            </w:pPr>
          </w:p>
          <w:p w14:paraId="6329EBFB" w14:textId="77777777" w:rsidR="00AA0F79" w:rsidRPr="005647E3" w:rsidRDefault="00AA0F79" w:rsidP="00A1089A">
            <w:pPr>
              <w:jc w:val="center"/>
              <w:rPr>
                <w:rFonts w:ascii="Times New Roman" w:hAnsi="Times New Roman" w:cs="Times New Roman"/>
                <w:sz w:val="16"/>
                <w:szCs w:val="16"/>
              </w:rPr>
            </w:pPr>
          </w:p>
          <w:p w14:paraId="5A4EE9F4" w14:textId="77777777" w:rsidR="00AA0F79" w:rsidRPr="005647E3" w:rsidRDefault="00AA0F79" w:rsidP="00A1089A">
            <w:pPr>
              <w:jc w:val="center"/>
              <w:rPr>
                <w:rFonts w:ascii="Times New Roman" w:hAnsi="Times New Roman" w:cs="Times New Roman"/>
                <w:sz w:val="16"/>
                <w:szCs w:val="16"/>
              </w:rPr>
            </w:pPr>
          </w:p>
          <w:p w14:paraId="20721374" w14:textId="77777777" w:rsidR="00AA0F79" w:rsidRPr="005647E3" w:rsidRDefault="00AA0F79" w:rsidP="00A1089A">
            <w:pPr>
              <w:jc w:val="center"/>
              <w:rPr>
                <w:rFonts w:ascii="Times New Roman" w:hAnsi="Times New Roman" w:cs="Times New Roman"/>
                <w:sz w:val="16"/>
                <w:szCs w:val="16"/>
              </w:rPr>
            </w:pPr>
          </w:p>
          <w:p w14:paraId="53610C80" w14:textId="77777777" w:rsidR="00AA0F79" w:rsidRPr="005647E3" w:rsidRDefault="00AA0F79" w:rsidP="00A1089A">
            <w:pPr>
              <w:jc w:val="center"/>
              <w:rPr>
                <w:rFonts w:ascii="Times New Roman" w:hAnsi="Times New Roman" w:cs="Times New Roman"/>
                <w:sz w:val="16"/>
                <w:szCs w:val="16"/>
              </w:rPr>
            </w:pPr>
          </w:p>
          <w:p w14:paraId="4D296FA7" w14:textId="77777777" w:rsidR="00AA0F79" w:rsidRPr="005647E3" w:rsidRDefault="00AA0F79" w:rsidP="00A1089A">
            <w:pPr>
              <w:jc w:val="center"/>
              <w:rPr>
                <w:rFonts w:ascii="Times New Roman" w:hAnsi="Times New Roman" w:cs="Times New Roman"/>
                <w:sz w:val="16"/>
                <w:szCs w:val="16"/>
              </w:rPr>
            </w:pPr>
          </w:p>
          <w:p w14:paraId="49AD3BC0" w14:textId="77777777" w:rsidR="00AA0F79" w:rsidRPr="005647E3" w:rsidRDefault="00AA0F79" w:rsidP="00A1089A">
            <w:pPr>
              <w:jc w:val="center"/>
              <w:rPr>
                <w:rFonts w:ascii="Times New Roman" w:hAnsi="Times New Roman" w:cs="Times New Roman"/>
                <w:sz w:val="16"/>
                <w:szCs w:val="16"/>
              </w:rPr>
            </w:pPr>
          </w:p>
          <w:p w14:paraId="15DA05AD" w14:textId="77777777" w:rsidR="00AA0F79" w:rsidRPr="005647E3" w:rsidRDefault="00AA0F79" w:rsidP="00A1089A">
            <w:pPr>
              <w:jc w:val="center"/>
              <w:rPr>
                <w:rFonts w:ascii="Times New Roman" w:hAnsi="Times New Roman" w:cs="Times New Roman"/>
                <w:sz w:val="16"/>
                <w:szCs w:val="16"/>
              </w:rPr>
            </w:pPr>
          </w:p>
          <w:p w14:paraId="681877EA" w14:textId="77777777" w:rsidR="00AA0F79" w:rsidRPr="005647E3" w:rsidRDefault="00AA0F79" w:rsidP="00A1089A">
            <w:pPr>
              <w:jc w:val="center"/>
              <w:rPr>
                <w:rFonts w:ascii="Times New Roman" w:hAnsi="Times New Roman" w:cs="Times New Roman"/>
                <w:sz w:val="16"/>
                <w:szCs w:val="16"/>
              </w:rPr>
            </w:pPr>
          </w:p>
          <w:p w14:paraId="0DBD4372" w14:textId="77777777" w:rsidR="00AA0F79" w:rsidRPr="005647E3" w:rsidRDefault="00AA0F79" w:rsidP="00A1089A">
            <w:pPr>
              <w:rPr>
                <w:rFonts w:ascii="Times New Roman" w:hAnsi="Times New Roman" w:cs="Times New Roman"/>
                <w:sz w:val="16"/>
                <w:szCs w:val="16"/>
              </w:rPr>
            </w:pPr>
          </w:p>
          <w:p w14:paraId="30D1346C" w14:textId="77777777" w:rsidR="00AA0F79" w:rsidRPr="005647E3" w:rsidRDefault="00AA0F79" w:rsidP="00A1089A">
            <w:pPr>
              <w:rPr>
                <w:rFonts w:ascii="Times New Roman" w:hAnsi="Times New Roman" w:cs="Times New Roman"/>
                <w:sz w:val="16"/>
                <w:szCs w:val="16"/>
              </w:rPr>
            </w:pPr>
          </w:p>
          <w:p w14:paraId="64D4DC10" w14:textId="77777777" w:rsidR="00AA0F79" w:rsidRPr="005647E3" w:rsidRDefault="00AA0F79" w:rsidP="00A1089A">
            <w:pPr>
              <w:rPr>
                <w:rFonts w:ascii="Times New Roman" w:hAnsi="Times New Roman" w:cs="Times New Roman"/>
                <w:sz w:val="16"/>
                <w:szCs w:val="16"/>
              </w:rPr>
            </w:pPr>
            <w:r w:rsidRPr="005647E3">
              <w:rPr>
                <w:rFonts w:ascii="Times New Roman" w:hAnsi="Times New Roman" w:cs="Times New Roman"/>
                <w:sz w:val="16"/>
                <w:szCs w:val="16"/>
              </w:rPr>
              <w:t>Scoping or terms of reference (</w:t>
            </w:r>
            <w:proofErr w:type="spellStart"/>
            <w:r w:rsidRPr="005647E3">
              <w:rPr>
                <w:rFonts w:ascii="Times New Roman" w:hAnsi="Times New Roman" w:cs="Times New Roman"/>
                <w:sz w:val="16"/>
                <w:szCs w:val="16"/>
              </w:rPr>
              <w:t>ToR</w:t>
            </w:r>
            <w:proofErr w:type="spellEnd"/>
            <w:r w:rsidRPr="005647E3">
              <w:rPr>
                <w:rFonts w:ascii="Times New Roman" w:hAnsi="Times New Roman" w:cs="Times New Roman"/>
                <w:sz w:val="16"/>
                <w:szCs w:val="16"/>
              </w:rPr>
              <w:t>) (I2)</w:t>
            </w:r>
          </w:p>
          <w:p w14:paraId="550B40EE" w14:textId="77777777" w:rsidR="00AA0F79" w:rsidRPr="005647E3" w:rsidRDefault="00AA0F79" w:rsidP="00A1089A">
            <w:pPr>
              <w:rPr>
                <w:rFonts w:ascii="Times New Roman" w:hAnsi="Times New Roman" w:cs="Times New Roman"/>
                <w:sz w:val="16"/>
                <w:szCs w:val="16"/>
              </w:rPr>
            </w:pPr>
          </w:p>
          <w:p w14:paraId="2BC6D29D" w14:textId="77777777" w:rsidR="00AA0F79" w:rsidRPr="005647E3" w:rsidRDefault="00AA0F79" w:rsidP="00A1089A">
            <w:pPr>
              <w:rPr>
                <w:rFonts w:ascii="Times New Roman" w:hAnsi="Times New Roman" w:cs="Times New Roman"/>
                <w:sz w:val="16"/>
                <w:szCs w:val="16"/>
              </w:rPr>
            </w:pPr>
          </w:p>
          <w:p w14:paraId="058A96F2" w14:textId="77777777" w:rsidR="00AA0F79" w:rsidRPr="005647E3" w:rsidRDefault="00AA0F79" w:rsidP="00A1089A">
            <w:pPr>
              <w:rPr>
                <w:rFonts w:ascii="Times New Roman" w:hAnsi="Times New Roman" w:cs="Times New Roman"/>
                <w:sz w:val="16"/>
                <w:szCs w:val="16"/>
              </w:rPr>
            </w:pPr>
          </w:p>
          <w:p w14:paraId="30CD8773" w14:textId="77777777" w:rsidR="00AA0F79" w:rsidRPr="005647E3" w:rsidRDefault="00AA0F79" w:rsidP="00A1089A">
            <w:pPr>
              <w:rPr>
                <w:rFonts w:ascii="Times New Roman" w:hAnsi="Times New Roman" w:cs="Times New Roman"/>
                <w:sz w:val="16"/>
                <w:szCs w:val="16"/>
              </w:rPr>
            </w:pPr>
          </w:p>
          <w:p w14:paraId="57D20FD5" w14:textId="77777777" w:rsidR="00AA0F79" w:rsidRPr="005647E3" w:rsidRDefault="00AA0F79" w:rsidP="00A1089A">
            <w:pPr>
              <w:rPr>
                <w:rFonts w:ascii="Times New Roman" w:hAnsi="Times New Roman" w:cs="Times New Roman"/>
                <w:sz w:val="16"/>
                <w:szCs w:val="16"/>
              </w:rPr>
            </w:pPr>
          </w:p>
          <w:p w14:paraId="30B63C0A" w14:textId="77777777" w:rsidR="00AA0F79" w:rsidRPr="005647E3" w:rsidRDefault="00AA0F79" w:rsidP="00A1089A">
            <w:pPr>
              <w:rPr>
                <w:rFonts w:ascii="Times New Roman" w:hAnsi="Times New Roman" w:cs="Times New Roman"/>
                <w:sz w:val="16"/>
                <w:szCs w:val="16"/>
              </w:rPr>
            </w:pPr>
          </w:p>
          <w:p w14:paraId="5A2A276B" w14:textId="77777777" w:rsidR="00AA0F79" w:rsidRPr="005647E3" w:rsidRDefault="00AA0F79" w:rsidP="00A1089A">
            <w:pPr>
              <w:rPr>
                <w:rFonts w:ascii="Times New Roman" w:hAnsi="Times New Roman" w:cs="Times New Roman"/>
                <w:sz w:val="16"/>
                <w:szCs w:val="16"/>
              </w:rPr>
            </w:pPr>
          </w:p>
          <w:p w14:paraId="1E372145" w14:textId="77777777" w:rsidR="00AA0F79" w:rsidRPr="005647E3" w:rsidRDefault="00AA0F79" w:rsidP="00A1089A">
            <w:pPr>
              <w:rPr>
                <w:rFonts w:ascii="Times New Roman" w:hAnsi="Times New Roman" w:cs="Times New Roman"/>
                <w:sz w:val="16"/>
                <w:szCs w:val="16"/>
              </w:rPr>
            </w:pPr>
          </w:p>
          <w:p w14:paraId="44040F09" w14:textId="77777777" w:rsidR="00AA0F79" w:rsidRPr="005647E3" w:rsidRDefault="00AA0F79" w:rsidP="00A1089A">
            <w:pPr>
              <w:rPr>
                <w:rFonts w:ascii="Times New Roman" w:hAnsi="Times New Roman" w:cs="Times New Roman"/>
                <w:sz w:val="16"/>
                <w:szCs w:val="16"/>
              </w:rPr>
            </w:pPr>
            <w:r w:rsidRPr="005647E3">
              <w:rPr>
                <w:rFonts w:ascii="Times New Roman" w:hAnsi="Times New Roman" w:cs="Times New Roman"/>
                <w:sz w:val="16"/>
                <w:szCs w:val="16"/>
              </w:rPr>
              <w:t>Environmental Management Plan (EMP) (I3)</w:t>
            </w:r>
          </w:p>
          <w:p w14:paraId="6AC1A43C" w14:textId="77777777" w:rsidR="00AA0F79" w:rsidRPr="005647E3" w:rsidRDefault="00AA0F79" w:rsidP="00A1089A">
            <w:pPr>
              <w:rPr>
                <w:rFonts w:ascii="Times New Roman" w:hAnsi="Times New Roman" w:cs="Times New Roman"/>
                <w:sz w:val="16"/>
                <w:szCs w:val="16"/>
              </w:rPr>
            </w:pPr>
          </w:p>
          <w:p w14:paraId="21C67514" w14:textId="77777777" w:rsidR="00AA0F79" w:rsidRPr="005647E3" w:rsidRDefault="00AA0F79" w:rsidP="00A1089A">
            <w:pPr>
              <w:rPr>
                <w:rFonts w:ascii="Times New Roman" w:hAnsi="Times New Roman" w:cs="Times New Roman"/>
                <w:sz w:val="16"/>
                <w:szCs w:val="16"/>
              </w:rPr>
            </w:pPr>
          </w:p>
          <w:p w14:paraId="55864D97" w14:textId="77777777" w:rsidR="00AA0F79" w:rsidRPr="005647E3" w:rsidRDefault="00AA0F79" w:rsidP="00A1089A">
            <w:pPr>
              <w:rPr>
                <w:rFonts w:ascii="Times New Roman" w:hAnsi="Times New Roman" w:cs="Times New Roman"/>
                <w:sz w:val="16"/>
                <w:szCs w:val="16"/>
              </w:rPr>
            </w:pPr>
          </w:p>
          <w:p w14:paraId="1C5B8515" w14:textId="77777777" w:rsidR="00AA0F79" w:rsidRPr="005647E3" w:rsidRDefault="00AA0F79" w:rsidP="00A1089A">
            <w:pPr>
              <w:rPr>
                <w:rFonts w:ascii="Times New Roman" w:hAnsi="Times New Roman" w:cs="Times New Roman"/>
                <w:sz w:val="16"/>
                <w:szCs w:val="16"/>
              </w:rPr>
            </w:pPr>
          </w:p>
          <w:p w14:paraId="7E0D2754" w14:textId="77777777" w:rsidR="00AA0F79" w:rsidRPr="005647E3" w:rsidRDefault="00AA0F79" w:rsidP="00A1089A">
            <w:pPr>
              <w:rPr>
                <w:rFonts w:ascii="Times New Roman" w:hAnsi="Times New Roman" w:cs="Times New Roman"/>
                <w:sz w:val="16"/>
                <w:szCs w:val="16"/>
              </w:rPr>
            </w:pPr>
            <w:r w:rsidRPr="005647E3">
              <w:rPr>
                <w:rFonts w:ascii="Times New Roman" w:hAnsi="Times New Roman" w:cs="Times New Roman"/>
                <w:sz w:val="16"/>
                <w:szCs w:val="16"/>
              </w:rPr>
              <w:t>Qualification of EIA consultant. (I4)</w:t>
            </w:r>
          </w:p>
          <w:p w14:paraId="59AAC444" w14:textId="77777777" w:rsidR="00AA0F79" w:rsidRPr="005647E3" w:rsidRDefault="00AA0F79" w:rsidP="00A1089A">
            <w:pPr>
              <w:rPr>
                <w:rFonts w:ascii="Times New Roman" w:hAnsi="Times New Roman" w:cs="Times New Roman"/>
                <w:sz w:val="16"/>
                <w:szCs w:val="16"/>
              </w:rPr>
            </w:pPr>
          </w:p>
          <w:p w14:paraId="07383D32" w14:textId="77777777" w:rsidR="00AA0F79" w:rsidRPr="005647E3" w:rsidRDefault="00AA0F79" w:rsidP="00A1089A">
            <w:pPr>
              <w:rPr>
                <w:rFonts w:ascii="Times New Roman" w:hAnsi="Times New Roman" w:cs="Times New Roman"/>
                <w:sz w:val="16"/>
                <w:szCs w:val="16"/>
              </w:rPr>
            </w:pPr>
          </w:p>
          <w:p w14:paraId="13906E80" w14:textId="77777777" w:rsidR="00AA0F79" w:rsidRPr="005647E3" w:rsidRDefault="00AA0F79" w:rsidP="00A1089A">
            <w:pPr>
              <w:rPr>
                <w:rFonts w:ascii="Times New Roman" w:hAnsi="Times New Roman" w:cs="Times New Roman"/>
                <w:sz w:val="16"/>
                <w:szCs w:val="16"/>
              </w:rPr>
            </w:pPr>
          </w:p>
          <w:p w14:paraId="26EBD4FB" w14:textId="77777777" w:rsidR="00AA0F79" w:rsidRPr="005647E3" w:rsidRDefault="00AA0F79" w:rsidP="00A1089A">
            <w:pPr>
              <w:rPr>
                <w:rFonts w:ascii="Times New Roman" w:hAnsi="Times New Roman" w:cs="Times New Roman"/>
                <w:sz w:val="16"/>
                <w:szCs w:val="16"/>
              </w:rPr>
            </w:pPr>
          </w:p>
          <w:p w14:paraId="405668AA" w14:textId="77777777" w:rsidR="00AA0F79" w:rsidRPr="005647E3" w:rsidRDefault="00AA0F79" w:rsidP="00A1089A">
            <w:pPr>
              <w:rPr>
                <w:rFonts w:ascii="Times New Roman" w:hAnsi="Times New Roman" w:cs="Times New Roman"/>
                <w:sz w:val="16"/>
                <w:szCs w:val="16"/>
              </w:rPr>
            </w:pPr>
            <w:r w:rsidRPr="005647E3">
              <w:rPr>
                <w:rFonts w:ascii="Times New Roman" w:hAnsi="Times New Roman" w:cs="Times New Roman"/>
                <w:sz w:val="16"/>
                <w:szCs w:val="16"/>
              </w:rPr>
              <w:t>EIS content and submission (I5)</w:t>
            </w:r>
          </w:p>
          <w:p w14:paraId="4DFA2689" w14:textId="77777777" w:rsidR="00AA0F79" w:rsidRPr="005647E3" w:rsidRDefault="00AA0F79" w:rsidP="00A1089A">
            <w:pPr>
              <w:rPr>
                <w:rFonts w:ascii="Times New Roman" w:hAnsi="Times New Roman" w:cs="Times New Roman"/>
                <w:sz w:val="16"/>
                <w:szCs w:val="16"/>
              </w:rPr>
            </w:pPr>
          </w:p>
          <w:p w14:paraId="10A53B60" w14:textId="77777777" w:rsidR="00AA0F79" w:rsidRPr="005647E3" w:rsidRDefault="00AA0F79" w:rsidP="00A1089A">
            <w:pPr>
              <w:rPr>
                <w:rFonts w:ascii="Times New Roman" w:hAnsi="Times New Roman" w:cs="Times New Roman"/>
                <w:sz w:val="16"/>
                <w:szCs w:val="16"/>
              </w:rPr>
            </w:pPr>
          </w:p>
          <w:p w14:paraId="2DE3910A" w14:textId="77777777" w:rsidR="00AA0F79" w:rsidRPr="005647E3" w:rsidRDefault="00AA0F79" w:rsidP="00A1089A">
            <w:pPr>
              <w:rPr>
                <w:rFonts w:ascii="Times New Roman" w:hAnsi="Times New Roman" w:cs="Times New Roman"/>
                <w:sz w:val="16"/>
                <w:szCs w:val="16"/>
              </w:rPr>
            </w:pPr>
          </w:p>
          <w:p w14:paraId="0E400B32" w14:textId="77777777" w:rsidR="00AA0F79" w:rsidRPr="005647E3" w:rsidRDefault="00AA0F79" w:rsidP="00A1089A">
            <w:pPr>
              <w:rPr>
                <w:rFonts w:ascii="Times New Roman" w:hAnsi="Times New Roman" w:cs="Times New Roman"/>
                <w:sz w:val="16"/>
                <w:szCs w:val="16"/>
              </w:rPr>
            </w:pPr>
          </w:p>
          <w:p w14:paraId="49FA397B" w14:textId="77777777" w:rsidR="00AA0F79" w:rsidRPr="005647E3" w:rsidRDefault="00AA0F79" w:rsidP="00A1089A">
            <w:pPr>
              <w:rPr>
                <w:rFonts w:ascii="Times New Roman" w:hAnsi="Times New Roman" w:cs="Times New Roman"/>
                <w:sz w:val="16"/>
                <w:szCs w:val="16"/>
              </w:rPr>
            </w:pPr>
          </w:p>
          <w:p w14:paraId="1F7C05FE" w14:textId="77777777" w:rsidR="00AA0F79" w:rsidRPr="005647E3" w:rsidRDefault="00AA0F79" w:rsidP="00A1089A">
            <w:pPr>
              <w:rPr>
                <w:rFonts w:ascii="Times New Roman" w:hAnsi="Times New Roman" w:cs="Times New Roman"/>
                <w:sz w:val="16"/>
                <w:szCs w:val="16"/>
              </w:rPr>
            </w:pPr>
          </w:p>
          <w:p w14:paraId="73FEA0BC" w14:textId="77777777" w:rsidR="00AA0F79" w:rsidRPr="005647E3" w:rsidRDefault="00AA0F79" w:rsidP="00A1089A">
            <w:pPr>
              <w:rPr>
                <w:rFonts w:ascii="Times New Roman" w:hAnsi="Times New Roman" w:cs="Times New Roman"/>
                <w:sz w:val="16"/>
                <w:szCs w:val="16"/>
              </w:rPr>
            </w:pPr>
          </w:p>
          <w:p w14:paraId="0A6946BC" w14:textId="77777777" w:rsidR="00AA0F79" w:rsidRPr="005647E3" w:rsidRDefault="00AA0F79" w:rsidP="00A1089A">
            <w:pPr>
              <w:rPr>
                <w:rFonts w:ascii="Times New Roman" w:hAnsi="Times New Roman" w:cs="Times New Roman"/>
                <w:sz w:val="16"/>
                <w:szCs w:val="16"/>
              </w:rPr>
            </w:pPr>
          </w:p>
          <w:p w14:paraId="03CB4649" w14:textId="77777777" w:rsidR="00AA0F79" w:rsidRPr="005647E3" w:rsidRDefault="00AA0F79" w:rsidP="00A1089A">
            <w:pPr>
              <w:rPr>
                <w:rFonts w:ascii="Times New Roman" w:hAnsi="Times New Roman" w:cs="Times New Roman"/>
                <w:sz w:val="16"/>
                <w:szCs w:val="16"/>
              </w:rPr>
            </w:pPr>
          </w:p>
          <w:p w14:paraId="28540389" w14:textId="77777777" w:rsidR="00AA0F79" w:rsidRPr="005647E3" w:rsidRDefault="00AA0F79" w:rsidP="00A1089A">
            <w:pPr>
              <w:rPr>
                <w:rFonts w:ascii="Times New Roman" w:hAnsi="Times New Roman" w:cs="Times New Roman"/>
                <w:sz w:val="16"/>
                <w:szCs w:val="16"/>
              </w:rPr>
            </w:pPr>
          </w:p>
          <w:p w14:paraId="3A186E45" w14:textId="77777777" w:rsidR="00AA0F79" w:rsidRPr="005647E3" w:rsidRDefault="00AA0F79" w:rsidP="00A1089A">
            <w:pPr>
              <w:rPr>
                <w:rFonts w:ascii="Times New Roman" w:hAnsi="Times New Roman" w:cs="Times New Roman"/>
                <w:sz w:val="16"/>
                <w:szCs w:val="16"/>
              </w:rPr>
            </w:pPr>
          </w:p>
          <w:p w14:paraId="564B1C31" w14:textId="77777777" w:rsidR="00AA0F79" w:rsidRPr="005647E3" w:rsidRDefault="00AA0F79" w:rsidP="00A1089A">
            <w:pPr>
              <w:rPr>
                <w:rFonts w:ascii="Times New Roman" w:hAnsi="Times New Roman" w:cs="Times New Roman"/>
                <w:sz w:val="16"/>
                <w:szCs w:val="16"/>
              </w:rPr>
            </w:pPr>
          </w:p>
          <w:p w14:paraId="1A855673" w14:textId="77777777" w:rsidR="00AA0F79" w:rsidRPr="005647E3" w:rsidRDefault="00AA0F79" w:rsidP="00A1089A">
            <w:pPr>
              <w:rPr>
                <w:rFonts w:ascii="Times New Roman" w:hAnsi="Times New Roman" w:cs="Times New Roman"/>
                <w:sz w:val="16"/>
                <w:szCs w:val="16"/>
              </w:rPr>
            </w:pPr>
            <w:r w:rsidRPr="005647E3">
              <w:rPr>
                <w:rFonts w:ascii="Times New Roman" w:hAnsi="Times New Roman" w:cs="Times New Roman"/>
                <w:sz w:val="16"/>
                <w:szCs w:val="16"/>
              </w:rPr>
              <w:t>Public Participation (I6)</w:t>
            </w:r>
          </w:p>
          <w:p w14:paraId="08523AAB" w14:textId="77777777" w:rsidR="00AA0F79" w:rsidRPr="005647E3" w:rsidRDefault="00AA0F79" w:rsidP="00A1089A">
            <w:pPr>
              <w:rPr>
                <w:rFonts w:ascii="Times New Roman" w:hAnsi="Times New Roman" w:cs="Times New Roman"/>
                <w:sz w:val="16"/>
                <w:szCs w:val="16"/>
              </w:rPr>
            </w:pPr>
          </w:p>
          <w:p w14:paraId="55A17123" w14:textId="77777777" w:rsidR="00AA0F79" w:rsidRPr="005647E3" w:rsidRDefault="00AA0F79" w:rsidP="00A1089A">
            <w:pPr>
              <w:rPr>
                <w:rFonts w:ascii="Times New Roman" w:hAnsi="Times New Roman" w:cs="Times New Roman"/>
                <w:sz w:val="16"/>
                <w:szCs w:val="16"/>
              </w:rPr>
            </w:pPr>
          </w:p>
          <w:p w14:paraId="2D7E1C57" w14:textId="77777777" w:rsidR="00AA0F79" w:rsidRPr="005647E3" w:rsidRDefault="00AA0F79" w:rsidP="00A1089A">
            <w:pPr>
              <w:rPr>
                <w:rFonts w:ascii="Times New Roman" w:hAnsi="Times New Roman" w:cs="Times New Roman"/>
                <w:sz w:val="16"/>
                <w:szCs w:val="16"/>
              </w:rPr>
            </w:pPr>
          </w:p>
          <w:p w14:paraId="5A11FA2A" w14:textId="77777777" w:rsidR="00AA0F79" w:rsidRPr="005647E3" w:rsidRDefault="00AA0F79" w:rsidP="00A1089A">
            <w:pPr>
              <w:rPr>
                <w:rFonts w:ascii="Times New Roman" w:hAnsi="Times New Roman" w:cs="Times New Roman"/>
                <w:sz w:val="16"/>
                <w:szCs w:val="16"/>
              </w:rPr>
            </w:pPr>
          </w:p>
          <w:p w14:paraId="7EB6FED0" w14:textId="77777777" w:rsidR="00AA0F79" w:rsidRPr="005647E3" w:rsidRDefault="00AA0F79" w:rsidP="00A1089A">
            <w:pPr>
              <w:rPr>
                <w:rFonts w:ascii="Times New Roman" w:hAnsi="Times New Roman" w:cs="Times New Roman"/>
                <w:sz w:val="16"/>
                <w:szCs w:val="16"/>
              </w:rPr>
            </w:pPr>
          </w:p>
          <w:p w14:paraId="4D5A5E6F" w14:textId="77777777" w:rsidR="00AA0F79" w:rsidRPr="005647E3" w:rsidRDefault="00AA0F79" w:rsidP="00A1089A">
            <w:pPr>
              <w:rPr>
                <w:rFonts w:ascii="Times New Roman" w:hAnsi="Times New Roman" w:cs="Times New Roman"/>
                <w:sz w:val="16"/>
                <w:szCs w:val="16"/>
              </w:rPr>
            </w:pPr>
            <w:r w:rsidRPr="005647E3">
              <w:rPr>
                <w:rFonts w:ascii="Times New Roman" w:hAnsi="Times New Roman" w:cs="Times New Roman"/>
                <w:sz w:val="16"/>
                <w:szCs w:val="16"/>
              </w:rPr>
              <w:t>EIA follow-up process (I7)</w:t>
            </w:r>
          </w:p>
          <w:p w14:paraId="1EE59F51" w14:textId="77777777" w:rsidR="00AA0F79" w:rsidRPr="005647E3" w:rsidRDefault="00AA0F79" w:rsidP="00A1089A">
            <w:pPr>
              <w:rPr>
                <w:rFonts w:ascii="Times New Roman" w:hAnsi="Times New Roman" w:cs="Times New Roman"/>
                <w:sz w:val="16"/>
                <w:szCs w:val="16"/>
              </w:rPr>
            </w:pPr>
          </w:p>
          <w:p w14:paraId="6A1DBBD7" w14:textId="77777777" w:rsidR="00AA0F79" w:rsidRPr="005647E3" w:rsidRDefault="00AA0F79" w:rsidP="00A1089A">
            <w:pPr>
              <w:rPr>
                <w:rFonts w:ascii="Times New Roman" w:hAnsi="Times New Roman" w:cs="Times New Roman"/>
                <w:sz w:val="16"/>
                <w:szCs w:val="16"/>
              </w:rPr>
            </w:pPr>
          </w:p>
          <w:p w14:paraId="11BC2A02" w14:textId="77777777" w:rsidR="00AA0F79" w:rsidRPr="005647E3" w:rsidRDefault="00AA0F79" w:rsidP="00A1089A">
            <w:pPr>
              <w:rPr>
                <w:rFonts w:ascii="Times New Roman" w:hAnsi="Times New Roman" w:cs="Times New Roman"/>
                <w:sz w:val="16"/>
                <w:szCs w:val="16"/>
              </w:rPr>
            </w:pPr>
          </w:p>
          <w:p w14:paraId="7AA44EB6" w14:textId="77777777" w:rsidR="00AA0F79" w:rsidRPr="005647E3" w:rsidRDefault="00AA0F79" w:rsidP="00A1089A">
            <w:pPr>
              <w:rPr>
                <w:rFonts w:ascii="Times New Roman" w:hAnsi="Times New Roman" w:cs="Times New Roman"/>
                <w:sz w:val="16"/>
                <w:szCs w:val="16"/>
              </w:rPr>
            </w:pPr>
          </w:p>
          <w:p w14:paraId="0C6CA0F8" w14:textId="77777777" w:rsidR="00AA0F79" w:rsidRPr="005647E3" w:rsidRDefault="00AA0F79" w:rsidP="00A1089A">
            <w:pPr>
              <w:rPr>
                <w:rFonts w:ascii="Times New Roman" w:hAnsi="Times New Roman" w:cs="Times New Roman"/>
                <w:sz w:val="16"/>
                <w:szCs w:val="16"/>
              </w:rPr>
            </w:pPr>
          </w:p>
          <w:p w14:paraId="3E67FF85" w14:textId="77777777" w:rsidR="00AA0F79" w:rsidRPr="005647E3" w:rsidRDefault="00AA0F79" w:rsidP="00A1089A">
            <w:pPr>
              <w:rPr>
                <w:rFonts w:ascii="Times New Roman" w:hAnsi="Times New Roman" w:cs="Times New Roman"/>
                <w:sz w:val="16"/>
                <w:szCs w:val="16"/>
              </w:rPr>
            </w:pPr>
          </w:p>
          <w:p w14:paraId="36C25859" w14:textId="77777777" w:rsidR="00AA0F79" w:rsidRPr="005647E3" w:rsidRDefault="00AA0F79" w:rsidP="00A1089A">
            <w:pPr>
              <w:rPr>
                <w:rFonts w:ascii="Times New Roman" w:hAnsi="Times New Roman" w:cs="Times New Roman"/>
                <w:sz w:val="16"/>
                <w:szCs w:val="16"/>
              </w:rPr>
            </w:pPr>
          </w:p>
          <w:p w14:paraId="58C42FAA" w14:textId="77777777" w:rsidR="00AA0F79" w:rsidRPr="005647E3" w:rsidRDefault="00AA0F79" w:rsidP="00A1089A">
            <w:pPr>
              <w:rPr>
                <w:rFonts w:ascii="Times New Roman" w:hAnsi="Times New Roman" w:cs="Times New Roman"/>
                <w:sz w:val="16"/>
                <w:szCs w:val="16"/>
              </w:rPr>
            </w:pPr>
            <w:r w:rsidRPr="005647E3">
              <w:rPr>
                <w:rFonts w:ascii="Times New Roman" w:hAnsi="Times New Roman" w:cs="Times New Roman"/>
                <w:sz w:val="16"/>
                <w:szCs w:val="16"/>
              </w:rPr>
              <w:t>Compliance monitoring/auditing (I8)</w:t>
            </w:r>
          </w:p>
        </w:tc>
        <w:tc>
          <w:tcPr>
            <w:tcW w:w="4641" w:type="dxa"/>
          </w:tcPr>
          <w:p w14:paraId="796564B8" w14:textId="77777777" w:rsidR="00AA0F79" w:rsidRPr="005647E3" w:rsidRDefault="00AA0F79" w:rsidP="00A1089A">
            <w:pPr>
              <w:rPr>
                <w:rFonts w:ascii="Times New Roman" w:hAnsi="Times New Roman" w:cs="Times New Roman"/>
                <w:sz w:val="16"/>
                <w:szCs w:val="16"/>
                <w:lang w:val="en-SG"/>
              </w:rPr>
            </w:pPr>
            <w:r w:rsidRPr="005647E3">
              <w:rPr>
                <w:rFonts w:ascii="Times New Roman" w:hAnsi="Times New Roman" w:cs="Times New Roman"/>
                <w:sz w:val="16"/>
                <w:szCs w:val="16"/>
                <w:lang w:val="en-SG"/>
              </w:rPr>
              <w:lastRenderedPageBreak/>
              <w:t>Proposal is subject to initial determination of acceptability</w:t>
            </w:r>
            <w:r>
              <w:rPr>
                <w:rFonts w:ascii="Times New Roman" w:hAnsi="Times New Roman" w:cs="Times New Roman"/>
                <w:sz w:val="16"/>
                <w:szCs w:val="16"/>
                <w:lang w:val="en-SG"/>
              </w:rPr>
              <w:t>,</w:t>
            </w:r>
            <w:r w:rsidRPr="005647E3">
              <w:rPr>
                <w:rFonts w:ascii="Times New Roman" w:hAnsi="Times New Roman" w:cs="Times New Roman"/>
                <w:sz w:val="16"/>
                <w:szCs w:val="16"/>
                <w:lang w:val="en-SG"/>
              </w:rPr>
              <w:t xml:space="preserve"> based on defined environmental thresholds, and if likely to be acceptable, the type of detailed review required; If the project is considered acceptable and needs detailed review, the proponent is informed about the concerns of government and stakeholders. </w:t>
            </w:r>
          </w:p>
          <w:p w14:paraId="41D5F07D" w14:textId="77777777" w:rsidR="00AA0F79" w:rsidRPr="005647E3" w:rsidRDefault="00AA0F79" w:rsidP="00A1089A">
            <w:pPr>
              <w:rPr>
                <w:rFonts w:ascii="Times New Roman" w:hAnsi="Times New Roman" w:cs="Times New Roman"/>
                <w:sz w:val="16"/>
                <w:szCs w:val="16"/>
                <w:lang w:val="en-SG"/>
              </w:rPr>
            </w:pPr>
            <w:r w:rsidRPr="005647E3">
              <w:rPr>
                <w:rFonts w:ascii="Times New Roman" w:hAnsi="Times New Roman" w:cs="Times New Roman"/>
                <w:sz w:val="16"/>
                <w:szCs w:val="16"/>
                <w:lang w:val="en-SG"/>
              </w:rPr>
              <w:t>Proposal is subject to initial determination of acceptability</w:t>
            </w:r>
            <w:r>
              <w:rPr>
                <w:rFonts w:ascii="Times New Roman" w:hAnsi="Times New Roman" w:cs="Times New Roman"/>
                <w:sz w:val="16"/>
                <w:szCs w:val="16"/>
                <w:lang w:val="en-SG"/>
              </w:rPr>
              <w:t>,</w:t>
            </w:r>
            <w:r w:rsidRPr="005647E3">
              <w:rPr>
                <w:rFonts w:ascii="Times New Roman" w:hAnsi="Times New Roman" w:cs="Times New Roman"/>
                <w:sz w:val="16"/>
                <w:szCs w:val="16"/>
                <w:lang w:val="en-SG"/>
              </w:rPr>
              <w:t xml:space="preserve"> based on defined environmental thresholds, and if likely to be acceptable, the type of detailed review required. </w:t>
            </w:r>
          </w:p>
          <w:p w14:paraId="4777B8D0" w14:textId="77777777" w:rsidR="00AA0F79" w:rsidRPr="005647E3" w:rsidRDefault="00AA0F79" w:rsidP="00A1089A">
            <w:pPr>
              <w:rPr>
                <w:rFonts w:ascii="Times New Roman" w:hAnsi="Times New Roman" w:cs="Times New Roman"/>
                <w:sz w:val="16"/>
                <w:szCs w:val="16"/>
                <w:lang w:val="en-SG"/>
              </w:rPr>
            </w:pPr>
            <w:r w:rsidRPr="005647E3">
              <w:rPr>
                <w:rFonts w:ascii="Times New Roman" w:hAnsi="Times New Roman" w:cs="Times New Roman"/>
                <w:sz w:val="16"/>
                <w:szCs w:val="16"/>
                <w:lang w:val="en-SG"/>
              </w:rPr>
              <w:t xml:space="preserve">Proposal is subject to initial determination of acceptability. </w:t>
            </w:r>
          </w:p>
          <w:p w14:paraId="56F9CF64" w14:textId="77777777" w:rsidR="00AA0F79" w:rsidRPr="005647E3" w:rsidRDefault="00AA0F79" w:rsidP="00A1089A">
            <w:pPr>
              <w:rPr>
                <w:rFonts w:ascii="Times New Roman" w:hAnsi="Times New Roman" w:cs="Times New Roman"/>
                <w:sz w:val="16"/>
                <w:szCs w:val="16"/>
                <w:lang w:val="en-SG"/>
              </w:rPr>
            </w:pPr>
            <w:r w:rsidRPr="005647E3">
              <w:rPr>
                <w:rFonts w:ascii="Times New Roman" w:hAnsi="Times New Roman" w:cs="Times New Roman"/>
                <w:sz w:val="16"/>
                <w:szCs w:val="16"/>
                <w:lang w:val="en-SG"/>
              </w:rPr>
              <w:t>There is no initial screening in EIA procedure</w:t>
            </w:r>
            <w:r>
              <w:rPr>
                <w:rFonts w:ascii="Times New Roman" w:hAnsi="Times New Roman" w:cs="Times New Roman"/>
                <w:sz w:val="16"/>
                <w:szCs w:val="16"/>
                <w:lang w:val="en-SG"/>
              </w:rPr>
              <w:t>s</w:t>
            </w:r>
            <w:r w:rsidRPr="005647E3">
              <w:rPr>
                <w:rFonts w:ascii="Times New Roman" w:hAnsi="Times New Roman" w:cs="Times New Roman"/>
                <w:sz w:val="16"/>
                <w:szCs w:val="16"/>
                <w:lang w:val="en-SG"/>
              </w:rPr>
              <w:t xml:space="preserve">. </w:t>
            </w:r>
          </w:p>
          <w:p w14:paraId="48960246" w14:textId="77777777" w:rsidR="00AA0F79" w:rsidRPr="005647E3" w:rsidRDefault="00AA0F79" w:rsidP="00A1089A">
            <w:pPr>
              <w:rPr>
                <w:rFonts w:ascii="Times New Roman" w:hAnsi="Times New Roman" w:cs="Times New Roman"/>
                <w:sz w:val="16"/>
                <w:szCs w:val="16"/>
                <w:lang w:val="en-SG"/>
              </w:rPr>
            </w:pPr>
          </w:p>
          <w:p w14:paraId="3DE21431" w14:textId="77777777" w:rsidR="00AA0F79" w:rsidRPr="005647E3" w:rsidRDefault="00AA0F79" w:rsidP="00A1089A">
            <w:pPr>
              <w:rPr>
                <w:rFonts w:ascii="Times New Roman" w:hAnsi="Times New Roman" w:cs="Times New Roman"/>
                <w:sz w:val="16"/>
                <w:szCs w:val="16"/>
                <w:lang w:val="en-SG"/>
              </w:rPr>
            </w:pPr>
            <w:r w:rsidRPr="005647E3">
              <w:rPr>
                <w:rFonts w:ascii="Times New Roman" w:hAnsi="Times New Roman" w:cs="Times New Roman"/>
                <w:sz w:val="16"/>
                <w:szCs w:val="16"/>
                <w:lang w:val="en-SG"/>
              </w:rPr>
              <w:t>Scoping is formally developed in terms of reference (</w:t>
            </w:r>
            <w:proofErr w:type="spellStart"/>
            <w:r w:rsidRPr="005647E3">
              <w:rPr>
                <w:rFonts w:ascii="Times New Roman" w:hAnsi="Times New Roman" w:cs="Times New Roman"/>
                <w:sz w:val="16"/>
                <w:szCs w:val="16"/>
                <w:lang w:val="en-SG"/>
              </w:rPr>
              <w:t>ToR</w:t>
            </w:r>
            <w:proofErr w:type="spellEnd"/>
            <w:r w:rsidRPr="005647E3">
              <w:rPr>
                <w:rFonts w:ascii="Times New Roman" w:hAnsi="Times New Roman" w:cs="Times New Roman"/>
                <w:sz w:val="16"/>
                <w:szCs w:val="16"/>
                <w:lang w:val="en-SG"/>
              </w:rPr>
              <w:t xml:space="preserve">). </w:t>
            </w:r>
            <w:r w:rsidRPr="005647E3">
              <w:rPr>
                <w:rFonts w:ascii="Times New Roman" w:hAnsi="Times New Roman" w:cs="Times New Roman"/>
                <w:sz w:val="16"/>
                <w:szCs w:val="16"/>
              </w:rPr>
              <w:t>C</w:t>
            </w:r>
            <w:r w:rsidRPr="005647E3">
              <w:rPr>
                <w:rFonts w:ascii="Times New Roman" w:hAnsi="Times New Roman" w:cs="Times New Roman"/>
                <w:sz w:val="16"/>
                <w:szCs w:val="16"/>
                <w:lang w:val="en-SG"/>
              </w:rPr>
              <w:t>overs (1) project justification, (2) potential impacts and planned mitigation (3) cumulative impact (4) alternatives to the project and plan, (5) likelihood of project success.</w:t>
            </w:r>
          </w:p>
          <w:p w14:paraId="252D70B2" w14:textId="77777777" w:rsidR="00AA0F79" w:rsidRPr="005647E3" w:rsidRDefault="00AA0F79" w:rsidP="00A1089A">
            <w:pPr>
              <w:rPr>
                <w:rFonts w:ascii="Times New Roman" w:hAnsi="Times New Roman" w:cs="Times New Roman"/>
                <w:sz w:val="16"/>
                <w:szCs w:val="16"/>
                <w:lang w:val="en-SG"/>
              </w:rPr>
            </w:pPr>
            <w:r w:rsidRPr="005647E3">
              <w:rPr>
                <w:rFonts w:ascii="Times New Roman" w:hAnsi="Times New Roman" w:cs="Times New Roman"/>
                <w:sz w:val="16"/>
                <w:szCs w:val="16"/>
                <w:lang w:val="en-SG"/>
              </w:rPr>
              <w:t>Scoping is formally developed</w:t>
            </w:r>
            <w:r>
              <w:rPr>
                <w:rFonts w:ascii="Times New Roman" w:hAnsi="Times New Roman" w:cs="Times New Roman"/>
                <w:sz w:val="16"/>
                <w:szCs w:val="16"/>
                <w:lang w:val="en-SG"/>
              </w:rPr>
              <w:t xml:space="preserve"> </w:t>
            </w:r>
            <w:r w:rsidRPr="005647E3">
              <w:rPr>
                <w:rFonts w:ascii="Times New Roman" w:hAnsi="Times New Roman" w:cs="Times New Roman"/>
                <w:sz w:val="16"/>
                <w:szCs w:val="16"/>
                <w:lang w:val="en-SG"/>
              </w:rPr>
              <w:t>in terms of reference (</w:t>
            </w:r>
            <w:proofErr w:type="spellStart"/>
            <w:r w:rsidRPr="005647E3">
              <w:rPr>
                <w:rFonts w:ascii="Times New Roman" w:hAnsi="Times New Roman" w:cs="Times New Roman"/>
                <w:sz w:val="16"/>
                <w:szCs w:val="16"/>
                <w:lang w:val="en-SG"/>
              </w:rPr>
              <w:t>ToR</w:t>
            </w:r>
            <w:proofErr w:type="spellEnd"/>
            <w:r w:rsidRPr="005647E3">
              <w:rPr>
                <w:rFonts w:ascii="Times New Roman" w:hAnsi="Times New Roman" w:cs="Times New Roman"/>
                <w:sz w:val="16"/>
                <w:szCs w:val="16"/>
                <w:lang w:val="en-SG"/>
              </w:rPr>
              <w:t xml:space="preserve">). </w:t>
            </w:r>
            <w:r w:rsidRPr="005647E3">
              <w:rPr>
                <w:rFonts w:ascii="Times New Roman" w:hAnsi="Times New Roman" w:cs="Times New Roman"/>
                <w:sz w:val="16"/>
                <w:szCs w:val="16"/>
              </w:rPr>
              <w:t>C</w:t>
            </w:r>
            <w:r w:rsidRPr="005647E3">
              <w:rPr>
                <w:rFonts w:ascii="Times New Roman" w:hAnsi="Times New Roman" w:cs="Times New Roman"/>
                <w:sz w:val="16"/>
                <w:szCs w:val="16"/>
                <w:lang w:val="en-SG"/>
              </w:rPr>
              <w:t xml:space="preserve">overs (1) project justification, (2) potential impacts and planned mitigation. </w:t>
            </w:r>
          </w:p>
          <w:p w14:paraId="5B492EC9" w14:textId="77777777" w:rsidR="00AA0F79" w:rsidRPr="005647E3" w:rsidRDefault="00AA0F79" w:rsidP="00A1089A">
            <w:pPr>
              <w:rPr>
                <w:rFonts w:ascii="Times New Roman" w:hAnsi="Times New Roman" w:cs="Times New Roman"/>
                <w:sz w:val="16"/>
                <w:szCs w:val="16"/>
                <w:lang w:val="en-SG"/>
              </w:rPr>
            </w:pPr>
            <w:r w:rsidRPr="005647E3">
              <w:rPr>
                <w:rFonts w:ascii="Times New Roman" w:hAnsi="Times New Roman" w:cs="Times New Roman"/>
                <w:sz w:val="16"/>
                <w:szCs w:val="16"/>
                <w:lang w:val="en-SG"/>
              </w:rPr>
              <w:t>Scoping is formally developed</w:t>
            </w:r>
            <w:r>
              <w:rPr>
                <w:rFonts w:ascii="Times New Roman" w:hAnsi="Times New Roman" w:cs="Times New Roman"/>
                <w:sz w:val="16"/>
                <w:szCs w:val="16"/>
                <w:lang w:val="en-SG"/>
              </w:rPr>
              <w:t xml:space="preserve"> </w:t>
            </w:r>
            <w:r w:rsidRPr="005647E3">
              <w:rPr>
                <w:rFonts w:ascii="Times New Roman" w:hAnsi="Times New Roman" w:cs="Times New Roman"/>
                <w:sz w:val="16"/>
                <w:szCs w:val="16"/>
                <w:lang w:val="en-SG"/>
              </w:rPr>
              <w:t>in terms of reference (</w:t>
            </w:r>
            <w:proofErr w:type="spellStart"/>
            <w:r w:rsidRPr="005647E3">
              <w:rPr>
                <w:rFonts w:ascii="Times New Roman" w:hAnsi="Times New Roman" w:cs="Times New Roman"/>
                <w:sz w:val="16"/>
                <w:szCs w:val="16"/>
                <w:lang w:val="en-SG"/>
              </w:rPr>
              <w:t>ToR</w:t>
            </w:r>
            <w:proofErr w:type="spellEnd"/>
            <w:r w:rsidRPr="005647E3">
              <w:rPr>
                <w:rFonts w:ascii="Times New Roman" w:hAnsi="Times New Roman" w:cs="Times New Roman"/>
                <w:sz w:val="16"/>
                <w:szCs w:val="16"/>
                <w:lang w:val="en-SG"/>
              </w:rPr>
              <w:t>).</w:t>
            </w:r>
          </w:p>
          <w:p w14:paraId="2194B1DC" w14:textId="77777777" w:rsidR="00AA0F79" w:rsidRPr="005647E3" w:rsidRDefault="00AA0F79" w:rsidP="00A1089A">
            <w:pPr>
              <w:rPr>
                <w:rFonts w:ascii="Times New Roman" w:hAnsi="Times New Roman" w:cs="Times New Roman"/>
                <w:sz w:val="16"/>
                <w:szCs w:val="16"/>
                <w:lang w:val="en-SG"/>
              </w:rPr>
            </w:pPr>
            <w:r w:rsidRPr="005647E3">
              <w:rPr>
                <w:rFonts w:ascii="Times New Roman" w:hAnsi="Times New Roman" w:cs="Times New Roman"/>
                <w:sz w:val="16"/>
                <w:szCs w:val="16"/>
                <w:lang w:val="en-SG"/>
              </w:rPr>
              <w:t xml:space="preserve">There is no formal scoping procedure or </w:t>
            </w:r>
            <w:proofErr w:type="spellStart"/>
            <w:r w:rsidRPr="005647E3">
              <w:rPr>
                <w:rFonts w:ascii="Times New Roman" w:hAnsi="Times New Roman" w:cs="Times New Roman"/>
                <w:sz w:val="16"/>
                <w:szCs w:val="16"/>
                <w:lang w:val="en-SG"/>
              </w:rPr>
              <w:t>ToR</w:t>
            </w:r>
            <w:proofErr w:type="spellEnd"/>
            <w:r w:rsidRPr="005647E3">
              <w:rPr>
                <w:rFonts w:ascii="Times New Roman" w:hAnsi="Times New Roman" w:cs="Times New Roman"/>
                <w:sz w:val="16"/>
                <w:szCs w:val="16"/>
                <w:lang w:val="en-SG"/>
              </w:rPr>
              <w:t>.</w:t>
            </w:r>
          </w:p>
          <w:p w14:paraId="6077FA6B" w14:textId="77777777" w:rsidR="00AA0F79" w:rsidRPr="005647E3" w:rsidRDefault="00AA0F79" w:rsidP="00A1089A">
            <w:pPr>
              <w:rPr>
                <w:rFonts w:ascii="Times New Roman" w:hAnsi="Times New Roman" w:cs="Times New Roman"/>
                <w:sz w:val="16"/>
                <w:szCs w:val="16"/>
                <w:lang w:val="en-SG"/>
              </w:rPr>
            </w:pPr>
          </w:p>
          <w:p w14:paraId="75CECF3B" w14:textId="77777777" w:rsidR="00AA0F79" w:rsidRPr="005647E3" w:rsidRDefault="00AA0F79" w:rsidP="00A1089A">
            <w:pPr>
              <w:rPr>
                <w:rFonts w:ascii="Times New Roman" w:hAnsi="Times New Roman" w:cs="Times New Roman"/>
                <w:sz w:val="16"/>
                <w:szCs w:val="16"/>
                <w:lang w:val="en-SG"/>
              </w:rPr>
            </w:pPr>
            <w:r w:rsidRPr="005647E3">
              <w:rPr>
                <w:rFonts w:ascii="Times New Roman" w:hAnsi="Times New Roman" w:cs="Times New Roman"/>
                <w:sz w:val="16"/>
                <w:szCs w:val="16"/>
                <w:lang w:val="en-SG"/>
              </w:rPr>
              <w:t>EMP focuses on mitigation measures and includes technical details, financial allocations, and time schedules.</w:t>
            </w:r>
          </w:p>
          <w:p w14:paraId="19F10E03" w14:textId="77777777" w:rsidR="00AA0F79" w:rsidRPr="005647E3" w:rsidRDefault="00AA0F79" w:rsidP="00A1089A">
            <w:pPr>
              <w:rPr>
                <w:rFonts w:ascii="Times New Roman" w:hAnsi="Times New Roman" w:cs="Times New Roman"/>
                <w:sz w:val="16"/>
                <w:szCs w:val="16"/>
                <w:lang w:val="en-SG"/>
              </w:rPr>
            </w:pPr>
            <w:r w:rsidRPr="005647E3">
              <w:rPr>
                <w:rFonts w:ascii="Times New Roman" w:hAnsi="Times New Roman" w:cs="Times New Roman"/>
                <w:sz w:val="16"/>
                <w:szCs w:val="16"/>
                <w:lang w:val="en-SG"/>
              </w:rPr>
              <w:t>EMP focuses on mitigation measures and includes technical details.</w:t>
            </w:r>
          </w:p>
          <w:p w14:paraId="4FB33B11" w14:textId="77777777" w:rsidR="00AA0F79" w:rsidRPr="005647E3" w:rsidRDefault="00AA0F79" w:rsidP="00A1089A">
            <w:pPr>
              <w:rPr>
                <w:rFonts w:ascii="Times New Roman" w:hAnsi="Times New Roman" w:cs="Times New Roman"/>
                <w:sz w:val="16"/>
                <w:szCs w:val="16"/>
                <w:lang w:val="en-SG"/>
              </w:rPr>
            </w:pPr>
            <w:r w:rsidRPr="005647E3">
              <w:rPr>
                <w:rFonts w:ascii="Times New Roman" w:hAnsi="Times New Roman" w:cs="Times New Roman"/>
                <w:sz w:val="16"/>
                <w:szCs w:val="16"/>
                <w:lang w:val="en-SG"/>
              </w:rPr>
              <w:t xml:space="preserve">EMP existed but there </w:t>
            </w:r>
            <w:proofErr w:type="gramStart"/>
            <w:r w:rsidRPr="005647E3">
              <w:rPr>
                <w:rFonts w:ascii="Times New Roman" w:hAnsi="Times New Roman" w:cs="Times New Roman"/>
                <w:sz w:val="16"/>
                <w:szCs w:val="16"/>
                <w:lang w:val="en-SG"/>
              </w:rPr>
              <w:t>is</w:t>
            </w:r>
            <w:proofErr w:type="gramEnd"/>
            <w:r w:rsidRPr="005647E3">
              <w:rPr>
                <w:rFonts w:ascii="Times New Roman" w:hAnsi="Times New Roman" w:cs="Times New Roman"/>
                <w:sz w:val="16"/>
                <w:szCs w:val="16"/>
                <w:lang w:val="en-SG"/>
              </w:rPr>
              <w:t xml:space="preserve"> no technical details.</w:t>
            </w:r>
          </w:p>
          <w:p w14:paraId="29EDDAF0" w14:textId="77777777" w:rsidR="00AA0F79" w:rsidRPr="005647E3" w:rsidRDefault="00AA0F79" w:rsidP="00A1089A">
            <w:pPr>
              <w:rPr>
                <w:rFonts w:ascii="Times New Roman" w:hAnsi="Times New Roman" w:cs="Times New Roman"/>
                <w:sz w:val="16"/>
                <w:szCs w:val="16"/>
                <w:lang w:val="en-SG"/>
              </w:rPr>
            </w:pPr>
            <w:r w:rsidRPr="005647E3">
              <w:rPr>
                <w:rFonts w:ascii="Times New Roman" w:hAnsi="Times New Roman" w:cs="Times New Roman"/>
                <w:sz w:val="16"/>
                <w:szCs w:val="16"/>
              </w:rPr>
              <w:t>EIA system does not require EMP.</w:t>
            </w:r>
          </w:p>
          <w:p w14:paraId="24F4E1E9" w14:textId="77777777" w:rsidR="00AA0F79" w:rsidRPr="005647E3" w:rsidRDefault="00AA0F79" w:rsidP="00A1089A">
            <w:pPr>
              <w:rPr>
                <w:rFonts w:ascii="Times New Roman" w:hAnsi="Times New Roman" w:cs="Times New Roman"/>
                <w:sz w:val="16"/>
                <w:szCs w:val="16"/>
                <w:lang w:val="en-SG"/>
              </w:rPr>
            </w:pPr>
          </w:p>
          <w:p w14:paraId="618B6E60" w14:textId="77777777" w:rsidR="00AA0F79" w:rsidRPr="005647E3" w:rsidRDefault="00AA0F79" w:rsidP="00A1089A">
            <w:pPr>
              <w:rPr>
                <w:rFonts w:ascii="Times New Roman" w:hAnsi="Times New Roman" w:cs="Times New Roman"/>
                <w:sz w:val="16"/>
                <w:szCs w:val="16"/>
              </w:rPr>
            </w:pPr>
          </w:p>
          <w:p w14:paraId="3D1644B3" w14:textId="77777777" w:rsidR="00AA0F79" w:rsidRPr="005647E3" w:rsidRDefault="00AA0F79" w:rsidP="00A1089A">
            <w:pPr>
              <w:rPr>
                <w:rFonts w:ascii="Times New Roman" w:hAnsi="Times New Roman" w:cs="Times New Roman"/>
                <w:sz w:val="16"/>
                <w:szCs w:val="16"/>
              </w:rPr>
            </w:pPr>
            <w:r w:rsidRPr="005647E3">
              <w:rPr>
                <w:rFonts w:ascii="Times New Roman" w:hAnsi="Times New Roman" w:cs="Times New Roman"/>
                <w:sz w:val="16"/>
                <w:szCs w:val="16"/>
              </w:rPr>
              <w:t>Legal requirement stating the consultant to be accredited to prepare EIA documents, and require formal registration of the consultants.</w:t>
            </w:r>
          </w:p>
          <w:p w14:paraId="1A56491E" w14:textId="77777777" w:rsidR="00AA0F79" w:rsidRPr="005647E3" w:rsidRDefault="00AA0F79" w:rsidP="00A1089A">
            <w:pPr>
              <w:rPr>
                <w:rFonts w:ascii="Times New Roman" w:hAnsi="Times New Roman" w:cs="Times New Roman"/>
                <w:sz w:val="16"/>
                <w:szCs w:val="16"/>
              </w:rPr>
            </w:pPr>
            <w:r w:rsidRPr="005647E3">
              <w:rPr>
                <w:rFonts w:ascii="Times New Roman" w:hAnsi="Times New Roman" w:cs="Times New Roman"/>
                <w:sz w:val="16"/>
                <w:szCs w:val="16"/>
              </w:rPr>
              <w:t>Legal requirement stating the consultant to be accredited to prepare EIA documents.</w:t>
            </w:r>
          </w:p>
          <w:p w14:paraId="7B3FBF50" w14:textId="77777777" w:rsidR="00AA0F79" w:rsidRPr="005647E3" w:rsidRDefault="00AA0F79" w:rsidP="00A1089A">
            <w:pPr>
              <w:rPr>
                <w:rFonts w:ascii="Times New Roman" w:hAnsi="Times New Roman" w:cs="Times New Roman"/>
                <w:sz w:val="16"/>
                <w:szCs w:val="16"/>
              </w:rPr>
            </w:pPr>
            <w:r w:rsidRPr="005647E3">
              <w:rPr>
                <w:rFonts w:ascii="Times New Roman" w:hAnsi="Times New Roman" w:cs="Times New Roman"/>
                <w:sz w:val="16"/>
                <w:szCs w:val="16"/>
              </w:rPr>
              <w:t>There is no specification of the qualification requirement of EIA consultant.</w:t>
            </w:r>
          </w:p>
          <w:p w14:paraId="579B61D6" w14:textId="77777777" w:rsidR="00AA0F79" w:rsidRPr="005647E3" w:rsidRDefault="00AA0F79" w:rsidP="00A1089A">
            <w:pPr>
              <w:rPr>
                <w:rFonts w:ascii="Times New Roman" w:hAnsi="Times New Roman" w:cs="Times New Roman"/>
                <w:sz w:val="16"/>
                <w:szCs w:val="16"/>
              </w:rPr>
            </w:pPr>
          </w:p>
          <w:p w14:paraId="7F053FA8" w14:textId="77777777" w:rsidR="00AA0F79" w:rsidRPr="005647E3" w:rsidRDefault="00AA0F79" w:rsidP="00A1089A">
            <w:pPr>
              <w:rPr>
                <w:rFonts w:ascii="Times New Roman" w:hAnsi="Times New Roman" w:cs="Times New Roman"/>
                <w:sz w:val="16"/>
                <w:szCs w:val="16"/>
              </w:rPr>
            </w:pPr>
            <w:r w:rsidRPr="005647E3">
              <w:rPr>
                <w:rFonts w:ascii="Times New Roman" w:hAnsi="Times New Roman" w:cs="Times New Roman"/>
                <w:sz w:val="16"/>
                <w:szCs w:val="16"/>
              </w:rPr>
              <w:t>Requirements formally specified; include project</w:t>
            </w:r>
            <w:r>
              <w:rPr>
                <w:rFonts w:ascii="Times New Roman" w:hAnsi="Times New Roman" w:cs="Times New Roman"/>
                <w:sz w:val="16"/>
                <w:szCs w:val="16"/>
              </w:rPr>
              <w:t xml:space="preserve"> </w:t>
            </w:r>
            <w:r w:rsidRPr="005647E3">
              <w:rPr>
                <w:rFonts w:ascii="Times New Roman" w:hAnsi="Times New Roman" w:cs="Times New Roman"/>
                <w:sz w:val="16"/>
                <w:szCs w:val="16"/>
              </w:rPr>
              <w:t>description and its alternatives, baseline environment description, positive and negative environmental impacts</w:t>
            </w:r>
            <w:r>
              <w:rPr>
                <w:rFonts w:ascii="Times New Roman" w:hAnsi="Times New Roman" w:cs="Times New Roman"/>
                <w:sz w:val="16"/>
                <w:szCs w:val="16"/>
              </w:rPr>
              <w:t xml:space="preserve"> </w:t>
            </w:r>
            <w:r w:rsidRPr="005647E3">
              <w:rPr>
                <w:rFonts w:ascii="Times New Roman" w:hAnsi="Times New Roman" w:cs="Times New Roman"/>
                <w:sz w:val="16"/>
                <w:szCs w:val="16"/>
              </w:rPr>
              <w:t>prediction, cumulative impact assessment, the evaluation of impact significance</w:t>
            </w:r>
            <w:r>
              <w:rPr>
                <w:rFonts w:ascii="Times New Roman" w:hAnsi="Times New Roman" w:cs="Times New Roman"/>
                <w:sz w:val="16"/>
                <w:szCs w:val="16"/>
              </w:rPr>
              <w:t xml:space="preserve"> </w:t>
            </w:r>
            <w:r w:rsidRPr="005647E3">
              <w:rPr>
                <w:rFonts w:ascii="Times New Roman" w:hAnsi="Times New Roman" w:cs="Times New Roman"/>
                <w:sz w:val="16"/>
                <w:szCs w:val="16"/>
              </w:rPr>
              <w:t>and mitigation measures</w:t>
            </w:r>
            <w:r>
              <w:rPr>
                <w:rFonts w:ascii="Times New Roman" w:hAnsi="Times New Roman" w:cs="Times New Roman"/>
                <w:sz w:val="16"/>
                <w:szCs w:val="16"/>
              </w:rPr>
              <w:t xml:space="preserve"> </w:t>
            </w:r>
            <w:r w:rsidRPr="005647E3">
              <w:rPr>
                <w:rFonts w:ascii="Times New Roman" w:hAnsi="Times New Roman" w:cs="Times New Roman"/>
                <w:sz w:val="16"/>
                <w:szCs w:val="16"/>
              </w:rPr>
              <w:t xml:space="preserve">and non-technical summary.  </w:t>
            </w:r>
          </w:p>
          <w:p w14:paraId="076805F9" w14:textId="77777777" w:rsidR="00AA0F79" w:rsidRPr="005647E3" w:rsidRDefault="00AA0F79" w:rsidP="00A1089A">
            <w:pPr>
              <w:rPr>
                <w:rFonts w:ascii="Times New Roman" w:hAnsi="Times New Roman" w:cs="Times New Roman"/>
                <w:sz w:val="16"/>
                <w:szCs w:val="16"/>
              </w:rPr>
            </w:pPr>
            <w:r w:rsidRPr="005647E3">
              <w:rPr>
                <w:rFonts w:ascii="Times New Roman" w:hAnsi="Times New Roman" w:cs="Times New Roman"/>
                <w:sz w:val="16"/>
                <w:szCs w:val="16"/>
              </w:rPr>
              <w:t>Requirements formally specified; include project</w:t>
            </w:r>
            <w:r>
              <w:rPr>
                <w:rFonts w:ascii="Times New Roman" w:hAnsi="Times New Roman" w:cs="Times New Roman"/>
                <w:sz w:val="16"/>
                <w:szCs w:val="16"/>
              </w:rPr>
              <w:t xml:space="preserve"> </w:t>
            </w:r>
            <w:r w:rsidRPr="005647E3">
              <w:rPr>
                <w:rFonts w:ascii="Times New Roman" w:hAnsi="Times New Roman" w:cs="Times New Roman"/>
                <w:sz w:val="16"/>
                <w:szCs w:val="16"/>
              </w:rPr>
              <w:t>description and its alternatives, baseline environment description, positive and negative environmental impacts</w:t>
            </w:r>
            <w:r>
              <w:rPr>
                <w:rFonts w:ascii="Times New Roman" w:hAnsi="Times New Roman" w:cs="Times New Roman"/>
                <w:sz w:val="16"/>
                <w:szCs w:val="16"/>
              </w:rPr>
              <w:t xml:space="preserve"> </w:t>
            </w:r>
            <w:r w:rsidRPr="005647E3">
              <w:rPr>
                <w:rFonts w:ascii="Times New Roman" w:hAnsi="Times New Roman" w:cs="Times New Roman"/>
                <w:sz w:val="16"/>
                <w:szCs w:val="16"/>
              </w:rPr>
              <w:t>prediction, cumulative impact assessment, the evaluation of impact significance</w:t>
            </w:r>
            <w:r>
              <w:rPr>
                <w:rFonts w:ascii="Times New Roman" w:hAnsi="Times New Roman" w:cs="Times New Roman"/>
                <w:sz w:val="16"/>
                <w:szCs w:val="16"/>
              </w:rPr>
              <w:t xml:space="preserve"> </w:t>
            </w:r>
            <w:r w:rsidRPr="005647E3">
              <w:rPr>
                <w:rFonts w:ascii="Times New Roman" w:hAnsi="Times New Roman" w:cs="Times New Roman"/>
                <w:sz w:val="16"/>
                <w:szCs w:val="16"/>
              </w:rPr>
              <w:t>and mitigation measures.</w:t>
            </w:r>
          </w:p>
          <w:p w14:paraId="3CB9D156" w14:textId="77777777" w:rsidR="00AA0F79" w:rsidRPr="005647E3" w:rsidRDefault="00AA0F79" w:rsidP="00A1089A">
            <w:pPr>
              <w:rPr>
                <w:rFonts w:ascii="Times New Roman" w:hAnsi="Times New Roman" w:cs="Times New Roman"/>
                <w:sz w:val="16"/>
                <w:szCs w:val="16"/>
              </w:rPr>
            </w:pPr>
            <w:r w:rsidRPr="005647E3">
              <w:rPr>
                <w:rFonts w:ascii="Times New Roman" w:hAnsi="Times New Roman" w:cs="Times New Roman"/>
                <w:sz w:val="16"/>
                <w:szCs w:val="16"/>
              </w:rPr>
              <w:t>Requirements formally specified but not in detail.</w:t>
            </w:r>
          </w:p>
          <w:p w14:paraId="3FA0ACB4" w14:textId="77777777" w:rsidR="00AA0F79" w:rsidRPr="005647E3" w:rsidRDefault="00AA0F79" w:rsidP="00A1089A">
            <w:pPr>
              <w:rPr>
                <w:rFonts w:ascii="Times New Roman" w:hAnsi="Times New Roman" w:cs="Times New Roman"/>
                <w:sz w:val="16"/>
                <w:szCs w:val="16"/>
              </w:rPr>
            </w:pPr>
            <w:r w:rsidRPr="005647E3">
              <w:rPr>
                <w:rFonts w:ascii="Times New Roman" w:hAnsi="Times New Roman" w:cs="Times New Roman"/>
                <w:sz w:val="16"/>
                <w:szCs w:val="16"/>
              </w:rPr>
              <w:t xml:space="preserve">There are no formally specified requirements. </w:t>
            </w:r>
          </w:p>
          <w:p w14:paraId="120E54C7" w14:textId="77777777" w:rsidR="00AA0F79" w:rsidRPr="005647E3" w:rsidRDefault="00AA0F79" w:rsidP="00A1089A">
            <w:pPr>
              <w:rPr>
                <w:rFonts w:ascii="Times New Roman" w:hAnsi="Times New Roman" w:cs="Times New Roman"/>
                <w:sz w:val="16"/>
                <w:szCs w:val="16"/>
              </w:rPr>
            </w:pPr>
          </w:p>
          <w:p w14:paraId="4AD71289" w14:textId="77777777" w:rsidR="00AA0F79" w:rsidRPr="005647E3" w:rsidRDefault="00AA0F79" w:rsidP="00A1089A">
            <w:pPr>
              <w:rPr>
                <w:rFonts w:ascii="Times New Roman" w:hAnsi="Times New Roman" w:cs="Times New Roman"/>
                <w:sz w:val="16"/>
                <w:szCs w:val="16"/>
              </w:rPr>
            </w:pPr>
            <w:r w:rsidRPr="005647E3">
              <w:rPr>
                <w:rFonts w:ascii="Times New Roman" w:hAnsi="Times New Roman" w:cs="Times New Roman"/>
                <w:sz w:val="16"/>
                <w:szCs w:val="16"/>
              </w:rPr>
              <w:lastRenderedPageBreak/>
              <w:t xml:space="preserve">Public Participation is required to start during the initial stage of EIA; public involvement in EIA review and decision-making process. </w:t>
            </w:r>
          </w:p>
          <w:p w14:paraId="37EEED1C" w14:textId="77777777" w:rsidR="00AA0F79" w:rsidRPr="005647E3" w:rsidRDefault="00AA0F79" w:rsidP="00A1089A">
            <w:pPr>
              <w:rPr>
                <w:rFonts w:ascii="Times New Roman" w:hAnsi="Times New Roman" w:cs="Times New Roman"/>
                <w:sz w:val="16"/>
                <w:szCs w:val="16"/>
              </w:rPr>
            </w:pPr>
            <w:r w:rsidRPr="005647E3">
              <w:rPr>
                <w:rFonts w:ascii="Times New Roman" w:hAnsi="Times New Roman" w:cs="Times New Roman"/>
                <w:sz w:val="16"/>
                <w:szCs w:val="16"/>
              </w:rPr>
              <w:t xml:space="preserve">Public Participation starts during late stage of EIA; public involvement in EIA review and decision-making. </w:t>
            </w:r>
          </w:p>
          <w:p w14:paraId="640B0EC1" w14:textId="77777777" w:rsidR="00AA0F79" w:rsidRPr="005647E3" w:rsidRDefault="00AA0F79" w:rsidP="00A1089A">
            <w:pPr>
              <w:rPr>
                <w:rFonts w:ascii="Times New Roman" w:hAnsi="Times New Roman" w:cs="Times New Roman"/>
                <w:sz w:val="16"/>
                <w:szCs w:val="16"/>
              </w:rPr>
            </w:pPr>
            <w:r w:rsidRPr="005647E3">
              <w:rPr>
                <w:rFonts w:ascii="Times New Roman" w:hAnsi="Times New Roman" w:cs="Times New Roman"/>
                <w:sz w:val="16"/>
                <w:szCs w:val="16"/>
              </w:rPr>
              <w:t xml:space="preserve">There is no public involvement in EIA review and decision-making process. </w:t>
            </w:r>
          </w:p>
          <w:p w14:paraId="1741FC2D" w14:textId="77777777" w:rsidR="00AA0F79" w:rsidRPr="005647E3" w:rsidRDefault="00AA0F79" w:rsidP="00A1089A">
            <w:pPr>
              <w:rPr>
                <w:rFonts w:ascii="Times New Roman" w:hAnsi="Times New Roman" w:cs="Times New Roman"/>
                <w:sz w:val="16"/>
                <w:szCs w:val="16"/>
              </w:rPr>
            </w:pPr>
            <w:r w:rsidRPr="005647E3">
              <w:rPr>
                <w:rFonts w:ascii="Times New Roman" w:hAnsi="Times New Roman" w:cs="Times New Roman"/>
                <w:sz w:val="16"/>
                <w:szCs w:val="16"/>
              </w:rPr>
              <w:t xml:space="preserve">No Public Participation requirement. </w:t>
            </w:r>
          </w:p>
          <w:p w14:paraId="5973F9B3" w14:textId="77777777" w:rsidR="00AA0F79" w:rsidRPr="005647E3" w:rsidRDefault="00AA0F79" w:rsidP="00A1089A">
            <w:pPr>
              <w:rPr>
                <w:rFonts w:ascii="Times New Roman" w:hAnsi="Times New Roman" w:cs="Times New Roman"/>
                <w:sz w:val="16"/>
                <w:szCs w:val="16"/>
              </w:rPr>
            </w:pPr>
          </w:p>
          <w:p w14:paraId="513F4070" w14:textId="77777777" w:rsidR="00AA0F79" w:rsidRPr="005647E3" w:rsidRDefault="00AA0F79" w:rsidP="00A1089A">
            <w:pPr>
              <w:rPr>
                <w:rFonts w:ascii="Times New Roman" w:hAnsi="Times New Roman" w:cs="Times New Roman"/>
                <w:sz w:val="16"/>
                <w:szCs w:val="16"/>
              </w:rPr>
            </w:pPr>
            <w:r w:rsidRPr="005647E3">
              <w:rPr>
                <w:rFonts w:ascii="Times New Roman" w:hAnsi="Times New Roman" w:cs="Times New Roman"/>
                <w:sz w:val="16"/>
                <w:szCs w:val="16"/>
              </w:rPr>
              <w:t xml:space="preserve">Follow-up is done by the competent authority; involves project-proponents and affected community. </w:t>
            </w:r>
          </w:p>
          <w:p w14:paraId="0297DE8F" w14:textId="77777777" w:rsidR="00AA0F79" w:rsidRPr="005647E3" w:rsidRDefault="00AA0F79" w:rsidP="00A1089A">
            <w:pPr>
              <w:rPr>
                <w:rFonts w:ascii="Times New Roman" w:hAnsi="Times New Roman" w:cs="Times New Roman"/>
                <w:sz w:val="16"/>
                <w:szCs w:val="16"/>
              </w:rPr>
            </w:pPr>
            <w:r w:rsidRPr="005647E3">
              <w:rPr>
                <w:rFonts w:ascii="Times New Roman" w:hAnsi="Times New Roman" w:cs="Times New Roman"/>
                <w:sz w:val="16"/>
                <w:szCs w:val="16"/>
              </w:rPr>
              <w:t xml:space="preserve">Follow-up is done by the competent authority and involves project-proponents. </w:t>
            </w:r>
          </w:p>
          <w:p w14:paraId="1741CD92" w14:textId="77777777" w:rsidR="00AA0F79" w:rsidRPr="005647E3" w:rsidRDefault="00AA0F79" w:rsidP="00A1089A">
            <w:pPr>
              <w:rPr>
                <w:rFonts w:ascii="Times New Roman" w:hAnsi="Times New Roman" w:cs="Times New Roman"/>
                <w:sz w:val="16"/>
                <w:szCs w:val="16"/>
              </w:rPr>
            </w:pPr>
            <w:r w:rsidRPr="005647E3">
              <w:rPr>
                <w:rFonts w:ascii="Times New Roman" w:hAnsi="Times New Roman" w:cs="Times New Roman"/>
                <w:sz w:val="16"/>
                <w:szCs w:val="16"/>
              </w:rPr>
              <w:t xml:space="preserve">Follow-up is done by the competent authority. </w:t>
            </w:r>
          </w:p>
          <w:p w14:paraId="527827AB" w14:textId="77777777" w:rsidR="00AA0F79" w:rsidRPr="005647E3" w:rsidRDefault="00AA0F79" w:rsidP="00A1089A">
            <w:pPr>
              <w:rPr>
                <w:rFonts w:ascii="Times New Roman" w:hAnsi="Times New Roman" w:cs="Times New Roman"/>
                <w:sz w:val="16"/>
                <w:szCs w:val="16"/>
              </w:rPr>
            </w:pPr>
            <w:r w:rsidRPr="005647E3">
              <w:rPr>
                <w:rFonts w:ascii="Times New Roman" w:hAnsi="Times New Roman" w:cs="Times New Roman"/>
                <w:sz w:val="16"/>
                <w:szCs w:val="16"/>
              </w:rPr>
              <w:t xml:space="preserve">There is no formal follow-up process. </w:t>
            </w:r>
          </w:p>
          <w:p w14:paraId="66969C7E" w14:textId="77777777" w:rsidR="00AA0F79" w:rsidRPr="005647E3" w:rsidRDefault="00AA0F79" w:rsidP="00A1089A">
            <w:pPr>
              <w:rPr>
                <w:rFonts w:ascii="Times New Roman" w:hAnsi="Times New Roman" w:cs="Times New Roman"/>
                <w:sz w:val="16"/>
                <w:szCs w:val="16"/>
              </w:rPr>
            </w:pPr>
          </w:p>
          <w:p w14:paraId="3AFE71A7" w14:textId="77777777" w:rsidR="00AA0F79" w:rsidRPr="005647E3" w:rsidRDefault="00AA0F79" w:rsidP="00A1089A">
            <w:pPr>
              <w:rPr>
                <w:rFonts w:ascii="Times New Roman" w:hAnsi="Times New Roman" w:cs="Times New Roman"/>
                <w:sz w:val="16"/>
                <w:szCs w:val="16"/>
              </w:rPr>
            </w:pPr>
            <w:r w:rsidRPr="005647E3">
              <w:rPr>
                <w:rFonts w:ascii="Times New Roman" w:hAnsi="Times New Roman" w:cs="Times New Roman"/>
                <w:sz w:val="16"/>
                <w:szCs w:val="16"/>
              </w:rPr>
              <w:t xml:space="preserve">Compliance monitoring programs for EIA is in place; carried out by the environmental authorities; public access to the results of the monitoring. </w:t>
            </w:r>
          </w:p>
          <w:p w14:paraId="4E5AF260" w14:textId="77777777" w:rsidR="00AA0F79" w:rsidRPr="005647E3" w:rsidRDefault="00AA0F79" w:rsidP="00A1089A">
            <w:pPr>
              <w:rPr>
                <w:rFonts w:ascii="Times New Roman" w:hAnsi="Times New Roman" w:cs="Times New Roman"/>
                <w:sz w:val="16"/>
                <w:szCs w:val="16"/>
              </w:rPr>
            </w:pPr>
            <w:r w:rsidRPr="005647E3">
              <w:rPr>
                <w:rFonts w:ascii="Times New Roman" w:hAnsi="Times New Roman" w:cs="Times New Roman"/>
                <w:sz w:val="16"/>
                <w:szCs w:val="16"/>
              </w:rPr>
              <w:t>Compliance monitoring programs for EIA is in place; carried out by the environmental authorities</w:t>
            </w:r>
          </w:p>
          <w:p w14:paraId="12113D7F" w14:textId="77777777" w:rsidR="00AA0F79" w:rsidRPr="005647E3" w:rsidRDefault="00AA0F79" w:rsidP="00A1089A">
            <w:pPr>
              <w:rPr>
                <w:rFonts w:ascii="Times New Roman" w:hAnsi="Times New Roman" w:cs="Times New Roman"/>
                <w:sz w:val="16"/>
                <w:szCs w:val="16"/>
              </w:rPr>
            </w:pPr>
            <w:r w:rsidRPr="005647E3">
              <w:rPr>
                <w:rFonts w:ascii="Times New Roman" w:hAnsi="Times New Roman" w:cs="Times New Roman"/>
                <w:sz w:val="16"/>
                <w:szCs w:val="16"/>
              </w:rPr>
              <w:t>Compliance monitoring programs for EIA is in place.</w:t>
            </w:r>
          </w:p>
          <w:p w14:paraId="3A70E4D7" w14:textId="77777777" w:rsidR="00AA0F79" w:rsidRPr="005647E3" w:rsidRDefault="00AA0F79" w:rsidP="00A1089A">
            <w:pPr>
              <w:rPr>
                <w:rFonts w:ascii="Times New Roman" w:hAnsi="Times New Roman" w:cs="Times New Roman"/>
                <w:sz w:val="16"/>
                <w:szCs w:val="16"/>
              </w:rPr>
            </w:pPr>
            <w:r w:rsidRPr="005647E3">
              <w:rPr>
                <w:rFonts w:ascii="Times New Roman" w:hAnsi="Times New Roman" w:cs="Times New Roman"/>
                <w:sz w:val="16"/>
                <w:szCs w:val="16"/>
              </w:rPr>
              <w:t xml:space="preserve">There are no EIA formal compliance monitoring programs. </w:t>
            </w:r>
          </w:p>
        </w:tc>
        <w:tc>
          <w:tcPr>
            <w:tcW w:w="738" w:type="dxa"/>
          </w:tcPr>
          <w:p w14:paraId="1807CC52" w14:textId="77777777" w:rsidR="00AA0F79" w:rsidRPr="005647E3" w:rsidRDefault="00AA0F79" w:rsidP="00A1089A">
            <w:pPr>
              <w:rPr>
                <w:rFonts w:ascii="Times New Roman" w:hAnsi="Times New Roman" w:cs="Times New Roman"/>
                <w:sz w:val="16"/>
                <w:szCs w:val="16"/>
                <w:lang w:val="en-SG"/>
              </w:rPr>
            </w:pPr>
            <w:r w:rsidRPr="005647E3">
              <w:rPr>
                <w:rFonts w:ascii="Times New Roman" w:hAnsi="Times New Roman" w:cs="Times New Roman"/>
                <w:sz w:val="16"/>
                <w:szCs w:val="16"/>
                <w:lang w:val="en-SG"/>
              </w:rPr>
              <w:lastRenderedPageBreak/>
              <w:t>1.00</w:t>
            </w:r>
          </w:p>
          <w:p w14:paraId="7E3632D0" w14:textId="77777777" w:rsidR="00AA0F79" w:rsidRPr="005647E3" w:rsidRDefault="00AA0F79" w:rsidP="00A1089A">
            <w:pPr>
              <w:rPr>
                <w:rFonts w:ascii="Times New Roman" w:hAnsi="Times New Roman" w:cs="Times New Roman"/>
                <w:sz w:val="16"/>
                <w:szCs w:val="16"/>
                <w:lang w:val="en-SG"/>
              </w:rPr>
            </w:pPr>
          </w:p>
          <w:p w14:paraId="00484B47" w14:textId="77777777" w:rsidR="00AA0F79" w:rsidRPr="005647E3" w:rsidRDefault="00AA0F79" w:rsidP="00A1089A">
            <w:pPr>
              <w:rPr>
                <w:rFonts w:ascii="Times New Roman" w:hAnsi="Times New Roman" w:cs="Times New Roman"/>
                <w:sz w:val="16"/>
                <w:szCs w:val="16"/>
                <w:lang w:val="en-SG"/>
              </w:rPr>
            </w:pPr>
          </w:p>
          <w:p w14:paraId="707CA40E" w14:textId="77777777" w:rsidR="00AA0F79" w:rsidRPr="005647E3" w:rsidRDefault="00AA0F79" w:rsidP="00A1089A">
            <w:pPr>
              <w:rPr>
                <w:rFonts w:ascii="Times New Roman" w:hAnsi="Times New Roman" w:cs="Times New Roman"/>
                <w:sz w:val="16"/>
                <w:szCs w:val="16"/>
                <w:lang w:val="en-SG"/>
              </w:rPr>
            </w:pPr>
          </w:p>
          <w:p w14:paraId="78AE8EF1" w14:textId="77777777" w:rsidR="00AA0F79" w:rsidRPr="005647E3" w:rsidRDefault="00AA0F79" w:rsidP="00A1089A">
            <w:pPr>
              <w:rPr>
                <w:rFonts w:ascii="Times New Roman" w:hAnsi="Times New Roman" w:cs="Times New Roman"/>
                <w:sz w:val="16"/>
                <w:szCs w:val="16"/>
                <w:lang w:val="en-SG"/>
              </w:rPr>
            </w:pPr>
          </w:p>
          <w:p w14:paraId="55E29F80" w14:textId="77777777" w:rsidR="00AA0F79" w:rsidRPr="005647E3" w:rsidRDefault="00AA0F79" w:rsidP="00A1089A">
            <w:pPr>
              <w:rPr>
                <w:rFonts w:ascii="Times New Roman" w:hAnsi="Times New Roman" w:cs="Times New Roman"/>
                <w:sz w:val="16"/>
                <w:szCs w:val="16"/>
                <w:lang w:val="en-SG"/>
              </w:rPr>
            </w:pPr>
            <w:r w:rsidRPr="005647E3">
              <w:rPr>
                <w:rFonts w:ascii="Times New Roman" w:hAnsi="Times New Roman" w:cs="Times New Roman"/>
                <w:sz w:val="16"/>
                <w:szCs w:val="16"/>
                <w:lang w:val="en-SG"/>
              </w:rPr>
              <w:t>0.66</w:t>
            </w:r>
          </w:p>
          <w:p w14:paraId="720DD6CD" w14:textId="77777777" w:rsidR="00AA0F79" w:rsidRPr="005647E3" w:rsidRDefault="00AA0F79" w:rsidP="00A1089A">
            <w:pPr>
              <w:rPr>
                <w:rFonts w:ascii="Times New Roman" w:hAnsi="Times New Roman" w:cs="Times New Roman"/>
                <w:sz w:val="16"/>
                <w:szCs w:val="16"/>
                <w:lang w:val="en-SG"/>
              </w:rPr>
            </w:pPr>
          </w:p>
          <w:p w14:paraId="17F6667E" w14:textId="77777777" w:rsidR="00AA0F79" w:rsidRPr="005647E3" w:rsidRDefault="00AA0F79" w:rsidP="00A1089A">
            <w:pPr>
              <w:rPr>
                <w:rFonts w:ascii="Times New Roman" w:hAnsi="Times New Roman" w:cs="Times New Roman"/>
                <w:sz w:val="16"/>
                <w:szCs w:val="16"/>
                <w:lang w:val="en-SG"/>
              </w:rPr>
            </w:pPr>
          </w:p>
          <w:p w14:paraId="62C6B887" w14:textId="77777777" w:rsidR="00AA0F79" w:rsidRPr="005647E3" w:rsidRDefault="00AA0F79" w:rsidP="00A1089A">
            <w:pPr>
              <w:rPr>
                <w:rFonts w:ascii="Times New Roman" w:hAnsi="Times New Roman" w:cs="Times New Roman"/>
                <w:sz w:val="16"/>
                <w:szCs w:val="16"/>
                <w:lang w:val="en-SG"/>
              </w:rPr>
            </w:pPr>
            <w:r w:rsidRPr="005647E3">
              <w:rPr>
                <w:rFonts w:ascii="Times New Roman" w:hAnsi="Times New Roman" w:cs="Times New Roman"/>
                <w:sz w:val="16"/>
                <w:szCs w:val="16"/>
                <w:lang w:val="en-SG"/>
              </w:rPr>
              <w:t>0.33</w:t>
            </w:r>
          </w:p>
          <w:p w14:paraId="7CA1FB31" w14:textId="77777777" w:rsidR="00AA0F79" w:rsidRPr="005647E3" w:rsidRDefault="00AA0F79" w:rsidP="00A1089A">
            <w:pPr>
              <w:rPr>
                <w:rFonts w:ascii="Times New Roman" w:hAnsi="Times New Roman" w:cs="Times New Roman"/>
                <w:sz w:val="16"/>
                <w:szCs w:val="16"/>
                <w:lang w:val="en-SG"/>
              </w:rPr>
            </w:pPr>
            <w:r w:rsidRPr="005647E3">
              <w:rPr>
                <w:rFonts w:ascii="Times New Roman" w:hAnsi="Times New Roman" w:cs="Times New Roman"/>
                <w:sz w:val="16"/>
                <w:szCs w:val="16"/>
                <w:lang w:val="en-SG"/>
              </w:rPr>
              <w:t>0.00</w:t>
            </w:r>
          </w:p>
          <w:p w14:paraId="6D2E7312" w14:textId="77777777" w:rsidR="00AA0F79" w:rsidRPr="005647E3" w:rsidRDefault="00AA0F79" w:rsidP="00A1089A">
            <w:pPr>
              <w:jc w:val="center"/>
              <w:rPr>
                <w:rFonts w:ascii="Times New Roman" w:hAnsi="Times New Roman" w:cs="Times New Roman"/>
                <w:sz w:val="16"/>
                <w:szCs w:val="16"/>
                <w:lang w:val="en-SG"/>
              </w:rPr>
            </w:pPr>
          </w:p>
          <w:p w14:paraId="2A016583" w14:textId="77777777" w:rsidR="00AA0F79" w:rsidRPr="005647E3" w:rsidRDefault="00AA0F79" w:rsidP="00A1089A">
            <w:pPr>
              <w:rPr>
                <w:rFonts w:ascii="Times New Roman" w:hAnsi="Times New Roman" w:cs="Times New Roman"/>
                <w:sz w:val="16"/>
                <w:szCs w:val="16"/>
                <w:lang w:val="en-SG"/>
              </w:rPr>
            </w:pPr>
            <w:r w:rsidRPr="005647E3">
              <w:rPr>
                <w:rFonts w:ascii="Times New Roman" w:hAnsi="Times New Roman" w:cs="Times New Roman"/>
                <w:sz w:val="16"/>
                <w:szCs w:val="16"/>
                <w:lang w:val="en-SG"/>
              </w:rPr>
              <w:t>1.00</w:t>
            </w:r>
          </w:p>
          <w:p w14:paraId="12A022B1" w14:textId="77777777" w:rsidR="00AA0F79" w:rsidRPr="005647E3" w:rsidRDefault="00AA0F79" w:rsidP="00A1089A">
            <w:pPr>
              <w:rPr>
                <w:rFonts w:ascii="Times New Roman" w:hAnsi="Times New Roman" w:cs="Times New Roman"/>
                <w:sz w:val="16"/>
                <w:szCs w:val="16"/>
                <w:lang w:val="en-SG"/>
              </w:rPr>
            </w:pPr>
          </w:p>
          <w:p w14:paraId="245F9A72" w14:textId="77777777" w:rsidR="00AA0F79" w:rsidRPr="005647E3" w:rsidRDefault="00AA0F79" w:rsidP="00A1089A">
            <w:pPr>
              <w:rPr>
                <w:rFonts w:ascii="Times New Roman" w:hAnsi="Times New Roman" w:cs="Times New Roman"/>
                <w:sz w:val="16"/>
                <w:szCs w:val="16"/>
                <w:lang w:val="en-SG"/>
              </w:rPr>
            </w:pPr>
          </w:p>
          <w:p w14:paraId="02B4DF75" w14:textId="77777777" w:rsidR="00AA0F79" w:rsidRPr="005647E3" w:rsidRDefault="00AA0F79" w:rsidP="00A1089A">
            <w:pPr>
              <w:rPr>
                <w:rFonts w:ascii="Times New Roman" w:hAnsi="Times New Roman" w:cs="Times New Roman"/>
                <w:sz w:val="16"/>
                <w:szCs w:val="16"/>
                <w:lang w:val="en-SG"/>
              </w:rPr>
            </w:pPr>
          </w:p>
          <w:p w14:paraId="6FED4F63" w14:textId="77777777" w:rsidR="00AA0F79" w:rsidRPr="005647E3" w:rsidRDefault="00AA0F79" w:rsidP="00A1089A">
            <w:pPr>
              <w:rPr>
                <w:rFonts w:ascii="Times New Roman" w:hAnsi="Times New Roman" w:cs="Times New Roman"/>
                <w:sz w:val="16"/>
                <w:szCs w:val="16"/>
                <w:lang w:val="en-SG"/>
              </w:rPr>
            </w:pPr>
            <w:r w:rsidRPr="005647E3">
              <w:rPr>
                <w:rFonts w:ascii="Times New Roman" w:hAnsi="Times New Roman" w:cs="Times New Roman"/>
                <w:sz w:val="16"/>
                <w:szCs w:val="16"/>
                <w:lang w:val="en-SG"/>
              </w:rPr>
              <w:t>0.66</w:t>
            </w:r>
          </w:p>
          <w:p w14:paraId="7E0B7888" w14:textId="77777777" w:rsidR="00AA0F79" w:rsidRPr="005647E3" w:rsidRDefault="00AA0F79" w:rsidP="00A1089A">
            <w:pPr>
              <w:rPr>
                <w:rFonts w:ascii="Times New Roman" w:hAnsi="Times New Roman" w:cs="Times New Roman"/>
                <w:sz w:val="16"/>
                <w:szCs w:val="16"/>
                <w:lang w:val="en-SG"/>
              </w:rPr>
            </w:pPr>
          </w:p>
          <w:p w14:paraId="191BFC02" w14:textId="77777777" w:rsidR="00AA0F79" w:rsidRPr="005647E3" w:rsidRDefault="00AA0F79" w:rsidP="00A1089A">
            <w:pPr>
              <w:rPr>
                <w:rFonts w:ascii="Times New Roman" w:hAnsi="Times New Roman" w:cs="Times New Roman"/>
                <w:sz w:val="16"/>
                <w:szCs w:val="16"/>
                <w:lang w:val="en-SG"/>
              </w:rPr>
            </w:pPr>
            <w:r w:rsidRPr="005647E3">
              <w:rPr>
                <w:rFonts w:ascii="Times New Roman" w:hAnsi="Times New Roman" w:cs="Times New Roman"/>
                <w:sz w:val="16"/>
                <w:szCs w:val="16"/>
                <w:lang w:val="en-SG"/>
              </w:rPr>
              <w:t>0.33</w:t>
            </w:r>
          </w:p>
          <w:p w14:paraId="619FA347" w14:textId="77777777" w:rsidR="00AA0F79" w:rsidRPr="005647E3" w:rsidRDefault="00AA0F79" w:rsidP="00A1089A">
            <w:pPr>
              <w:rPr>
                <w:rFonts w:ascii="Times New Roman" w:hAnsi="Times New Roman" w:cs="Times New Roman"/>
                <w:sz w:val="16"/>
                <w:szCs w:val="16"/>
                <w:lang w:val="en-SG"/>
              </w:rPr>
            </w:pPr>
            <w:r w:rsidRPr="005647E3">
              <w:rPr>
                <w:rFonts w:ascii="Times New Roman" w:hAnsi="Times New Roman" w:cs="Times New Roman"/>
                <w:sz w:val="16"/>
                <w:szCs w:val="16"/>
                <w:lang w:val="en-SG"/>
              </w:rPr>
              <w:t>0.00</w:t>
            </w:r>
          </w:p>
          <w:p w14:paraId="4447D0BB" w14:textId="77777777" w:rsidR="00AA0F79" w:rsidRPr="005647E3" w:rsidRDefault="00AA0F79" w:rsidP="00A1089A">
            <w:pPr>
              <w:rPr>
                <w:rFonts w:ascii="Times New Roman" w:hAnsi="Times New Roman" w:cs="Times New Roman"/>
                <w:sz w:val="16"/>
                <w:szCs w:val="16"/>
                <w:lang w:val="en-SG"/>
              </w:rPr>
            </w:pPr>
          </w:p>
          <w:p w14:paraId="121F6C08" w14:textId="77777777" w:rsidR="00AA0F79" w:rsidRPr="005647E3" w:rsidRDefault="00AA0F79" w:rsidP="00A1089A">
            <w:pPr>
              <w:rPr>
                <w:rFonts w:ascii="Times New Roman" w:hAnsi="Times New Roman" w:cs="Times New Roman"/>
                <w:sz w:val="16"/>
                <w:szCs w:val="16"/>
                <w:lang w:val="en-SG"/>
              </w:rPr>
            </w:pPr>
            <w:r w:rsidRPr="005647E3">
              <w:rPr>
                <w:rFonts w:ascii="Times New Roman" w:hAnsi="Times New Roman" w:cs="Times New Roman"/>
                <w:sz w:val="16"/>
                <w:szCs w:val="16"/>
                <w:lang w:val="en-SG"/>
              </w:rPr>
              <w:t>1.00</w:t>
            </w:r>
          </w:p>
          <w:p w14:paraId="5A801711" w14:textId="77777777" w:rsidR="00AA0F79" w:rsidRPr="005647E3" w:rsidRDefault="00AA0F79" w:rsidP="00A1089A">
            <w:pPr>
              <w:rPr>
                <w:rFonts w:ascii="Times New Roman" w:hAnsi="Times New Roman" w:cs="Times New Roman"/>
                <w:sz w:val="16"/>
                <w:szCs w:val="16"/>
                <w:lang w:val="en-SG"/>
              </w:rPr>
            </w:pPr>
          </w:p>
          <w:p w14:paraId="7F01CECC" w14:textId="77777777" w:rsidR="00AA0F79" w:rsidRPr="005647E3" w:rsidRDefault="00AA0F79" w:rsidP="00A1089A">
            <w:pPr>
              <w:rPr>
                <w:rFonts w:ascii="Times New Roman" w:hAnsi="Times New Roman" w:cs="Times New Roman"/>
                <w:sz w:val="16"/>
                <w:szCs w:val="16"/>
                <w:lang w:val="en-SG"/>
              </w:rPr>
            </w:pPr>
            <w:r w:rsidRPr="005647E3">
              <w:rPr>
                <w:rFonts w:ascii="Times New Roman" w:hAnsi="Times New Roman" w:cs="Times New Roman"/>
                <w:sz w:val="16"/>
                <w:szCs w:val="16"/>
                <w:lang w:val="en-SG"/>
              </w:rPr>
              <w:t>0.66</w:t>
            </w:r>
          </w:p>
          <w:p w14:paraId="03677055" w14:textId="77777777" w:rsidR="00AA0F79" w:rsidRPr="005647E3" w:rsidRDefault="00AA0F79" w:rsidP="00A1089A">
            <w:pPr>
              <w:rPr>
                <w:rFonts w:ascii="Times New Roman" w:hAnsi="Times New Roman" w:cs="Times New Roman"/>
                <w:sz w:val="16"/>
                <w:szCs w:val="16"/>
                <w:lang w:val="en-SG"/>
              </w:rPr>
            </w:pPr>
            <w:r w:rsidRPr="005647E3">
              <w:rPr>
                <w:rFonts w:ascii="Times New Roman" w:hAnsi="Times New Roman" w:cs="Times New Roman"/>
                <w:sz w:val="16"/>
                <w:szCs w:val="16"/>
                <w:lang w:val="en-SG"/>
              </w:rPr>
              <w:t>0.33</w:t>
            </w:r>
          </w:p>
          <w:p w14:paraId="324D290C" w14:textId="77777777" w:rsidR="00AA0F79" w:rsidRPr="005647E3" w:rsidRDefault="00AA0F79" w:rsidP="00A1089A">
            <w:pPr>
              <w:rPr>
                <w:rFonts w:ascii="Times New Roman" w:hAnsi="Times New Roman" w:cs="Times New Roman"/>
                <w:sz w:val="16"/>
                <w:szCs w:val="16"/>
                <w:lang w:val="en-SG"/>
              </w:rPr>
            </w:pPr>
            <w:r w:rsidRPr="005647E3">
              <w:rPr>
                <w:rFonts w:ascii="Times New Roman" w:hAnsi="Times New Roman" w:cs="Times New Roman"/>
                <w:sz w:val="16"/>
                <w:szCs w:val="16"/>
                <w:lang w:val="en-SG"/>
              </w:rPr>
              <w:t>0.00</w:t>
            </w:r>
          </w:p>
          <w:p w14:paraId="552C85BA" w14:textId="77777777" w:rsidR="00AA0F79" w:rsidRPr="005647E3" w:rsidRDefault="00AA0F79" w:rsidP="00A1089A">
            <w:pPr>
              <w:rPr>
                <w:rFonts w:ascii="Times New Roman" w:hAnsi="Times New Roman" w:cs="Times New Roman"/>
                <w:sz w:val="16"/>
                <w:szCs w:val="16"/>
                <w:lang w:val="en-SG"/>
              </w:rPr>
            </w:pPr>
          </w:p>
          <w:p w14:paraId="28131EA4" w14:textId="77777777" w:rsidR="00AA0F79" w:rsidRPr="005647E3" w:rsidRDefault="00AA0F79" w:rsidP="00A1089A">
            <w:pPr>
              <w:rPr>
                <w:rFonts w:ascii="Times New Roman" w:hAnsi="Times New Roman" w:cs="Times New Roman"/>
                <w:sz w:val="16"/>
                <w:szCs w:val="16"/>
                <w:lang w:val="en-SG"/>
              </w:rPr>
            </w:pPr>
          </w:p>
          <w:p w14:paraId="008B4CE7" w14:textId="77777777" w:rsidR="00AA0F79" w:rsidRPr="005647E3" w:rsidRDefault="00AA0F79" w:rsidP="00A1089A">
            <w:pPr>
              <w:rPr>
                <w:rFonts w:ascii="Times New Roman" w:hAnsi="Times New Roman" w:cs="Times New Roman"/>
                <w:sz w:val="16"/>
                <w:szCs w:val="16"/>
                <w:lang w:val="en-SG"/>
              </w:rPr>
            </w:pPr>
            <w:r w:rsidRPr="005647E3">
              <w:rPr>
                <w:rFonts w:ascii="Times New Roman" w:hAnsi="Times New Roman" w:cs="Times New Roman"/>
                <w:sz w:val="16"/>
                <w:szCs w:val="16"/>
                <w:lang w:val="en-SG"/>
              </w:rPr>
              <w:t>1.00</w:t>
            </w:r>
          </w:p>
          <w:p w14:paraId="7B11ECCA" w14:textId="77777777" w:rsidR="00AA0F79" w:rsidRPr="005647E3" w:rsidRDefault="00AA0F79" w:rsidP="00A1089A">
            <w:pPr>
              <w:rPr>
                <w:rFonts w:ascii="Times New Roman" w:hAnsi="Times New Roman" w:cs="Times New Roman"/>
                <w:sz w:val="16"/>
                <w:szCs w:val="16"/>
                <w:lang w:val="en-SG"/>
              </w:rPr>
            </w:pPr>
          </w:p>
          <w:p w14:paraId="79B60E65" w14:textId="77777777" w:rsidR="00AA0F79" w:rsidRPr="005647E3" w:rsidRDefault="00AA0F79" w:rsidP="00A1089A">
            <w:pPr>
              <w:rPr>
                <w:rFonts w:ascii="Times New Roman" w:hAnsi="Times New Roman" w:cs="Times New Roman"/>
                <w:sz w:val="16"/>
                <w:szCs w:val="16"/>
                <w:lang w:val="en-SG"/>
              </w:rPr>
            </w:pPr>
            <w:r w:rsidRPr="005647E3">
              <w:rPr>
                <w:rFonts w:ascii="Times New Roman" w:hAnsi="Times New Roman" w:cs="Times New Roman"/>
                <w:sz w:val="16"/>
                <w:szCs w:val="16"/>
                <w:lang w:val="en-SG"/>
              </w:rPr>
              <w:t>0.66</w:t>
            </w:r>
          </w:p>
          <w:p w14:paraId="58533E96" w14:textId="77777777" w:rsidR="00AA0F79" w:rsidRPr="005647E3" w:rsidRDefault="00AA0F79" w:rsidP="00A1089A">
            <w:pPr>
              <w:rPr>
                <w:rFonts w:ascii="Times New Roman" w:hAnsi="Times New Roman" w:cs="Times New Roman"/>
                <w:sz w:val="16"/>
                <w:szCs w:val="16"/>
                <w:lang w:val="en-SG"/>
              </w:rPr>
            </w:pPr>
          </w:p>
          <w:p w14:paraId="0C94F11D" w14:textId="77777777" w:rsidR="00AA0F79" w:rsidRPr="005647E3" w:rsidRDefault="00AA0F79" w:rsidP="00A1089A">
            <w:pPr>
              <w:rPr>
                <w:rFonts w:ascii="Times New Roman" w:hAnsi="Times New Roman" w:cs="Times New Roman"/>
                <w:sz w:val="16"/>
                <w:szCs w:val="16"/>
                <w:lang w:val="en-SG"/>
              </w:rPr>
            </w:pPr>
            <w:r w:rsidRPr="005647E3">
              <w:rPr>
                <w:rFonts w:ascii="Times New Roman" w:hAnsi="Times New Roman" w:cs="Times New Roman"/>
                <w:sz w:val="16"/>
                <w:szCs w:val="16"/>
                <w:lang w:val="en-SG"/>
              </w:rPr>
              <w:t>0.33</w:t>
            </w:r>
          </w:p>
          <w:p w14:paraId="48F2993C" w14:textId="77777777" w:rsidR="00AA0F79" w:rsidRPr="005647E3" w:rsidRDefault="00AA0F79" w:rsidP="00A1089A">
            <w:pPr>
              <w:rPr>
                <w:rFonts w:ascii="Times New Roman" w:hAnsi="Times New Roman" w:cs="Times New Roman"/>
                <w:sz w:val="16"/>
                <w:szCs w:val="16"/>
                <w:lang w:val="en-SG"/>
              </w:rPr>
            </w:pPr>
          </w:p>
          <w:p w14:paraId="1DED7960" w14:textId="77777777" w:rsidR="00AA0F79" w:rsidRPr="005647E3" w:rsidRDefault="00AA0F79" w:rsidP="00A1089A">
            <w:pPr>
              <w:rPr>
                <w:rFonts w:ascii="Times New Roman" w:hAnsi="Times New Roman" w:cs="Times New Roman"/>
                <w:sz w:val="16"/>
                <w:szCs w:val="16"/>
                <w:lang w:val="en-SG"/>
              </w:rPr>
            </w:pPr>
          </w:p>
          <w:p w14:paraId="41A35130" w14:textId="77777777" w:rsidR="001705E4" w:rsidRDefault="001705E4" w:rsidP="00A1089A">
            <w:pPr>
              <w:rPr>
                <w:rFonts w:ascii="Times New Roman" w:hAnsi="Times New Roman" w:cs="Times New Roman"/>
                <w:sz w:val="16"/>
                <w:szCs w:val="16"/>
                <w:lang w:val="en-SG"/>
              </w:rPr>
            </w:pPr>
          </w:p>
          <w:p w14:paraId="3A5624E7" w14:textId="690A0D0B" w:rsidR="00AA0F79" w:rsidRPr="005647E3" w:rsidRDefault="00AA0F79" w:rsidP="00A1089A">
            <w:pPr>
              <w:rPr>
                <w:rFonts w:ascii="Times New Roman" w:hAnsi="Times New Roman" w:cs="Times New Roman"/>
                <w:sz w:val="16"/>
                <w:szCs w:val="16"/>
                <w:lang w:val="en-SG"/>
              </w:rPr>
            </w:pPr>
            <w:r w:rsidRPr="005647E3">
              <w:rPr>
                <w:rFonts w:ascii="Times New Roman" w:hAnsi="Times New Roman" w:cs="Times New Roman"/>
                <w:sz w:val="16"/>
                <w:szCs w:val="16"/>
                <w:lang w:val="en-SG"/>
              </w:rPr>
              <w:t>1.00</w:t>
            </w:r>
          </w:p>
          <w:p w14:paraId="15D28145" w14:textId="77777777" w:rsidR="00AA0F79" w:rsidRPr="005647E3" w:rsidRDefault="00AA0F79" w:rsidP="00A1089A">
            <w:pPr>
              <w:rPr>
                <w:rFonts w:ascii="Times New Roman" w:hAnsi="Times New Roman" w:cs="Times New Roman"/>
                <w:sz w:val="16"/>
                <w:szCs w:val="16"/>
                <w:lang w:val="en-SG"/>
              </w:rPr>
            </w:pPr>
          </w:p>
          <w:p w14:paraId="47B5F541" w14:textId="77777777" w:rsidR="00AA0F79" w:rsidRPr="005647E3" w:rsidRDefault="00AA0F79" w:rsidP="00A1089A">
            <w:pPr>
              <w:rPr>
                <w:rFonts w:ascii="Times New Roman" w:hAnsi="Times New Roman" w:cs="Times New Roman"/>
                <w:sz w:val="16"/>
                <w:szCs w:val="16"/>
                <w:lang w:val="en-SG"/>
              </w:rPr>
            </w:pPr>
          </w:p>
          <w:p w14:paraId="2A8E9981" w14:textId="77777777" w:rsidR="00AA0F79" w:rsidRPr="005647E3" w:rsidRDefault="00AA0F79" w:rsidP="00A1089A">
            <w:pPr>
              <w:rPr>
                <w:rFonts w:ascii="Times New Roman" w:hAnsi="Times New Roman" w:cs="Times New Roman"/>
                <w:sz w:val="16"/>
                <w:szCs w:val="16"/>
                <w:lang w:val="en-SG"/>
              </w:rPr>
            </w:pPr>
          </w:p>
          <w:p w14:paraId="3BA3AA01" w14:textId="77777777" w:rsidR="00AA0F79" w:rsidRPr="005647E3" w:rsidRDefault="00AA0F79" w:rsidP="00A1089A">
            <w:pPr>
              <w:rPr>
                <w:rFonts w:ascii="Times New Roman" w:hAnsi="Times New Roman" w:cs="Times New Roman"/>
                <w:sz w:val="16"/>
                <w:szCs w:val="16"/>
                <w:lang w:val="en-SG"/>
              </w:rPr>
            </w:pPr>
          </w:p>
          <w:p w14:paraId="10BDAE6D" w14:textId="77777777" w:rsidR="00AA0F79" w:rsidRPr="005647E3" w:rsidRDefault="00AA0F79" w:rsidP="00A1089A">
            <w:pPr>
              <w:rPr>
                <w:rFonts w:ascii="Times New Roman" w:hAnsi="Times New Roman" w:cs="Times New Roman"/>
                <w:sz w:val="16"/>
                <w:szCs w:val="16"/>
                <w:lang w:val="en-SG"/>
              </w:rPr>
            </w:pPr>
            <w:r w:rsidRPr="005647E3">
              <w:rPr>
                <w:rFonts w:ascii="Times New Roman" w:hAnsi="Times New Roman" w:cs="Times New Roman"/>
                <w:sz w:val="16"/>
                <w:szCs w:val="16"/>
                <w:lang w:val="en-SG"/>
              </w:rPr>
              <w:t>0.66</w:t>
            </w:r>
          </w:p>
          <w:p w14:paraId="57D938B4" w14:textId="77777777" w:rsidR="00AA0F79" w:rsidRPr="005647E3" w:rsidRDefault="00AA0F79" w:rsidP="00A1089A">
            <w:pPr>
              <w:rPr>
                <w:rFonts w:ascii="Times New Roman" w:hAnsi="Times New Roman" w:cs="Times New Roman"/>
                <w:sz w:val="16"/>
                <w:szCs w:val="16"/>
                <w:lang w:val="en-SG"/>
              </w:rPr>
            </w:pPr>
          </w:p>
          <w:p w14:paraId="43613891" w14:textId="77777777" w:rsidR="00AA0F79" w:rsidRPr="005647E3" w:rsidRDefault="00AA0F79" w:rsidP="00A1089A">
            <w:pPr>
              <w:rPr>
                <w:rFonts w:ascii="Times New Roman" w:hAnsi="Times New Roman" w:cs="Times New Roman"/>
                <w:sz w:val="16"/>
                <w:szCs w:val="16"/>
                <w:lang w:val="en-SG"/>
              </w:rPr>
            </w:pPr>
          </w:p>
          <w:p w14:paraId="03C3F117" w14:textId="77777777" w:rsidR="00AA0F79" w:rsidRPr="005647E3" w:rsidRDefault="00AA0F79" w:rsidP="00A1089A">
            <w:pPr>
              <w:rPr>
                <w:rFonts w:ascii="Times New Roman" w:hAnsi="Times New Roman" w:cs="Times New Roman"/>
                <w:sz w:val="16"/>
                <w:szCs w:val="16"/>
                <w:lang w:val="en-SG"/>
              </w:rPr>
            </w:pPr>
          </w:p>
          <w:p w14:paraId="0F04ADBD" w14:textId="77777777" w:rsidR="00AA0F79" w:rsidRPr="005647E3" w:rsidRDefault="00AA0F79" w:rsidP="00A1089A">
            <w:pPr>
              <w:rPr>
                <w:rFonts w:ascii="Times New Roman" w:hAnsi="Times New Roman" w:cs="Times New Roman"/>
                <w:sz w:val="16"/>
                <w:szCs w:val="16"/>
                <w:lang w:val="en-SG"/>
              </w:rPr>
            </w:pPr>
            <w:r w:rsidRPr="005647E3">
              <w:rPr>
                <w:rFonts w:ascii="Times New Roman" w:hAnsi="Times New Roman" w:cs="Times New Roman"/>
                <w:sz w:val="16"/>
                <w:szCs w:val="16"/>
                <w:lang w:val="en-SG"/>
              </w:rPr>
              <w:t>0.33</w:t>
            </w:r>
          </w:p>
          <w:p w14:paraId="4189EFD8" w14:textId="77777777" w:rsidR="00AA0F79" w:rsidRPr="005647E3" w:rsidRDefault="00AA0F79" w:rsidP="00A1089A">
            <w:pPr>
              <w:rPr>
                <w:rFonts w:ascii="Times New Roman" w:hAnsi="Times New Roman" w:cs="Times New Roman"/>
                <w:sz w:val="16"/>
                <w:szCs w:val="16"/>
                <w:lang w:val="en-SG"/>
              </w:rPr>
            </w:pPr>
            <w:r w:rsidRPr="005647E3">
              <w:rPr>
                <w:rFonts w:ascii="Times New Roman" w:hAnsi="Times New Roman" w:cs="Times New Roman"/>
                <w:sz w:val="16"/>
                <w:szCs w:val="16"/>
                <w:lang w:val="en-SG"/>
              </w:rPr>
              <w:t>0.00</w:t>
            </w:r>
          </w:p>
          <w:p w14:paraId="63C3168C" w14:textId="77777777" w:rsidR="00AA0F79" w:rsidRPr="005647E3" w:rsidRDefault="00AA0F79" w:rsidP="00A1089A">
            <w:pPr>
              <w:rPr>
                <w:rFonts w:ascii="Times New Roman" w:hAnsi="Times New Roman" w:cs="Times New Roman"/>
                <w:sz w:val="16"/>
                <w:szCs w:val="16"/>
                <w:lang w:val="en-SG"/>
              </w:rPr>
            </w:pPr>
          </w:p>
          <w:p w14:paraId="4E44D3F9" w14:textId="77777777" w:rsidR="00AA0F79" w:rsidRPr="005647E3" w:rsidRDefault="00AA0F79" w:rsidP="00A1089A">
            <w:pPr>
              <w:rPr>
                <w:rFonts w:ascii="Times New Roman" w:hAnsi="Times New Roman" w:cs="Times New Roman"/>
                <w:sz w:val="16"/>
                <w:szCs w:val="16"/>
                <w:lang w:val="en-SG"/>
              </w:rPr>
            </w:pPr>
            <w:r w:rsidRPr="005647E3">
              <w:rPr>
                <w:rFonts w:ascii="Times New Roman" w:hAnsi="Times New Roman" w:cs="Times New Roman"/>
                <w:sz w:val="16"/>
                <w:szCs w:val="16"/>
                <w:lang w:val="en-SG"/>
              </w:rPr>
              <w:lastRenderedPageBreak/>
              <w:t>1.00</w:t>
            </w:r>
          </w:p>
          <w:p w14:paraId="4184CC80" w14:textId="77777777" w:rsidR="00AA0F79" w:rsidRPr="005647E3" w:rsidRDefault="00AA0F79" w:rsidP="00A1089A">
            <w:pPr>
              <w:rPr>
                <w:rFonts w:ascii="Times New Roman" w:hAnsi="Times New Roman" w:cs="Times New Roman"/>
                <w:sz w:val="16"/>
                <w:szCs w:val="16"/>
                <w:lang w:val="en-SG"/>
              </w:rPr>
            </w:pPr>
          </w:p>
          <w:p w14:paraId="1EA62A8F" w14:textId="77777777" w:rsidR="00AA0F79" w:rsidRPr="005647E3" w:rsidRDefault="00AA0F79" w:rsidP="00A1089A">
            <w:pPr>
              <w:rPr>
                <w:rFonts w:ascii="Times New Roman" w:hAnsi="Times New Roman" w:cs="Times New Roman"/>
                <w:sz w:val="16"/>
                <w:szCs w:val="16"/>
                <w:lang w:val="en-SG"/>
              </w:rPr>
            </w:pPr>
            <w:r w:rsidRPr="005647E3">
              <w:rPr>
                <w:rFonts w:ascii="Times New Roman" w:hAnsi="Times New Roman" w:cs="Times New Roman"/>
                <w:sz w:val="16"/>
                <w:szCs w:val="16"/>
                <w:lang w:val="en-SG"/>
              </w:rPr>
              <w:t>0.66</w:t>
            </w:r>
          </w:p>
          <w:p w14:paraId="67BB848B" w14:textId="77777777" w:rsidR="00AA0F79" w:rsidRPr="005647E3" w:rsidRDefault="00AA0F79" w:rsidP="00A1089A">
            <w:pPr>
              <w:rPr>
                <w:rFonts w:ascii="Times New Roman" w:hAnsi="Times New Roman" w:cs="Times New Roman"/>
                <w:sz w:val="16"/>
                <w:szCs w:val="16"/>
                <w:lang w:val="en-SG"/>
              </w:rPr>
            </w:pPr>
          </w:p>
          <w:p w14:paraId="1FD8A51C" w14:textId="77777777" w:rsidR="00AA0F79" w:rsidRPr="005647E3" w:rsidRDefault="00AA0F79" w:rsidP="00A1089A">
            <w:pPr>
              <w:rPr>
                <w:rFonts w:ascii="Times New Roman" w:hAnsi="Times New Roman" w:cs="Times New Roman"/>
                <w:sz w:val="16"/>
                <w:szCs w:val="16"/>
                <w:lang w:val="en-SG"/>
              </w:rPr>
            </w:pPr>
            <w:r w:rsidRPr="005647E3">
              <w:rPr>
                <w:rFonts w:ascii="Times New Roman" w:hAnsi="Times New Roman" w:cs="Times New Roman"/>
                <w:sz w:val="16"/>
                <w:szCs w:val="16"/>
                <w:lang w:val="en-SG"/>
              </w:rPr>
              <w:t>0.33</w:t>
            </w:r>
          </w:p>
          <w:p w14:paraId="5542EA21" w14:textId="77777777" w:rsidR="00AA0F79" w:rsidRPr="005647E3" w:rsidRDefault="00AA0F79" w:rsidP="00A1089A">
            <w:pPr>
              <w:rPr>
                <w:rFonts w:ascii="Times New Roman" w:hAnsi="Times New Roman" w:cs="Times New Roman"/>
                <w:sz w:val="16"/>
                <w:szCs w:val="16"/>
                <w:lang w:val="en-SG"/>
              </w:rPr>
            </w:pPr>
            <w:r w:rsidRPr="005647E3">
              <w:rPr>
                <w:rFonts w:ascii="Times New Roman" w:hAnsi="Times New Roman" w:cs="Times New Roman"/>
                <w:sz w:val="16"/>
                <w:szCs w:val="16"/>
                <w:lang w:val="en-SG"/>
              </w:rPr>
              <w:t>0.00</w:t>
            </w:r>
          </w:p>
          <w:p w14:paraId="031CCE5B" w14:textId="77777777" w:rsidR="00AA0F79" w:rsidRPr="005647E3" w:rsidRDefault="00AA0F79" w:rsidP="00A1089A">
            <w:pPr>
              <w:rPr>
                <w:rFonts w:ascii="Times New Roman" w:hAnsi="Times New Roman" w:cs="Times New Roman"/>
                <w:sz w:val="16"/>
                <w:szCs w:val="16"/>
                <w:lang w:val="en-SG"/>
              </w:rPr>
            </w:pPr>
          </w:p>
          <w:p w14:paraId="03252EC9" w14:textId="77777777" w:rsidR="00AA0F79" w:rsidRPr="005647E3" w:rsidRDefault="00AA0F79" w:rsidP="00A1089A">
            <w:pPr>
              <w:rPr>
                <w:rFonts w:ascii="Times New Roman" w:hAnsi="Times New Roman" w:cs="Times New Roman"/>
                <w:sz w:val="16"/>
                <w:szCs w:val="16"/>
                <w:lang w:val="en-SG"/>
              </w:rPr>
            </w:pPr>
            <w:r w:rsidRPr="005647E3">
              <w:rPr>
                <w:rFonts w:ascii="Times New Roman" w:hAnsi="Times New Roman" w:cs="Times New Roman"/>
                <w:sz w:val="16"/>
                <w:szCs w:val="16"/>
                <w:lang w:val="en-SG"/>
              </w:rPr>
              <w:t>1.00</w:t>
            </w:r>
          </w:p>
          <w:p w14:paraId="44809190" w14:textId="77777777" w:rsidR="00AA0F79" w:rsidRPr="005647E3" w:rsidRDefault="00AA0F79" w:rsidP="00A1089A">
            <w:pPr>
              <w:rPr>
                <w:rFonts w:ascii="Times New Roman" w:hAnsi="Times New Roman" w:cs="Times New Roman"/>
                <w:sz w:val="16"/>
                <w:szCs w:val="16"/>
                <w:lang w:val="en-SG"/>
              </w:rPr>
            </w:pPr>
          </w:p>
          <w:p w14:paraId="135D2929" w14:textId="77777777" w:rsidR="00AA0F79" w:rsidRPr="005647E3" w:rsidRDefault="00AA0F79" w:rsidP="00A1089A">
            <w:pPr>
              <w:rPr>
                <w:rFonts w:ascii="Times New Roman" w:hAnsi="Times New Roman" w:cs="Times New Roman"/>
                <w:sz w:val="16"/>
                <w:szCs w:val="16"/>
                <w:lang w:val="en-SG"/>
              </w:rPr>
            </w:pPr>
            <w:r w:rsidRPr="005647E3">
              <w:rPr>
                <w:rFonts w:ascii="Times New Roman" w:hAnsi="Times New Roman" w:cs="Times New Roman"/>
                <w:sz w:val="16"/>
                <w:szCs w:val="16"/>
                <w:lang w:val="en-SG"/>
              </w:rPr>
              <w:t>0.66</w:t>
            </w:r>
          </w:p>
          <w:p w14:paraId="7800D2A6" w14:textId="77777777" w:rsidR="00AA0F79" w:rsidRPr="005647E3" w:rsidRDefault="00AA0F79" w:rsidP="00A1089A">
            <w:pPr>
              <w:rPr>
                <w:rFonts w:ascii="Times New Roman" w:hAnsi="Times New Roman" w:cs="Times New Roman"/>
                <w:sz w:val="16"/>
                <w:szCs w:val="16"/>
                <w:lang w:val="en-SG"/>
              </w:rPr>
            </w:pPr>
          </w:p>
          <w:p w14:paraId="529E1274" w14:textId="77777777" w:rsidR="00AA0F79" w:rsidRPr="005647E3" w:rsidRDefault="00AA0F79" w:rsidP="00A1089A">
            <w:pPr>
              <w:rPr>
                <w:rFonts w:ascii="Times New Roman" w:hAnsi="Times New Roman" w:cs="Times New Roman"/>
                <w:sz w:val="16"/>
                <w:szCs w:val="16"/>
                <w:lang w:val="en-SG"/>
              </w:rPr>
            </w:pPr>
            <w:r w:rsidRPr="005647E3">
              <w:rPr>
                <w:rFonts w:ascii="Times New Roman" w:hAnsi="Times New Roman" w:cs="Times New Roman"/>
                <w:sz w:val="16"/>
                <w:szCs w:val="16"/>
                <w:lang w:val="en-SG"/>
              </w:rPr>
              <w:t>0.33</w:t>
            </w:r>
          </w:p>
          <w:p w14:paraId="1536D891" w14:textId="77777777" w:rsidR="00AA0F79" w:rsidRPr="005647E3" w:rsidRDefault="00AA0F79" w:rsidP="00A1089A">
            <w:pPr>
              <w:rPr>
                <w:rFonts w:ascii="Times New Roman" w:hAnsi="Times New Roman" w:cs="Times New Roman"/>
                <w:sz w:val="16"/>
                <w:szCs w:val="16"/>
                <w:lang w:val="en-SG"/>
              </w:rPr>
            </w:pPr>
            <w:r w:rsidRPr="005647E3">
              <w:rPr>
                <w:rFonts w:ascii="Times New Roman" w:hAnsi="Times New Roman" w:cs="Times New Roman"/>
                <w:sz w:val="16"/>
                <w:szCs w:val="16"/>
                <w:lang w:val="en-SG"/>
              </w:rPr>
              <w:t>0.00</w:t>
            </w:r>
          </w:p>
          <w:p w14:paraId="741EDFC8" w14:textId="77777777" w:rsidR="00AA0F79" w:rsidRPr="005647E3" w:rsidRDefault="00AA0F79" w:rsidP="00A1089A">
            <w:pPr>
              <w:rPr>
                <w:rFonts w:ascii="Times New Roman" w:hAnsi="Times New Roman" w:cs="Times New Roman"/>
                <w:sz w:val="16"/>
                <w:szCs w:val="16"/>
                <w:lang w:val="en-SG"/>
              </w:rPr>
            </w:pPr>
          </w:p>
          <w:p w14:paraId="7500995C" w14:textId="77777777" w:rsidR="001705E4" w:rsidRDefault="001705E4" w:rsidP="00A1089A">
            <w:pPr>
              <w:rPr>
                <w:rFonts w:ascii="Times New Roman" w:hAnsi="Times New Roman" w:cs="Times New Roman"/>
                <w:sz w:val="16"/>
                <w:szCs w:val="16"/>
                <w:lang w:val="en-SG"/>
              </w:rPr>
            </w:pPr>
          </w:p>
          <w:p w14:paraId="62653A68" w14:textId="77777777" w:rsidR="001705E4" w:rsidRDefault="001705E4" w:rsidP="00A1089A">
            <w:pPr>
              <w:rPr>
                <w:rFonts w:ascii="Times New Roman" w:hAnsi="Times New Roman" w:cs="Times New Roman"/>
                <w:sz w:val="16"/>
                <w:szCs w:val="16"/>
                <w:lang w:val="en-SG"/>
              </w:rPr>
            </w:pPr>
          </w:p>
          <w:p w14:paraId="5F7BE2D5" w14:textId="330859AE" w:rsidR="00AA0F79" w:rsidRPr="005647E3" w:rsidRDefault="00AA0F79" w:rsidP="00A1089A">
            <w:pPr>
              <w:rPr>
                <w:rFonts w:ascii="Times New Roman" w:hAnsi="Times New Roman" w:cs="Times New Roman"/>
                <w:sz w:val="16"/>
                <w:szCs w:val="16"/>
                <w:lang w:val="en-SG"/>
              </w:rPr>
            </w:pPr>
            <w:r w:rsidRPr="005647E3">
              <w:rPr>
                <w:rFonts w:ascii="Times New Roman" w:hAnsi="Times New Roman" w:cs="Times New Roman"/>
                <w:sz w:val="16"/>
                <w:szCs w:val="16"/>
                <w:lang w:val="en-SG"/>
              </w:rPr>
              <w:t>1.00</w:t>
            </w:r>
          </w:p>
          <w:p w14:paraId="2EB9E3DD" w14:textId="77777777" w:rsidR="00AA0F79" w:rsidRPr="005647E3" w:rsidRDefault="00AA0F79" w:rsidP="00A1089A">
            <w:pPr>
              <w:rPr>
                <w:rFonts w:ascii="Times New Roman" w:hAnsi="Times New Roman" w:cs="Times New Roman"/>
                <w:sz w:val="16"/>
                <w:szCs w:val="16"/>
                <w:lang w:val="en-SG"/>
              </w:rPr>
            </w:pPr>
          </w:p>
          <w:p w14:paraId="2C677100" w14:textId="77777777" w:rsidR="00AA0F79" w:rsidRPr="005647E3" w:rsidRDefault="00AA0F79" w:rsidP="00A1089A">
            <w:pPr>
              <w:rPr>
                <w:rFonts w:ascii="Times New Roman" w:hAnsi="Times New Roman" w:cs="Times New Roman"/>
                <w:sz w:val="16"/>
                <w:szCs w:val="16"/>
                <w:lang w:val="en-SG"/>
              </w:rPr>
            </w:pPr>
          </w:p>
          <w:p w14:paraId="1766CD11" w14:textId="77777777" w:rsidR="00AA0F79" w:rsidRPr="005647E3" w:rsidRDefault="00AA0F79" w:rsidP="00A1089A">
            <w:pPr>
              <w:rPr>
                <w:rFonts w:ascii="Times New Roman" w:hAnsi="Times New Roman" w:cs="Times New Roman"/>
                <w:sz w:val="16"/>
                <w:szCs w:val="16"/>
                <w:lang w:val="en-SG"/>
              </w:rPr>
            </w:pPr>
            <w:r w:rsidRPr="005647E3">
              <w:rPr>
                <w:rFonts w:ascii="Times New Roman" w:hAnsi="Times New Roman" w:cs="Times New Roman"/>
                <w:sz w:val="16"/>
                <w:szCs w:val="16"/>
                <w:lang w:val="en-SG"/>
              </w:rPr>
              <w:t>0.66</w:t>
            </w:r>
          </w:p>
          <w:p w14:paraId="5DD5C444" w14:textId="77777777" w:rsidR="00AA0F79" w:rsidRPr="005647E3" w:rsidRDefault="00AA0F79" w:rsidP="00A1089A">
            <w:pPr>
              <w:rPr>
                <w:rFonts w:ascii="Times New Roman" w:hAnsi="Times New Roman" w:cs="Times New Roman"/>
                <w:sz w:val="16"/>
                <w:szCs w:val="16"/>
                <w:lang w:val="en-SG"/>
              </w:rPr>
            </w:pPr>
          </w:p>
          <w:p w14:paraId="6CD73C4B" w14:textId="77777777" w:rsidR="00AA0F79" w:rsidRPr="005647E3" w:rsidRDefault="00AA0F79" w:rsidP="00A1089A">
            <w:pPr>
              <w:rPr>
                <w:rFonts w:ascii="Times New Roman" w:hAnsi="Times New Roman" w:cs="Times New Roman"/>
                <w:sz w:val="16"/>
                <w:szCs w:val="16"/>
                <w:lang w:val="en-SG"/>
              </w:rPr>
            </w:pPr>
            <w:r w:rsidRPr="005647E3">
              <w:rPr>
                <w:rFonts w:ascii="Times New Roman" w:hAnsi="Times New Roman" w:cs="Times New Roman"/>
                <w:sz w:val="16"/>
                <w:szCs w:val="16"/>
                <w:lang w:val="en-SG"/>
              </w:rPr>
              <w:t>0.33</w:t>
            </w:r>
          </w:p>
          <w:p w14:paraId="1830F00D" w14:textId="77777777" w:rsidR="00AA0F79" w:rsidRPr="005647E3" w:rsidRDefault="00AA0F79" w:rsidP="00A1089A">
            <w:pPr>
              <w:rPr>
                <w:rFonts w:ascii="Times New Roman" w:hAnsi="Times New Roman" w:cs="Times New Roman"/>
                <w:sz w:val="16"/>
                <w:szCs w:val="16"/>
                <w:lang w:val="en-SG"/>
              </w:rPr>
            </w:pPr>
            <w:r w:rsidRPr="005647E3">
              <w:rPr>
                <w:rFonts w:ascii="Times New Roman" w:hAnsi="Times New Roman" w:cs="Times New Roman"/>
                <w:sz w:val="16"/>
                <w:szCs w:val="16"/>
                <w:lang w:val="en-SG"/>
              </w:rPr>
              <w:t>0.00</w:t>
            </w:r>
          </w:p>
          <w:p w14:paraId="2875DE4B" w14:textId="77777777" w:rsidR="00AA0F79" w:rsidRPr="005647E3" w:rsidRDefault="00AA0F79" w:rsidP="00A1089A">
            <w:pPr>
              <w:rPr>
                <w:rFonts w:ascii="Times New Roman" w:hAnsi="Times New Roman" w:cs="Times New Roman"/>
                <w:sz w:val="16"/>
                <w:szCs w:val="16"/>
                <w:lang w:val="en-SG"/>
              </w:rPr>
            </w:pPr>
          </w:p>
        </w:tc>
      </w:tr>
    </w:tbl>
    <w:p w14:paraId="1B09AE13" w14:textId="559424E6" w:rsidR="003151A6" w:rsidRDefault="003151A6"/>
    <w:tbl>
      <w:tblPr>
        <w:tblpPr w:leftFromText="187" w:rightFromText="187" w:vertAnchor="text" w:horzAnchor="margin" w:tblpX="59" w:tblpY="275"/>
        <w:tblOverlap w:val="never"/>
        <w:tblW w:w="9072" w:type="dxa"/>
        <w:tblLayout w:type="fixed"/>
        <w:tblLook w:val="00A0" w:firstRow="1" w:lastRow="0" w:firstColumn="1" w:lastColumn="0" w:noHBand="0" w:noVBand="0"/>
      </w:tblPr>
      <w:tblGrid>
        <w:gridCol w:w="1528"/>
        <w:gridCol w:w="2165"/>
        <w:gridCol w:w="4641"/>
        <w:gridCol w:w="738"/>
      </w:tblGrid>
      <w:tr w:rsidR="00AA0F79" w:rsidRPr="005647E3" w14:paraId="3C0D7917" w14:textId="77777777" w:rsidTr="00C61495">
        <w:trPr>
          <w:trHeight w:val="406"/>
        </w:trPr>
        <w:tc>
          <w:tcPr>
            <w:tcW w:w="1528" w:type="dxa"/>
          </w:tcPr>
          <w:p w14:paraId="6E3F0E1B" w14:textId="5D763630" w:rsidR="00AA0F79" w:rsidRPr="005647E3" w:rsidRDefault="00AA0F79" w:rsidP="00A1089A">
            <w:pPr>
              <w:rPr>
                <w:rFonts w:ascii="Times New Roman" w:hAnsi="Times New Roman" w:cs="Times New Roman"/>
                <w:sz w:val="16"/>
                <w:szCs w:val="16"/>
                <w:lang w:val="en-SG"/>
              </w:rPr>
            </w:pPr>
            <w:r w:rsidRPr="005647E3">
              <w:rPr>
                <w:rFonts w:ascii="Times New Roman" w:hAnsi="Times New Roman" w:cs="Times New Roman"/>
                <w:b/>
                <w:bCs/>
                <w:sz w:val="16"/>
                <w:szCs w:val="16"/>
              </w:rPr>
              <w:t>Decision making</w:t>
            </w:r>
          </w:p>
        </w:tc>
        <w:tc>
          <w:tcPr>
            <w:tcW w:w="2165" w:type="dxa"/>
          </w:tcPr>
          <w:p w14:paraId="040D1880" w14:textId="77777777" w:rsidR="00AA0F79" w:rsidRPr="005647E3" w:rsidRDefault="00AA0F79" w:rsidP="00A1089A">
            <w:pPr>
              <w:rPr>
                <w:rFonts w:ascii="Times New Roman" w:hAnsi="Times New Roman" w:cs="Times New Roman"/>
                <w:sz w:val="16"/>
                <w:szCs w:val="16"/>
              </w:rPr>
            </w:pPr>
            <w:r w:rsidRPr="005647E3">
              <w:rPr>
                <w:rFonts w:ascii="Times New Roman" w:hAnsi="Times New Roman" w:cs="Times New Roman"/>
                <w:sz w:val="16"/>
                <w:szCs w:val="16"/>
                <w:lang w:val="en-SG"/>
              </w:rPr>
              <w:t xml:space="preserve">Incorporation of EIA in </w:t>
            </w:r>
            <w:r w:rsidRPr="005647E3">
              <w:rPr>
                <w:rFonts w:ascii="Times New Roman" w:hAnsi="Times New Roman" w:cs="Times New Roman"/>
                <w:sz w:val="16"/>
                <w:szCs w:val="16"/>
              </w:rPr>
              <w:t>decision-making. (D1)</w:t>
            </w:r>
          </w:p>
          <w:p w14:paraId="05718F31" w14:textId="77777777" w:rsidR="00AA0F79" w:rsidRPr="005647E3" w:rsidRDefault="00AA0F79" w:rsidP="00A1089A">
            <w:pPr>
              <w:rPr>
                <w:rFonts w:ascii="Times New Roman" w:hAnsi="Times New Roman" w:cs="Times New Roman"/>
                <w:sz w:val="16"/>
                <w:szCs w:val="16"/>
                <w:lang w:val="en-SG"/>
              </w:rPr>
            </w:pPr>
          </w:p>
          <w:p w14:paraId="708EF01D" w14:textId="77777777" w:rsidR="00AA0F79" w:rsidRPr="005647E3" w:rsidRDefault="00AA0F79" w:rsidP="00A1089A">
            <w:pPr>
              <w:rPr>
                <w:rFonts w:ascii="Times New Roman" w:hAnsi="Times New Roman" w:cs="Times New Roman"/>
                <w:sz w:val="16"/>
                <w:szCs w:val="16"/>
                <w:lang w:val="en-SG"/>
              </w:rPr>
            </w:pPr>
          </w:p>
          <w:p w14:paraId="369E73E9" w14:textId="77777777" w:rsidR="00AA0F79" w:rsidRPr="005647E3" w:rsidRDefault="00AA0F79" w:rsidP="00A1089A">
            <w:pPr>
              <w:rPr>
                <w:rFonts w:ascii="Times New Roman" w:hAnsi="Times New Roman" w:cs="Times New Roman"/>
                <w:sz w:val="16"/>
                <w:szCs w:val="16"/>
                <w:lang w:val="en-SG"/>
              </w:rPr>
            </w:pPr>
          </w:p>
          <w:p w14:paraId="77D1705B" w14:textId="77777777" w:rsidR="00AA0F79" w:rsidRPr="005647E3" w:rsidRDefault="00AA0F79" w:rsidP="00A1089A">
            <w:pPr>
              <w:rPr>
                <w:rFonts w:ascii="Times New Roman" w:hAnsi="Times New Roman" w:cs="Times New Roman"/>
                <w:sz w:val="16"/>
                <w:szCs w:val="16"/>
                <w:lang w:val="en-SG"/>
              </w:rPr>
            </w:pPr>
          </w:p>
          <w:p w14:paraId="38D05489" w14:textId="77777777" w:rsidR="00AA0F79" w:rsidRPr="005647E3" w:rsidRDefault="00AA0F79" w:rsidP="00A1089A">
            <w:pPr>
              <w:rPr>
                <w:rFonts w:ascii="Times New Roman" w:hAnsi="Times New Roman" w:cs="Times New Roman"/>
                <w:sz w:val="16"/>
                <w:szCs w:val="16"/>
                <w:lang w:val="en-SG"/>
              </w:rPr>
            </w:pPr>
            <w:r w:rsidRPr="005647E3">
              <w:rPr>
                <w:rFonts w:ascii="Times New Roman" w:hAnsi="Times New Roman" w:cs="Times New Roman"/>
                <w:sz w:val="16"/>
                <w:szCs w:val="16"/>
                <w:lang w:val="en-SG"/>
              </w:rPr>
              <w:t xml:space="preserve">Transparency of EIA </w:t>
            </w:r>
            <w:r w:rsidRPr="005647E3">
              <w:rPr>
                <w:rFonts w:ascii="Times New Roman" w:hAnsi="Times New Roman" w:cs="Times New Roman"/>
                <w:sz w:val="16"/>
                <w:szCs w:val="16"/>
              </w:rPr>
              <w:t>decision-making. (D2)</w:t>
            </w:r>
          </w:p>
          <w:p w14:paraId="2B47E0D1" w14:textId="77777777" w:rsidR="00AA0F79" w:rsidRPr="005647E3" w:rsidRDefault="00AA0F79" w:rsidP="00A1089A">
            <w:pPr>
              <w:rPr>
                <w:rFonts w:ascii="Times New Roman" w:hAnsi="Times New Roman" w:cs="Times New Roman"/>
                <w:sz w:val="16"/>
                <w:szCs w:val="16"/>
                <w:lang w:val="en-SG"/>
              </w:rPr>
            </w:pPr>
          </w:p>
          <w:p w14:paraId="7F886B9E" w14:textId="77777777" w:rsidR="00AA0F79" w:rsidRPr="005647E3" w:rsidRDefault="00AA0F79" w:rsidP="00A1089A">
            <w:pPr>
              <w:jc w:val="center"/>
              <w:rPr>
                <w:rFonts w:ascii="Times New Roman" w:hAnsi="Times New Roman" w:cs="Times New Roman"/>
                <w:sz w:val="16"/>
                <w:szCs w:val="16"/>
                <w:lang w:val="en-SG"/>
              </w:rPr>
            </w:pPr>
          </w:p>
          <w:p w14:paraId="2F95875B" w14:textId="77777777" w:rsidR="00AA0F79" w:rsidRPr="005647E3" w:rsidRDefault="00AA0F79" w:rsidP="00A1089A">
            <w:pPr>
              <w:jc w:val="center"/>
              <w:rPr>
                <w:rFonts w:ascii="Times New Roman" w:hAnsi="Times New Roman" w:cs="Times New Roman"/>
                <w:sz w:val="16"/>
                <w:szCs w:val="16"/>
                <w:lang w:val="en-SG"/>
              </w:rPr>
            </w:pPr>
          </w:p>
          <w:p w14:paraId="16768ABF" w14:textId="77777777" w:rsidR="00AA0F79" w:rsidRPr="005647E3" w:rsidRDefault="00AA0F79" w:rsidP="00A1089A">
            <w:pPr>
              <w:jc w:val="center"/>
              <w:rPr>
                <w:rFonts w:ascii="Times New Roman" w:hAnsi="Times New Roman" w:cs="Times New Roman"/>
                <w:sz w:val="16"/>
                <w:szCs w:val="16"/>
                <w:lang w:val="en-SG"/>
              </w:rPr>
            </w:pPr>
          </w:p>
        </w:tc>
        <w:tc>
          <w:tcPr>
            <w:tcW w:w="4641" w:type="dxa"/>
          </w:tcPr>
          <w:p w14:paraId="5CB58F50" w14:textId="77777777" w:rsidR="00AA0F79" w:rsidRPr="005647E3" w:rsidRDefault="00AA0F79" w:rsidP="00A1089A">
            <w:pPr>
              <w:rPr>
                <w:rFonts w:ascii="Times New Roman" w:hAnsi="Times New Roman" w:cs="Times New Roman"/>
                <w:sz w:val="16"/>
                <w:szCs w:val="16"/>
                <w:lang w:val="en-SG"/>
              </w:rPr>
            </w:pPr>
            <w:r w:rsidRPr="005647E3">
              <w:rPr>
                <w:rFonts w:ascii="Times New Roman" w:hAnsi="Times New Roman" w:cs="Times New Roman"/>
                <w:sz w:val="16"/>
                <w:szCs w:val="16"/>
                <w:lang w:val="en-SG"/>
              </w:rPr>
              <w:t xml:space="preserve">Mandatory requirements for the EIA report to be included in decision making. </w:t>
            </w:r>
          </w:p>
          <w:p w14:paraId="3C47C64E" w14:textId="77777777" w:rsidR="00AA0F79" w:rsidRPr="005647E3" w:rsidRDefault="00AA0F79" w:rsidP="00A1089A">
            <w:pPr>
              <w:rPr>
                <w:rFonts w:ascii="Times New Roman" w:hAnsi="Times New Roman" w:cs="Times New Roman"/>
                <w:sz w:val="16"/>
                <w:szCs w:val="16"/>
                <w:lang w:val="en-SG"/>
              </w:rPr>
            </w:pPr>
            <w:r w:rsidRPr="005647E3">
              <w:rPr>
                <w:rFonts w:ascii="Times New Roman" w:hAnsi="Times New Roman" w:cs="Times New Roman"/>
                <w:sz w:val="16"/>
                <w:szCs w:val="16"/>
                <w:lang w:val="en-SG"/>
              </w:rPr>
              <w:t>EIA is considered but not regulatory requirement.</w:t>
            </w:r>
          </w:p>
          <w:p w14:paraId="288F7ACD" w14:textId="77777777" w:rsidR="00AA0F79" w:rsidRPr="005647E3" w:rsidRDefault="00AA0F79" w:rsidP="00A1089A">
            <w:pPr>
              <w:rPr>
                <w:rFonts w:ascii="Times New Roman" w:hAnsi="Times New Roman" w:cs="Times New Roman"/>
                <w:sz w:val="16"/>
                <w:szCs w:val="16"/>
                <w:lang w:val="en-SG"/>
              </w:rPr>
            </w:pPr>
            <w:r w:rsidRPr="005647E3">
              <w:rPr>
                <w:rFonts w:ascii="Times New Roman" w:hAnsi="Times New Roman" w:cs="Times New Roman"/>
                <w:sz w:val="16"/>
                <w:szCs w:val="16"/>
                <w:lang w:val="en-SG"/>
              </w:rPr>
              <w:t xml:space="preserve">EIA is not considered in decision-making. </w:t>
            </w:r>
          </w:p>
          <w:p w14:paraId="2366C37F" w14:textId="77777777" w:rsidR="00AA0F79" w:rsidRPr="005647E3" w:rsidRDefault="00AA0F79" w:rsidP="00A1089A">
            <w:pPr>
              <w:rPr>
                <w:rFonts w:ascii="Times New Roman" w:hAnsi="Times New Roman" w:cs="Times New Roman"/>
                <w:sz w:val="16"/>
                <w:szCs w:val="16"/>
                <w:lang w:val="en-SG"/>
              </w:rPr>
            </w:pPr>
          </w:p>
          <w:p w14:paraId="38669B61" w14:textId="77777777" w:rsidR="00AA0F79" w:rsidRPr="005647E3" w:rsidRDefault="00AA0F79" w:rsidP="00A1089A">
            <w:pPr>
              <w:rPr>
                <w:rFonts w:ascii="Times New Roman" w:hAnsi="Times New Roman" w:cs="Times New Roman"/>
                <w:sz w:val="16"/>
                <w:szCs w:val="16"/>
              </w:rPr>
            </w:pPr>
            <w:r w:rsidRPr="005647E3">
              <w:rPr>
                <w:rFonts w:ascii="Times New Roman" w:hAnsi="Times New Roman" w:cs="Times New Roman"/>
                <w:sz w:val="16"/>
                <w:szCs w:val="16"/>
                <w:lang w:val="en-SG"/>
              </w:rPr>
              <w:t xml:space="preserve">Regulatory requirements for explanation and disclosure of the decision; </w:t>
            </w:r>
            <w:r w:rsidRPr="005647E3">
              <w:rPr>
                <w:rFonts w:ascii="Times New Roman" w:hAnsi="Times New Roman" w:cs="Times New Roman"/>
                <w:sz w:val="16"/>
                <w:szCs w:val="16"/>
              </w:rPr>
              <w:t xml:space="preserve">includes an explanation of how the EIA report is included in the decision. </w:t>
            </w:r>
          </w:p>
          <w:p w14:paraId="5363B393" w14:textId="77777777" w:rsidR="00AA0F79" w:rsidRPr="005647E3" w:rsidRDefault="00AA0F79" w:rsidP="00A1089A">
            <w:pPr>
              <w:rPr>
                <w:rFonts w:ascii="Times New Roman" w:hAnsi="Times New Roman" w:cs="Times New Roman"/>
                <w:sz w:val="16"/>
                <w:szCs w:val="16"/>
                <w:lang w:val="en-SG"/>
              </w:rPr>
            </w:pPr>
            <w:r w:rsidRPr="005647E3">
              <w:rPr>
                <w:rFonts w:ascii="Times New Roman" w:hAnsi="Times New Roman" w:cs="Times New Roman"/>
                <w:sz w:val="16"/>
                <w:szCs w:val="16"/>
                <w:lang w:val="en-SG"/>
              </w:rPr>
              <w:t>Regulatory requirements for explanation and disclosure of the decision.</w:t>
            </w:r>
          </w:p>
          <w:p w14:paraId="32ECF85A" w14:textId="77777777" w:rsidR="00AA0F79" w:rsidRPr="005647E3" w:rsidRDefault="00AA0F79" w:rsidP="00A1089A">
            <w:pPr>
              <w:rPr>
                <w:rFonts w:ascii="Times New Roman" w:hAnsi="Times New Roman" w:cs="Times New Roman"/>
                <w:sz w:val="16"/>
                <w:szCs w:val="16"/>
                <w:lang w:val="en-SG"/>
              </w:rPr>
            </w:pPr>
            <w:r w:rsidRPr="005647E3">
              <w:rPr>
                <w:rFonts w:ascii="Times New Roman" w:hAnsi="Times New Roman" w:cs="Times New Roman"/>
                <w:sz w:val="16"/>
                <w:szCs w:val="16"/>
                <w:lang w:val="en-SG"/>
              </w:rPr>
              <w:t xml:space="preserve">There are no regulatory requirements for explanation and disclosure of the decision. </w:t>
            </w:r>
          </w:p>
        </w:tc>
        <w:tc>
          <w:tcPr>
            <w:tcW w:w="738" w:type="dxa"/>
          </w:tcPr>
          <w:p w14:paraId="48006864" w14:textId="77777777" w:rsidR="00AA0F79" w:rsidRPr="005647E3" w:rsidRDefault="00AA0F79" w:rsidP="00A1089A">
            <w:pPr>
              <w:rPr>
                <w:rFonts w:ascii="Times New Roman" w:hAnsi="Times New Roman" w:cs="Times New Roman"/>
                <w:sz w:val="16"/>
                <w:szCs w:val="16"/>
                <w:lang w:val="en-SG"/>
              </w:rPr>
            </w:pPr>
            <w:r w:rsidRPr="005647E3">
              <w:rPr>
                <w:rFonts w:ascii="Times New Roman" w:hAnsi="Times New Roman" w:cs="Times New Roman"/>
                <w:sz w:val="16"/>
                <w:szCs w:val="16"/>
                <w:lang w:val="en-SG"/>
              </w:rPr>
              <w:t>1.00</w:t>
            </w:r>
          </w:p>
          <w:p w14:paraId="52B19A0C" w14:textId="77777777" w:rsidR="00AA0F79" w:rsidRPr="005647E3" w:rsidRDefault="00AA0F79" w:rsidP="00A1089A">
            <w:pPr>
              <w:rPr>
                <w:rFonts w:ascii="Times New Roman" w:hAnsi="Times New Roman" w:cs="Times New Roman"/>
                <w:sz w:val="16"/>
                <w:szCs w:val="16"/>
                <w:lang w:val="en-SG"/>
              </w:rPr>
            </w:pPr>
          </w:p>
          <w:p w14:paraId="026F9069" w14:textId="77777777" w:rsidR="00AA0F79" w:rsidRPr="005647E3" w:rsidRDefault="00AA0F79" w:rsidP="00A1089A">
            <w:pPr>
              <w:rPr>
                <w:rFonts w:ascii="Times New Roman" w:hAnsi="Times New Roman" w:cs="Times New Roman"/>
                <w:sz w:val="16"/>
                <w:szCs w:val="16"/>
                <w:lang w:val="en-SG"/>
              </w:rPr>
            </w:pPr>
            <w:r w:rsidRPr="005647E3">
              <w:rPr>
                <w:rFonts w:ascii="Times New Roman" w:hAnsi="Times New Roman" w:cs="Times New Roman"/>
                <w:sz w:val="16"/>
                <w:szCs w:val="16"/>
                <w:lang w:val="en-SG"/>
              </w:rPr>
              <w:t>0.66</w:t>
            </w:r>
          </w:p>
          <w:p w14:paraId="0D03BBA7" w14:textId="77777777" w:rsidR="00AA0F79" w:rsidRPr="005647E3" w:rsidRDefault="00AA0F79" w:rsidP="00A1089A">
            <w:pPr>
              <w:rPr>
                <w:rFonts w:ascii="Times New Roman" w:hAnsi="Times New Roman" w:cs="Times New Roman"/>
                <w:sz w:val="16"/>
                <w:szCs w:val="16"/>
                <w:lang w:val="en-SG"/>
              </w:rPr>
            </w:pPr>
            <w:r w:rsidRPr="005647E3">
              <w:rPr>
                <w:rFonts w:ascii="Times New Roman" w:hAnsi="Times New Roman" w:cs="Times New Roman"/>
                <w:sz w:val="16"/>
                <w:szCs w:val="16"/>
                <w:lang w:val="en-SG"/>
              </w:rPr>
              <w:t>0.00</w:t>
            </w:r>
          </w:p>
          <w:p w14:paraId="6342AF4A" w14:textId="77777777" w:rsidR="00AA0F79" w:rsidRPr="005647E3" w:rsidRDefault="00AA0F79" w:rsidP="00A1089A">
            <w:pPr>
              <w:rPr>
                <w:rFonts w:ascii="Times New Roman" w:hAnsi="Times New Roman" w:cs="Times New Roman"/>
                <w:sz w:val="16"/>
                <w:szCs w:val="16"/>
                <w:lang w:val="en-SG"/>
              </w:rPr>
            </w:pPr>
          </w:p>
          <w:p w14:paraId="104B8E81" w14:textId="77777777" w:rsidR="00AA0F79" w:rsidRPr="005647E3" w:rsidRDefault="00AA0F79" w:rsidP="00A1089A">
            <w:pPr>
              <w:rPr>
                <w:rFonts w:ascii="Times New Roman" w:hAnsi="Times New Roman" w:cs="Times New Roman"/>
                <w:sz w:val="16"/>
                <w:szCs w:val="16"/>
                <w:lang w:val="en-SG"/>
              </w:rPr>
            </w:pPr>
            <w:r w:rsidRPr="005647E3">
              <w:rPr>
                <w:rFonts w:ascii="Times New Roman" w:hAnsi="Times New Roman" w:cs="Times New Roman"/>
                <w:sz w:val="16"/>
                <w:szCs w:val="16"/>
                <w:lang w:val="en-SG"/>
              </w:rPr>
              <w:t>1.00</w:t>
            </w:r>
          </w:p>
          <w:p w14:paraId="3DA6B33F" w14:textId="77777777" w:rsidR="00AA0F79" w:rsidRPr="005647E3" w:rsidRDefault="00AA0F79" w:rsidP="00A1089A">
            <w:pPr>
              <w:rPr>
                <w:rFonts w:ascii="Times New Roman" w:hAnsi="Times New Roman" w:cs="Times New Roman"/>
                <w:sz w:val="16"/>
                <w:szCs w:val="16"/>
                <w:lang w:val="en-SG"/>
              </w:rPr>
            </w:pPr>
          </w:p>
          <w:p w14:paraId="3F373D32" w14:textId="77777777" w:rsidR="00AA0F79" w:rsidRPr="005647E3" w:rsidRDefault="00AA0F79" w:rsidP="00A1089A">
            <w:pPr>
              <w:rPr>
                <w:rFonts w:ascii="Times New Roman" w:hAnsi="Times New Roman" w:cs="Times New Roman"/>
                <w:sz w:val="16"/>
                <w:szCs w:val="16"/>
                <w:lang w:val="en-SG"/>
              </w:rPr>
            </w:pPr>
            <w:r w:rsidRPr="005647E3">
              <w:rPr>
                <w:rFonts w:ascii="Times New Roman" w:hAnsi="Times New Roman" w:cs="Times New Roman"/>
                <w:sz w:val="16"/>
                <w:szCs w:val="16"/>
                <w:lang w:val="en-SG"/>
              </w:rPr>
              <w:t>0.66</w:t>
            </w:r>
          </w:p>
          <w:p w14:paraId="453381AD" w14:textId="77777777" w:rsidR="00AA0F79" w:rsidRPr="005647E3" w:rsidRDefault="00AA0F79" w:rsidP="00A1089A">
            <w:pPr>
              <w:rPr>
                <w:rFonts w:ascii="Times New Roman" w:hAnsi="Times New Roman" w:cs="Times New Roman"/>
                <w:sz w:val="16"/>
                <w:szCs w:val="16"/>
                <w:lang w:val="en-SG"/>
              </w:rPr>
            </w:pPr>
          </w:p>
          <w:p w14:paraId="6402B3DF" w14:textId="77777777" w:rsidR="00AA0F79" w:rsidRPr="005647E3" w:rsidRDefault="00AA0F79" w:rsidP="00A1089A">
            <w:pPr>
              <w:rPr>
                <w:rFonts w:ascii="Times New Roman" w:hAnsi="Times New Roman" w:cs="Times New Roman"/>
                <w:sz w:val="16"/>
                <w:szCs w:val="16"/>
                <w:lang w:val="en-SG"/>
              </w:rPr>
            </w:pPr>
            <w:r w:rsidRPr="005647E3">
              <w:rPr>
                <w:rFonts w:ascii="Times New Roman" w:hAnsi="Times New Roman" w:cs="Times New Roman"/>
                <w:sz w:val="16"/>
                <w:szCs w:val="16"/>
                <w:lang w:val="en-SG"/>
              </w:rPr>
              <w:t>0.00</w:t>
            </w:r>
          </w:p>
          <w:p w14:paraId="56BB4CAD" w14:textId="77777777" w:rsidR="00AA0F79" w:rsidRPr="005647E3" w:rsidRDefault="00AA0F79" w:rsidP="00A1089A">
            <w:pPr>
              <w:rPr>
                <w:rFonts w:ascii="Times New Roman" w:hAnsi="Times New Roman" w:cs="Times New Roman"/>
                <w:sz w:val="16"/>
                <w:szCs w:val="16"/>
                <w:lang w:val="en-SG"/>
              </w:rPr>
            </w:pPr>
          </w:p>
          <w:p w14:paraId="6A795A71" w14:textId="77777777" w:rsidR="00AA0F79" w:rsidRPr="005647E3" w:rsidRDefault="00AA0F79" w:rsidP="00A1089A">
            <w:pPr>
              <w:rPr>
                <w:rFonts w:ascii="Times New Roman" w:hAnsi="Times New Roman" w:cs="Times New Roman"/>
                <w:sz w:val="16"/>
                <w:szCs w:val="16"/>
                <w:lang w:val="en-SG"/>
              </w:rPr>
            </w:pPr>
          </w:p>
          <w:p w14:paraId="4C8F99D6" w14:textId="77777777" w:rsidR="00AA0F79" w:rsidRPr="005647E3" w:rsidRDefault="00AA0F79" w:rsidP="00A1089A">
            <w:pPr>
              <w:rPr>
                <w:rFonts w:ascii="Times New Roman" w:hAnsi="Times New Roman" w:cs="Times New Roman"/>
                <w:sz w:val="16"/>
                <w:szCs w:val="16"/>
                <w:lang w:val="en-SG"/>
              </w:rPr>
            </w:pPr>
          </w:p>
        </w:tc>
      </w:tr>
      <w:tr w:rsidR="00AA0F79" w:rsidRPr="005647E3" w14:paraId="3F5F8BA6" w14:textId="77777777" w:rsidTr="00C61495">
        <w:trPr>
          <w:trHeight w:val="2587"/>
        </w:trPr>
        <w:tc>
          <w:tcPr>
            <w:tcW w:w="1528" w:type="dxa"/>
            <w:tcBorders>
              <w:bottom w:val="single" w:sz="4" w:space="0" w:color="auto"/>
            </w:tcBorders>
          </w:tcPr>
          <w:p w14:paraId="6BEB32BB" w14:textId="77777777" w:rsidR="00AA0F79" w:rsidRPr="005647E3" w:rsidRDefault="00AA0F79" w:rsidP="00A1089A">
            <w:pPr>
              <w:rPr>
                <w:rFonts w:ascii="Times New Roman" w:hAnsi="Times New Roman" w:cs="Times New Roman"/>
                <w:sz w:val="16"/>
                <w:szCs w:val="16"/>
                <w:lang w:val="en-SG"/>
              </w:rPr>
            </w:pPr>
            <w:r w:rsidRPr="005647E3">
              <w:rPr>
                <w:rFonts w:ascii="Times New Roman" w:hAnsi="Times New Roman" w:cs="Times New Roman"/>
                <w:b/>
                <w:bCs/>
                <w:sz w:val="16"/>
                <w:szCs w:val="16"/>
              </w:rPr>
              <w:t>Administrative support</w:t>
            </w:r>
          </w:p>
        </w:tc>
        <w:tc>
          <w:tcPr>
            <w:tcW w:w="2165" w:type="dxa"/>
            <w:tcBorders>
              <w:bottom w:val="single" w:sz="4" w:space="0" w:color="auto"/>
            </w:tcBorders>
          </w:tcPr>
          <w:p w14:paraId="390625CC" w14:textId="77777777" w:rsidR="00AA0F79" w:rsidRPr="005647E3" w:rsidRDefault="00AA0F79" w:rsidP="00A1089A">
            <w:pPr>
              <w:rPr>
                <w:rFonts w:ascii="Times New Roman" w:hAnsi="Times New Roman" w:cs="Times New Roman"/>
                <w:sz w:val="16"/>
                <w:szCs w:val="16"/>
                <w:lang w:val="en-SG"/>
              </w:rPr>
            </w:pPr>
            <w:r w:rsidRPr="005647E3">
              <w:rPr>
                <w:rFonts w:ascii="Times New Roman" w:hAnsi="Times New Roman" w:cs="Times New Roman"/>
                <w:sz w:val="16"/>
                <w:szCs w:val="16"/>
              </w:rPr>
              <w:t>Adequate resources provided for EIA (S1)</w:t>
            </w:r>
          </w:p>
          <w:p w14:paraId="3BE4D24F" w14:textId="77777777" w:rsidR="00AA0F79" w:rsidRPr="005647E3" w:rsidRDefault="00AA0F79" w:rsidP="00A1089A">
            <w:pPr>
              <w:rPr>
                <w:rFonts w:ascii="Times New Roman" w:hAnsi="Times New Roman" w:cs="Times New Roman"/>
                <w:sz w:val="16"/>
                <w:szCs w:val="16"/>
                <w:lang w:val="en-SG"/>
              </w:rPr>
            </w:pPr>
          </w:p>
          <w:p w14:paraId="5464FA50" w14:textId="77777777" w:rsidR="00AA0F79" w:rsidRPr="005647E3" w:rsidRDefault="00AA0F79" w:rsidP="00A1089A">
            <w:pPr>
              <w:rPr>
                <w:rFonts w:ascii="Times New Roman" w:hAnsi="Times New Roman" w:cs="Times New Roman"/>
                <w:sz w:val="16"/>
                <w:szCs w:val="16"/>
              </w:rPr>
            </w:pPr>
          </w:p>
          <w:p w14:paraId="40E3B231" w14:textId="77777777" w:rsidR="00AA0F79" w:rsidRPr="005647E3" w:rsidRDefault="00AA0F79" w:rsidP="00A1089A">
            <w:pPr>
              <w:rPr>
                <w:rFonts w:ascii="Times New Roman" w:hAnsi="Times New Roman" w:cs="Times New Roman"/>
                <w:sz w:val="16"/>
                <w:szCs w:val="16"/>
              </w:rPr>
            </w:pPr>
          </w:p>
          <w:p w14:paraId="7A37E78D" w14:textId="77777777" w:rsidR="00AA0F79" w:rsidRPr="005647E3" w:rsidRDefault="00AA0F79" w:rsidP="00A1089A">
            <w:pPr>
              <w:rPr>
                <w:rFonts w:ascii="Times New Roman" w:hAnsi="Times New Roman" w:cs="Times New Roman"/>
                <w:sz w:val="16"/>
                <w:szCs w:val="16"/>
              </w:rPr>
            </w:pPr>
          </w:p>
          <w:p w14:paraId="4DBAFFB0" w14:textId="77777777" w:rsidR="00AA0F79" w:rsidRPr="005647E3" w:rsidRDefault="00AA0F79" w:rsidP="00A1089A">
            <w:pPr>
              <w:rPr>
                <w:rFonts w:ascii="Times New Roman" w:hAnsi="Times New Roman" w:cs="Times New Roman"/>
                <w:sz w:val="16"/>
                <w:szCs w:val="16"/>
              </w:rPr>
            </w:pPr>
          </w:p>
          <w:p w14:paraId="19EFD955" w14:textId="77777777" w:rsidR="00AA0F79" w:rsidRPr="005647E3" w:rsidRDefault="00AA0F79" w:rsidP="00A1089A">
            <w:pPr>
              <w:rPr>
                <w:rFonts w:ascii="Times New Roman" w:hAnsi="Times New Roman" w:cs="Times New Roman"/>
                <w:sz w:val="16"/>
                <w:szCs w:val="16"/>
              </w:rPr>
            </w:pPr>
          </w:p>
          <w:p w14:paraId="217155EA" w14:textId="77777777" w:rsidR="00AA0F79" w:rsidRPr="005647E3" w:rsidRDefault="00AA0F79" w:rsidP="00A1089A">
            <w:pPr>
              <w:rPr>
                <w:rFonts w:ascii="Times New Roman" w:hAnsi="Times New Roman" w:cs="Times New Roman"/>
                <w:sz w:val="16"/>
                <w:szCs w:val="16"/>
              </w:rPr>
            </w:pPr>
          </w:p>
          <w:p w14:paraId="13F9C927" w14:textId="77777777" w:rsidR="00AA0F79" w:rsidRPr="005647E3" w:rsidRDefault="00AA0F79" w:rsidP="00A1089A">
            <w:pPr>
              <w:rPr>
                <w:rFonts w:ascii="Times New Roman" w:hAnsi="Times New Roman" w:cs="Times New Roman"/>
                <w:sz w:val="16"/>
                <w:szCs w:val="16"/>
              </w:rPr>
            </w:pPr>
          </w:p>
          <w:p w14:paraId="70A69A28" w14:textId="77777777" w:rsidR="00AA0F79" w:rsidRPr="005647E3" w:rsidRDefault="00AA0F79" w:rsidP="00A1089A">
            <w:pPr>
              <w:rPr>
                <w:rFonts w:ascii="Times New Roman" w:hAnsi="Times New Roman" w:cs="Times New Roman"/>
                <w:sz w:val="16"/>
                <w:szCs w:val="16"/>
              </w:rPr>
            </w:pPr>
          </w:p>
          <w:p w14:paraId="4274EB30" w14:textId="77777777" w:rsidR="00AA0F79" w:rsidRPr="005647E3" w:rsidRDefault="00AA0F79" w:rsidP="00A1089A">
            <w:pPr>
              <w:rPr>
                <w:rFonts w:ascii="Times New Roman" w:hAnsi="Times New Roman" w:cs="Times New Roman"/>
                <w:sz w:val="16"/>
                <w:szCs w:val="16"/>
              </w:rPr>
            </w:pPr>
          </w:p>
          <w:p w14:paraId="1A6F779E" w14:textId="77777777" w:rsidR="00AA0F79" w:rsidRPr="005647E3" w:rsidRDefault="00AA0F79" w:rsidP="00A1089A">
            <w:pPr>
              <w:rPr>
                <w:rFonts w:ascii="Times New Roman" w:hAnsi="Times New Roman" w:cs="Times New Roman"/>
                <w:sz w:val="16"/>
                <w:szCs w:val="16"/>
              </w:rPr>
            </w:pPr>
            <w:r w:rsidRPr="005647E3">
              <w:rPr>
                <w:rFonts w:ascii="Times New Roman" w:hAnsi="Times New Roman" w:cs="Times New Roman"/>
                <w:sz w:val="16"/>
                <w:szCs w:val="16"/>
              </w:rPr>
              <w:t>Training and capacity building. (S3)</w:t>
            </w:r>
          </w:p>
          <w:p w14:paraId="414CA072" w14:textId="77777777" w:rsidR="00AA0F79" w:rsidRPr="005647E3" w:rsidRDefault="00AA0F79" w:rsidP="00A1089A">
            <w:pPr>
              <w:rPr>
                <w:rFonts w:ascii="Times New Roman" w:hAnsi="Times New Roman" w:cs="Times New Roman"/>
                <w:sz w:val="16"/>
                <w:szCs w:val="16"/>
                <w:lang w:val="en-SG"/>
              </w:rPr>
            </w:pPr>
          </w:p>
          <w:p w14:paraId="33B40A29" w14:textId="77777777" w:rsidR="00AA0F79" w:rsidRPr="005647E3" w:rsidRDefault="00AA0F79" w:rsidP="00A1089A">
            <w:pPr>
              <w:rPr>
                <w:rFonts w:ascii="Times New Roman" w:hAnsi="Times New Roman" w:cs="Times New Roman"/>
                <w:sz w:val="16"/>
                <w:szCs w:val="16"/>
                <w:lang w:val="en-SG"/>
              </w:rPr>
            </w:pPr>
          </w:p>
          <w:p w14:paraId="1CF68B15" w14:textId="77777777" w:rsidR="00AA0F79" w:rsidRPr="005647E3" w:rsidRDefault="00AA0F79" w:rsidP="00A1089A">
            <w:pPr>
              <w:rPr>
                <w:rFonts w:ascii="Times New Roman" w:hAnsi="Times New Roman" w:cs="Times New Roman"/>
                <w:sz w:val="16"/>
                <w:szCs w:val="16"/>
                <w:lang w:val="en-SG"/>
              </w:rPr>
            </w:pPr>
          </w:p>
          <w:p w14:paraId="39426358" w14:textId="77777777" w:rsidR="00AA0F79" w:rsidRPr="005647E3" w:rsidRDefault="00AA0F79" w:rsidP="00A1089A">
            <w:pPr>
              <w:rPr>
                <w:rFonts w:ascii="Times New Roman" w:hAnsi="Times New Roman" w:cs="Times New Roman"/>
                <w:sz w:val="16"/>
                <w:szCs w:val="16"/>
                <w:lang w:val="en-SG"/>
              </w:rPr>
            </w:pPr>
          </w:p>
          <w:p w14:paraId="42EA0215" w14:textId="77777777" w:rsidR="00AA0F79" w:rsidRPr="005647E3" w:rsidRDefault="00AA0F79" w:rsidP="00A1089A">
            <w:pPr>
              <w:rPr>
                <w:rFonts w:ascii="Times New Roman" w:hAnsi="Times New Roman" w:cs="Times New Roman"/>
                <w:sz w:val="16"/>
                <w:szCs w:val="16"/>
                <w:lang w:val="en-SG"/>
              </w:rPr>
            </w:pPr>
          </w:p>
          <w:p w14:paraId="265EB4AD" w14:textId="77777777" w:rsidR="00AA0F79" w:rsidRPr="005647E3" w:rsidRDefault="00AA0F79" w:rsidP="00A1089A">
            <w:pPr>
              <w:rPr>
                <w:rFonts w:ascii="Times New Roman" w:hAnsi="Times New Roman" w:cs="Times New Roman"/>
                <w:sz w:val="16"/>
                <w:szCs w:val="16"/>
                <w:lang w:val="en-SG"/>
              </w:rPr>
            </w:pPr>
            <w:r w:rsidRPr="005647E3">
              <w:rPr>
                <w:rFonts w:ascii="Times New Roman" w:hAnsi="Times New Roman" w:cs="Times New Roman"/>
                <w:sz w:val="16"/>
                <w:szCs w:val="16"/>
                <w:lang w:val="en-SG"/>
              </w:rPr>
              <w:t xml:space="preserve">Across-government coordination and support. </w:t>
            </w:r>
            <w:r w:rsidRPr="005647E3">
              <w:rPr>
                <w:rFonts w:ascii="Times New Roman" w:hAnsi="Times New Roman" w:cs="Times New Roman"/>
                <w:sz w:val="16"/>
                <w:szCs w:val="16"/>
              </w:rPr>
              <w:t>(S4)</w:t>
            </w:r>
          </w:p>
        </w:tc>
        <w:tc>
          <w:tcPr>
            <w:tcW w:w="4641" w:type="dxa"/>
            <w:tcBorders>
              <w:bottom w:val="single" w:sz="4" w:space="0" w:color="auto"/>
            </w:tcBorders>
          </w:tcPr>
          <w:p w14:paraId="1A460A8C" w14:textId="77777777" w:rsidR="00AA0F79" w:rsidRPr="005647E3" w:rsidRDefault="00AA0F79" w:rsidP="00A1089A">
            <w:pPr>
              <w:rPr>
                <w:rFonts w:ascii="Times New Roman" w:hAnsi="Times New Roman" w:cs="Times New Roman"/>
                <w:sz w:val="16"/>
                <w:szCs w:val="16"/>
              </w:rPr>
            </w:pPr>
            <w:r w:rsidRPr="005647E3">
              <w:rPr>
                <w:rFonts w:ascii="Times New Roman" w:hAnsi="Times New Roman" w:cs="Times New Roman"/>
                <w:sz w:val="16"/>
                <w:szCs w:val="16"/>
                <w:lang w:val="en-SG"/>
              </w:rPr>
              <w:t xml:space="preserve">There </w:t>
            </w:r>
            <w:r>
              <w:rPr>
                <w:rFonts w:ascii="Times New Roman" w:hAnsi="Times New Roman" w:cs="Times New Roman"/>
                <w:sz w:val="16"/>
                <w:szCs w:val="16"/>
                <w:lang w:val="en-SG"/>
              </w:rPr>
              <w:t>are</w:t>
            </w:r>
            <w:r w:rsidRPr="005647E3">
              <w:rPr>
                <w:rFonts w:ascii="Times New Roman" w:hAnsi="Times New Roman" w:cs="Times New Roman"/>
                <w:sz w:val="16"/>
                <w:szCs w:val="16"/>
                <w:lang w:val="en-SG"/>
              </w:rPr>
              <w:t xml:space="preserve"> adequate financial, human, technical and time resources to implement EIA; </w:t>
            </w:r>
            <w:r w:rsidRPr="005647E3">
              <w:rPr>
                <w:rFonts w:ascii="Times New Roman" w:hAnsi="Times New Roman" w:cs="Times New Roman"/>
                <w:sz w:val="16"/>
                <w:szCs w:val="16"/>
              </w:rPr>
              <w:t xml:space="preserve">existing staff have the appropriate expertise to execute the EIA system; well-qualified, private local consulting firms existed. </w:t>
            </w:r>
          </w:p>
          <w:p w14:paraId="0C0F4B18" w14:textId="77777777" w:rsidR="00AA0F79" w:rsidRPr="005647E3" w:rsidRDefault="00AA0F79" w:rsidP="00A1089A">
            <w:pPr>
              <w:rPr>
                <w:rFonts w:ascii="Times New Roman" w:hAnsi="Times New Roman" w:cs="Times New Roman"/>
                <w:sz w:val="16"/>
                <w:szCs w:val="16"/>
                <w:lang w:val="en-SG"/>
              </w:rPr>
            </w:pPr>
            <w:r w:rsidRPr="005647E3">
              <w:rPr>
                <w:rFonts w:ascii="Times New Roman" w:hAnsi="Times New Roman" w:cs="Times New Roman"/>
                <w:sz w:val="16"/>
                <w:szCs w:val="16"/>
                <w:lang w:val="en-SG"/>
              </w:rPr>
              <w:t xml:space="preserve">There </w:t>
            </w:r>
            <w:r>
              <w:rPr>
                <w:rFonts w:ascii="Times New Roman" w:hAnsi="Times New Roman" w:cs="Times New Roman"/>
                <w:sz w:val="16"/>
                <w:szCs w:val="16"/>
                <w:lang w:val="en-SG"/>
              </w:rPr>
              <w:t>are</w:t>
            </w:r>
            <w:r w:rsidRPr="005647E3">
              <w:rPr>
                <w:rFonts w:ascii="Times New Roman" w:hAnsi="Times New Roman" w:cs="Times New Roman"/>
                <w:sz w:val="16"/>
                <w:szCs w:val="16"/>
                <w:lang w:val="en-SG"/>
              </w:rPr>
              <w:t xml:space="preserve"> adequate financial, human, technical and time resources to implement EIA; </w:t>
            </w:r>
            <w:r w:rsidRPr="005647E3">
              <w:rPr>
                <w:rFonts w:ascii="Times New Roman" w:hAnsi="Times New Roman" w:cs="Times New Roman"/>
                <w:sz w:val="16"/>
                <w:szCs w:val="16"/>
              </w:rPr>
              <w:t xml:space="preserve">existing staff have the appropriate expertise to execute the EIA system. </w:t>
            </w:r>
          </w:p>
          <w:p w14:paraId="41C08DF8" w14:textId="77777777" w:rsidR="00AA0F79" w:rsidRPr="005647E3" w:rsidRDefault="00AA0F79" w:rsidP="00A1089A">
            <w:pPr>
              <w:rPr>
                <w:rFonts w:ascii="Times New Roman" w:hAnsi="Times New Roman" w:cs="Times New Roman"/>
                <w:sz w:val="16"/>
                <w:szCs w:val="16"/>
                <w:lang w:val="en-SG"/>
              </w:rPr>
            </w:pPr>
            <w:r w:rsidRPr="005647E3">
              <w:rPr>
                <w:rFonts w:ascii="Times New Roman" w:hAnsi="Times New Roman" w:cs="Times New Roman"/>
                <w:sz w:val="16"/>
                <w:szCs w:val="16"/>
                <w:lang w:val="en-SG"/>
              </w:rPr>
              <w:t xml:space="preserve">There </w:t>
            </w:r>
            <w:r>
              <w:rPr>
                <w:rFonts w:ascii="Times New Roman" w:hAnsi="Times New Roman" w:cs="Times New Roman"/>
                <w:sz w:val="16"/>
                <w:szCs w:val="16"/>
                <w:lang w:val="en-SG"/>
              </w:rPr>
              <w:t>are</w:t>
            </w:r>
            <w:r w:rsidRPr="005647E3">
              <w:rPr>
                <w:rFonts w:ascii="Times New Roman" w:hAnsi="Times New Roman" w:cs="Times New Roman"/>
                <w:sz w:val="16"/>
                <w:szCs w:val="16"/>
                <w:lang w:val="en-SG"/>
              </w:rPr>
              <w:t xml:space="preserve"> adequate financial, human, technical and time resources to implement EIA.</w:t>
            </w:r>
          </w:p>
          <w:p w14:paraId="13132A0E" w14:textId="77777777" w:rsidR="00AA0F79" w:rsidRPr="005647E3" w:rsidRDefault="00AA0F79" w:rsidP="00A1089A">
            <w:pPr>
              <w:rPr>
                <w:rFonts w:ascii="Times New Roman" w:hAnsi="Times New Roman" w:cs="Times New Roman"/>
                <w:sz w:val="16"/>
                <w:szCs w:val="16"/>
                <w:lang w:val="en-SG"/>
              </w:rPr>
            </w:pPr>
            <w:r w:rsidRPr="005647E3">
              <w:rPr>
                <w:rFonts w:ascii="Times New Roman" w:hAnsi="Times New Roman" w:cs="Times New Roman"/>
                <w:sz w:val="16"/>
                <w:szCs w:val="16"/>
                <w:lang w:val="en-SG"/>
              </w:rPr>
              <w:t>There is a lack of financial, human, technical and time resources to implement EIA.</w:t>
            </w:r>
          </w:p>
          <w:p w14:paraId="61410F16" w14:textId="77777777" w:rsidR="00AA0F79" w:rsidRPr="005647E3" w:rsidRDefault="00AA0F79" w:rsidP="00A1089A">
            <w:pPr>
              <w:rPr>
                <w:rFonts w:ascii="Times New Roman" w:hAnsi="Times New Roman" w:cs="Times New Roman"/>
                <w:sz w:val="16"/>
                <w:szCs w:val="16"/>
                <w:lang w:val="en-SG"/>
              </w:rPr>
            </w:pPr>
          </w:p>
          <w:p w14:paraId="17EC9B15" w14:textId="77777777" w:rsidR="00AA0F79" w:rsidRPr="005647E3" w:rsidRDefault="00AA0F79" w:rsidP="00A1089A">
            <w:pPr>
              <w:rPr>
                <w:rFonts w:ascii="Times New Roman" w:hAnsi="Times New Roman" w:cs="Times New Roman"/>
                <w:sz w:val="16"/>
                <w:szCs w:val="16"/>
                <w:lang w:val="en-SG"/>
              </w:rPr>
            </w:pPr>
            <w:r w:rsidRPr="005647E3">
              <w:rPr>
                <w:rFonts w:ascii="Times New Roman" w:hAnsi="Times New Roman" w:cs="Times New Roman"/>
                <w:sz w:val="16"/>
                <w:szCs w:val="16"/>
                <w:lang w:val="en-SG"/>
              </w:rPr>
              <w:t xml:space="preserve">Provide regular EIA training courses; training courses are formally organized by the environmental authorities. </w:t>
            </w:r>
          </w:p>
          <w:p w14:paraId="6B06312B" w14:textId="77777777" w:rsidR="00AA0F79" w:rsidRPr="005647E3" w:rsidRDefault="00AA0F79" w:rsidP="00A1089A">
            <w:pPr>
              <w:rPr>
                <w:rFonts w:ascii="Times New Roman" w:hAnsi="Times New Roman" w:cs="Times New Roman"/>
                <w:sz w:val="16"/>
                <w:szCs w:val="16"/>
                <w:lang w:val="en-SG"/>
              </w:rPr>
            </w:pPr>
            <w:r w:rsidRPr="005647E3">
              <w:rPr>
                <w:rFonts w:ascii="Times New Roman" w:hAnsi="Times New Roman" w:cs="Times New Roman"/>
                <w:sz w:val="16"/>
                <w:szCs w:val="16"/>
                <w:lang w:val="en-SG"/>
              </w:rPr>
              <w:t xml:space="preserve">Provide regular EIA training courses. </w:t>
            </w:r>
          </w:p>
          <w:p w14:paraId="679935D4" w14:textId="77777777" w:rsidR="00AA0F79" w:rsidRPr="005647E3" w:rsidRDefault="00AA0F79" w:rsidP="00A1089A">
            <w:pPr>
              <w:rPr>
                <w:rFonts w:ascii="Times New Roman" w:hAnsi="Times New Roman" w:cs="Times New Roman"/>
                <w:sz w:val="16"/>
                <w:szCs w:val="16"/>
                <w:lang w:val="en-SG"/>
              </w:rPr>
            </w:pPr>
            <w:r w:rsidRPr="005647E3">
              <w:rPr>
                <w:rFonts w:ascii="Times New Roman" w:hAnsi="Times New Roman" w:cs="Times New Roman"/>
                <w:sz w:val="16"/>
                <w:szCs w:val="16"/>
                <w:lang w:val="en-SG"/>
              </w:rPr>
              <w:t>EIA training courses organized but not regular.</w:t>
            </w:r>
          </w:p>
          <w:p w14:paraId="7BB305EA" w14:textId="77777777" w:rsidR="00AA0F79" w:rsidRPr="005647E3" w:rsidRDefault="00AA0F79" w:rsidP="00A1089A">
            <w:pPr>
              <w:rPr>
                <w:rFonts w:ascii="Times New Roman" w:hAnsi="Times New Roman" w:cs="Times New Roman"/>
                <w:sz w:val="16"/>
                <w:szCs w:val="16"/>
                <w:lang w:val="en-SG"/>
              </w:rPr>
            </w:pPr>
            <w:r w:rsidRPr="005647E3">
              <w:rPr>
                <w:rFonts w:ascii="Times New Roman" w:hAnsi="Times New Roman" w:cs="Times New Roman"/>
                <w:sz w:val="16"/>
                <w:szCs w:val="16"/>
                <w:lang w:val="en-SG"/>
              </w:rPr>
              <w:t xml:space="preserve">EIA training courses have never been organized. </w:t>
            </w:r>
          </w:p>
          <w:p w14:paraId="1DF6E489" w14:textId="77777777" w:rsidR="00AA0F79" w:rsidRPr="005647E3" w:rsidRDefault="00AA0F79" w:rsidP="00A1089A">
            <w:pPr>
              <w:rPr>
                <w:rFonts w:ascii="Times New Roman" w:hAnsi="Times New Roman" w:cs="Times New Roman"/>
                <w:sz w:val="16"/>
                <w:szCs w:val="16"/>
                <w:lang w:val="en-SG"/>
              </w:rPr>
            </w:pPr>
          </w:p>
          <w:p w14:paraId="23AA1F6F" w14:textId="77777777" w:rsidR="00AA0F79" w:rsidRPr="005647E3" w:rsidRDefault="00AA0F79" w:rsidP="00A1089A">
            <w:pPr>
              <w:rPr>
                <w:rFonts w:ascii="Times New Roman" w:hAnsi="Times New Roman" w:cs="Times New Roman"/>
                <w:sz w:val="16"/>
                <w:szCs w:val="16"/>
                <w:lang w:val="en-SG"/>
              </w:rPr>
            </w:pPr>
            <w:r w:rsidRPr="005647E3">
              <w:rPr>
                <w:rFonts w:ascii="Times New Roman" w:hAnsi="Times New Roman" w:cs="Times New Roman"/>
                <w:sz w:val="16"/>
                <w:szCs w:val="16"/>
                <w:lang w:val="en-SG"/>
              </w:rPr>
              <w:t>Formal mechanisms established for integration</w:t>
            </w:r>
            <w:r>
              <w:rPr>
                <w:rFonts w:ascii="Times New Roman" w:hAnsi="Times New Roman" w:cs="Times New Roman"/>
                <w:sz w:val="16"/>
                <w:szCs w:val="16"/>
                <w:lang w:val="en-SG"/>
              </w:rPr>
              <w:t xml:space="preserve"> </w:t>
            </w:r>
            <w:r w:rsidRPr="005647E3">
              <w:rPr>
                <w:rFonts w:ascii="Times New Roman" w:hAnsi="Times New Roman" w:cs="Times New Roman"/>
                <w:sz w:val="16"/>
                <w:szCs w:val="16"/>
                <w:lang w:val="en-SG"/>
              </w:rPr>
              <w:t xml:space="preserve">mechanisms for EIA implementation; integration of interagency, local authorities and the core/regional environmental agencies exist. </w:t>
            </w:r>
          </w:p>
          <w:p w14:paraId="508499A0" w14:textId="77777777" w:rsidR="00AA0F79" w:rsidRPr="005647E3" w:rsidRDefault="00AA0F79" w:rsidP="00A1089A">
            <w:pPr>
              <w:rPr>
                <w:rFonts w:ascii="Times New Roman" w:hAnsi="Times New Roman" w:cs="Times New Roman"/>
                <w:sz w:val="16"/>
                <w:szCs w:val="16"/>
                <w:lang w:val="en-SG"/>
              </w:rPr>
            </w:pPr>
            <w:r w:rsidRPr="005647E3">
              <w:rPr>
                <w:rFonts w:ascii="Times New Roman" w:hAnsi="Times New Roman" w:cs="Times New Roman"/>
                <w:sz w:val="16"/>
                <w:szCs w:val="16"/>
                <w:lang w:val="en-SG"/>
              </w:rPr>
              <w:t xml:space="preserve">Formal mechanisms established for integration/co-ordination mechanisms for EIA implementation; integration of interagency and local authorities exist. </w:t>
            </w:r>
          </w:p>
          <w:p w14:paraId="0A0660BA" w14:textId="77777777" w:rsidR="00AA0F79" w:rsidRPr="005647E3" w:rsidRDefault="00AA0F79" w:rsidP="00A1089A">
            <w:pPr>
              <w:rPr>
                <w:rFonts w:ascii="Times New Roman" w:hAnsi="Times New Roman" w:cs="Times New Roman"/>
                <w:sz w:val="16"/>
                <w:szCs w:val="16"/>
                <w:lang w:val="en-SG"/>
              </w:rPr>
            </w:pPr>
            <w:r w:rsidRPr="005647E3">
              <w:rPr>
                <w:rFonts w:ascii="Times New Roman" w:hAnsi="Times New Roman" w:cs="Times New Roman"/>
                <w:sz w:val="16"/>
                <w:szCs w:val="16"/>
                <w:lang w:val="en-SG"/>
              </w:rPr>
              <w:t>Formal mechanisms established for integration/co-ordination mechanisms for EIA implementation exist.</w:t>
            </w:r>
          </w:p>
          <w:p w14:paraId="31B96BA1" w14:textId="77777777" w:rsidR="00AA0F79" w:rsidRPr="005647E3" w:rsidRDefault="00AA0F79" w:rsidP="00A1089A">
            <w:pPr>
              <w:rPr>
                <w:rFonts w:ascii="Times New Roman" w:hAnsi="Times New Roman" w:cs="Times New Roman"/>
                <w:sz w:val="16"/>
                <w:szCs w:val="16"/>
                <w:lang w:val="en-SG"/>
              </w:rPr>
            </w:pPr>
            <w:r w:rsidRPr="005647E3">
              <w:rPr>
                <w:rFonts w:ascii="Times New Roman" w:hAnsi="Times New Roman" w:cs="Times New Roman"/>
                <w:sz w:val="16"/>
                <w:szCs w:val="16"/>
                <w:lang w:val="en-SG"/>
              </w:rPr>
              <w:t xml:space="preserve">There are no formal mechanisms established for integration/co-ordination mechanism. </w:t>
            </w:r>
          </w:p>
        </w:tc>
        <w:tc>
          <w:tcPr>
            <w:tcW w:w="738" w:type="dxa"/>
            <w:tcBorders>
              <w:bottom w:val="single" w:sz="4" w:space="0" w:color="auto"/>
            </w:tcBorders>
          </w:tcPr>
          <w:p w14:paraId="3162D1D6" w14:textId="77777777" w:rsidR="00AA0F79" w:rsidRPr="005647E3" w:rsidRDefault="00AA0F79" w:rsidP="00A1089A">
            <w:pPr>
              <w:rPr>
                <w:rFonts w:ascii="Times New Roman" w:hAnsi="Times New Roman" w:cs="Times New Roman"/>
                <w:sz w:val="16"/>
                <w:szCs w:val="16"/>
                <w:lang w:val="en-SG"/>
              </w:rPr>
            </w:pPr>
            <w:r w:rsidRPr="005647E3">
              <w:rPr>
                <w:rFonts w:ascii="Times New Roman" w:hAnsi="Times New Roman" w:cs="Times New Roman"/>
                <w:sz w:val="16"/>
                <w:szCs w:val="16"/>
                <w:lang w:val="en-SG"/>
              </w:rPr>
              <w:t>1.00</w:t>
            </w:r>
          </w:p>
          <w:p w14:paraId="3718CA1F" w14:textId="77777777" w:rsidR="00AA0F79" w:rsidRPr="005647E3" w:rsidRDefault="00AA0F79" w:rsidP="00A1089A">
            <w:pPr>
              <w:rPr>
                <w:rFonts w:ascii="Times New Roman" w:hAnsi="Times New Roman" w:cs="Times New Roman"/>
                <w:sz w:val="16"/>
                <w:szCs w:val="16"/>
                <w:lang w:val="en-SG"/>
              </w:rPr>
            </w:pPr>
          </w:p>
          <w:p w14:paraId="4D0ED6C3" w14:textId="77777777" w:rsidR="00AA0F79" w:rsidRPr="005647E3" w:rsidRDefault="00AA0F79" w:rsidP="00A1089A">
            <w:pPr>
              <w:rPr>
                <w:rFonts w:ascii="Times New Roman" w:hAnsi="Times New Roman" w:cs="Times New Roman"/>
                <w:sz w:val="16"/>
                <w:szCs w:val="16"/>
                <w:lang w:val="en-SG"/>
              </w:rPr>
            </w:pPr>
          </w:p>
          <w:p w14:paraId="4D51C5F7" w14:textId="77777777" w:rsidR="00AA0F79" w:rsidRPr="005647E3" w:rsidRDefault="00AA0F79" w:rsidP="00A1089A">
            <w:pPr>
              <w:rPr>
                <w:rFonts w:ascii="Times New Roman" w:hAnsi="Times New Roman" w:cs="Times New Roman"/>
                <w:sz w:val="16"/>
                <w:szCs w:val="16"/>
                <w:lang w:val="en-SG"/>
              </w:rPr>
            </w:pPr>
            <w:r w:rsidRPr="005647E3">
              <w:rPr>
                <w:rFonts w:ascii="Times New Roman" w:hAnsi="Times New Roman" w:cs="Times New Roman"/>
                <w:sz w:val="16"/>
                <w:szCs w:val="16"/>
                <w:lang w:val="en-SG"/>
              </w:rPr>
              <w:t>0.66</w:t>
            </w:r>
          </w:p>
          <w:p w14:paraId="55246760" w14:textId="77777777" w:rsidR="00AA0F79" w:rsidRPr="005647E3" w:rsidRDefault="00AA0F79" w:rsidP="00A1089A">
            <w:pPr>
              <w:rPr>
                <w:rFonts w:ascii="Times New Roman" w:hAnsi="Times New Roman" w:cs="Times New Roman"/>
                <w:sz w:val="16"/>
                <w:szCs w:val="16"/>
                <w:lang w:val="en-SG"/>
              </w:rPr>
            </w:pPr>
          </w:p>
          <w:p w14:paraId="709EB520" w14:textId="77777777" w:rsidR="00AA0F79" w:rsidRPr="005647E3" w:rsidRDefault="00AA0F79" w:rsidP="00A1089A">
            <w:pPr>
              <w:rPr>
                <w:rFonts w:ascii="Times New Roman" w:hAnsi="Times New Roman" w:cs="Times New Roman"/>
                <w:sz w:val="16"/>
                <w:szCs w:val="16"/>
                <w:lang w:val="en-SG"/>
              </w:rPr>
            </w:pPr>
          </w:p>
          <w:p w14:paraId="13977202" w14:textId="77777777" w:rsidR="00AA0F79" w:rsidRPr="005647E3" w:rsidRDefault="00AA0F79" w:rsidP="00A1089A">
            <w:pPr>
              <w:rPr>
                <w:rFonts w:ascii="Times New Roman" w:hAnsi="Times New Roman" w:cs="Times New Roman"/>
                <w:sz w:val="16"/>
                <w:szCs w:val="16"/>
                <w:lang w:val="en-SG"/>
              </w:rPr>
            </w:pPr>
            <w:r w:rsidRPr="005647E3">
              <w:rPr>
                <w:rFonts w:ascii="Times New Roman" w:hAnsi="Times New Roman" w:cs="Times New Roman"/>
                <w:sz w:val="16"/>
                <w:szCs w:val="16"/>
                <w:lang w:val="en-SG"/>
              </w:rPr>
              <w:t>0.33</w:t>
            </w:r>
          </w:p>
          <w:p w14:paraId="33FD6110" w14:textId="77777777" w:rsidR="00AA0F79" w:rsidRPr="005647E3" w:rsidRDefault="00AA0F79" w:rsidP="00A1089A">
            <w:pPr>
              <w:rPr>
                <w:rFonts w:ascii="Times New Roman" w:hAnsi="Times New Roman" w:cs="Times New Roman"/>
                <w:sz w:val="16"/>
                <w:szCs w:val="16"/>
                <w:lang w:val="en-SG"/>
              </w:rPr>
            </w:pPr>
          </w:p>
          <w:p w14:paraId="1A816E58" w14:textId="77777777" w:rsidR="00AA0F79" w:rsidRPr="005647E3" w:rsidRDefault="00AA0F79" w:rsidP="00A1089A">
            <w:pPr>
              <w:rPr>
                <w:rFonts w:ascii="Times New Roman" w:hAnsi="Times New Roman" w:cs="Times New Roman"/>
                <w:sz w:val="16"/>
                <w:szCs w:val="16"/>
                <w:lang w:val="en-SG"/>
              </w:rPr>
            </w:pPr>
            <w:r w:rsidRPr="005647E3">
              <w:rPr>
                <w:rFonts w:ascii="Times New Roman" w:hAnsi="Times New Roman" w:cs="Times New Roman"/>
                <w:sz w:val="16"/>
                <w:szCs w:val="16"/>
                <w:lang w:val="en-SG"/>
              </w:rPr>
              <w:t>0.00</w:t>
            </w:r>
          </w:p>
          <w:p w14:paraId="7272DD0A" w14:textId="77777777" w:rsidR="00AA0F79" w:rsidRPr="005647E3" w:rsidRDefault="00AA0F79" w:rsidP="00A1089A">
            <w:pPr>
              <w:rPr>
                <w:rFonts w:ascii="Times New Roman" w:hAnsi="Times New Roman" w:cs="Times New Roman"/>
                <w:sz w:val="16"/>
                <w:szCs w:val="16"/>
                <w:lang w:val="en-SG"/>
              </w:rPr>
            </w:pPr>
          </w:p>
          <w:p w14:paraId="3B96B5E1" w14:textId="77777777" w:rsidR="00AA0F79" w:rsidRPr="005647E3" w:rsidRDefault="00AA0F79" w:rsidP="00A1089A">
            <w:pPr>
              <w:rPr>
                <w:rFonts w:ascii="Times New Roman" w:hAnsi="Times New Roman" w:cs="Times New Roman"/>
                <w:sz w:val="16"/>
                <w:szCs w:val="16"/>
                <w:lang w:val="en-SG"/>
              </w:rPr>
            </w:pPr>
          </w:p>
          <w:p w14:paraId="1FCC4C49" w14:textId="77777777" w:rsidR="00AA0F79" w:rsidRPr="005647E3" w:rsidRDefault="00AA0F79" w:rsidP="00A1089A">
            <w:pPr>
              <w:rPr>
                <w:rFonts w:ascii="Times New Roman" w:hAnsi="Times New Roman" w:cs="Times New Roman"/>
                <w:sz w:val="16"/>
                <w:szCs w:val="16"/>
                <w:lang w:val="en-SG"/>
              </w:rPr>
            </w:pPr>
            <w:r w:rsidRPr="005647E3">
              <w:rPr>
                <w:rFonts w:ascii="Times New Roman" w:hAnsi="Times New Roman" w:cs="Times New Roman"/>
                <w:sz w:val="16"/>
                <w:szCs w:val="16"/>
                <w:lang w:val="en-SG"/>
              </w:rPr>
              <w:t>1.00</w:t>
            </w:r>
          </w:p>
          <w:p w14:paraId="7B97544C" w14:textId="77777777" w:rsidR="00AA0F79" w:rsidRPr="005647E3" w:rsidRDefault="00AA0F79" w:rsidP="00A1089A">
            <w:pPr>
              <w:rPr>
                <w:rFonts w:ascii="Times New Roman" w:hAnsi="Times New Roman" w:cs="Times New Roman"/>
                <w:sz w:val="16"/>
                <w:szCs w:val="16"/>
                <w:lang w:val="en-SG"/>
              </w:rPr>
            </w:pPr>
          </w:p>
          <w:p w14:paraId="7789E842" w14:textId="77777777" w:rsidR="00AA0F79" w:rsidRPr="005647E3" w:rsidRDefault="00AA0F79" w:rsidP="00A1089A">
            <w:pPr>
              <w:rPr>
                <w:rFonts w:ascii="Times New Roman" w:hAnsi="Times New Roman" w:cs="Times New Roman"/>
                <w:sz w:val="16"/>
                <w:szCs w:val="16"/>
                <w:lang w:val="en-SG"/>
              </w:rPr>
            </w:pPr>
            <w:r w:rsidRPr="005647E3">
              <w:rPr>
                <w:rFonts w:ascii="Times New Roman" w:hAnsi="Times New Roman" w:cs="Times New Roman"/>
                <w:sz w:val="16"/>
                <w:szCs w:val="16"/>
                <w:lang w:val="en-SG"/>
              </w:rPr>
              <w:t>0.66</w:t>
            </w:r>
          </w:p>
          <w:p w14:paraId="00A0278A" w14:textId="77777777" w:rsidR="00AA0F79" w:rsidRPr="005647E3" w:rsidRDefault="00AA0F79" w:rsidP="00A1089A">
            <w:pPr>
              <w:rPr>
                <w:rFonts w:ascii="Times New Roman" w:hAnsi="Times New Roman" w:cs="Times New Roman"/>
                <w:sz w:val="16"/>
                <w:szCs w:val="16"/>
                <w:lang w:val="en-SG"/>
              </w:rPr>
            </w:pPr>
          </w:p>
          <w:p w14:paraId="1B197A7A" w14:textId="77777777" w:rsidR="00AA0F79" w:rsidRPr="005647E3" w:rsidRDefault="00AA0F79" w:rsidP="00A1089A">
            <w:pPr>
              <w:rPr>
                <w:rFonts w:ascii="Times New Roman" w:hAnsi="Times New Roman" w:cs="Times New Roman"/>
                <w:sz w:val="16"/>
                <w:szCs w:val="16"/>
                <w:lang w:val="en-SG"/>
              </w:rPr>
            </w:pPr>
            <w:r w:rsidRPr="005647E3">
              <w:rPr>
                <w:rFonts w:ascii="Times New Roman" w:hAnsi="Times New Roman" w:cs="Times New Roman"/>
                <w:sz w:val="16"/>
                <w:szCs w:val="16"/>
                <w:lang w:val="en-SG"/>
              </w:rPr>
              <w:t>0.33</w:t>
            </w:r>
          </w:p>
          <w:p w14:paraId="3B7C6DA4" w14:textId="77777777" w:rsidR="00AA0F79" w:rsidRPr="005647E3" w:rsidRDefault="00AA0F79" w:rsidP="00A1089A">
            <w:pPr>
              <w:rPr>
                <w:rFonts w:ascii="Times New Roman" w:hAnsi="Times New Roman" w:cs="Times New Roman"/>
                <w:sz w:val="16"/>
                <w:szCs w:val="16"/>
                <w:lang w:val="en-SG"/>
              </w:rPr>
            </w:pPr>
            <w:r w:rsidRPr="005647E3">
              <w:rPr>
                <w:rFonts w:ascii="Times New Roman" w:hAnsi="Times New Roman" w:cs="Times New Roman"/>
                <w:sz w:val="16"/>
                <w:szCs w:val="16"/>
                <w:lang w:val="en-SG"/>
              </w:rPr>
              <w:t>0.00</w:t>
            </w:r>
          </w:p>
          <w:p w14:paraId="2F871152" w14:textId="77777777" w:rsidR="00AA0F79" w:rsidRPr="005647E3" w:rsidRDefault="00AA0F79" w:rsidP="00A1089A">
            <w:pPr>
              <w:rPr>
                <w:rFonts w:ascii="Times New Roman" w:hAnsi="Times New Roman" w:cs="Times New Roman"/>
                <w:sz w:val="16"/>
                <w:szCs w:val="16"/>
                <w:lang w:val="en-SG"/>
              </w:rPr>
            </w:pPr>
          </w:p>
          <w:p w14:paraId="6BB045C3" w14:textId="77777777" w:rsidR="00AA0F79" w:rsidRPr="005647E3" w:rsidRDefault="00AA0F79" w:rsidP="00A1089A">
            <w:pPr>
              <w:rPr>
                <w:rFonts w:ascii="Times New Roman" w:hAnsi="Times New Roman" w:cs="Times New Roman"/>
                <w:sz w:val="16"/>
                <w:szCs w:val="16"/>
                <w:lang w:val="en-SG"/>
              </w:rPr>
            </w:pPr>
            <w:r w:rsidRPr="005647E3">
              <w:rPr>
                <w:rFonts w:ascii="Times New Roman" w:hAnsi="Times New Roman" w:cs="Times New Roman"/>
                <w:sz w:val="16"/>
                <w:szCs w:val="16"/>
                <w:lang w:val="en-SG"/>
              </w:rPr>
              <w:t>1.00</w:t>
            </w:r>
          </w:p>
          <w:p w14:paraId="647134E9" w14:textId="77777777" w:rsidR="00AA0F79" w:rsidRPr="005647E3" w:rsidRDefault="00AA0F79" w:rsidP="00A1089A">
            <w:pPr>
              <w:rPr>
                <w:rFonts w:ascii="Times New Roman" w:hAnsi="Times New Roman" w:cs="Times New Roman"/>
                <w:sz w:val="16"/>
                <w:szCs w:val="16"/>
                <w:lang w:val="en-SG"/>
              </w:rPr>
            </w:pPr>
          </w:p>
          <w:p w14:paraId="6607BE36" w14:textId="77777777" w:rsidR="00AA0F79" w:rsidRPr="005647E3" w:rsidRDefault="00AA0F79" w:rsidP="00A1089A">
            <w:pPr>
              <w:rPr>
                <w:rFonts w:ascii="Times New Roman" w:hAnsi="Times New Roman" w:cs="Times New Roman"/>
                <w:sz w:val="16"/>
                <w:szCs w:val="16"/>
                <w:lang w:val="en-SG"/>
              </w:rPr>
            </w:pPr>
          </w:p>
          <w:p w14:paraId="52190937" w14:textId="77777777" w:rsidR="00AA0F79" w:rsidRPr="005647E3" w:rsidRDefault="00AA0F79" w:rsidP="00A1089A">
            <w:pPr>
              <w:rPr>
                <w:rFonts w:ascii="Times New Roman" w:hAnsi="Times New Roman" w:cs="Times New Roman"/>
                <w:sz w:val="16"/>
                <w:szCs w:val="16"/>
                <w:lang w:val="en-SG"/>
              </w:rPr>
            </w:pPr>
            <w:r w:rsidRPr="005647E3">
              <w:rPr>
                <w:rFonts w:ascii="Times New Roman" w:hAnsi="Times New Roman" w:cs="Times New Roman"/>
                <w:sz w:val="16"/>
                <w:szCs w:val="16"/>
                <w:lang w:val="en-SG"/>
              </w:rPr>
              <w:t>0.66</w:t>
            </w:r>
          </w:p>
          <w:p w14:paraId="25835687" w14:textId="77777777" w:rsidR="00AA0F79" w:rsidRPr="005647E3" w:rsidRDefault="00AA0F79" w:rsidP="00A1089A">
            <w:pPr>
              <w:rPr>
                <w:rFonts w:ascii="Times New Roman" w:hAnsi="Times New Roman" w:cs="Times New Roman"/>
                <w:sz w:val="16"/>
                <w:szCs w:val="16"/>
                <w:lang w:val="en-SG"/>
              </w:rPr>
            </w:pPr>
          </w:p>
          <w:p w14:paraId="3A9B40D3" w14:textId="77777777" w:rsidR="00AA0F79" w:rsidRPr="005647E3" w:rsidRDefault="00AA0F79" w:rsidP="00A1089A">
            <w:pPr>
              <w:rPr>
                <w:rFonts w:ascii="Times New Roman" w:hAnsi="Times New Roman" w:cs="Times New Roman"/>
                <w:sz w:val="16"/>
                <w:szCs w:val="16"/>
                <w:lang w:val="en-SG"/>
              </w:rPr>
            </w:pPr>
          </w:p>
          <w:p w14:paraId="7112B8F0" w14:textId="77777777" w:rsidR="00AA0F79" w:rsidRPr="005647E3" w:rsidRDefault="00AA0F79" w:rsidP="00A1089A">
            <w:pPr>
              <w:rPr>
                <w:rFonts w:ascii="Times New Roman" w:hAnsi="Times New Roman" w:cs="Times New Roman"/>
                <w:sz w:val="16"/>
                <w:szCs w:val="16"/>
                <w:lang w:val="en-SG"/>
              </w:rPr>
            </w:pPr>
            <w:r w:rsidRPr="005647E3">
              <w:rPr>
                <w:rFonts w:ascii="Times New Roman" w:hAnsi="Times New Roman" w:cs="Times New Roman"/>
                <w:sz w:val="16"/>
                <w:szCs w:val="16"/>
                <w:lang w:val="en-SG"/>
              </w:rPr>
              <w:t>0.33</w:t>
            </w:r>
          </w:p>
          <w:p w14:paraId="764DCAAB" w14:textId="77777777" w:rsidR="00AA0F79" w:rsidRPr="005647E3" w:rsidRDefault="00AA0F79" w:rsidP="00A1089A">
            <w:pPr>
              <w:rPr>
                <w:rFonts w:ascii="Times New Roman" w:hAnsi="Times New Roman" w:cs="Times New Roman"/>
                <w:sz w:val="16"/>
                <w:szCs w:val="16"/>
                <w:lang w:val="en-SG"/>
              </w:rPr>
            </w:pPr>
          </w:p>
          <w:p w14:paraId="2164E926" w14:textId="77777777" w:rsidR="00AA0F79" w:rsidRPr="005647E3" w:rsidRDefault="00AA0F79" w:rsidP="00A1089A">
            <w:pPr>
              <w:rPr>
                <w:rFonts w:ascii="Times New Roman" w:hAnsi="Times New Roman" w:cs="Times New Roman"/>
                <w:sz w:val="16"/>
                <w:szCs w:val="16"/>
                <w:lang w:val="en-SG"/>
              </w:rPr>
            </w:pPr>
            <w:r w:rsidRPr="005647E3">
              <w:rPr>
                <w:rFonts w:ascii="Times New Roman" w:hAnsi="Times New Roman" w:cs="Times New Roman"/>
                <w:sz w:val="16"/>
                <w:szCs w:val="16"/>
                <w:lang w:val="en-SG"/>
              </w:rPr>
              <w:t>0.00</w:t>
            </w:r>
          </w:p>
          <w:p w14:paraId="3751275A" w14:textId="77777777" w:rsidR="00AA0F79" w:rsidRPr="005647E3" w:rsidRDefault="00AA0F79" w:rsidP="00A1089A">
            <w:pPr>
              <w:rPr>
                <w:rFonts w:ascii="Times New Roman" w:hAnsi="Times New Roman" w:cs="Times New Roman"/>
                <w:sz w:val="16"/>
                <w:szCs w:val="16"/>
                <w:lang w:val="en-SG"/>
              </w:rPr>
            </w:pPr>
          </w:p>
        </w:tc>
      </w:tr>
    </w:tbl>
    <w:p w14:paraId="766BC7F9" w14:textId="1EF4A654" w:rsidR="00A1089A" w:rsidRDefault="00A1089A">
      <w:pPr>
        <w:rPr>
          <w:rFonts w:ascii="Times New Roman" w:hAnsi="Times New Roman" w:cs="Times New Roman"/>
        </w:rPr>
      </w:pPr>
    </w:p>
    <w:p w14:paraId="0A8D486E" w14:textId="2F5867A5" w:rsidR="0005666D" w:rsidRPr="00E62842" w:rsidRDefault="0005666D" w:rsidP="0005666D">
      <w:pPr>
        <w:rPr>
          <w:rFonts w:ascii="Times New Roman" w:hAnsi="Times New Roman" w:cs="Times New Roman"/>
          <w:sz w:val="18"/>
          <w:szCs w:val="18"/>
        </w:rPr>
      </w:pPr>
      <w:r w:rsidRPr="00E62842">
        <w:rPr>
          <w:rFonts w:ascii="Times New Roman" w:hAnsi="Times New Roman" w:cs="Times New Roman"/>
          <w:sz w:val="18"/>
          <w:szCs w:val="18"/>
        </w:rPr>
        <w:t>Table 2</w:t>
      </w:r>
      <w:r w:rsidR="006C6BDB" w:rsidRPr="00E62842">
        <w:rPr>
          <w:rFonts w:ascii="Times New Roman" w:hAnsi="Times New Roman" w:cs="Times New Roman"/>
          <w:sz w:val="18"/>
          <w:szCs w:val="18"/>
        </w:rPr>
        <w:t>:</w:t>
      </w:r>
      <w:r w:rsidRPr="00E62842">
        <w:rPr>
          <w:rFonts w:ascii="Times New Roman" w:hAnsi="Times New Roman" w:cs="Times New Roman"/>
          <w:sz w:val="18"/>
          <w:szCs w:val="18"/>
        </w:rPr>
        <w:t xml:space="preserve"> </w:t>
      </w:r>
      <w:r w:rsidR="006C6BDB">
        <w:rPr>
          <w:rFonts w:ascii="Times New Roman" w:hAnsi="Times New Roman" w:cs="Times New Roman"/>
          <w:sz w:val="18"/>
          <w:szCs w:val="18"/>
        </w:rPr>
        <w:t>C</w:t>
      </w:r>
      <w:r w:rsidRPr="00E62842">
        <w:rPr>
          <w:rFonts w:ascii="Times New Roman" w:hAnsi="Times New Roman" w:cs="Times New Roman"/>
          <w:sz w:val="18"/>
          <w:szCs w:val="18"/>
        </w:rPr>
        <w:t xml:space="preserve">riteria, attributes and normalized measurements. </w:t>
      </w:r>
    </w:p>
    <w:p w14:paraId="25E22152" w14:textId="6F250C05" w:rsidR="0005666D" w:rsidRDefault="0005666D">
      <w:pPr>
        <w:rPr>
          <w:rFonts w:ascii="Times New Roman" w:hAnsi="Times New Roman" w:cs="Times New Roman"/>
        </w:rPr>
      </w:pPr>
    </w:p>
    <w:p w14:paraId="7B4B15B9" w14:textId="77777777" w:rsidR="0005666D" w:rsidRDefault="0005666D">
      <w:pPr>
        <w:rPr>
          <w:rFonts w:ascii="Times New Roman" w:hAnsi="Times New Roman" w:cs="Times New Roman"/>
        </w:rPr>
      </w:pPr>
    </w:p>
    <w:p w14:paraId="719929BD" w14:textId="50B322E5" w:rsidR="00AA0F79" w:rsidRDefault="003151A6" w:rsidP="00C61495">
      <w:pPr>
        <w:ind w:firstLine="720"/>
        <w:rPr>
          <w:rFonts w:ascii="Times New Roman" w:hAnsi="Times New Roman" w:cs="Times New Roman"/>
        </w:rPr>
      </w:pPr>
      <w:r>
        <w:rPr>
          <w:rFonts w:ascii="Times New Roman" w:hAnsi="Times New Roman" w:cs="Times New Roman"/>
        </w:rPr>
        <w:lastRenderedPageBreak/>
        <w:t xml:space="preserve">At the </w:t>
      </w:r>
      <w:r w:rsidR="009A559C">
        <w:rPr>
          <w:rFonts w:ascii="Times New Roman" w:hAnsi="Times New Roman" w:cs="Times New Roman"/>
        </w:rPr>
        <w:t>fourth</w:t>
      </w:r>
      <w:r w:rsidR="005B3B83">
        <w:rPr>
          <w:rFonts w:ascii="Times New Roman" w:hAnsi="Times New Roman" w:cs="Times New Roman"/>
        </w:rPr>
        <w:t xml:space="preserve"> </w:t>
      </w:r>
      <w:r>
        <w:rPr>
          <w:rFonts w:ascii="Times New Roman" w:hAnsi="Times New Roman" w:cs="Times New Roman"/>
        </w:rPr>
        <w:t xml:space="preserve">stage a </w:t>
      </w:r>
      <w:r w:rsidR="005B3B83">
        <w:rPr>
          <w:rFonts w:ascii="Times New Roman" w:hAnsi="Times New Roman" w:cs="Times New Roman"/>
        </w:rPr>
        <w:t xml:space="preserve">comparative review </w:t>
      </w:r>
      <w:r>
        <w:rPr>
          <w:rFonts w:ascii="Times New Roman" w:hAnsi="Times New Roman" w:cs="Times New Roman"/>
        </w:rPr>
        <w:t xml:space="preserve">of </w:t>
      </w:r>
      <w:r w:rsidR="005B3B83">
        <w:rPr>
          <w:rFonts w:ascii="Times New Roman" w:hAnsi="Times New Roman" w:cs="Times New Roman"/>
        </w:rPr>
        <w:t xml:space="preserve">EIA </w:t>
      </w:r>
      <w:r w:rsidR="002234BD">
        <w:rPr>
          <w:rFonts w:ascii="Times New Roman" w:hAnsi="Times New Roman" w:cs="Times New Roman"/>
        </w:rPr>
        <w:t xml:space="preserve">requirements </w:t>
      </w:r>
      <w:r>
        <w:rPr>
          <w:rFonts w:ascii="Times New Roman" w:hAnsi="Times New Roman" w:cs="Times New Roman"/>
        </w:rPr>
        <w:t xml:space="preserve">based on </w:t>
      </w:r>
      <w:r w:rsidR="009A559C">
        <w:rPr>
          <w:rFonts w:ascii="Times New Roman" w:hAnsi="Times New Roman" w:cs="Times New Roman"/>
        </w:rPr>
        <w:t>EQI</w:t>
      </w:r>
      <w:r>
        <w:rPr>
          <w:rFonts w:ascii="Times New Roman" w:hAnsi="Times New Roman" w:cs="Times New Roman"/>
        </w:rPr>
        <w:t>s</w:t>
      </w:r>
      <w:r w:rsidR="009A559C">
        <w:rPr>
          <w:rFonts w:ascii="Times New Roman" w:hAnsi="Times New Roman" w:cs="Times New Roman"/>
        </w:rPr>
        <w:t xml:space="preserve"> </w:t>
      </w:r>
      <w:r w:rsidR="002234BD">
        <w:rPr>
          <w:rFonts w:ascii="Times New Roman" w:hAnsi="Times New Roman" w:cs="Times New Roman"/>
        </w:rPr>
        <w:t>wa</w:t>
      </w:r>
      <w:r>
        <w:rPr>
          <w:rFonts w:ascii="Times New Roman" w:hAnsi="Times New Roman" w:cs="Times New Roman"/>
        </w:rPr>
        <w:t>s conducted</w:t>
      </w:r>
      <w:r w:rsidR="005B3B83">
        <w:rPr>
          <w:rFonts w:ascii="Times New Roman" w:hAnsi="Times New Roman" w:cs="Times New Roman"/>
        </w:rPr>
        <w:t xml:space="preserve">. </w:t>
      </w:r>
      <w:r w:rsidR="001D5F0F">
        <w:rPr>
          <w:rFonts w:ascii="Times New Roman" w:hAnsi="Times New Roman" w:cs="Times New Roman"/>
        </w:rPr>
        <w:t>Based on the EIA materials collected, authors assigned a score of each attribute of the EQI</w:t>
      </w:r>
      <w:r w:rsidR="001A7809">
        <w:rPr>
          <w:rFonts w:ascii="Times New Roman" w:hAnsi="Times New Roman" w:cs="Times New Roman"/>
        </w:rPr>
        <w:t xml:space="preserve">. </w:t>
      </w:r>
      <w:r w:rsidR="00BE56D1">
        <w:rPr>
          <w:rFonts w:ascii="Times New Roman" w:hAnsi="Times New Roman" w:cs="Times New Roman"/>
        </w:rPr>
        <w:t xml:space="preserve">At this stage </w:t>
      </w:r>
      <w:r w:rsidR="00AA0F79">
        <w:rPr>
          <w:rFonts w:ascii="Times New Roman" w:hAnsi="Times New Roman" w:cs="Times New Roman"/>
        </w:rPr>
        <w:t xml:space="preserve">scores were then aggregated using following equation: </w:t>
      </w:r>
    </w:p>
    <w:p w14:paraId="1BE33A90" w14:textId="77777777" w:rsidR="00AA0F79" w:rsidRDefault="00AA0F79" w:rsidP="00AA0F79">
      <w:pPr>
        <w:rPr>
          <w:rFonts w:ascii="Times New Roman" w:hAnsi="Times New Roman" w:cs="Times New Roman"/>
        </w:rPr>
      </w:pPr>
    </w:p>
    <w:p w14:paraId="774A6660" w14:textId="77777777" w:rsidR="00AA0F79" w:rsidRDefault="00766141" w:rsidP="00AA0F79">
      <w:pPr>
        <w:rPr>
          <w:rFonts w:ascii="Times New Roman" w:hAnsi="Times New Roman" w:cs="Times New Roman"/>
        </w:rPr>
      </w:pPr>
      <m:oMath>
        <m:sSub>
          <m:sSubPr>
            <m:ctrlPr>
              <w:rPr>
                <w:rFonts w:ascii="Cambria Math" w:hAnsi="Cambria Math" w:cs="Times New Roman"/>
                <w:i/>
                <w:sz w:val="20"/>
                <w:szCs w:val="20"/>
              </w:rPr>
            </m:ctrlPr>
          </m:sSubPr>
          <m:e>
            <m:r>
              <w:rPr>
                <w:rFonts w:ascii="Cambria Math" w:hAnsi="Cambria Math" w:cs="Times New Roman"/>
                <w:sz w:val="20"/>
                <w:szCs w:val="20"/>
              </w:rPr>
              <m:t>S</m:t>
            </m:r>
          </m:e>
          <m:sub>
            <m:r>
              <w:rPr>
                <w:rFonts w:ascii="Cambria Math" w:hAnsi="Cambria Math" w:cs="Times New Roman"/>
                <w:sz w:val="20"/>
                <w:szCs w:val="20"/>
              </w:rPr>
              <m:t>PPI</m:t>
            </m:r>
          </m:sub>
        </m:sSub>
        <m:r>
          <w:rPr>
            <w:rFonts w:ascii="Cambria Math" w:hAnsi="Cambria Math" w:cs="Times New Roman"/>
            <w:sz w:val="20"/>
            <w:szCs w:val="20"/>
          </w:rPr>
          <m:t>=</m:t>
        </m:r>
        <m:d>
          <m:dPr>
            <m:begChr m:val="["/>
            <m:endChr m:val="]"/>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W</m:t>
                </m:r>
              </m:e>
              <m:sub>
                <m:r>
                  <w:rPr>
                    <w:rFonts w:ascii="Cambria Math" w:hAnsi="Cambria Math" w:cs="Times New Roman"/>
                    <w:sz w:val="20"/>
                    <w:szCs w:val="20"/>
                  </w:rPr>
                  <m:t>L</m:t>
                </m:r>
              </m:sub>
            </m:sSub>
            <m:d>
              <m:dPr>
                <m:ctrlPr>
                  <w:rPr>
                    <w:rFonts w:ascii="Cambria Math" w:hAnsi="Cambria Math" w:cs="Times New Roman"/>
                    <w:i/>
                    <w:sz w:val="20"/>
                    <w:szCs w:val="20"/>
                  </w:rPr>
                </m:ctrlPr>
              </m:dPr>
              <m:e>
                <m:nary>
                  <m:naryPr>
                    <m:chr m:val="∑"/>
                    <m:ctrlPr>
                      <w:rPr>
                        <w:rFonts w:ascii="Cambria Math" w:hAnsi="Cambria Math" w:cs="Times New Roman"/>
                        <w:sz w:val="20"/>
                        <w:szCs w:val="20"/>
                      </w:rPr>
                    </m:ctrlPr>
                  </m:naryPr>
                  <m:sub>
                    <m:r>
                      <w:rPr>
                        <w:rFonts w:ascii="Cambria Math" w:hAnsi="Cambria Math" w:cs="Times New Roman"/>
                        <w:sz w:val="20"/>
                        <w:szCs w:val="20"/>
                      </w:rPr>
                      <m:t>i=1</m:t>
                    </m:r>
                    <m:ctrlPr>
                      <w:rPr>
                        <w:rFonts w:ascii="Cambria Math" w:hAnsi="Cambria Math" w:cs="Times New Roman"/>
                        <w:i/>
                        <w:sz w:val="20"/>
                        <w:szCs w:val="20"/>
                      </w:rPr>
                    </m:ctrlPr>
                  </m:sub>
                  <m:sup>
                    <m:r>
                      <w:rPr>
                        <w:rFonts w:ascii="Cambria Math" w:hAnsi="Cambria Math" w:cs="Times New Roman"/>
                        <w:sz w:val="20"/>
                        <w:szCs w:val="20"/>
                      </w:rPr>
                      <m:t>3</m:t>
                    </m:r>
                    <m:ctrlPr>
                      <w:rPr>
                        <w:rFonts w:ascii="Cambria Math" w:hAnsi="Cambria Math" w:cs="Times New Roman"/>
                        <w:i/>
                        <w:sz w:val="20"/>
                        <w:szCs w:val="20"/>
                      </w:rPr>
                    </m:ctrlPr>
                  </m:sup>
                  <m:e>
                    <m:sSub>
                      <m:sSubPr>
                        <m:ctrlPr>
                          <w:rPr>
                            <w:rFonts w:ascii="Cambria Math" w:hAnsi="Cambria Math" w:cs="Times New Roman"/>
                            <w:i/>
                            <w:sz w:val="20"/>
                            <w:szCs w:val="20"/>
                          </w:rPr>
                        </m:ctrlPr>
                      </m:sSubPr>
                      <m:e>
                        <m:r>
                          <w:rPr>
                            <w:rFonts w:ascii="Cambria Math" w:hAnsi="Cambria Math" w:cs="Times New Roman"/>
                            <w:sz w:val="20"/>
                            <w:szCs w:val="20"/>
                          </w:rPr>
                          <m:t>L</m:t>
                        </m:r>
                      </m:e>
                      <m:sub>
                        <m:r>
                          <w:rPr>
                            <w:rFonts w:ascii="Cambria Math" w:hAnsi="Cambria Math" w:cs="Times New Roman"/>
                            <w:sz w:val="20"/>
                            <w:szCs w:val="20"/>
                          </w:rPr>
                          <m:t>i</m:t>
                        </m:r>
                      </m:sub>
                    </m:sSub>
                    <m:ctrlPr>
                      <w:rPr>
                        <w:rFonts w:ascii="Cambria Math" w:hAnsi="Cambria Math" w:cs="Times New Roman"/>
                        <w:i/>
                        <w:sz w:val="20"/>
                        <w:szCs w:val="20"/>
                      </w:rPr>
                    </m:ctrlPr>
                  </m:e>
                </m:nary>
                <m:sSub>
                  <m:sSubPr>
                    <m:ctrlPr>
                      <w:rPr>
                        <w:rFonts w:ascii="Cambria Math" w:hAnsi="Cambria Math" w:cs="Times New Roman"/>
                        <w:i/>
                        <w:sz w:val="20"/>
                        <w:szCs w:val="20"/>
                      </w:rPr>
                    </m:ctrlPr>
                  </m:sSubPr>
                  <m:e>
                    <m:r>
                      <w:rPr>
                        <w:rFonts w:ascii="Cambria Math" w:hAnsi="Cambria Math" w:cs="Times New Roman"/>
                        <w:sz w:val="20"/>
                        <w:szCs w:val="20"/>
                      </w:rPr>
                      <m:t>W</m:t>
                    </m:r>
                  </m:e>
                  <m:sub>
                    <m:sSub>
                      <m:sSubPr>
                        <m:ctrlPr>
                          <w:rPr>
                            <w:rFonts w:ascii="Cambria Math" w:hAnsi="Cambria Math" w:cs="Times New Roman"/>
                            <w:i/>
                            <w:sz w:val="20"/>
                            <w:szCs w:val="20"/>
                          </w:rPr>
                        </m:ctrlPr>
                      </m:sSubPr>
                      <m:e>
                        <m:r>
                          <w:rPr>
                            <w:rFonts w:ascii="Cambria Math" w:hAnsi="Cambria Math" w:cs="Times New Roman"/>
                            <w:sz w:val="20"/>
                            <w:szCs w:val="20"/>
                          </w:rPr>
                          <m:t>L</m:t>
                        </m:r>
                      </m:e>
                      <m:sub>
                        <m:r>
                          <w:rPr>
                            <w:rFonts w:ascii="Cambria Math" w:hAnsi="Cambria Math" w:cs="Times New Roman"/>
                            <w:sz w:val="20"/>
                            <w:szCs w:val="20"/>
                          </w:rPr>
                          <m:t>i</m:t>
                        </m:r>
                      </m:sub>
                    </m:sSub>
                  </m:sub>
                </m:sSub>
              </m:e>
            </m:d>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W</m:t>
                </m:r>
              </m:e>
              <m:sub>
                <m:r>
                  <w:rPr>
                    <w:rFonts w:ascii="Cambria Math" w:hAnsi="Cambria Math" w:cs="Times New Roman"/>
                    <w:sz w:val="20"/>
                    <w:szCs w:val="20"/>
                  </w:rPr>
                  <m:t>A</m:t>
                </m:r>
              </m:sub>
            </m:sSub>
            <m:d>
              <m:dPr>
                <m:ctrlPr>
                  <w:rPr>
                    <w:rFonts w:ascii="Cambria Math" w:hAnsi="Cambria Math" w:cs="Times New Roman"/>
                    <w:i/>
                    <w:sz w:val="20"/>
                    <w:szCs w:val="20"/>
                  </w:rPr>
                </m:ctrlPr>
              </m:dPr>
              <m:e>
                <m:nary>
                  <m:naryPr>
                    <m:chr m:val="∑"/>
                    <m:ctrlPr>
                      <w:rPr>
                        <w:rFonts w:ascii="Cambria Math" w:hAnsi="Cambria Math" w:cs="Times New Roman"/>
                        <w:sz w:val="20"/>
                        <w:szCs w:val="20"/>
                      </w:rPr>
                    </m:ctrlPr>
                  </m:naryPr>
                  <m:sub>
                    <m:r>
                      <w:rPr>
                        <w:rFonts w:ascii="Cambria Math" w:hAnsi="Cambria Math" w:cs="Times New Roman"/>
                        <w:sz w:val="20"/>
                        <w:szCs w:val="20"/>
                      </w:rPr>
                      <m:t>i=1</m:t>
                    </m:r>
                    <m:ctrlPr>
                      <w:rPr>
                        <w:rFonts w:ascii="Cambria Math" w:hAnsi="Cambria Math" w:cs="Times New Roman"/>
                        <w:i/>
                        <w:sz w:val="20"/>
                        <w:szCs w:val="20"/>
                      </w:rPr>
                    </m:ctrlPr>
                  </m:sub>
                  <m:sup>
                    <m:r>
                      <w:rPr>
                        <w:rFonts w:ascii="Cambria Math" w:hAnsi="Cambria Math" w:cs="Times New Roman"/>
                        <w:sz w:val="20"/>
                        <w:szCs w:val="20"/>
                      </w:rPr>
                      <m:t>4</m:t>
                    </m:r>
                    <m:ctrlPr>
                      <w:rPr>
                        <w:rFonts w:ascii="Cambria Math" w:hAnsi="Cambria Math" w:cs="Times New Roman"/>
                        <w:i/>
                        <w:sz w:val="20"/>
                        <w:szCs w:val="20"/>
                      </w:rPr>
                    </m:ctrlPr>
                  </m:sup>
                  <m:e>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i</m:t>
                        </m:r>
                      </m:sub>
                    </m:sSub>
                    <m:ctrlPr>
                      <w:rPr>
                        <w:rFonts w:ascii="Cambria Math" w:hAnsi="Cambria Math" w:cs="Times New Roman"/>
                        <w:i/>
                        <w:sz w:val="20"/>
                        <w:szCs w:val="20"/>
                      </w:rPr>
                    </m:ctrlPr>
                  </m:e>
                </m:nary>
                <m:sSub>
                  <m:sSubPr>
                    <m:ctrlPr>
                      <w:rPr>
                        <w:rFonts w:ascii="Cambria Math" w:hAnsi="Cambria Math" w:cs="Times New Roman"/>
                        <w:i/>
                        <w:sz w:val="20"/>
                        <w:szCs w:val="20"/>
                      </w:rPr>
                    </m:ctrlPr>
                  </m:sSubPr>
                  <m:e>
                    <m:r>
                      <w:rPr>
                        <w:rFonts w:ascii="Cambria Math" w:hAnsi="Cambria Math" w:cs="Times New Roman"/>
                        <w:sz w:val="20"/>
                        <w:szCs w:val="20"/>
                      </w:rPr>
                      <m:t>W</m:t>
                    </m:r>
                  </m:e>
                  <m:sub>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i</m:t>
                        </m:r>
                      </m:sub>
                    </m:sSub>
                  </m:sub>
                </m:sSub>
              </m:e>
            </m:d>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W</m:t>
                </m:r>
              </m:e>
              <m:sub>
                <m:r>
                  <w:rPr>
                    <w:rFonts w:ascii="Cambria Math" w:hAnsi="Cambria Math" w:cs="Times New Roman"/>
                    <w:sz w:val="20"/>
                    <w:szCs w:val="20"/>
                  </w:rPr>
                  <m:t>P</m:t>
                </m:r>
              </m:sub>
            </m:sSub>
            <m:d>
              <m:dPr>
                <m:ctrlPr>
                  <w:rPr>
                    <w:rFonts w:ascii="Cambria Math" w:hAnsi="Cambria Math" w:cs="Times New Roman"/>
                    <w:i/>
                    <w:sz w:val="20"/>
                    <w:szCs w:val="20"/>
                  </w:rPr>
                </m:ctrlPr>
              </m:dPr>
              <m:e>
                <m:nary>
                  <m:naryPr>
                    <m:chr m:val="∑"/>
                    <m:ctrlPr>
                      <w:rPr>
                        <w:rFonts w:ascii="Cambria Math" w:hAnsi="Cambria Math" w:cs="Times New Roman"/>
                        <w:sz w:val="20"/>
                        <w:szCs w:val="20"/>
                      </w:rPr>
                    </m:ctrlPr>
                  </m:naryPr>
                  <m:sub>
                    <m:r>
                      <w:rPr>
                        <w:rFonts w:ascii="Cambria Math" w:hAnsi="Cambria Math" w:cs="Times New Roman"/>
                        <w:sz w:val="20"/>
                        <w:szCs w:val="20"/>
                      </w:rPr>
                      <m:t>i=1</m:t>
                    </m:r>
                    <m:ctrlPr>
                      <w:rPr>
                        <w:rFonts w:ascii="Cambria Math" w:hAnsi="Cambria Math" w:cs="Times New Roman"/>
                        <w:i/>
                        <w:sz w:val="20"/>
                        <w:szCs w:val="20"/>
                      </w:rPr>
                    </m:ctrlPr>
                  </m:sub>
                  <m:sup>
                    <m:r>
                      <w:rPr>
                        <w:rFonts w:ascii="Cambria Math" w:hAnsi="Cambria Math" w:cs="Times New Roman"/>
                        <w:sz w:val="20"/>
                        <w:szCs w:val="20"/>
                      </w:rPr>
                      <m:t>3</m:t>
                    </m:r>
                    <m:ctrlPr>
                      <w:rPr>
                        <w:rFonts w:ascii="Cambria Math" w:hAnsi="Cambria Math" w:cs="Times New Roman"/>
                        <w:i/>
                        <w:sz w:val="20"/>
                        <w:szCs w:val="20"/>
                      </w:rPr>
                    </m:ctrlPr>
                  </m:sup>
                  <m:e>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i</m:t>
                        </m:r>
                      </m:sub>
                    </m:sSub>
                    <m:ctrlPr>
                      <w:rPr>
                        <w:rFonts w:ascii="Cambria Math" w:hAnsi="Cambria Math" w:cs="Times New Roman"/>
                        <w:i/>
                        <w:sz w:val="20"/>
                        <w:szCs w:val="20"/>
                      </w:rPr>
                    </m:ctrlPr>
                  </m:e>
                </m:nary>
                <m:sSub>
                  <m:sSubPr>
                    <m:ctrlPr>
                      <w:rPr>
                        <w:rFonts w:ascii="Cambria Math" w:hAnsi="Cambria Math" w:cs="Times New Roman"/>
                        <w:i/>
                        <w:sz w:val="20"/>
                        <w:szCs w:val="20"/>
                      </w:rPr>
                    </m:ctrlPr>
                  </m:sSubPr>
                  <m:e>
                    <m:r>
                      <w:rPr>
                        <w:rFonts w:ascii="Cambria Math" w:hAnsi="Cambria Math" w:cs="Times New Roman"/>
                        <w:sz w:val="20"/>
                        <w:szCs w:val="20"/>
                      </w:rPr>
                      <m:t>W</m:t>
                    </m:r>
                  </m:e>
                  <m:sub>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i</m:t>
                        </m:r>
                      </m:sub>
                    </m:sSub>
                  </m:sub>
                </m:sSub>
              </m:e>
            </m:d>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W</m:t>
                </m:r>
              </m:e>
              <m:sub>
                <m:r>
                  <w:rPr>
                    <w:rFonts w:ascii="Cambria Math" w:hAnsi="Cambria Math" w:cs="Times New Roman"/>
                    <w:sz w:val="20"/>
                    <w:szCs w:val="20"/>
                  </w:rPr>
                  <m:t>D</m:t>
                </m:r>
              </m:sub>
            </m:sSub>
            <m:d>
              <m:dPr>
                <m:ctrlPr>
                  <w:rPr>
                    <w:rFonts w:ascii="Cambria Math" w:hAnsi="Cambria Math" w:cs="Times New Roman"/>
                    <w:i/>
                    <w:sz w:val="20"/>
                    <w:szCs w:val="20"/>
                  </w:rPr>
                </m:ctrlPr>
              </m:dPr>
              <m:e>
                <m:nary>
                  <m:naryPr>
                    <m:chr m:val="∑"/>
                    <m:ctrlPr>
                      <w:rPr>
                        <w:rFonts w:ascii="Cambria Math" w:hAnsi="Cambria Math" w:cs="Times New Roman"/>
                        <w:sz w:val="20"/>
                        <w:szCs w:val="20"/>
                      </w:rPr>
                    </m:ctrlPr>
                  </m:naryPr>
                  <m:sub>
                    <m:r>
                      <w:rPr>
                        <w:rFonts w:ascii="Cambria Math" w:hAnsi="Cambria Math" w:cs="Times New Roman"/>
                        <w:sz w:val="20"/>
                        <w:szCs w:val="20"/>
                      </w:rPr>
                      <m:t>i=1</m:t>
                    </m:r>
                    <m:ctrlPr>
                      <w:rPr>
                        <w:rFonts w:ascii="Cambria Math" w:hAnsi="Cambria Math" w:cs="Times New Roman"/>
                        <w:i/>
                        <w:sz w:val="20"/>
                        <w:szCs w:val="20"/>
                      </w:rPr>
                    </m:ctrlPr>
                  </m:sub>
                  <m:sup>
                    <m:r>
                      <w:rPr>
                        <w:rFonts w:ascii="Cambria Math" w:hAnsi="Cambria Math" w:cs="Times New Roman"/>
                        <w:sz w:val="20"/>
                        <w:szCs w:val="20"/>
                      </w:rPr>
                      <m:t>3</m:t>
                    </m:r>
                    <m:ctrlPr>
                      <w:rPr>
                        <w:rFonts w:ascii="Cambria Math" w:hAnsi="Cambria Math" w:cs="Times New Roman"/>
                        <w:i/>
                        <w:sz w:val="20"/>
                        <w:szCs w:val="20"/>
                      </w:rPr>
                    </m:ctrlPr>
                  </m:sup>
                  <m:e>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i</m:t>
                        </m:r>
                      </m:sub>
                    </m:sSub>
                    <m:ctrlPr>
                      <w:rPr>
                        <w:rFonts w:ascii="Cambria Math" w:hAnsi="Cambria Math" w:cs="Times New Roman"/>
                        <w:i/>
                        <w:sz w:val="20"/>
                        <w:szCs w:val="20"/>
                      </w:rPr>
                    </m:ctrlPr>
                  </m:e>
                </m:nary>
                <m:sSub>
                  <m:sSubPr>
                    <m:ctrlPr>
                      <w:rPr>
                        <w:rFonts w:ascii="Cambria Math" w:hAnsi="Cambria Math" w:cs="Times New Roman"/>
                        <w:i/>
                        <w:sz w:val="20"/>
                        <w:szCs w:val="20"/>
                      </w:rPr>
                    </m:ctrlPr>
                  </m:sSubPr>
                  <m:e>
                    <m:r>
                      <w:rPr>
                        <w:rFonts w:ascii="Cambria Math" w:hAnsi="Cambria Math" w:cs="Times New Roman"/>
                        <w:sz w:val="20"/>
                        <w:szCs w:val="20"/>
                      </w:rPr>
                      <m:t>W</m:t>
                    </m:r>
                  </m:e>
                  <m:sub>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i</m:t>
                        </m:r>
                      </m:sub>
                    </m:sSub>
                  </m:sub>
                </m:sSub>
              </m:e>
            </m:d>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W</m:t>
                </m:r>
              </m:e>
              <m:sub>
                <m:r>
                  <w:rPr>
                    <w:rFonts w:ascii="Cambria Math" w:hAnsi="Cambria Math" w:cs="Times New Roman"/>
                    <w:sz w:val="20"/>
                    <w:szCs w:val="20"/>
                  </w:rPr>
                  <m:t>S</m:t>
                </m:r>
              </m:sub>
            </m:sSub>
            <m:d>
              <m:dPr>
                <m:ctrlPr>
                  <w:rPr>
                    <w:rFonts w:ascii="Cambria Math" w:hAnsi="Cambria Math" w:cs="Times New Roman"/>
                    <w:i/>
                    <w:sz w:val="20"/>
                    <w:szCs w:val="20"/>
                  </w:rPr>
                </m:ctrlPr>
              </m:dPr>
              <m:e>
                <m:nary>
                  <m:naryPr>
                    <m:chr m:val="∑"/>
                    <m:ctrlPr>
                      <w:rPr>
                        <w:rFonts w:ascii="Cambria Math" w:hAnsi="Cambria Math" w:cs="Times New Roman"/>
                        <w:sz w:val="20"/>
                        <w:szCs w:val="20"/>
                      </w:rPr>
                    </m:ctrlPr>
                  </m:naryPr>
                  <m:sub>
                    <m:r>
                      <w:rPr>
                        <w:rFonts w:ascii="Cambria Math" w:hAnsi="Cambria Math" w:cs="Times New Roman"/>
                        <w:sz w:val="20"/>
                        <w:szCs w:val="20"/>
                      </w:rPr>
                      <m:t>i=1</m:t>
                    </m:r>
                    <m:ctrlPr>
                      <w:rPr>
                        <w:rFonts w:ascii="Cambria Math" w:hAnsi="Cambria Math" w:cs="Times New Roman"/>
                        <w:i/>
                        <w:sz w:val="20"/>
                        <w:szCs w:val="20"/>
                      </w:rPr>
                    </m:ctrlPr>
                  </m:sub>
                  <m:sup>
                    <m:r>
                      <w:rPr>
                        <w:rFonts w:ascii="Cambria Math" w:hAnsi="Cambria Math" w:cs="Times New Roman"/>
                        <w:sz w:val="20"/>
                        <w:szCs w:val="20"/>
                      </w:rPr>
                      <m:t>2</m:t>
                    </m:r>
                    <m:ctrlPr>
                      <w:rPr>
                        <w:rFonts w:ascii="Cambria Math" w:hAnsi="Cambria Math" w:cs="Times New Roman"/>
                        <w:i/>
                        <w:sz w:val="20"/>
                        <w:szCs w:val="20"/>
                      </w:rPr>
                    </m:ctrlPr>
                  </m:sup>
                  <m:e>
                    <m:sSub>
                      <m:sSubPr>
                        <m:ctrlPr>
                          <w:rPr>
                            <w:rFonts w:ascii="Cambria Math" w:hAnsi="Cambria Math" w:cs="Times New Roman"/>
                            <w:i/>
                            <w:sz w:val="20"/>
                            <w:szCs w:val="20"/>
                          </w:rPr>
                        </m:ctrlPr>
                      </m:sSubPr>
                      <m:e>
                        <m:r>
                          <w:rPr>
                            <w:rFonts w:ascii="Cambria Math" w:hAnsi="Cambria Math" w:cs="Times New Roman"/>
                            <w:sz w:val="20"/>
                            <w:szCs w:val="20"/>
                          </w:rPr>
                          <m:t>S</m:t>
                        </m:r>
                      </m:e>
                      <m:sub>
                        <m:r>
                          <w:rPr>
                            <w:rFonts w:ascii="Cambria Math" w:hAnsi="Cambria Math" w:cs="Times New Roman"/>
                            <w:sz w:val="20"/>
                            <w:szCs w:val="20"/>
                          </w:rPr>
                          <m:t>i</m:t>
                        </m:r>
                      </m:sub>
                    </m:sSub>
                    <m:ctrlPr>
                      <w:rPr>
                        <w:rFonts w:ascii="Cambria Math" w:hAnsi="Cambria Math" w:cs="Times New Roman"/>
                        <w:i/>
                        <w:sz w:val="20"/>
                        <w:szCs w:val="20"/>
                      </w:rPr>
                    </m:ctrlPr>
                  </m:e>
                </m:nary>
                <m:sSub>
                  <m:sSubPr>
                    <m:ctrlPr>
                      <w:rPr>
                        <w:rFonts w:ascii="Cambria Math" w:hAnsi="Cambria Math" w:cs="Times New Roman"/>
                        <w:i/>
                        <w:sz w:val="20"/>
                        <w:szCs w:val="20"/>
                      </w:rPr>
                    </m:ctrlPr>
                  </m:sSubPr>
                  <m:e>
                    <m:r>
                      <w:rPr>
                        <w:rFonts w:ascii="Cambria Math" w:hAnsi="Cambria Math" w:cs="Times New Roman"/>
                        <w:sz w:val="20"/>
                        <w:szCs w:val="20"/>
                      </w:rPr>
                      <m:t>W</m:t>
                    </m:r>
                  </m:e>
                  <m:sub>
                    <m:sSub>
                      <m:sSubPr>
                        <m:ctrlPr>
                          <w:rPr>
                            <w:rFonts w:ascii="Cambria Math" w:hAnsi="Cambria Math" w:cs="Times New Roman"/>
                            <w:i/>
                            <w:sz w:val="20"/>
                            <w:szCs w:val="20"/>
                          </w:rPr>
                        </m:ctrlPr>
                      </m:sSubPr>
                      <m:e>
                        <m:r>
                          <w:rPr>
                            <w:rFonts w:ascii="Cambria Math" w:hAnsi="Cambria Math" w:cs="Times New Roman"/>
                            <w:sz w:val="20"/>
                            <w:szCs w:val="20"/>
                          </w:rPr>
                          <m:t>S</m:t>
                        </m:r>
                      </m:e>
                      <m:sub>
                        <m:r>
                          <w:rPr>
                            <w:rFonts w:ascii="Cambria Math" w:hAnsi="Cambria Math" w:cs="Times New Roman"/>
                            <w:sz w:val="20"/>
                            <w:szCs w:val="20"/>
                          </w:rPr>
                          <m:t>i</m:t>
                        </m:r>
                      </m:sub>
                    </m:sSub>
                  </m:sub>
                </m:sSub>
              </m:e>
            </m:d>
          </m:e>
        </m:d>
        <m:r>
          <w:rPr>
            <w:rFonts w:ascii="Cambria Math" w:hAnsi="Cambria Math" w:cs="Times New Roman"/>
            <w:sz w:val="20"/>
            <w:szCs w:val="20"/>
          </w:rPr>
          <m:t xml:space="preserve"> </m:t>
        </m:r>
      </m:oMath>
      <w:r w:rsidR="00AA0F79" w:rsidRPr="005647E3">
        <w:rPr>
          <w:rFonts w:ascii="Times New Roman" w:hAnsi="Times New Roman" w:cs="Times New Roman"/>
        </w:rPr>
        <w:fldChar w:fldCharType="begin"/>
      </w:r>
      <w:r w:rsidR="00AA0F79" w:rsidRPr="005647E3">
        <w:rPr>
          <w:rFonts w:ascii="Times New Roman" w:hAnsi="Times New Roman" w:cs="Times New Roman"/>
        </w:rPr>
        <w:instrText xml:space="preserve"> QUOTE  </w:instrText>
      </w:r>
      <w:r w:rsidR="00AA0F79" w:rsidRPr="005647E3">
        <w:rPr>
          <w:rFonts w:ascii="Times New Roman" w:hAnsi="Times New Roman" w:cs="Times New Roman"/>
        </w:rPr>
        <w:fldChar w:fldCharType="end"/>
      </w:r>
      <w:r w:rsidR="00AA0F79" w:rsidRPr="000B3144">
        <w:rPr>
          <w:rFonts w:ascii="Times New Roman" w:hAnsi="Times New Roman" w:cs="Times New Roman"/>
        </w:rPr>
        <w:t>(2)</w:t>
      </w:r>
    </w:p>
    <w:p w14:paraId="7C465653" w14:textId="77777777" w:rsidR="00AA0F79" w:rsidRDefault="00AA0F79" w:rsidP="00AA0F79">
      <w:pPr>
        <w:rPr>
          <w:rFonts w:ascii="Times New Roman" w:hAnsi="Times New Roman" w:cs="Times New Roman"/>
        </w:rPr>
      </w:pPr>
    </w:p>
    <w:p w14:paraId="316AAC42" w14:textId="749A92B6" w:rsidR="00AA0F79" w:rsidRDefault="00AA0F79" w:rsidP="00AA0F79">
      <w:pPr>
        <w:rPr>
          <w:rFonts w:ascii="Times New Roman" w:hAnsi="Times New Roman" w:cs="Times New Roman"/>
        </w:rPr>
      </w:pPr>
      <w:r w:rsidRPr="00FB008F">
        <w:rPr>
          <w:rFonts w:ascii="Times New Roman" w:hAnsi="Times New Roman" w:cs="Times New Roman"/>
        </w:rPr>
        <w:t>Where</w:t>
      </w:r>
      <w:r>
        <w:rPr>
          <w:rFonts w:ascii="Times New Roman" w:hAnsi="Times New Roman" w:cs="Times New Roman"/>
        </w:rPr>
        <w:t>:</w:t>
      </w:r>
      <w:r w:rsidRPr="00FB008F">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oMath>
      <w:r w:rsidRPr="00FB008F">
        <w:rPr>
          <w:rFonts w:ascii="Times New Roman" w:hAnsi="Times New Roman" w:cs="Times New Roman"/>
        </w:rPr>
        <w:t xml:space="preserve"> refer</w:t>
      </w:r>
      <w:r>
        <w:rPr>
          <w:rFonts w:ascii="Times New Roman" w:hAnsi="Times New Roman" w:cs="Times New Roman"/>
        </w:rPr>
        <w:t>s</w:t>
      </w:r>
      <w:r w:rsidRPr="00FB008F">
        <w:rPr>
          <w:rFonts w:ascii="Times New Roman" w:hAnsi="Times New Roman" w:cs="Times New Roman"/>
        </w:rPr>
        <w:t xml:space="preserve"> to the score of each attribute;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 xml:space="preserve">x </m:t>
            </m:r>
          </m:sub>
        </m:sSub>
      </m:oMath>
      <w:r w:rsidRPr="00FB008F">
        <w:rPr>
          <w:rFonts w:ascii="Times New Roman" w:hAnsi="Times New Roman" w:cs="Times New Roman"/>
        </w:rPr>
        <w:t xml:space="preserve"> refer</w:t>
      </w:r>
      <w:r>
        <w:rPr>
          <w:rFonts w:ascii="Times New Roman" w:hAnsi="Times New Roman" w:cs="Times New Roman"/>
        </w:rPr>
        <w:t>s</w:t>
      </w:r>
      <w:r w:rsidRPr="00FB008F">
        <w:rPr>
          <w:rFonts w:ascii="Times New Roman" w:hAnsi="Times New Roman" w:cs="Times New Roman"/>
        </w:rPr>
        <w:t xml:space="preserve"> to the weight of each criteri</w:t>
      </w:r>
      <w:r>
        <w:rPr>
          <w:rFonts w:ascii="Times New Roman" w:hAnsi="Times New Roman" w:cs="Times New Roman"/>
        </w:rPr>
        <w:t>on</w:t>
      </w:r>
      <w:r w:rsidRPr="00FB008F">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W</m:t>
            </m:r>
          </m:e>
          <m: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sub>
        </m:sSub>
      </m:oMath>
      <w:r w:rsidRPr="00FB008F">
        <w:rPr>
          <w:rFonts w:ascii="Times New Roman" w:hAnsi="Times New Roman" w:cs="Times New Roman"/>
        </w:rPr>
        <w:t xml:space="preserve"> refers</w:t>
      </w:r>
      <w:r w:rsidR="00161F4F">
        <w:rPr>
          <w:rFonts w:ascii="Times New Roman" w:hAnsi="Times New Roman" w:cs="Times New Roman"/>
        </w:rPr>
        <w:t xml:space="preserve"> to</w:t>
      </w:r>
      <w:r w:rsidRPr="00FB008F">
        <w:rPr>
          <w:rFonts w:ascii="Times New Roman" w:hAnsi="Times New Roman" w:cs="Times New Roman"/>
        </w:rPr>
        <w:t xml:space="preserve"> the weights of each attribute.</w:t>
      </w:r>
    </w:p>
    <w:p w14:paraId="68FB4A9F" w14:textId="77777777" w:rsidR="002234BD" w:rsidRPr="00FB008F" w:rsidRDefault="002234BD" w:rsidP="00AA0F79">
      <w:pPr>
        <w:rPr>
          <w:rFonts w:ascii="Times New Roman" w:hAnsi="Times New Roman" w:cs="Times New Roman"/>
        </w:rPr>
      </w:pPr>
    </w:p>
    <w:p w14:paraId="18E79F02" w14:textId="370AEAF3" w:rsidR="002234BD" w:rsidRDefault="002C189A" w:rsidP="002234BD">
      <w:pPr>
        <w:ind w:firstLine="720"/>
        <w:rPr>
          <w:rFonts w:ascii="Times New Roman" w:hAnsi="Times New Roman" w:cs="Times New Roman"/>
        </w:rPr>
      </w:pPr>
      <w:r>
        <w:rPr>
          <w:rFonts w:ascii="Times New Roman" w:hAnsi="Times New Roman" w:cs="Times New Roman"/>
        </w:rPr>
        <w:t>Whilst</w:t>
      </w:r>
      <w:r w:rsidR="009256C5">
        <w:rPr>
          <w:rFonts w:ascii="Times New Roman" w:hAnsi="Times New Roman" w:cs="Times New Roman"/>
        </w:rPr>
        <w:t xml:space="preserve"> comparative evaluation </w:t>
      </w:r>
      <w:r>
        <w:rPr>
          <w:rFonts w:ascii="Times New Roman" w:hAnsi="Times New Roman" w:cs="Times New Roman"/>
        </w:rPr>
        <w:t xml:space="preserve">is the </w:t>
      </w:r>
      <w:r w:rsidR="009256C5">
        <w:rPr>
          <w:rFonts w:ascii="Times New Roman" w:hAnsi="Times New Roman" w:cs="Times New Roman"/>
        </w:rPr>
        <w:t xml:space="preserve">primary goal </w:t>
      </w:r>
      <w:r>
        <w:rPr>
          <w:rFonts w:ascii="Times New Roman" w:hAnsi="Times New Roman" w:cs="Times New Roman"/>
        </w:rPr>
        <w:t xml:space="preserve">of </w:t>
      </w:r>
      <w:r w:rsidR="009256C5">
        <w:rPr>
          <w:rFonts w:ascii="Times New Roman" w:hAnsi="Times New Roman" w:cs="Times New Roman"/>
        </w:rPr>
        <w:t xml:space="preserve">analysis, </w:t>
      </w:r>
      <w:r>
        <w:rPr>
          <w:rFonts w:ascii="Times New Roman" w:hAnsi="Times New Roman" w:cs="Times New Roman"/>
        </w:rPr>
        <w:t xml:space="preserve">the authors also explored </w:t>
      </w:r>
      <w:r w:rsidR="009256C5">
        <w:rPr>
          <w:rFonts w:ascii="Times New Roman" w:hAnsi="Times New Roman" w:cs="Times New Roman"/>
        </w:rPr>
        <w:t xml:space="preserve">any association between the quality of EIA systems and the country’s GDP. </w:t>
      </w:r>
      <w:r w:rsidR="006E77C5">
        <w:rPr>
          <w:rFonts w:ascii="Times New Roman" w:hAnsi="Times New Roman" w:cs="Times New Roman"/>
        </w:rPr>
        <w:t>For this</w:t>
      </w:r>
      <w:r>
        <w:rPr>
          <w:rFonts w:ascii="Times New Roman" w:hAnsi="Times New Roman" w:cs="Times New Roman"/>
        </w:rPr>
        <w:t xml:space="preserve"> purpose</w:t>
      </w:r>
      <w:r w:rsidR="006E77C5">
        <w:rPr>
          <w:rFonts w:ascii="Times New Roman" w:hAnsi="Times New Roman" w:cs="Times New Roman"/>
        </w:rPr>
        <w:t xml:space="preserve">, </w:t>
      </w:r>
      <w:r w:rsidR="00AA0F79">
        <w:rPr>
          <w:rFonts w:ascii="Times New Roman" w:hAnsi="Times New Roman" w:cs="Times New Roman"/>
        </w:rPr>
        <w:t xml:space="preserve">the </w:t>
      </w:r>
      <w:r w:rsidR="00AA0F79" w:rsidRPr="00C31BA6">
        <w:rPr>
          <w:rFonts w:ascii="Times New Roman" w:hAnsi="Times New Roman" w:cs="Times New Roman"/>
        </w:rPr>
        <w:t xml:space="preserve">correlation between </w:t>
      </w:r>
      <w:r w:rsidR="00AA0F79">
        <w:rPr>
          <w:rFonts w:ascii="Times New Roman" w:hAnsi="Times New Roman" w:cs="Times New Roman"/>
        </w:rPr>
        <w:t xml:space="preserve">a </w:t>
      </w:r>
      <w:r w:rsidR="00AA0F79" w:rsidRPr="00C31BA6">
        <w:rPr>
          <w:rFonts w:ascii="Times New Roman" w:hAnsi="Times New Roman" w:cs="Times New Roman"/>
        </w:rPr>
        <w:t>country</w:t>
      </w:r>
      <w:r w:rsidR="00AA0F79">
        <w:rPr>
          <w:rFonts w:ascii="Times New Roman" w:hAnsi="Times New Roman" w:cs="Times New Roman"/>
        </w:rPr>
        <w:t>’s</w:t>
      </w:r>
      <w:r w:rsidR="00AA0F79" w:rsidRPr="00C31BA6">
        <w:rPr>
          <w:rFonts w:ascii="Times New Roman" w:hAnsi="Times New Roman" w:cs="Times New Roman"/>
        </w:rPr>
        <w:t xml:space="preserve"> </w:t>
      </w:r>
      <w:r w:rsidR="00AA0F79">
        <w:rPr>
          <w:rFonts w:ascii="Times New Roman" w:hAnsi="Times New Roman" w:cs="Times New Roman"/>
        </w:rPr>
        <w:t>GDP per capita and ensuing E</w:t>
      </w:r>
      <w:r w:rsidR="0029607C">
        <w:rPr>
          <w:rFonts w:ascii="Times New Roman" w:hAnsi="Times New Roman" w:cs="Times New Roman"/>
        </w:rPr>
        <w:t>Q</w:t>
      </w:r>
      <w:r w:rsidR="00AA0F79">
        <w:rPr>
          <w:rFonts w:ascii="Times New Roman" w:hAnsi="Times New Roman" w:cs="Times New Roman"/>
        </w:rPr>
        <w:t xml:space="preserve">I scores </w:t>
      </w:r>
      <w:r w:rsidR="00521922">
        <w:rPr>
          <w:rFonts w:ascii="Times New Roman" w:hAnsi="Times New Roman" w:cs="Times New Roman"/>
        </w:rPr>
        <w:t>was</w:t>
      </w:r>
      <w:r w:rsidR="00AA0F79">
        <w:rPr>
          <w:rFonts w:ascii="Times New Roman" w:hAnsi="Times New Roman" w:cs="Times New Roman"/>
        </w:rPr>
        <w:t xml:space="preserve"> determined, </w:t>
      </w:r>
      <w:r w:rsidR="00AA0F79" w:rsidRPr="00C31BA6">
        <w:rPr>
          <w:rFonts w:ascii="Times New Roman" w:hAnsi="Times New Roman" w:cs="Times New Roman"/>
        </w:rPr>
        <w:t>us</w:t>
      </w:r>
      <w:r w:rsidR="00AA0F79">
        <w:rPr>
          <w:rFonts w:ascii="Times New Roman" w:hAnsi="Times New Roman" w:cs="Times New Roman"/>
        </w:rPr>
        <w:t>ing</w:t>
      </w:r>
      <w:r w:rsidR="00AA0F79" w:rsidRPr="00C31BA6">
        <w:rPr>
          <w:rFonts w:ascii="Times New Roman" w:hAnsi="Times New Roman" w:cs="Times New Roman"/>
        </w:rPr>
        <w:t xml:space="preserve"> Pearson Correlation</w:t>
      </w:r>
      <w:r w:rsidR="00AA0F79">
        <w:rPr>
          <w:rFonts w:ascii="Times New Roman" w:hAnsi="Times New Roman" w:cs="Times New Roman"/>
        </w:rPr>
        <w:t>.</w:t>
      </w:r>
      <w:r w:rsidR="00AA0F79" w:rsidRPr="00C31BA6">
        <w:rPr>
          <w:rFonts w:ascii="Times New Roman" w:hAnsi="Times New Roman" w:cs="Times New Roman"/>
        </w:rPr>
        <w:t xml:space="preserve"> </w:t>
      </w:r>
      <w:r w:rsidR="005B21D6">
        <w:rPr>
          <w:rFonts w:ascii="Times New Roman" w:hAnsi="Times New Roman" w:cs="Times New Roman"/>
        </w:rPr>
        <w:t>For simple correlation purpose</w:t>
      </w:r>
      <w:r>
        <w:rPr>
          <w:rFonts w:ascii="Times New Roman" w:hAnsi="Times New Roman" w:cs="Times New Roman"/>
        </w:rPr>
        <w:t>s</w:t>
      </w:r>
      <w:r w:rsidR="005B21D6">
        <w:rPr>
          <w:rFonts w:ascii="Times New Roman" w:hAnsi="Times New Roman" w:cs="Times New Roman"/>
        </w:rPr>
        <w:t xml:space="preserve">, this technique measures the strength and direction of </w:t>
      </w:r>
      <w:r w:rsidR="002234BD">
        <w:rPr>
          <w:rFonts w:ascii="Times New Roman" w:hAnsi="Times New Roman" w:cs="Times New Roman"/>
        </w:rPr>
        <w:t xml:space="preserve">the </w:t>
      </w:r>
      <w:r w:rsidR="005B21D6">
        <w:rPr>
          <w:rFonts w:ascii="Times New Roman" w:hAnsi="Times New Roman" w:cs="Times New Roman"/>
        </w:rPr>
        <w:t>linear relationship between two quantitative, continuous variables</w:t>
      </w:r>
      <w:r w:rsidR="00A73B5A">
        <w:rPr>
          <w:rFonts w:ascii="Times New Roman" w:hAnsi="Times New Roman" w:cs="Times New Roman"/>
        </w:rPr>
        <w:t>. Pearson correlation is appropriate to use when the two variables of interest are scored</w:t>
      </w:r>
      <w:r>
        <w:rPr>
          <w:rFonts w:ascii="Times New Roman" w:hAnsi="Times New Roman" w:cs="Times New Roman"/>
        </w:rPr>
        <w:t>,</w:t>
      </w:r>
      <w:r w:rsidR="00A73B5A">
        <w:rPr>
          <w:rFonts w:ascii="Times New Roman" w:hAnsi="Times New Roman" w:cs="Times New Roman"/>
        </w:rPr>
        <w:t xml:space="preserve"> using interval measures</w:t>
      </w:r>
      <w:r>
        <w:rPr>
          <w:rFonts w:ascii="Times New Roman" w:hAnsi="Times New Roman" w:cs="Times New Roman"/>
        </w:rPr>
        <w:t xml:space="preserve"> </w:t>
      </w:r>
      <w:r w:rsidR="00A73B5A">
        <w:rPr>
          <w:rFonts w:ascii="Times New Roman" w:hAnsi="Times New Roman" w:cs="Times New Roman"/>
        </w:rPr>
        <w:fldChar w:fldCharType="begin" w:fldLock="1"/>
      </w:r>
      <w:r w:rsidR="00143C54">
        <w:rPr>
          <w:rFonts w:ascii="Times New Roman" w:hAnsi="Times New Roman" w:cs="Times New Roman"/>
        </w:rPr>
        <w:instrText>ADDIN CSL_CITATION {"citationItems":[{"id":"ITEM-1","itemData":{"DOI":"10.1213/ANE.0000000000002864","ISBN":"0000000000","ISSN":"15267598","abstract":"Correlation in the broadest sense is a measure of an association between variables. In correlated data, the change in the magnitude of 1 variable is associated with a change in the magnitude of another variable, either in the same (positive correlation) or in the opposite (negative correlation) direction. Most often, the term correlation is used in the context of a linear relationship between 2 continuous variables and expressed as Pearson product-moment correlation. The Pearson correlation coefficient is typically used for jointly normally distributed data (data that follow a bivariate normal distribution). For nonnormally distributed continuous data, for ordinal data, or for data with relevant outliers, a Spearman rank correlation can be used as a measure of a monotonic association. Both correlation coefficients are scaled such that they range from –1 to +1, where 0 indicates that there is no linear or monotonic association, and the relationship gets stronger and ultimately approaches a straight line (Pearson correlation) or a constantly increasing or decreasing curve (Spearman correlation) as the coefficient approaches an absolute value of 1. Hypothesis tests and confidence intervals can be used to address the statistical significance of the results and to estimate the strength of the relationship in the population from which the data were sampled. The aim of this tutorial is to guide researchers and clinicians in the appropriate use and interpretation of correlation coefficients. (Anesth Analg 2018;126:1763–8.","author":[{"dropping-particle":"","family":"Schober","given":"Patrick","non-dropping-particle":"","parse-names":false,"suffix":""},{"dropping-particle":"","family":"Schwarte","given":"Lothar A.","non-dropping-particle":"","parse-names":false,"suffix":""}],"container-title":"Anesthesia and Analgesia","id":"ITEM-1","issue":"5","issued":{"date-parts":[["2018"]]},"page":"1763-1768","title":"Correlation coefficients: Appropriate use and interpretation","type":"article-journal","volume":"126"},"uris":["http://www.mendeley.com/documents/?uuid=142ef3da-6583-4f74-99eb-88a60487c9eb"]}],"mendeley":{"formattedCitation":"(Schober &amp; Schwarte, 2018)","plainTextFormattedCitation":"(Schober &amp; Schwarte, 2018)","previouslyFormattedCitation":"(Schober &amp; Schwarte, 2018)"},"properties":{"noteIndex":0},"schema":"https://github.com/citation-style-language/schema/raw/master/csl-citation.json"}</w:instrText>
      </w:r>
      <w:r w:rsidR="00A73B5A">
        <w:rPr>
          <w:rFonts w:ascii="Times New Roman" w:hAnsi="Times New Roman" w:cs="Times New Roman"/>
        </w:rPr>
        <w:fldChar w:fldCharType="separate"/>
      </w:r>
      <w:r w:rsidR="00A73B5A" w:rsidRPr="00A73B5A">
        <w:rPr>
          <w:rFonts w:ascii="Times New Roman" w:hAnsi="Times New Roman" w:cs="Times New Roman"/>
          <w:noProof/>
        </w:rPr>
        <w:t>(Schober &amp; Schwarte, 2018)</w:t>
      </w:r>
      <w:r w:rsidR="00A73B5A">
        <w:rPr>
          <w:rFonts w:ascii="Times New Roman" w:hAnsi="Times New Roman" w:cs="Times New Roman"/>
        </w:rPr>
        <w:fldChar w:fldCharType="end"/>
      </w:r>
      <w:r w:rsidR="00A73B5A">
        <w:rPr>
          <w:rFonts w:ascii="Times New Roman" w:hAnsi="Times New Roman" w:cs="Times New Roman"/>
        </w:rPr>
        <w:t xml:space="preserve">. Our variables meet these criteria and the </w:t>
      </w:r>
      <w:r w:rsidR="00C841C8">
        <w:rPr>
          <w:rFonts w:ascii="Times New Roman" w:hAnsi="Times New Roman" w:cs="Times New Roman"/>
        </w:rPr>
        <w:t>method</w:t>
      </w:r>
      <w:r w:rsidR="00A73B5A">
        <w:rPr>
          <w:rFonts w:ascii="Times New Roman" w:hAnsi="Times New Roman" w:cs="Times New Roman"/>
        </w:rPr>
        <w:t xml:space="preserve"> </w:t>
      </w:r>
      <w:r>
        <w:rPr>
          <w:rFonts w:ascii="Times New Roman" w:hAnsi="Times New Roman" w:cs="Times New Roman"/>
        </w:rPr>
        <w:t xml:space="preserve">therefore </w:t>
      </w:r>
      <w:r w:rsidR="00A73B5A">
        <w:rPr>
          <w:rFonts w:ascii="Times New Roman" w:hAnsi="Times New Roman" w:cs="Times New Roman"/>
        </w:rPr>
        <w:t xml:space="preserve">serves </w:t>
      </w:r>
      <w:r w:rsidR="00C841C8">
        <w:rPr>
          <w:rFonts w:ascii="Times New Roman" w:hAnsi="Times New Roman" w:cs="Times New Roman"/>
        </w:rPr>
        <w:t>our</w:t>
      </w:r>
      <w:r w:rsidR="00A73B5A">
        <w:rPr>
          <w:rFonts w:ascii="Times New Roman" w:hAnsi="Times New Roman" w:cs="Times New Roman"/>
        </w:rPr>
        <w:t xml:space="preserve"> purpose. </w:t>
      </w:r>
      <w:r w:rsidR="00AE3314">
        <w:rPr>
          <w:rFonts w:ascii="Times New Roman" w:hAnsi="Times New Roman" w:cs="Times New Roman"/>
        </w:rPr>
        <w:t xml:space="preserve">However, </w:t>
      </w:r>
      <w:r>
        <w:rPr>
          <w:rFonts w:ascii="Times New Roman" w:hAnsi="Times New Roman" w:cs="Times New Roman"/>
        </w:rPr>
        <w:t xml:space="preserve">caution </w:t>
      </w:r>
      <w:r w:rsidRPr="00AE3314">
        <w:rPr>
          <w:rFonts w:ascii="Times New Roman" w:hAnsi="Times New Roman" w:cs="Times New Roman"/>
        </w:rPr>
        <w:t>must be taken in interpret</w:t>
      </w:r>
      <w:r>
        <w:rPr>
          <w:rFonts w:ascii="Times New Roman" w:hAnsi="Times New Roman" w:cs="Times New Roman"/>
        </w:rPr>
        <w:t>ing</w:t>
      </w:r>
      <w:r w:rsidRPr="00AE3314">
        <w:rPr>
          <w:rFonts w:ascii="Times New Roman" w:hAnsi="Times New Roman" w:cs="Times New Roman"/>
        </w:rPr>
        <w:t xml:space="preserve"> results</w:t>
      </w:r>
      <w:r>
        <w:rPr>
          <w:rFonts w:ascii="Times New Roman" w:hAnsi="Times New Roman" w:cs="Times New Roman"/>
        </w:rPr>
        <w:t>, as our approach is fairly simplistic.</w:t>
      </w:r>
      <w:r w:rsidR="00162BC6">
        <w:rPr>
          <w:rFonts w:ascii="Times New Roman" w:hAnsi="Times New Roman" w:cs="Times New Roman"/>
        </w:rPr>
        <w:t xml:space="preserve"> </w:t>
      </w:r>
      <w:r w:rsidR="00487C85">
        <w:rPr>
          <w:rFonts w:ascii="Times New Roman" w:hAnsi="Times New Roman" w:cs="Times New Roman"/>
        </w:rPr>
        <w:t xml:space="preserve">Despite its widespread application, it is also important to interpret Pearson correlation with caution due to some limitations, for instance, </w:t>
      </w:r>
      <w:r w:rsidR="00487C85" w:rsidRPr="00E62842">
        <w:rPr>
          <w:rFonts w:ascii="Times New Roman" w:hAnsi="Times New Roman" w:cs="Times New Roman"/>
          <w:i/>
          <w:iCs/>
        </w:rPr>
        <w:t>r</w:t>
      </w:r>
      <w:r w:rsidR="00487C85">
        <w:rPr>
          <w:rFonts w:ascii="Times New Roman" w:hAnsi="Times New Roman" w:cs="Times New Roman"/>
          <w:i/>
          <w:iCs/>
        </w:rPr>
        <w:t xml:space="preserve"> </w:t>
      </w:r>
      <w:r w:rsidR="00487C85">
        <w:rPr>
          <w:rFonts w:ascii="Times New Roman" w:hAnsi="Times New Roman" w:cs="Times New Roman"/>
        </w:rPr>
        <w:t>tests only the</w:t>
      </w:r>
      <w:r w:rsidR="00487C85" w:rsidRPr="00E62842">
        <w:rPr>
          <w:rFonts w:ascii="Times New Roman" w:hAnsi="Times New Roman" w:cs="Times New Roman"/>
          <w:i/>
          <w:iCs/>
        </w:rPr>
        <w:t xml:space="preserve"> </w:t>
      </w:r>
      <w:r w:rsidR="00487C85">
        <w:rPr>
          <w:rFonts w:ascii="Times New Roman" w:hAnsi="Times New Roman" w:cs="Times New Roman"/>
        </w:rPr>
        <w:t>linear relationship between the variables</w:t>
      </w:r>
      <w:r w:rsidR="00CF6686">
        <w:rPr>
          <w:rFonts w:ascii="Times New Roman" w:hAnsi="Times New Roman" w:cs="Times New Roman"/>
        </w:rPr>
        <w:fldChar w:fldCharType="begin" w:fldLock="1"/>
      </w:r>
      <w:r w:rsidR="00D02577">
        <w:rPr>
          <w:rFonts w:ascii="Times New Roman" w:hAnsi="Times New Roman" w:cs="Times New Roman"/>
        </w:rPr>
        <w:instrText>ADDIN CSL_CITATION {"citationItems":[{"id":"ITEM-1","itemData":{"DOI":"10.1111/opo.12636","ISSN":"14751313","abstract":"Purpose: To survey the use of Pearson's correlation coefficient (r) and related statistical methods in the ophthalmic literature, to consider the limitations of r, and to suggest suitable alternative methods of analysis. Recent findings: Searching Ophthalmic and Physiological Optics (OPO), Optometry and Vision Science (OVS), and Clinical and Experimental Optometry (CXO) online archives using correlation and Pearson's r as search terms resulted in 4057 and 281 hits respectively. Coefficient of determination, r square, or r squared received fewer hits (65, 8, and 22 hits respectively). The assumption that r follows a bivariate normal distribution was rarely encountered (3 hits) although several studies applied Spearman's rank correlation (70 hits). The intra-class correlation coefficient (ICC) was widely used (178 hits), but fewer hits were recorded for partial correlation (43 hits) and multiple correlation (13) hits. There was little evidence that the problem of sample size was addressed in correlation studies. Summary: Investigators should be alert to whether: (1) the relationship between two variables could be non-linear, (2) the data are bivariate normal, (3) r accounts for a significant proportion of the variance in Y, (4) outliers are present, the data are clustered, or have a restricted range, (5) the sample size is appropriate, and (6) a significant correlation indicates causality. In addition, the number of significant digits used to express r and the problems of multiple testing should be addressed. The problems and limitations of r suggest a more cautious approach regarding its use and the application of alternative methods where appropriate.","author":[{"dropping-particle":"","family":"Armstrong","given":"Richard A.","non-dropping-particle":"","parse-names":false,"suffix":""}],"container-title":"Ophthalmic and Physiological Optics","id":"ITEM-1","issue":"5","issued":{"date-parts":[["2019"]]},"page":"316-327","title":"Should Pearson's correlation coefficient be avoided?","type":"article-journal","volume":"39"},"uris":["http://www.mendeley.com/documents/?uuid=5872dc86-15eb-4d65-a956-c825fdc05757"]}],"mendeley":{"formattedCitation":"(Armstrong, 2019)","plainTextFormattedCitation":"(Armstrong, 2019)","previouslyFormattedCitation":"(Armstrong, 2019)"},"properties":{"noteIndex":0},"schema":"https://github.com/citation-style-language/schema/raw/master/csl-citation.json"}</w:instrText>
      </w:r>
      <w:r w:rsidR="00CF6686">
        <w:rPr>
          <w:rFonts w:ascii="Times New Roman" w:hAnsi="Times New Roman" w:cs="Times New Roman"/>
        </w:rPr>
        <w:fldChar w:fldCharType="separate"/>
      </w:r>
      <w:r w:rsidR="00CF6686" w:rsidRPr="00CF6686">
        <w:rPr>
          <w:rFonts w:ascii="Times New Roman" w:hAnsi="Times New Roman" w:cs="Times New Roman"/>
          <w:noProof/>
        </w:rPr>
        <w:t>(Armstrong, 2019)</w:t>
      </w:r>
      <w:r w:rsidR="00CF6686">
        <w:rPr>
          <w:rFonts w:ascii="Times New Roman" w:hAnsi="Times New Roman" w:cs="Times New Roman"/>
        </w:rPr>
        <w:fldChar w:fldCharType="end"/>
      </w:r>
      <w:r w:rsidR="00487C85">
        <w:rPr>
          <w:rFonts w:ascii="Times New Roman" w:hAnsi="Times New Roman" w:cs="Times New Roman"/>
        </w:rPr>
        <w:t xml:space="preserve">. </w:t>
      </w:r>
    </w:p>
    <w:p w14:paraId="0C48D0DA" w14:textId="77777777" w:rsidR="002234BD" w:rsidRDefault="002234BD">
      <w:pPr>
        <w:ind w:firstLine="720"/>
        <w:rPr>
          <w:rFonts w:ascii="Times New Roman" w:hAnsi="Times New Roman" w:cs="Times New Roman"/>
        </w:rPr>
      </w:pPr>
    </w:p>
    <w:p w14:paraId="263FE50A" w14:textId="5DC6EC47" w:rsidR="00BE3EED" w:rsidRDefault="00BE3EED" w:rsidP="00E62842">
      <w:pPr>
        <w:ind w:firstLine="720"/>
        <w:rPr>
          <w:rFonts w:ascii="Times New Roman" w:hAnsi="Times New Roman" w:cs="Times New Roman"/>
        </w:rPr>
      </w:pPr>
      <w:r>
        <w:rPr>
          <w:rFonts w:ascii="Times New Roman" w:hAnsi="Times New Roman" w:cs="Times New Roman"/>
        </w:rPr>
        <w:t>Results and Discussion</w:t>
      </w:r>
    </w:p>
    <w:p w14:paraId="7C42806E" w14:textId="77777777" w:rsidR="00BE3EED" w:rsidRDefault="00BE3EED">
      <w:pPr>
        <w:rPr>
          <w:rFonts w:ascii="Times New Roman" w:hAnsi="Times New Roman" w:cs="Times New Roman"/>
        </w:rPr>
      </w:pPr>
    </w:p>
    <w:p w14:paraId="5F8644FB" w14:textId="78E6C174" w:rsidR="00454D7E" w:rsidRDefault="00BE3EED" w:rsidP="00454D7E">
      <w:pPr>
        <w:ind w:firstLine="720"/>
        <w:rPr>
          <w:rFonts w:ascii="Times New Roman" w:hAnsi="Times New Roman" w:cs="Times New Roman"/>
        </w:rPr>
      </w:pPr>
      <w:r>
        <w:rPr>
          <w:rFonts w:ascii="Times New Roman" w:hAnsi="Times New Roman" w:cs="Times New Roman"/>
        </w:rPr>
        <w:t xml:space="preserve">EIA </w:t>
      </w:r>
      <w:r w:rsidR="00DD7A8C">
        <w:rPr>
          <w:rFonts w:ascii="Times New Roman" w:hAnsi="Times New Roman" w:cs="Times New Roman"/>
        </w:rPr>
        <w:t xml:space="preserve">systems </w:t>
      </w:r>
      <w:r w:rsidR="002740E8">
        <w:rPr>
          <w:rFonts w:ascii="Times New Roman" w:hAnsi="Times New Roman" w:cs="Times New Roman"/>
        </w:rPr>
        <w:t xml:space="preserve">of </w:t>
      </w:r>
      <w:r>
        <w:rPr>
          <w:rFonts w:ascii="Times New Roman" w:hAnsi="Times New Roman" w:cs="Times New Roman"/>
        </w:rPr>
        <w:t xml:space="preserve">the 65 </w:t>
      </w:r>
      <w:r w:rsidR="002548BE">
        <w:rPr>
          <w:rFonts w:ascii="Times New Roman" w:hAnsi="Times New Roman" w:cs="Times New Roman"/>
        </w:rPr>
        <w:t xml:space="preserve">BRI </w:t>
      </w:r>
      <w:r>
        <w:rPr>
          <w:rFonts w:ascii="Times New Roman" w:hAnsi="Times New Roman" w:cs="Times New Roman"/>
        </w:rPr>
        <w:t xml:space="preserve">countries </w:t>
      </w:r>
      <w:r w:rsidR="00DC412F">
        <w:rPr>
          <w:rFonts w:ascii="Times New Roman" w:hAnsi="Times New Roman" w:cs="Times New Roman"/>
        </w:rPr>
        <w:t>are ranked</w:t>
      </w:r>
      <w:r w:rsidR="006C04F6">
        <w:rPr>
          <w:rFonts w:ascii="Times New Roman" w:hAnsi="Times New Roman" w:cs="Times New Roman"/>
        </w:rPr>
        <w:t>,</w:t>
      </w:r>
      <w:r w:rsidR="00DC412F">
        <w:rPr>
          <w:rFonts w:ascii="Times New Roman" w:hAnsi="Times New Roman" w:cs="Times New Roman"/>
        </w:rPr>
        <w:t xml:space="preserve"> based on the ensuing E</w:t>
      </w:r>
      <w:r w:rsidR="00BC340C">
        <w:rPr>
          <w:rFonts w:ascii="Times New Roman" w:hAnsi="Times New Roman" w:cs="Times New Roman"/>
        </w:rPr>
        <w:t>Q</w:t>
      </w:r>
      <w:r w:rsidR="00DC412F">
        <w:rPr>
          <w:rFonts w:ascii="Times New Roman" w:hAnsi="Times New Roman" w:cs="Times New Roman"/>
        </w:rPr>
        <w:t>I scores</w:t>
      </w:r>
      <w:r>
        <w:rPr>
          <w:rFonts w:ascii="Times New Roman" w:hAnsi="Times New Roman" w:cs="Times New Roman"/>
        </w:rPr>
        <w:t>. Fig.</w:t>
      </w:r>
      <w:r w:rsidR="006C04F6">
        <w:rPr>
          <w:rFonts w:ascii="Times New Roman" w:hAnsi="Times New Roman" w:cs="Times New Roman"/>
        </w:rPr>
        <w:t xml:space="preserve"> </w:t>
      </w:r>
      <w:r>
        <w:rPr>
          <w:rFonts w:ascii="Times New Roman" w:hAnsi="Times New Roman" w:cs="Times New Roman"/>
        </w:rPr>
        <w:t xml:space="preserve">2 </w:t>
      </w:r>
      <w:r w:rsidR="00BE2F3F">
        <w:rPr>
          <w:rFonts w:ascii="Times New Roman" w:hAnsi="Times New Roman" w:cs="Times New Roman"/>
        </w:rPr>
        <w:t xml:space="preserve">shows </w:t>
      </w:r>
      <w:r>
        <w:rPr>
          <w:rFonts w:ascii="Times New Roman" w:hAnsi="Times New Roman" w:cs="Times New Roman"/>
        </w:rPr>
        <w:t>final scores. Fig.</w:t>
      </w:r>
      <w:r w:rsidR="006C04F6">
        <w:rPr>
          <w:rFonts w:ascii="Times New Roman" w:hAnsi="Times New Roman" w:cs="Times New Roman"/>
        </w:rPr>
        <w:t xml:space="preserve"> </w:t>
      </w:r>
      <w:r>
        <w:rPr>
          <w:rFonts w:ascii="Times New Roman" w:hAnsi="Times New Roman" w:cs="Times New Roman"/>
        </w:rPr>
        <w:t xml:space="preserve">3 </w:t>
      </w:r>
      <w:r w:rsidR="002740E8">
        <w:rPr>
          <w:rFonts w:ascii="Times New Roman" w:hAnsi="Times New Roman" w:cs="Times New Roman"/>
        </w:rPr>
        <w:t xml:space="preserve">shows </w:t>
      </w:r>
      <w:r>
        <w:rPr>
          <w:rFonts w:ascii="Times New Roman" w:hAnsi="Times New Roman" w:cs="Times New Roman"/>
        </w:rPr>
        <w:t>ranking</w:t>
      </w:r>
      <w:r w:rsidR="002740E8">
        <w:rPr>
          <w:rFonts w:ascii="Times New Roman" w:hAnsi="Times New Roman" w:cs="Times New Roman"/>
        </w:rPr>
        <w:t>s</w:t>
      </w:r>
      <w:r>
        <w:rPr>
          <w:rFonts w:ascii="Times New Roman" w:hAnsi="Times New Roman" w:cs="Times New Roman"/>
        </w:rPr>
        <w:t xml:space="preserve"> for each of the five EIA criteria. </w:t>
      </w:r>
      <w:r w:rsidR="00BE2F3F">
        <w:rPr>
          <w:rFonts w:ascii="Times New Roman" w:hAnsi="Times New Roman" w:cs="Times New Roman"/>
        </w:rPr>
        <w:t xml:space="preserve">There </w:t>
      </w:r>
      <w:r w:rsidR="003134CD">
        <w:rPr>
          <w:rFonts w:ascii="Times New Roman" w:hAnsi="Times New Roman" w:cs="Times New Roman"/>
        </w:rPr>
        <w:t xml:space="preserve">is a </w:t>
      </w:r>
      <w:r>
        <w:rPr>
          <w:rFonts w:ascii="Times New Roman" w:hAnsi="Times New Roman" w:cs="Times New Roman"/>
        </w:rPr>
        <w:t xml:space="preserve">considerable </w:t>
      </w:r>
      <w:r w:rsidR="003134CD">
        <w:rPr>
          <w:rFonts w:ascii="Times New Roman" w:hAnsi="Times New Roman" w:cs="Times New Roman"/>
        </w:rPr>
        <w:t xml:space="preserve">degree of diversity </w:t>
      </w:r>
      <w:r w:rsidR="002740E8">
        <w:rPr>
          <w:rFonts w:ascii="Times New Roman" w:hAnsi="Times New Roman" w:cs="Times New Roman"/>
        </w:rPr>
        <w:t xml:space="preserve">within </w:t>
      </w:r>
      <w:r>
        <w:rPr>
          <w:rFonts w:ascii="Times New Roman" w:hAnsi="Times New Roman" w:cs="Times New Roman"/>
        </w:rPr>
        <w:t xml:space="preserve">countries </w:t>
      </w:r>
      <w:r w:rsidR="003134CD">
        <w:rPr>
          <w:rFonts w:ascii="Times New Roman" w:hAnsi="Times New Roman" w:cs="Times New Roman"/>
        </w:rPr>
        <w:t>with regards to aspects,</w:t>
      </w:r>
      <w:r>
        <w:rPr>
          <w:rFonts w:ascii="Times New Roman" w:hAnsi="Times New Roman" w:cs="Times New Roman"/>
        </w:rPr>
        <w:t xml:space="preserve"> attribute</w:t>
      </w:r>
      <w:r w:rsidR="002740E8">
        <w:rPr>
          <w:rFonts w:ascii="Times New Roman" w:hAnsi="Times New Roman" w:cs="Times New Roman"/>
        </w:rPr>
        <w:t>s</w:t>
      </w:r>
      <w:r>
        <w:rPr>
          <w:rFonts w:ascii="Times New Roman" w:hAnsi="Times New Roman" w:cs="Times New Roman"/>
        </w:rPr>
        <w:t xml:space="preserve"> and criteri</w:t>
      </w:r>
      <w:r w:rsidR="002740E8">
        <w:rPr>
          <w:rFonts w:ascii="Times New Roman" w:hAnsi="Times New Roman" w:cs="Times New Roman"/>
        </w:rPr>
        <w:t>a</w:t>
      </w:r>
      <w:r>
        <w:rPr>
          <w:rFonts w:ascii="Times New Roman" w:hAnsi="Times New Roman" w:cs="Times New Roman"/>
        </w:rPr>
        <w:t xml:space="preserve">. </w:t>
      </w:r>
      <w:r w:rsidR="00DC412F">
        <w:rPr>
          <w:rFonts w:ascii="Times New Roman" w:hAnsi="Times New Roman" w:cs="Times New Roman"/>
        </w:rPr>
        <w:t xml:space="preserve">The EIA system of </w:t>
      </w:r>
      <w:r>
        <w:rPr>
          <w:rFonts w:ascii="Times New Roman" w:hAnsi="Times New Roman" w:cs="Times New Roman"/>
        </w:rPr>
        <w:t xml:space="preserve">Lithuania </w:t>
      </w:r>
      <w:r w:rsidR="002740E8">
        <w:rPr>
          <w:rFonts w:ascii="Times New Roman" w:hAnsi="Times New Roman" w:cs="Times New Roman"/>
        </w:rPr>
        <w:t xml:space="preserve">obtains the highest </w:t>
      </w:r>
      <w:r w:rsidR="00DC412F">
        <w:rPr>
          <w:rFonts w:ascii="Times New Roman" w:hAnsi="Times New Roman" w:cs="Times New Roman"/>
        </w:rPr>
        <w:t xml:space="preserve">overall </w:t>
      </w:r>
      <w:r>
        <w:rPr>
          <w:rFonts w:ascii="Times New Roman" w:hAnsi="Times New Roman" w:cs="Times New Roman"/>
        </w:rPr>
        <w:t>score of 0.87</w:t>
      </w:r>
      <w:r w:rsidR="002120A8">
        <w:rPr>
          <w:rFonts w:ascii="Times New Roman" w:hAnsi="Times New Roman" w:cs="Times New Roman"/>
        </w:rPr>
        <w:t xml:space="preserve">, followed by </w:t>
      </w:r>
      <w:r w:rsidR="00DC412F">
        <w:rPr>
          <w:rFonts w:ascii="Times New Roman" w:hAnsi="Times New Roman" w:cs="Times New Roman"/>
        </w:rPr>
        <w:t xml:space="preserve">the systems from </w:t>
      </w:r>
      <w:r>
        <w:rPr>
          <w:rFonts w:ascii="Times New Roman" w:hAnsi="Times New Roman" w:cs="Times New Roman"/>
        </w:rPr>
        <w:t xml:space="preserve">Moldova (0.85), Hungary (0.85) and Latvia (0.80). </w:t>
      </w:r>
    </w:p>
    <w:p w14:paraId="62519915" w14:textId="564A780B" w:rsidR="00B50228" w:rsidRDefault="00454D7E" w:rsidP="00B50228">
      <w:pPr>
        <w:ind w:firstLine="720"/>
        <w:rPr>
          <w:rFonts w:ascii="Times New Roman" w:hAnsi="Times New Roman" w:cs="Times New Roman"/>
        </w:rPr>
      </w:pPr>
      <w:r w:rsidRPr="004327E2">
        <w:rPr>
          <w:rFonts w:ascii="Times New Roman" w:hAnsi="Times New Roman" w:cs="Times New Roman"/>
        </w:rPr>
        <w:t xml:space="preserve">Lithuania's </w:t>
      </w:r>
      <w:r>
        <w:rPr>
          <w:rFonts w:ascii="Times New Roman" w:hAnsi="Times New Roman" w:cs="Times New Roman"/>
        </w:rPr>
        <w:t>high E</w:t>
      </w:r>
      <w:r w:rsidR="00D42C88">
        <w:rPr>
          <w:rFonts w:ascii="Times New Roman" w:hAnsi="Times New Roman" w:cs="Times New Roman"/>
        </w:rPr>
        <w:t>Q</w:t>
      </w:r>
      <w:r>
        <w:rPr>
          <w:rFonts w:ascii="Times New Roman" w:hAnsi="Times New Roman" w:cs="Times New Roman"/>
        </w:rPr>
        <w:t xml:space="preserve">I scores </w:t>
      </w:r>
      <w:r w:rsidRPr="004327E2">
        <w:rPr>
          <w:rFonts w:ascii="Times New Roman" w:hAnsi="Times New Roman" w:cs="Times New Roman"/>
        </w:rPr>
        <w:t>reflect strong performance across most of the criteria</w:t>
      </w:r>
      <w:r>
        <w:rPr>
          <w:rFonts w:ascii="Times New Roman" w:hAnsi="Times New Roman" w:cs="Times New Roman"/>
        </w:rPr>
        <w:t>, apart from integration of EIA into decision making and associated transparency.</w:t>
      </w:r>
      <w:r w:rsidRPr="004327E2">
        <w:rPr>
          <w:rFonts w:ascii="Times New Roman" w:hAnsi="Times New Roman" w:cs="Times New Roman"/>
        </w:rPr>
        <w:t xml:space="preserve"> </w:t>
      </w:r>
      <w:r>
        <w:rPr>
          <w:rFonts w:ascii="Times New Roman" w:hAnsi="Times New Roman" w:cs="Times New Roman"/>
        </w:rPr>
        <w:t xml:space="preserve">High scores are obtained with regards to </w:t>
      </w:r>
      <w:r w:rsidRPr="004327E2">
        <w:rPr>
          <w:rFonts w:ascii="Times New Roman" w:hAnsi="Times New Roman" w:cs="Times New Roman"/>
        </w:rPr>
        <w:t>legislati</w:t>
      </w:r>
      <w:r>
        <w:rPr>
          <w:rFonts w:ascii="Times New Roman" w:hAnsi="Times New Roman" w:cs="Times New Roman"/>
        </w:rPr>
        <w:t>ve requirements</w:t>
      </w:r>
      <w:r w:rsidR="00B50228">
        <w:rPr>
          <w:rFonts w:ascii="Times New Roman" w:hAnsi="Times New Roman" w:cs="Times New Roman"/>
        </w:rPr>
        <w:t xml:space="preserve"> (following the European EIA Directive)</w:t>
      </w:r>
      <w:r>
        <w:rPr>
          <w:rFonts w:ascii="Times New Roman" w:hAnsi="Times New Roman" w:cs="Times New Roman"/>
        </w:rPr>
        <w:t>, EIA process</w:t>
      </w:r>
      <w:r w:rsidRPr="004327E2">
        <w:rPr>
          <w:rFonts w:ascii="Times New Roman" w:hAnsi="Times New Roman" w:cs="Times New Roman"/>
        </w:rPr>
        <w:t xml:space="preserve"> and administrative support for EIA. The country has </w:t>
      </w:r>
      <w:r>
        <w:rPr>
          <w:rFonts w:ascii="Times New Roman" w:hAnsi="Times New Roman" w:cs="Times New Roman"/>
        </w:rPr>
        <w:t xml:space="preserve">robust </w:t>
      </w:r>
      <w:r w:rsidRPr="004327E2">
        <w:rPr>
          <w:rFonts w:ascii="Times New Roman" w:hAnsi="Times New Roman" w:cs="Times New Roman"/>
        </w:rPr>
        <w:t>EIA</w:t>
      </w:r>
      <w:r w:rsidR="00B50228">
        <w:rPr>
          <w:rFonts w:ascii="Times New Roman" w:hAnsi="Times New Roman" w:cs="Times New Roman"/>
        </w:rPr>
        <w:t xml:space="preserve"> and</w:t>
      </w:r>
      <w:r w:rsidRPr="004327E2">
        <w:rPr>
          <w:rFonts w:ascii="Times New Roman" w:hAnsi="Times New Roman" w:cs="Times New Roman"/>
        </w:rPr>
        <w:t xml:space="preserve"> SEA </w:t>
      </w:r>
      <w:r w:rsidR="00B50228">
        <w:rPr>
          <w:rFonts w:ascii="Times New Roman" w:hAnsi="Times New Roman" w:cs="Times New Roman"/>
        </w:rPr>
        <w:t>as well as</w:t>
      </w:r>
      <w:r w:rsidR="00B50228" w:rsidRPr="004327E2">
        <w:rPr>
          <w:rFonts w:ascii="Times New Roman" w:hAnsi="Times New Roman" w:cs="Times New Roman"/>
        </w:rPr>
        <w:t xml:space="preserve"> </w:t>
      </w:r>
      <w:r w:rsidR="00B50228">
        <w:rPr>
          <w:rFonts w:ascii="Times New Roman" w:hAnsi="Times New Roman" w:cs="Times New Roman"/>
        </w:rPr>
        <w:t xml:space="preserve">– being a signatory to the 1991 Espoo Convention on EIA in a transboundary context – </w:t>
      </w:r>
      <w:r w:rsidRPr="004327E2">
        <w:rPr>
          <w:rFonts w:ascii="Times New Roman" w:hAnsi="Times New Roman" w:cs="Times New Roman"/>
        </w:rPr>
        <w:t>transboundary</w:t>
      </w:r>
      <w:r w:rsidR="00B50228">
        <w:rPr>
          <w:rFonts w:ascii="Times New Roman" w:hAnsi="Times New Roman" w:cs="Times New Roman"/>
        </w:rPr>
        <w:t xml:space="preserve"> </w:t>
      </w:r>
      <w:r w:rsidRPr="004327E2">
        <w:rPr>
          <w:rFonts w:ascii="Times New Roman" w:hAnsi="Times New Roman" w:cs="Times New Roman"/>
        </w:rPr>
        <w:t xml:space="preserve">EIA legal provisions and guidelines </w:t>
      </w:r>
      <w:r>
        <w:rPr>
          <w:rFonts w:ascii="Times New Roman" w:hAnsi="Times New Roman" w:cs="Times New Roman"/>
        </w:rPr>
        <w:t xml:space="preserve">on </w:t>
      </w:r>
      <w:r w:rsidRPr="004327E2">
        <w:rPr>
          <w:rFonts w:ascii="Times New Roman" w:hAnsi="Times New Roman" w:cs="Times New Roman"/>
        </w:rPr>
        <w:t xml:space="preserve">public participation. </w:t>
      </w:r>
      <w:r w:rsidR="00B50228">
        <w:rPr>
          <w:rFonts w:ascii="Times New Roman" w:hAnsi="Times New Roman" w:cs="Times New Roman"/>
        </w:rPr>
        <w:t xml:space="preserve">Moldova’s high overall score can be attributed to the country’s recent development of the national EIA system which is in line with both, the EU EIA and SEA Directives as well as the UNECE Protocols on EIA and SEA in a transboundary context </w:t>
      </w:r>
      <w:r w:rsidR="00B50228">
        <w:rPr>
          <w:rFonts w:ascii="Times New Roman" w:hAnsi="Times New Roman" w:cs="Times New Roman"/>
        </w:rPr>
        <w:fldChar w:fldCharType="begin" w:fldLock="1"/>
      </w:r>
      <w:r w:rsidR="00B50228">
        <w:rPr>
          <w:rFonts w:ascii="Times New Roman" w:hAnsi="Times New Roman" w:cs="Times New Roman"/>
        </w:rPr>
        <w:instrText>ADDIN CSL_CITATION {"citationItems":[{"id":"ITEM-1","itemData":{"author":[{"dropping-particle":"","family":"Laevskaya","given":"Elena","non-dropping-particle":"","parse-names":false,"suffix":""}],"id":"ITEM-1","issued":{"date-parts":[["2013"]]},"number-of-pages":"1-40","title":"Review of legislation of the Republic of Moldova with regard to implementation of the UNECE Protocol on Strategic Environmental Assessment","type":"report"},"uris":["http://www.mendeley.com/documents/?uuid=f8757363-b6af-4c88-bc1c-897d356bb1e5"]}],"mendeley":{"formattedCitation":"(Laevskaya, 2013)","plainTextFormattedCitation":"(Laevskaya, 2013)","previouslyFormattedCitation":"(Laevskaya, 2013)"},"properties":{"noteIndex":0},"schema":"https://github.com/citation-style-language/schema/raw/master/csl-citation.json"}</w:instrText>
      </w:r>
      <w:r w:rsidR="00B50228">
        <w:rPr>
          <w:rFonts w:ascii="Times New Roman" w:hAnsi="Times New Roman" w:cs="Times New Roman"/>
        </w:rPr>
        <w:fldChar w:fldCharType="separate"/>
      </w:r>
      <w:r w:rsidR="00B50228" w:rsidRPr="003759A1">
        <w:rPr>
          <w:rFonts w:ascii="Times New Roman" w:hAnsi="Times New Roman" w:cs="Times New Roman"/>
          <w:noProof/>
        </w:rPr>
        <w:t>(Laevskaya, 2013)</w:t>
      </w:r>
      <w:r w:rsidR="00B50228">
        <w:rPr>
          <w:rFonts w:ascii="Times New Roman" w:hAnsi="Times New Roman" w:cs="Times New Roman"/>
        </w:rPr>
        <w:fldChar w:fldCharType="end"/>
      </w:r>
      <w:r w:rsidR="00B50228">
        <w:rPr>
          <w:rFonts w:ascii="Times New Roman" w:hAnsi="Times New Roman" w:cs="Times New Roman"/>
        </w:rPr>
        <w:t xml:space="preserve">. Since 2005, the EU-Moldova Action Plan has led to the development of Moldova’s legislative framework for EIA </w:t>
      </w:r>
      <w:r w:rsidR="00B50228">
        <w:rPr>
          <w:rFonts w:ascii="Times New Roman" w:hAnsi="Times New Roman" w:cs="Times New Roman"/>
        </w:rPr>
        <w:fldChar w:fldCharType="begin" w:fldLock="1"/>
      </w:r>
      <w:r w:rsidR="00B50228">
        <w:rPr>
          <w:rFonts w:ascii="Times New Roman" w:hAnsi="Times New Roman" w:cs="Times New Roman"/>
        </w:rPr>
        <w:instrText>ADDIN CSL_CITATION {"citationItems":[{"id":"ITEM-1","itemData":{"ISBN":"9789048129027","author":[{"dropping-particle":"","family":"Ivanov","given":"Violeta","non-dropping-particle":"","parse-names":false,"suffix":""}],"container-title":"The Role of Ecological Chemistry in Pollution Research and Sustainable Development","edition":"1","editor":[{"dropping-particle":"","family":"Bahadir","given":"A","non-dropping-particle":"","parse-names":false,"suffix":""}],"id":"ITEM-1","issued":{"date-parts":[["2009"]]},"page":"263-267","publisher":"Springer","title":"ESTABLISHMENT OF THE STRATEGIC ENVIRONMENTAL ASSESSMENT (SEA) SYSTEM IN THE REPUBLIC OF MOLDOVA VIOLETA","type":"chapter"},"uris":["http://www.mendeley.com/documents/?uuid=8a536b4b-95eb-4a47-a58b-05f31aebcfc5"]}],"mendeley":{"formattedCitation":"(Ivanov, 2009)","plainTextFormattedCitation":"(Ivanov, 2009)","previouslyFormattedCitation":"(Ivanov, 2009)"},"properties":{"noteIndex":0},"schema":"https://github.com/citation-style-language/schema/raw/master/csl-citation.json"}</w:instrText>
      </w:r>
      <w:r w:rsidR="00B50228">
        <w:rPr>
          <w:rFonts w:ascii="Times New Roman" w:hAnsi="Times New Roman" w:cs="Times New Roman"/>
        </w:rPr>
        <w:fldChar w:fldCharType="separate"/>
      </w:r>
      <w:r w:rsidR="00B50228" w:rsidRPr="0092279A">
        <w:rPr>
          <w:rFonts w:ascii="Times New Roman" w:hAnsi="Times New Roman" w:cs="Times New Roman"/>
          <w:noProof/>
        </w:rPr>
        <w:t>(Ivanov, 2009)</w:t>
      </w:r>
      <w:r w:rsidR="00B50228">
        <w:rPr>
          <w:rFonts w:ascii="Times New Roman" w:hAnsi="Times New Roman" w:cs="Times New Roman"/>
        </w:rPr>
        <w:fldChar w:fldCharType="end"/>
      </w:r>
      <w:r w:rsidR="00B50228">
        <w:rPr>
          <w:rFonts w:ascii="Times New Roman" w:hAnsi="Times New Roman" w:cs="Times New Roman"/>
        </w:rPr>
        <w:t>. Hungary and Latvia are EU member states with a similar trans-national EIA context as Lithuania.</w:t>
      </w:r>
    </w:p>
    <w:p w14:paraId="706A323A" w14:textId="3C9445EA" w:rsidR="00911B84" w:rsidRDefault="002120A8" w:rsidP="00911B84">
      <w:pPr>
        <w:ind w:firstLine="720"/>
        <w:rPr>
          <w:rFonts w:ascii="Times New Roman" w:hAnsi="Times New Roman" w:cs="Times New Roman"/>
        </w:rPr>
      </w:pPr>
      <w:r>
        <w:rPr>
          <w:rFonts w:ascii="Times New Roman" w:hAnsi="Times New Roman" w:cs="Times New Roman"/>
        </w:rPr>
        <w:t xml:space="preserve">Overall, </w:t>
      </w:r>
      <w:r w:rsidR="00F66105">
        <w:rPr>
          <w:rFonts w:ascii="Times New Roman" w:hAnsi="Times New Roman" w:cs="Times New Roman"/>
        </w:rPr>
        <w:t xml:space="preserve">EIA systems of </w:t>
      </w:r>
      <w:r w:rsidR="00BE3EED">
        <w:rPr>
          <w:rFonts w:ascii="Times New Roman" w:hAnsi="Times New Roman" w:cs="Times New Roman"/>
        </w:rPr>
        <w:t xml:space="preserve">European countries </w:t>
      </w:r>
      <w:r w:rsidR="00272FA2">
        <w:rPr>
          <w:rFonts w:ascii="Times New Roman" w:hAnsi="Times New Roman" w:cs="Times New Roman"/>
        </w:rPr>
        <w:t xml:space="preserve">mostly </w:t>
      </w:r>
      <w:r w:rsidR="00911B84">
        <w:rPr>
          <w:rFonts w:ascii="Times New Roman" w:hAnsi="Times New Roman" w:cs="Times New Roman"/>
        </w:rPr>
        <w:t>achieve high scores</w:t>
      </w:r>
      <w:r w:rsidR="00BE3EED">
        <w:rPr>
          <w:rFonts w:ascii="Times New Roman" w:hAnsi="Times New Roman" w:cs="Times New Roman"/>
        </w:rPr>
        <w:t xml:space="preserve">, occupying thirteen out of </w:t>
      </w:r>
      <w:r w:rsidR="00911B84">
        <w:rPr>
          <w:rFonts w:ascii="Times New Roman" w:hAnsi="Times New Roman" w:cs="Times New Roman"/>
        </w:rPr>
        <w:t xml:space="preserve">the </w:t>
      </w:r>
      <w:r w:rsidR="00BE3EED">
        <w:rPr>
          <w:rFonts w:ascii="Times New Roman" w:hAnsi="Times New Roman" w:cs="Times New Roman"/>
        </w:rPr>
        <w:t xml:space="preserve">top twenty </w:t>
      </w:r>
      <w:r w:rsidR="00272FA2">
        <w:rPr>
          <w:rFonts w:ascii="Times New Roman" w:hAnsi="Times New Roman" w:cs="Times New Roman"/>
        </w:rPr>
        <w:t>scores</w:t>
      </w:r>
      <w:r w:rsidR="00BE3EED">
        <w:rPr>
          <w:rFonts w:ascii="Times New Roman" w:hAnsi="Times New Roman" w:cs="Times New Roman"/>
        </w:rPr>
        <w:t>.</w:t>
      </w:r>
      <w:r>
        <w:rPr>
          <w:rFonts w:ascii="Times New Roman" w:hAnsi="Times New Roman" w:cs="Times New Roman"/>
        </w:rPr>
        <w:t xml:space="preserve"> </w:t>
      </w:r>
      <w:r w:rsidR="00BE3EED">
        <w:rPr>
          <w:rFonts w:ascii="Times New Roman" w:hAnsi="Times New Roman" w:cs="Times New Roman"/>
        </w:rPr>
        <w:t xml:space="preserve">Asian countries’ EIA scores </w:t>
      </w:r>
      <w:r>
        <w:rPr>
          <w:rFonts w:ascii="Times New Roman" w:hAnsi="Times New Roman" w:cs="Times New Roman"/>
        </w:rPr>
        <w:t xml:space="preserve">are </w:t>
      </w:r>
      <w:r w:rsidR="00BE3EED">
        <w:rPr>
          <w:rFonts w:ascii="Times New Roman" w:hAnsi="Times New Roman" w:cs="Times New Roman"/>
        </w:rPr>
        <w:t xml:space="preserve">spread </w:t>
      </w:r>
      <w:r>
        <w:rPr>
          <w:rFonts w:ascii="Times New Roman" w:hAnsi="Times New Roman" w:cs="Times New Roman"/>
        </w:rPr>
        <w:t>widely</w:t>
      </w:r>
      <w:r w:rsidR="00BE3EED">
        <w:rPr>
          <w:rFonts w:ascii="Times New Roman" w:hAnsi="Times New Roman" w:cs="Times New Roman"/>
        </w:rPr>
        <w:t xml:space="preserve">. </w:t>
      </w:r>
      <w:r w:rsidR="00495F6D">
        <w:rPr>
          <w:rFonts w:ascii="Times New Roman" w:hAnsi="Times New Roman" w:cs="Times New Roman"/>
        </w:rPr>
        <w:t xml:space="preserve">EIA systems from </w:t>
      </w:r>
      <w:r w:rsidR="00BE3EED">
        <w:rPr>
          <w:rFonts w:ascii="Times New Roman" w:hAnsi="Times New Roman" w:cs="Times New Roman"/>
        </w:rPr>
        <w:t xml:space="preserve">China and Bhutan emerge </w:t>
      </w:r>
      <w:r w:rsidR="00911B84">
        <w:rPr>
          <w:rFonts w:ascii="Times New Roman" w:hAnsi="Times New Roman" w:cs="Times New Roman"/>
        </w:rPr>
        <w:t>with the highest scores</w:t>
      </w:r>
      <w:r w:rsidR="00BE3EED">
        <w:rPr>
          <w:rFonts w:ascii="Times New Roman" w:hAnsi="Times New Roman" w:cs="Times New Roman"/>
        </w:rPr>
        <w:t xml:space="preserve">, while </w:t>
      </w:r>
      <w:r w:rsidR="00495F6D">
        <w:rPr>
          <w:rFonts w:ascii="Times New Roman" w:hAnsi="Times New Roman" w:cs="Times New Roman"/>
        </w:rPr>
        <w:t xml:space="preserve">those from </w:t>
      </w:r>
      <w:r>
        <w:rPr>
          <w:rFonts w:ascii="Times New Roman" w:hAnsi="Times New Roman" w:cs="Times New Roman"/>
        </w:rPr>
        <w:t xml:space="preserve">the </w:t>
      </w:r>
      <w:r w:rsidR="00BE3EED">
        <w:rPr>
          <w:rFonts w:ascii="Times New Roman" w:hAnsi="Times New Roman" w:cs="Times New Roman"/>
        </w:rPr>
        <w:t xml:space="preserve">Maldives, Kyrgyzstan and Bangladesh are among the lowest </w:t>
      </w:r>
      <w:r>
        <w:rPr>
          <w:rFonts w:ascii="Times New Roman" w:hAnsi="Times New Roman" w:cs="Times New Roman"/>
        </w:rPr>
        <w:t>scoring</w:t>
      </w:r>
      <w:r w:rsidR="00BE3EED">
        <w:rPr>
          <w:rFonts w:ascii="Times New Roman" w:hAnsi="Times New Roman" w:cs="Times New Roman"/>
        </w:rPr>
        <w:t>. China</w:t>
      </w:r>
      <w:r w:rsidR="00495F6D">
        <w:rPr>
          <w:rFonts w:ascii="Times New Roman" w:hAnsi="Times New Roman" w:cs="Times New Roman"/>
        </w:rPr>
        <w:t>’s EIA system</w:t>
      </w:r>
      <w:r w:rsidR="00BE3EED">
        <w:rPr>
          <w:rFonts w:ascii="Times New Roman" w:hAnsi="Times New Roman" w:cs="Times New Roman"/>
        </w:rPr>
        <w:t xml:space="preserve"> ranked six</w:t>
      </w:r>
      <w:r w:rsidR="003E0600">
        <w:rPr>
          <w:rFonts w:ascii="Times New Roman" w:hAnsi="Times New Roman" w:cs="Times New Roman"/>
        </w:rPr>
        <w:t>th</w:t>
      </w:r>
      <w:r w:rsidR="00BE3EED">
        <w:rPr>
          <w:rFonts w:ascii="Times New Roman" w:hAnsi="Times New Roman" w:cs="Times New Roman"/>
        </w:rPr>
        <w:t xml:space="preserve"> within all BRI countries and </w:t>
      </w:r>
      <w:r w:rsidR="003E0600">
        <w:rPr>
          <w:rFonts w:ascii="Times New Roman" w:hAnsi="Times New Roman" w:cs="Times New Roman"/>
        </w:rPr>
        <w:t xml:space="preserve">came out on </w:t>
      </w:r>
      <w:r w:rsidR="00BE3EED">
        <w:rPr>
          <w:rFonts w:ascii="Times New Roman" w:hAnsi="Times New Roman" w:cs="Times New Roman"/>
        </w:rPr>
        <w:t xml:space="preserve">top </w:t>
      </w:r>
      <w:r w:rsidR="003E0600">
        <w:rPr>
          <w:rFonts w:ascii="Times New Roman" w:hAnsi="Times New Roman" w:cs="Times New Roman"/>
        </w:rPr>
        <w:t xml:space="preserve">in </w:t>
      </w:r>
      <w:r w:rsidR="00BE3EED">
        <w:rPr>
          <w:rFonts w:ascii="Times New Roman" w:hAnsi="Times New Roman" w:cs="Times New Roman"/>
        </w:rPr>
        <w:t xml:space="preserve">Asia with </w:t>
      </w:r>
      <w:r w:rsidR="003E0600">
        <w:rPr>
          <w:rFonts w:ascii="Times New Roman" w:hAnsi="Times New Roman" w:cs="Times New Roman"/>
        </w:rPr>
        <w:t xml:space="preserve">an </w:t>
      </w:r>
      <w:r w:rsidR="00BE3EED">
        <w:rPr>
          <w:rFonts w:ascii="Times New Roman" w:hAnsi="Times New Roman" w:cs="Times New Roman"/>
        </w:rPr>
        <w:t>overall score of 0.77</w:t>
      </w:r>
      <w:r w:rsidR="003E0600">
        <w:rPr>
          <w:rFonts w:ascii="Times New Roman" w:hAnsi="Times New Roman" w:cs="Times New Roman"/>
        </w:rPr>
        <w:t>,</w:t>
      </w:r>
      <w:r w:rsidR="00BE3EED">
        <w:rPr>
          <w:rFonts w:ascii="Times New Roman" w:hAnsi="Times New Roman" w:cs="Times New Roman"/>
        </w:rPr>
        <w:t xml:space="preserve"> followed by </w:t>
      </w:r>
      <w:r w:rsidR="00495F6D">
        <w:rPr>
          <w:rFonts w:ascii="Times New Roman" w:hAnsi="Times New Roman" w:cs="Times New Roman"/>
        </w:rPr>
        <w:t xml:space="preserve">the one of </w:t>
      </w:r>
      <w:r w:rsidR="00BE3EED">
        <w:rPr>
          <w:rFonts w:ascii="Times New Roman" w:hAnsi="Times New Roman" w:cs="Times New Roman"/>
        </w:rPr>
        <w:t xml:space="preserve">Bhutan (0.76). </w:t>
      </w:r>
      <w:r w:rsidR="00495F6D">
        <w:rPr>
          <w:rFonts w:ascii="Times New Roman" w:hAnsi="Times New Roman" w:cs="Times New Roman"/>
        </w:rPr>
        <w:t xml:space="preserve">EIA systems from </w:t>
      </w:r>
      <w:r w:rsidR="00B20FEE">
        <w:rPr>
          <w:rFonts w:ascii="Times New Roman" w:hAnsi="Times New Roman" w:cs="Times New Roman"/>
        </w:rPr>
        <w:t>Middle Eastern</w:t>
      </w:r>
      <w:r w:rsidR="00BE3EED">
        <w:rPr>
          <w:rFonts w:ascii="Times New Roman" w:hAnsi="Times New Roman" w:cs="Times New Roman"/>
        </w:rPr>
        <w:t xml:space="preserve"> </w:t>
      </w:r>
      <w:r w:rsidR="003E0600">
        <w:rPr>
          <w:rFonts w:ascii="Times New Roman" w:hAnsi="Times New Roman" w:cs="Times New Roman"/>
        </w:rPr>
        <w:t xml:space="preserve">countries on average obtained </w:t>
      </w:r>
      <w:r w:rsidR="00BE3EED">
        <w:rPr>
          <w:rFonts w:ascii="Times New Roman" w:hAnsi="Times New Roman" w:cs="Times New Roman"/>
        </w:rPr>
        <w:t xml:space="preserve">middle </w:t>
      </w:r>
      <w:r w:rsidR="003E0600">
        <w:rPr>
          <w:rFonts w:ascii="Times New Roman" w:hAnsi="Times New Roman" w:cs="Times New Roman"/>
        </w:rPr>
        <w:t>ranking scores</w:t>
      </w:r>
      <w:r w:rsidR="00BE3EED">
        <w:rPr>
          <w:rFonts w:ascii="Times New Roman" w:hAnsi="Times New Roman" w:cs="Times New Roman"/>
        </w:rPr>
        <w:t xml:space="preserve">. </w:t>
      </w:r>
      <w:r w:rsidR="003E0600">
        <w:rPr>
          <w:rFonts w:ascii="Times New Roman" w:hAnsi="Times New Roman" w:cs="Times New Roman"/>
        </w:rPr>
        <w:t xml:space="preserve">Here, </w:t>
      </w:r>
      <w:r w:rsidR="00BE3EED">
        <w:rPr>
          <w:rFonts w:ascii="Times New Roman" w:hAnsi="Times New Roman" w:cs="Times New Roman"/>
        </w:rPr>
        <w:t>Israel</w:t>
      </w:r>
      <w:r w:rsidR="00495F6D">
        <w:rPr>
          <w:rFonts w:ascii="Times New Roman" w:hAnsi="Times New Roman" w:cs="Times New Roman"/>
        </w:rPr>
        <w:t>’s EIA system</w:t>
      </w:r>
      <w:r w:rsidR="00BE3EED">
        <w:rPr>
          <w:rFonts w:ascii="Times New Roman" w:hAnsi="Times New Roman" w:cs="Times New Roman"/>
        </w:rPr>
        <w:t xml:space="preserve"> </w:t>
      </w:r>
      <w:r w:rsidR="003E0600">
        <w:rPr>
          <w:rFonts w:ascii="Times New Roman" w:hAnsi="Times New Roman" w:cs="Times New Roman"/>
        </w:rPr>
        <w:t>obtained the highest score</w:t>
      </w:r>
      <w:r w:rsidR="000B5118">
        <w:rPr>
          <w:rFonts w:ascii="Times New Roman" w:hAnsi="Times New Roman" w:cs="Times New Roman"/>
        </w:rPr>
        <w:t xml:space="preserve"> </w:t>
      </w:r>
      <w:r w:rsidR="00495F6D">
        <w:rPr>
          <w:rFonts w:ascii="Times New Roman" w:hAnsi="Times New Roman" w:cs="Times New Roman"/>
        </w:rPr>
        <w:t>(</w:t>
      </w:r>
      <w:r w:rsidR="00BE3EED">
        <w:rPr>
          <w:rFonts w:ascii="Times New Roman" w:hAnsi="Times New Roman" w:cs="Times New Roman"/>
        </w:rPr>
        <w:t>13</w:t>
      </w:r>
      <w:r w:rsidR="00BE3EED" w:rsidRPr="00E513D9">
        <w:rPr>
          <w:rFonts w:ascii="Times New Roman" w:hAnsi="Times New Roman" w:cs="Times New Roman"/>
          <w:vertAlign w:val="superscript"/>
        </w:rPr>
        <w:t>th</w:t>
      </w:r>
      <w:r w:rsidR="003E0600">
        <w:rPr>
          <w:rFonts w:ascii="Times New Roman" w:hAnsi="Times New Roman" w:cs="Times New Roman"/>
        </w:rPr>
        <w:t xml:space="preserve"> overall</w:t>
      </w:r>
      <w:r w:rsidR="00495F6D">
        <w:rPr>
          <w:rFonts w:ascii="Times New Roman" w:hAnsi="Times New Roman" w:cs="Times New Roman"/>
        </w:rPr>
        <w:t>)</w:t>
      </w:r>
      <w:r w:rsidR="003E0600">
        <w:rPr>
          <w:rFonts w:ascii="Times New Roman" w:hAnsi="Times New Roman" w:cs="Times New Roman"/>
        </w:rPr>
        <w:t>.</w:t>
      </w:r>
      <w:r w:rsidR="00BE3EED">
        <w:rPr>
          <w:rFonts w:ascii="Times New Roman" w:hAnsi="Times New Roman" w:cs="Times New Roman"/>
        </w:rPr>
        <w:t xml:space="preserve"> Iraq</w:t>
      </w:r>
      <w:r w:rsidR="00495F6D">
        <w:rPr>
          <w:rFonts w:ascii="Times New Roman" w:hAnsi="Times New Roman" w:cs="Times New Roman"/>
        </w:rPr>
        <w:t>’s EIA system</w:t>
      </w:r>
      <w:r w:rsidR="00BE3EED">
        <w:rPr>
          <w:rFonts w:ascii="Times New Roman" w:hAnsi="Times New Roman" w:cs="Times New Roman"/>
        </w:rPr>
        <w:t xml:space="preserve"> </w:t>
      </w:r>
      <w:r w:rsidR="00911B84">
        <w:rPr>
          <w:rFonts w:ascii="Times New Roman" w:hAnsi="Times New Roman" w:cs="Times New Roman"/>
        </w:rPr>
        <w:t xml:space="preserve">obtained </w:t>
      </w:r>
      <w:r w:rsidR="00BE3EED">
        <w:rPr>
          <w:rFonts w:ascii="Times New Roman" w:hAnsi="Times New Roman" w:cs="Times New Roman"/>
        </w:rPr>
        <w:t xml:space="preserve">the lowest score in the region </w:t>
      </w:r>
      <w:r w:rsidR="009E49F9">
        <w:rPr>
          <w:rFonts w:ascii="Times New Roman" w:hAnsi="Times New Roman" w:cs="Times New Roman"/>
        </w:rPr>
        <w:t>(</w:t>
      </w:r>
      <w:r w:rsidR="00BE3EED">
        <w:rPr>
          <w:rFonts w:ascii="Times New Roman" w:hAnsi="Times New Roman" w:cs="Times New Roman"/>
        </w:rPr>
        <w:t>58</w:t>
      </w:r>
      <w:r w:rsidR="00BE3EED" w:rsidRPr="00C353A3">
        <w:rPr>
          <w:rFonts w:ascii="Times New Roman" w:hAnsi="Times New Roman" w:cs="Times New Roman"/>
          <w:vertAlign w:val="superscript"/>
        </w:rPr>
        <w:t>th</w:t>
      </w:r>
      <w:r w:rsidR="00BE3EED">
        <w:rPr>
          <w:rFonts w:ascii="Times New Roman" w:hAnsi="Times New Roman" w:cs="Times New Roman"/>
        </w:rPr>
        <w:t xml:space="preserve"> position</w:t>
      </w:r>
      <w:r w:rsidR="009E49F9">
        <w:rPr>
          <w:rFonts w:ascii="Times New Roman" w:hAnsi="Times New Roman" w:cs="Times New Roman"/>
        </w:rPr>
        <w:t>)</w:t>
      </w:r>
      <w:r w:rsidR="00BE3EED">
        <w:rPr>
          <w:rFonts w:ascii="Times New Roman" w:hAnsi="Times New Roman" w:cs="Times New Roman"/>
        </w:rPr>
        <w:t xml:space="preserve">. </w:t>
      </w:r>
      <w:r w:rsidR="00911B84">
        <w:rPr>
          <w:rFonts w:ascii="Times New Roman" w:hAnsi="Times New Roman" w:cs="Times New Roman"/>
        </w:rPr>
        <w:t xml:space="preserve">Low scores </w:t>
      </w:r>
      <w:r w:rsidR="00BE3EED">
        <w:rPr>
          <w:rFonts w:ascii="Times New Roman" w:hAnsi="Times New Roman" w:cs="Times New Roman"/>
        </w:rPr>
        <w:t xml:space="preserve">are </w:t>
      </w:r>
      <w:r w:rsidR="00911B84">
        <w:rPr>
          <w:rFonts w:ascii="Times New Roman" w:hAnsi="Times New Roman" w:cs="Times New Roman"/>
        </w:rPr>
        <w:t xml:space="preserve">obtained by </w:t>
      </w:r>
      <w:r w:rsidR="00495F6D">
        <w:rPr>
          <w:rFonts w:ascii="Times New Roman" w:hAnsi="Times New Roman" w:cs="Times New Roman"/>
        </w:rPr>
        <w:t xml:space="preserve">EIA systems of </w:t>
      </w:r>
      <w:r w:rsidR="00BE3EED">
        <w:rPr>
          <w:rFonts w:ascii="Times New Roman" w:hAnsi="Times New Roman" w:cs="Times New Roman"/>
        </w:rPr>
        <w:t xml:space="preserve">Turkmenistan (0.11), </w:t>
      </w:r>
      <w:r w:rsidR="00911B84">
        <w:rPr>
          <w:rFonts w:ascii="Times New Roman" w:hAnsi="Times New Roman" w:cs="Times New Roman"/>
        </w:rPr>
        <w:t xml:space="preserve">the </w:t>
      </w:r>
      <w:r w:rsidR="00BE3EED">
        <w:rPr>
          <w:rFonts w:ascii="Times New Roman" w:hAnsi="Times New Roman" w:cs="Times New Roman"/>
        </w:rPr>
        <w:t xml:space="preserve">Maldives (0.12), Kyrgyzstan (0.12), Bangladesh (0.16), Bosnia (0.16), Uzbekistan (0.17), Tajikistan (0.17), Iraq (0.19), </w:t>
      </w:r>
      <w:r w:rsidR="00BE3EED">
        <w:rPr>
          <w:rFonts w:ascii="Times New Roman" w:hAnsi="Times New Roman" w:cs="Times New Roman"/>
        </w:rPr>
        <w:lastRenderedPageBreak/>
        <w:t>Azerbaijan (0.19) and Afghanistan (0.24). Belarus</w:t>
      </w:r>
      <w:r w:rsidR="00FF6492">
        <w:rPr>
          <w:rFonts w:ascii="Times New Roman" w:hAnsi="Times New Roman" w:cs="Times New Roman"/>
        </w:rPr>
        <w:t>, as a non-democratic state,</w:t>
      </w:r>
      <w:r w:rsidR="00BE3EED">
        <w:rPr>
          <w:rFonts w:ascii="Times New Roman" w:hAnsi="Times New Roman" w:cs="Times New Roman"/>
        </w:rPr>
        <w:t xml:space="preserve"> is the only European country with </w:t>
      </w:r>
      <w:r w:rsidR="00911B84">
        <w:rPr>
          <w:rFonts w:ascii="Times New Roman" w:hAnsi="Times New Roman" w:cs="Times New Roman"/>
        </w:rPr>
        <w:t xml:space="preserve">a </w:t>
      </w:r>
      <w:r w:rsidR="00BE3EED">
        <w:rPr>
          <w:rFonts w:ascii="Times New Roman" w:hAnsi="Times New Roman" w:cs="Times New Roman"/>
        </w:rPr>
        <w:t>relatively low overall score (0.24)</w:t>
      </w:r>
      <w:r w:rsidR="00495F6D">
        <w:rPr>
          <w:rFonts w:ascii="Times New Roman" w:hAnsi="Times New Roman" w:cs="Times New Roman"/>
        </w:rPr>
        <w:t xml:space="preserve"> for their EIA system</w:t>
      </w:r>
      <w:r w:rsidR="009E49F9">
        <w:rPr>
          <w:rFonts w:ascii="Times New Roman" w:hAnsi="Times New Roman" w:cs="Times New Roman"/>
        </w:rPr>
        <w:t>,</w:t>
      </w:r>
      <w:r w:rsidR="00BE3EED">
        <w:rPr>
          <w:rFonts w:ascii="Times New Roman" w:hAnsi="Times New Roman" w:cs="Times New Roman"/>
        </w:rPr>
        <w:t xml:space="preserve"> </w:t>
      </w:r>
      <w:r w:rsidR="009E49F9">
        <w:rPr>
          <w:rFonts w:ascii="Times New Roman" w:hAnsi="Times New Roman" w:cs="Times New Roman"/>
        </w:rPr>
        <w:t>ranking 56</w:t>
      </w:r>
      <w:r w:rsidR="009E49F9" w:rsidRPr="0048416F">
        <w:rPr>
          <w:rFonts w:ascii="Times New Roman" w:hAnsi="Times New Roman" w:cs="Times New Roman"/>
          <w:vertAlign w:val="superscript"/>
        </w:rPr>
        <w:t>th</w:t>
      </w:r>
      <w:r w:rsidR="00BE3EED">
        <w:rPr>
          <w:rFonts w:ascii="Times New Roman" w:hAnsi="Times New Roman" w:cs="Times New Roman"/>
        </w:rPr>
        <w:t xml:space="preserve">. </w:t>
      </w:r>
    </w:p>
    <w:p w14:paraId="1E45E6F6" w14:textId="172E8DBA" w:rsidR="00BE3EED" w:rsidRDefault="00495F6D" w:rsidP="0048416F">
      <w:pPr>
        <w:ind w:firstLine="720"/>
        <w:rPr>
          <w:rFonts w:ascii="Times New Roman" w:hAnsi="Times New Roman" w:cs="Times New Roman"/>
        </w:rPr>
      </w:pPr>
      <w:r>
        <w:rPr>
          <w:rFonts w:ascii="Times New Roman" w:hAnsi="Times New Roman" w:cs="Times New Roman"/>
        </w:rPr>
        <w:t>We suggest that t</w:t>
      </w:r>
      <w:r w:rsidR="00911B84">
        <w:rPr>
          <w:rFonts w:ascii="Times New Roman" w:hAnsi="Times New Roman" w:cs="Times New Roman"/>
        </w:rPr>
        <w:t>he l</w:t>
      </w:r>
      <w:r w:rsidR="00BE3EED">
        <w:rPr>
          <w:rFonts w:ascii="Times New Roman" w:hAnsi="Times New Roman" w:cs="Times New Roman"/>
        </w:rPr>
        <w:t>ow</w:t>
      </w:r>
      <w:r w:rsidR="00911B84">
        <w:rPr>
          <w:rFonts w:ascii="Times New Roman" w:hAnsi="Times New Roman" w:cs="Times New Roman"/>
        </w:rPr>
        <w:t>er</w:t>
      </w:r>
      <w:r w:rsidR="00BE3EED">
        <w:rPr>
          <w:rFonts w:ascii="Times New Roman" w:hAnsi="Times New Roman" w:cs="Times New Roman"/>
        </w:rPr>
        <w:t xml:space="preserve"> </w:t>
      </w:r>
      <w:r w:rsidR="00911B84">
        <w:rPr>
          <w:rFonts w:ascii="Times New Roman" w:hAnsi="Times New Roman" w:cs="Times New Roman"/>
        </w:rPr>
        <w:t xml:space="preserve">the </w:t>
      </w:r>
      <w:r w:rsidR="00BE3EED">
        <w:rPr>
          <w:rFonts w:ascii="Times New Roman" w:hAnsi="Times New Roman" w:cs="Times New Roman"/>
        </w:rPr>
        <w:t>score</w:t>
      </w:r>
      <w:r w:rsidR="00911B84">
        <w:rPr>
          <w:rFonts w:ascii="Times New Roman" w:hAnsi="Times New Roman" w:cs="Times New Roman"/>
        </w:rPr>
        <w:t xml:space="preserve"> th</w:t>
      </w:r>
      <w:r w:rsidR="00A21955">
        <w:rPr>
          <w:rFonts w:ascii="Times New Roman" w:hAnsi="Times New Roman" w:cs="Times New Roman"/>
        </w:rPr>
        <w:t>e</w:t>
      </w:r>
      <w:r w:rsidR="00911B84">
        <w:rPr>
          <w:rFonts w:ascii="Times New Roman" w:hAnsi="Times New Roman" w:cs="Times New Roman"/>
        </w:rPr>
        <w:t xml:space="preserve"> more urgent the </w:t>
      </w:r>
      <w:r w:rsidR="00BE3EED">
        <w:rPr>
          <w:rFonts w:ascii="Times New Roman" w:hAnsi="Times New Roman" w:cs="Times New Roman"/>
        </w:rPr>
        <w:t xml:space="preserve">need </w:t>
      </w:r>
      <w:r w:rsidR="00911B84">
        <w:rPr>
          <w:rFonts w:ascii="Times New Roman" w:hAnsi="Times New Roman" w:cs="Times New Roman"/>
        </w:rPr>
        <w:t>to critically review an EIA system</w:t>
      </w:r>
      <w:r w:rsidR="003134CD">
        <w:rPr>
          <w:rFonts w:ascii="Times New Roman" w:hAnsi="Times New Roman" w:cs="Times New Roman"/>
        </w:rPr>
        <w:t xml:space="preserve"> – and to improve it</w:t>
      </w:r>
      <w:r w:rsidR="00272FA2">
        <w:rPr>
          <w:rFonts w:ascii="Times New Roman" w:hAnsi="Times New Roman" w:cs="Times New Roman"/>
        </w:rPr>
        <w:t>, if BRI investment is sought</w:t>
      </w:r>
      <w:r w:rsidR="00BE2F3F">
        <w:rPr>
          <w:rFonts w:ascii="Times New Roman" w:hAnsi="Times New Roman" w:cs="Times New Roman"/>
        </w:rPr>
        <w:t>.</w:t>
      </w:r>
      <w:r w:rsidR="009E49F9">
        <w:rPr>
          <w:rFonts w:ascii="Times New Roman" w:hAnsi="Times New Roman" w:cs="Times New Roman"/>
        </w:rPr>
        <w:t xml:space="preserve"> </w:t>
      </w:r>
      <w:r w:rsidR="00911B84">
        <w:rPr>
          <w:rFonts w:ascii="Times New Roman" w:hAnsi="Times New Roman" w:cs="Times New Roman"/>
        </w:rPr>
        <w:t xml:space="preserve">In this context, the authors </w:t>
      </w:r>
      <w:r w:rsidR="00272FA2">
        <w:rPr>
          <w:rFonts w:ascii="Times New Roman" w:hAnsi="Times New Roman" w:cs="Times New Roman"/>
        </w:rPr>
        <w:t xml:space="preserve">suggest that </w:t>
      </w:r>
      <w:r w:rsidR="009E49F9">
        <w:rPr>
          <w:rFonts w:ascii="Times New Roman" w:hAnsi="Times New Roman" w:cs="Times New Roman"/>
        </w:rPr>
        <w:t xml:space="preserve">any investment be connected with </w:t>
      </w:r>
      <w:r w:rsidR="00272FA2">
        <w:rPr>
          <w:rFonts w:ascii="Times New Roman" w:hAnsi="Times New Roman" w:cs="Times New Roman"/>
        </w:rPr>
        <w:t xml:space="preserve">acceptable </w:t>
      </w:r>
      <w:r>
        <w:rPr>
          <w:rFonts w:ascii="Times New Roman" w:hAnsi="Times New Roman" w:cs="Times New Roman"/>
        </w:rPr>
        <w:t xml:space="preserve">EIA </w:t>
      </w:r>
      <w:r w:rsidR="00272FA2">
        <w:rPr>
          <w:rFonts w:ascii="Times New Roman" w:hAnsi="Times New Roman" w:cs="Times New Roman"/>
        </w:rPr>
        <w:t>standards</w:t>
      </w:r>
      <w:r w:rsidR="00BE3EED">
        <w:rPr>
          <w:rFonts w:ascii="Times New Roman" w:hAnsi="Times New Roman" w:cs="Times New Roman"/>
        </w:rPr>
        <w:t xml:space="preserve">. Some of the lowest-ranking nations face several other challenges, such as civil </w:t>
      </w:r>
      <w:r w:rsidR="009E49F9">
        <w:rPr>
          <w:rFonts w:ascii="Times New Roman" w:hAnsi="Times New Roman" w:cs="Times New Roman"/>
        </w:rPr>
        <w:t>instability</w:t>
      </w:r>
      <w:r w:rsidR="00BE3EED">
        <w:rPr>
          <w:rFonts w:ascii="Times New Roman" w:hAnsi="Times New Roman" w:cs="Times New Roman"/>
        </w:rPr>
        <w:t>, border security issues and poverty</w:t>
      </w:r>
      <w:r w:rsidR="009E49F9">
        <w:rPr>
          <w:rFonts w:ascii="Times New Roman" w:hAnsi="Times New Roman" w:cs="Times New Roman"/>
        </w:rPr>
        <w:t xml:space="preserve"> </w:t>
      </w:r>
      <w:r w:rsidR="00BE3EED">
        <w:rPr>
          <w:rFonts w:ascii="Times New Roman" w:hAnsi="Times New Roman" w:cs="Times New Roman"/>
        </w:rPr>
        <w:fldChar w:fldCharType="begin" w:fldLock="1"/>
      </w:r>
      <w:r w:rsidR="00BE3EED">
        <w:rPr>
          <w:rFonts w:ascii="Times New Roman" w:hAnsi="Times New Roman" w:cs="Times New Roman"/>
        </w:rPr>
        <w:instrText>ADDIN CSL_CITATION {"citationItems":[{"id":"ITEM-1","itemData":{"author":[{"dropping-particle":"","family":"Cederman","given":"Lars-erik","non-dropping-particle":"","parse-names":false,"suffix":""},{"dropping-particle":"","family":"Pengl","given":"Yannick","non-dropping-particle":"","parse-names":false,"suffix":""}],"id":"ITEM-1","issued":{"date-parts":[["2019"]]},"number-of-pages":"1-55","title":"Global Conflict Trends and their Consequences *","type":"report"},"uris":["http://www.mendeley.com/documents/?uuid=6c43dca4-5469-4792-8ba7-2c946a06c483"]}],"mendeley":{"formattedCitation":"(Cederman &amp; Pengl, 2019)","plainTextFormattedCitation":"(Cederman &amp; Pengl, 2019)","previouslyFormattedCitation":"(Cederman &amp; Pengl, 2019)"},"properties":{"noteIndex":0},"schema":"https://github.com/citation-style-language/schema/raw/master/csl-citation.json"}</w:instrText>
      </w:r>
      <w:r w:rsidR="00BE3EED">
        <w:rPr>
          <w:rFonts w:ascii="Times New Roman" w:hAnsi="Times New Roman" w:cs="Times New Roman"/>
        </w:rPr>
        <w:fldChar w:fldCharType="separate"/>
      </w:r>
      <w:r w:rsidR="00BE3EED" w:rsidRPr="00BD18F5">
        <w:rPr>
          <w:rFonts w:ascii="Times New Roman" w:hAnsi="Times New Roman" w:cs="Times New Roman"/>
          <w:noProof/>
        </w:rPr>
        <w:t>(Cederman &amp; Pengl, 2019)</w:t>
      </w:r>
      <w:r w:rsidR="00BE3EED">
        <w:rPr>
          <w:rFonts w:ascii="Times New Roman" w:hAnsi="Times New Roman" w:cs="Times New Roman"/>
        </w:rPr>
        <w:fldChar w:fldCharType="end"/>
      </w:r>
      <w:r w:rsidR="00BE3EED">
        <w:rPr>
          <w:rFonts w:ascii="Times New Roman" w:hAnsi="Times New Roman" w:cs="Times New Roman"/>
        </w:rPr>
        <w:t xml:space="preserve">. </w:t>
      </w:r>
      <w:r w:rsidR="009E49F9">
        <w:rPr>
          <w:rFonts w:ascii="Times New Roman" w:hAnsi="Times New Roman" w:cs="Times New Roman"/>
        </w:rPr>
        <w:t>Generally speaking,</w:t>
      </w:r>
      <w:r w:rsidR="00BE3EED">
        <w:rPr>
          <w:rFonts w:ascii="Times New Roman" w:hAnsi="Times New Roman" w:cs="Times New Roman"/>
        </w:rPr>
        <w:t xml:space="preserve"> low</w:t>
      </w:r>
      <w:r w:rsidR="009E49F9">
        <w:rPr>
          <w:rFonts w:ascii="Times New Roman" w:hAnsi="Times New Roman" w:cs="Times New Roman"/>
        </w:rPr>
        <w:t>est</w:t>
      </w:r>
      <w:r w:rsidR="00BE3EED">
        <w:rPr>
          <w:rFonts w:ascii="Times New Roman" w:hAnsi="Times New Roman" w:cs="Times New Roman"/>
        </w:rPr>
        <w:t xml:space="preserve"> scores can be attributed to </w:t>
      </w:r>
      <w:r>
        <w:rPr>
          <w:rFonts w:ascii="Times New Roman" w:hAnsi="Times New Roman" w:cs="Times New Roman"/>
        </w:rPr>
        <w:t xml:space="preserve">an overall </w:t>
      </w:r>
      <w:r w:rsidR="00BE3EED">
        <w:rPr>
          <w:rFonts w:ascii="Times New Roman" w:hAnsi="Times New Roman" w:cs="Times New Roman"/>
        </w:rPr>
        <w:t>weak institutional governance</w:t>
      </w:r>
      <w:r w:rsidR="00291DC8">
        <w:rPr>
          <w:rFonts w:ascii="Times New Roman" w:hAnsi="Times New Roman" w:cs="Times New Roman"/>
        </w:rPr>
        <w:t xml:space="preserve"> </w:t>
      </w:r>
      <w:r w:rsidR="00BE3EED">
        <w:rPr>
          <w:rFonts w:ascii="Times New Roman" w:hAnsi="Times New Roman" w:cs="Times New Roman"/>
        </w:rPr>
        <w:fldChar w:fldCharType="begin" w:fldLock="1"/>
      </w:r>
      <w:r w:rsidR="003759A1">
        <w:rPr>
          <w:rFonts w:ascii="Times New Roman" w:hAnsi="Times New Roman" w:cs="Times New Roman"/>
        </w:rPr>
        <w:instrText>ADDIN CSL_CITATION {"citationItems":[{"id":"ITEM-1","itemData":{"URL":"https://epi.envirocenter.yale.edu/2018-epi-report/introduction","accessed":{"date-parts":[["2020","3","27"]]},"author":[{"dropping-particle":"","family":"Yale University","given":"","non-dropping-particle":"","parse-names":false,"suffix":""}],"container-title":"Environmental Performance Index","id":"ITEM-1","issued":{"date-parts":[["2018"]]},"title":"Introduction | Environmental Performance Index","type":"webpage"},"uris":["http://www.mendeley.com/documents/?uuid=001d72ff-cd84-31d1-a389-62804b6404d2"]}],"mendeley":{"formattedCitation":"(Yale University, 2018)","manualFormatting":"(see also Yale University, 2018)","plainTextFormattedCitation":"(Yale University, 2018)","previouslyFormattedCitation":"(Yale University, 2018)"},"properties":{"noteIndex":0},"schema":"https://github.com/citation-style-language/schema/raw/master/csl-citation.json"}</w:instrText>
      </w:r>
      <w:r w:rsidR="00BE3EED">
        <w:rPr>
          <w:rFonts w:ascii="Times New Roman" w:hAnsi="Times New Roman" w:cs="Times New Roman"/>
        </w:rPr>
        <w:fldChar w:fldCharType="separate"/>
      </w:r>
      <w:r w:rsidR="00BE3EED" w:rsidRPr="002F7794">
        <w:rPr>
          <w:rFonts w:ascii="Times New Roman" w:hAnsi="Times New Roman" w:cs="Times New Roman"/>
          <w:noProof/>
        </w:rPr>
        <w:t>(</w:t>
      </w:r>
      <w:r w:rsidR="00464AE1">
        <w:rPr>
          <w:rFonts w:ascii="Times New Roman" w:hAnsi="Times New Roman" w:cs="Times New Roman"/>
          <w:noProof/>
        </w:rPr>
        <w:t xml:space="preserve">see </w:t>
      </w:r>
      <w:r w:rsidR="00911B84">
        <w:rPr>
          <w:rFonts w:ascii="Times New Roman" w:hAnsi="Times New Roman" w:cs="Times New Roman"/>
          <w:noProof/>
        </w:rPr>
        <w:t xml:space="preserve">also </w:t>
      </w:r>
      <w:r w:rsidR="00BE3EED" w:rsidRPr="002F7794">
        <w:rPr>
          <w:rFonts w:ascii="Times New Roman" w:hAnsi="Times New Roman" w:cs="Times New Roman"/>
          <w:noProof/>
        </w:rPr>
        <w:t>Yale University, 2018)</w:t>
      </w:r>
      <w:r w:rsidR="00BE3EED">
        <w:rPr>
          <w:rFonts w:ascii="Times New Roman" w:hAnsi="Times New Roman" w:cs="Times New Roman"/>
        </w:rPr>
        <w:fldChar w:fldCharType="end"/>
      </w:r>
      <w:r w:rsidR="00BE3EED">
        <w:rPr>
          <w:rFonts w:ascii="Times New Roman" w:hAnsi="Times New Roman" w:cs="Times New Roman"/>
        </w:rPr>
        <w:t xml:space="preserve">. </w:t>
      </w:r>
      <w:r>
        <w:rPr>
          <w:rFonts w:ascii="Times New Roman" w:hAnsi="Times New Roman" w:cs="Times New Roman"/>
        </w:rPr>
        <w:t xml:space="preserve">The </w:t>
      </w:r>
      <w:r w:rsidR="00BE3EED">
        <w:rPr>
          <w:rFonts w:ascii="Times New Roman" w:hAnsi="Times New Roman" w:cs="Times New Roman"/>
        </w:rPr>
        <w:t>Chin</w:t>
      </w:r>
      <w:r>
        <w:rPr>
          <w:rFonts w:ascii="Times New Roman" w:hAnsi="Times New Roman" w:cs="Times New Roman"/>
        </w:rPr>
        <w:t xml:space="preserve">ese </w:t>
      </w:r>
      <w:r w:rsidR="00BE2F3F">
        <w:rPr>
          <w:rFonts w:ascii="Times New Roman" w:hAnsi="Times New Roman" w:cs="Times New Roman"/>
        </w:rPr>
        <w:t xml:space="preserve">EIA </w:t>
      </w:r>
      <w:r>
        <w:rPr>
          <w:rFonts w:ascii="Times New Roman" w:hAnsi="Times New Roman" w:cs="Times New Roman"/>
        </w:rPr>
        <w:t>system</w:t>
      </w:r>
      <w:r w:rsidR="00BE3EED">
        <w:rPr>
          <w:rFonts w:ascii="Times New Roman" w:hAnsi="Times New Roman" w:cs="Times New Roman"/>
        </w:rPr>
        <w:t xml:space="preserve"> scores </w:t>
      </w:r>
      <w:r w:rsidR="00072018">
        <w:rPr>
          <w:rFonts w:ascii="Times New Roman" w:hAnsi="Times New Roman" w:cs="Times New Roman"/>
        </w:rPr>
        <w:t xml:space="preserve">strongly </w:t>
      </w:r>
      <w:r w:rsidR="00BE3EED">
        <w:rPr>
          <w:rFonts w:ascii="Times New Roman" w:hAnsi="Times New Roman" w:cs="Times New Roman"/>
        </w:rPr>
        <w:t>on criteria such as EIA administration, procedure and government support. Of the lower income developing countries in Asia, Bhutan</w:t>
      </w:r>
      <w:r>
        <w:rPr>
          <w:rFonts w:ascii="Times New Roman" w:hAnsi="Times New Roman" w:cs="Times New Roman"/>
        </w:rPr>
        <w:t>’s EIA system</w:t>
      </w:r>
      <w:r w:rsidR="00BE3EED">
        <w:rPr>
          <w:rFonts w:ascii="Times New Roman" w:hAnsi="Times New Roman" w:cs="Times New Roman"/>
        </w:rPr>
        <w:t xml:space="preserve"> ranks seventh for overall score, reflecting </w:t>
      </w:r>
      <w:r w:rsidR="00072018">
        <w:rPr>
          <w:rFonts w:ascii="Times New Roman" w:hAnsi="Times New Roman" w:cs="Times New Roman"/>
        </w:rPr>
        <w:t xml:space="preserve">well developed </w:t>
      </w:r>
      <w:r w:rsidR="00BE3EED">
        <w:rPr>
          <w:rFonts w:ascii="Times New Roman" w:hAnsi="Times New Roman" w:cs="Times New Roman"/>
        </w:rPr>
        <w:t>environmental regulation</w:t>
      </w:r>
      <w:r w:rsidR="00072018">
        <w:rPr>
          <w:rFonts w:ascii="Times New Roman" w:hAnsi="Times New Roman" w:cs="Times New Roman"/>
        </w:rPr>
        <w:t>s</w:t>
      </w:r>
      <w:r w:rsidR="00BE3EED">
        <w:rPr>
          <w:rFonts w:ascii="Times New Roman" w:hAnsi="Times New Roman" w:cs="Times New Roman"/>
        </w:rPr>
        <w:t xml:space="preserve">. </w:t>
      </w:r>
      <w:r w:rsidR="00072018">
        <w:rPr>
          <w:rFonts w:ascii="Times New Roman" w:hAnsi="Times New Roman" w:cs="Times New Roman"/>
        </w:rPr>
        <w:t xml:space="preserve">There is a strong </w:t>
      </w:r>
      <w:r w:rsidR="00BE3EED">
        <w:rPr>
          <w:rFonts w:ascii="Times New Roman" w:hAnsi="Times New Roman" w:cs="Times New Roman"/>
        </w:rPr>
        <w:t xml:space="preserve">commitment </w:t>
      </w:r>
      <w:r w:rsidR="00072018">
        <w:rPr>
          <w:rFonts w:ascii="Times New Roman" w:hAnsi="Times New Roman" w:cs="Times New Roman"/>
        </w:rPr>
        <w:t xml:space="preserve">here </w:t>
      </w:r>
      <w:r w:rsidR="00BE3EED">
        <w:rPr>
          <w:rFonts w:ascii="Times New Roman" w:hAnsi="Times New Roman" w:cs="Times New Roman"/>
        </w:rPr>
        <w:t>to integrate EIA into decision-making process</w:t>
      </w:r>
      <w:r w:rsidR="00BE2F3F">
        <w:rPr>
          <w:rFonts w:ascii="Times New Roman" w:hAnsi="Times New Roman" w:cs="Times New Roman"/>
        </w:rPr>
        <w:t>es</w:t>
      </w:r>
      <w:r w:rsidR="00BE3EED">
        <w:rPr>
          <w:rFonts w:ascii="Times New Roman" w:hAnsi="Times New Roman" w:cs="Times New Roman"/>
        </w:rPr>
        <w:t xml:space="preserve"> and </w:t>
      </w:r>
      <w:r w:rsidR="00072018">
        <w:rPr>
          <w:rFonts w:ascii="Times New Roman" w:hAnsi="Times New Roman" w:cs="Times New Roman"/>
        </w:rPr>
        <w:t xml:space="preserve">there is </w:t>
      </w:r>
      <w:r w:rsidR="00BE3EED">
        <w:rPr>
          <w:rFonts w:ascii="Times New Roman" w:hAnsi="Times New Roman" w:cs="Times New Roman"/>
        </w:rPr>
        <w:t>a comprehensive EIA implementation procedure</w:t>
      </w:r>
      <w:r w:rsidR="00072018">
        <w:rPr>
          <w:rFonts w:ascii="Times New Roman" w:hAnsi="Times New Roman" w:cs="Times New Roman"/>
        </w:rPr>
        <w:t xml:space="preserve"> </w:t>
      </w:r>
      <w:r w:rsidR="005B6224">
        <w:rPr>
          <w:rFonts w:ascii="Times New Roman" w:hAnsi="Times New Roman" w:cs="Times New Roman"/>
        </w:rPr>
        <w:fldChar w:fldCharType="begin" w:fldLock="1"/>
      </w:r>
      <w:r w:rsidR="00927382">
        <w:rPr>
          <w:rFonts w:ascii="Times New Roman" w:hAnsi="Times New Roman" w:cs="Times New Roman"/>
        </w:rPr>
        <w:instrText>ADDIN CSL_CITATION {"citationItems":[{"id":"ITEM-1","itemData":{"author":[{"dropping-particle":"","family":"Donelley","given":"Annie; Barry Dalal-Clayton and Ross Hughes","non-dropping-particle":"","parse-names":false,"suffix":""}],"container-title":"International Institute for Environment and Development","id":"ITEM-1","issued":{"date-parts":[["1998"]]},"publisher":"International Environmental and Natural Resource Assessment Information Service (INTERAISE)","title":"of Impact Assessment Guidelines A Directory of Impact Assessment Guidelines Second edition Compiled by","type":"book"},"uris":["http://www.mendeley.com/documents/?uuid=e5f1572c-8479-4431-9a64-296e41fd680f"]},{"id":"ITEM-2","itemData":{"author":[{"dropping-particle":"","family":"National Environmental Commission","given":"","non-dropping-particle":"","parse-names":false,"suffix":""}],"id":"ITEM-2","issue":"May","issued":{"date-parts":[["2012"]]},"title":"Environmental Assessment General Guidelines Bhutan","type":"report"},"uris":["http://www.mendeley.com/documents/?uuid=7c4223e9-e4a2-4c9c-bac6-2d4557ba3cdc"]}],"mendeley":{"formattedCitation":"(Donelley, 1998; National Environmental Commission, 2012)","manualFormatting":"(Donelley et al., 1998; National Environmental Commission, 2012)","plainTextFormattedCitation":"(Donelley, 1998; National Environmental Commission, 2012)","previouslyFormattedCitation":"(Donelley, 1998; National Environmental Commission, 2012)"},"properties":{"noteIndex":0},"schema":"https://github.com/citation-style-language/schema/raw/master/csl-citation.json"}</w:instrText>
      </w:r>
      <w:r w:rsidR="005B6224">
        <w:rPr>
          <w:rFonts w:ascii="Times New Roman" w:hAnsi="Times New Roman" w:cs="Times New Roman"/>
        </w:rPr>
        <w:fldChar w:fldCharType="separate"/>
      </w:r>
      <w:r w:rsidR="005B6224" w:rsidRPr="005B6224">
        <w:rPr>
          <w:rFonts w:ascii="Times New Roman" w:hAnsi="Times New Roman" w:cs="Times New Roman"/>
          <w:noProof/>
        </w:rPr>
        <w:t>(Donel</w:t>
      </w:r>
      <w:r w:rsidR="00F63510">
        <w:rPr>
          <w:rFonts w:ascii="Times New Roman" w:hAnsi="Times New Roman" w:cs="Times New Roman"/>
          <w:noProof/>
        </w:rPr>
        <w:t>l</w:t>
      </w:r>
      <w:r w:rsidR="005B6224" w:rsidRPr="005B6224">
        <w:rPr>
          <w:rFonts w:ascii="Times New Roman" w:hAnsi="Times New Roman" w:cs="Times New Roman"/>
          <w:noProof/>
        </w:rPr>
        <w:t>ey</w:t>
      </w:r>
      <w:r w:rsidR="00A21955">
        <w:rPr>
          <w:rFonts w:ascii="Times New Roman" w:hAnsi="Times New Roman" w:cs="Times New Roman"/>
          <w:noProof/>
        </w:rPr>
        <w:t xml:space="preserve"> et al.</w:t>
      </w:r>
      <w:r w:rsidR="005B6224" w:rsidRPr="005B6224">
        <w:rPr>
          <w:rFonts w:ascii="Times New Roman" w:hAnsi="Times New Roman" w:cs="Times New Roman"/>
          <w:noProof/>
        </w:rPr>
        <w:t>, 1998; National Environmental Commission, 2012)</w:t>
      </w:r>
      <w:r w:rsidR="005B6224">
        <w:rPr>
          <w:rFonts w:ascii="Times New Roman" w:hAnsi="Times New Roman" w:cs="Times New Roman"/>
        </w:rPr>
        <w:fldChar w:fldCharType="end"/>
      </w:r>
      <w:r w:rsidR="00BE3EED">
        <w:rPr>
          <w:rFonts w:ascii="Times New Roman" w:hAnsi="Times New Roman" w:cs="Times New Roman"/>
        </w:rPr>
        <w:t xml:space="preserve">. </w:t>
      </w:r>
    </w:p>
    <w:p w14:paraId="7B0B4456" w14:textId="3A3D4740" w:rsidR="00045639" w:rsidRDefault="00072018" w:rsidP="006845AF">
      <w:pPr>
        <w:ind w:firstLine="720"/>
        <w:rPr>
          <w:rFonts w:ascii="Times New Roman" w:hAnsi="Times New Roman" w:cs="Times New Roman"/>
        </w:rPr>
      </w:pPr>
      <w:r>
        <w:rPr>
          <w:rFonts w:ascii="Times New Roman" w:hAnsi="Times New Roman" w:cs="Times New Roman"/>
        </w:rPr>
        <w:t>C</w:t>
      </w:r>
      <w:r w:rsidR="00BE3EED">
        <w:rPr>
          <w:rFonts w:ascii="Times New Roman" w:hAnsi="Times New Roman" w:cs="Times New Roman"/>
        </w:rPr>
        <w:t xml:space="preserve">orrelation analysis between </w:t>
      </w:r>
      <w:r w:rsidR="00495F6D">
        <w:rPr>
          <w:rFonts w:ascii="Times New Roman" w:hAnsi="Times New Roman" w:cs="Times New Roman"/>
        </w:rPr>
        <w:t>E</w:t>
      </w:r>
      <w:r w:rsidR="00B5165A">
        <w:rPr>
          <w:rFonts w:ascii="Times New Roman" w:hAnsi="Times New Roman" w:cs="Times New Roman"/>
        </w:rPr>
        <w:t>Q</w:t>
      </w:r>
      <w:r w:rsidR="00495F6D">
        <w:rPr>
          <w:rFonts w:ascii="Times New Roman" w:hAnsi="Times New Roman" w:cs="Times New Roman"/>
        </w:rPr>
        <w:t xml:space="preserve">I </w:t>
      </w:r>
      <w:r w:rsidR="00BE3EED">
        <w:rPr>
          <w:rFonts w:ascii="Times New Roman" w:hAnsi="Times New Roman" w:cs="Times New Roman"/>
        </w:rPr>
        <w:t xml:space="preserve">and GDP per capita </w:t>
      </w:r>
      <w:r>
        <w:rPr>
          <w:rFonts w:ascii="Times New Roman" w:hAnsi="Times New Roman" w:cs="Times New Roman"/>
        </w:rPr>
        <w:t xml:space="preserve">scores shows that </w:t>
      </w:r>
      <w:r w:rsidR="00911B84">
        <w:rPr>
          <w:rFonts w:ascii="Times New Roman" w:hAnsi="Times New Roman" w:cs="Times New Roman"/>
        </w:rPr>
        <w:t xml:space="preserve">there is some correlation of </w:t>
      </w:r>
      <w:r w:rsidR="00495F6D">
        <w:rPr>
          <w:rFonts w:ascii="Times New Roman" w:hAnsi="Times New Roman" w:cs="Times New Roman"/>
        </w:rPr>
        <w:t xml:space="preserve">an </w:t>
      </w:r>
      <w:r w:rsidR="00BE3EED">
        <w:rPr>
          <w:rFonts w:ascii="Times New Roman" w:hAnsi="Times New Roman" w:cs="Times New Roman"/>
        </w:rPr>
        <w:t xml:space="preserve">EIA </w:t>
      </w:r>
      <w:r w:rsidR="00911B84">
        <w:rPr>
          <w:rFonts w:ascii="Times New Roman" w:hAnsi="Times New Roman" w:cs="Times New Roman"/>
        </w:rPr>
        <w:t xml:space="preserve">system’s </w:t>
      </w:r>
      <w:r w:rsidR="00495F6D">
        <w:rPr>
          <w:rFonts w:ascii="Times New Roman" w:hAnsi="Times New Roman" w:cs="Times New Roman"/>
        </w:rPr>
        <w:t xml:space="preserve">comprehensiveness </w:t>
      </w:r>
      <w:r w:rsidR="006C04F6">
        <w:rPr>
          <w:rFonts w:ascii="Times New Roman" w:hAnsi="Times New Roman" w:cs="Times New Roman"/>
        </w:rPr>
        <w:t xml:space="preserve">(or potential effectiveness) </w:t>
      </w:r>
      <w:r w:rsidR="00911B84">
        <w:rPr>
          <w:rFonts w:ascii="Times New Roman" w:hAnsi="Times New Roman" w:cs="Times New Roman"/>
        </w:rPr>
        <w:t xml:space="preserve">and </w:t>
      </w:r>
      <w:r w:rsidR="00BE3EED">
        <w:rPr>
          <w:rFonts w:ascii="Times New Roman" w:hAnsi="Times New Roman" w:cs="Times New Roman"/>
        </w:rPr>
        <w:t xml:space="preserve">a country’s </w:t>
      </w:r>
      <w:r w:rsidR="00911B84">
        <w:rPr>
          <w:rFonts w:ascii="Times New Roman" w:hAnsi="Times New Roman" w:cs="Times New Roman"/>
        </w:rPr>
        <w:t>GDP per capita</w:t>
      </w:r>
      <w:r w:rsidR="00BE3EED">
        <w:rPr>
          <w:rFonts w:ascii="Times New Roman" w:hAnsi="Times New Roman" w:cs="Times New Roman"/>
        </w:rPr>
        <w:t>.</w:t>
      </w:r>
      <w:r w:rsidR="00BC546C">
        <w:rPr>
          <w:rFonts w:ascii="Times New Roman" w:hAnsi="Times New Roman" w:cs="Times New Roman"/>
        </w:rPr>
        <w:t xml:space="preserve"> However, </w:t>
      </w:r>
      <w:r w:rsidR="00B06022">
        <w:rPr>
          <w:rFonts w:ascii="Times New Roman" w:hAnsi="Times New Roman" w:cs="Times New Roman"/>
        </w:rPr>
        <w:t xml:space="preserve">relationships </w:t>
      </w:r>
      <w:r w:rsidR="00BC546C">
        <w:rPr>
          <w:rFonts w:ascii="Times New Roman" w:hAnsi="Times New Roman" w:cs="Times New Roman"/>
        </w:rPr>
        <w:t>are complex.</w:t>
      </w:r>
      <w:r>
        <w:rPr>
          <w:rFonts w:ascii="Times New Roman" w:hAnsi="Times New Roman" w:cs="Times New Roman"/>
        </w:rPr>
        <w:t xml:space="preserve"> </w:t>
      </w:r>
      <w:r w:rsidR="00BC546C">
        <w:rPr>
          <w:rFonts w:ascii="Times New Roman" w:hAnsi="Times New Roman" w:cs="Times New Roman"/>
        </w:rPr>
        <w:t>Generally speaking, r</w:t>
      </w:r>
      <w:r>
        <w:rPr>
          <w:rFonts w:ascii="Times New Roman" w:hAnsi="Times New Roman" w:cs="Times New Roman"/>
        </w:rPr>
        <w:t xml:space="preserve">esults are somewhat hampered by a lack of time-series data. </w:t>
      </w:r>
      <w:r w:rsidR="00BE3EED">
        <w:rPr>
          <w:rFonts w:ascii="Times New Roman" w:hAnsi="Times New Roman" w:cs="Times New Roman"/>
        </w:rPr>
        <w:t>We observed a significant</w:t>
      </w:r>
      <w:r w:rsidR="00F252FC">
        <w:rPr>
          <w:rFonts w:ascii="Times New Roman" w:hAnsi="Times New Roman" w:cs="Times New Roman"/>
        </w:rPr>
        <w:t xml:space="preserve"> positive</w:t>
      </w:r>
      <w:r w:rsidR="00BE3EED">
        <w:rPr>
          <w:rFonts w:ascii="Times New Roman" w:hAnsi="Times New Roman" w:cs="Times New Roman"/>
        </w:rPr>
        <w:t xml:space="preserve"> correlation between income, measured by GDP per capita, and the overall </w:t>
      </w:r>
      <w:r w:rsidR="008F7C7A">
        <w:rPr>
          <w:rFonts w:ascii="Times New Roman" w:hAnsi="Times New Roman" w:cs="Times New Roman"/>
        </w:rPr>
        <w:t>EQI</w:t>
      </w:r>
      <w:r w:rsidR="00B06022">
        <w:rPr>
          <w:rFonts w:ascii="Times New Roman" w:hAnsi="Times New Roman" w:cs="Times New Roman"/>
        </w:rPr>
        <w:t xml:space="preserve"> </w:t>
      </w:r>
      <w:r>
        <w:rPr>
          <w:rFonts w:ascii="Times New Roman" w:hAnsi="Times New Roman" w:cs="Times New Roman"/>
        </w:rPr>
        <w:t>scores</w:t>
      </w:r>
      <w:r w:rsidR="00F252FC">
        <w:rPr>
          <w:rFonts w:ascii="Times New Roman" w:hAnsi="Times New Roman" w:cs="Times New Roman"/>
        </w:rPr>
        <w:t xml:space="preserve"> (p&lt;0.001)</w:t>
      </w:r>
      <w:r>
        <w:rPr>
          <w:rFonts w:ascii="Times New Roman" w:hAnsi="Times New Roman" w:cs="Times New Roman"/>
        </w:rPr>
        <w:t xml:space="preserve"> </w:t>
      </w:r>
      <w:r w:rsidR="00BE3EED">
        <w:rPr>
          <w:rFonts w:ascii="Times New Roman" w:hAnsi="Times New Roman" w:cs="Times New Roman"/>
        </w:rPr>
        <w:t>(Fig.</w:t>
      </w:r>
      <w:r w:rsidR="004C004A">
        <w:rPr>
          <w:rFonts w:ascii="Times New Roman" w:hAnsi="Times New Roman" w:cs="Times New Roman"/>
        </w:rPr>
        <w:t xml:space="preserve"> 4</w:t>
      </w:r>
      <w:proofErr w:type="gramStart"/>
      <w:r w:rsidR="00BE3EED">
        <w:rPr>
          <w:rFonts w:ascii="Times New Roman" w:hAnsi="Times New Roman" w:cs="Times New Roman"/>
        </w:rPr>
        <w:t>)</w:t>
      </w:r>
      <w:r w:rsidR="00603DFE">
        <w:rPr>
          <w:rFonts w:ascii="Times New Roman" w:hAnsi="Times New Roman" w:cs="Times New Roman"/>
        </w:rPr>
        <w:t>.</w:t>
      </w:r>
      <w:r w:rsidR="004D6014">
        <w:rPr>
          <w:rFonts w:ascii="Times New Roman" w:hAnsi="Times New Roman" w:cs="Times New Roman"/>
        </w:rPr>
        <w:t>C</w:t>
      </w:r>
      <w:r w:rsidR="00B06022">
        <w:rPr>
          <w:rFonts w:ascii="Times New Roman" w:hAnsi="Times New Roman" w:cs="Times New Roman"/>
        </w:rPr>
        <w:t>ountries</w:t>
      </w:r>
      <w:proofErr w:type="gramEnd"/>
      <w:r w:rsidR="004D6014">
        <w:rPr>
          <w:rFonts w:ascii="Times New Roman" w:hAnsi="Times New Roman" w:cs="Times New Roman"/>
        </w:rPr>
        <w:t xml:space="preserve"> with higher GDP</w:t>
      </w:r>
      <w:r w:rsidR="00B06022">
        <w:rPr>
          <w:rFonts w:ascii="Times New Roman" w:hAnsi="Times New Roman" w:cs="Times New Roman"/>
        </w:rPr>
        <w:t xml:space="preserve"> achieve higher scores, with a few </w:t>
      </w:r>
      <w:r w:rsidR="00603DFE">
        <w:rPr>
          <w:rFonts w:ascii="Times New Roman" w:hAnsi="Times New Roman" w:cs="Times New Roman"/>
        </w:rPr>
        <w:t xml:space="preserve">notable exceptions, including </w:t>
      </w:r>
      <w:r>
        <w:rPr>
          <w:rFonts w:ascii="Times New Roman" w:hAnsi="Times New Roman" w:cs="Times New Roman"/>
        </w:rPr>
        <w:t xml:space="preserve">e.g. </w:t>
      </w:r>
      <w:r w:rsidR="00BE3EED">
        <w:rPr>
          <w:rFonts w:ascii="Times New Roman" w:hAnsi="Times New Roman" w:cs="Times New Roman"/>
        </w:rPr>
        <w:t>Kuwait, Turkey and Bahrain.</w:t>
      </w:r>
      <w:r>
        <w:rPr>
          <w:rFonts w:ascii="Times New Roman" w:hAnsi="Times New Roman" w:cs="Times New Roman"/>
        </w:rPr>
        <w:t xml:space="preserve"> </w:t>
      </w:r>
      <w:r w:rsidR="00603DFE">
        <w:rPr>
          <w:rFonts w:ascii="Times New Roman" w:hAnsi="Times New Roman" w:cs="Times New Roman"/>
        </w:rPr>
        <w:t xml:space="preserve">Also, </w:t>
      </w:r>
      <w:r w:rsidR="00BE3EED">
        <w:rPr>
          <w:rFonts w:ascii="Times New Roman" w:hAnsi="Times New Roman" w:cs="Times New Roman"/>
        </w:rPr>
        <w:t xml:space="preserve">China and Bhutan </w:t>
      </w:r>
      <w:r w:rsidR="00B06022">
        <w:rPr>
          <w:rFonts w:ascii="Times New Roman" w:hAnsi="Times New Roman" w:cs="Times New Roman"/>
        </w:rPr>
        <w:t xml:space="preserve">obtain higher </w:t>
      </w:r>
      <w:r w:rsidR="008F7C7A">
        <w:rPr>
          <w:rFonts w:ascii="Times New Roman" w:hAnsi="Times New Roman" w:cs="Times New Roman"/>
        </w:rPr>
        <w:t>EQI</w:t>
      </w:r>
      <w:r w:rsidR="00B06022">
        <w:rPr>
          <w:rFonts w:ascii="Times New Roman" w:hAnsi="Times New Roman" w:cs="Times New Roman"/>
        </w:rPr>
        <w:t xml:space="preserve"> scores than expected, </w:t>
      </w:r>
      <w:r w:rsidR="00BE3EED">
        <w:rPr>
          <w:rFonts w:ascii="Times New Roman" w:hAnsi="Times New Roman" w:cs="Times New Roman"/>
        </w:rPr>
        <w:t>given their GDP per capita</w:t>
      </w:r>
      <w:r w:rsidR="00B06022">
        <w:rPr>
          <w:rFonts w:ascii="Times New Roman" w:hAnsi="Times New Roman" w:cs="Times New Roman"/>
        </w:rPr>
        <w:t xml:space="preserve"> figures</w:t>
      </w:r>
      <w:r w:rsidR="00BE3EED">
        <w:rPr>
          <w:rFonts w:ascii="Times New Roman" w:hAnsi="Times New Roman" w:cs="Times New Roman"/>
        </w:rPr>
        <w:t xml:space="preserve">. Taken together, the findings from the correlation analysis are consistent with </w:t>
      </w:r>
      <w:r>
        <w:rPr>
          <w:rFonts w:ascii="Times New Roman" w:hAnsi="Times New Roman" w:cs="Times New Roman"/>
        </w:rPr>
        <w:t>suggestions</w:t>
      </w:r>
      <w:r w:rsidR="00BE3EED">
        <w:rPr>
          <w:rFonts w:ascii="Times New Roman" w:hAnsi="Times New Roman" w:cs="Times New Roman"/>
        </w:rPr>
        <w:t xml:space="preserve"> that environmental regulation stringency </w:t>
      </w:r>
      <w:r w:rsidR="00B06022">
        <w:rPr>
          <w:rFonts w:ascii="Times New Roman" w:hAnsi="Times New Roman" w:cs="Times New Roman"/>
        </w:rPr>
        <w:t xml:space="preserve">is enhanced </w:t>
      </w:r>
      <w:r w:rsidR="00BE3EED">
        <w:rPr>
          <w:rFonts w:ascii="Times New Roman" w:hAnsi="Times New Roman" w:cs="Times New Roman"/>
        </w:rPr>
        <w:t xml:space="preserve">with </w:t>
      </w:r>
      <w:r w:rsidR="00B06022">
        <w:rPr>
          <w:rFonts w:ascii="Times New Roman" w:hAnsi="Times New Roman" w:cs="Times New Roman"/>
        </w:rPr>
        <w:t xml:space="preserve">higher levels of </w:t>
      </w:r>
      <w:r w:rsidR="00BE3EED">
        <w:rPr>
          <w:rFonts w:ascii="Times New Roman" w:hAnsi="Times New Roman" w:cs="Times New Roman"/>
        </w:rPr>
        <w:t>economic development</w:t>
      </w:r>
      <w:r w:rsidR="003C1DAB">
        <w:rPr>
          <w:rFonts w:ascii="Times New Roman" w:hAnsi="Times New Roman" w:cs="Times New Roman"/>
        </w:rPr>
        <w:t xml:space="preserve">, even though </w:t>
      </w:r>
      <w:r w:rsidR="00603DFE">
        <w:rPr>
          <w:rFonts w:ascii="Times New Roman" w:hAnsi="Times New Roman" w:cs="Times New Roman"/>
        </w:rPr>
        <w:t>the situation is complex and there are many</w:t>
      </w:r>
      <w:r w:rsidR="003C1DAB">
        <w:rPr>
          <w:rFonts w:ascii="Times New Roman" w:hAnsi="Times New Roman" w:cs="Times New Roman"/>
        </w:rPr>
        <w:t xml:space="preserve"> outliers, meaning that explanatory power of GDP </w:t>
      </w:r>
      <w:r w:rsidR="00B06022">
        <w:rPr>
          <w:rFonts w:ascii="Times New Roman" w:hAnsi="Times New Roman" w:cs="Times New Roman"/>
        </w:rPr>
        <w:t xml:space="preserve">per capita </w:t>
      </w:r>
      <w:r w:rsidR="003C1DAB">
        <w:rPr>
          <w:rFonts w:ascii="Times New Roman" w:hAnsi="Times New Roman" w:cs="Times New Roman"/>
        </w:rPr>
        <w:t>is not very strong</w:t>
      </w:r>
      <w:r w:rsidR="00BE3EED">
        <w:rPr>
          <w:rFonts w:ascii="Times New Roman" w:hAnsi="Times New Roman" w:cs="Times New Roman"/>
        </w:rPr>
        <w:t xml:space="preserve">. </w:t>
      </w:r>
      <w:r w:rsidR="00B06022">
        <w:rPr>
          <w:rFonts w:ascii="Times New Roman" w:hAnsi="Times New Roman" w:cs="Times New Roman"/>
        </w:rPr>
        <w:t>This is in line with</w:t>
      </w:r>
      <w:r w:rsidR="001F3DA2">
        <w:rPr>
          <w:rFonts w:ascii="Times New Roman" w:hAnsi="Times New Roman" w:cs="Times New Roman"/>
        </w:rPr>
        <w:t xml:space="preserve"> what</w:t>
      </w:r>
      <w:r w:rsidR="00B06022">
        <w:rPr>
          <w:rFonts w:ascii="Times New Roman" w:hAnsi="Times New Roman" w:cs="Times New Roman"/>
        </w:rPr>
        <w:t xml:space="preserve"> </w:t>
      </w:r>
      <w:r w:rsidR="00BE3EED">
        <w:rPr>
          <w:rFonts w:ascii="Times New Roman" w:hAnsi="Times New Roman" w:cs="Times New Roman"/>
        </w:rPr>
        <w:fldChar w:fldCharType="begin" w:fldLock="1"/>
      </w:r>
      <w:r w:rsidR="00BE3EED">
        <w:rPr>
          <w:rFonts w:ascii="Times New Roman" w:hAnsi="Times New Roman" w:cs="Times New Roman"/>
        </w:rPr>
        <w:instrText>ADDIN CSL_CITATION {"citationItems":[{"id":"ITEM-1","itemData":{"DOI":"http://dx.doi.org/10.1017/S1355770X05002275","ISSN":"1355-770X","abstract":"Efforts to identify the determinants of environmental policy success at the national level have largely been anecdotal and case study based. This article seeks to identify empirically the factors that drive environmental performance as measured by levels of urban particulates and sulfur dioxide and energy use per unit of GDP. Although the data are imperfect and causal linkages cannot be definitively established, the statistical analysis presented suggests that environmental results vary not only with income levels as suggested by the environmental Kuznets Curve literature but also with both the sophistication of a nation's regulatory regime and, perhaps more notably, its broader economic and social context. Thus, at every level of development, countries face policy choices that determine environmental quality in important ways. Strong environmental performance appears to be positively correlated with competitiveness, putting into question the presumed trade-off between economic progress and environmental gains. Although preliminary, these results provide evidence that environmental decision making can be made more data driven and analytically rigorous.","author":[{"dropping-particle":"","family":"Esty","given":"Daniel C.","non-dropping-particle":"","parse-names":false,"suffix":""},{"dropping-particle":"","family":"Porter","given":"Michael Eugene","non-dropping-particle":"","parse-names":false,"suffix":""}],"container-title":"The Global Competitive Report","id":"ITEM-1","issued":{"date-parts":[["2002"]]},"page":"78-100","title":"Ranking national environmental regulation and performance: A leading indicator of future competitiveness?","type":"article-journal"},"uris":["http://www.mendeley.com/documents/?uuid=5ff5de11-9c33-4bf8-ac1b-605474a7e1a9"]}],"mendeley":{"formattedCitation":"(Esty &amp; Porter, 2002)","manualFormatting":"Esty &amp; Porter (2002)","plainTextFormattedCitation":"(Esty &amp; Porter, 2002)","previouslyFormattedCitation":"(Esty &amp; Porter, 2002)"},"properties":{"noteIndex":0},"schema":"https://github.com/citation-style-language/schema/raw/master/csl-citation.json"}</w:instrText>
      </w:r>
      <w:r w:rsidR="00BE3EED">
        <w:rPr>
          <w:rFonts w:ascii="Times New Roman" w:hAnsi="Times New Roman" w:cs="Times New Roman"/>
        </w:rPr>
        <w:fldChar w:fldCharType="separate"/>
      </w:r>
      <w:r w:rsidR="00BE3EED" w:rsidRPr="000C02A6">
        <w:rPr>
          <w:rFonts w:ascii="Times New Roman" w:hAnsi="Times New Roman" w:cs="Times New Roman"/>
          <w:noProof/>
        </w:rPr>
        <w:t xml:space="preserve">Esty &amp; Porter </w:t>
      </w:r>
      <w:r w:rsidR="00BE3EED">
        <w:rPr>
          <w:rFonts w:ascii="Times New Roman" w:hAnsi="Times New Roman" w:cs="Times New Roman"/>
          <w:noProof/>
        </w:rPr>
        <w:t>(</w:t>
      </w:r>
      <w:r w:rsidR="00BE3EED" w:rsidRPr="000C02A6">
        <w:rPr>
          <w:rFonts w:ascii="Times New Roman" w:hAnsi="Times New Roman" w:cs="Times New Roman"/>
          <w:noProof/>
        </w:rPr>
        <w:t>2002)</w:t>
      </w:r>
      <w:r w:rsidR="00BE3EED">
        <w:rPr>
          <w:rFonts w:ascii="Times New Roman" w:hAnsi="Times New Roman" w:cs="Times New Roman"/>
        </w:rPr>
        <w:fldChar w:fldCharType="end"/>
      </w:r>
      <w:r w:rsidR="00BE3EED">
        <w:rPr>
          <w:rFonts w:ascii="Times New Roman" w:hAnsi="Times New Roman" w:cs="Times New Roman"/>
        </w:rPr>
        <w:t xml:space="preserve"> </w:t>
      </w:r>
      <w:r w:rsidR="001F3DA2">
        <w:rPr>
          <w:rFonts w:ascii="Times New Roman" w:hAnsi="Times New Roman" w:cs="Times New Roman"/>
        </w:rPr>
        <w:t xml:space="preserve">reported </w:t>
      </w:r>
      <w:r w:rsidR="00B06022">
        <w:rPr>
          <w:rFonts w:ascii="Times New Roman" w:hAnsi="Times New Roman" w:cs="Times New Roman"/>
        </w:rPr>
        <w:t xml:space="preserve">on the relationships of </w:t>
      </w:r>
      <w:r w:rsidR="00BE3EED">
        <w:rPr>
          <w:rFonts w:ascii="Times New Roman" w:hAnsi="Times New Roman" w:cs="Times New Roman"/>
        </w:rPr>
        <w:t xml:space="preserve">environmental quality and economic development. </w:t>
      </w:r>
      <w:bookmarkStart w:id="5" w:name="_Hlk42106667"/>
      <w:r w:rsidR="00272FA2">
        <w:rPr>
          <w:rFonts w:ascii="Times New Roman" w:hAnsi="Times New Roman" w:cs="Times New Roman"/>
        </w:rPr>
        <w:t>T</w:t>
      </w:r>
      <w:r w:rsidR="00045639">
        <w:rPr>
          <w:rFonts w:ascii="Times New Roman" w:hAnsi="Times New Roman" w:cs="Times New Roman"/>
        </w:rPr>
        <w:t xml:space="preserve">hey established that there were significant differences in environmental performance among countries with similar levels of economic development. </w:t>
      </w:r>
      <w:r w:rsidR="00EA5B75">
        <w:rPr>
          <w:rFonts w:ascii="Times New Roman" w:hAnsi="Times New Roman" w:cs="Times New Roman"/>
        </w:rPr>
        <w:fldChar w:fldCharType="begin" w:fldLock="1"/>
      </w:r>
      <w:r w:rsidR="00C565BC">
        <w:rPr>
          <w:rFonts w:ascii="Times New Roman" w:hAnsi="Times New Roman" w:cs="Times New Roman"/>
        </w:rPr>
        <w:instrText>ADDIN CSL_CITATION {"citationItems":[{"id":"ITEM-1","itemData":{"ISSN":"19918178","abstract":"The Sustainable economic development is indebted to appropriate use of water, soil, natural resources and the available capacity of human force. The purpose of present paper is to estimate and evaluate the relationship between Environmental Performance Index (EPI) and economic growth in selected developing countries. The studies about this issue have emphasized on economic growth in environment's demolition. But the impact of improvements in environment quality is pointed in this paper, which is the main distinction of this study in comparison with other studies on this issue. To do so we have used a sample of 20 developing countries for which the necessary data were available in 2008. Our findings based on cross-section Weighted Least Squares (WLS)econometrics method indicate that the impact of Environmental Performance Index on economic growth in the countries under consideration is positive and significance. © 2010, INSInet Publication.","author":[{"dropping-particle":"","family":"Samimi","given":"Ahmad Jafari","non-dropping-particle":"","parse-names":false,"suffix":""},{"dropping-particle":"","family":"Erami","given":"Najibe Esmaeili","non-dropping-particle":"","parse-names":false,"suffix":""},{"dropping-particle":"","family":"Mehnatfar","given":"Yusef","non-dropping-particle":"","parse-names":false,"suffix":""}],"container-title":"Australian Journal of Basic and Applied Sciences","id":"ITEM-1","issue":"8","issued":{"date-parts":[["2010"]]},"page":"3098-3102","title":"Environmental performance index and economic growth: Evidence from some developing countries","type":"article-journal","volume":"4"},"uris":["http://www.mendeley.com/documents/?uuid=39b30a7b-387f-4d1b-90db-5531f09b0593"]}],"mendeley":{"formattedCitation":"(Samimi et al., 2010)","manualFormatting":"Samimi et al. (2010)","plainTextFormattedCitation":"(Samimi et al., 2010)","previouslyFormattedCitation":"(Samimi et al., 2010)"},"properties":{"noteIndex":0},"schema":"https://github.com/citation-style-language/schema/raw/master/csl-citation.json"}</w:instrText>
      </w:r>
      <w:r w:rsidR="00EA5B75">
        <w:rPr>
          <w:rFonts w:ascii="Times New Roman" w:hAnsi="Times New Roman" w:cs="Times New Roman"/>
        </w:rPr>
        <w:fldChar w:fldCharType="separate"/>
      </w:r>
      <w:r w:rsidR="00EA5B75" w:rsidRPr="00EA5B75">
        <w:rPr>
          <w:rFonts w:ascii="Times New Roman" w:hAnsi="Times New Roman" w:cs="Times New Roman"/>
          <w:noProof/>
        </w:rPr>
        <w:t xml:space="preserve">Samimi et al. </w:t>
      </w:r>
      <w:r w:rsidR="00EA5B75">
        <w:rPr>
          <w:rFonts w:ascii="Times New Roman" w:hAnsi="Times New Roman" w:cs="Times New Roman"/>
          <w:noProof/>
        </w:rPr>
        <w:t>(</w:t>
      </w:r>
      <w:r w:rsidR="00EA5B75" w:rsidRPr="00EA5B75">
        <w:rPr>
          <w:rFonts w:ascii="Times New Roman" w:hAnsi="Times New Roman" w:cs="Times New Roman"/>
          <w:noProof/>
        </w:rPr>
        <w:t>2010)</w:t>
      </w:r>
      <w:r w:rsidR="00EA5B75">
        <w:rPr>
          <w:rFonts w:ascii="Times New Roman" w:hAnsi="Times New Roman" w:cs="Times New Roman"/>
        </w:rPr>
        <w:fldChar w:fldCharType="end"/>
      </w:r>
      <w:r w:rsidR="00EA5B75">
        <w:rPr>
          <w:rFonts w:ascii="Times New Roman" w:hAnsi="Times New Roman" w:cs="Times New Roman"/>
        </w:rPr>
        <w:t xml:space="preserve"> argued that EPI and economic growth is positive. </w:t>
      </w:r>
      <w:r w:rsidR="000558F4">
        <w:rPr>
          <w:rFonts w:ascii="Times New Roman" w:hAnsi="Times New Roman" w:cs="Times New Roman"/>
        </w:rPr>
        <w:t xml:space="preserve">Similar </w:t>
      </w:r>
      <w:r w:rsidR="00272FA2">
        <w:rPr>
          <w:rFonts w:ascii="Times New Roman" w:hAnsi="Times New Roman" w:cs="Times New Roman"/>
        </w:rPr>
        <w:t xml:space="preserve">suggestions were made by </w:t>
      </w:r>
      <w:r w:rsidR="000558F4">
        <w:rPr>
          <w:rFonts w:ascii="Times New Roman" w:hAnsi="Times New Roman" w:cs="Times New Roman"/>
        </w:rPr>
        <w:fldChar w:fldCharType="begin" w:fldLock="1"/>
      </w:r>
      <w:r w:rsidR="006845AF">
        <w:rPr>
          <w:rFonts w:ascii="Times New Roman" w:hAnsi="Times New Roman" w:cs="Times New Roman"/>
        </w:rPr>
        <w:instrText>ADDIN CSL_CITATION {"citationItems":[{"id":"ITEM-1","itemData":{"DOI":"10.17265/1548-6583/2016.05.003","ISSN":"15486583","abstract":"Environmental issues are one of the most important aspects of the long-term development of a country and have an important role in a nation’s wealth. Different environmental performance indicators present different methodologies and aim to measure countries’ environmental performances with different approaches. One of the environmental indices, Environmental Performance Index (EPI), ranks countries’ performance on high-priority environmental issues in two areas: protection of human health and protection of ecosystems. The purpose of this paper is to discuss the environmental aspect of sustainability with the EPI and analyze the relationships and differences of the chosen 14 (seven are developed and seven are emerging) countries’ EPI scores and Gross Domestic Products (GDPs). Keywords:","author":[{"dropping-particle":"","family":"Fatma Tektüfekçi","given":"","non-dropping-particle":"","parse-names":false,"suffix":""},{"dropping-particle":"","family":"Nilgün Kutay","given":"","non-dropping-particle":"","parse-names":false,"suffix":""}],"container-title":"Journal of Modern Accounting and Auditing","id":"ITEM-1","issue":"5","issued":{"date-parts":[["2016"]]},"page":"268-276","title":"The Relationship Between EPI and GDP Growth: An Examination on Developed and Emerging Countries","type":"article-journal","volume":"12"},"uris":["http://www.mendeley.com/documents/?uuid=5018cefe-878f-442d-813d-cf60174b9388"]}],"mendeley":{"formattedCitation":"(Fatma Tektüfekçi &amp; Nilgün Kutay, 2016)","manualFormatting":"Fatma Tektüfekçi &amp; Nilgün Kutay (2016)","plainTextFormattedCitation":"(Fatma Tektüfekçi &amp; Nilgün Kutay, 2016)","previouslyFormattedCitation":"(Fatma Tektüfekçi &amp; Nilgün Kutay, 2016)"},"properties":{"noteIndex":0},"schema":"https://github.com/citation-style-language/schema/raw/master/csl-citation.json"}</w:instrText>
      </w:r>
      <w:r w:rsidR="000558F4">
        <w:rPr>
          <w:rFonts w:ascii="Times New Roman" w:hAnsi="Times New Roman" w:cs="Times New Roman"/>
        </w:rPr>
        <w:fldChar w:fldCharType="separate"/>
      </w:r>
      <w:r w:rsidR="000558F4" w:rsidRPr="000558F4">
        <w:rPr>
          <w:rFonts w:ascii="Times New Roman" w:hAnsi="Times New Roman" w:cs="Times New Roman"/>
          <w:noProof/>
        </w:rPr>
        <w:t xml:space="preserve">Fatma Tektüfekçi &amp; Nilgün Kutay </w:t>
      </w:r>
      <w:r w:rsidR="000558F4">
        <w:rPr>
          <w:rFonts w:ascii="Times New Roman" w:hAnsi="Times New Roman" w:cs="Times New Roman"/>
          <w:noProof/>
        </w:rPr>
        <w:t>(</w:t>
      </w:r>
      <w:r w:rsidR="000558F4" w:rsidRPr="000558F4">
        <w:rPr>
          <w:rFonts w:ascii="Times New Roman" w:hAnsi="Times New Roman" w:cs="Times New Roman"/>
          <w:noProof/>
        </w:rPr>
        <w:t>2016)</w:t>
      </w:r>
      <w:r w:rsidR="000558F4">
        <w:rPr>
          <w:rFonts w:ascii="Times New Roman" w:hAnsi="Times New Roman" w:cs="Times New Roman"/>
        </w:rPr>
        <w:fldChar w:fldCharType="end"/>
      </w:r>
      <w:r w:rsidR="00272FA2">
        <w:rPr>
          <w:rFonts w:ascii="Times New Roman" w:hAnsi="Times New Roman" w:cs="Times New Roman"/>
        </w:rPr>
        <w:t xml:space="preserve"> with regards to </w:t>
      </w:r>
      <w:r w:rsidR="000558F4">
        <w:rPr>
          <w:rFonts w:ascii="Times New Roman" w:hAnsi="Times New Roman" w:cs="Times New Roman"/>
        </w:rPr>
        <w:t xml:space="preserve">the relationship between EPI and GDP. </w:t>
      </w:r>
      <w:r w:rsidR="006845AF">
        <w:rPr>
          <w:rFonts w:ascii="Times New Roman" w:hAnsi="Times New Roman" w:cs="Times New Roman"/>
        </w:rPr>
        <w:fldChar w:fldCharType="begin" w:fldLock="1"/>
      </w:r>
      <w:r w:rsidR="00D67677">
        <w:rPr>
          <w:rFonts w:ascii="Times New Roman" w:hAnsi="Times New Roman" w:cs="Times New Roman"/>
        </w:rPr>
        <w:instrText>ADDIN CSL_CITATION {"citationItems":[{"id":"ITEM-1","itemData":{"DOI":"10.1007/s00181-018-1494-8","ISSN":"14358921","abstract":"We examine the relationship between economic development and environmental sustainability in Asia with a panel data of 34 Asian countries in 2000–2012. Along with the full sample of countries, we also examine three subsamples based on income level. We use six indicators of environmental sustainability—pesticide regulation, air pollution (PM2.5), PM2.5 exceedance, terrestrial protected areas (national biome weights), terrestrial protected areas (global biome weights), and child mortality. Our results indicate that Asian countries as a whole have managed well in pesticide regulation and child mortality, but poorly in air quality, as measured by PM2.5 exceedance. Apart from the poor management in air quality, we do not find any evidence of sustainability in protected areas. However, for the subsample of high-income countries, we find similar results to those of the entire sample but confirm evidence of sustainability in biodiversity and habitat. For the subsample of upper-middle-income countries, we find evidence of sustainability in pesticide regulation and child mortality, but air quality management has been poor and there is no evidence of sustainability in biodiversity and habitat. The subsample of low- and lower-middle-income countries, where air quality is at risk, appears to have achieved sustainability only in pesticide regulation.","author":[{"dropping-particle":"","family":"Le","given":"Thai Ha","non-dropping-particle":"","parse-names":false,"suffix":""},{"dropping-particle":"","family":"Chang","given":"Youngho","non-dropping-particle":"","parse-names":false,"suffix":""},{"dropping-particle":"","family":"Park","given":"Donghyun","non-dropping-particle":"","parse-names":false,"suffix":""}],"container-title":"Empirical Economics","id":"ITEM-1","issue":"4","issued":{"date-parts":[["2019"]]},"page":"1129-1156","publisher":"Springer Berlin Heidelberg","title":"Economic development and environmental sustainability: evidence from Asia","type":"article-journal","volume":"57"},"uris":["http://www.mendeley.com/documents/?uuid=ec1104cf-fbad-4225-acfd-66f28d4b42e8"]}],"mendeley":{"formattedCitation":"(Le et al., 2019)","manualFormatting":"Le et al. (2019)","plainTextFormattedCitation":"(Le et al., 2019)","previouslyFormattedCitation":"(Le et al., 2019)"},"properties":{"noteIndex":0},"schema":"https://github.com/citation-style-language/schema/raw/master/csl-citation.json"}</w:instrText>
      </w:r>
      <w:r w:rsidR="006845AF">
        <w:rPr>
          <w:rFonts w:ascii="Times New Roman" w:hAnsi="Times New Roman" w:cs="Times New Roman"/>
        </w:rPr>
        <w:fldChar w:fldCharType="separate"/>
      </w:r>
      <w:r w:rsidR="006845AF" w:rsidRPr="006845AF">
        <w:rPr>
          <w:rFonts w:ascii="Times New Roman" w:hAnsi="Times New Roman" w:cs="Times New Roman"/>
          <w:noProof/>
        </w:rPr>
        <w:t>Le et al.</w:t>
      </w:r>
      <w:r w:rsidR="006845AF">
        <w:rPr>
          <w:rFonts w:ascii="Times New Roman" w:hAnsi="Times New Roman" w:cs="Times New Roman"/>
          <w:noProof/>
        </w:rPr>
        <w:t xml:space="preserve"> (</w:t>
      </w:r>
      <w:r w:rsidR="006845AF" w:rsidRPr="006845AF">
        <w:rPr>
          <w:rFonts w:ascii="Times New Roman" w:hAnsi="Times New Roman" w:cs="Times New Roman"/>
          <w:noProof/>
        </w:rPr>
        <w:t>2019)</w:t>
      </w:r>
      <w:r w:rsidR="006845AF">
        <w:rPr>
          <w:rFonts w:ascii="Times New Roman" w:hAnsi="Times New Roman" w:cs="Times New Roman"/>
        </w:rPr>
        <w:fldChar w:fldCharType="end"/>
      </w:r>
      <w:r w:rsidR="006845AF">
        <w:rPr>
          <w:rFonts w:ascii="Times New Roman" w:hAnsi="Times New Roman" w:cs="Times New Roman"/>
        </w:rPr>
        <w:t xml:space="preserve"> also observed a </w:t>
      </w:r>
      <w:r w:rsidR="00FE612A">
        <w:rPr>
          <w:rFonts w:ascii="Times New Roman" w:hAnsi="Times New Roman" w:cs="Times New Roman"/>
        </w:rPr>
        <w:t>substantial difference</w:t>
      </w:r>
      <w:r w:rsidR="006845AF">
        <w:rPr>
          <w:rFonts w:ascii="Times New Roman" w:hAnsi="Times New Roman" w:cs="Times New Roman"/>
        </w:rPr>
        <w:t xml:space="preserve"> in environmental performance in low, </w:t>
      </w:r>
      <w:r w:rsidR="00D61D35">
        <w:rPr>
          <w:rFonts w:ascii="Times New Roman" w:hAnsi="Times New Roman" w:cs="Times New Roman"/>
        </w:rPr>
        <w:t>middle- and high-income</w:t>
      </w:r>
      <w:r w:rsidR="006845AF">
        <w:rPr>
          <w:rFonts w:ascii="Times New Roman" w:hAnsi="Times New Roman" w:cs="Times New Roman"/>
        </w:rPr>
        <w:t xml:space="preserve"> countries, and higher income countries generally perform better. </w:t>
      </w:r>
    </w:p>
    <w:bookmarkEnd w:id="5"/>
    <w:p w14:paraId="79620B78" w14:textId="77777777" w:rsidR="000B5CE1" w:rsidRPr="00C61495" w:rsidRDefault="000B5CE1" w:rsidP="00C61495">
      <w:pPr>
        <w:ind w:firstLine="720"/>
        <w:rPr>
          <w:rFonts w:ascii="Times New Roman" w:hAnsi="Times New Roman"/>
        </w:rPr>
      </w:pPr>
    </w:p>
    <w:tbl>
      <w:tblPr>
        <w:tblW w:w="9445" w:type="dxa"/>
        <w:tblInd w:w="-106" w:type="dxa"/>
        <w:tblBorders>
          <w:top w:val="single" w:sz="4" w:space="0" w:color="auto"/>
          <w:bottom w:val="single" w:sz="4" w:space="0" w:color="auto"/>
        </w:tblBorders>
        <w:tblLook w:val="00A0" w:firstRow="1" w:lastRow="0" w:firstColumn="1" w:lastColumn="0" w:noHBand="0" w:noVBand="0"/>
      </w:tblPr>
      <w:tblGrid>
        <w:gridCol w:w="1398"/>
        <w:gridCol w:w="800"/>
        <w:gridCol w:w="468"/>
        <w:gridCol w:w="3237"/>
        <w:gridCol w:w="643"/>
        <w:gridCol w:w="581"/>
        <w:gridCol w:w="794"/>
        <w:gridCol w:w="730"/>
        <w:gridCol w:w="794"/>
      </w:tblGrid>
      <w:tr w:rsidR="00924249" w:rsidRPr="00FF2417" w14:paraId="26931617" w14:textId="77777777" w:rsidTr="00364C82">
        <w:trPr>
          <w:trHeight w:val="593"/>
        </w:trPr>
        <w:tc>
          <w:tcPr>
            <w:tcW w:w="1398" w:type="dxa"/>
            <w:tcBorders>
              <w:top w:val="single" w:sz="4" w:space="0" w:color="auto"/>
              <w:bottom w:val="nil"/>
            </w:tcBorders>
          </w:tcPr>
          <w:p w14:paraId="42FF1659" w14:textId="77777777" w:rsidR="00924249" w:rsidRPr="00FF2417" w:rsidRDefault="00924249" w:rsidP="00364C82">
            <w:pPr>
              <w:rPr>
                <w:rFonts w:ascii="Times New Roman" w:hAnsi="Times New Roman" w:cs="Times New Roman"/>
                <w:sz w:val="16"/>
                <w:szCs w:val="16"/>
              </w:rPr>
            </w:pPr>
            <w:r w:rsidRPr="00FF2417">
              <w:rPr>
                <w:rFonts w:ascii="Times New Roman" w:hAnsi="Times New Roman" w:cs="Times New Roman"/>
                <w:sz w:val="16"/>
                <w:szCs w:val="16"/>
              </w:rPr>
              <w:t>Criteria</w:t>
            </w:r>
          </w:p>
        </w:tc>
        <w:tc>
          <w:tcPr>
            <w:tcW w:w="800" w:type="dxa"/>
            <w:tcBorders>
              <w:top w:val="single" w:sz="4" w:space="0" w:color="auto"/>
              <w:bottom w:val="nil"/>
            </w:tcBorders>
          </w:tcPr>
          <w:p w14:paraId="4F093E81" w14:textId="77777777" w:rsidR="00924249" w:rsidRPr="00FF2417" w:rsidRDefault="00924249" w:rsidP="00364C82">
            <w:pPr>
              <w:rPr>
                <w:rFonts w:ascii="Times New Roman" w:hAnsi="Times New Roman" w:cs="Times New Roman"/>
                <w:sz w:val="16"/>
                <w:szCs w:val="16"/>
              </w:rPr>
            </w:pPr>
            <w:r w:rsidRPr="00FF2417">
              <w:rPr>
                <w:rFonts w:ascii="Times New Roman" w:hAnsi="Times New Roman" w:cs="Times New Roman"/>
                <w:sz w:val="16"/>
                <w:szCs w:val="16"/>
              </w:rPr>
              <w:t>Weigh</w:t>
            </w:r>
          </w:p>
        </w:tc>
        <w:tc>
          <w:tcPr>
            <w:tcW w:w="3705" w:type="dxa"/>
            <w:gridSpan w:val="2"/>
            <w:tcBorders>
              <w:top w:val="single" w:sz="4" w:space="0" w:color="auto"/>
              <w:bottom w:val="nil"/>
            </w:tcBorders>
          </w:tcPr>
          <w:p w14:paraId="30AFC377" w14:textId="77777777" w:rsidR="00924249" w:rsidRPr="00FF2417" w:rsidRDefault="00924249" w:rsidP="00364C82">
            <w:pPr>
              <w:rPr>
                <w:rFonts w:ascii="Times New Roman" w:hAnsi="Times New Roman" w:cs="Times New Roman"/>
                <w:sz w:val="16"/>
                <w:szCs w:val="16"/>
              </w:rPr>
            </w:pPr>
            <w:r w:rsidRPr="00FF2417">
              <w:rPr>
                <w:rFonts w:ascii="Times New Roman" w:hAnsi="Times New Roman" w:cs="Times New Roman"/>
                <w:sz w:val="16"/>
                <w:szCs w:val="16"/>
              </w:rPr>
              <w:t>Attributes</w:t>
            </w:r>
          </w:p>
        </w:tc>
        <w:tc>
          <w:tcPr>
            <w:tcW w:w="643" w:type="dxa"/>
            <w:tcBorders>
              <w:top w:val="single" w:sz="4" w:space="0" w:color="auto"/>
              <w:bottom w:val="nil"/>
            </w:tcBorders>
          </w:tcPr>
          <w:p w14:paraId="61EA7595" w14:textId="77777777" w:rsidR="00924249" w:rsidRPr="00FF2417" w:rsidRDefault="00924249" w:rsidP="00364C82">
            <w:pPr>
              <w:rPr>
                <w:rFonts w:ascii="Times New Roman" w:hAnsi="Times New Roman" w:cs="Times New Roman"/>
                <w:sz w:val="16"/>
                <w:szCs w:val="16"/>
              </w:rPr>
            </w:pPr>
            <w:r w:rsidRPr="00FF2417">
              <w:rPr>
                <w:rFonts w:ascii="Times New Roman" w:hAnsi="Times New Roman" w:cs="Times New Roman"/>
                <w:sz w:val="16"/>
                <w:szCs w:val="16"/>
              </w:rPr>
              <w:t>Weigh</w:t>
            </w:r>
          </w:p>
        </w:tc>
        <w:tc>
          <w:tcPr>
            <w:tcW w:w="581" w:type="dxa"/>
            <w:tcBorders>
              <w:top w:val="single" w:sz="4" w:space="0" w:color="auto"/>
              <w:bottom w:val="nil"/>
            </w:tcBorders>
          </w:tcPr>
          <w:p w14:paraId="7AADCEA9" w14:textId="77777777" w:rsidR="00924249" w:rsidRPr="00FF2417" w:rsidRDefault="00924249" w:rsidP="00364C82">
            <w:pPr>
              <w:rPr>
                <w:rFonts w:ascii="Times New Roman" w:hAnsi="Times New Roman" w:cs="Times New Roman"/>
                <w:sz w:val="16"/>
                <w:szCs w:val="16"/>
              </w:rPr>
            </w:pPr>
            <w:r w:rsidRPr="00FF2417">
              <w:rPr>
                <w:rFonts w:ascii="Times New Roman" w:hAnsi="Times New Roman" w:cs="Times New Roman"/>
                <w:sz w:val="16"/>
                <w:szCs w:val="16"/>
              </w:rPr>
              <w:t>Score</w:t>
            </w:r>
          </w:p>
        </w:tc>
        <w:tc>
          <w:tcPr>
            <w:tcW w:w="794" w:type="dxa"/>
            <w:tcBorders>
              <w:top w:val="single" w:sz="4" w:space="0" w:color="auto"/>
              <w:bottom w:val="nil"/>
            </w:tcBorders>
          </w:tcPr>
          <w:p w14:paraId="78DE1B0F" w14:textId="77777777" w:rsidR="00924249" w:rsidRPr="00FF2417" w:rsidRDefault="00924249" w:rsidP="00364C82">
            <w:pPr>
              <w:rPr>
                <w:rFonts w:ascii="Times New Roman" w:hAnsi="Times New Roman" w:cs="Times New Roman"/>
                <w:sz w:val="16"/>
                <w:szCs w:val="16"/>
              </w:rPr>
            </w:pPr>
            <w:r w:rsidRPr="00FF2417">
              <w:rPr>
                <w:rFonts w:ascii="Times New Roman" w:hAnsi="Times New Roman" w:cs="Times New Roman"/>
                <w:sz w:val="16"/>
                <w:szCs w:val="16"/>
              </w:rPr>
              <w:t>Weighed Score</w:t>
            </w:r>
          </w:p>
        </w:tc>
        <w:tc>
          <w:tcPr>
            <w:tcW w:w="730" w:type="dxa"/>
            <w:tcBorders>
              <w:top w:val="single" w:sz="4" w:space="0" w:color="auto"/>
              <w:bottom w:val="nil"/>
            </w:tcBorders>
          </w:tcPr>
          <w:p w14:paraId="7BC0FD6A" w14:textId="77777777" w:rsidR="00924249" w:rsidRPr="00FF2417" w:rsidRDefault="00924249" w:rsidP="00364C82">
            <w:pPr>
              <w:rPr>
                <w:rFonts w:ascii="Times New Roman" w:hAnsi="Times New Roman" w:cs="Times New Roman"/>
                <w:sz w:val="16"/>
                <w:szCs w:val="16"/>
              </w:rPr>
            </w:pPr>
            <w:r w:rsidRPr="00FF2417">
              <w:rPr>
                <w:rFonts w:ascii="Times New Roman" w:hAnsi="Times New Roman" w:cs="Times New Roman"/>
                <w:sz w:val="16"/>
                <w:szCs w:val="16"/>
              </w:rPr>
              <w:t>Score Criteria</w:t>
            </w:r>
          </w:p>
        </w:tc>
        <w:tc>
          <w:tcPr>
            <w:tcW w:w="794" w:type="dxa"/>
            <w:tcBorders>
              <w:top w:val="single" w:sz="4" w:space="0" w:color="auto"/>
              <w:bottom w:val="nil"/>
            </w:tcBorders>
          </w:tcPr>
          <w:p w14:paraId="35C6CC29" w14:textId="77777777" w:rsidR="00924249" w:rsidRPr="00FF2417" w:rsidRDefault="00924249" w:rsidP="00364C82">
            <w:pPr>
              <w:rPr>
                <w:rFonts w:ascii="Times New Roman" w:hAnsi="Times New Roman" w:cs="Times New Roman"/>
                <w:sz w:val="16"/>
                <w:szCs w:val="16"/>
              </w:rPr>
            </w:pPr>
            <w:r w:rsidRPr="00FF2417">
              <w:rPr>
                <w:rFonts w:ascii="Times New Roman" w:hAnsi="Times New Roman" w:cs="Times New Roman"/>
                <w:sz w:val="16"/>
                <w:szCs w:val="16"/>
              </w:rPr>
              <w:t>Weighed score criteria</w:t>
            </w:r>
          </w:p>
        </w:tc>
      </w:tr>
      <w:tr w:rsidR="00924249" w:rsidRPr="00FF2417" w14:paraId="6199D47D" w14:textId="77777777" w:rsidTr="00364C82">
        <w:trPr>
          <w:trHeight w:val="216"/>
        </w:trPr>
        <w:tc>
          <w:tcPr>
            <w:tcW w:w="1398" w:type="dxa"/>
            <w:tcBorders>
              <w:top w:val="nil"/>
              <w:bottom w:val="single" w:sz="4" w:space="0" w:color="auto"/>
            </w:tcBorders>
          </w:tcPr>
          <w:p w14:paraId="73C337FC" w14:textId="77777777" w:rsidR="00924249" w:rsidRPr="00FF2417" w:rsidRDefault="00924249" w:rsidP="00364C82">
            <w:pPr>
              <w:rPr>
                <w:rFonts w:ascii="Times New Roman" w:hAnsi="Times New Roman" w:cs="Times New Roman"/>
                <w:sz w:val="16"/>
                <w:szCs w:val="16"/>
              </w:rPr>
            </w:pPr>
          </w:p>
        </w:tc>
        <w:tc>
          <w:tcPr>
            <w:tcW w:w="800" w:type="dxa"/>
            <w:tcBorders>
              <w:top w:val="nil"/>
              <w:bottom w:val="single" w:sz="4" w:space="0" w:color="auto"/>
            </w:tcBorders>
          </w:tcPr>
          <w:p w14:paraId="2347B144" w14:textId="77777777" w:rsidR="00924249" w:rsidRPr="00FF2417" w:rsidRDefault="00924249" w:rsidP="00364C82">
            <w:pPr>
              <w:rPr>
                <w:rFonts w:ascii="Times New Roman" w:hAnsi="Times New Roman" w:cs="Times New Roman"/>
                <w:sz w:val="16"/>
                <w:szCs w:val="16"/>
              </w:rPr>
            </w:pPr>
          </w:p>
        </w:tc>
        <w:tc>
          <w:tcPr>
            <w:tcW w:w="468" w:type="dxa"/>
            <w:tcBorders>
              <w:top w:val="nil"/>
              <w:bottom w:val="single" w:sz="4" w:space="0" w:color="auto"/>
            </w:tcBorders>
          </w:tcPr>
          <w:p w14:paraId="106834C7" w14:textId="77777777" w:rsidR="00924249" w:rsidRPr="00FF2417" w:rsidRDefault="00924249" w:rsidP="00364C82">
            <w:pPr>
              <w:rPr>
                <w:rFonts w:ascii="Times New Roman" w:hAnsi="Times New Roman" w:cs="Times New Roman"/>
                <w:sz w:val="16"/>
                <w:szCs w:val="16"/>
              </w:rPr>
            </w:pPr>
            <w:r w:rsidRPr="00FF2417">
              <w:rPr>
                <w:rFonts w:ascii="Times New Roman" w:hAnsi="Times New Roman" w:cs="Times New Roman"/>
                <w:sz w:val="16"/>
                <w:szCs w:val="16"/>
              </w:rPr>
              <w:t>No.</w:t>
            </w:r>
          </w:p>
        </w:tc>
        <w:tc>
          <w:tcPr>
            <w:tcW w:w="3237" w:type="dxa"/>
            <w:tcBorders>
              <w:top w:val="nil"/>
              <w:bottom w:val="single" w:sz="4" w:space="0" w:color="auto"/>
            </w:tcBorders>
          </w:tcPr>
          <w:p w14:paraId="08BD7D2E" w14:textId="77777777" w:rsidR="00924249" w:rsidRPr="00FF2417" w:rsidRDefault="00924249" w:rsidP="00364C82">
            <w:pPr>
              <w:rPr>
                <w:rFonts w:ascii="Times New Roman" w:hAnsi="Times New Roman" w:cs="Times New Roman"/>
                <w:sz w:val="16"/>
                <w:szCs w:val="16"/>
              </w:rPr>
            </w:pPr>
            <w:r w:rsidRPr="00FF2417">
              <w:rPr>
                <w:rFonts w:ascii="Times New Roman" w:hAnsi="Times New Roman" w:cs="Times New Roman"/>
                <w:sz w:val="16"/>
                <w:szCs w:val="16"/>
              </w:rPr>
              <w:t>Name</w:t>
            </w:r>
          </w:p>
        </w:tc>
        <w:tc>
          <w:tcPr>
            <w:tcW w:w="643" w:type="dxa"/>
            <w:tcBorders>
              <w:top w:val="nil"/>
              <w:bottom w:val="single" w:sz="4" w:space="0" w:color="auto"/>
            </w:tcBorders>
          </w:tcPr>
          <w:p w14:paraId="6877FABE" w14:textId="77777777" w:rsidR="00924249" w:rsidRPr="00FF2417" w:rsidRDefault="00924249" w:rsidP="00364C82">
            <w:pPr>
              <w:rPr>
                <w:rFonts w:ascii="Times New Roman" w:hAnsi="Times New Roman" w:cs="Times New Roman"/>
                <w:sz w:val="16"/>
                <w:szCs w:val="16"/>
              </w:rPr>
            </w:pPr>
          </w:p>
        </w:tc>
        <w:tc>
          <w:tcPr>
            <w:tcW w:w="581" w:type="dxa"/>
            <w:tcBorders>
              <w:top w:val="nil"/>
              <w:bottom w:val="single" w:sz="4" w:space="0" w:color="auto"/>
            </w:tcBorders>
          </w:tcPr>
          <w:p w14:paraId="5DDB2B3B" w14:textId="77777777" w:rsidR="00924249" w:rsidRPr="00FF2417" w:rsidRDefault="00924249" w:rsidP="00364C82">
            <w:pPr>
              <w:rPr>
                <w:rFonts w:ascii="Times New Roman" w:hAnsi="Times New Roman" w:cs="Times New Roman"/>
                <w:sz w:val="16"/>
                <w:szCs w:val="16"/>
              </w:rPr>
            </w:pPr>
          </w:p>
        </w:tc>
        <w:tc>
          <w:tcPr>
            <w:tcW w:w="794" w:type="dxa"/>
            <w:tcBorders>
              <w:top w:val="nil"/>
              <w:bottom w:val="single" w:sz="4" w:space="0" w:color="auto"/>
            </w:tcBorders>
          </w:tcPr>
          <w:p w14:paraId="3C1658F7" w14:textId="77777777" w:rsidR="00924249" w:rsidRPr="00FF2417" w:rsidRDefault="00924249" w:rsidP="00364C82">
            <w:pPr>
              <w:rPr>
                <w:rFonts w:ascii="Times New Roman" w:hAnsi="Times New Roman" w:cs="Times New Roman"/>
                <w:sz w:val="16"/>
                <w:szCs w:val="16"/>
              </w:rPr>
            </w:pPr>
          </w:p>
        </w:tc>
        <w:tc>
          <w:tcPr>
            <w:tcW w:w="730" w:type="dxa"/>
            <w:tcBorders>
              <w:top w:val="nil"/>
              <w:bottom w:val="single" w:sz="4" w:space="0" w:color="auto"/>
            </w:tcBorders>
          </w:tcPr>
          <w:p w14:paraId="405FD01A" w14:textId="77777777" w:rsidR="00924249" w:rsidRPr="00FF2417" w:rsidRDefault="00924249" w:rsidP="00364C82">
            <w:pPr>
              <w:rPr>
                <w:rFonts w:ascii="Times New Roman" w:hAnsi="Times New Roman" w:cs="Times New Roman"/>
                <w:sz w:val="16"/>
                <w:szCs w:val="16"/>
              </w:rPr>
            </w:pPr>
          </w:p>
        </w:tc>
        <w:tc>
          <w:tcPr>
            <w:tcW w:w="794" w:type="dxa"/>
            <w:tcBorders>
              <w:top w:val="nil"/>
              <w:bottom w:val="single" w:sz="4" w:space="0" w:color="auto"/>
            </w:tcBorders>
          </w:tcPr>
          <w:p w14:paraId="36BF3D27" w14:textId="77777777" w:rsidR="00924249" w:rsidRPr="00FF2417" w:rsidRDefault="00924249" w:rsidP="00364C82">
            <w:pPr>
              <w:rPr>
                <w:rFonts w:ascii="Times New Roman" w:hAnsi="Times New Roman" w:cs="Times New Roman"/>
                <w:sz w:val="16"/>
                <w:szCs w:val="16"/>
              </w:rPr>
            </w:pPr>
          </w:p>
        </w:tc>
      </w:tr>
      <w:tr w:rsidR="00924249" w:rsidRPr="00FF2417" w14:paraId="040E8F90" w14:textId="77777777" w:rsidTr="00364C82">
        <w:trPr>
          <w:trHeight w:val="1385"/>
        </w:trPr>
        <w:tc>
          <w:tcPr>
            <w:tcW w:w="1398" w:type="dxa"/>
            <w:tcBorders>
              <w:top w:val="single" w:sz="4" w:space="0" w:color="auto"/>
            </w:tcBorders>
          </w:tcPr>
          <w:p w14:paraId="657998A6" w14:textId="77777777" w:rsidR="00924249" w:rsidRPr="00FF2417" w:rsidRDefault="00924249" w:rsidP="00364C82">
            <w:pPr>
              <w:rPr>
                <w:rFonts w:ascii="Times New Roman" w:hAnsi="Times New Roman" w:cs="Times New Roman"/>
                <w:sz w:val="16"/>
                <w:szCs w:val="16"/>
              </w:rPr>
            </w:pPr>
            <w:r w:rsidRPr="00FF2417">
              <w:rPr>
                <w:rFonts w:ascii="Times New Roman" w:hAnsi="Times New Roman" w:cs="Times New Roman"/>
                <w:sz w:val="16"/>
                <w:szCs w:val="16"/>
              </w:rPr>
              <w:t>Legislation</w:t>
            </w:r>
          </w:p>
        </w:tc>
        <w:tc>
          <w:tcPr>
            <w:tcW w:w="800" w:type="dxa"/>
            <w:tcBorders>
              <w:top w:val="single" w:sz="4" w:space="0" w:color="auto"/>
            </w:tcBorders>
          </w:tcPr>
          <w:p w14:paraId="04E1FEF6" w14:textId="77777777" w:rsidR="00924249" w:rsidRPr="00FF2417" w:rsidRDefault="00924249" w:rsidP="00364C82">
            <w:pPr>
              <w:rPr>
                <w:rFonts w:ascii="Times New Roman" w:hAnsi="Times New Roman" w:cs="Times New Roman"/>
                <w:sz w:val="16"/>
                <w:szCs w:val="16"/>
              </w:rPr>
            </w:pPr>
            <w:r w:rsidRPr="00FF2417">
              <w:rPr>
                <w:rFonts w:ascii="Times New Roman" w:hAnsi="Times New Roman" w:cs="Times New Roman"/>
                <w:sz w:val="16"/>
                <w:szCs w:val="16"/>
              </w:rPr>
              <w:t>0.263</w:t>
            </w:r>
          </w:p>
        </w:tc>
        <w:tc>
          <w:tcPr>
            <w:tcW w:w="468" w:type="dxa"/>
            <w:tcBorders>
              <w:top w:val="single" w:sz="4" w:space="0" w:color="auto"/>
            </w:tcBorders>
          </w:tcPr>
          <w:p w14:paraId="6CFED0FF" w14:textId="77777777" w:rsidR="00924249" w:rsidRPr="00FF2417" w:rsidRDefault="00924249" w:rsidP="00364C82">
            <w:pPr>
              <w:rPr>
                <w:rFonts w:ascii="Times New Roman" w:hAnsi="Times New Roman" w:cs="Times New Roman"/>
                <w:sz w:val="16"/>
                <w:szCs w:val="16"/>
              </w:rPr>
            </w:pPr>
            <w:r w:rsidRPr="00FF2417">
              <w:rPr>
                <w:rFonts w:ascii="Times New Roman" w:hAnsi="Times New Roman" w:cs="Times New Roman"/>
                <w:sz w:val="16"/>
                <w:szCs w:val="16"/>
              </w:rPr>
              <w:t>L1</w:t>
            </w:r>
          </w:p>
          <w:p w14:paraId="06A4B83B" w14:textId="77777777" w:rsidR="00924249" w:rsidRPr="00FF2417" w:rsidRDefault="00924249" w:rsidP="00364C82">
            <w:pPr>
              <w:rPr>
                <w:rFonts w:ascii="Times New Roman" w:hAnsi="Times New Roman" w:cs="Times New Roman"/>
                <w:sz w:val="16"/>
                <w:szCs w:val="16"/>
              </w:rPr>
            </w:pPr>
            <w:r w:rsidRPr="00FF2417">
              <w:rPr>
                <w:rFonts w:ascii="Times New Roman" w:hAnsi="Times New Roman" w:cs="Times New Roman"/>
                <w:sz w:val="16"/>
                <w:szCs w:val="16"/>
              </w:rPr>
              <w:t>L2</w:t>
            </w:r>
          </w:p>
          <w:p w14:paraId="783C70FE" w14:textId="77777777" w:rsidR="00924249" w:rsidRPr="00FF2417" w:rsidRDefault="00924249" w:rsidP="00364C82">
            <w:pPr>
              <w:rPr>
                <w:rFonts w:ascii="Times New Roman" w:hAnsi="Times New Roman" w:cs="Times New Roman"/>
                <w:sz w:val="16"/>
                <w:szCs w:val="16"/>
              </w:rPr>
            </w:pPr>
            <w:r w:rsidRPr="00FF2417">
              <w:rPr>
                <w:rFonts w:ascii="Times New Roman" w:hAnsi="Times New Roman" w:cs="Times New Roman"/>
                <w:sz w:val="16"/>
                <w:szCs w:val="16"/>
              </w:rPr>
              <w:t>L3</w:t>
            </w:r>
          </w:p>
          <w:p w14:paraId="41C7BE01" w14:textId="77777777" w:rsidR="00924249" w:rsidRPr="00FF2417" w:rsidRDefault="00924249" w:rsidP="00364C82">
            <w:pPr>
              <w:rPr>
                <w:rFonts w:ascii="Times New Roman" w:hAnsi="Times New Roman" w:cs="Times New Roman"/>
                <w:sz w:val="16"/>
                <w:szCs w:val="16"/>
              </w:rPr>
            </w:pPr>
          </w:p>
          <w:p w14:paraId="26D0FE69" w14:textId="77777777" w:rsidR="00924249" w:rsidRPr="00FF2417" w:rsidRDefault="00924249" w:rsidP="00364C82">
            <w:pPr>
              <w:rPr>
                <w:rFonts w:ascii="Times New Roman" w:hAnsi="Times New Roman" w:cs="Times New Roman"/>
                <w:sz w:val="16"/>
                <w:szCs w:val="16"/>
              </w:rPr>
            </w:pPr>
            <w:r w:rsidRPr="00FF2417">
              <w:rPr>
                <w:rFonts w:ascii="Times New Roman" w:hAnsi="Times New Roman" w:cs="Times New Roman"/>
                <w:sz w:val="16"/>
                <w:szCs w:val="16"/>
              </w:rPr>
              <w:t>L4</w:t>
            </w:r>
          </w:p>
          <w:p w14:paraId="3ABCD803" w14:textId="77777777" w:rsidR="00924249" w:rsidRPr="00FF2417" w:rsidRDefault="00924249" w:rsidP="00364C82">
            <w:pPr>
              <w:rPr>
                <w:rFonts w:ascii="Times New Roman" w:hAnsi="Times New Roman" w:cs="Times New Roman"/>
                <w:sz w:val="16"/>
                <w:szCs w:val="16"/>
              </w:rPr>
            </w:pPr>
            <w:r w:rsidRPr="00FF2417">
              <w:rPr>
                <w:rFonts w:ascii="Times New Roman" w:hAnsi="Times New Roman" w:cs="Times New Roman"/>
                <w:sz w:val="16"/>
                <w:szCs w:val="16"/>
              </w:rPr>
              <w:t>L5</w:t>
            </w:r>
          </w:p>
          <w:p w14:paraId="79B7CB12" w14:textId="77777777" w:rsidR="00924249" w:rsidRPr="00FF2417" w:rsidRDefault="00924249" w:rsidP="00364C82">
            <w:pPr>
              <w:rPr>
                <w:rFonts w:ascii="Times New Roman" w:hAnsi="Times New Roman" w:cs="Times New Roman"/>
                <w:sz w:val="16"/>
                <w:szCs w:val="16"/>
              </w:rPr>
            </w:pPr>
            <w:r w:rsidRPr="00FF2417">
              <w:rPr>
                <w:rFonts w:ascii="Times New Roman" w:hAnsi="Times New Roman" w:cs="Times New Roman"/>
                <w:sz w:val="16"/>
                <w:szCs w:val="16"/>
              </w:rPr>
              <w:t>L6</w:t>
            </w:r>
          </w:p>
        </w:tc>
        <w:tc>
          <w:tcPr>
            <w:tcW w:w="3237" w:type="dxa"/>
            <w:tcBorders>
              <w:top w:val="single" w:sz="4" w:space="0" w:color="auto"/>
            </w:tcBorders>
          </w:tcPr>
          <w:p w14:paraId="1AF66588" w14:textId="77777777" w:rsidR="00924249" w:rsidRPr="00FF2417" w:rsidRDefault="00924249" w:rsidP="00364C82">
            <w:pPr>
              <w:rPr>
                <w:rFonts w:ascii="Times New Roman" w:hAnsi="Times New Roman" w:cs="Times New Roman"/>
                <w:sz w:val="16"/>
                <w:szCs w:val="16"/>
              </w:rPr>
            </w:pPr>
            <w:r w:rsidRPr="00FF2417">
              <w:rPr>
                <w:rFonts w:ascii="Times New Roman" w:hAnsi="Times New Roman" w:cs="Times New Roman"/>
                <w:sz w:val="16"/>
                <w:szCs w:val="16"/>
              </w:rPr>
              <w:t xml:space="preserve">The system is based on clear legal provisions. </w:t>
            </w:r>
          </w:p>
          <w:p w14:paraId="79A1CCC6" w14:textId="77777777" w:rsidR="00924249" w:rsidRPr="00FF2417" w:rsidRDefault="00924249" w:rsidP="00364C82">
            <w:pPr>
              <w:rPr>
                <w:rFonts w:ascii="Times New Roman" w:hAnsi="Times New Roman" w:cs="Times New Roman"/>
                <w:sz w:val="16"/>
                <w:szCs w:val="16"/>
              </w:rPr>
            </w:pPr>
            <w:r w:rsidRPr="00FF2417">
              <w:rPr>
                <w:rFonts w:ascii="Times New Roman" w:hAnsi="Times New Roman" w:cs="Times New Roman"/>
                <w:sz w:val="16"/>
                <w:szCs w:val="16"/>
              </w:rPr>
              <w:t xml:space="preserve">Legal provision for SEA. </w:t>
            </w:r>
          </w:p>
          <w:p w14:paraId="4F39B4E0" w14:textId="77777777" w:rsidR="00924249" w:rsidRPr="00FF2417" w:rsidRDefault="00924249" w:rsidP="00364C82">
            <w:pPr>
              <w:rPr>
                <w:rFonts w:ascii="Times New Roman" w:hAnsi="Times New Roman" w:cs="Times New Roman"/>
                <w:sz w:val="16"/>
                <w:szCs w:val="16"/>
              </w:rPr>
            </w:pPr>
            <w:r w:rsidRPr="00FF2417">
              <w:rPr>
                <w:rFonts w:ascii="Times New Roman" w:hAnsi="Times New Roman" w:cs="Times New Roman"/>
                <w:sz w:val="16"/>
                <w:szCs w:val="16"/>
              </w:rPr>
              <w:t>EIA system is linked with other environmental laws and regulations.</w:t>
            </w:r>
          </w:p>
          <w:p w14:paraId="73DCD368" w14:textId="77777777" w:rsidR="00924249" w:rsidRPr="00FF2417" w:rsidRDefault="00924249" w:rsidP="00364C82">
            <w:pPr>
              <w:rPr>
                <w:rFonts w:ascii="Times New Roman" w:hAnsi="Times New Roman" w:cs="Times New Roman"/>
                <w:sz w:val="16"/>
                <w:szCs w:val="16"/>
              </w:rPr>
            </w:pPr>
            <w:r w:rsidRPr="00FF2417">
              <w:rPr>
                <w:rFonts w:ascii="Times New Roman" w:hAnsi="Times New Roman" w:cs="Times New Roman"/>
                <w:sz w:val="16"/>
                <w:szCs w:val="16"/>
              </w:rPr>
              <w:t xml:space="preserve">EIA public participation (PP). </w:t>
            </w:r>
          </w:p>
          <w:p w14:paraId="79A73B68" w14:textId="77777777" w:rsidR="00924249" w:rsidRPr="00FF2417" w:rsidRDefault="00924249" w:rsidP="00364C82">
            <w:pPr>
              <w:rPr>
                <w:rFonts w:ascii="Times New Roman" w:hAnsi="Times New Roman" w:cs="Times New Roman"/>
                <w:sz w:val="16"/>
                <w:szCs w:val="16"/>
              </w:rPr>
            </w:pPr>
            <w:r w:rsidRPr="00FF2417">
              <w:rPr>
                <w:rFonts w:ascii="Times New Roman" w:hAnsi="Times New Roman" w:cs="Times New Roman"/>
                <w:sz w:val="16"/>
                <w:szCs w:val="16"/>
              </w:rPr>
              <w:t xml:space="preserve">Legal specification for timeframe. </w:t>
            </w:r>
          </w:p>
          <w:p w14:paraId="1F9F0416" w14:textId="77777777" w:rsidR="00924249" w:rsidRPr="00FF2417" w:rsidRDefault="00924249" w:rsidP="00364C82">
            <w:pPr>
              <w:rPr>
                <w:rFonts w:ascii="Times New Roman" w:hAnsi="Times New Roman" w:cs="Times New Roman"/>
                <w:sz w:val="16"/>
                <w:szCs w:val="16"/>
              </w:rPr>
            </w:pPr>
            <w:r w:rsidRPr="00FF2417">
              <w:rPr>
                <w:rFonts w:ascii="Times New Roman" w:hAnsi="Times New Roman" w:cs="Times New Roman"/>
                <w:sz w:val="16"/>
                <w:szCs w:val="16"/>
                <w:lang w:val="en-SG"/>
              </w:rPr>
              <w:t>Transboundary EIA</w:t>
            </w:r>
          </w:p>
        </w:tc>
        <w:tc>
          <w:tcPr>
            <w:tcW w:w="643" w:type="dxa"/>
            <w:tcBorders>
              <w:top w:val="single" w:sz="4" w:space="0" w:color="auto"/>
            </w:tcBorders>
          </w:tcPr>
          <w:p w14:paraId="326C8AD9" w14:textId="77777777" w:rsidR="00924249" w:rsidRPr="00FF2417" w:rsidRDefault="00924249" w:rsidP="00364C82">
            <w:pPr>
              <w:rPr>
                <w:rFonts w:ascii="Times New Roman" w:hAnsi="Times New Roman" w:cs="Times New Roman"/>
                <w:sz w:val="16"/>
                <w:szCs w:val="16"/>
              </w:rPr>
            </w:pPr>
            <w:r w:rsidRPr="00FF2417">
              <w:rPr>
                <w:rFonts w:ascii="Times New Roman" w:hAnsi="Times New Roman" w:cs="Times New Roman"/>
                <w:sz w:val="16"/>
                <w:szCs w:val="16"/>
              </w:rPr>
              <w:t>0.250</w:t>
            </w:r>
          </w:p>
          <w:p w14:paraId="09176BEB" w14:textId="77777777" w:rsidR="00924249" w:rsidRPr="00FF2417" w:rsidRDefault="00924249" w:rsidP="00364C82">
            <w:pPr>
              <w:rPr>
                <w:rFonts w:ascii="Times New Roman" w:hAnsi="Times New Roman" w:cs="Times New Roman"/>
                <w:sz w:val="16"/>
                <w:szCs w:val="16"/>
              </w:rPr>
            </w:pPr>
            <w:r w:rsidRPr="00FF2417">
              <w:rPr>
                <w:rFonts w:ascii="Times New Roman" w:hAnsi="Times New Roman" w:cs="Times New Roman"/>
                <w:sz w:val="16"/>
                <w:szCs w:val="16"/>
              </w:rPr>
              <w:t>0.150</w:t>
            </w:r>
          </w:p>
          <w:p w14:paraId="6293DBFA" w14:textId="77777777" w:rsidR="00924249" w:rsidRPr="00FF2417" w:rsidRDefault="00924249" w:rsidP="00364C82">
            <w:pPr>
              <w:rPr>
                <w:rFonts w:ascii="Times New Roman" w:hAnsi="Times New Roman" w:cs="Times New Roman"/>
                <w:sz w:val="16"/>
                <w:szCs w:val="16"/>
              </w:rPr>
            </w:pPr>
            <w:r w:rsidRPr="00FF2417">
              <w:rPr>
                <w:rFonts w:ascii="Times New Roman" w:hAnsi="Times New Roman" w:cs="Times New Roman"/>
                <w:sz w:val="16"/>
                <w:szCs w:val="16"/>
              </w:rPr>
              <w:t>0.100</w:t>
            </w:r>
          </w:p>
          <w:p w14:paraId="5D6AFC35" w14:textId="77777777" w:rsidR="00924249" w:rsidRPr="00FF2417" w:rsidRDefault="00924249" w:rsidP="00364C82">
            <w:pPr>
              <w:rPr>
                <w:rFonts w:ascii="Times New Roman" w:hAnsi="Times New Roman" w:cs="Times New Roman"/>
                <w:sz w:val="16"/>
                <w:szCs w:val="16"/>
              </w:rPr>
            </w:pPr>
          </w:p>
          <w:p w14:paraId="6C5A56CA" w14:textId="77777777" w:rsidR="00924249" w:rsidRPr="00FF2417" w:rsidRDefault="00924249" w:rsidP="00364C82">
            <w:pPr>
              <w:rPr>
                <w:rFonts w:ascii="Times New Roman" w:hAnsi="Times New Roman" w:cs="Times New Roman"/>
                <w:sz w:val="16"/>
                <w:szCs w:val="16"/>
              </w:rPr>
            </w:pPr>
            <w:r w:rsidRPr="00FF2417">
              <w:rPr>
                <w:rFonts w:ascii="Times New Roman" w:hAnsi="Times New Roman" w:cs="Times New Roman"/>
                <w:sz w:val="16"/>
                <w:szCs w:val="16"/>
              </w:rPr>
              <w:t>0.200</w:t>
            </w:r>
          </w:p>
          <w:p w14:paraId="60C085E8" w14:textId="77777777" w:rsidR="00924249" w:rsidRPr="00FF2417" w:rsidRDefault="00924249" w:rsidP="00364C82">
            <w:pPr>
              <w:rPr>
                <w:rFonts w:ascii="Times New Roman" w:hAnsi="Times New Roman" w:cs="Times New Roman"/>
                <w:sz w:val="16"/>
                <w:szCs w:val="16"/>
              </w:rPr>
            </w:pPr>
            <w:r w:rsidRPr="00FF2417">
              <w:rPr>
                <w:rFonts w:ascii="Times New Roman" w:hAnsi="Times New Roman" w:cs="Times New Roman"/>
                <w:sz w:val="16"/>
                <w:szCs w:val="16"/>
              </w:rPr>
              <w:t>0.100</w:t>
            </w:r>
          </w:p>
          <w:p w14:paraId="54DDFF4E" w14:textId="77777777" w:rsidR="00924249" w:rsidRPr="00FF2417" w:rsidRDefault="00924249" w:rsidP="00364C82">
            <w:pPr>
              <w:rPr>
                <w:rFonts w:ascii="Times New Roman" w:hAnsi="Times New Roman" w:cs="Times New Roman"/>
                <w:sz w:val="16"/>
                <w:szCs w:val="16"/>
              </w:rPr>
            </w:pPr>
            <w:r w:rsidRPr="00FF2417">
              <w:rPr>
                <w:rFonts w:ascii="Times New Roman" w:hAnsi="Times New Roman" w:cs="Times New Roman"/>
                <w:sz w:val="16"/>
                <w:szCs w:val="16"/>
              </w:rPr>
              <w:t>0.200</w:t>
            </w:r>
          </w:p>
        </w:tc>
        <w:tc>
          <w:tcPr>
            <w:tcW w:w="581" w:type="dxa"/>
            <w:tcBorders>
              <w:top w:val="single" w:sz="4" w:space="0" w:color="auto"/>
            </w:tcBorders>
          </w:tcPr>
          <w:p w14:paraId="63982DFF" w14:textId="77777777" w:rsidR="00924249" w:rsidRPr="00FF2417" w:rsidRDefault="00924249" w:rsidP="00364C82">
            <w:pPr>
              <w:rPr>
                <w:rFonts w:ascii="Times New Roman" w:hAnsi="Times New Roman" w:cs="Times New Roman"/>
                <w:sz w:val="16"/>
                <w:szCs w:val="16"/>
              </w:rPr>
            </w:pPr>
            <w:r w:rsidRPr="00FF2417">
              <w:rPr>
                <w:rFonts w:ascii="Times New Roman" w:hAnsi="Times New Roman" w:cs="Times New Roman"/>
                <w:sz w:val="16"/>
                <w:szCs w:val="16"/>
              </w:rPr>
              <w:t>1.000</w:t>
            </w:r>
          </w:p>
          <w:p w14:paraId="60298798" w14:textId="77777777" w:rsidR="00924249" w:rsidRPr="00FF2417" w:rsidRDefault="00924249" w:rsidP="00364C82">
            <w:pPr>
              <w:rPr>
                <w:rFonts w:ascii="Times New Roman" w:hAnsi="Times New Roman" w:cs="Times New Roman"/>
                <w:sz w:val="16"/>
                <w:szCs w:val="16"/>
              </w:rPr>
            </w:pPr>
            <w:r w:rsidRPr="00FF2417">
              <w:rPr>
                <w:rFonts w:ascii="Times New Roman" w:hAnsi="Times New Roman" w:cs="Times New Roman"/>
                <w:sz w:val="16"/>
                <w:szCs w:val="16"/>
              </w:rPr>
              <w:t>1.000</w:t>
            </w:r>
          </w:p>
          <w:p w14:paraId="3443CB01" w14:textId="77777777" w:rsidR="00924249" w:rsidRPr="00FF2417" w:rsidRDefault="00924249" w:rsidP="00364C82">
            <w:pPr>
              <w:rPr>
                <w:rFonts w:ascii="Times New Roman" w:hAnsi="Times New Roman" w:cs="Times New Roman"/>
                <w:sz w:val="16"/>
                <w:szCs w:val="16"/>
              </w:rPr>
            </w:pPr>
            <w:r w:rsidRPr="00FF2417">
              <w:rPr>
                <w:rFonts w:ascii="Times New Roman" w:hAnsi="Times New Roman" w:cs="Times New Roman"/>
                <w:sz w:val="16"/>
                <w:szCs w:val="16"/>
              </w:rPr>
              <w:t>1.000</w:t>
            </w:r>
          </w:p>
          <w:p w14:paraId="27CFB7B6" w14:textId="77777777" w:rsidR="00924249" w:rsidRPr="00FF2417" w:rsidRDefault="00924249" w:rsidP="00364C82">
            <w:pPr>
              <w:rPr>
                <w:rFonts w:ascii="Times New Roman" w:hAnsi="Times New Roman" w:cs="Times New Roman"/>
                <w:sz w:val="16"/>
                <w:szCs w:val="16"/>
              </w:rPr>
            </w:pPr>
          </w:p>
          <w:p w14:paraId="66C78C7E" w14:textId="77777777" w:rsidR="00924249" w:rsidRPr="00FF2417" w:rsidRDefault="00924249" w:rsidP="00364C82">
            <w:pPr>
              <w:rPr>
                <w:rFonts w:ascii="Times New Roman" w:hAnsi="Times New Roman" w:cs="Times New Roman"/>
                <w:sz w:val="16"/>
                <w:szCs w:val="16"/>
              </w:rPr>
            </w:pPr>
            <w:r w:rsidRPr="00FF2417">
              <w:rPr>
                <w:rFonts w:ascii="Times New Roman" w:hAnsi="Times New Roman" w:cs="Times New Roman"/>
                <w:sz w:val="16"/>
                <w:szCs w:val="16"/>
              </w:rPr>
              <w:t>1.000</w:t>
            </w:r>
          </w:p>
          <w:p w14:paraId="1065B3A4" w14:textId="77777777" w:rsidR="00924249" w:rsidRPr="00FF2417" w:rsidRDefault="00924249" w:rsidP="00364C82">
            <w:pPr>
              <w:rPr>
                <w:rFonts w:ascii="Times New Roman" w:hAnsi="Times New Roman" w:cs="Times New Roman"/>
                <w:sz w:val="16"/>
                <w:szCs w:val="16"/>
              </w:rPr>
            </w:pPr>
            <w:r w:rsidRPr="00FF2417">
              <w:rPr>
                <w:rFonts w:ascii="Times New Roman" w:hAnsi="Times New Roman" w:cs="Times New Roman"/>
                <w:sz w:val="16"/>
                <w:szCs w:val="16"/>
              </w:rPr>
              <w:t>1.000</w:t>
            </w:r>
          </w:p>
          <w:p w14:paraId="28A94357" w14:textId="77777777" w:rsidR="00924249" w:rsidRPr="00FF2417" w:rsidRDefault="00924249" w:rsidP="00364C82">
            <w:pPr>
              <w:rPr>
                <w:rFonts w:ascii="Times New Roman" w:hAnsi="Times New Roman" w:cs="Times New Roman"/>
                <w:sz w:val="16"/>
                <w:szCs w:val="16"/>
              </w:rPr>
            </w:pPr>
            <w:r w:rsidRPr="00FF2417">
              <w:rPr>
                <w:rFonts w:ascii="Times New Roman" w:hAnsi="Times New Roman" w:cs="Times New Roman"/>
                <w:sz w:val="16"/>
                <w:szCs w:val="16"/>
              </w:rPr>
              <w:t>0.000</w:t>
            </w:r>
          </w:p>
        </w:tc>
        <w:tc>
          <w:tcPr>
            <w:tcW w:w="794" w:type="dxa"/>
            <w:tcBorders>
              <w:top w:val="single" w:sz="4" w:space="0" w:color="auto"/>
            </w:tcBorders>
          </w:tcPr>
          <w:p w14:paraId="00893341" w14:textId="77777777" w:rsidR="00924249" w:rsidRPr="00FF2417" w:rsidRDefault="00924249" w:rsidP="00364C82">
            <w:pPr>
              <w:rPr>
                <w:rFonts w:ascii="Times New Roman" w:hAnsi="Times New Roman" w:cs="Times New Roman"/>
                <w:sz w:val="16"/>
                <w:szCs w:val="16"/>
              </w:rPr>
            </w:pPr>
            <w:r w:rsidRPr="00FF2417">
              <w:rPr>
                <w:rFonts w:ascii="Times New Roman" w:hAnsi="Times New Roman" w:cs="Times New Roman"/>
                <w:sz w:val="16"/>
                <w:szCs w:val="16"/>
              </w:rPr>
              <w:t>0.250</w:t>
            </w:r>
          </w:p>
          <w:p w14:paraId="2A800581" w14:textId="77777777" w:rsidR="00924249" w:rsidRPr="00FF2417" w:rsidRDefault="00924249" w:rsidP="00364C82">
            <w:pPr>
              <w:rPr>
                <w:rFonts w:ascii="Times New Roman" w:hAnsi="Times New Roman" w:cs="Times New Roman"/>
                <w:sz w:val="16"/>
                <w:szCs w:val="16"/>
              </w:rPr>
            </w:pPr>
            <w:r w:rsidRPr="00FF2417">
              <w:rPr>
                <w:rFonts w:ascii="Times New Roman" w:hAnsi="Times New Roman" w:cs="Times New Roman"/>
                <w:sz w:val="16"/>
                <w:szCs w:val="16"/>
              </w:rPr>
              <w:t>0.150</w:t>
            </w:r>
          </w:p>
          <w:p w14:paraId="0C5FE4E2" w14:textId="77777777" w:rsidR="00924249" w:rsidRPr="00FF2417" w:rsidRDefault="00924249" w:rsidP="00364C82">
            <w:pPr>
              <w:rPr>
                <w:rFonts w:ascii="Times New Roman" w:hAnsi="Times New Roman" w:cs="Times New Roman"/>
                <w:sz w:val="16"/>
                <w:szCs w:val="16"/>
              </w:rPr>
            </w:pPr>
            <w:r w:rsidRPr="00FF2417">
              <w:rPr>
                <w:rFonts w:ascii="Times New Roman" w:hAnsi="Times New Roman" w:cs="Times New Roman"/>
                <w:sz w:val="16"/>
                <w:szCs w:val="16"/>
              </w:rPr>
              <w:t>0.100</w:t>
            </w:r>
          </w:p>
          <w:p w14:paraId="55DC67DD" w14:textId="77777777" w:rsidR="00924249" w:rsidRPr="00FF2417" w:rsidRDefault="00924249" w:rsidP="00364C82">
            <w:pPr>
              <w:rPr>
                <w:rFonts w:ascii="Times New Roman" w:hAnsi="Times New Roman" w:cs="Times New Roman"/>
                <w:sz w:val="16"/>
                <w:szCs w:val="16"/>
              </w:rPr>
            </w:pPr>
          </w:p>
          <w:p w14:paraId="03895C7F" w14:textId="77777777" w:rsidR="00924249" w:rsidRPr="00FF2417" w:rsidRDefault="00924249" w:rsidP="00364C82">
            <w:pPr>
              <w:rPr>
                <w:rFonts w:ascii="Times New Roman" w:hAnsi="Times New Roman" w:cs="Times New Roman"/>
                <w:sz w:val="16"/>
                <w:szCs w:val="16"/>
              </w:rPr>
            </w:pPr>
            <w:r w:rsidRPr="00FF2417">
              <w:rPr>
                <w:rFonts w:ascii="Times New Roman" w:hAnsi="Times New Roman" w:cs="Times New Roman"/>
                <w:sz w:val="16"/>
                <w:szCs w:val="16"/>
              </w:rPr>
              <w:t>0.200</w:t>
            </w:r>
          </w:p>
          <w:p w14:paraId="47AE2FC8" w14:textId="77777777" w:rsidR="00924249" w:rsidRPr="00FF2417" w:rsidRDefault="00924249" w:rsidP="00364C82">
            <w:pPr>
              <w:rPr>
                <w:rFonts w:ascii="Times New Roman" w:hAnsi="Times New Roman" w:cs="Times New Roman"/>
                <w:sz w:val="16"/>
                <w:szCs w:val="16"/>
              </w:rPr>
            </w:pPr>
            <w:r w:rsidRPr="00FF2417">
              <w:rPr>
                <w:rFonts w:ascii="Times New Roman" w:hAnsi="Times New Roman" w:cs="Times New Roman"/>
                <w:sz w:val="16"/>
                <w:szCs w:val="16"/>
              </w:rPr>
              <w:t>0.100</w:t>
            </w:r>
          </w:p>
          <w:p w14:paraId="006BD59D" w14:textId="77777777" w:rsidR="00924249" w:rsidRPr="00FF2417" w:rsidRDefault="00924249" w:rsidP="00364C82">
            <w:pPr>
              <w:rPr>
                <w:rFonts w:ascii="Times New Roman" w:hAnsi="Times New Roman" w:cs="Times New Roman"/>
                <w:sz w:val="16"/>
                <w:szCs w:val="16"/>
              </w:rPr>
            </w:pPr>
            <w:r w:rsidRPr="00FF2417">
              <w:rPr>
                <w:rFonts w:ascii="Times New Roman" w:hAnsi="Times New Roman" w:cs="Times New Roman"/>
                <w:sz w:val="16"/>
                <w:szCs w:val="16"/>
              </w:rPr>
              <w:t>0.000</w:t>
            </w:r>
          </w:p>
        </w:tc>
        <w:tc>
          <w:tcPr>
            <w:tcW w:w="730" w:type="dxa"/>
            <w:tcBorders>
              <w:top w:val="single" w:sz="4" w:space="0" w:color="auto"/>
            </w:tcBorders>
          </w:tcPr>
          <w:p w14:paraId="43EEA63A" w14:textId="77777777" w:rsidR="00924249" w:rsidRPr="00FF2417" w:rsidRDefault="00924249" w:rsidP="00364C82">
            <w:pPr>
              <w:rPr>
                <w:rFonts w:ascii="Times New Roman" w:hAnsi="Times New Roman" w:cs="Times New Roman"/>
                <w:sz w:val="16"/>
                <w:szCs w:val="16"/>
              </w:rPr>
            </w:pPr>
            <w:r w:rsidRPr="00FF2417">
              <w:rPr>
                <w:rFonts w:ascii="Times New Roman" w:hAnsi="Times New Roman" w:cs="Times New Roman"/>
                <w:sz w:val="16"/>
                <w:szCs w:val="16"/>
              </w:rPr>
              <w:t>0.800</w:t>
            </w:r>
          </w:p>
        </w:tc>
        <w:tc>
          <w:tcPr>
            <w:tcW w:w="794" w:type="dxa"/>
            <w:tcBorders>
              <w:top w:val="single" w:sz="4" w:space="0" w:color="auto"/>
            </w:tcBorders>
          </w:tcPr>
          <w:p w14:paraId="356BCFC5" w14:textId="77777777" w:rsidR="00924249" w:rsidRPr="00FF2417" w:rsidRDefault="00924249" w:rsidP="00364C82">
            <w:pPr>
              <w:rPr>
                <w:rFonts w:ascii="Times New Roman" w:hAnsi="Times New Roman" w:cs="Times New Roman"/>
                <w:sz w:val="16"/>
                <w:szCs w:val="16"/>
              </w:rPr>
            </w:pPr>
            <w:r w:rsidRPr="00FF2417">
              <w:rPr>
                <w:rFonts w:ascii="Times New Roman" w:hAnsi="Times New Roman" w:cs="Times New Roman"/>
                <w:sz w:val="16"/>
                <w:szCs w:val="16"/>
              </w:rPr>
              <w:t>0.210</w:t>
            </w:r>
          </w:p>
        </w:tc>
      </w:tr>
      <w:tr w:rsidR="00924249" w:rsidRPr="00FF2417" w14:paraId="1949B278" w14:textId="77777777" w:rsidTr="00364C82">
        <w:trPr>
          <w:trHeight w:val="216"/>
        </w:trPr>
        <w:tc>
          <w:tcPr>
            <w:tcW w:w="1398" w:type="dxa"/>
          </w:tcPr>
          <w:p w14:paraId="3DA6365E" w14:textId="77777777" w:rsidR="00924249" w:rsidRPr="00FF2417" w:rsidRDefault="00924249" w:rsidP="00364C82">
            <w:pPr>
              <w:rPr>
                <w:rFonts w:ascii="Times New Roman" w:hAnsi="Times New Roman" w:cs="Times New Roman"/>
                <w:sz w:val="16"/>
                <w:szCs w:val="16"/>
              </w:rPr>
            </w:pPr>
            <w:r w:rsidRPr="00FF2417">
              <w:rPr>
                <w:rFonts w:ascii="Times New Roman" w:hAnsi="Times New Roman" w:cs="Times New Roman"/>
                <w:sz w:val="16"/>
                <w:szCs w:val="16"/>
              </w:rPr>
              <w:t>Administration</w:t>
            </w:r>
          </w:p>
        </w:tc>
        <w:tc>
          <w:tcPr>
            <w:tcW w:w="800" w:type="dxa"/>
          </w:tcPr>
          <w:p w14:paraId="2C8090B0" w14:textId="77777777" w:rsidR="00924249" w:rsidRPr="00FF2417" w:rsidRDefault="00924249" w:rsidP="00364C82">
            <w:pPr>
              <w:rPr>
                <w:rFonts w:ascii="Times New Roman" w:hAnsi="Times New Roman" w:cs="Times New Roman"/>
                <w:sz w:val="16"/>
                <w:szCs w:val="16"/>
              </w:rPr>
            </w:pPr>
            <w:r w:rsidRPr="00FF2417">
              <w:rPr>
                <w:rFonts w:ascii="Times New Roman" w:hAnsi="Times New Roman" w:cs="Times New Roman"/>
                <w:sz w:val="16"/>
                <w:szCs w:val="16"/>
              </w:rPr>
              <w:t>0.157</w:t>
            </w:r>
          </w:p>
        </w:tc>
        <w:tc>
          <w:tcPr>
            <w:tcW w:w="468" w:type="dxa"/>
          </w:tcPr>
          <w:p w14:paraId="5B3B6FED" w14:textId="77777777" w:rsidR="00924249" w:rsidRPr="00FF2417" w:rsidRDefault="00924249" w:rsidP="00364C82">
            <w:pPr>
              <w:rPr>
                <w:rFonts w:ascii="Times New Roman" w:hAnsi="Times New Roman" w:cs="Times New Roman"/>
                <w:sz w:val="16"/>
                <w:szCs w:val="16"/>
              </w:rPr>
            </w:pPr>
            <w:r w:rsidRPr="00FF2417">
              <w:rPr>
                <w:rFonts w:ascii="Times New Roman" w:hAnsi="Times New Roman" w:cs="Times New Roman"/>
                <w:sz w:val="16"/>
                <w:szCs w:val="16"/>
              </w:rPr>
              <w:t>A1</w:t>
            </w:r>
          </w:p>
          <w:p w14:paraId="1241B596" w14:textId="77777777" w:rsidR="00924249" w:rsidRPr="00FF2417" w:rsidRDefault="00924249" w:rsidP="00364C82">
            <w:pPr>
              <w:rPr>
                <w:rFonts w:ascii="Times New Roman" w:hAnsi="Times New Roman" w:cs="Times New Roman"/>
                <w:sz w:val="16"/>
                <w:szCs w:val="16"/>
              </w:rPr>
            </w:pPr>
          </w:p>
          <w:p w14:paraId="7DDFF0D6" w14:textId="77777777" w:rsidR="00924249" w:rsidRPr="00FF2417" w:rsidRDefault="00924249" w:rsidP="00364C82">
            <w:pPr>
              <w:rPr>
                <w:rFonts w:ascii="Times New Roman" w:hAnsi="Times New Roman" w:cs="Times New Roman"/>
                <w:sz w:val="16"/>
                <w:szCs w:val="16"/>
              </w:rPr>
            </w:pPr>
            <w:r w:rsidRPr="00FF2417">
              <w:rPr>
                <w:rFonts w:ascii="Times New Roman" w:hAnsi="Times New Roman" w:cs="Times New Roman"/>
                <w:sz w:val="16"/>
                <w:szCs w:val="16"/>
              </w:rPr>
              <w:t>A2</w:t>
            </w:r>
          </w:p>
          <w:p w14:paraId="13274E89" w14:textId="77777777" w:rsidR="00924249" w:rsidRPr="00FF2417" w:rsidRDefault="00924249" w:rsidP="00364C82">
            <w:pPr>
              <w:rPr>
                <w:rFonts w:ascii="Times New Roman" w:hAnsi="Times New Roman" w:cs="Times New Roman"/>
                <w:sz w:val="16"/>
                <w:szCs w:val="16"/>
              </w:rPr>
            </w:pPr>
            <w:r w:rsidRPr="00FF2417">
              <w:rPr>
                <w:rFonts w:ascii="Times New Roman" w:hAnsi="Times New Roman" w:cs="Times New Roman"/>
                <w:sz w:val="16"/>
                <w:szCs w:val="16"/>
              </w:rPr>
              <w:t>A3</w:t>
            </w:r>
          </w:p>
          <w:p w14:paraId="65FC9CEF" w14:textId="77777777" w:rsidR="00924249" w:rsidRPr="00FF2417" w:rsidRDefault="00924249" w:rsidP="00364C82">
            <w:pPr>
              <w:rPr>
                <w:rFonts w:ascii="Times New Roman" w:hAnsi="Times New Roman" w:cs="Times New Roman"/>
                <w:sz w:val="16"/>
                <w:szCs w:val="16"/>
              </w:rPr>
            </w:pPr>
            <w:r w:rsidRPr="00FF2417">
              <w:rPr>
                <w:rFonts w:ascii="Times New Roman" w:hAnsi="Times New Roman" w:cs="Times New Roman"/>
                <w:sz w:val="16"/>
                <w:szCs w:val="16"/>
              </w:rPr>
              <w:t>A4</w:t>
            </w:r>
          </w:p>
          <w:p w14:paraId="271D5B63" w14:textId="77777777" w:rsidR="00924249" w:rsidRPr="00FF2417" w:rsidRDefault="00924249" w:rsidP="00364C82">
            <w:pPr>
              <w:rPr>
                <w:rFonts w:ascii="Times New Roman" w:hAnsi="Times New Roman" w:cs="Times New Roman"/>
                <w:sz w:val="16"/>
                <w:szCs w:val="16"/>
              </w:rPr>
            </w:pPr>
          </w:p>
        </w:tc>
        <w:tc>
          <w:tcPr>
            <w:tcW w:w="3237" w:type="dxa"/>
          </w:tcPr>
          <w:p w14:paraId="2C47A149" w14:textId="77777777" w:rsidR="00924249" w:rsidRPr="00FF2417" w:rsidRDefault="00924249" w:rsidP="00364C82">
            <w:pPr>
              <w:rPr>
                <w:rFonts w:ascii="Times New Roman" w:hAnsi="Times New Roman" w:cs="Times New Roman"/>
                <w:sz w:val="16"/>
                <w:szCs w:val="16"/>
              </w:rPr>
            </w:pPr>
            <w:r w:rsidRPr="00FF2417">
              <w:rPr>
                <w:rFonts w:ascii="Times New Roman" w:hAnsi="Times New Roman" w:cs="Times New Roman"/>
                <w:sz w:val="16"/>
                <w:szCs w:val="16"/>
              </w:rPr>
              <w:t xml:space="preserve">Detailed EIA guidelines. </w:t>
            </w:r>
          </w:p>
          <w:p w14:paraId="53032976" w14:textId="77777777" w:rsidR="00924249" w:rsidRPr="00FF2417" w:rsidRDefault="00924249" w:rsidP="00364C82">
            <w:pPr>
              <w:rPr>
                <w:rFonts w:ascii="Times New Roman" w:hAnsi="Times New Roman" w:cs="Times New Roman"/>
                <w:sz w:val="16"/>
                <w:szCs w:val="16"/>
              </w:rPr>
            </w:pPr>
          </w:p>
          <w:p w14:paraId="3B5A79B2" w14:textId="77777777" w:rsidR="00924249" w:rsidRPr="00FF2417" w:rsidRDefault="00924249" w:rsidP="00364C82">
            <w:pPr>
              <w:rPr>
                <w:rFonts w:ascii="Times New Roman" w:hAnsi="Times New Roman" w:cs="Times New Roman"/>
                <w:sz w:val="16"/>
                <w:szCs w:val="16"/>
                <w:lang w:val="en-SG"/>
              </w:rPr>
            </w:pPr>
            <w:r w:rsidRPr="00FF2417">
              <w:rPr>
                <w:rFonts w:ascii="Times New Roman" w:hAnsi="Times New Roman" w:cs="Times New Roman"/>
                <w:sz w:val="16"/>
                <w:szCs w:val="16"/>
              </w:rPr>
              <w:t xml:space="preserve">Availability of EIA reports. </w:t>
            </w:r>
          </w:p>
          <w:p w14:paraId="18FB75BC" w14:textId="77777777" w:rsidR="00924249" w:rsidRPr="00FF2417" w:rsidRDefault="00924249" w:rsidP="00364C82">
            <w:pPr>
              <w:rPr>
                <w:rFonts w:ascii="Times New Roman" w:hAnsi="Times New Roman" w:cs="Times New Roman"/>
                <w:sz w:val="16"/>
                <w:szCs w:val="16"/>
              </w:rPr>
            </w:pPr>
            <w:r w:rsidRPr="00FF2417">
              <w:rPr>
                <w:rFonts w:ascii="Times New Roman" w:hAnsi="Times New Roman" w:cs="Times New Roman"/>
                <w:sz w:val="16"/>
                <w:szCs w:val="16"/>
              </w:rPr>
              <w:t>EIA review body.</w:t>
            </w:r>
          </w:p>
          <w:p w14:paraId="01E07F7F" w14:textId="77777777" w:rsidR="00924249" w:rsidRPr="00FF2417" w:rsidRDefault="00924249" w:rsidP="00364C82">
            <w:pPr>
              <w:rPr>
                <w:rFonts w:ascii="Times New Roman" w:hAnsi="Times New Roman" w:cs="Times New Roman"/>
                <w:sz w:val="16"/>
                <w:szCs w:val="16"/>
              </w:rPr>
            </w:pPr>
            <w:r w:rsidRPr="00FF2417">
              <w:rPr>
                <w:rFonts w:ascii="Times New Roman" w:hAnsi="Times New Roman" w:cs="Times New Roman"/>
                <w:sz w:val="16"/>
                <w:szCs w:val="16"/>
              </w:rPr>
              <w:t xml:space="preserve">Specified sectoral authorities’ responsibilities in the EIA implementation. </w:t>
            </w:r>
          </w:p>
        </w:tc>
        <w:tc>
          <w:tcPr>
            <w:tcW w:w="643" w:type="dxa"/>
          </w:tcPr>
          <w:p w14:paraId="1C87E895" w14:textId="77777777" w:rsidR="00924249" w:rsidRPr="00FF2417" w:rsidRDefault="00924249" w:rsidP="00364C82">
            <w:pPr>
              <w:rPr>
                <w:rFonts w:ascii="Times New Roman" w:hAnsi="Times New Roman" w:cs="Times New Roman"/>
                <w:sz w:val="16"/>
                <w:szCs w:val="16"/>
              </w:rPr>
            </w:pPr>
            <w:r w:rsidRPr="00FF2417">
              <w:rPr>
                <w:rFonts w:ascii="Times New Roman" w:hAnsi="Times New Roman" w:cs="Times New Roman"/>
                <w:sz w:val="16"/>
                <w:szCs w:val="16"/>
              </w:rPr>
              <w:t>0.312</w:t>
            </w:r>
          </w:p>
          <w:p w14:paraId="24F24D83" w14:textId="77777777" w:rsidR="00924249" w:rsidRPr="00FF2417" w:rsidRDefault="00924249" w:rsidP="00364C82">
            <w:pPr>
              <w:rPr>
                <w:rFonts w:ascii="Times New Roman" w:hAnsi="Times New Roman" w:cs="Times New Roman"/>
                <w:sz w:val="16"/>
                <w:szCs w:val="16"/>
              </w:rPr>
            </w:pPr>
          </w:p>
          <w:p w14:paraId="7E94599A" w14:textId="77777777" w:rsidR="00924249" w:rsidRPr="00FF2417" w:rsidRDefault="00924249" w:rsidP="00364C82">
            <w:pPr>
              <w:rPr>
                <w:rFonts w:ascii="Times New Roman" w:hAnsi="Times New Roman" w:cs="Times New Roman"/>
                <w:sz w:val="16"/>
                <w:szCs w:val="16"/>
              </w:rPr>
            </w:pPr>
            <w:r w:rsidRPr="00FF2417">
              <w:rPr>
                <w:rFonts w:ascii="Times New Roman" w:hAnsi="Times New Roman" w:cs="Times New Roman"/>
                <w:sz w:val="16"/>
                <w:szCs w:val="16"/>
              </w:rPr>
              <w:t>0.250</w:t>
            </w:r>
          </w:p>
          <w:p w14:paraId="1C3E5FEF" w14:textId="77777777" w:rsidR="00924249" w:rsidRPr="00FF2417" w:rsidRDefault="00924249" w:rsidP="00364C82">
            <w:pPr>
              <w:rPr>
                <w:rFonts w:ascii="Times New Roman" w:hAnsi="Times New Roman" w:cs="Times New Roman"/>
                <w:sz w:val="16"/>
                <w:szCs w:val="16"/>
              </w:rPr>
            </w:pPr>
            <w:r w:rsidRPr="00FF2417">
              <w:rPr>
                <w:rFonts w:ascii="Times New Roman" w:hAnsi="Times New Roman" w:cs="Times New Roman"/>
                <w:sz w:val="16"/>
                <w:szCs w:val="16"/>
              </w:rPr>
              <w:t>0.250</w:t>
            </w:r>
          </w:p>
          <w:p w14:paraId="1FF31863" w14:textId="77777777" w:rsidR="00924249" w:rsidRPr="00FF2417" w:rsidRDefault="00924249" w:rsidP="00364C82">
            <w:pPr>
              <w:rPr>
                <w:rFonts w:ascii="Times New Roman" w:hAnsi="Times New Roman" w:cs="Times New Roman"/>
                <w:sz w:val="16"/>
                <w:szCs w:val="16"/>
              </w:rPr>
            </w:pPr>
            <w:r w:rsidRPr="00FF2417">
              <w:rPr>
                <w:rFonts w:ascii="Times New Roman" w:hAnsi="Times New Roman" w:cs="Times New Roman"/>
                <w:sz w:val="16"/>
                <w:szCs w:val="16"/>
              </w:rPr>
              <w:t>0.187</w:t>
            </w:r>
          </w:p>
          <w:p w14:paraId="4BFB4928" w14:textId="77777777" w:rsidR="00924249" w:rsidRPr="00FF2417" w:rsidRDefault="00924249" w:rsidP="00364C82">
            <w:pPr>
              <w:rPr>
                <w:rFonts w:ascii="Times New Roman" w:hAnsi="Times New Roman" w:cs="Times New Roman"/>
                <w:sz w:val="16"/>
                <w:szCs w:val="16"/>
              </w:rPr>
            </w:pPr>
          </w:p>
        </w:tc>
        <w:tc>
          <w:tcPr>
            <w:tcW w:w="581" w:type="dxa"/>
          </w:tcPr>
          <w:p w14:paraId="02327068" w14:textId="77777777" w:rsidR="00924249" w:rsidRPr="00FF2417" w:rsidRDefault="00924249" w:rsidP="00364C82">
            <w:pPr>
              <w:rPr>
                <w:rFonts w:ascii="Times New Roman" w:hAnsi="Times New Roman" w:cs="Times New Roman"/>
                <w:sz w:val="16"/>
                <w:szCs w:val="16"/>
              </w:rPr>
            </w:pPr>
            <w:r w:rsidRPr="00FF2417">
              <w:rPr>
                <w:rFonts w:ascii="Times New Roman" w:hAnsi="Times New Roman" w:cs="Times New Roman"/>
                <w:sz w:val="16"/>
                <w:szCs w:val="16"/>
              </w:rPr>
              <w:t>1.000</w:t>
            </w:r>
          </w:p>
          <w:p w14:paraId="640EF655" w14:textId="77777777" w:rsidR="00924249" w:rsidRPr="00FF2417" w:rsidRDefault="00924249" w:rsidP="00364C82">
            <w:pPr>
              <w:rPr>
                <w:rFonts w:ascii="Times New Roman" w:hAnsi="Times New Roman" w:cs="Times New Roman"/>
                <w:sz w:val="16"/>
                <w:szCs w:val="16"/>
              </w:rPr>
            </w:pPr>
          </w:p>
          <w:p w14:paraId="2D0D0FB2" w14:textId="77777777" w:rsidR="00924249" w:rsidRPr="00FF2417" w:rsidRDefault="00924249" w:rsidP="00364C82">
            <w:pPr>
              <w:rPr>
                <w:rFonts w:ascii="Times New Roman" w:hAnsi="Times New Roman" w:cs="Times New Roman"/>
                <w:sz w:val="16"/>
                <w:szCs w:val="16"/>
              </w:rPr>
            </w:pPr>
            <w:r w:rsidRPr="00FF2417">
              <w:rPr>
                <w:rFonts w:ascii="Times New Roman" w:hAnsi="Times New Roman" w:cs="Times New Roman"/>
                <w:sz w:val="16"/>
                <w:szCs w:val="16"/>
              </w:rPr>
              <w:t>0.330</w:t>
            </w:r>
          </w:p>
          <w:p w14:paraId="691FF0F6" w14:textId="77777777" w:rsidR="00924249" w:rsidRPr="00FF2417" w:rsidRDefault="00924249" w:rsidP="00364C82">
            <w:pPr>
              <w:rPr>
                <w:rFonts w:ascii="Times New Roman" w:hAnsi="Times New Roman" w:cs="Times New Roman"/>
                <w:sz w:val="16"/>
                <w:szCs w:val="16"/>
              </w:rPr>
            </w:pPr>
            <w:r w:rsidRPr="00FF2417">
              <w:rPr>
                <w:rFonts w:ascii="Times New Roman" w:hAnsi="Times New Roman" w:cs="Times New Roman"/>
                <w:sz w:val="16"/>
                <w:szCs w:val="16"/>
              </w:rPr>
              <w:t>0.660</w:t>
            </w:r>
          </w:p>
          <w:p w14:paraId="096BEA48" w14:textId="77777777" w:rsidR="00924249" w:rsidRPr="00FF2417" w:rsidRDefault="00924249" w:rsidP="00364C82">
            <w:pPr>
              <w:rPr>
                <w:rFonts w:ascii="Times New Roman" w:hAnsi="Times New Roman" w:cs="Times New Roman"/>
                <w:sz w:val="16"/>
                <w:szCs w:val="16"/>
              </w:rPr>
            </w:pPr>
            <w:r w:rsidRPr="00FF2417">
              <w:rPr>
                <w:rFonts w:ascii="Times New Roman" w:hAnsi="Times New Roman" w:cs="Times New Roman"/>
                <w:sz w:val="16"/>
                <w:szCs w:val="16"/>
              </w:rPr>
              <w:t>0.660</w:t>
            </w:r>
          </w:p>
        </w:tc>
        <w:tc>
          <w:tcPr>
            <w:tcW w:w="794" w:type="dxa"/>
          </w:tcPr>
          <w:p w14:paraId="0C0788A0" w14:textId="77777777" w:rsidR="00924249" w:rsidRPr="00FF2417" w:rsidRDefault="00924249" w:rsidP="00364C82">
            <w:pPr>
              <w:rPr>
                <w:rFonts w:ascii="Times New Roman" w:hAnsi="Times New Roman" w:cs="Times New Roman"/>
                <w:sz w:val="16"/>
                <w:szCs w:val="16"/>
              </w:rPr>
            </w:pPr>
            <w:r w:rsidRPr="00FF2417">
              <w:rPr>
                <w:rFonts w:ascii="Times New Roman" w:hAnsi="Times New Roman" w:cs="Times New Roman"/>
                <w:sz w:val="16"/>
                <w:szCs w:val="16"/>
              </w:rPr>
              <w:t>0.312</w:t>
            </w:r>
          </w:p>
          <w:p w14:paraId="18112C02" w14:textId="77777777" w:rsidR="00924249" w:rsidRPr="00FF2417" w:rsidRDefault="00924249" w:rsidP="00364C82">
            <w:pPr>
              <w:rPr>
                <w:rFonts w:ascii="Times New Roman" w:hAnsi="Times New Roman" w:cs="Times New Roman"/>
                <w:sz w:val="16"/>
                <w:szCs w:val="16"/>
              </w:rPr>
            </w:pPr>
          </w:p>
          <w:p w14:paraId="65D1FFF2" w14:textId="77777777" w:rsidR="00924249" w:rsidRPr="00FF2417" w:rsidRDefault="00924249" w:rsidP="00364C82">
            <w:pPr>
              <w:rPr>
                <w:rFonts w:ascii="Times New Roman" w:hAnsi="Times New Roman" w:cs="Times New Roman"/>
                <w:sz w:val="16"/>
                <w:szCs w:val="16"/>
              </w:rPr>
            </w:pPr>
            <w:r w:rsidRPr="00FF2417">
              <w:rPr>
                <w:rFonts w:ascii="Times New Roman" w:hAnsi="Times New Roman" w:cs="Times New Roman"/>
                <w:sz w:val="16"/>
                <w:szCs w:val="16"/>
              </w:rPr>
              <w:t>0.080</w:t>
            </w:r>
          </w:p>
          <w:p w14:paraId="4454E219" w14:textId="77777777" w:rsidR="00924249" w:rsidRPr="00FF2417" w:rsidRDefault="00924249" w:rsidP="00364C82">
            <w:pPr>
              <w:rPr>
                <w:rFonts w:ascii="Times New Roman" w:hAnsi="Times New Roman" w:cs="Times New Roman"/>
                <w:sz w:val="16"/>
                <w:szCs w:val="16"/>
              </w:rPr>
            </w:pPr>
            <w:r w:rsidRPr="00FF2417">
              <w:rPr>
                <w:rFonts w:ascii="Times New Roman" w:hAnsi="Times New Roman" w:cs="Times New Roman"/>
                <w:sz w:val="16"/>
                <w:szCs w:val="16"/>
              </w:rPr>
              <w:t>0.170</w:t>
            </w:r>
          </w:p>
          <w:p w14:paraId="0772A43D" w14:textId="77777777" w:rsidR="00924249" w:rsidRPr="00FF2417" w:rsidRDefault="00924249" w:rsidP="00364C82">
            <w:pPr>
              <w:rPr>
                <w:rFonts w:ascii="Times New Roman" w:hAnsi="Times New Roman" w:cs="Times New Roman"/>
                <w:sz w:val="16"/>
                <w:szCs w:val="16"/>
              </w:rPr>
            </w:pPr>
            <w:r w:rsidRPr="00FF2417">
              <w:rPr>
                <w:rFonts w:ascii="Times New Roman" w:hAnsi="Times New Roman" w:cs="Times New Roman"/>
                <w:sz w:val="16"/>
                <w:szCs w:val="16"/>
              </w:rPr>
              <w:t>0.123</w:t>
            </w:r>
          </w:p>
        </w:tc>
        <w:tc>
          <w:tcPr>
            <w:tcW w:w="730" w:type="dxa"/>
          </w:tcPr>
          <w:p w14:paraId="541372C1" w14:textId="77777777" w:rsidR="00924249" w:rsidRPr="00FF2417" w:rsidRDefault="00924249" w:rsidP="00364C82">
            <w:pPr>
              <w:rPr>
                <w:rFonts w:ascii="Times New Roman" w:hAnsi="Times New Roman" w:cs="Times New Roman"/>
                <w:sz w:val="16"/>
                <w:szCs w:val="16"/>
              </w:rPr>
            </w:pPr>
            <w:r w:rsidRPr="00FF2417">
              <w:rPr>
                <w:rFonts w:ascii="Times New Roman" w:hAnsi="Times New Roman" w:cs="Times New Roman"/>
                <w:sz w:val="16"/>
                <w:szCs w:val="16"/>
              </w:rPr>
              <w:t>0.685</w:t>
            </w:r>
          </w:p>
        </w:tc>
        <w:tc>
          <w:tcPr>
            <w:tcW w:w="794" w:type="dxa"/>
          </w:tcPr>
          <w:p w14:paraId="0926319B" w14:textId="77777777" w:rsidR="00924249" w:rsidRPr="00FF2417" w:rsidRDefault="00924249" w:rsidP="00364C82">
            <w:pPr>
              <w:rPr>
                <w:rFonts w:ascii="Times New Roman" w:hAnsi="Times New Roman" w:cs="Times New Roman"/>
                <w:sz w:val="16"/>
                <w:szCs w:val="16"/>
              </w:rPr>
            </w:pPr>
            <w:r w:rsidRPr="00FF2417">
              <w:rPr>
                <w:rFonts w:ascii="Times New Roman" w:hAnsi="Times New Roman" w:cs="Times New Roman"/>
                <w:sz w:val="16"/>
                <w:szCs w:val="16"/>
              </w:rPr>
              <w:t>0.107</w:t>
            </w:r>
          </w:p>
        </w:tc>
      </w:tr>
      <w:tr w:rsidR="00924249" w:rsidRPr="00FF2417" w14:paraId="478BED02" w14:textId="77777777" w:rsidTr="00364C82">
        <w:trPr>
          <w:trHeight w:val="1565"/>
        </w:trPr>
        <w:tc>
          <w:tcPr>
            <w:tcW w:w="1398" w:type="dxa"/>
          </w:tcPr>
          <w:p w14:paraId="3B50710C" w14:textId="77777777" w:rsidR="00924249" w:rsidRPr="00FF2417" w:rsidRDefault="00924249" w:rsidP="00364C82">
            <w:pPr>
              <w:rPr>
                <w:rFonts w:ascii="Times New Roman" w:hAnsi="Times New Roman" w:cs="Times New Roman"/>
                <w:sz w:val="16"/>
                <w:szCs w:val="16"/>
              </w:rPr>
            </w:pPr>
            <w:r w:rsidRPr="00FF2417">
              <w:rPr>
                <w:rFonts w:ascii="Times New Roman" w:hAnsi="Times New Roman" w:cs="Times New Roman"/>
                <w:sz w:val="16"/>
                <w:szCs w:val="16"/>
              </w:rPr>
              <w:lastRenderedPageBreak/>
              <w:t>Implementation</w:t>
            </w:r>
          </w:p>
        </w:tc>
        <w:tc>
          <w:tcPr>
            <w:tcW w:w="800" w:type="dxa"/>
          </w:tcPr>
          <w:p w14:paraId="180DAFD4" w14:textId="77777777" w:rsidR="00924249" w:rsidRPr="00FF2417" w:rsidRDefault="00924249" w:rsidP="00364C82">
            <w:pPr>
              <w:rPr>
                <w:rFonts w:ascii="Times New Roman" w:hAnsi="Times New Roman" w:cs="Times New Roman"/>
                <w:sz w:val="16"/>
                <w:szCs w:val="16"/>
              </w:rPr>
            </w:pPr>
            <w:r w:rsidRPr="00FF2417">
              <w:rPr>
                <w:rFonts w:ascii="Times New Roman" w:hAnsi="Times New Roman" w:cs="Times New Roman"/>
                <w:sz w:val="16"/>
                <w:szCs w:val="16"/>
              </w:rPr>
              <w:t>0.210</w:t>
            </w:r>
          </w:p>
        </w:tc>
        <w:tc>
          <w:tcPr>
            <w:tcW w:w="468" w:type="dxa"/>
          </w:tcPr>
          <w:p w14:paraId="601F2304" w14:textId="77777777" w:rsidR="00924249" w:rsidRPr="00FF2417" w:rsidRDefault="00924249" w:rsidP="00364C82">
            <w:pPr>
              <w:rPr>
                <w:rFonts w:ascii="Times New Roman" w:hAnsi="Times New Roman" w:cs="Times New Roman"/>
                <w:sz w:val="16"/>
                <w:szCs w:val="16"/>
              </w:rPr>
            </w:pPr>
            <w:r w:rsidRPr="00FF2417">
              <w:rPr>
                <w:rFonts w:ascii="Times New Roman" w:hAnsi="Times New Roman" w:cs="Times New Roman"/>
                <w:sz w:val="16"/>
                <w:szCs w:val="16"/>
              </w:rPr>
              <w:t>I1</w:t>
            </w:r>
          </w:p>
          <w:p w14:paraId="258F49D7" w14:textId="77777777" w:rsidR="00924249" w:rsidRPr="00FF2417" w:rsidRDefault="00924249" w:rsidP="00364C82">
            <w:pPr>
              <w:rPr>
                <w:rFonts w:ascii="Times New Roman" w:hAnsi="Times New Roman" w:cs="Times New Roman"/>
                <w:sz w:val="16"/>
                <w:szCs w:val="16"/>
              </w:rPr>
            </w:pPr>
            <w:r w:rsidRPr="00FF2417">
              <w:rPr>
                <w:rFonts w:ascii="Times New Roman" w:hAnsi="Times New Roman" w:cs="Times New Roman"/>
                <w:sz w:val="16"/>
                <w:szCs w:val="16"/>
              </w:rPr>
              <w:t>I2</w:t>
            </w:r>
          </w:p>
          <w:p w14:paraId="05107A7A" w14:textId="77777777" w:rsidR="00924249" w:rsidRPr="00FF2417" w:rsidRDefault="00924249" w:rsidP="00364C82">
            <w:pPr>
              <w:rPr>
                <w:rFonts w:ascii="Times New Roman" w:hAnsi="Times New Roman" w:cs="Times New Roman"/>
                <w:sz w:val="16"/>
                <w:szCs w:val="16"/>
              </w:rPr>
            </w:pPr>
            <w:r w:rsidRPr="00FF2417">
              <w:rPr>
                <w:rFonts w:ascii="Times New Roman" w:hAnsi="Times New Roman" w:cs="Times New Roman"/>
                <w:sz w:val="16"/>
                <w:szCs w:val="16"/>
              </w:rPr>
              <w:t>I3</w:t>
            </w:r>
          </w:p>
          <w:p w14:paraId="643744BA" w14:textId="77777777" w:rsidR="00924249" w:rsidRPr="00FF2417" w:rsidRDefault="00924249" w:rsidP="00364C82">
            <w:pPr>
              <w:rPr>
                <w:rFonts w:ascii="Times New Roman" w:hAnsi="Times New Roman" w:cs="Times New Roman"/>
                <w:sz w:val="16"/>
                <w:szCs w:val="16"/>
              </w:rPr>
            </w:pPr>
            <w:r w:rsidRPr="00FF2417">
              <w:rPr>
                <w:rFonts w:ascii="Times New Roman" w:hAnsi="Times New Roman" w:cs="Times New Roman"/>
                <w:sz w:val="16"/>
                <w:szCs w:val="16"/>
              </w:rPr>
              <w:t>I4</w:t>
            </w:r>
          </w:p>
          <w:p w14:paraId="37548C6E" w14:textId="77777777" w:rsidR="00924249" w:rsidRPr="00FF2417" w:rsidRDefault="00924249" w:rsidP="00364C82">
            <w:pPr>
              <w:rPr>
                <w:rFonts w:ascii="Times New Roman" w:hAnsi="Times New Roman" w:cs="Times New Roman"/>
                <w:sz w:val="16"/>
                <w:szCs w:val="16"/>
              </w:rPr>
            </w:pPr>
            <w:r w:rsidRPr="00FF2417">
              <w:rPr>
                <w:rFonts w:ascii="Times New Roman" w:hAnsi="Times New Roman" w:cs="Times New Roman"/>
                <w:sz w:val="16"/>
                <w:szCs w:val="16"/>
              </w:rPr>
              <w:t>I5</w:t>
            </w:r>
          </w:p>
          <w:p w14:paraId="419C3147" w14:textId="77777777" w:rsidR="00924249" w:rsidRPr="00FF2417" w:rsidRDefault="00924249" w:rsidP="00364C82">
            <w:pPr>
              <w:rPr>
                <w:rFonts w:ascii="Times New Roman" w:hAnsi="Times New Roman" w:cs="Times New Roman"/>
                <w:sz w:val="16"/>
                <w:szCs w:val="16"/>
              </w:rPr>
            </w:pPr>
            <w:r w:rsidRPr="00FF2417">
              <w:rPr>
                <w:rFonts w:ascii="Times New Roman" w:hAnsi="Times New Roman" w:cs="Times New Roman"/>
                <w:sz w:val="16"/>
                <w:szCs w:val="16"/>
              </w:rPr>
              <w:t>I6</w:t>
            </w:r>
          </w:p>
          <w:p w14:paraId="201B380D" w14:textId="77777777" w:rsidR="00924249" w:rsidRPr="00FF2417" w:rsidRDefault="00924249" w:rsidP="00364C82">
            <w:pPr>
              <w:rPr>
                <w:rFonts w:ascii="Times New Roman" w:hAnsi="Times New Roman" w:cs="Times New Roman"/>
                <w:sz w:val="16"/>
                <w:szCs w:val="16"/>
              </w:rPr>
            </w:pPr>
            <w:r w:rsidRPr="00FF2417">
              <w:rPr>
                <w:rFonts w:ascii="Times New Roman" w:hAnsi="Times New Roman" w:cs="Times New Roman"/>
                <w:sz w:val="16"/>
                <w:szCs w:val="16"/>
              </w:rPr>
              <w:t>I7</w:t>
            </w:r>
          </w:p>
          <w:p w14:paraId="4F421A98" w14:textId="77777777" w:rsidR="00924249" w:rsidRPr="00FF2417" w:rsidRDefault="00924249" w:rsidP="00364C82">
            <w:pPr>
              <w:rPr>
                <w:rFonts w:ascii="Times New Roman" w:hAnsi="Times New Roman" w:cs="Times New Roman"/>
                <w:sz w:val="16"/>
                <w:szCs w:val="16"/>
              </w:rPr>
            </w:pPr>
            <w:r w:rsidRPr="00FF2417">
              <w:rPr>
                <w:rFonts w:ascii="Times New Roman" w:hAnsi="Times New Roman" w:cs="Times New Roman"/>
                <w:sz w:val="16"/>
                <w:szCs w:val="16"/>
              </w:rPr>
              <w:t>I8</w:t>
            </w:r>
          </w:p>
        </w:tc>
        <w:tc>
          <w:tcPr>
            <w:tcW w:w="3237" w:type="dxa"/>
          </w:tcPr>
          <w:p w14:paraId="36032B30" w14:textId="77777777" w:rsidR="00924249" w:rsidRPr="00FF2417" w:rsidRDefault="00924249" w:rsidP="00364C82">
            <w:pPr>
              <w:rPr>
                <w:rFonts w:ascii="Times New Roman" w:hAnsi="Times New Roman" w:cs="Times New Roman"/>
                <w:sz w:val="16"/>
                <w:szCs w:val="16"/>
              </w:rPr>
            </w:pPr>
            <w:r w:rsidRPr="00FF2417">
              <w:rPr>
                <w:rFonts w:ascii="Times New Roman" w:hAnsi="Times New Roman" w:cs="Times New Roman"/>
                <w:sz w:val="16"/>
                <w:szCs w:val="16"/>
              </w:rPr>
              <w:t xml:space="preserve">Screening </w:t>
            </w:r>
          </w:p>
          <w:p w14:paraId="329C8E7B" w14:textId="77777777" w:rsidR="00924249" w:rsidRPr="00FF2417" w:rsidRDefault="00924249" w:rsidP="00364C82">
            <w:pPr>
              <w:rPr>
                <w:rFonts w:ascii="Times New Roman" w:hAnsi="Times New Roman" w:cs="Times New Roman"/>
                <w:sz w:val="16"/>
                <w:szCs w:val="16"/>
              </w:rPr>
            </w:pPr>
            <w:r w:rsidRPr="00FF2417">
              <w:rPr>
                <w:rFonts w:ascii="Times New Roman" w:hAnsi="Times New Roman" w:cs="Times New Roman"/>
                <w:sz w:val="16"/>
                <w:szCs w:val="16"/>
              </w:rPr>
              <w:t>Scoping or terms of reference (</w:t>
            </w:r>
            <w:proofErr w:type="spellStart"/>
            <w:r w:rsidRPr="00FF2417">
              <w:rPr>
                <w:rFonts w:ascii="Times New Roman" w:hAnsi="Times New Roman" w:cs="Times New Roman"/>
                <w:sz w:val="16"/>
                <w:szCs w:val="16"/>
              </w:rPr>
              <w:t>ToR</w:t>
            </w:r>
            <w:proofErr w:type="spellEnd"/>
            <w:r w:rsidRPr="00FF2417">
              <w:rPr>
                <w:rFonts w:ascii="Times New Roman" w:hAnsi="Times New Roman" w:cs="Times New Roman"/>
                <w:sz w:val="16"/>
                <w:szCs w:val="16"/>
              </w:rPr>
              <w:t xml:space="preserve">) Environmental Management Plan (EMP) </w:t>
            </w:r>
          </w:p>
          <w:p w14:paraId="3B12C772" w14:textId="77777777" w:rsidR="00924249" w:rsidRPr="00FF2417" w:rsidRDefault="00924249" w:rsidP="00364C82">
            <w:pPr>
              <w:rPr>
                <w:rFonts w:ascii="Times New Roman" w:hAnsi="Times New Roman" w:cs="Times New Roman"/>
                <w:sz w:val="16"/>
                <w:szCs w:val="16"/>
              </w:rPr>
            </w:pPr>
            <w:r w:rsidRPr="00FF2417">
              <w:rPr>
                <w:rFonts w:ascii="Times New Roman" w:hAnsi="Times New Roman" w:cs="Times New Roman"/>
                <w:sz w:val="16"/>
                <w:szCs w:val="16"/>
              </w:rPr>
              <w:t>Qualification of EIA consultant.</w:t>
            </w:r>
          </w:p>
          <w:p w14:paraId="5A7A342F" w14:textId="77777777" w:rsidR="00924249" w:rsidRPr="00FF2417" w:rsidRDefault="00924249" w:rsidP="00364C82">
            <w:pPr>
              <w:rPr>
                <w:rFonts w:ascii="Times New Roman" w:hAnsi="Times New Roman" w:cs="Times New Roman"/>
                <w:sz w:val="16"/>
                <w:szCs w:val="16"/>
              </w:rPr>
            </w:pPr>
            <w:r w:rsidRPr="00FF2417">
              <w:rPr>
                <w:rFonts w:ascii="Times New Roman" w:hAnsi="Times New Roman" w:cs="Times New Roman"/>
                <w:sz w:val="16"/>
                <w:szCs w:val="16"/>
              </w:rPr>
              <w:t>EIS content and submission</w:t>
            </w:r>
          </w:p>
          <w:p w14:paraId="1D30CBC3" w14:textId="77777777" w:rsidR="00924249" w:rsidRPr="00FF2417" w:rsidRDefault="00924249" w:rsidP="00364C82">
            <w:pPr>
              <w:rPr>
                <w:rFonts w:ascii="Times New Roman" w:hAnsi="Times New Roman" w:cs="Times New Roman"/>
                <w:sz w:val="16"/>
                <w:szCs w:val="16"/>
              </w:rPr>
            </w:pPr>
            <w:r w:rsidRPr="00FF2417">
              <w:rPr>
                <w:rFonts w:ascii="Times New Roman" w:hAnsi="Times New Roman" w:cs="Times New Roman"/>
                <w:sz w:val="16"/>
                <w:szCs w:val="16"/>
              </w:rPr>
              <w:t>Public Participation</w:t>
            </w:r>
          </w:p>
          <w:p w14:paraId="7405C5C3" w14:textId="77777777" w:rsidR="00924249" w:rsidRPr="00FF2417" w:rsidRDefault="00924249" w:rsidP="00364C82">
            <w:pPr>
              <w:rPr>
                <w:rFonts w:ascii="Times New Roman" w:hAnsi="Times New Roman" w:cs="Times New Roman"/>
                <w:sz w:val="16"/>
                <w:szCs w:val="16"/>
              </w:rPr>
            </w:pPr>
            <w:r w:rsidRPr="00FF2417">
              <w:rPr>
                <w:rFonts w:ascii="Times New Roman" w:hAnsi="Times New Roman" w:cs="Times New Roman"/>
                <w:sz w:val="16"/>
                <w:szCs w:val="16"/>
              </w:rPr>
              <w:t xml:space="preserve"> EIA follow-up process </w:t>
            </w:r>
          </w:p>
          <w:p w14:paraId="1C80C673" w14:textId="77777777" w:rsidR="00924249" w:rsidRPr="00FF2417" w:rsidRDefault="00924249" w:rsidP="00364C82">
            <w:pPr>
              <w:rPr>
                <w:rFonts w:ascii="Times New Roman" w:hAnsi="Times New Roman" w:cs="Times New Roman"/>
                <w:sz w:val="16"/>
                <w:szCs w:val="16"/>
              </w:rPr>
            </w:pPr>
            <w:r w:rsidRPr="00FF2417">
              <w:rPr>
                <w:rFonts w:ascii="Times New Roman" w:hAnsi="Times New Roman" w:cs="Times New Roman"/>
                <w:sz w:val="16"/>
                <w:szCs w:val="16"/>
              </w:rPr>
              <w:t xml:space="preserve">Compliance monitoring/auditing </w:t>
            </w:r>
          </w:p>
        </w:tc>
        <w:tc>
          <w:tcPr>
            <w:tcW w:w="643" w:type="dxa"/>
          </w:tcPr>
          <w:p w14:paraId="1349DFF4" w14:textId="77777777" w:rsidR="00924249" w:rsidRPr="00FF2417" w:rsidRDefault="00924249" w:rsidP="00364C82">
            <w:pPr>
              <w:rPr>
                <w:rFonts w:ascii="Times New Roman" w:hAnsi="Times New Roman" w:cs="Times New Roman"/>
                <w:sz w:val="16"/>
                <w:szCs w:val="16"/>
              </w:rPr>
            </w:pPr>
            <w:r w:rsidRPr="00FF2417">
              <w:rPr>
                <w:rFonts w:ascii="Times New Roman" w:hAnsi="Times New Roman" w:cs="Times New Roman"/>
                <w:sz w:val="16"/>
                <w:szCs w:val="16"/>
              </w:rPr>
              <w:t>0.156</w:t>
            </w:r>
          </w:p>
          <w:p w14:paraId="142153A2" w14:textId="77777777" w:rsidR="00924249" w:rsidRPr="00FF2417" w:rsidRDefault="00924249" w:rsidP="00364C82">
            <w:pPr>
              <w:rPr>
                <w:rFonts w:ascii="Times New Roman" w:hAnsi="Times New Roman" w:cs="Times New Roman"/>
                <w:sz w:val="16"/>
                <w:szCs w:val="16"/>
              </w:rPr>
            </w:pPr>
            <w:r w:rsidRPr="00FF2417">
              <w:rPr>
                <w:rFonts w:ascii="Times New Roman" w:hAnsi="Times New Roman" w:cs="Times New Roman"/>
                <w:sz w:val="16"/>
                <w:szCs w:val="16"/>
              </w:rPr>
              <w:t>0.156</w:t>
            </w:r>
          </w:p>
          <w:p w14:paraId="5D9225F9" w14:textId="77777777" w:rsidR="00924249" w:rsidRPr="00FF2417" w:rsidRDefault="00924249" w:rsidP="00364C82">
            <w:pPr>
              <w:rPr>
                <w:rFonts w:ascii="Times New Roman" w:hAnsi="Times New Roman" w:cs="Times New Roman"/>
                <w:sz w:val="16"/>
                <w:szCs w:val="16"/>
              </w:rPr>
            </w:pPr>
            <w:r w:rsidRPr="00FF2417">
              <w:rPr>
                <w:rFonts w:ascii="Times New Roman" w:hAnsi="Times New Roman" w:cs="Times New Roman"/>
                <w:sz w:val="16"/>
                <w:szCs w:val="16"/>
              </w:rPr>
              <w:t>0.125</w:t>
            </w:r>
          </w:p>
          <w:p w14:paraId="4AC79D2B" w14:textId="77777777" w:rsidR="00924249" w:rsidRPr="00FF2417" w:rsidRDefault="00924249" w:rsidP="00364C82">
            <w:pPr>
              <w:rPr>
                <w:rFonts w:ascii="Times New Roman" w:hAnsi="Times New Roman" w:cs="Times New Roman"/>
                <w:sz w:val="16"/>
                <w:szCs w:val="16"/>
              </w:rPr>
            </w:pPr>
            <w:r w:rsidRPr="00FF2417">
              <w:rPr>
                <w:rFonts w:ascii="Times New Roman" w:hAnsi="Times New Roman" w:cs="Times New Roman"/>
                <w:sz w:val="16"/>
                <w:szCs w:val="16"/>
              </w:rPr>
              <w:t>0.093</w:t>
            </w:r>
          </w:p>
          <w:p w14:paraId="66E5610C" w14:textId="77777777" w:rsidR="00924249" w:rsidRPr="00FF2417" w:rsidRDefault="00924249" w:rsidP="00364C82">
            <w:pPr>
              <w:rPr>
                <w:rFonts w:ascii="Times New Roman" w:hAnsi="Times New Roman" w:cs="Times New Roman"/>
                <w:sz w:val="16"/>
                <w:szCs w:val="16"/>
              </w:rPr>
            </w:pPr>
            <w:r w:rsidRPr="00FF2417">
              <w:rPr>
                <w:rFonts w:ascii="Times New Roman" w:hAnsi="Times New Roman" w:cs="Times New Roman"/>
                <w:sz w:val="16"/>
                <w:szCs w:val="16"/>
              </w:rPr>
              <w:t>0.125</w:t>
            </w:r>
          </w:p>
          <w:p w14:paraId="08C8EED1" w14:textId="77777777" w:rsidR="00924249" w:rsidRPr="00FF2417" w:rsidRDefault="00924249" w:rsidP="00364C82">
            <w:pPr>
              <w:rPr>
                <w:rFonts w:ascii="Times New Roman" w:hAnsi="Times New Roman" w:cs="Times New Roman"/>
                <w:sz w:val="16"/>
                <w:szCs w:val="16"/>
              </w:rPr>
            </w:pPr>
            <w:r w:rsidRPr="00FF2417">
              <w:rPr>
                <w:rFonts w:ascii="Times New Roman" w:hAnsi="Times New Roman" w:cs="Times New Roman"/>
                <w:sz w:val="16"/>
                <w:szCs w:val="16"/>
              </w:rPr>
              <w:t>0.125</w:t>
            </w:r>
          </w:p>
          <w:p w14:paraId="1F7E7928" w14:textId="77777777" w:rsidR="00924249" w:rsidRPr="00FF2417" w:rsidRDefault="00924249" w:rsidP="00364C82">
            <w:pPr>
              <w:rPr>
                <w:rFonts w:ascii="Times New Roman" w:hAnsi="Times New Roman" w:cs="Times New Roman"/>
                <w:sz w:val="16"/>
                <w:szCs w:val="16"/>
              </w:rPr>
            </w:pPr>
            <w:r w:rsidRPr="00FF2417">
              <w:rPr>
                <w:rFonts w:ascii="Times New Roman" w:hAnsi="Times New Roman" w:cs="Times New Roman"/>
                <w:sz w:val="16"/>
                <w:szCs w:val="16"/>
              </w:rPr>
              <w:t>0.125</w:t>
            </w:r>
          </w:p>
          <w:p w14:paraId="51FAB3F8" w14:textId="77777777" w:rsidR="00924249" w:rsidRPr="00FF2417" w:rsidRDefault="00924249" w:rsidP="00364C82">
            <w:pPr>
              <w:rPr>
                <w:rFonts w:ascii="Times New Roman" w:hAnsi="Times New Roman" w:cs="Times New Roman"/>
                <w:sz w:val="16"/>
                <w:szCs w:val="16"/>
              </w:rPr>
            </w:pPr>
            <w:r w:rsidRPr="00FF2417">
              <w:rPr>
                <w:rFonts w:ascii="Times New Roman" w:hAnsi="Times New Roman" w:cs="Times New Roman"/>
                <w:sz w:val="16"/>
                <w:szCs w:val="16"/>
              </w:rPr>
              <w:t>0.093</w:t>
            </w:r>
          </w:p>
        </w:tc>
        <w:tc>
          <w:tcPr>
            <w:tcW w:w="581" w:type="dxa"/>
          </w:tcPr>
          <w:p w14:paraId="19D71307" w14:textId="77777777" w:rsidR="00924249" w:rsidRPr="00FF2417" w:rsidRDefault="00924249" w:rsidP="00364C82">
            <w:pPr>
              <w:rPr>
                <w:rFonts w:ascii="Times New Roman" w:hAnsi="Times New Roman" w:cs="Times New Roman"/>
                <w:sz w:val="16"/>
                <w:szCs w:val="16"/>
              </w:rPr>
            </w:pPr>
            <w:r w:rsidRPr="00FF2417">
              <w:rPr>
                <w:rFonts w:ascii="Times New Roman" w:hAnsi="Times New Roman" w:cs="Times New Roman"/>
                <w:sz w:val="16"/>
                <w:szCs w:val="16"/>
              </w:rPr>
              <w:t>0.660</w:t>
            </w:r>
          </w:p>
          <w:p w14:paraId="6B01B687" w14:textId="77777777" w:rsidR="00924249" w:rsidRPr="00FF2417" w:rsidRDefault="00924249" w:rsidP="00364C82">
            <w:pPr>
              <w:rPr>
                <w:rFonts w:ascii="Times New Roman" w:hAnsi="Times New Roman" w:cs="Times New Roman"/>
                <w:sz w:val="16"/>
                <w:szCs w:val="16"/>
              </w:rPr>
            </w:pPr>
            <w:r w:rsidRPr="00FF2417">
              <w:rPr>
                <w:rFonts w:ascii="Times New Roman" w:hAnsi="Times New Roman" w:cs="Times New Roman"/>
                <w:sz w:val="16"/>
                <w:szCs w:val="16"/>
              </w:rPr>
              <w:t>1.000</w:t>
            </w:r>
          </w:p>
          <w:p w14:paraId="3BC441B8" w14:textId="77777777" w:rsidR="00924249" w:rsidRPr="00FF2417" w:rsidRDefault="00924249" w:rsidP="00364C82">
            <w:pPr>
              <w:rPr>
                <w:rFonts w:ascii="Times New Roman" w:hAnsi="Times New Roman" w:cs="Times New Roman"/>
                <w:sz w:val="16"/>
                <w:szCs w:val="16"/>
              </w:rPr>
            </w:pPr>
            <w:r w:rsidRPr="00FF2417">
              <w:rPr>
                <w:rFonts w:ascii="Times New Roman" w:hAnsi="Times New Roman" w:cs="Times New Roman"/>
                <w:sz w:val="16"/>
                <w:szCs w:val="16"/>
              </w:rPr>
              <w:t>1.000</w:t>
            </w:r>
          </w:p>
          <w:p w14:paraId="731A003D" w14:textId="77777777" w:rsidR="00924249" w:rsidRPr="00FF2417" w:rsidRDefault="00924249" w:rsidP="00364C82">
            <w:pPr>
              <w:rPr>
                <w:rFonts w:ascii="Times New Roman" w:hAnsi="Times New Roman" w:cs="Times New Roman"/>
                <w:sz w:val="16"/>
                <w:szCs w:val="16"/>
              </w:rPr>
            </w:pPr>
            <w:r w:rsidRPr="00FF2417">
              <w:rPr>
                <w:rFonts w:ascii="Times New Roman" w:hAnsi="Times New Roman" w:cs="Times New Roman"/>
                <w:sz w:val="16"/>
                <w:szCs w:val="16"/>
              </w:rPr>
              <w:t>1.000</w:t>
            </w:r>
          </w:p>
          <w:p w14:paraId="4788208A" w14:textId="77777777" w:rsidR="00924249" w:rsidRPr="00FF2417" w:rsidRDefault="00924249" w:rsidP="00364C82">
            <w:pPr>
              <w:rPr>
                <w:rFonts w:ascii="Times New Roman" w:hAnsi="Times New Roman" w:cs="Times New Roman"/>
                <w:sz w:val="16"/>
                <w:szCs w:val="16"/>
              </w:rPr>
            </w:pPr>
            <w:r w:rsidRPr="00FF2417">
              <w:rPr>
                <w:rFonts w:ascii="Times New Roman" w:hAnsi="Times New Roman" w:cs="Times New Roman"/>
                <w:sz w:val="16"/>
                <w:szCs w:val="16"/>
              </w:rPr>
              <w:t>0.660</w:t>
            </w:r>
          </w:p>
          <w:p w14:paraId="4C553C0D" w14:textId="77777777" w:rsidR="00924249" w:rsidRPr="00FF2417" w:rsidRDefault="00924249" w:rsidP="00364C82">
            <w:pPr>
              <w:rPr>
                <w:rFonts w:ascii="Times New Roman" w:hAnsi="Times New Roman" w:cs="Times New Roman"/>
                <w:sz w:val="16"/>
                <w:szCs w:val="16"/>
              </w:rPr>
            </w:pPr>
            <w:r w:rsidRPr="00FF2417">
              <w:rPr>
                <w:rFonts w:ascii="Times New Roman" w:hAnsi="Times New Roman" w:cs="Times New Roman"/>
                <w:sz w:val="16"/>
                <w:szCs w:val="16"/>
              </w:rPr>
              <w:t>1.000</w:t>
            </w:r>
          </w:p>
          <w:p w14:paraId="7CEDAA77" w14:textId="77777777" w:rsidR="00924249" w:rsidRPr="00FF2417" w:rsidRDefault="00924249" w:rsidP="00364C82">
            <w:pPr>
              <w:rPr>
                <w:rFonts w:ascii="Times New Roman" w:hAnsi="Times New Roman" w:cs="Times New Roman"/>
                <w:sz w:val="16"/>
                <w:szCs w:val="16"/>
              </w:rPr>
            </w:pPr>
            <w:r w:rsidRPr="00FF2417">
              <w:rPr>
                <w:rFonts w:ascii="Times New Roman" w:hAnsi="Times New Roman" w:cs="Times New Roman"/>
                <w:sz w:val="16"/>
                <w:szCs w:val="16"/>
              </w:rPr>
              <w:t>0.660</w:t>
            </w:r>
          </w:p>
          <w:p w14:paraId="44B19F13" w14:textId="77777777" w:rsidR="00924249" w:rsidRPr="00FF2417" w:rsidRDefault="00924249" w:rsidP="00364C82">
            <w:pPr>
              <w:rPr>
                <w:rFonts w:ascii="Times New Roman" w:hAnsi="Times New Roman" w:cs="Times New Roman"/>
                <w:sz w:val="16"/>
                <w:szCs w:val="16"/>
              </w:rPr>
            </w:pPr>
            <w:r w:rsidRPr="00FF2417">
              <w:rPr>
                <w:rFonts w:ascii="Times New Roman" w:hAnsi="Times New Roman" w:cs="Times New Roman"/>
                <w:sz w:val="16"/>
                <w:szCs w:val="16"/>
              </w:rPr>
              <w:t>0.660</w:t>
            </w:r>
          </w:p>
          <w:p w14:paraId="6D3081E1" w14:textId="77777777" w:rsidR="00924249" w:rsidRPr="00FF2417" w:rsidRDefault="00924249" w:rsidP="00364C82">
            <w:pPr>
              <w:rPr>
                <w:rFonts w:ascii="Times New Roman" w:hAnsi="Times New Roman" w:cs="Times New Roman"/>
                <w:sz w:val="16"/>
                <w:szCs w:val="16"/>
              </w:rPr>
            </w:pPr>
          </w:p>
        </w:tc>
        <w:tc>
          <w:tcPr>
            <w:tcW w:w="794" w:type="dxa"/>
          </w:tcPr>
          <w:p w14:paraId="78F376BE" w14:textId="77777777" w:rsidR="00924249" w:rsidRPr="00FF2417" w:rsidRDefault="00924249" w:rsidP="00364C82">
            <w:pPr>
              <w:rPr>
                <w:rFonts w:ascii="Times New Roman" w:hAnsi="Times New Roman" w:cs="Times New Roman"/>
                <w:sz w:val="16"/>
                <w:szCs w:val="16"/>
              </w:rPr>
            </w:pPr>
            <w:r w:rsidRPr="00FF2417">
              <w:rPr>
                <w:rFonts w:ascii="Times New Roman" w:hAnsi="Times New Roman" w:cs="Times New Roman"/>
                <w:sz w:val="16"/>
                <w:szCs w:val="16"/>
              </w:rPr>
              <w:t>0.102</w:t>
            </w:r>
          </w:p>
          <w:p w14:paraId="2F1F4758" w14:textId="77777777" w:rsidR="00924249" w:rsidRPr="00FF2417" w:rsidRDefault="00924249" w:rsidP="00364C82">
            <w:pPr>
              <w:rPr>
                <w:rFonts w:ascii="Times New Roman" w:hAnsi="Times New Roman" w:cs="Times New Roman"/>
                <w:sz w:val="16"/>
                <w:szCs w:val="16"/>
              </w:rPr>
            </w:pPr>
            <w:r w:rsidRPr="00FF2417">
              <w:rPr>
                <w:rFonts w:ascii="Times New Roman" w:hAnsi="Times New Roman" w:cs="Times New Roman"/>
                <w:sz w:val="16"/>
                <w:szCs w:val="16"/>
              </w:rPr>
              <w:t>0.156</w:t>
            </w:r>
          </w:p>
          <w:p w14:paraId="5E00B93C" w14:textId="77777777" w:rsidR="00924249" w:rsidRPr="00FF2417" w:rsidRDefault="00924249" w:rsidP="00364C82">
            <w:pPr>
              <w:rPr>
                <w:rFonts w:ascii="Times New Roman" w:hAnsi="Times New Roman" w:cs="Times New Roman"/>
                <w:sz w:val="16"/>
                <w:szCs w:val="16"/>
              </w:rPr>
            </w:pPr>
            <w:r w:rsidRPr="00FF2417">
              <w:rPr>
                <w:rFonts w:ascii="Times New Roman" w:hAnsi="Times New Roman" w:cs="Times New Roman"/>
                <w:sz w:val="16"/>
                <w:szCs w:val="16"/>
              </w:rPr>
              <w:t>0.125</w:t>
            </w:r>
          </w:p>
          <w:p w14:paraId="5CCF0A76" w14:textId="77777777" w:rsidR="00924249" w:rsidRPr="00FF2417" w:rsidRDefault="00924249" w:rsidP="00364C82">
            <w:pPr>
              <w:rPr>
                <w:rFonts w:ascii="Times New Roman" w:hAnsi="Times New Roman" w:cs="Times New Roman"/>
                <w:sz w:val="16"/>
                <w:szCs w:val="16"/>
              </w:rPr>
            </w:pPr>
            <w:r w:rsidRPr="00FF2417">
              <w:rPr>
                <w:rFonts w:ascii="Times New Roman" w:hAnsi="Times New Roman" w:cs="Times New Roman"/>
                <w:sz w:val="16"/>
                <w:szCs w:val="16"/>
              </w:rPr>
              <w:t>0.093</w:t>
            </w:r>
          </w:p>
          <w:p w14:paraId="0DD13EA4" w14:textId="77777777" w:rsidR="00924249" w:rsidRPr="00FF2417" w:rsidRDefault="00924249" w:rsidP="00364C82">
            <w:pPr>
              <w:rPr>
                <w:rFonts w:ascii="Times New Roman" w:hAnsi="Times New Roman" w:cs="Times New Roman"/>
                <w:sz w:val="16"/>
                <w:szCs w:val="16"/>
              </w:rPr>
            </w:pPr>
            <w:r w:rsidRPr="00FF2417">
              <w:rPr>
                <w:rFonts w:ascii="Times New Roman" w:hAnsi="Times New Roman" w:cs="Times New Roman"/>
                <w:sz w:val="16"/>
                <w:szCs w:val="16"/>
              </w:rPr>
              <w:t>0.082</w:t>
            </w:r>
          </w:p>
          <w:p w14:paraId="2F5CD107" w14:textId="77777777" w:rsidR="00924249" w:rsidRPr="00FF2417" w:rsidRDefault="00924249" w:rsidP="00364C82">
            <w:pPr>
              <w:rPr>
                <w:rFonts w:ascii="Times New Roman" w:hAnsi="Times New Roman" w:cs="Times New Roman"/>
                <w:sz w:val="16"/>
                <w:szCs w:val="16"/>
              </w:rPr>
            </w:pPr>
            <w:r w:rsidRPr="00FF2417">
              <w:rPr>
                <w:rFonts w:ascii="Times New Roman" w:hAnsi="Times New Roman" w:cs="Times New Roman"/>
                <w:sz w:val="16"/>
                <w:szCs w:val="16"/>
              </w:rPr>
              <w:t>0.125</w:t>
            </w:r>
          </w:p>
          <w:p w14:paraId="16CBBCE8" w14:textId="77777777" w:rsidR="00924249" w:rsidRPr="00FF2417" w:rsidRDefault="00924249" w:rsidP="00364C82">
            <w:pPr>
              <w:rPr>
                <w:rFonts w:ascii="Times New Roman" w:hAnsi="Times New Roman" w:cs="Times New Roman"/>
                <w:sz w:val="16"/>
                <w:szCs w:val="16"/>
              </w:rPr>
            </w:pPr>
            <w:r w:rsidRPr="00FF2417">
              <w:rPr>
                <w:rFonts w:ascii="Times New Roman" w:hAnsi="Times New Roman" w:cs="Times New Roman"/>
                <w:sz w:val="16"/>
                <w:szCs w:val="16"/>
              </w:rPr>
              <w:t>0.082</w:t>
            </w:r>
          </w:p>
          <w:p w14:paraId="211ACF13" w14:textId="77777777" w:rsidR="00924249" w:rsidRPr="00FF2417" w:rsidRDefault="00924249" w:rsidP="00364C82">
            <w:pPr>
              <w:rPr>
                <w:rFonts w:ascii="Times New Roman" w:hAnsi="Times New Roman" w:cs="Times New Roman"/>
                <w:sz w:val="16"/>
                <w:szCs w:val="16"/>
              </w:rPr>
            </w:pPr>
            <w:r w:rsidRPr="00FF2417">
              <w:rPr>
                <w:rFonts w:ascii="Times New Roman" w:hAnsi="Times New Roman" w:cs="Times New Roman"/>
                <w:sz w:val="16"/>
                <w:szCs w:val="16"/>
              </w:rPr>
              <w:t>0.061</w:t>
            </w:r>
          </w:p>
        </w:tc>
        <w:tc>
          <w:tcPr>
            <w:tcW w:w="730" w:type="dxa"/>
          </w:tcPr>
          <w:p w14:paraId="1C86C79F" w14:textId="77777777" w:rsidR="00924249" w:rsidRPr="00FF2417" w:rsidRDefault="00924249" w:rsidP="00364C82">
            <w:pPr>
              <w:rPr>
                <w:rFonts w:ascii="Times New Roman" w:hAnsi="Times New Roman" w:cs="Times New Roman"/>
                <w:sz w:val="16"/>
                <w:szCs w:val="16"/>
              </w:rPr>
            </w:pPr>
            <w:r w:rsidRPr="00FF2417">
              <w:rPr>
                <w:rFonts w:ascii="Times New Roman" w:hAnsi="Times New Roman" w:cs="Times New Roman"/>
                <w:sz w:val="16"/>
                <w:szCs w:val="16"/>
              </w:rPr>
              <w:t>0.826</w:t>
            </w:r>
          </w:p>
        </w:tc>
        <w:tc>
          <w:tcPr>
            <w:tcW w:w="794" w:type="dxa"/>
          </w:tcPr>
          <w:p w14:paraId="79A4EFAE" w14:textId="77777777" w:rsidR="00924249" w:rsidRPr="00FF2417" w:rsidRDefault="00924249" w:rsidP="00364C82">
            <w:pPr>
              <w:rPr>
                <w:rFonts w:ascii="Times New Roman" w:hAnsi="Times New Roman" w:cs="Times New Roman"/>
                <w:sz w:val="16"/>
                <w:szCs w:val="16"/>
              </w:rPr>
            </w:pPr>
            <w:r w:rsidRPr="00FF2417">
              <w:rPr>
                <w:rFonts w:ascii="Times New Roman" w:hAnsi="Times New Roman" w:cs="Times New Roman"/>
                <w:sz w:val="16"/>
                <w:szCs w:val="16"/>
              </w:rPr>
              <w:t>0.173</w:t>
            </w:r>
          </w:p>
        </w:tc>
      </w:tr>
      <w:tr w:rsidR="00924249" w:rsidRPr="00FF2417" w14:paraId="4DB6D394" w14:textId="77777777" w:rsidTr="00364C82">
        <w:trPr>
          <w:trHeight w:val="433"/>
        </w:trPr>
        <w:tc>
          <w:tcPr>
            <w:tcW w:w="1398" w:type="dxa"/>
          </w:tcPr>
          <w:p w14:paraId="5E1036DF" w14:textId="77777777" w:rsidR="00924249" w:rsidRPr="00FF2417" w:rsidRDefault="00924249" w:rsidP="00364C82">
            <w:pPr>
              <w:rPr>
                <w:rFonts w:ascii="Times New Roman" w:hAnsi="Times New Roman" w:cs="Times New Roman"/>
                <w:sz w:val="16"/>
                <w:szCs w:val="16"/>
              </w:rPr>
            </w:pPr>
            <w:r w:rsidRPr="00FF2417">
              <w:rPr>
                <w:rFonts w:ascii="Times New Roman" w:hAnsi="Times New Roman" w:cs="Times New Roman"/>
                <w:sz w:val="16"/>
                <w:szCs w:val="16"/>
              </w:rPr>
              <w:t>Decision-making</w:t>
            </w:r>
          </w:p>
        </w:tc>
        <w:tc>
          <w:tcPr>
            <w:tcW w:w="800" w:type="dxa"/>
          </w:tcPr>
          <w:p w14:paraId="2F15FE5A" w14:textId="77777777" w:rsidR="00924249" w:rsidRPr="00FF2417" w:rsidRDefault="00924249" w:rsidP="00364C82">
            <w:pPr>
              <w:rPr>
                <w:rFonts w:ascii="Times New Roman" w:hAnsi="Times New Roman" w:cs="Times New Roman"/>
                <w:sz w:val="16"/>
                <w:szCs w:val="16"/>
              </w:rPr>
            </w:pPr>
            <w:r w:rsidRPr="00FF2417">
              <w:rPr>
                <w:rFonts w:ascii="Times New Roman" w:hAnsi="Times New Roman" w:cs="Times New Roman"/>
                <w:sz w:val="16"/>
                <w:szCs w:val="16"/>
              </w:rPr>
              <w:t>0.210</w:t>
            </w:r>
          </w:p>
        </w:tc>
        <w:tc>
          <w:tcPr>
            <w:tcW w:w="468" w:type="dxa"/>
          </w:tcPr>
          <w:p w14:paraId="79CB8767" w14:textId="77777777" w:rsidR="00924249" w:rsidRPr="00FF2417" w:rsidRDefault="00924249" w:rsidP="00364C82">
            <w:pPr>
              <w:rPr>
                <w:rFonts w:ascii="Times New Roman" w:hAnsi="Times New Roman" w:cs="Times New Roman"/>
                <w:sz w:val="16"/>
                <w:szCs w:val="16"/>
              </w:rPr>
            </w:pPr>
            <w:r w:rsidRPr="00FF2417">
              <w:rPr>
                <w:rFonts w:ascii="Times New Roman" w:hAnsi="Times New Roman" w:cs="Times New Roman"/>
                <w:sz w:val="16"/>
                <w:szCs w:val="16"/>
              </w:rPr>
              <w:t>D1</w:t>
            </w:r>
          </w:p>
          <w:p w14:paraId="101669EA" w14:textId="77777777" w:rsidR="00924249" w:rsidRPr="00FF2417" w:rsidRDefault="00924249" w:rsidP="00364C82">
            <w:pPr>
              <w:rPr>
                <w:rFonts w:ascii="Times New Roman" w:hAnsi="Times New Roman" w:cs="Times New Roman"/>
                <w:sz w:val="16"/>
                <w:szCs w:val="16"/>
              </w:rPr>
            </w:pPr>
            <w:r w:rsidRPr="00FF2417">
              <w:rPr>
                <w:rFonts w:ascii="Times New Roman" w:hAnsi="Times New Roman" w:cs="Times New Roman"/>
                <w:sz w:val="16"/>
                <w:szCs w:val="16"/>
              </w:rPr>
              <w:t>D2</w:t>
            </w:r>
          </w:p>
        </w:tc>
        <w:tc>
          <w:tcPr>
            <w:tcW w:w="3237" w:type="dxa"/>
          </w:tcPr>
          <w:p w14:paraId="46E9F446" w14:textId="77777777" w:rsidR="00924249" w:rsidRPr="00FF2417" w:rsidRDefault="00924249" w:rsidP="00364C82">
            <w:pPr>
              <w:rPr>
                <w:rFonts w:ascii="Times New Roman" w:hAnsi="Times New Roman" w:cs="Times New Roman"/>
                <w:sz w:val="16"/>
                <w:szCs w:val="16"/>
              </w:rPr>
            </w:pPr>
            <w:r w:rsidRPr="00FF2417">
              <w:rPr>
                <w:rFonts w:ascii="Times New Roman" w:hAnsi="Times New Roman" w:cs="Times New Roman"/>
                <w:sz w:val="16"/>
                <w:szCs w:val="16"/>
                <w:lang w:val="en-SG"/>
              </w:rPr>
              <w:t xml:space="preserve">Incorporation of EIA in </w:t>
            </w:r>
            <w:r w:rsidRPr="00FF2417">
              <w:rPr>
                <w:rFonts w:ascii="Times New Roman" w:hAnsi="Times New Roman" w:cs="Times New Roman"/>
                <w:sz w:val="16"/>
                <w:szCs w:val="16"/>
              </w:rPr>
              <w:t>decision-making.</w:t>
            </w:r>
          </w:p>
          <w:p w14:paraId="184CF919" w14:textId="77777777" w:rsidR="00924249" w:rsidRPr="00FF2417" w:rsidRDefault="00924249" w:rsidP="00364C82">
            <w:pPr>
              <w:rPr>
                <w:rFonts w:ascii="Times New Roman" w:hAnsi="Times New Roman" w:cs="Times New Roman"/>
                <w:sz w:val="16"/>
                <w:szCs w:val="16"/>
                <w:lang w:val="en-SG"/>
              </w:rPr>
            </w:pPr>
            <w:r w:rsidRPr="00FF2417">
              <w:rPr>
                <w:rFonts w:ascii="Times New Roman" w:hAnsi="Times New Roman" w:cs="Times New Roman"/>
                <w:sz w:val="16"/>
                <w:szCs w:val="16"/>
                <w:lang w:val="en-SG"/>
              </w:rPr>
              <w:t xml:space="preserve">Transparency of EIA </w:t>
            </w:r>
            <w:r w:rsidRPr="00FF2417">
              <w:rPr>
                <w:rFonts w:ascii="Times New Roman" w:hAnsi="Times New Roman" w:cs="Times New Roman"/>
                <w:sz w:val="16"/>
                <w:szCs w:val="16"/>
              </w:rPr>
              <w:t>decision-making.</w:t>
            </w:r>
          </w:p>
        </w:tc>
        <w:tc>
          <w:tcPr>
            <w:tcW w:w="643" w:type="dxa"/>
          </w:tcPr>
          <w:p w14:paraId="5BFCFB7D" w14:textId="77777777" w:rsidR="00924249" w:rsidRPr="00FF2417" w:rsidRDefault="00924249" w:rsidP="00364C82">
            <w:pPr>
              <w:rPr>
                <w:rFonts w:ascii="Times New Roman" w:hAnsi="Times New Roman" w:cs="Times New Roman"/>
                <w:sz w:val="16"/>
                <w:szCs w:val="16"/>
              </w:rPr>
            </w:pPr>
            <w:r w:rsidRPr="00FF2417">
              <w:rPr>
                <w:rFonts w:ascii="Times New Roman" w:hAnsi="Times New Roman" w:cs="Times New Roman"/>
                <w:sz w:val="16"/>
                <w:szCs w:val="16"/>
              </w:rPr>
              <w:t>0.625</w:t>
            </w:r>
          </w:p>
          <w:p w14:paraId="1348C839" w14:textId="77777777" w:rsidR="00924249" w:rsidRPr="00FF2417" w:rsidRDefault="00924249" w:rsidP="00364C82">
            <w:pPr>
              <w:rPr>
                <w:rFonts w:ascii="Times New Roman" w:hAnsi="Times New Roman" w:cs="Times New Roman"/>
                <w:sz w:val="16"/>
                <w:szCs w:val="16"/>
              </w:rPr>
            </w:pPr>
            <w:r w:rsidRPr="00FF2417">
              <w:rPr>
                <w:rFonts w:ascii="Times New Roman" w:hAnsi="Times New Roman" w:cs="Times New Roman"/>
                <w:sz w:val="16"/>
                <w:szCs w:val="16"/>
              </w:rPr>
              <w:t>0.375</w:t>
            </w:r>
          </w:p>
        </w:tc>
        <w:tc>
          <w:tcPr>
            <w:tcW w:w="581" w:type="dxa"/>
          </w:tcPr>
          <w:p w14:paraId="6A35F611" w14:textId="77777777" w:rsidR="00924249" w:rsidRPr="00FF2417" w:rsidRDefault="00924249" w:rsidP="00364C82">
            <w:pPr>
              <w:rPr>
                <w:rFonts w:ascii="Times New Roman" w:hAnsi="Times New Roman" w:cs="Times New Roman"/>
                <w:sz w:val="16"/>
                <w:szCs w:val="16"/>
              </w:rPr>
            </w:pPr>
            <w:r w:rsidRPr="00FF2417">
              <w:rPr>
                <w:rFonts w:ascii="Times New Roman" w:hAnsi="Times New Roman" w:cs="Times New Roman"/>
                <w:sz w:val="16"/>
                <w:szCs w:val="16"/>
              </w:rPr>
              <w:t>1.000</w:t>
            </w:r>
          </w:p>
          <w:p w14:paraId="332DCF55" w14:textId="77777777" w:rsidR="00924249" w:rsidRPr="00FF2417" w:rsidRDefault="00924249" w:rsidP="00364C82">
            <w:pPr>
              <w:rPr>
                <w:rFonts w:ascii="Times New Roman" w:hAnsi="Times New Roman" w:cs="Times New Roman"/>
                <w:sz w:val="16"/>
                <w:szCs w:val="16"/>
              </w:rPr>
            </w:pPr>
            <w:r w:rsidRPr="00FF2417">
              <w:rPr>
                <w:rFonts w:ascii="Times New Roman" w:hAnsi="Times New Roman" w:cs="Times New Roman"/>
                <w:sz w:val="16"/>
                <w:szCs w:val="16"/>
              </w:rPr>
              <w:t>0.000</w:t>
            </w:r>
          </w:p>
        </w:tc>
        <w:tc>
          <w:tcPr>
            <w:tcW w:w="794" w:type="dxa"/>
          </w:tcPr>
          <w:p w14:paraId="7F77AB98" w14:textId="77777777" w:rsidR="00924249" w:rsidRPr="00FF2417" w:rsidRDefault="00924249" w:rsidP="00364C82">
            <w:pPr>
              <w:rPr>
                <w:rFonts w:ascii="Times New Roman" w:hAnsi="Times New Roman" w:cs="Times New Roman"/>
                <w:sz w:val="16"/>
                <w:szCs w:val="16"/>
              </w:rPr>
            </w:pPr>
            <w:r w:rsidRPr="00FF2417">
              <w:rPr>
                <w:rFonts w:ascii="Times New Roman" w:hAnsi="Times New Roman" w:cs="Times New Roman"/>
                <w:sz w:val="16"/>
                <w:szCs w:val="16"/>
              </w:rPr>
              <w:t>0.625</w:t>
            </w:r>
          </w:p>
          <w:p w14:paraId="2CFEDD82" w14:textId="77777777" w:rsidR="00924249" w:rsidRPr="00FF2417" w:rsidRDefault="00924249" w:rsidP="00364C82">
            <w:pPr>
              <w:rPr>
                <w:rFonts w:ascii="Times New Roman" w:hAnsi="Times New Roman" w:cs="Times New Roman"/>
                <w:sz w:val="16"/>
                <w:szCs w:val="16"/>
              </w:rPr>
            </w:pPr>
            <w:r w:rsidRPr="00FF2417">
              <w:rPr>
                <w:rFonts w:ascii="Times New Roman" w:hAnsi="Times New Roman" w:cs="Times New Roman"/>
                <w:sz w:val="16"/>
                <w:szCs w:val="16"/>
              </w:rPr>
              <w:t>0.000</w:t>
            </w:r>
          </w:p>
        </w:tc>
        <w:tc>
          <w:tcPr>
            <w:tcW w:w="730" w:type="dxa"/>
          </w:tcPr>
          <w:p w14:paraId="48847E4C" w14:textId="77777777" w:rsidR="00924249" w:rsidRPr="00FF2417" w:rsidRDefault="00924249" w:rsidP="00364C82">
            <w:pPr>
              <w:rPr>
                <w:rFonts w:ascii="Times New Roman" w:hAnsi="Times New Roman" w:cs="Times New Roman"/>
                <w:sz w:val="16"/>
                <w:szCs w:val="16"/>
              </w:rPr>
            </w:pPr>
            <w:r w:rsidRPr="00FF2417">
              <w:rPr>
                <w:rFonts w:ascii="Times New Roman" w:hAnsi="Times New Roman" w:cs="Times New Roman"/>
                <w:sz w:val="16"/>
                <w:szCs w:val="16"/>
              </w:rPr>
              <w:t>0.625</w:t>
            </w:r>
          </w:p>
        </w:tc>
        <w:tc>
          <w:tcPr>
            <w:tcW w:w="794" w:type="dxa"/>
          </w:tcPr>
          <w:p w14:paraId="1DEDFAAF" w14:textId="77777777" w:rsidR="00924249" w:rsidRPr="00FF2417" w:rsidRDefault="00924249" w:rsidP="00364C82">
            <w:pPr>
              <w:rPr>
                <w:rFonts w:ascii="Times New Roman" w:hAnsi="Times New Roman" w:cs="Times New Roman"/>
                <w:sz w:val="16"/>
                <w:szCs w:val="16"/>
              </w:rPr>
            </w:pPr>
            <w:r w:rsidRPr="00FF2417">
              <w:rPr>
                <w:rFonts w:ascii="Times New Roman" w:hAnsi="Times New Roman" w:cs="Times New Roman"/>
                <w:sz w:val="16"/>
                <w:szCs w:val="16"/>
              </w:rPr>
              <w:t>0.131</w:t>
            </w:r>
          </w:p>
        </w:tc>
      </w:tr>
      <w:tr w:rsidR="00924249" w:rsidRPr="00FF2417" w14:paraId="014A8366" w14:textId="77777777" w:rsidTr="00364C82">
        <w:trPr>
          <w:trHeight w:val="629"/>
        </w:trPr>
        <w:tc>
          <w:tcPr>
            <w:tcW w:w="1398" w:type="dxa"/>
            <w:tcBorders>
              <w:bottom w:val="single" w:sz="4" w:space="0" w:color="auto"/>
            </w:tcBorders>
          </w:tcPr>
          <w:p w14:paraId="79DFC3F5" w14:textId="77777777" w:rsidR="00924249" w:rsidRPr="00FF2417" w:rsidRDefault="00924249" w:rsidP="00364C82">
            <w:pPr>
              <w:rPr>
                <w:rFonts w:ascii="Times New Roman" w:hAnsi="Times New Roman" w:cs="Times New Roman"/>
                <w:sz w:val="16"/>
                <w:szCs w:val="16"/>
              </w:rPr>
            </w:pPr>
            <w:r w:rsidRPr="00FF2417">
              <w:rPr>
                <w:rFonts w:ascii="Times New Roman" w:hAnsi="Times New Roman" w:cs="Times New Roman"/>
                <w:sz w:val="16"/>
                <w:szCs w:val="16"/>
              </w:rPr>
              <w:t>Administrative support</w:t>
            </w:r>
          </w:p>
        </w:tc>
        <w:tc>
          <w:tcPr>
            <w:tcW w:w="800" w:type="dxa"/>
            <w:tcBorders>
              <w:bottom w:val="single" w:sz="4" w:space="0" w:color="auto"/>
            </w:tcBorders>
          </w:tcPr>
          <w:p w14:paraId="186D7D20" w14:textId="77777777" w:rsidR="00924249" w:rsidRPr="00FF2417" w:rsidRDefault="00924249" w:rsidP="00364C82">
            <w:pPr>
              <w:rPr>
                <w:rFonts w:ascii="Times New Roman" w:hAnsi="Times New Roman" w:cs="Times New Roman"/>
                <w:sz w:val="16"/>
                <w:szCs w:val="16"/>
              </w:rPr>
            </w:pPr>
            <w:r w:rsidRPr="00FF2417">
              <w:rPr>
                <w:rFonts w:ascii="Times New Roman" w:hAnsi="Times New Roman" w:cs="Times New Roman"/>
                <w:sz w:val="16"/>
                <w:szCs w:val="16"/>
              </w:rPr>
              <w:t>0.157</w:t>
            </w:r>
          </w:p>
        </w:tc>
        <w:tc>
          <w:tcPr>
            <w:tcW w:w="468" w:type="dxa"/>
            <w:tcBorders>
              <w:bottom w:val="single" w:sz="4" w:space="0" w:color="auto"/>
            </w:tcBorders>
          </w:tcPr>
          <w:p w14:paraId="3B65F67D" w14:textId="77777777" w:rsidR="00924249" w:rsidRPr="00FF2417" w:rsidRDefault="00924249" w:rsidP="00364C82">
            <w:pPr>
              <w:rPr>
                <w:rFonts w:ascii="Times New Roman" w:hAnsi="Times New Roman" w:cs="Times New Roman"/>
                <w:sz w:val="16"/>
                <w:szCs w:val="16"/>
              </w:rPr>
            </w:pPr>
            <w:r w:rsidRPr="00FF2417">
              <w:rPr>
                <w:rFonts w:ascii="Times New Roman" w:hAnsi="Times New Roman" w:cs="Times New Roman"/>
                <w:sz w:val="16"/>
                <w:szCs w:val="16"/>
              </w:rPr>
              <w:t>S1</w:t>
            </w:r>
          </w:p>
          <w:p w14:paraId="51ADE649" w14:textId="77777777" w:rsidR="00924249" w:rsidRPr="00FF2417" w:rsidRDefault="00924249" w:rsidP="00364C82">
            <w:pPr>
              <w:rPr>
                <w:rFonts w:ascii="Times New Roman" w:hAnsi="Times New Roman" w:cs="Times New Roman"/>
                <w:sz w:val="16"/>
                <w:szCs w:val="16"/>
              </w:rPr>
            </w:pPr>
            <w:r w:rsidRPr="00FF2417">
              <w:rPr>
                <w:rFonts w:ascii="Times New Roman" w:hAnsi="Times New Roman" w:cs="Times New Roman"/>
                <w:sz w:val="16"/>
                <w:szCs w:val="16"/>
              </w:rPr>
              <w:t>S2</w:t>
            </w:r>
          </w:p>
          <w:p w14:paraId="1768664C" w14:textId="77777777" w:rsidR="00924249" w:rsidRPr="00FF2417" w:rsidRDefault="00924249" w:rsidP="00364C82">
            <w:pPr>
              <w:rPr>
                <w:rFonts w:ascii="Times New Roman" w:hAnsi="Times New Roman" w:cs="Times New Roman"/>
                <w:sz w:val="16"/>
                <w:szCs w:val="16"/>
              </w:rPr>
            </w:pPr>
            <w:r w:rsidRPr="00FF2417">
              <w:rPr>
                <w:rFonts w:ascii="Times New Roman" w:hAnsi="Times New Roman" w:cs="Times New Roman"/>
                <w:sz w:val="16"/>
                <w:szCs w:val="16"/>
              </w:rPr>
              <w:t>S3</w:t>
            </w:r>
          </w:p>
        </w:tc>
        <w:tc>
          <w:tcPr>
            <w:tcW w:w="3237" w:type="dxa"/>
            <w:tcBorders>
              <w:bottom w:val="single" w:sz="4" w:space="0" w:color="auto"/>
            </w:tcBorders>
          </w:tcPr>
          <w:p w14:paraId="1B293B0B" w14:textId="77777777" w:rsidR="00924249" w:rsidRPr="00FF2417" w:rsidRDefault="00924249" w:rsidP="00364C82">
            <w:pPr>
              <w:rPr>
                <w:rFonts w:ascii="Times New Roman" w:hAnsi="Times New Roman" w:cs="Times New Roman"/>
                <w:sz w:val="16"/>
                <w:szCs w:val="16"/>
                <w:lang w:val="en-SG"/>
              </w:rPr>
            </w:pPr>
            <w:r w:rsidRPr="00FF2417">
              <w:rPr>
                <w:rFonts w:ascii="Times New Roman" w:hAnsi="Times New Roman" w:cs="Times New Roman"/>
                <w:sz w:val="16"/>
                <w:szCs w:val="16"/>
              </w:rPr>
              <w:t>EIA system given adequate resources.</w:t>
            </w:r>
          </w:p>
          <w:p w14:paraId="17CAC8C6" w14:textId="77777777" w:rsidR="00924249" w:rsidRPr="00FF2417" w:rsidRDefault="00924249" w:rsidP="00364C82">
            <w:pPr>
              <w:rPr>
                <w:rFonts w:ascii="Times New Roman" w:hAnsi="Times New Roman" w:cs="Times New Roman"/>
                <w:sz w:val="16"/>
                <w:szCs w:val="16"/>
              </w:rPr>
            </w:pPr>
            <w:r w:rsidRPr="00FF2417">
              <w:rPr>
                <w:rFonts w:ascii="Times New Roman" w:hAnsi="Times New Roman" w:cs="Times New Roman"/>
                <w:sz w:val="16"/>
                <w:szCs w:val="16"/>
              </w:rPr>
              <w:t>Training and capacity building.</w:t>
            </w:r>
          </w:p>
          <w:p w14:paraId="59851B1C" w14:textId="77777777" w:rsidR="00924249" w:rsidRPr="00FF2417" w:rsidRDefault="00924249" w:rsidP="00364C82">
            <w:pPr>
              <w:rPr>
                <w:rFonts w:ascii="Times New Roman" w:hAnsi="Times New Roman" w:cs="Times New Roman"/>
                <w:sz w:val="16"/>
                <w:szCs w:val="16"/>
              </w:rPr>
            </w:pPr>
            <w:r w:rsidRPr="00FF2417">
              <w:rPr>
                <w:rFonts w:ascii="Times New Roman" w:hAnsi="Times New Roman" w:cs="Times New Roman"/>
                <w:sz w:val="16"/>
                <w:szCs w:val="16"/>
                <w:lang w:val="en-SG"/>
              </w:rPr>
              <w:t>Across-government coordination and support.</w:t>
            </w:r>
          </w:p>
        </w:tc>
        <w:tc>
          <w:tcPr>
            <w:tcW w:w="643" w:type="dxa"/>
            <w:tcBorders>
              <w:bottom w:val="single" w:sz="4" w:space="0" w:color="auto"/>
            </w:tcBorders>
          </w:tcPr>
          <w:p w14:paraId="626DF070" w14:textId="77777777" w:rsidR="00924249" w:rsidRPr="00FF2417" w:rsidRDefault="00924249" w:rsidP="00364C82">
            <w:pPr>
              <w:rPr>
                <w:rFonts w:ascii="Times New Roman" w:hAnsi="Times New Roman" w:cs="Times New Roman"/>
                <w:sz w:val="16"/>
                <w:szCs w:val="16"/>
              </w:rPr>
            </w:pPr>
            <w:r w:rsidRPr="00FF2417">
              <w:rPr>
                <w:rFonts w:ascii="Times New Roman" w:hAnsi="Times New Roman" w:cs="Times New Roman"/>
                <w:sz w:val="16"/>
                <w:szCs w:val="16"/>
              </w:rPr>
              <w:t>0.416</w:t>
            </w:r>
          </w:p>
          <w:p w14:paraId="2EADEEC7" w14:textId="77777777" w:rsidR="00924249" w:rsidRPr="00FF2417" w:rsidRDefault="00924249" w:rsidP="00364C82">
            <w:pPr>
              <w:rPr>
                <w:rFonts w:ascii="Times New Roman" w:hAnsi="Times New Roman" w:cs="Times New Roman"/>
                <w:sz w:val="16"/>
                <w:szCs w:val="16"/>
              </w:rPr>
            </w:pPr>
            <w:r w:rsidRPr="00FF2417">
              <w:rPr>
                <w:rFonts w:ascii="Times New Roman" w:hAnsi="Times New Roman" w:cs="Times New Roman"/>
                <w:sz w:val="16"/>
                <w:szCs w:val="16"/>
              </w:rPr>
              <w:t>0.333</w:t>
            </w:r>
          </w:p>
          <w:p w14:paraId="61AE05F5" w14:textId="77777777" w:rsidR="00924249" w:rsidRPr="00FF2417" w:rsidRDefault="00924249" w:rsidP="00364C82">
            <w:pPr>
              <w:rPr>
                <w:rFonts w:ascii="Times New Roman" w:hAnsi="Times New Roman" w:cs="Times New Roman"/>
                <w:sz w:val="16"/>
                <w:szCs w:val="16"/>
              </w:rPr>
            </w:pPr>
            <w:r w:rsidRPr="00FF2417">
              <w:rPr>
                <w:rFonts w:ascii="Times New Roman" w:hAnsi="Times New Roman" w:cs="Times New Roman"/>
                <w:sz w:val="16"/>
                <w:szCs w:val="16"/>
              </w:rPr>
              <w:t>0.250</w:t>
            </w:r>
          </w:p>
        </w:tc>
        <w:tc>
          <w:tcPr>
            <w:tcW w:w="581" w:type="dxa"/>
            <w:tcBorders>
              <w:bottom w:val="single" w:sz="4" w:space="0" w:color="auto"/>
            </w:tcBorders>
          </w:tcPr>
          <w:p w14:paraId="6C2774A6" w14:textId="77777777" w:rsidR="00924249" w:rsidRPr="00FF2417" w:rsidRDefault="00924249" w:rsidP="00364C82">
            <w:pPr>
              <w:rPr>
                <w:rFonts w:ascii="Times New Roman" w:hAnsi="Times New Roman" w:cs="Times New Roman"/>
                <w:sz w:val="16"/>
                <w:szCs w:val="16"/>
              </w:rPr>
            </w:pPr>
            <w:r w:rsidRPr="00FF2417">
              <w:rPr>
                <w:rFonts w:ascii="Times New Roman" w:hAnsi="Times New Roman" w:cs="Times New Roman"/>
                <w:sz w:val="16"/>
                <w:szCs w:val="16"/>
              </w:rPr>
              <w:t>1.000</w:t>
            </w:r>
          </w:p>
          <w:p w14:paraId="40B2ECAE" w14:textId="77777777" w:rsidR="00924249" w:rsidRPr="00FF2417" w:rsidRDefault="00924249" w:rsidP="00364C82">
            <w:pPr>
              <w:rPr>
                <w:rFonts w:ascii="Times New Roman" w:hAnsi="Times New Roman" w:cs="Times New Roman"/>
                <w:sz w:val="16"/>
                <w:szCs w:val="16"/>
              </w:rPr>
            </w:pPr>
            <w:r w:rsidRPr="00FF2417">
              <w:rPr>
                <w:rFonts w:ascii="Times New Roman" w:hAnsi="Times New Roman" w:cs="Times New Roman"/>
                <w:sz w:val="16"/>
                <w:szCs w:val="16"/>
              </w:rPr>
              <w:t>1.000</w:t>
            </w:r>
          </w:p>
          <w:p w14:paraId="2B2EAA1A" w14:textId="77777777" w:rsidR="00924249" w:rsidRPr="00FF2417" w:rsidRDefault="00924249" w:rsidP="00364C82">
            <w:pPr>
              <w:rPr>
                <w:rFonts w:ascii="Times New Roman" w:hAnsi="Times New Roman" w:cs="Times New Roman"/>
                <w:sz w:val="16"/>
                <w:szCs w:val="16"/>
              </w:rPr>
            </w:pPr>
            <w:r w:rsidRPr="00FF2417">
              <w:rPr>
                <w:rFonts w:ascii="Times New Roman" w:hAnsi="Times New Roman" w:cs="Times New Roman"/>
                <w:sz w:val="16"/>
                <w:szCs w:val="16"/>
              </w:rPr>
              <w:t>0.660</w:t>
            </w:r>
          </w:p>
          <w:p w14:paraId="38406796" w14:textId="77777777" w:rsidR="00924249" w:rsidRPr="00FF2417" w:rsidRDefault="00924249" w:rsidP="00364C82">
            <w:pPr>
              <w:rPr>
                <w:rFonts w:ascii="Times New Roman" w:hAnsi="Times New Roman" w:cs="Times New Roman"/>
                <w:sz w:val="16"/>
                <w:szCs w:val="16"/>
              </w:rPr>
            </w:pPr>
          </w:p>
        </w:tc>
        <w:tc>
          <w:tcPr>
            <w:tcW w:w="794" w:type="dxa"/>
            <w:tcBorders>
              <w:bottom w:val="single" w:sz="4" w:space="0" w:color="auto"/>
            </w:tcBorders>
          </w:tcPr>
          <w:p w14:paraId="19D2AB8E" w14:textId="77777777" w:rsidR="00924249" w:rsidRPr="00FF2417" w:rsidRDefault="00924249" w:rsidP="00364C82">
            <w:pPr>
              <w:rPr>
                <w:rFonts w:ascii="Times New Roman" w:hAnsi="Times New Roman" w:cs="Times New Roman"/>
                <w:sz w:val="16"/>
                <w:szCs w:val="16"/>
              </w:rPr>
            </w:pPr>
            <w:r w:rsidRPr="00FF2417">
              <w:rPr>
                <w:rFonts w:ascii="Times New Roman" w:hAnsi="Times New Roman" w:cs="Times New Roman"/>
                <w:sz w:val="16"/>
                <w:szCs w:val="16"/>
              </w:rPr>
              <w:t>0.416</w:t>
            </w:r>
          </w:p>
          <w:p w14:paraId="420C13B1" w14:textId="77777777" w:rsidR="00924249" w:rsidRPr="00FF2417" w:rsidRDefault="00924249" w:rsidP="00364C82">
            <w:pPr>
              <w:rPr>
                <w:rFonts w:ascii="Times New Roman" w:hAnsi="Times New Roman" w:cs="Times New Roman"/>
                <w:sz w:val="16"/>
                <w:szCs w:val="16"/>
              </w:rPr>
            </w:pPr>
            <w:r w:rsidRPr="00FF2417">
              <w:rPr>
                <w:rFonts w:ascii="Times New Roman" w:hAnsi="Times New Roman" w:cs="Times New Roman"/>
                <w:sz w:val="16"/>
                <w:szCs w:val="16"/>
              </w:rPr>
              <w:t>0.333</w:t>
            </w:r>
          </w:p>
          <w:p w14:paraId="645C547A" w14:textId="77777777" w:rsidR="00924249" w:rsidRPr="00FF2417" w:rsidRDefault="00924249" w:rsidP="00364C82">
            <w:pPr>
              <w:rPr>
                <w:rFonts w:ascii="Times New Roman" w:hAnsi="Times New Roman" w:cs="Times New Roman"/>
                <w:sz w:val="16"/>
                <w:szCs w:val="16"/>
              </w:rPr>
            </w:pPr>
            <w:r w:rsidRPr="00FF2417">
              <w:rPr>
                <w:rFonts w:ascii="Times New Roman" w:hAnsi="Times New Roman" w:cs="Times New Roman"/>
                <w:sz w:val="16"/>
                <w:szCs w:val="16"/>
              </w:rPr>
              <w:t>0.165</w:t>
            </w:r>
          </w:p>
        </w:tc>
        <w:tc>
          <w:tcPr>
            <w:tcW w:w="730" w:type="dxa"/>
            <w:tcBorders>
              <w:bottom w:val="single" w:sz="4" w:space="0" w:color="auto"/>
            </w:tcBorders>
          </w:tcPr>
          <w:p w14:paraId="4521AABB" w14:textId="77777777" w:rsidR="00924249" w:rsidRPr="00FF2417" w:rsidRDefault="00924249" w:rsidP="00364C82">
            <w:pPr>
              <w:rPr>
                <w:rFonts w:ascii="Times New Roman" w:hAnsi="Times New Roman" w:cs="Times New Roman"/>
                <w:sz w:val="16"/>
                <w:szCs w:val="16"/>
              </w:rPr>
            </w:pPr>
            <w:r w:rsidRPr="00FF2417">
              <w:rPr>
                <w:rFonts w:ascii="Times New Roman" w:hAnsi="Times New Roman" w:cs="Times New Roman"/>
                <w:sz w:val="16"/>
                <w:szCs w:val="16"/>
              </w:rPr>
              <w:t>0.914</w:t>
            </w:r>
          </w:p>
        </w:tc>
        <w:tc>
          <w:tcPr>
            <w:tcW w:w="794" w:type="dxa"/>
            <w:tcBorders>
              <w:bottom w:val="single" w:sz="4" w:space="0" w:color="auto"/>
            </w:tcBorders>
          </w:tcPr>
          <w:p w14:paraId="379F9CAE" w14:textId="77777777" w:rsidR="00924249" w:rsidRPr="00FF2417" w:rsidRDefault="00924249" w:rsidP="00364C82">
            <w:pPr>
              <w:rPr>
                <w:rFonts w:ascii="Times New Roman" w:hAnsi="Times New Roman" w:cs="Times New Roman"/>
                <w:sz w:val="16"/>
                <w:szCs w:val="16"/>
              </w:rPr>
            </w:pPr>
            <w:r w:rsidRPr="00FF2417">
              <w:rPr>
                <w:rFonts w:ascii="Times New Roman" w:hAnsi="Times New Roman" w:cs="Times New Roman"/>
                <w:sz w:val="16"/>
                <w:szCs w:val="16"/>
              </w:rPr>
              <w:t>0.143</w:t>
            </w:r>
          </w:p>
        </w:tc>
      </w:tr>
      <w:tr w:rsidR="00924249" w:rsidRPr="00FF2417" w14:paraId="1CB47D2B" w14:textId="77777777" w:rsidTr="00364C82">
        <w:trPr>
          <w:trHeight w:val="161"/>
        </w:trPr>
        <w:tc>
          <w:tcPr>
            <w:tcW w:w="1398" w:type="dxa"/>
            <w:tcBorders>
              <w:top w:val="single" w:sz="4" w:space="0" w:color="auto"/>
              <w:bottom w:val="single" w:sz="4" w:space="0" w:color="auto"/>
            </w:tcBorders>
          </w:tcPr>
          <w:p w14:paraId="229F9EC6" w14:textId="504674DD" w:rsidR="00924249" w:rsidRPr="00FF2417" w:rsidRDefault="00924249" w:rsidP="00364C82">
            <w:pPr>
              <w:rPr>
                <w:rFonts w:ascii="Times New Roman" w:hAnsi="Times New Roman" w:cs="Times New Roman"/>
                <w:sz w:val="16"/>
                <w:szCs w:val="16"/>
              </w:rPr>
            </w:pPr>
            <w:r>
              <w:rPr>
                <w:rFonts w:ascii="Times New Roman" w:hAnsi="Times New Roman" w:cs="Times New Roman"/>
                <w:sz w:val="16"/>
                <w:szCs w:val="16"/>
              </w:rPr>
              <w:t>Final score</w:t>
            </w:r>
          </w:p>
        </w:tc>
        <w:tc>
          <w:tcPr>
            <w:tcW w:w="800" w:type="dxa"/>
            <w:tcBorders>
              <w:top w:val="single" w:sz="4" w:space="0" w:color="auto"/>
              <w:bottom w:val="single" w:sz="4" w:space="0" w:color="auto"/>
            </w:tcBorders>
          </w:tcPr>
          <w:p w14:paraId="609AC6AE" w14:textId="77777777" w:rsidR="00924249" w:rsidRPr="00FF2417" w:rsidRDefault="00924249" w:rsidP="00364C82">
            <w:pPr>
              <w:rPr>
                <w:rFonts w:ascii="Times New Roman" w:hAnsi="Times New Roman" w:cs="Times New Roman"/>
                <w:sz w:val="16"/>
                <w:szCs w:val="16"/>
              </w:rPr>
            </w:pPr>
          </w:p>
        </w:tc>
        <w:tc>
          <w:tcPr>
            <w:tcW w:w="468" w:type="dxa"/>
            <w:tcBorders>
              <w:top w:val="single" w:sz="4" w:space="0" w:color="auto"/>
              <w:bottom w:val="single" w:sz="4" w:space="0" w:color="auto"/>
            </w:tcBorders>
          </w:tcPr>
          <w:p w14:paraId="2CC4E1C2" w14:textId="77777777" w:rsidR="00924249" w:rsidRPr="00FF2417" w:rsidRDefault="00924249" w:rsidP="00364C82">
            <w:pPr>
              <w:rPr>
                <w:rFonts w:ascii="Times New Roman" w:hAnsi="Times New Roman" w:cs="Times New Roman"/>
                <w:sz w:val="16"/>
                <w:szCs w:val="16"/>
              </w:rPr>
            </w:pPr>
          </w:p>
        </w:tc>
        <w:tc>
          <w:tcPr>
            <w:tcW w:w="3237" w:type="dxa"/>
            <w:tcBorders>
              <w:top w:val="single" w:sz="4" w:space="0" w:color="auto"/>
              <w:bottom w:val="single" w:sz="4" w:space="0" w:color="auto"/>
            </w:tcBorders>
          </w:tcPr>
          <w:p w14:paraId="181597DC" w14:textId="77777777" w:rsidR="00924249" w:rsidRPr="00FF2417" w:rsidRDefault="00924249" w:rsidP="00364C82">
            <w:pPr>
              <w:rPr>
                <w:rFonts w:ascii="Times New Roman" w:hAnsi="Times New Roman" w:cs="Times New Roman"/>
                <w:sz w:val="16"/>
                <w:szCs w:val="16"/>
              </w:rPr>
            </w:pPr>
          </w:p>
        </w:tc>
        <w:tc>
          <w:tcPr>
            <w:tcW w:w="643" w:type="dxa"/>
            <w:tcBorders>
              <w:top w:val="single" w:sz="4" w:space="0" w:color="auto"/>
              <w:bottom w:val="single" w:sz="4" w:space="0" w:color="auto"/>
            </w:tcBorders>
          </w:tcPr>
          <w:p w14:paraId="0F6F983C" w14:textId="77777777" w:rsidR="00924249" w:rsidRPr="00FF2417" w:rsidRDefault="00924249" w:rsidP="00364C82">
            <w:pPr>
              <w:rPr>
                <w:rFonts w:ascii="Times New Roman" w:hAnsi="Times New Roman" w:cs="Times New Roman"/>
                <w:sz w:val="16"/>
                <w:szCs w:val="16"/>
              </w:rPr>
            </w:pPr>
          </w:p>
        </w:tc>
        <w:tc>
          <w:tcPr>
            <w:tcW w:w="581" w:type="dxa"/>
            <w:tcBorders>
              <w:top w:val="single" w:sz="4" w:space="0" w:color="auto"/>
              <w:bottom w:val="single" w:sz="4" w:space="0" w:color="auto"/>
            </w:tcBorders>
          </w:tcPr>
          <w:p w14:paraId="472FE9F2" w14:textId="77777777" w:rsidR="00924249" w:rsidRPr="00FF2417" w:rsidRDefault="00924249" w:rsidP="00364C82">
            <w:pPr>
              <w:rPr>
                <w:rFonts w:ascii="Times New Roman" w:hAnsi="Times New Roman" w:cs="Times New Roman"/>
                <w:sz w:val="16"/>
                <w:szCs w:val="16"/>
              </w:rPr>
            </w:pPr>
          </w:p>
        </w:tc>
        <w:tc>
          <w:tcPr>
            <w:tcW w:w="794" w:type="dxa"/>
            <w:tcBorders>
              <w:top w:val="single" w:sz="4" w:space="0" w:color="auto"/>
              <w:bottom w:val="single" w:sz="4" w:space="0" w:color="auto"/>
            </w:tcBorders>
          </w:tcPr>
          <w:p w14:paraId="142ED2F1" w14:textId="77777777" w:rsidR="00924249" w:rsidRPr="00FF2417" w:rsidRDefault="00924249" w:rsidP="00364C82">
            <w:pPr>
              <w:rPr>
                <w:rFonts w:ascii="Times New Roman" w:hAnsi="Times New Roman" w:cs="Times New Roman"/>
                <w:sz w:val="16"/>
                <w:szCs w:val="16"/>
              </w:rPr>
            </w:pPr>
          </w:p>
        </w:tc>
        <w:tc>
          <w:tcPr>
            <w:tcW w:w="730" w:type="dxa"/>
            <w:tcBorders>
              <w:top w:val="single" w:sz="4" w:space="0" w:color="auto"/>
              <w:bottom w:val="single" w:sz="4" w:space="0" w:color="auto"/>
            </w:tcBorders>
          </w:tcPr>
          <w:p w14:paraId="635F1BD9" w14:textId="77777777" w:rsidR="00924249" w:rsidRPr="00FF2417" w:rsidRDefault="00924249" w:rsidP="00364C82">
            <w:pPr>
              <w:rPr>
                <w:rFonts w:ascii="Times New Roman" w:hAnsi="Times New Roman" w:cs="Times New Roman"/>
                <w:sz w:val="16"/>
                <w:szCs w:val="16"/>
              </w:rPr>
            </w:pPr>
          </w:p>
        </w:tc>
        <w:tc>
          <w:tcPr>
            <w:tcW w:w="794" w:type="dxa"/>
            <w:tcBorders>
              <w:top w:val="single" w:sz="4" w:space="0" w:color="auto"/>
              <w:bottom w:val="single" w:sz="4" w:space="0" w:color="auto"/>
            </w:tcBorders>
          </w:tcPr>
          <w:p w14:paraId="52BC4BCB" w14:textId="77777777" w:rsidR="00924249" w:rsidRPr="00FF2417" w:rsidRDefault="00924249" w:rsidP="00364C82">
            <w:pPr>
              <w:rPr>
                <w:rFonts w:ascii="Times New Roman" w:hAnsi="Times New Roman" w:cs="Times New Roman"/>
                <w:sz w:val="16"/>
                <w:szCs w:val="16"/>
              </w:rPr>
            </w:pPr>
            <w:r w:rsidRPr="00FF2417">
              <w:rPr>
                <w:rFonts w:ascii="Times New Roman" w:hAnsi="Times New Roman" w:cs="Times New Roman"/>
                <w:sz w:val="16"/>
                <w:szCs w:val="16"/>
              </w:rPr>
              <w:t>0.764</w:t>
            </w:r>
          </w:p>
        </w:tc>
      </w:tr>
    </w:tbl>
    <w:p w14:paraId="06061F3A" w14:textId="7514D5A5" w:rsidR="00924249" w:rsidRPr="00FF2417" w:rsidRDefault="00924249" w:rsidP="00924249">
      <w:pPr>
        <w:rPr>
          <w:rFonts w:ascii="Times New Roman" w:hAnsi="Times New Roman" w:cs="Times New Roman"/>
          <w:sz w:val="16"/>
          <w:szCs w:val="16"/>
        </w:rPr>
      </w:pPr>
      <w:r>
        <w:rPr>
          <w:rFonts w:ascii="Times New Roman" w:hAnsi="Times New Roman" w:cs="Times New Roman"/>
          <w:sz w:val="16"/>
          <w:szCs w:val="16"/>
        </w:rPr>
        <w:t>Table 3: E</w:t>
      </w:r>
      <w:r w:rsidR="00BC320A">
        <w:rPr>
          <w:rFonts w:ascii="Times New Roman" w:hAnsi="Times New Roman" w:cs="Times New Roman"/>
          <w:sz w:val="16"/>
          <w:szCs w:val="16"/>
        </w:rPr>
        <w:t>Q</w:t>
      </w:r>
      <w:r>
        <w:rPr>
          <w:rFonts w:ascii="Times New Roman" w:hAnsi="Times New Roman" w:cs="Times New Roman"/>
          <w:sz w:val="16"/>
          <w:szCs w:val="16"/>
        </w:rPr>
        <w:t xml:space="preserve">I result for China </w:t>
      </w:r>
    </w:p>
    <w:p w14:paraId="53717CCB" w14:textId="77777777" w:rsidR="00BE3EED" w:rsidRDefault="00BE3EED">
      <w:pPr>
        <w:rPr>
          <w:rFonts w:ascii="Times New Roman" w:hAnsi="Times New Roman" w:cs="Times New Roman"/>
        </w:rPr>
      </w:pPr>
    </w:p>
    <w:p w14:paraId="454FACE3" w14:textId="5BE32E4D" w:rsidR="00272FA2" w:rsidRDefault="00272FA2">
      <w:pPr>
        <w:rPr>
          <w:rFonts w:ascii="Times New Roman" w:eastAsia="Times New Roman" w:hAnsi="Times New Roman" w:cs="Times New Roman"/>
          <w:sz w:val="20"/>
          <w:szCs w:val="20"/>
          <w:lang w:eastAsia="en-US"/>
        </w:rPr>
      </w:pPr>
    </w:p>
    <w:p w14:paraId="1387B8F5" w14:textId="77777777" w:rsidR="004D1F46" w:rsidRPr="004D1F46" w:rsidRDefault="004D1F46" w:rsidP="004D1F46">
      <w:pPr>
        <w:rPr>
          <w:rFonts w:ascii="Times New Roman" w:eastAsia="Times New Roman" w:hAnsi="Times New Roman" w:cs="Times New Roman"/>
          <w:sz w:val="20"/>
          <w:szCs w:val="20"/>
          <w:lang w:eastAsia="en-US"/>
        </w:rPr>
      </w:pPr>
    </w:p>
    <w:tbl>
      <w:tblPr>
        <w:tblW w:w="8977" w:type="dxa"/>
        <w:tblLook w:val="04A0" w:firstRow="1" w:lastRow="0" w:firstColumn="1" w:lastColumn="0" w:noHBand="0" w:noVBand="1"/>
      </w:tblPr>
      <w:tblGrid>
        <w:gridCol w:w="1262"/>
        <w:gridCol w:w="1720"/>
        <w:gridCol w:w="960"/>
        <w:gridCol w:w="960"/>
        <w:gridCol w:w="960"/>
        <w:gridCol w:w="960"/>
        <w:gridCol w:w="2155"/>
      </w:tblGrid>
      <w:tr w:rsidR="006F5195" w:rsidRPr="006F5195" w14:paraId="451B0097" w14:textId="77777777" w:rsidTr="00DF4D76">
        <w:trPr>
          <w:trHeight w:val="300"/>
        </w:trPr>
        <w:tc>
          <w:tcPr>
            <w:tcW w:w="1262" w:type="dxa"/>
            <w:tcBorders>
              <w:top w:val="single" w:sz="4" w:space="0" w:color="auto"/>
              <w:left w:val="nil"/>
              <w:bottom w:val="single" w:sz="4" w:space="0" w:color="auto"/>
              <w:right w:val="nil"/>
            </w:tcBorders>
            <w:shd w:val="clear" w:color="auto" w:fill="auto"/>
            <w:noWrap/>
            <w:vAlign w:val="bottom"/>
            <w:hideMark/>
          </w:tcPr>
          <w:p w14:paraId="5EEA88C1" w14:textId="77777777" w:rsidR="006F5195" w:rsidRPr="006F5195" w:rsidRDefault="006F5195" w:rsidP="006F5195">
            <w:pPr>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Country</w:t>
            </w:r>
          </w:p>
        </w:tc>
        <w:tc>
          <w:tcPr>
            <w:tcW w:w="1720" w:type="dxa"/>
            <w:tcBorders>
              <w:top w:val="single" w:sz="4" w:space="0" w:color="auto"/>
              <w:left w:val="nil"/>
              <w:bottom w:val="single" w:sz="4" w:space="0" w:color="auto"/>
              <w:right w:val="nil"/>
            </w:tcBorders>
            <w:shd w:val="clear" w:color="auto" w:fill="auto"/>
            <w:noWrap/>
            <w:vAlign w:val="bottom"/>
            <w:hideMark/>
          </w:tcPr>
          <w:p w14:paraId="668D4AF3" w14:textId="77777777" w:rsidR="006F5195" w:rsidRPr="006F5195" w:rsidRDefault="006F5195" w:rsidP="006F5195">
            <w:pPr>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Final EIA Score</w:t>
            </w:r>
          </w:p>
        </w:tc>
        <w:tc>
          <w:tcPr>
            <w:tcW w:w="960" w:type="dxa"/>
            <w:tcBorders>
              <w:top w:val="single" w:sz="4" w:space="0" w:color="auto"/>
              <w:left w:val="nil"/>
              <w:bottom w:val="single" w:sz="4" w:space="0" w:color="auto"/>
              <w:right w:val="nil"/>
            </w:tcBorders>
            <w:shd w:val="clear" w:color="auto" w:fill="auto"/>
            <w:noWrap/>
            <w:vAlign w:val="bottom"/>
            <w:hideMark/>
          </w:tcPr>
          <w:p w14:paraId="55812943" w14:textId="77777777" w:rsidR="006F5195" w:rsidRPr="006F5195" w:rsidRDefault="006F5195" w:rsidP="006F5195">
            <w:pPr>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Rank</w:t>
            </w:r>
          </w:p>
        </w:tc>
        <w:tc>
          <w:tcPr>
            <w:tcW w:w="960" w:type="dxa"/>
            <w:tcBorders>
              <w:top w:val="single" w:sz="4" w:space="0" w:color="auto"/>
              <w:left w:val="nil"/>
              <w:bottom w:val="single" w:sz="4" w:space="0" w:color="auto"/>
              <w:right w:val="nil"/>
            </w:tcBorders>
            <w:shd w:val="clear" w:color="auto" w:fill="auto"/>
            <w:noWrap/>
            <w:vAlign w:val="bottom"/>
            <w:hideMark/>
          </w:tcPr>
          <w:p w14:paraId="5718D923" w14:textId="77777777" w:rsidR="006F5195" w:rsidRPr="006F5195" w:rsidRDefault="006F5195" w:rsidP="006F5195">
            <w:pPr>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RGS</w:t>
            </w:r>
          </w:p>
        </w:tc>
        <w:tc>
          <w:tcPr>
            <w:tcW w:w="960" w:type="dxa"/>
            <w:tcBorders>
              <w:top w:val="nil"/>
              <w:left w:val="nil"/>
              <w:bottom w:val="nil"/>
              <w:right w:val="nil"/>
            </w:tcBorders>
            <w:shd w:val="clear" w:color="auto" w:fill="auto"/>
            <w:noWrap/>
            <w:vAlign w:val="bottom"/>
            <w:hideMark/>
          </w:tcPr>
          <w:p w14:paraId="6F4EFFD5" w14:textId="77777777" w:rsidR="006F5195" w:rsidRPr="006F5195" w:rsidRDefault="006F5195" w:rsidP="006F5195">
            <w:pPr>
              <w:rPr>
                <w:rFonts w:ascii="Times New Roman" w:eastAsia="Times New Roman" w:hAnsi="Times New Roman" w:cs="Times New Roman"/>
                <w:color w:val="000000"/>
                <w:sz w:val="16"/>
                <w:szCs w:val="16"/>
                <w:lang w:eastAsia="en-US"/>
              </w:rPr>
            </w:pPr>
          </w:p>
        </w:tc>
        <w:tc>
          <w:tcPr>
            <w:tcW w:w="960" w:type="dxa"/>
            <w:tcBorders>
              <w:top w:val="nil"/>
              <w:left w:val="nil"/>
              <w:bottom w:val="nil"/>
              <w:right w:val="nil"/>
            </w:tcBorders>
            <w:shd w:val="clear" w:color="auto" w:fill="auto"/>
            <w:noWrap/>
            <w:vAlign w:val="bottom"/>
            <w:hideMark/>
          </w:tcPr>
          <w:p w14:paraId="44B992B4" w14:textId="77777777" w:rsidR="006F5195" w:rsidRPr="006F5195" w:rsidRDefault="006F5195" w:rsidP="006F5195">
            <w:pPr>
              <w:rPr>
                <w:rFonts w:ascii="Times New Roman" w:eastAsia="Times New Roman" w:hAnsi="Times New Roman" w:cs="Times New Roman"/>
                <w:sz w:val="16"/>
                <w:szCs w:val="16"/>
                <w:lang w:eastAsia="en-US"/>
              </w:rPr>
            </w:pPr>
          </w:p>
        </w:tc>
        <w:tc>
          <w:tcPr>
            <w:tcW w:w="2155" w:type="dxa"/>
            <w:tcBorders>
              <w:top w:val="nil"/>
              <w:left w:val="nil"/>
              <w:bottom w:val="nil"/>
              <w:right w:val="nil"/>
            </w:tcBorders>
            <w:shd w:val="clear" w:color="auto" w:fill="auto"/>
            <w:noWrap/>
            <w:vAlign w:val="bottom"/>
            <w:hideMark/>
          </w:tcPr>
          <w:p w14:paraId="1E3DD4D7" w14:textId="77777777" w:rsidR="006F5195" w:rsidRPr="006F5195" w:rsidRDefault="006F5195" w:rsidP="006F5195">
            <w:pPr>
              <w:rPr>
                <w:rFonts w:ascii="Times New Roman" w:eastAsia="Times New Roman" w:hAnsi="Times New Roman" w:cs="Times New Roman"/>
                <w:sz w:val="16"/>
                <w:szCs w:val="16"/>
                <w:lang w:eastAsia="en-US"/>
              </w:rPr>
            </w:pPr>
          </w:p>
        </w:tc>
      </w:tr>
      <w:tr w:rsidR="006F5195" w:rsidRPr="006F5195" w14:paraId="717E7842" w14:textId="77777777" w:rsidTr="00DF4D76">
        <w:trPr>
          <w:trHeight w:val="300"/>
        </w:trPr>
        <w:tc>
          <w:tcPr>
            <w:tcW w:w="1262" w:type="dxa"/>
            <w:tcBorders>
              <w:top w:val="single" w:sz="4" w:space="0" w:color="auto"/>
              <w:left w:val="nil"/>
              <w:bottom w:val="nil"/>
              <w:right w:val="nil"/>
            </w:tcBorders>
            <w:shd w:val="clear" w:color="auto" w:fill="auto"/>
            <w:noWrap/>
            <w:vAlign w:val="bottom"/>
            <w:hideMark/>
          </w:tcPr>
          <w:p w14:paraId="37F27B72" w14:textId="77777777" w:rsidR="006F5195" w:rsidRPr="006F5195" w:rsidRDefault="006F5195" w:rsidP="006F5195">
            <w:pPr>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Lithuania</w:t>
            </w:r>
          </w:p>
        </w:tc>
        <w:tc>
          <w:tcPr>
            <w:tcW w:w="1720" w:type="dxa"/>
            <w:tcBorders>
              <w:top w:val="single" w:sz="4" w:space="0" w:color="auto"/>
              <w:left w:val="nil"/>
              <w:bottom w:val="nil"/>
              <w:right w:val="nil"/>
            </w:tcBorders>
            <w:shd w:val="clear" w:color="auto" w:fill="auto"/>
            <w:noWrap/>
            <w:vAlign w:val="bottom"/>
            <w:hideMark/>
          </w:tcPr>
          <w:p w14:paraId="6C768F0A"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0.87</w:t>
            </w:r>
          </w:p>
        </w:tc>
        <w:tc>
          <w:tcPr>
            <w:tcW w:w="960" w:type="dxa"/>
            <w:tcBorders>
              <w:top w:val="single" w:sz="4" w:space="0" w:color="auto"/>
              <w:left w:val="nil"/>
              <w:bottom w:val="nil"/>
              <w:right w:val="nil"/>
            </w:tcBorders>
            <w:shd w:val="clear" w:color="auto" w:fill="auto"/>
            <w:noWrap/>
            <w:vAlign w:val="bottom"/>
            <w:hideMark/>
          </w:tcPr>
          <w:p w14:paraId="1B5A6F8A"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1</w:t>
            </w:r>
          </w:p>
        </w:tc>
        <w:tc>
          <w:tcPr>
            <w:tcW w:w="960" w:type="dxa"/>
            <w:tcBorders>
              <w:top w:val="single" w:sz="4" w:space="0" w:color="auto"/>
              <w:left w:val="nil"/>
              <w:bottom w:val="nil"/>
              <w:right w:val="nil"/>
            </w:tcBorders>
            <w:shd w:val="clear" w:color="000000" w:fill="9933FF"/>
            <w:noWrap/>
            <w:vAlign w:val="bottom"/>
            <w:hideMark/>
          </w:tcPr>
          <w:p w14:paraId="7775D32D"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1</w:t>
            </w:r>
          </w:p>
        </w:tc>
        <w:tc>
          <w:tcPr>
            <w:tcW w:w="960" w:type="dxa"/>
            <w:tcBorders>
              <w:top w:val="nil"/>
              <w:left w:val="nil"/>
              <w:bottom w:val="nil"/>
              <w:right w:val="nil"/>
            </w:tcBorders>
            <w:shd w:val="clear" w:color="auto" w:fill="auto"/>
            <w:noWrap/>
            <w:vAlign w:val="bottom"/>
            <w:hideMark/>
          </w:tcPr>
          <w:p w14:paraId="7E336193"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p>
        </w:tc>
        <w:tc>
          <w:tcPr>
            <w:tcW w:w="960" w:type="dxa"/>
            <w:tcBorders>
              <w:top w:val="nil"/>
              <w:left w:val="nil"/>
              <w:bottom w:val="nil"/>
              <w:right w:val="nil"/>
            </w:tcBorders>
            <w:shd w:val="clear" w:color="auto" w:fill="auto"/>
            <w:noWrap/>
            <w:vAlign w:val="bottom"/>
            <w:hideMark/>
          </w:tcPr>
          <w:p w14:paraId="14334AE7" w14:textId="77777777" w:rsidR="006F5195" w:rsidRPr="006F5195" w:rsidRDefault="006F5195" w:rsidP="006F5195">
            <w:pPr>
              <w:rPr>
                <w:rFonts w:ascii="Times New Roman" w:eastAsia="Times New Roman" w:hAnsi="Times New Roman" w:cs="Times New Roman"/>
                <w:sz w:val="16"/>
                <w:szCs w:val="16"/>
                <w:lang w:eastAsia="en-US"/>
              </w:rPr>
            </w:pPr>
          </w:p>
        </w:tc>
        <w:tc>
          <w:tcPr>
            <w:tcW w:w="2155" w:type="dxa"/>
            <w:tcBorders>
              <w:top w:val="nil"/>
              <w:left w:val="nil"/>
              <w:bottom w:val="nil"/>
              <w:right w:val="nil"/>
            </w:tcBorders>
            <w:shd w:val="clear" w:color="auto" w:fill="auto"/>
            <w:noWrap/>
            <w:vAlign w:val="bottom"/>
            <w:hideMark/>
          </w:tcPr>
          <w:p w14:paraId="0ECD3532" w14:textId="77777777" w:rsidR="006F5195" w:rsidRPr="006F5195" w:rsidRDefault="006F5195" w:rsidP="006F5195">
            <w:pPr>
              <w:rPr>
                <w:rFonts w:ascii="Times New Roman" w:eastAsia="Times New Roman" w:hAnsi="Times New Roman" w:cs="Times New Roman"/>
                <w:sz w:val="16"/>
                <w:szCs w:val="16"/>
                <w:lang w:eastAsia="en-US"/>
              </w:rPr>
            </w:pPr>
          </w:p>
        </w:tc>
      </w:tr>
      <w:tr w:rsidR="006F5195" w:rsidRPr="006F5195" w14:paraId="57E7A0C2" w14:textId="77777777" w:rsidTr="006F5195">
        <w:trPr>
          <w:trHeight w:val="300"/>
        </w:trPr>
        <w:tc>
          <w:tcPr>
            <w:tcW w:w="1262" w:type="dxa"/>
            <w:tcBorders>
              <w:top w:val="nil"/>
              <w:left w:val="nil"/>
              <w:bottom w:val="nil"/>
              <w:right w:val="nil"/>
            </w:tcBorders>
            <w:shd w:val="clear" w:color="auto" w:fill="auto"/>
            <w:noWrap/>
            <w:vAlign w:val="bottom"/>
            <w:hideMark/>
          </w:tcPr>
          <w:p w14:paraId="1BD8658E" w14:textId="77777777" w:rsidR="006F5195" w:rsidRPr="006F5195" w:rsidRDefault="006F5195" w:rsidP="006F5195">
            <w:pPr>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Moldova</w:t>
            </w:r>
          </w:p>
        </w:tc>
        <w:tc>
          <w:tcPr>
            <w:tcW w:w="1720" w:type="dxa"/>
            <w:tcBorders>
              <w:top w:val="nil"/>
              <w:left w:val="nil"/>
              <w:bottom w:val="nil"/>
              <w:right w:val="nil"/>
            </w:tcBorders>
            <w:shd w:val="clear" w:color="auto" w:fill="auto"/>
            <w:noWrap/>
            <w:vAlign w:val="bottom"/>
            <w:hideMark/>
          </w:tcPr>
          <w:p w14:paraId="57BCA983"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0.85</w:t>
            </w:r>
          </w:p>
        </w:tc>
        <w:tc>
          <w:tcPr>
            <w:tcW w:w="960" w:type="dxa"/>
            <w:tcBorders>
              <w:top w:val="nil"/>
              <w:left w:val="nil"/>
              <w:bottom w:val="nil"/>
              <w:right w:val="nil"/>
            </w:tcBorders>
            <w:shd w:val="clear" w:color="auto" w:fill="auto"/>
            <w:noWrap/>
            <w:vAlign w:val="bottom"/>
            <w:hideMark/>
          </w:tcPr>
          <w:p w14:paraId="7BBFF7E1"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2</w:t>
            </w:r>
          </w:p>
        </w:tc>
        <w:tc>
          <w:tcPr>
            <w:tcW w:w="960" w:type="dxa"/>
            <w:tcBorders>
              <w:top w:val="nil"/>
              <w:left w:val="nil"/>
              <w:bottom w:val="nil"/>
              <w:right w:val="nil"/>
            </w:tcBorders>
            <w:shd w:val="clear" w:color="000000" w:fill="9933FF"/>
            <w:noWrap/>
            <w:vAlign w:val="bottom"/>
            <w:hideMark/>
          </w:tcPr>
          <w:p w14:paraId="0E956528"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2</w:t>
            </w:r>
          </w:p>
        </w:tc>
        <w:tc>
          <w:tcPr>
            <w:tcW w:w="960" w:type="dxa"/>
            <w:tcBorders>
              <w:top w:val="nil"/>
              <w:left w:val="nil"/>
              <w:bottom w:val="nil"/>
              <w:right w:val="nil"/>
            </w:tcBorders>
            <w:shd w:val="clear" w:color="auto" w:fill="auto"/>
            <w:noWrap/>
            <w:vAlign w:val="bottom"/>
            <w:hideMark/>
          </w:tcPr>
          <w:p w14:paraId="14567119"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p>
        </w:tc>
        <w:tc>
          <w:tcPr>
            <w:tcW w:w="960" w:type="dxa"/>
            <w:tcBorders>
              <w:top w:val="nil"/>
              <w:left w:val="nil"/>
              <w:bottom w:val="nil"/>
              <w:right w:val="nil"/>
            </w:tcBorders>
            <w:shd w:val="clear" w:color="000000" w:fill="9933FF"/>
            <w:noWrap/>
            <w:vAlign w:val="bottom"/>
            <w:hideMark/>
          </w:tcPr>
          <w:p w14:paraId="533D7D16" w14:textId="77777777" w:rsidR="006F5195" w:rsidRPr="006F5195" w:rsidRDefault="006F5195" w:rsidP="006F5195">
            <w:pPr>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 </w:t>
            </w:r>
          </w:p>
        </w:tc>
        <w:tc>
          <w:tcPr>
            <w:tcW w:w="2155" w:type="dxa"/>
            <w:tcBorders>
              <w:top w:val="nil"/>
              <w:left w:val="nil"/>
              <w:bottom w:val="nil"/>
              <w:right w:val="nil"/>
            </w:tcBorders>
            <w:shd w:val="clear" w:color="auto" w:fill="auto"/>
            <w:noWrap/>
            <w:vAlign w:val="bottom"/>
            <w:hideMark/>
          </w:tcPr>
          <w:p w14:paraId="78F486E3" w14:textId="77777777" w:rsidR="006F5195" w:rsidRPr="006F5195" w:rsidRDefault="006F5195" w:rsidP="006F5195">
            <w:pPr>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Europe</w:t>
            </w:r>
          </w:p>
        </w:tc>
      </w:tr>
      <w:tr w:rsidR="006F5195" w:rsidRPr="006F5195" w14:paraId="5A076619" w14:textId="77777777" w:rsidTr="006F5195">
        <w:trPr>
          <w:trHeight w:val="300"/>
        </w:trPr>
        <w:tc>
          <w:tcPr>
            <w:tcW w:w="1262" w:type="dxa"/>
            <w:tcBorders>
              <w:top w:val="nil"/>
              <w:left w:val="nil"/>
              <w:bottom w:val="nil"/>
              <w:right w:val="nil"/>
            </w:tcBorders>
            <w:shd w:val="clear" w:color="auto" w:fill="auto"/>
            <w:noWrap/>
            <w:vAlign w:val="bottom"/>
            <w:hideMark/>
          </w:tcPr>
          <w:p w14:paraId="6C0F1AB3" w14:textId="77777777" w:rsidR="006F5195" w:rsidRPr="006F5195" w:rsidRDefault="006F5195" w:rsidP="006F5195">
            <w:pPr>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Hungary</w:t>
            </w:r>
          </w:p>
        </w:tc>
        <w:tc>
          <w:tcPr>
            <w:tcW w:w="1720" w:type="dxa"/>
            <w:tcBorders>
              <w:top w:val="nil"/>
              <w:left w:val="nil"/>
              <w:bottom w:val="nil"/>
              <w:right w:val="nil"/>
            </w:tcBorders>
            <w:shd w:val="clear" w:color="auto" w:fill="auto"/>
            <w:noWrap/>
            <w:vAlign w:val="bottom"/>
            <w:hideMark/>
          </w:tcPr>
          <w:p w14:paraId="1A803845"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0.84</w:t>
            </w:r>
          </w:p>
        </w:tc>
        <w:tc>
          <w:tcPr>
            <w:tcW w:w="960" w:type="dxa"/>
            <w:tcBorders>
              <w:top w:val="nil"/>
              <w:left w:val="nil"/>
              <w:bottom w:val="nil"/>
              <w:right w:val="nil"/>
            </w:tcBorders>
            <w:shd w:val="clear" w:color="auto" w:fill="auto"/>
            <w:noWrap/>
            <w:vAlign w:val="bottom"/>
            <w:hideMark/>
          </w:tcPr>
          <w:p w14:paraId="43FB70A1"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3</w:t>
            </w:r>
          </w:p>
        </w:tc>
        <w:tc>
          <w:tcPr>
            <w:tcW w:w="960" w:type="dxa"/>
            <w:tcBorders>
              <w:top w:val="nil"/>
              <w:left w:val="nil"/>
              <w:bottom w:val="nil"/>
              <w:right w:val="nil"/>
            </w:tcBorders>
            <w:shd w:val="clear" w:color="000000" w:fill="9933FF"/>
            <w:noWrap/>
            <w:vAlign w:val="bottom"/>
            <w:hideMark/>
          </w:tcPr>
          <w:p w14:paraId="201CA7DB"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3</w:t>
            </w:r>
          </w:p>
        </w:tc>
        <w:tc>
          <w:tcPr>
            <w:tcW w:w="960" w:type="dxa"/>
            <w:tcBorders>
              <w:top w:val="nil"/>
              <w:left w:val="nil"/>
              <w:bottom w:val="nil"/>
              <w:right w:val="nil"/>
            </w:tcBorders>
            <w:shd w:val="clear" w:color="auto" w:fill="auto"/>
            <w:noWrap/>
            <w:vAlign w:val="bottom"/>
            <w:hideMark/>
          </w:tcPr>
          <w:p w14:paraId="06604E76"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p>
        </w:tc>
        <w:tc>
          <w:tcPr>
            <w:tcW w:w="960" w:type="dxa"/>
            <w:tcBorders>
              <w:top w:val="nil"/>
              <w:left w:val="nil"/>
              <w:bottom w:val="nil"/>
              <w:right w:val="nil"/>
            </w:tcBorders>
            <w:shd w:val="clear" w:color="000000" w:fill="FF66FF"/>
            <w:noWrap/>
            <w:vAlign w:val="bottom"/>
            <w:hideMark/>
          </w:tcPr>
          <w:p w14:paraId="37AEA670" w14:textId="77777777" w:rsidR="006F5195" w:rsidRPr="006F5195" w:rsidRDefault="006F5195" w:rsidP="006F5195">
            <w:pPr>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 </w:t>
            </w:r>
          </w:p>
        </w:tc>
        <w:tc>
          <w:tcPr>
            <w:tcW w:w="2155" w:type="dxa"/>
            <w:tcBorders>
              <w:top w:val="nil"/>
              <w:left w:val="nil"/>
              <w:bottom w:val="nil"/>
              <w:right w:val="nil"/>
            </w:tcBorders>
            <w:shd w:val="clear" w:color="auto" w:fill="auto"/>
            <w:noWrap/>
            <w:vAlign w:val="bottom"/>
            <w:hideMark/>
          </w:tcPr>
          <w:p w14:paraId="4233D88D" w14:textId="77777777" w:rsidR="006F5195" w:rsidRPr="006F5195" w:rsidRDefault="006F5195" w:rsidP="006F5195">
            <w:pPr>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Middle East</w:t>
            </w:r>
          </w:p>
        </w:tc>
      </w:tr>
      <w:tr w:rsidR="006F5195" w:rsidRPr="006F5195" w14:paraId="4F985676" w14:textId="77777777" w:rsidTr="006F5195">
        <w:trPr>
          <w:trHeight w:val="300"/>
        </w:trPr>
        <w:tc>
          <w:tcPr>
            <w:tcW w:w="1262" w:type="dxa"/>
            <w:tcBorders>
              <w:top w:val="nil"/>
              <w:left w:val="nil"/>
              <w:bottom w:val="nil"/>
              <w:right w:val="nil"/>
            </w:tcBorders>
            <w:shd w:val="clear" w:color="auto" w:fill="auto"/>
            <w:noWrap/>
            <w:vAlign w:val="bottom"/>
            <w:hideMark/>
          </w:tcPr>
          <w:p w14:paraId="68E4B4DB" w14:textId="77777777" w:rsidR="006F5195" w:rsidRPr="006F5195" w:rsidRDefault="006F5195" w:rsidP="006F5195">
            <w:pPr>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Latvia</w:t>
            </w:r>
          </w:p>
        </w:tc>
        <w:tc>
          <w:tcPr>
            <w:tcW w:w="1720" w:type="dxa"/>
            <w:tcBorders>
              <w:top w:val="nil"/>
              <w:left w:val="nil"/>
              <w:bottom w:val="nil"/>
              <w:right w:val="nil"/>
            </w:tcBorders>
            <w:shd w:val="clear" w:color="auto" w:fill="auto"/>
            <w:noWrap/>
            <w:vAlign w:val="bottom"/>
            <w:hideMark/>
          </w:tcPr>
          <w:p w14:paraId="28FB255A"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0.8</w:t>
            </w:r>
          </w:p>
        </w:tc>
        <w:tc>
          <w:tcPr>
            <w:tcW w:w="960" w:type="dxa"/>
            <w:tcBorders>
              <w:top w:val="nil"/>
              <w:left w:val="nil"/>
              <w:bottom w:val="nil"/>
              <w:right w:val="nil"/>
            </w:tcBorders>
            <w:shd w:val="clear" w:color="auto" w:fill="auto"/>
            <w:noWrap/>
            <w:vAlign w:val="bottom"/>
            <w:hideMark/>
          </w:tcPr>
          <w:p w14:paraId="45D4C7D6"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4</w:t>
            </w:r>
          </w:p>
        </w:tc>
        <w:tc>
          <w:tcPr>
            <w:tcW w:w="960" w:type="dxa"/>
            <w:tcBorders>
              <w:top w:val="nil"/>
              <w:left w:val="nil"/>
              <w:bottom w:val="nil"/>
              <w:right w:val="nil"/>
            </w:tcBorders>
            <w:shd w:val="clear" w:color="000000" w:fill="9933FF"/>
            <w:noWrap/>
            <w:vAlign w:val="bottom"/>
            <w:hideMark/>
          </w:tcPr>
          <w:p w14:paraId="0F0323ED"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4</w:t>
            </w:r>
          </w:p>
        </w:tc>
        <w:tc>
          <w:tcPr>
            <w:tcW w:w="960" w:type="dxa"/>
            <w:tcBorders>
              <w:top w:val="nil"/>
              <w:left w:val="nil"/>
              <w:bottom w:val="nil"/>
              <w:right w:val="nil"/>
            </w:tcBorders>
            <w:shd w:val="clear" w:color="auto" w:fill="auto"/>
            <w:noWrap/>
            <w:vAlign w:val="bottom"/>
            <w:hideMark/>
          </w:tcPr>
          <w:p w14:paraId="06860402"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p>
        </w:tc>
        <w:tc>
          <w:tcPr>
            <w:tcW w:w="960" w:type="dxa"/>
            <w:tcBorders>
              <w:top w:val="nil"/>
              <w:left w:val="nil"/>
              <w:bottom w:val="nil"/>
              <w:right w:val="nil"/>
            </w:tcBorders>
            <w:shd w:val="clear" w:color="000000" w:fill="FF0000"/>
            <w:noWrap/>
            <w:vAlign w:val="bottom"/>
            <w:hideMark/>
          </w:tcPr>
          <w:p w14:paraId="5E546A16" w14:textId="77777777" w:rsidR="006F5195" w:rsidRPr="006F5195" w:rsidRDefault="006F5195" w:rsidP="006F5195">
            <w:pPr>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 </w:t>
            </w:r>
          </w:p>
        </w:tc>
        <w:tc>
          <w:tcPr>
            <w:tcW w:w="2155" w:type="dxa"/>
            <w:tcBorders>
              <w:top w:val="nil"/>
              <w:left w:val="nil"/>
              <w:bottom w:val="nil"/>
              <w:right w:val="nil"/>
            </w:tcBorders>
            <w:shd w:val="clear" w:color="auto" w:fill="auto"/>
            <w:noWrap/>
            <w:vAlign w:val="bottom"/>
            <w:hideMark/>
          </w:tcPr>
          <w:p w14:paraId="6776B205" w14:textId="77777777" w:rsidR="006F5195" w:rsidRPr="006F5195" w:rsidRDefault="006F5195" w:rsidP="006F5195">
            <w:pPr>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East and Southeast Asia</w:t>
            </w:r>
          </w:p>
        </w:tc>
      </w:tr>
      <w:tr w:rsidR="006F5195" w:rsidRPr="006F5195" w14:paraId="36606056" w14:textId="77777777" w:rsidTr="006F5195">
        <w:trPr>
          <w:trHeight w:val="300"/>
        </w:trPr>
        <w:tc>
          <w:tcPr>
            <w:tcW w:w="1262" w:type="dxa"/>
            <w:tcBorders>
              <w:top w:val="nil"/>
              <w:left w:val="nil"/>
              <w:bottom w:val="nil"/>
              <w:right w:val="nil"/>
            </w:tcBorders>
            <w:shd w:val="clear" w:color="auto" w:fill="auto"/>
            <w:noWrap/>
            <w:vAlign w:val="bottom"/>
            <w:hideMark/>
          </w:tcPr>
          <w:p w14:paraId="2239D53F" w14:textId="77777777" w:rsidR="006F5195" w:rsidRPr="006F5195" w:rsidRDefault="006F5195" w:rsidP="006F5195">
            <w:pPr>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China</w:t>
            </w:r>
          </w:p>
        </w:tc>
        <w:tc>
          <w:tcPr>
            <w:tcW w:w="1720" w:type="dxa"/>
            <w:tcBorders>
              <w:top w:val="nil"/>
              <w:left w:val="nil"/>
              <w:bottom w:val="nil"/>
              <w:right w:val="nil"/>
            </w:tcBorders>
            <w:shd w:val="clear" w:color="auto" w:fill="auto"/>
            <w:noWrap/>
            <w:vAlign w:val="bottom"/>
            <w:hideMark/>
          </w:tcPr>
          <w:p w14:paraId="1FB68657"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0.77</w:t>
            </w:r>
          </w:p>
        </w:tc>
        <w:tc>
          <w:tcPr>
            <w:tcW w:w="960" w:type="dxa"/>
            <w:tcBorders>
              <w:top w:val="nil"/>
              <w:left w:val="nil"/>
              <w:bottom w:val="nil"/>
              <w:right w:val="nil"/>
            </w:tcBorders>
            <w:shd w:val="clear" w:color="auto" w:fill="auto"/>
            <w:noWrap/>
            <w:vAlign w:val="bottom"/>
            <w:hideMark/>
          </w:tcPr>
          <w:p w14:paraId="384C70C7"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5</w:t>
            </w:r>
          </w:p>
        </w:tc>
        <w:tc>
          <w:tcPr>
            <w:tcW w:w="960" w:type="dxa"/>
            <w:tcBorders>
              <w:top w:val="nil"/>
              <w:left w:val="nil"/>
              <w:bottom w:val="nil"/>
              <w:right w:val="nil"/>
            </w:tcBorders>
            <w:shd w:val="clear" w:color="000000" w:fill="9933FF"/>
            <w:noWrap/>
            <w:vAlign w:val="bottom"/>
            <w:hideMark/>
          </w:tcPr>
          <w:p w14:paraId="678F4C78"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5</w:t>
            </w:r>
          </w:p>
        </w:tc>
        <w:tc>
          <w:tcPr>
            <w:tcW w:w="960" w:type="dxa"/>
            <w:tcBorders>
              <w:top w:val="nil"/>
              <w:left w:val="nil"/>
              <w:bottom w:val="nil"/>
              <w:right w:val="nil"/>
            </w:tcBorders>
            <w:shd w:val="clear" w:color="auto" w:fill="auto"/>
            <w:noWrap/>
            <w:vAlign w:val="bottom"/>
            <w:hideMark/>
          </w:tcPr>
          <w:p w14:paraId="7F75910D"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p>
        </w:tc>
        <w:tc>
          <w:tcPr>
            <w:tcW w:w="960" w:type="dxa"/>
            <w:tcBorders>
              <w:top w:val="nil"/>
              <w:left w:val="nil"/>
              <w:bottom w:val="nil"/>
              <w:right w:val="nil"/>
            </w:tcBorders>
            <w:shd w:val="clear" w:color="000000" w:fill="92D050"/>
            <w:noWrap/>
            <w:vAlign w:val="bottom"/>
            <w:hideMark/>
          </w:tcPr>
          <w:p w14:paraId="5C4A8A6B" w14:textId="77777777" w:rsidR="006F5195" w:rsidRPr="006F5195" w:rsidRDefault="006F5195" w:rsidP="006F5195">
            <w:pPr>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 </w:t>
            </w:r>
          </w:p>
        </w:tc>
        <w:tc>
          <w:tcPr>
            <w:tcW w:w="2155" w:type="dxa"/>
            <w:tcBorders>
              <w:top w:val="nil"/>
              <w:left w:val="nil"/>
              <w:bottom w:val="nil"/>
              <w:right w:val="nil"/>
            </w:tcBorders>
            <w:shd w:val="clear" w:color="auto" w:fill="auto"/>
            <w:noWrap/>
            <w:vAlign w:val="bottom"/>
            <w:hideMark/>
          </w:tcPr>
          <w:p w14:paraId="32AD1DE3" w14:textId="77777777" w:rsidR="006F5195" w:rsidRPr="006F5195" w:rsidRDefault="006F5195" w:rsidP="006F5195">
            <w:pPr>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Central Asia</w:t>
            </w:r>
          </w:p>
        </w:tc>
      </w:tr>
      <w:tr w:rsidR="006F5195" w:rsidRPr="006F5195" w14:paraId="7A34115A" w14:textId="77777777" w:rsidTr="006F5195">
        <w:trPr>
          <w:trHeight w:val="300"/>
        </w:trPr>
        <w:tc>
          <w:tcPr>
            <w:tcW w:w="1262" w:type="dxa"/>
            <w:tcBorders>
              <w:top w:val="nil"/>
              <w:left w:val="nil"/>
              <w:bottom w:val="nil"/>
              <w:right w:val="nil"/>
            </w:tcBorders>
            <w:shd w:val="clear" w:color="auto" w:fill="auto"/>
            <w:noWrap/>
            <w:vAlign w:val="bottom"/>
            <w:hideMark/>
          </w:tcPr>
          <w:p w14:paraId="2A5C9909" w14:textId="77777777" w:rsidR="006F5195" w:rsidRPr="006F5195" w:rsidRDefault="006F5195" w:rsidP="006F5195">
            <w:pPr>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Estonia</w:t>
            </w:r>
          </w:p>
        </w:tc>
        <w:tc>
          <w:tcPr>
            <w:tcW w:w="1720" w:type="dxa"/>
            <w:tcBorders>
              <w:top w:val="nil"/>
              <w:left w:val="nil"/>
              <w:bottom w:val="nil"/>
              <w:right w:val="nil"/>
            </w:tcBorders>
            <w:shd w:val="clear" w:color="auto" w:fill="auto"/>
            <w:noWrap/>
            <w:vAlign w:val="bottom"/>
            <w:hideMark/>
          </w:tcPr>
          <w:p w14:paraId="3D67C749"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0.77</w:t>
            </w:r>
          </w:p>
        </w:tc>
        <w:tc>
          <w:tcPr>
            <w:tcW w:w="960" w:type="dxa"/>
            <w:tcBorders>
              <w:top w:val="nil"/>
              <w:left w:val="nil"/>
              <w:bottom w:val="nil"/>
              <w:right w:val="nil"/>
            </w:tcBorders>
            <w:shd w:val="clear" w:color="auto" w:fill="auto"/>
            <w:noWrap/>
            <w:vAlign w:val="bottom"/>
            <w:hideMark/>
          </w:tcPr>
          <w:p w14:paraId="51550D44"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6</w:t>
            </w:r>
          </w:p>
        </w:tc>
        <w:tc>
          <w:tcPr>
            <w:tcW w:w="960" w:type="dxa"/>
            <w:tcBorders>
              <w:top w:val="nil"/>
              <w:left w:val="nil"/>
              <w:bottom w:val="nil"/>
              <w:right w:val="nil"/>
            </w:tcBorders>
            <w:shd w:val="clear" w:color="000000" w:fill="FF0000"/>
            <w:noWrap/>
            <w:vAlign w:val="bottom"/>
            <w:hideMark/>
          </w:tcPr>
          <w:p w14:paraId="46EACA10"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1</w:t>
            </w:r>
          </w:p>
        </w:tc>
        <w:tc>
          <w:tcPr>
            <w:tcW w:w="960" w:type="dxa"/>
            <w:tcBorders>
              <w:top w:val="nil"/>
              <w:left w:val="nil"/>
              <w:bottom w:val="nil"/>
              <w:right w:val="nil"/>
            </w:tcBorders>
            <w:shd w:val="clear" w:color="auto" w:fill="auto"/>
            <w:noWrap/>
            <w:vAlign w:val="bottom"/>
            <w:hideMark/>
          </w:tcPr>
          <w:p w14:paraId="385691EB"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p>
        </w:tc>
        <w:tc>
          <w:tcPr>
            <w:tcW w:w="960" w:type="dxa"/>
            <w:tcBorders>
              <w:top w:val="nil"/>
              <w:left w:val="nil"/>
              <w:bottom w:val="nil"/>
              <w:right w:val="nil"/>
            </w:tcBorders>
            <w:shd w:val="clear" w:color="000000" w:fill="00B0F0"/>
            <w:noWrap/>
            <w:vAlign w:val="bottom"/>
            <w:hideMark/>
          </w:tcPr>
          <w:p w14:paraId="6C28B07F" w14:textId="77777777" w:rsidR="006F5195" w:rsidRPr="006F5195" w:rsidRDefault="006F5195" w:rsidP="006F5195">
            <w:pPr>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 </w:t>
            </w:r>
          </w:p>
        </w:tc>
        <w:tc>
          <w:tcPr>
            <w:tcW w:w="2155" w:type="dxa"/>
            <w:tcBorders>
              <w:top w:val="nil"/>
              <w:left w:val="nil"/>
              <w:bottom w:val="nil"/>
              <w:right w:val="nil"/>
            </w:tcBorders>
            <w:shd w:val="clear" w:color="auto" w:fill="auto"/>
            <w:noWrap/>
            <w:vAlign w:val="bottom"/>
            <w:hideMark/>
          </w:tcPr>
          <w:p w14:paraId="7007E6F4" w14:textId="77777777" w:rsidR="006F5195" w:rsidRPr="006F5195" w:rsidRDefault="006F5195" w:rsidP="006F5195">
            <w:pPr>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South Asia</w:t>
            </w:r>
          </w:p>
        </w:tc>
      </w:tr>
      <w:tr w:rsidR="006F5195" w:rsidRPr="006F5195" w14:paraId="5604F279" w14:textId="77777777" w:rsidTr="006F5195">
        <w:trPr>
          <w:trHeight w:val="300"/>
        </w:trPr>
        <w:tc>
          <w:tcPr>
            <w:tcW w:w="1262" w:type="dxa"/>
            <w:tcBorders>
              <w:top w:val="nil"/>
              <w:left w:val="nil"/>
              <w:bottom w:val="nil"/>
              <w:right w:val="nil"/>
            </w:tcBorders>
            <w:shd w:val="clear" w:color="auto" w:fill="auto"/>
            <w:noWrap/>
            <w:vAlign w:val="bottom"/>
            <w:hideMark/>
          </w:tcPr>
          <w:p w14:paraId="3A8AAD7F" w14:textId="77777777" w:rsidR="006F5195" w:rsidRPr="006F5195" w:rsidRDefault="006F5195" w:rsidP="006F5195">
            <w:pPr>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Bhutan</w:t>
            </w:r>
          </w:p>
        </w:tc>
        <w:tc>
          <w:tcPr>
            <w:tcW w:w="1720" w:type="dxa"/>
            <w:tcBorders>
              <w:top w:val="nil"/>
              <w:left w:val="nil"/>
              <w:bottom w:val="nil"/>
              <w:right w:val="nil"/>
            </w:tcBorders>
            <w:shd w:val="clear" w:color="auto" w:fill="auto"/>
            <w:noWrap/>
            <w:vAlign w:val="bottom"/>
            <w:hideMark/>
          </w:tcPr>
          <w:p w14:paraId="752EA817"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0.76</w:t>
            </w:r>
          </w:p>
        </w:tc>
        <w:tc>
          <w:tcPr>
            <w:tcW w:w="960" w:type="dxa"/>
            <w:tcBorders>
              <w:top w:val="nil"/>
              <w:left w:val="nil"/>
              <w:bottom w:val="nil"/>
              <w:right w:val="nil"/>
            </w:tcBorders>
            <w:shd w:val="clear" w:color="auto" w:fill="auto"/>
            <w:noWrap/>
            <w:vAlign w:val="bottom"/>
            <w:hideMark/>
          </w:tcPr>
          <w:p w14:paraId="19F37B16"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7</w:t>
            </w:r>
          </w:p>
        </w:tc>
        <w:tc>
          <w:tcPr>
            <w:tcW w:w="960" w:type="dxa"/>
            <w:tcBorders>
              <w:top w:val="nil"/>
              <w:left w:val="nil"/>
              <w:bottom w:val="nil"/>
              <w:right w:val="nil"/>
            </w:tcBorders>
            <w:shd w:val="clear" w:color="000000" w:fill="00B0F0"/>
            <w:noWrap/>
            <w:vAlign w:val="bottom"/>
            <w:hideMark/>
          </w:tcPr>
          <w:p w14:paraId="2CC5B0DE"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1</w:t>
            </w:r>
          </w:p>
        </w:tc>
        <w:tc>
          <w:tcPr>
            <w:tcW w:w="960" w:type="dxa"/>
            <w:tcBorders>
              <w:top w:val="nil"/>
              <w:left w:val="nil"/>
              <w:bottom w:val="nil"/>
              <w:right w:val="nil"/>
            </w:tcBorders>
            <w:shd w:val="clear" w:color="auto" w:fill="auto"/>
            <w:noWrap/>
            <w:vAlign w:val="bottom"/>
            <w:hideMark/>
          </w:tcPr>
          <w:p w14:paraId="371EFF21"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p>
        </w:tc>
        <w:tc>
          <w:tcPr>
            <w:tcW w:w="960" w:type="dxa"/>
            <w:tcBorders>
              <w:top w:val="nil"/>
              <w:left w:val="nil"/>
              <w:bottom w:val="nil"/>
              <w:right w:val="nil"/>
            </w:tcBorders>
            <w:shd w:val="clear" w:color="auto" w:fill="auto"/>
            <w:noWrap/>
            <w:vAlign w:val="bottom"/>
            <w:hideMark/>
          </w:tcPr>
          <w:p w14:paraId="3B2E5D98" w14:textId="77777777" w:rsidR="006F5195" w:rsidRPr="006F5195" w:rsidRDefault="006F5195" w:rsidP="006F5195">
            <w:pPr>
              <w:rPr>
                <w:rFonts w:ascii="Times New Roman" w:eastAsia="Times New Roman" w:hAnsi="Times New Roman" w:cs="Times New Roman"/>
                <w:sz w:val="16"/>
                <w:szCs w:val="16"/>
                <w:lang w:eastAsia="en-US"/>
              </w:rPr>
            </w:pPr>
          </w:p>
        </w:tc>
        <w:tc>
          <w:tcPr>
            <w:tcW w:w="2155" w:type="dxa"/>
            <w:tcBorders>
              <w:top w:val="nil"/>
              <w:left w:val="nil"/>
              <w:bottom w:val="nil"/>
              <w:right w:val="nil"/>
            </w:tcBorders>
            <w:shd w:val="clear" w:color="auto" w:fill="auto"/>
            <w:noWrap/>
            <w:vAlign w:val="bottom"/>
            <w:hideMark/>
          </w:tcPr>
          <w:p w14:paraId="7CC96A6E" w14:textId="77777777" w:rsidR="006F5195" w:rsidRPr="006F5195" w:rsidRDefault="006F5195" w:rsidP="006F5195">
            <w:pPr>
              <w:rPr>
                <w:rFonts w:ascii="Times New Roman" w:eastAsia="Times New Roman" w:hAnsi="Times New Roman" w:cs="Times New Roman"/>
                <w:sz w:val="16"/>
                <w:szCs w:val="16"/>
                <w:lang w:eastAsia="en-US"/>
              </w:rPr>
            </w:pPr>
          </w:p>
        </w:tc>
      </w:tr>
      <w:tr w:rsidR="006F5195" w:rsidRPr="006F5195" w14:paraId="22B5711E" w14:textId="77777777" w:rsidTr="006F5195">
        <w:trPr>
          <w:trHeight w:val="300"/>
        </w:trPr>
        <w:tc>
          <w:tcPr>
            <w:tcW w:w="1262" w:type="dxa"/>
            <w:tcBorders>
              <w:top w:val="nil"/>
              <w:left w:val="nil"/>
              <w:bottom w:val="nil"/>
              <w:right w:val="nil"/>
            </w:tcBorders>
            <w:shd w:val="clear" w:color="auto" w:fill="auto"/>
            <w:noWrap/>
            <w:vAlign w:val="bottom"/>
            <w:hideMark/>
          </w:tcPr>
          <w:p w14:paraId="16D6F72F" w14:textId="77777777" w:rsidR="006F5195" w:rsidRPr="006F5195" w:rsidRDefault="006F5195" w:rsidP="006F5195">
            <w:pPr>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Bulgaria</w:t>
            </w:r>
          </w:p>
        </w:tc>
        <w:tc>
          <w:tcPr>
            <w:tcW w:w="1720" w:type="dxa"/>
            <w:tcBorders>
              <w:top w:val="nil"/>
              <w:left w:val="nil"/>
              <w:bottom w:val="nil"/>
              <w:right w:val="nil"/>
            </w:tcBorders>
            <w:shd w:val="clear" w:color="auto" w:fill="auto"/>
            <w:noWrap/>
            <w:vAlign w:val="bottom"/>
            <w:hideMark/>
          </w:tcPr>
          <w:p w14:paraId="4FD576C7"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0.72</w:t>
            </w:r>
          </w:p>
        </w:tc>
        <w:tc>
          <w:tcPr>
            <w:tcW w:w="960" w:type="dxa"/>
            <w:tcBorders>
              <w:top w:val="nil"/>
              <w:left w:val="nil"/>
              <w:bottom w:val="nil"/>
              <w:right w:val="nil"/>
            </w:tcBorders>
            <w:shd w:val="clear" w:color="auto" w:fill="auto"/>
            <w:noWrap/>
            <w:vAlign w:val="bottom"/>
            <w:hideMark/>
          </w:tcPr>
          <w:p w14:paraId="4B3A8CAE"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8</w:t>
            </w:r>
          </w:p>
        </w:tc>
        <w:tc>
          <w:tcPr>
            <w:tcW w:w="960" w:type="dxa"/>
            <w:tcBorders>
              <w:top w:val="nil"/>
              <w:left w:val="nil"/>
              <w:bottom w:val="nil"/>
              <w:right w:val="nil"/>
            </w:tcBorders>
            <w:shd w:val="clear" w:color="000000" w:fill="9933FF"/>
            <w:noWrap/>
            <w:vAlign w:val="bottom"/>
            <w:hideMark/>
          </w:tcPr>
          <w:p w14:paraId="2033C7A1"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6</w:t>
            </w:r>
          </w:p>
        </w:tc>
        <w:tc>
          <w:tcPr>
            <w:tcW w:w="960" w:type="dxa"/>
            <w:tcBorders>
              <w:top w:val="nil"/>
              <w:left w:val="nil"/>
              <w:bottom w:val="nil"/>
              <w:right w:val="nil"/>
            </w:tcBorders>
            <w:shd w:val="clear" w:color="auto" w:fill="auto"/>
            <w:noWrap/>
            <w:vAlign w:val="bottom"/>
            <w:hideMark/>
          </w:tcPr>
          <w:p w14:paraId="7D7E2BD9"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p>
        </w:tc>
        <w:tc>
          <w:tcPr>
            <w:tcW w:w="960" w:type="dxa"/>
            <w:tcBorders>
              <w:top w:val="nil"/>
              <w:left w:val="nil"/>
              <w:bottom w:val="nil"/>
              <w:right w:val="nil"/>
            </w:tcBorders>
            <w:shd w:val="clear" w:color="auto" w:fill="auto"/>
            <w:noWrap/>
            <w:vAlign w:val="bottom"/>
            <w:hideMark/>
          </w:tcPr>
          <w:p w14:paraId="6C652528" w14:textId="77777777" w:rsidR="006F5195" w:rsidRPr="006F5195" w:rsidRDefault="006F5195" w:rsidP="006F5195">
            <w:pPr>
              <w:rPr>
                <w:rFonts w:ascii="Times New Roman" w:eastAsia="Times New Roman" w:hAnsi="Times New Roman" w:cs="Times New Roman"/>
                <w:sz w:val="16"/>
                <w:szCs w:val="16"/>
                <w:lang w:eastAsia="en-US"/>
              </w:rPr>
            </w:pPr>
          </w:p>
        </w:tc>
        <w:tc>
          <w:tcPr>
            <w:tcW w:w="2155" w:type="dxa"/>
            <w:tcBorders>
              <w:top w:val="nil"/>
              <w:left w:val="nil"/>
              <w:bottom w:val="nil"/>
              <w:right w:val="nil"/>
            </w:tcBorders>
            <w:shd w:val="clear" w:color="auto" w:fill="auto"/>
            <w:noWrap/>
            <w:vAlign w:val="bottom"/>
            <w:hideMark/>
          </w:tcPr>
          <w:p w14:paraId="7F4F5D26" w14:textId="77777777" w:rsidR="006F5195" w:rsidRPr="006F5195" w:rsidRDefault="006F5195" w:rsidP="006F5195">
            <w:pPr>
              <w:rPr>
                <w:rFonts w:ascii="Times New Roman" w:eastAsia="Times New Roman" w:hAnsi="Times New Roman" w:cs="Times New Roman"/>
                <w:sz w:val="16"/>
                <w:szCs w:val="16"/>
                <w:lang w:eastAsia="en-US"/>
              </w:rPr>
            </w:pPr>
          </w:p>
        </w:tc>
      </w:tr>
      <w:tr w:rsidR="006F5195" w:rsidRPr="006F5195" w14:paraId="3E0A7E8C" w14:textId="77777777" w:rsidTr="006F5195">
        <w:trPr>
          <w:trHeight w:val="300"/>
        </w:trPr>
        <w:tc>
          <w:tcPr>
            <w:tcW w:w="1262" w:type="dxa"/>
            <w:tcBorders>
              <w:top w:val="nil"/>
              <w:left w:val="nil"/>
              <w:bottom w:val="nil"/>
              <w:right w:val="nil"/>
            </w:tcBorders>
            <w:shd w:val="clear" w:color="auto" w:fill="auto"/>
            <w:noWrap/>
            <w:vAlign w:val="bottom"/>
            <w:hideMark/>
          </w:tcPr>
          <w:p w14:paraId="25C15E8C" w14:textId="77777777" w:rsidR="006F5195" w:rsidRPr="006F5195" w:rsidRDefault="006F5195" w:rsidP="006F5195">
            <w:pPr>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Croatia</w:t>
            </w:r>
          </w:p>
        </w:tc>
        <w:tc>
          <w:tcPr>
            <w:tcW w:w="1720" w:type="dxa"/>
            <w:tcBorders>
              <w:top w:val="nil"/>
              <w:left w:val="nil"/>
              <w:bottom w:val="nil"/>
              <w:right w:val="nil"/>
            </w:tcBorders>
            <w:shd w:val="clear" w:color="auto" w:fill="auto"/>
            <w:noWrap/>
            <w:vAlign w:val="bottom"/>
            <w:hideMark/>
          </w:tcPr>
          <w:p w14:paraId="0654E1C0"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0.71</w:t>
            </w:r>
          </w:p>
        </w:tc>
        <w:tc>
          <w:tcPr>
            <w:tcW w:w="960" w:type="dxa"/>
            <w:tcBorders>
              <w:top w:val="nil"/>
              <w:left w:val="nil"/>
              <w:bottom w:val="nil"/>
              <w:right w:val="nil"/>
            </w:tcBorders>
            <w:shd w:val="clear" w:color="auto" w:fill="auto"/>
            <w:noWrap/>
            <w:vAlign w:val="bottom"/>
            <w:hideMark/>
          </w:tcPr>
          <w:p w14:paraId="016541C5"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9</w:t>
            </w:r>
          </w:p>
        </w:tc>
        <w:tc>
          <w:tcPr>
            <w:tcW w:w="960" w:type="dxa"/>
            <w:tcBorders>
              <w:top w:val="nil"/>
              <w:left w:val="nil"/>
              <w:bottom w:val="nil"/>
              <w:right w:val="nil"/>
            </w:tcBorders>
            <w:shd w:val="clear" w:color="000000" w:fill="9933FF"/>
            <w:noWrap/>
            <w:vAlign w:val="bottom"/>
            <w:hideMark/>
          </w:tcPr>
          <w:p w14:paraId="2498CCD4"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7</w:t>
            </w:r>
          </w:p>
        </w:tc>
        <w:tc>
          <w:tcPr>
            <w:tcW w:w="960" w:type="dxa"/>
            <w:tcBorders>
              <w:top w:val="nil"/>
              <w:left w:val="nil"/>
              <w:bottom w:val="nil"/>
              <w:right w:val="nil"/>
            </w:tcBorders>
            <w:shd w:val="clear" w:color="auto" w:fill="auto"/>
            <w:noWrap/>
            <w:vAlign w:val="bottom"/>
            <w:hideMark/>
          </w:tcPr>
          <w:p w14:paraId="14F6A594"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p>
        </w:tc>
        <w:tc>
          <w:tcPr>
            <w:tcW w:w="960" w:type="dxa"/>
            <w:tcBorders>
              <w:top w:val="nil"/>
              <w:left w:val="nil"/>
              <w:bottom w:val="nil"/>
              <w:right w:val="nil"/>
            </w:tcBorders>
            <w:shd w:val="clear" w:color="auto" w:fill="auto"/>
            <w:noWrap/>
            <w:vAlign w:val="bottom"/>
            <w:hideMark/>
          </w:tcPr>
          <w:p w14:paraId="553AE576" w14:textId="77777777" w:rsidR="006F5195" w:rsidRPr="006F5195" w:rsidRDefault="006F5195" w:rsidP="006F5195">
            <w:pPr>
              <w:rPr>
                <w:rFonts w:ascii="Times New Roman" w:eastAsia="Times New Roman" w:hAnsi="Times New Roman" w:cs="Times New Roman"/>
                <w:sz w:val="16"/>
                <w:szCs w:val="16"/>
                <w:lang w:eastAsia="en-US"/>
              </w:rPr>
            </w:pPr>
          </w:p>
        </w:tc>
        <w:tc>
          <w:tcPr>
            <w:tcW w:w="2155" w:type="dxa"/>
            <w:tcBorders>
              <w:top w:val="nil"/>
              <w:left w:val="nil"/>
              <w:bottom w:val="nil"/>
              <w:right w:val="nil"/>
            </w:tcBorders>
            <w:shd w:val="clear" w:color="auto" w:fill="auto"/>
            <w:noWrap/>
            <w:vAlign w:val="bottom"/>
            <w:hideMark/>
          </w:tcPr>
          <w:p w14:paraId="4F81B506" w14:textId="77777777" w:rsidR="006F5195" w:rsidRPr="006F5195" w:rsidRDefault="006F5195" w:rsidP="006F5195">
            <w:pPr>
              <w:rPr>
                <w:rFonts w:ascii="Times New Roman" w:eastAsia="Times New Roman" w:hAnsi="Times New Roman" w:cs="Times New Roman"/>
                <w:sz w:val="16"/>
                <w:szCs w:val="16"/>
                <w:lang w:eastAsia="en-US"/>
              </w:rPr>
            </w:pPr>
          </w:p>
        </w:tc>
      </w:tr>
      <w:tr w:rsidR="006F5195" w:rsidRPr="006F5195" w14:paraId="27E6589C" w14:textId="77777777" w:rsidTr="006F5195">
        <w:trPr>
          <w:trHeight w:val="300"/>
        </w:trPr>
        <w:tc>
          <w:tcPr>
            <w:tcW w:w="1262" w:type="dxa"/>
            <w:tcBorders>
              <w:top w:val="nil"/>
              <w:left w:val="nil"/>
              <w:bottom w:val="nil"/>
              <w:right w:val="nil"/>
            </w:tcBorders>
            <w:shd w:val="clear" w:color="auto" w:fill="auto"/>
            <w:noWrap/>
            <w:vAlign w:val="bottom"/>
            <w:hideMark/>
          </w:tcPr>
          <w:p w14:paraId="33A592C2" w14:textId="77777777" w:rsidR="006F5195" w:rsidRPr="006F5195" w:rsidRDefault="006F5195" w:rsidP="006F5195">
            <w:pPr>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Georgia</w:t>
            </w:r>
          </w:p>
        </w:tc>
        <w:tc>
          <w:tcPr>
            <w:tcW w:w="1720" w:type="dxa"/>
            <w:tcBorders>
              <w:top w:val="nil"/>
              <w:left w:val="nil"/>
              <w:bottom w:val="nil"/>
              <w:right w:val="nil"/>
            </w:tcBorders>
            <w:shd w:val="clear" w:color="auto" w:fill="auto"/>
            <w:noWrap/>
            <w:vAlign w:val="bottom"/>
            <w:hideMark/>
          </w:tcPr>
          <w:p w14:paraId="71FBE468"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0.71</w:t>
            </w:r>
          </w:p>
        </w:tc>
        <w:tc>
          <w:tcPr>
            <w:tcW w:w="960" w:type="dxa"/>
            <w:tcBorders>
              <w:top w:val="nil"/>
              <w:left w:val="nil"/>
              <w:bottom w:val="nil"/>
              <w:right w:val="nil"/>
            </w:tcBorders>
            <w:shd w:val="clear" w:color="auto" w:fill="auto"/>
            <w:noWrap/>
            <w:vAlign w:val="bottom"/>
            <w:hideMark/>
          </w:tcPr>
          <w:p w14:paraId="67765201"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10</w:t>
            </w:r>
          </w:p>
        </w:tc>
        <w:tc>
          <w:tcPr>
            <w:tcW w:w="960" w:type="dxa"/>
            <w:tcBorders>
              <w:top w:val="nil"/>
              <w:left w:val="nil"/>
              <w:bottom w:val="nil"/>
              <w:right w:val="nil"/>
            </w:tcBorders>
            <w:shd w:val="clear" w:color="000000" w:fill="9933FF"/>
            <w:noWrap/>
            <w:vAlign w:val="bottom"/>
            <w:hideMark/>
          </w:tcPr>
          <w:p w14:paraId="4134E3AE"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8</w:t>
            </w:r>
          </w:p>
        </w:tc>
        <w:tc>
          <w:tcPr>
            <w:tcW w:w="960" w:type="dxa"/>
            <w:tcBorders>
              <w:top w:val="nil"/>
              <w:left w:val="nil"/>
              <w:bottom w:val="nil"/>
              <w:right w:val="nil"/>
            </w:tcBorders>
            <w:shd w:val="clear" w:color="auto" w:fill="auto"/>
            <w:noWrap/>
            <w:vAlign w:val="bottom"/>
            <w:hideMark/>
          </w:tcPr>
          <w:p w14:paraId="250F5298"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p>
        </w:tc>
        <w:tc>
          <w:tcPr>
            <w:tcW w:w="960" w:type="dxa"/>
            <w:tcBorders>
              <w:top w:val="nil"/>
              <w:left w:val="nil"/>
              <w:bottom w:val="nil"/>
              <w:right w:val="nil"/>
            </w:tcBorders>
            <w:shd w:val="clear" w:color="auto" w:fill="auto"/>
            <w:noWrap/>
            <w:vAlign w:val="bottom"/>
            <w:hideMark/>
          </w:tcPr>
          <w:p w14:paraId="57E05687" w14:textId="77777777" w:rsidR="006F5195" w:rsidRPr="006F5195" w:rsidRDefault="006F5195" w:rsidP="006F5195">
            <w:pPr>
              <w:rPr>
                <w:rFonts w:ascii="Times New Roman" w:eastAsia="Times New Roman" w:hAnsi="Times New Roman" w:cs="Times New Roman"/>
                <w:sz w:val="16"/>
                <w:szCs w:val="16"/>
                <w:lang w:eastAsia="en-US"/>
              </w:rPr>
            </w:pPr>
          </w:p>
        </w:tc>
        <w:tc>
          <w:tcPr>
            <w:tcW w:w="2155" w:type="dxa"/>
            <w:tcBorders>
              <w:top w:val="nil"/>
              <w:left w:val="nil"/>
              <w:bottom w:val="nil"/>
              <w:right w:val="nil"/>
            </w:tcBorders>
            <w:shd w:val="clear" w:color="auto" w:fill="auto"/>
            <w:noWrap/>
            <w:vAlign w:val="bottom"/>
            <w:hideMark/>
          </w:tcPr>
          <w:p w14:paraId="5464538E" w14:textId="77777777" w:rsidR="006F5195" w:rsidRPr="006F5195" w:rsidRDefault="006F5195" w:rsidP="006F5195">
            <w:pPr>
              <w:rPr>
                <w:rFonts w:ascii="Times New Roman" w:eastAsia="Times New Roman" w:hAnsi="Times New Roman" w:cs="Times New Roman"/>
                <w:sz w:val="16"/>
                <w:szCs w:val="16"/>
                <w:lang w:eastAsia="en-US"/>
              </w:rPr>
            </w:pPr>
          </w:p>
        </w:tc>
      </w:tr>
      <w:tr w:rsidR="006F5195" w:rsidRPr="006F5195" w14:paraId="1ECE0118" w14:textId="77777777" w:rsidTr="006F5195">
        <w:trPr>
          <w:trHeight w:val="300"/>
        </w:trPr>
        <w:tc>
          <w:tcPr>
            <w:tcW w:w="1262" w:type="dxa"/>
            <w:tcBorders>
              <w:top w:val="nil"/>
              <w:left w:val="nil"/>
              <w:bottom w:val="nil"/>
              <w:right w:val="nil"/>
            </w:tcBorders>
            <w:shd w:val="clear" w:color="auto" w:fill="auto"/>
            <w:noWrap/>
            <w:vAlign w:val="bottom"/>
            <w:hideMark/>
          </w:tcPr>
          <w:p w14:paraId="4AE23356" w14:textId="77777777" w:rsidR="006F5195" w:rsidRPr="006F5195" w:rsidRDefault="006F5195" w:rsidP="006F5195">
            <w:pPr>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Czech</w:t>
            </w:r>
          </w:p>
        </w:tc>
        <w:tc>
          <w:tcPr>
            <w:tcW w:w="1720" w:type="dxa"/>
            <w:tcBorders>
              <w:top w:val="nil"/>
              <w:left w:val="nil"/>
              <w:bottom w:val="nil"/>
              <w:right w:val="nil"/>
            </w:tcBorders>
            <w:shd w:val="clear" w:color="auto" w:fill="auto"/>
            <w:noWrap/>
            <w:vAlign w:val="bottom"/>
            <w:hideMark/>
          </w:tcPr>
          <w:p w14:paraId="62D83BD6"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0.68</w:t>
            </w:r>
          </w:p>
        </w:tc>
        <w:tc>
          <w:tcPr>
            <w:tcW w:w="960" w:type="dxa"/>
            <w:tcBorders>
              <w:top w:val="nil"/>
              <w:left w:val="nil"/>
              <w:bottom w:val="nil"/>
              <w:right w:val="nil"/>
            </w:tcBorders>
            <w:shd w:val="clear" w:color="auto" w:fill="auto"/>
            <w:noWrap/>
            <w:vAlign w:val="bottom"/>
            <w:hideMark/>
          </w:tcPr>
          <w:p w14:paraId="1C7C7987"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11</w:t>
            </w:r>
          </w:p>
        </w:tc>
        <w:tc>
          <w:tcPr>
            <w:tcW w:w="960" w:type="dxa"/>
            <w:tcBorders>
              <w:top w:val="nil"/>
              <w:left w:val="nil"/>
              <w:bottom w:val="nil"/>
              <w:right w:val="nil"/>
            </w:tcBorders>
            <w:shd w:val="clear" w:color="000000" w:fill="9933FF"/>
            <w:noWrap/>
            <w:vAlign w:val="bottom"/>
            <w:hideMark/>
          </w:tcPr>
          <w:p w14:paraId="6E4F0263"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9</w:t>
            </w:r>
          </w:p>
        </w:tc>
        <w:tc>
          <w:tcPr>
            <w:tcW w:w="960" w:type="dxa"/>
            <w:tcBorders>
              <w:top w:val="nil"/>
              <w:left w:val="nil"/>
              <w:bottom w:val="nil"/>
              <w:right w:val="nil"/>
            </w:tcBorders>
            <w:shd w:val="clear" w:color="auto" w:fill="auto"/>
            <w:noWrap/>
            <w:vAlign w:val="bottom"/>
            <w:hideMark/>
          </w:tcPr>
          <w:p w14:paraId="681B81B4"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p>
        </w:tc>
        <w:tc>
          <w:tcPr>
            <w:tcW w:w="960" w:type="dxa"/>
            <w:tcBorders>
              <w:top w:val="nil"/>
              <w:left w:val="nil"/>
              <w:bottom w:val="nil"/>
              <w:right w:val="nil"/>
            </w:tcBorders>
            <w:shd w:val="clear" w:color="auto" w:fill="auto"/>
            <w:noWrap/>
            <w:vAlign w:val="bottom"/>
            <w:hideMark/>
          </w:tcPr>
          <w:p w14:paraId="024BCC68" w14:textId="77777777" w:rsidR="006F5195" w:rsidRPr="006F5195" w:rsidRDefault="006F5195" w:rsidP="006F5195">
            <w:pPr>
              <w:rPr>
                <w:rFonts w:ascii="Times New Roman" w:eastAsia="Times New Roman" w:hAnsi="Times New Roman" w:cs="Times New Roman"/>
                <w:sz w:val="16"/>
                <w:szCs w:val="16"/>
                <w:lang w:eastAsia="en-US"/>
              </w:rPr>
            </w:pPr>
          </w:p>
        </w:tc>
        <w:tc>
          <w:tcPr>
            <w:tcW w:w="2155" w:type="dxa"/>
            <w:tcBorders>
              <w:top w:val="nil"/>
              <w:left w:val="nil"/>
              <w:bottom w:val="nil"/>
              <w:right w:val="nil"/>
            </w:tcBorders>
            <w:shd w:val="clear" w:color="auto" w:fill="auto"/>
            <w:noWrap/>
            <w:vAlign w:val="bottom"/>
            <w:hideMark/>
          </w:tcPr>
          <w:p w14:paraId="30ED687B" w14:textId="77777777" w:rsidR="006F5195" w:rsidRPr="006F5195" w:rsidRDefault="006F5195" w:rsidP="006F5195">
            <w:pPr>
              <w:rPr>
                <w:rFonts w:ascii="Times New Roman" w:eastAsia="Times New Roman" w:hAnsi="Times New Roman" w:cs="Times New Roman"/>
                <w:sz w:val="16"/>
                <w:szCs w:val="16"/>
                <w:lang w:eastAsia="en-US"/>
              </w:rPr>
            </w:pPr>
          </w:p>
        </w:tc>
      </w:tr>
      <w:tr w:rsidR="006F5195" w:rsidRPr="006F5195" w14:paraId="0D35ADBE" w14:textId="77777777" w:rsidTr="006F5195">
        <w:trPr>
          <w:trHeight w:val="300"/>
        </w:trPr>
        <w:tc>
          <w:tcPr>
            <w:tcW w:w="1262" w:type="dxa"/>
            <w:tcBorders>
              <w:top w:val="nil"/>
              <w:left w:val="nil"/>
              <w:bottom w:val="nil"/>
              <w:right w:val="nil"/>
            </w:tcBorders>
            <w:shd w:val="clear" w:color="auto" w:fill="auto"/>
            <w:noWrap/>
            <w:vAlign w:val="bottom"/>
            <w:hideMark/>
          </w:tcPr>
          <w:p w14:paraId="600CA7FE" w14:textId="77777777" w:rsidR="006F5195" w:rsidRPr="006F5195" w:rsidRDefault="006F5195" w:rsidP="006F5195">
            <w:pPr>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Slovenia</w:t>
            </w:r>
          </w:p>
        </w:tc>
        <w:tc>
          <w:tcPr>
            <w:tcW w:w="1720" w:type="dxa"/>
            <w:tcBorders>
              <w:top w:val="nil"/>
              <w:left w:val="nil"/>
              <w:bottom w:val="nil"/>
              <w:right w:val="nil"/>
            </w:tcBorders>
            <w:shd w:val="clear" w:color="auto" w:fill="auto"/>
            <w:noWrap/>
            <w:vAlign w:val="bottom"/>
            <w:hideMark/>
          </w:tcPr>
          <w:p w14:paraId="6095B6E7"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0.64</w:t>
            </w:r>
          </w:p>
        </w:tc>
        <w:tc>
          <w:tcPr>
            <w:tcW w:w="960" w:type="dxa"/>
            <w:tcBorders>
              <w:top w:val="nil"/>
              <w:left w:val="nil"/>
              <w:bottom w:val="nil"/>
              <w:right w:val="nil"/>
            </w:tcBorders>
            <w:shd w:val="clear" w:color="auto" w:fill="auto"/>
            <w:noWrap/>
            <w:vAlign w:val="bottom"/>
            <w:hideMark/>
          </w:tcPr>
          <w:p w14:paraId="6A96B0E1"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12</w:t>
            </w:r>
          </w:p>
        </w:tc>
        <w:tc>
          <w:tcPr>
            <w:tcW w:w="960" w:type="dxa"/>
            <w:tcBorders>
              <w:top w:val="nil"/>
              <w:left w:val="nil"/>
              <w:bottom w:val="nil"/>
              <w:right w:val="nil"/>
            </w:tcBorders>
            <w:shd w:val="clear" w:color="000000" w:fill="9933FF"/>
            <w:noWrap/>
            <w:vAlign w:val="bottom"/>
            <w:hideMark/>
          </w:tcPr>
          <w:p w14:paraId="320C9655"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10</w:t>
            </w:r>
          </w:p>
        </w:tc>
        <w:tc>
          <w:tcPr>
            <w:tcW w:w="960" w:type="dxa"/>
            <w:tcBorders>
              <w:top w:val="nil"/>
              <w:left w:val="nil"/>
              <w:bottom w:val="nil"/>
              <w:right w:val="nil"/>
            </w:tcBorders>
            <w:shd w:val="clear" w:color="auto" w:fill="auto"/>
            <w:noWrap/>
            <w:vAlign w:val="bottom"/>
            <w:hideMark/>
          </w:tcPr>
          <w:p w14:paraId="27F0189E"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p>
        </w:tc>
        <w:tc>
          <w:tcPr>
            <w:tcW w:w="960" w:type="dxa"/>
            <w:tcBorders>
              <w:top w:val="nil"/>
              <w:left w:val="nil"/>
              <w:bottom w:val="nil"/>
              <w:right w:val="nil"/>
            </w:tcBorders>
            <w:shd w:val="clear" w:color="auto" w:fill="auto"/>
            <w:noWrap/>
            <w:vAlign w:val="bottom"/>
            <w:hideMark/>
          </w:tcPr>
          <w:p w14:paraId="40ED21CA" w14:textId="77777777" w:rsidR="006F5195" w:rsidRPr="006F5195" w:rsidRDefault="006F5195" w:rsidP="006F5195">
            <w:pPr>
              <w:rPr>
                <w:rFonts w:ascii="Times New Roman" w:eastAsia="Times New Roman" w:hAnsi="Times New Roman" w:cs="Times New Roman"/>
                <w:sz w:val="16"/>
                <w:szCs w:val="16"/>
                <w:lang w:eastAsia="en-US"/>
              </w:rPr>
            </w:pPr>
          </w:p>
        </w:tc>
        <w:tc>
          <w:tcPr>
            <w:tcW w:w="2155" w:type="dxa"/>
            <w:tcBorders>
              <w:top w:val="nil"/>
              <w:left w:val="nil"/>
              <w:bottom w:val="nil"/>
              <w:right w:val="nil"/>
            </w:tcBorders>
            <w:shd w:val="clear" w:color="auto" w:fill="auto"/>
            <w:noWrap/>
            <w:vAlign w:val="bottom"/>
            <w:hideMark/>
          </w:tcPr>
          <w:p w14:paraId="64362BA8" w14:textId="77777777" w:rsidR="006F5195" w:rsidRPr="006F5195" w:rsidRDefault="006F5195" w:rsidP="006F5195">
            <w:pPr>
              <w:rPr>
                <w:rFonts w:ascii="Times New Roman" w:eastAsia="Times New Roman" w:hAnsi="Times New Roman" w:cs="Times New Roman"/>
                <w:sz w:val="16"/>
                <w:szCs w:val="16"/>
                <w:lang w:eastAsia="en-US"/>
              </w:rPr>
            </w:pPr>
          </w:p>
        </w:tc>
      </w:tr>
      <w:tr w:rsidR="006F5195" w:rsidRPr="006F5195" w14:paraId="2A5D7E72" w14:textId="77777777" w:rsidTr="006F5195">
        <w:trPr>
          <w:trHeight w:val="300"/>
        </w:trPr>
        <w:tc>
          <w:tcPr>
            <w:tcW w:w="1262" w:type="dxa"/>
            <w:tcBorders>
              <w:top w:val="nil"/>
              <w:left w:val="nil"/>
              <w:bottom w:val="nil"/>
              <w:right w:val="nil"/>
            </w:tcBorders>
            <w:shd w:val="clear" w:color="auto" w:fill="auto"/>
            <w:noWrap/>
            <w:vAlign w:val="bottom"/>
            <w:hideMark/>
          </w:tcPr>
          <w:p w14:paraId="5F57001A" w14:textId="77777777" w:rsidR="006F5195" w:rsidRPr="006F5195" w:rsidRDefault="006F5195" w:rsidP="006F5195">
            <w:pPr>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Israel</w:t>
            </w:r>
          </w:p>
        </w:tc>
        <w:tc>
          <w:tcPr>
            <w:tcW w:w="1720" w:type="dxa"/>
            <w:tcBorders>
              <w:top w:val="nil"/>
              <w:left w:val="nil"/>
              <w:bottom w:val="nil"/>
              <w:right w:val="nil"/>
            </w:tcBorders>
            <w:shd w:val="clear" w:color="auto" w:fill="auto"/>
            <w:noWrap/>
            <w:vAlign w:val="bottom"/>
            <w:hideMark/>
          </w:tcPr>
          <w:p w14:paraId="27ABDA7C"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0.6</w:t>
            </w:r>
          </w:p>
        </w:tc>
        <w:tc>
          <w:tcPr>
            <w:tcW w:w="960" w:type="dxa"/>
            <w:tcBorders>
              <w:top w:val="nil"/>
              <w:left w:val="nil"/>
              <w:bottom w:val="nil"/>
              <w:right w:val="nil"/>
            </w:tcBorders>
            <w:shd w:val="clear" w:color="auto" w:fill="auto"/>
            <w:noWrap/>
            <w:vAlign w:val="bottom"/>
            <w:hideMark/>
          </w:tcPr>
          <w:p w14:paraId="06E99640"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13</w:t>
            </w:r>
          </w:p>
        </w:tc>
        <w:tc>
          <w:tcPr>
            <w:tcW w:w="960" w:type="dxa"/>
            <w:tcBorders>
              <w:top w:val="nil"/>
              <w:left w:val="nil"/>
              <w:bottom w:val="nil"/>
              <w:right w:val="nil"/>
            </w:tcBorders>
            <w:shd w:val="clear" w:color="000000" w:fill="FF66FF"/>
            <w:noWrap/>
            <w:vAlign w:val="bottom"/>
            <w:hideMark/>
          </w:tcPr>
          <w:p w14:paraId="4A35C880"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1</w:t>
            </w:r>
          </w:p>
        </w:tc>
        <w:tc>
          <w:tcPr>
            <w:tcW w:w="960" w:type="dxa"/>
            <w:tcBorders>
              <w:top w:val="nil"/>
              <w:left w:val="nil"/>
              <w:bottom w:val="nil"/>
              <w:right w:val="nil"/>
            </w:tcBorders>
            <w:shd w:val="clear" w:color="auto" w:fill="auto"/>
            <w:noWrap/>
            <w:vAlign w:val="bottom"/>
            <w:hideMark/>
          </w:tcPr>
          <w:p w14:paraId="0C59B9A2"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p>
        </w:tc>
        <w:tc>
          <w:tcPr>
            <w:tcW w:w="960" w:type="dxa"/>
            <w:tcBorders>
              <w:top w:val="nil"/>
              <w:left w:val="nil"/>
              <w:bottom w:val="nil"/>
              <w:right w:val="nil"/>
            </w:tcBorders>
            <w:shd w:val="clear" w:color="auto" w:fill="auto"/>
            <w:noWrap/>
            <w:vAlign w:val="bottom"/>
            <w:hideMark/>
          </w:tcPr>
          <w:p w14:paraId="69333B3D" w14:textId="77777777" w:rsidR="006F5195" w:rsidRPr="006F5195" w:rsidRDefault="006F5195" w:rsidP="006F5195">
            <w:pPr>
              <w:rPr>
                <w:rFonts w:ascii="Times New Roman" w:eastAsia="Times New Roman" w:hAnsi="Times New Roman" w:cs="Times New Roman"/>
                <w:sz w:val="16"/>
                <w:szCs w:val="16"/>
                <w:lang w:eastAsia="en-US"/>
              </w:rPr>
            </w:pPr>
          </w:p>
        </w:tc>
        <w:tc>
          <w:tcPr>
            <w:tcW w:w="2155" w:type="dxa"/>
            <w:tcBorders>
              <w:top w:val="nil"/>
              <w:left w:val="nil"/>
              <w:bottom w:val="nil"/>
              <w:right w:val="nil"/>
            </w:tcBorders>
            <w:shd w:val="clear" w:color="auto" w:fill="auto"/>
            <w:noWrap/>
            <w:vAlign w:val="bottom"/>
            <w:hideMark/>
          </w:tcPr>
          <w:p w14:paraId="6D74869F" w14:textId="77777777" w:rsidR="006F5195" w:rsidRPr="006F5195" w:rsidRDefault="006F5195" w:rsidP="006F5195">
            <w:pPr>
              <w:rPr>
                <w:rFonts w:ascii="Times New Roman" w:eastAsia="Times New Roman" w:hAnsi="Times New Roman" w:cs="Times New Roman"/>
                <w:sz w:val="16"/>
                <w:szCs w:val="16"/>
                <w:lang w:eastAsia="en-US"/>
              </w:rPr>
            </w:pPr>
          </w:p>
        </w:tc>
      </w:tr>
      <w:tr w:rsidR="006F5195" w:rsidRPr="006F5195" w14:paraId="190BC66E" w14:textId="77777777" w:rsidTr="006F5195">
        <w:trPr>
          <w:trHeight w:val="300"/>
        </w:trPr>
        <w:tc>
          <w:tcPr>
            <w:tcW w:w="1262" w:type="dxa"/>
            <w:tcBorders>
              <w:top w:val="nil"/>
              <w:left w:val="nil"/>
              <w:bottom w:val="nil"/>
              <w:right w:val="nil"/>
            </w:tcBorders>
            <w:shd w:val="clear" w:color="auto" w:fill="auto"/>
            <w:noWrap/>
            <w:vAlign w:val="bottom"/>
            <w:hideMark/>
          </w:tcPr>
          <w:p w14:paraId="5FC8987B" w14:textId="77777777" w:rsidR="006F5195" w:rsidRPr="006F5195" w:rsidRDefault="006F5195" w:rsidP="006F5195">
            <w:pPr>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Poland</w:t>
            </w:r>
          </w:p>
        </w:tc>
        <w:tc>
          <w:tcPr>
            <w:tcW w:w="1720" w:type="dxa"/>
            <w:tcBorders>
              <w:top w:val="nil"/>
              <w:left w:val="nil"/>
              <w:bottom w:val="nil"/>
              <w:right w:val="nil"/>
            </w:tcBorders>
            <w:shd w:val="clear" w:color="auto" w:fill="auto"/>
            <w:noWrap/>
            <w:vAlign w:val="bottom"/>
            <w:hideMark/>
          </w:tcPr>
          <w:p w14:paraId="2D8E81F3"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0.59</w:t>
            </w:r>
          </w:p>
        </w:tc>
        <w:tc>
          <w:tcPr>
            <w:tcW w:w="960" w:type="dxa"/>
            <w:tcBorders>
              <w:top w:val="nil"/>
              <w:left w:val="nil"/>
              <w:bottom w:val="nil"/>
              <w:right w:val="nil"/>
            </w:tcBorders>
            <w:shd w:val="clear" w:color="auto" w:fill="auto"/>
            <w:noWrap/>
            <w:vAlign w:val="bottom"/>
            <w:hideMark/>
          </w:tcPr>
          <w:p w14:paraId="4F1C03E5"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14</w:t>
            </w:r>
          </w:p>
        </w:tc>
        <w:tc>
          <w:tcPr>
            <w:tcW w:w="960" w:type="dxa"/>
            <w:tcBorders>
              <w:top w:val="nil"/>
              <w:left w:val="nil"/>
              <w:bottom w:val="nil"/>
              <w:right w:val="nil"/>
            </w:tcBorders>
            <w:shd w:val="clear" w:color="000000" w:fill="9933FF"/>
            <w:noWrap/>
            <w:vAlign w:val="bottom"/>
            <w:hideMark/>
          </w:tcPr>
          <w:p w14:paraId="00CE4003"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11</w:t>
            </w:r>
          </w:p>
        </w:tc>
        <w:tc>
          <w:tcPr>
            <w:tcW w:w="960" w:type="dxa"/>
            <w:tcBorders>
              <w:top w:val="nil"/>
              <w:left w:val="nil"/>
              <w:bottom w:val="nil"/>
              <w:right w:val="nil"/>
            </w:tcBorders>
            <w:shd w:val="clear" w:color="auto" w:fill="auto"/>
            <w:noWrap/>
            <w:vAlign w:val="bottom"/>
            <w:hideMark/>
          </w:tcPr>
          <w:p w14:paraId="037A6213"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p>
        </w:tc>
        <w:tc>
          <w:tcPr>
            <w:tcW w:w="960" w:type="dxa"/>
            <w:tcBorders>
              <w:top w:val="nil"/>
              <w:left w:val="nil"/>
              <w:bottom w:val="nil"/>
              <w:right w:val="nil"/>
            </w:tcBorders>
            <w:shd w:val="clear" w:color="auto" w:fill="auto"/>
            <w:noWrap/>
            <w:vAlign w:val="bottom"/>
            <w:hideMark/>
          </w:tcPr>
          <w:p w14:paraId="0911221D" w14:textId="77777777" w:rsidR="006F5195" w:rsidRPr="006F5195" w:rsidRDefault="006F5195" w:rsidP="006F5195">
            <w:pPr>
              <w:rPr>
                <w:rFonts w:ascii="Times New Roman" w:eastAsia="Times New Roman" w:hAnsi="Times New Roman" w:cs="Times New Roman"/>
                <w:sz w:val="16"/>
                <w:szCs w:val="16"/>
                <w:lang w:eastAsia="en-US"/>
              </w:rPr>
            </w:pPr>
          </w:p>
        </w:tc>
        <w:tc>
          <w:tcPr>
            <w:tcW w:w="2155" w:type="dxa"/>
            <w:tcBorders>
              <w:top w:val="nil"/>
              <w:left w:val="nil"/>
              <w:bottom w:val="nil"/>
              <w:right w:val="nil"/>
            </w:tcBorders>
            <w:shd w:val="clear" w:color="auto" w:fill="auto"/>
            <w:noWrap/>
            <w:vAlign w:val="bottom"/>
            <w:hideMark/>
          </w:tcPr>
          <w:p w14:paraId="71565BC7" w14:textId="77777777" w:rsidR="006F5195" w:rsidRPr="006F5195" w:rsidRDefault="006F5195" w:rsidP="006F5195">
            <w:pPr>
              <w:rPr>
                <w:rFonts w:ascii="Times New Roman" w:eastAsia="Times New Roman" w:hAnsi="Times New Roman" w:cs="Times New Roman"/>
                <w:sz w:val="16"/>
                <w:szCs w:val="16"/>
                <w:lang w:eastAsia="en-US"/>
              </w:rPr>
            </w:pPr>
          </w:p>
        </w:tc>
      </w:tr>
      <w:tr w:rsidR="006F5195" w:rsidRPr="006F5195" w14:paraId="287694CC" w14:textId="77777777" w:rsidTr="006F5195">
        <w:trPr>
          <w:trHeight w:val="300"/>
        </w:trPr>
        <w:tc>
          <w:tcPr>
            <w:tcW w:w="1262" w:type="dxa"/>
            <w:tcBorders>
              <w:top w:val="nil"/>
              <w:left w:val="nil"/>
              <w:bottom w:val="nil"/>
              <w:right w:val="nil"/>
            </w:tcBorders>
            <w:shd w:val="clear" w:color="auto" w:fill="auto"/>
            <w:noWrap/>
            <w:vAlign w:val="bottom"/>
            <w:hideMark/>
          </w:tcPr>
          <w:p w14:paraId="73C82D9E" w14:textId="77777777" w:rsidR="006F5195" w:rsidRPr="006F5195" w:rsidRDefault="006F5195" w:rsidP="006F5195">
            <w:pPr>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Vietnam</w:t>
            </w:r>
          </w:p>
        </w:tc>
        <w:tc>
          <w:tcPr>
            <w:tcW w:w="1720" w:type="dxa"/>
            <w:tcBorders>
              <w:top w:val="nil"/>
              <w:left w:val="nil"/>
              <w:bottom w:val="nil"/>
              <w:right w:val="nil"/>
            </w:tcBorders>
            <w:shd w:val="clear" w:color="auto" w:fill="auto"/>
            <w:noWrap/>
            <w:vAlign w:val="bottom"/>
            <w:hideMark/>
          </w:tcPr>
          <w:p w14:paraId="618B076C"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0.57</w:t>
            </w:r>
          </w:p>
        </w:tc>
        <w:tc>
          <w:tcPr>
            <w:tcW w:w="960" w:type="dxa"/>
            <w:tcBorders>
              <w:top w:val="nil"/>
              <w:left w:val="nil"/>
              <w:bottom w:val="nil"/>
              <w:right w:val="nil"/>
            </w:tcBorders>
            <w:shd w:val="clear" w:color="auto" w:fill="auto"/>
            <w:noWrap/>
            <w:vAlign w:val="bottom"/>
            <w:hideMark/>
          </w:tcPr>
          <w:p w14:paraId="2DA8B259"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15</w:t>
            </w:r>
          </w:p>
        </w:tc>
        <w:tc>
          <w:tcPr>
            <w:tcW w:w="960" w:type="dxa"/>
            <w:tcBorders>
              <w:top w:val="nil"/>
              <w:left w:val="nil"/>
              <w:bottom w:val="nil"/>
              <w:right w:val="nil"/>
            </w:tcBorders>
            <w:shd w:val="clear" w:color="000000" w:fill="FF0000"/>
            <w:noWrap/>
            <w:vAlign w:val="bottom"/>
            <w:hideMark/>
          </w:tcPr>
          <w:p w14:paraId="3BCEBA54"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2</w:t>
            </w:r>
          </w:p>
        </w:tc>
        <w:tc>
          <w:tcPr>
            <w:tcW w:w="960" w:type="dxa"/>
            <w:tcBorders>
              <w:top w:val="nil"/>
              <w:left w:val="nil"/>
              <w:bottom w:val="nil"/>
              <w:right w:val="nil"/>
            </w:tcBorders>
            <w:shd w:val="clear" w:color="auto" w:fill="auto"/>
            <w:noWrap/>
            <w:vAlign w:val="bottom"/>
            <w:hideMark/>
          </w:tcPr>
          <w:p w14:paraId="04CEF2A0"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p>
        </w:tc>
        <w:tc>
          <w:tcPr>
            <w:tcW w:w="960" w:type="dxa"/>
            <w:tcBorders>
              <w:top w:val="nil"/>
              <w:left w:val="nil"/>
              <w:bottom w:val="nil"/>
              <w:right w:val="nil"/>
            </w:tcBorders>
            <w:shd w:val="clear" w:color="auto" w:fill="auto"/>
            <w:noWrap/>
            <w:vAlign w:val="bottom"/>
            <w:hideMark/>
          </w:tcPr>
          <w:p w14:paraId="123E89E4" w14:textId="77777777" w:rsidR="006F5195" w:rsidRPr="006F5195" w:rsidRDefault="006F5195" w:rsidP="006F5195">
            <w:pPr>
              <w:rPr>
                <w:rFonts w:ascii="Times New Roman" w:eastAsia="Times New Roman" w:hAnsi="Times New Roman" w:cs="Times New Roman"/>
                <w:sz w:val="16"/>
                <w:szCs w:val="16"/>
                <w:lang w:eastAsia="en-US"/>
              </w:rPr>
            </w:pPr>
          </w:p>
        </w:tc>
        <w:tc>
          <w:tcPr>
            <w:tcW w:w="2155" w:type="dxa"/>
            <w:tcBorders>
              <w:top w:val="nil"/>
              <w:left w:val="nil"/>
              <w:bottom w:val="nil"/>
              <w:right w:val="nil"/>
            </w:tcBorders>
            <w:shd w:val="clear" w:color="auto" w:fill="auto"/>
            <w:noWrap/>
            <w:vAlign w:val="bottom"/>
            <w:hideMark/>
          </w:tcPr>
          <w:p w14:paraId="043CB84A" w14:textId="77777777" w:rsidR="006F5195" w:rsidRPr="006F5195" w:rsidRDefault="006F5195" w:rsidP="006F5195">
            <w:pPr>
              <w:rPr>
                <w:rFonts w:ascii="Times New Roman" w:eastAsia="Times New Roman" w:hAnsi="Times New Roman" w:cs="Times New Roman"/>
                <w:sz w:val="16"/>
                <w:szCs w:val="16"/>
                <w:lang w:eastAsia="en-US"/>
              </w:rPr>
            </w:pPr>
          </w:p>
        </w:tc>
      </w:tr>
      <w:tr w:rsidR="006F5195" w:rsidRPr="006F5195" w14:paraId="55F206E0" w14:textId="77777777" w:rsidTr="006F5195">
        <w:trPr>
          <w:trHeight w:val="300"/>
        </w:trPr>
        <w:tc>
          <w:tcPr>
            <w:tcW w:w="1262" w:type="dxa"/>
            <w:tcBorders>
              <w:top w:val="nil"/>
              <w:left w:val="nil"/>
              <w:bottom w:val="nil"/>
              <w:right w:val="nil"/>
            </w:tcBorders>
            <w:shd w:val="clear" w:color="auto" w:fill="auto"/>
            <w:noWrap/>
            <w:vAlign w:val="bottom"/>
            <w:hideMark/>
          </w:tcPr>
          <w:p w14:paraId="68372C80" w14:textId="77777777" w:rsidR="006F5195" w:rsidRPr="006F5195" w:rsidRDefault="006F5195" w:rsidP="006F5195">
            <w:pPr>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Romania</w:t>
            </w:r>
          </w:p>
        </w:tc>
        <w:tc>
          <w:tcPr>
            <w:tcW w:w="1720" w:type="dxa"/>
            <w:tcBorders>
              <w:top w:val="nil"/>
              <w:left w:val="nil"/>
              <w:bottom w:val="nil"/>
              <w:right w:val="nil"/>
            </w:tcBorders>
            <w:shd w:val="clear" w:color="auto" w:fill="auto"/>
            <w:noWrap/>
            <w:vAlign w:val="bottom"/>
            <w:hideMark/>
          </w:tcPr>
          <w:p w14:paraId="27B314E6"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0.55</w:t>
            </w:r>
          </w:p>
        </w:tc>
        <w:tc>
          <w:tcPr>
            <w:tcW w:w="960" w:type="dxa"/>
            <w:tcBorders>
              <w:top w:val="nil"/>
              <w:left w:val="nil"/>
              <w:bottom w:val="nil"/>
              <w:right w:val="nil"/>
            </w:tcBorders>
            <w:shd w:val="clear" w:color="auto" w:fill="auto"/>
            <w:noWrap/>
            <w:vAlign w:val="bottom"/>
            <w:hideMark/>
          </w:tcPr>
          <w:p w14:paraId="1C3592B3"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16</w:t>
            </w:r>
          </w:p>
        </w:tc>
        <w:tc>
          <w:tcPr>
            <w:tcW w:w="960" w:type="dxa"/>
            <w:tcBorders>
              <w:top w:val="nil"/>
              <w:left w:val="nil"/>
              <w:bottom w:val="nil"/>
              <w:right w:val="nil"/>
            </w:tcBorders>
            <w:shd w:val="clear" w:color="000000" w:fill="9933FF"/>
            <w:noWrap/>
            <w:vAlign w:val="bottom"/>
            <w:hideMark/>
          </w:tcPr>
          <w:p w14:paraId="4E499A05"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12</w:t>
            </w:r>
          </w:p>
        </w:tc>
        <w:tc>
          <w:tcPr>
            <w:tcW w:w="960" w:type="dxa"/>
            <w:tcBorders>
              <w:top w:val="nil"/>
              <w:left w:val="nil"/>
              <w:bottom w:val="nil"/>
              <w:right w:val="nil"/>
            </w:tcBorders>
            <w:shd w:val="clear" w:color="auto" w:fill="auto"/>
            <w:noWrap/>
            <w:vAlign w:val="bottom"/>
            <w:hideMark/>
          </w:tcPr>
          <w:p w14:paraId="78A6861C"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p>
        </w:tc>
        <w:tc>
          <w:tcPr>
            <w:tcW w:w="960" w:type="dxa"/>
            <w:tcBorders>
              <w:top w:val="nil"/>
              <w:left w:val="nil"/>
              <w:bottom w:val="nil"/>
              <w:right w:val="nil"/>
            </w:tcBorders>
            <w:shd w:val="clear" w:color="auto" w:fill="auto"/>
            <w:noWrap/>
            <w:vAlign w:val="bottom"/>
            <w:hideMark/>
          </w:tcPr>
          <w:p w14:paraId="2773C746" w14:textId="77777777" w:rsidR="006F5195" w:rsidRPr="006F5195" w:rsidRDefault="006F5195" w:rsidP="006F5195">
            <w:pPr>
              <w:rPr>
                <w:rFonts w:ascii="Times New Roman" w:eastAsia="Times New Roman" w:hAnsi="Times New Roman" w:cs="Times New Roman"/>
                <w:sz w:val="16"/>
                <w:szCs w:val="16"/>
                <w:lang w:eastAsia="en-US"/>
              </w:rPr>
            </w:pPr>
          </w:p>
        </w:tc>
        <w:tc>
          <w:tcPr>
            <w:tcW w:w="2155" w:type="dxa"/>
            <w:tcBorders>
              <w:top w:val="nil"/>
              <w:left w:val="nil"/>
              <w:bottom w:val="nil"/>
              <w:right w:val="nil"/>
            </w:tcBorders>
            <w:shd w:val="clear" w:color="auto" w:fill="auto"/>
            <w:noWrap/>
            <w:vAlign w:val="bottom"/>
            <w:hideMark/>
          </w:tcPr>
          <w:p w14:paraId="1FB09FE0" w14:textId="77777777" w:rsidR="006F5195" w:rsidRPr="006F5195" w:rsidRDefault="006F5195" w:rsidP="006F5195">
            <w:pPr>
              <w:rPr>
                <w:rFonts w:ascii="Times New Roman" w:eastAsia="Times New Roman" w:hAnsi="Times New Roman" w:cs="Times New Roman"/>
                <w:sz w:val="16"/>
                <w:szCs w:val="16"/>
                <w:lang w:eastAsia="en-US"/>
              </w:rPr>
            </w:pPr>
          </w:p>
        </w:tc>
      </w:tr>
      <w:tr w:rsidR="006F5195" w:rsidRPr="006F5195" w14:paraId="15F3F928" w14:textId="77777777" w:rsidTr="006F5195">
        <w:trPr>
          <w:trHeight w:val="300"/>
        </w:trPr>
        <w:tc>
          <w:tcPr>
            <w:tcW w:w="1262" w:type="dxa"/>
            <w:tcBorders>
              <w:top w:val="nil"/>
              <w:left w:val="nil"/>
              <w:bottom w:val="nil"/>
              <w:right w:val="nil"/>
            </w:tcBorders>
            <w:shd w:val="clear" w:color="auto" w:fill="auto"/>
            <w:noWrap/>
            <w:vAlign w:val="bottom"/>
            <w:hideMark/>
          </w:tcPr>
          <w:p w14:paraId="40FEA98C" w14:textId="77777777" w:rsidR="006F5195" w:rsidRPr="006F5195" w:rsidRDefault="006F5195" w:rsidP="006F5195">
            <w:pPr>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Singapore</w:t>
            </w:r>
          </w:p>
        </w:tc>
        <w:tc>
          <w:tcPr>
            <w:tcW w:w="1720" w:type="dxa"/>
            <w:tcBorders>
              <w:top w:val="nil"/>
              <w:left w:val="nil"/>
              <w:bottom w:val="nil"/>
              <w:right w:val="nil"/>
            </w:tcBorders>
            <w:shd w:val="clear" w:color="auto" w:fill="auto"/>
            <w:noWrap/>
            <w:vAlign w:val="bottom"/>
            <w:hideMark/>
          </w:tcPr>
          <w:p w14:paraId="04BB4877"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0.53</w:t>
            </w:r>
          </w:p>
        </w:tc>
        <w:tc>
          <w:tcPr>
            <w:tcW w:w="960" w:type="dxa"/>
            <w:tcBorders>
              <w:top w:val="nil"/>
              <w:left w:val="nil"/>
              <w:bottom w:val="nil"/>
              <w:right w:val="nil"/>
            </w:tcBorders>
            <w:shd w:val="clear" w:color="auto" w:fill="auto"/>
            <w:noWrap/>
            <w:vAlign w:val="bottom"/>
            <w:hideMark/>
          </w:tcPr>
          <w:p w14:paraId="1FD7A039"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17</w:t>
            </w:r>
          </w:p>
        </w:tc>
        <w:tc>
          <w:tcPr>
            <w:tcW w:w="960" w:type="dxa"/>
            <w:tcBorders>
              <w:top w:val="nil"/>
              <w:left w:val="nil"/>
              <w:bottom w:val="nil"/>
              <w:right w:val="nil"/>
            </w:tcBorders>
            <w:shd w:val="clear" w:color="000000" w:fill="FF0000"/>
            <w:noWrap/>
            <w:vAlign w:val="bottom"/>
            <w:hideMark/>
          </w:tcPr>
          <w:p w14:paraId="2E2A7DE1"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3</w:t>
            </w:r>
          </w:p>
        </w:tc>
        <w:tc>
          <w:tcPr>
            <w:tcW w:w="960" w:type="dxa"/>
            <w:tcBorders>
              <w:top w:val="nil"/>
              <w:left w:val="nil"/>
              <w:bottom w:val="nil"/>
              <w:right w:val="nil"/>
            </w:tcBorders>
            <w:shd w:val="clear" w:color="auto" w:fill="auto"/>
            <w:noWrap/>
            <w:vAlign w:val="bottom"/>
            <w:hideMark/>
          </w:tcPr>
          <w:p w14:paraId="2F2BEC0B"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p>
        </w:tc>
        <w:tc>
          <w:tcPr>
            <w:tcW w:w="960" w:type="dxa"/>
            <w:tcBorders>
              <w:top w:val="nil"/>
              <w:left w:val="nil"/>
              <w:bottom w:val="nil"/>
              <w:right w:val="nil"/>
            </w:tcBorders>
            <w:shd w:val="clear" w:color="auto" w:fill="auto"/>
            <w:noWrap/>
            <w:vAlign w:val="bottom"/>
            <w:hideMark/>
          </w:tcPr>
          <w:p w14:paraId="430B2A87" w14:textId="77777777" w:rsidR="006F5195" w:rsidRPr="006F5195" w:rsidRDefault="006F5195" w:rsidP="006F5195">
            <w:pPr>
              <w:rPr>
                <w:rFonts w:ascii="Times New Roman" w:eastAsia="Times New Roman" w:hAnsi="Times New Roman" w:cs="Times New Roman"/>
                <w:sz w:val="16"/>
                <w:szCs w:val="16"/>
                <w:lang w:eastAsia="en-US"/>
              </w:rPr>
            </w:pPr>
          </w:p>
        </w:tc>
        <w:tc>
          <w:tcPr>
            <w:tcW w:w="2155" w:type="dxa"/>
            <w:tcBorders>
              <w:top w:val="nil"/>
              <w:left w:val="nil"/>
              <w:bottom w:val="nil"/>
              <w:right w:val="nil"/>
            </w:tcBorders>
            <w:shd w:val="clear" w:color="auto" w:fill="auto"/>
            <w:noWrap/>
            <w:vAlign w:val="bottom"/>
            <w:hideMark/>
          </w:tcPr>
          <w:p w14:paraId="1E6B504A" w14:textId="77777777" w:rsidR="006F5195" w:rsidRPr="006F5195" w:rsidRDefault="006F5195" w:rsidP="006F5195">
            <w:pPr>
              <w:rPr>
                <w:rFonts w:ascii="Times New Roman" w:eastAsia="Times New Roman" w:hAnsi="Times New Roman" w:cs="Times New Roman"/>
                <w:sz w:val="16"/>
                <w:szCs w:val="16"/>
                <w:lang w:eastAsia="en-US"/>
              </w:rPr>
            </w:pPr>
          </w:p>
        </w:tc>
      </w:tr>
      <w:tr w:rsidR="006F5195" w:rsidRPr="006F5195" w14:paraId="27C5A731" w14:textId="77777777" w:rsidTr="006F5195">
        <w:trPr>
          <w:trHeight w:val="300"/>
        </w:trPr>
        <w:tc>
          <w:tcPr>
            <w:tcW w:w="1262" w:type="dxa"/>
            <w:tcBorders>
              <w:top w:val="nil"/>
              <w:left w:val="nil"/>
              <w:bottom w:val="nil"/>
              <w:right w:val="nil"/>
            </w:tcBorders>
            <w:shd w:val="clear" w:color="auto" w:fill="auto"/>
            <w:noWrap/>
            <w:vAlign w:val="bottom"/>
            <w:hideMark/>
          </w:tcPr>
          <w:p w14:paraId="4BAA37F1" w14:textId="77777777" w:rsidR="006F5195" w:rsidRPr="006F5195" w:rsidRDefault="006F5195" w:rsidP="006F5195">
            <w:pPr>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Macedonia</w:t>
            </w:r>
          </w:p>
        </w:tc>
        <w:tc>
          <w:tcPr>
            <w:tcW w:w="1720" w:type="dxa"/>
            <w:tcBorders>
              <w:top w:val="nil"/>
              <w:left w:val="nil"/>
              <w:bottom w:val="nil"/>
              <w:right w:val="nil"/>
            </w:tcBorders>
            <w:shd w:val="clear" w:color="auto" w:fill="auto"/>
            <w:noWrap/>
            <w:vAlign w:val="bottom"/>
            <w:hideMark/>
          </w:tcPr>
          <w:p w14:paraId="5C30EC2B"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0.53</w:t>
            </w:r>
          </w:p>
        </w:tc>
        <w:tc>
          <w:tcPr>
            <w:tcW w:w="960" w:type="dxa"/>
            <w:tcBorders>
              <w:top w:val="nil"/>
              <w:left w:val="nil"/>
              <w:bottom w:val="nil"/>
              <w:right w:val="nil"/>
            </w:tcBorders>
            <w:shd w:val="clear" w:color="auto" w:fill="auto"/>
            <w:noWrap/>
            <w:vAlign w:val="bottom"/>
            <w:hideMark/>
          </w:tcPr>
          <w:p w14:paraId="5BE122BC"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18</w:t>
            </w:r>
          </w:p>
        </w:tc>
        <w:tc>
          <w:tcPr>
            <w:tcW w:w="960" w:type="dxa"/>
            <w:tcBorders>
              <w:top w:val="nil"/>
              <w:left w:val="nil"/>
              <w:bottom w:val="nil"/>
              <w:right w:val="nil"/>
            </w:tcBorders>
            <w:shd w:val="clear" w:color="000000" w:fill="9933FF"/>
            <w:noWrap/>
            <w:vAlign w:val="bottom"/>
            <w:hideMark/>
          </w:tcPr>
          <w:p w14:paraId="66FE5C76"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13</w:t>
            </w:r>
          </w:p>
        </w:tc>
        <w:tc>
          <w:tcPr>
            <w:tcW w:w="960" w:type="dxa"/>
            <w:tcBorders>
              <w:top w:val="nil"/>
              <w:left w:val="nil"/>
              <w:bottom w:val="nil"/>
              <w:right w:val="nil"/>
            </w:tcBorders>
            <w:shd w:val="clear" w:color="auto" w:fill="auto"/>
            <w:noWrap/>
            <w:vAlign w:val="bottom"/>
            <w:hideMark/>
          </w:tcPr>
          <w:p w14:paraId="472E16B9"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p>
        </w:tc>
        <w:tc>
          <w:tcPr>
            <w:tcW w:w="960" w:type="dxa"/>
            <w:tcBorders>
              <w:top w:val="nil"/>
              <w:left w:val="nil"/>
              <w:bottom w:val="nil"/>
              <w:right w:val="nil"/>
            </w:tcBorders>
            <w:shd w:val="clear" w:color="auto" w:fill="auto"/>
            <w:noWrap/>
            <w:vAlign w:val="bottom"/>
            <w:hideMark/>
          </w:tcPr>
          <w:p w14:paraId="4E2A9AB6" w14:textId="77777777" w:rsidR="006F5195" w:rsidRPr="006F5195" w:rsidRDefault="006F5195" w:rsidP="006F5195">
            <w:pPr>
              <w:rPr>
                <w:rFonts w:ascii="Times New Roman" w:eastAsia="Times New Roman" w:hAnsi="Times New Roman" w:cs="Times New Roman"/>
                <w:sz w:val="16"/>
                <w:szCs w:val="16"/>
                <w:lang w:eastAsia="en-US"/>
              </w:rPr>
            </w:pPr>
          </w:p>
        </w:tc>
        <w:tc>
          <w:tcPr>
            <w:tcW w:w="2155" w:type="dxa"/>
            <w:tcBorders>
              <w:top w:val="nil"/>
              <w:left w:val="nil"/>
              <w:bottom w:val="nil"/>
              <w:right w:val="nil"/>
            </w:tcBorders>
            <w:shd w:val="clear" w:color="auto" w:fill="auto"/>
            <w:noWrap/>
            <w:vAlign w:val="bottom"/>
            <w:hideMark/>
          </w:tcPr>
          <w:p w14:paraId="537E1A59" w14:textId="77777777" w:rsidR="006F5195" w:rsidRPr="006F5195" w:rsidRDefault="006F5195" w:rsidP="006F5195">
            <w:pPr>
              <w:rPr>
                <w:rFonts w:ascii="Times New Roman" w:eastAsia="Times New Roman" w:hAnsi="Times New Roman" w:cs="Times New Roman"/>
                <w:sz w:val="16"/>
                <w:szCs w:val="16"/>
                <w:lang w:eastAsia="en-US"/>
              </w:rPr>
            </w:pPr>
          </w:p>
        </w:tc>
      </w:tr>
      <w:tr w:rsidR="006F5195" w:rsidRPr="006F5195" w14:paraId="47C7068D" w14:textId="77777777" w:rsidTr="006F5195">
        <w:trPr>
          <w:trHeight w:val="300"/>
        </w:trPr>
        <w:tc>
          <w:tcPr>
            <w:tcW w:w="1262" w:type="dxa"/>
            <w:tcBorders>
              <w:top w:val="nil"/>
              <w:left w:val="nil"/>
              <w:bottom w:val="nil"/>
              <w:right w:val="nil"/>
            </w:tcBorders>
            <w:shd w:val="clear" w:color="auto" w:fill="auto"/>
            <w:noWrap/>
            <w:vAlign w:val="bottom"/>
            <w:hideMark/>
          </w:tcPr>
          <w:p w14:paraId="64ABDAFD" w14:textId="77777777" w:rsidR="006F5195" w:rsidRPr="006F5195" w:rsidRDefault="006F5195" w:rsidP="006F5195">
            <w:pPr>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Egypt</w:t>
            </w:r>
          </w:p>
        </w:tc>
        <w:tc>
          <w:tcPr>
            <w:tcW w:w="1720" w:type="dxa"/>
            <w:tcBorders>
              <w:top w:val="nil"/>
              <w:left w:val="nil"/>
              <w:bottom w:val="nil"/>
              <w:right w:val="nil"/>
            </w:tcBorders>
            <w:shd w:val="clear" w:color="auto" w:fill="auto"/>
            <w:noWrap/>
            <w:vAlign w:val="bottom"/>
            <w:hideMark/>
          </w:tcPr>
          <w:p w14:paraId="2FFD1419"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0.52</w:t>
            </w:r>
          </w:p>
        </w:tc>
        <w:tc>
          <w:tcPr>
            <w:tcW w:w="960" w:type="dxa"/>
            <w:tcBorders>
              <w:top w:val="nil"/>
              <w:left w:val="nil"/>
              <w:bottom w:val="nil"/>
              <w:right w:val="nil"/>
            </w:tcBorders>
            <w:shd w:val="clear" w:color="auto" w:fill="auto"/>
            <w:noWrap/>
            <w:vAlign w:val="bottom"/>
            <w:hideMark/>
          </w:tcPr>
          <w:p w14:paraId="1AF8C40C"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19</w:t>
            </w:r>
          </w:p>
        </w:tc>
        <w:tc>
          <w:tcPr>
            <w:tcW w:w="960" w:type="dxa"/>
            <w:tcBorders>
              <w:top w:val="nil"/>
              <w:left w:val="nil"/>
              <w:bottom w:val="nil"/>
              <w:right w:val="nil"/>
            </w:tcBorders>
            <w:shd w:val="clear" w:color="000000" w:fill="FF66FF"/>
            <w:noWrap/>
            <w:vAlign w:val="bottom"/>
            <w:hideMark/>
          </w:tcPr>
          <w:p w14:paraId="5485C657"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2</w:t>
            </w:r>
          </w:p>
        </w:tc>
        <w:tc>
          <w:tcPr>
            <w:tcW w:w="960" w:type="dxa"/>
            <w:tcBorders>
              <w:top w:val="nil"/>
              <w:left w:val="nil"/>
              <w:bottom w:val="nil"/>
              <w:right w:val="nil"/>
            </w:tcBorders>
            <w:shd w:val="clear" w:color="auto" w:fill="auto"/>
            <w:noWrap/>
            <w:vAlign w:val="bottom"/>
            <w:hideMark/>
          </w:tcPr>
          <w:p w14:paraId="2B16EA79"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p>
        </w:tc>
        <w:tc>
          <w:tcPr>
            <w:tcW w:w="960" w:type="dxa"/>
            <w:tcBorders>
              <w:top w:val="nil"/>
              <w:left w:val="nil"/>
              <w:bottom w:val="nil"/>
              <w:right w:val="nil"/>
            </w:tcBorders>
            <w:shd w:val="clear" w:color="auto" w:fill="auto"/>
            <w:noWrap/>
            <w:vAlign w:val="bottom"/>
            <w:hideMark/>
          </w:tcPr>
          <w:p w14:paraId="292DE8E5" w14:textId="77777777" w:rsidR="006F5195" w:rsidRPr="006F5195" w:rsidRDefault="006F5195" w:rsidP="006F5195">
            <w:pPr>
              <w:rPr>
                <w:rFonts w:ascii="Times New Roman" w:eastAsia="Times New Roman" w:hAnsi="Times New Roman" w:cs="Times New Roman"/>
                <w:sz w:val="16"/>
                <w:szCs w:val="16"/>
                <w:lang w:eastAsia="en-US"/>
              </w:rPr>
            </w:pPr>
          </w:p>
        </w:tc>
        <w:tc>
          <w:tcPr>
            <w:tcW w:w="2155" w:type="dxa"/>
            <w:tcBorders>
              <w:top w:val="nil"/>
              <w:left w:val="nil"/>
              <w:bottom w:val="nil"/>
              <w:right w:val="nil"/>
            </w:tcBorders>
            <w:shd w:val="clear" w:color="auto" w:fill="auto"/>
            <w:noWrap/>
            <w:vAlign w:val="bottom"/>
            <w:hideMark/>
          </w:tcPr>
          <w:p w14:paraId="614C50DD" w14:textId="77777777" w:rsidR="006F5195" w:rsidRPr="006F5195" w:rsidRDefault="006F5195" w:rsidP="006F5195">
            <w:pPr>
              <w:rPr>
                <w:rFonts w:ascii="Times New Roman" w:eastAsia="Times New Roman" w:hAnsi="Times New Roman" w:cs="Times New Roman"/>
                <w:sz w:val="16"/>
                <w:szCs w:val="16"/>
                <w:lang w:eastAsia="en-US"/>
              </w:rPr>
            </w:pPr>
          </w:p>
        </w:tc>
      </w:tr>
      <w:tr w:rsidR="006F5195" w:rsidRPr="006F5195" w14:paraId="349306CC" w14:textId="77777777" w:rsidTr="006F5195">
        <w:trPr>
          <w:trHeight w:val="300"/>
        </w:trPr>
        <w:tc>
          <w:tcPr>
            <w:tcW w:w="1262" w:type="dxa"/>
            <w:tcBorders>
              <w:top w:val="nil"/>
              <w:left w:val="nil"/>
              <w:bottom w:val="nil"/>
              <w:right w:val="nil"/>
            </w:tcBorders>
            <w:shd w:val="clear" w:color="auto" w:fill="auto"/>
            <w:noWrap/>
            <w:vAlign w:val="bottom"/>
            <w:hideMark/>
          </w:tcPr>
          <w:p w14:paraId="39532803" w14:textId="77777777" w:rsidR="006F5195" w:rsidRPr="006F5195" w:rsidRDefault="006F5195" w:rsidP="006F5195">
            <w:pPr>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Malaysia</w:t>
            </w:r>
          </w:p>
        </w:tc>
        <w:tc>
          <w:tcPr>
            <w:tcW w:w="1720" w:type="dxa"/>
            <w:tcBorders>
              <w:top w:val="nil"/>
              <w:left w:val="nil"/>
              <w:bottom w:val="nil"/>
              <w:right w:val="nil"/>
            </w:tcBorders>
            <w:shd w:val="clear" w:color="auto" w:fill="auto"/>
            <w:noWrap/>
            <w:vAlign w:val="bottom"/>
            <w:hideMark/>
          </w:tcPr>
          <w:p w14:paraId="4632DE4B"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0.5</w:t>
            </w:r>
          </w:p>
        </w:tc>
        <w:tc>
          <w:tcPr>
            <w:tcW w:w="960" w:type="dxa"/>
            <w:tcBorders>
              <w:top w:val="nil"/>
              <w:left w:val="nil"/>
              <w:bottom w:val="nil"/>
              <w:right w:val="nil"/>
            </w:tcBorders>
            <w:shd w:val="clear" w:color="auto" w:fill="auto"/>
            <w:noWrap/>
            <w:vAlign w:val="bottom"/>
            <w:hideMark/>
          </w:tcPr>
          <w:p w14:paraId="2886CFF8"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20</w:t>
            </w:r>
          </w:p>
        </w:tc>
        <w:tc>
          <w:tcPr>
            <w:tcW w:w="960" w:type="dxa"/>
            <w:tcBorders>
              <w:top w:val="nil"/>
              <w:left w:val="nil"/>
              <w:bottom w:val="nil"/>
              <w:right w:val="nil"/>
            </w:tcBorders>
            <w:shd w:val="clear" w:color="000000" w:fill="FF0000"/>
            <w:noWrap/>
            <w:vAlign w:val="bottom"/>
            <w:hideMark/>
          </w:tcPr>
          <w:p w14:paraId="56E52613"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4</w:t>
            </w:r>
          </w:p>
        </w:tc>
        <w:tc>
          <w:tcPr>
            <w:tcW w:w="960" w:type="dxa"/>
            <w:tcBorders>
              <w:top w:val="nil"/>
              <w:left w:val="nil"/>
              <w:bottom w:val="nil"/>
              <w:right w:val="nil"/>
            </w:tcBorders>
            <w:shd w:val="clear" w:color="auto" w:fill="auto"/>
            <w:noWrap/>
            <w:vAlign w:val="bottom"/>
            <w:hideMark/>
          </w:tcPr>
          <w:p w14:paraId="2FF27D98"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p>
        </w:tc>
        <w:tc>
          <w:tcPr>
            <w:tcW w:w="960" w:type="dxa"/>
            <w:tcBorders>
              <w:top w:val="nil"/>
              <w:left w:val="nil"/>
              <w:bottom w:val="nil"/>
              <w:right w:val="nil"/>
            </w:tcBorders>
            <w:shd w:val="clear" w:color="auto" w:fill="auto"/>
            <w:noWrap/>
            <w:vAlign w:val="bottom"/>
            <w:hideMark/>
          </w:tcPr>
          <w:p w14:paraId="04C91022" w14:textId="77777777" w:rsidR="006F5195" w:rsidRPr="006F5195" w:rsidRDefault="006F5195" w:rsidP="006F5195">
            <w:pPr>
              <w:rPr>
                <w:rFonts w:ascii="Times New Roman" w:eastAsia="Times New Roman" w:hAnsi="Times New Roman" w:cs="Times New Roman"/>
                <w:sz w:val="16"/>
                <w:szCs w:val="16"/>
                <w:lang w:eastAsia="en-US"/>
              </w:rPr>
            </w:pPr>
          </w:p>
        </w:tc>
        <w:tc>
          <w:tcPr>
            <w:tcW w:w="2155" w:type="dxa"/>
            <w:tcBorders>
              <w:top w:val="nil"/>
              <w:left w:val="nil"/>
              <w:bottom w:val="nil"/>
              <w:right w:val="nil"/>
            </w:tcBorders>
            <w:shd w:val="clear" w:color="auto" w:fill="auto"/>
            <w:noWrap/>
            <w:vAlign w:val="bottom"/>
            <w:hideMark/>
          </w:tcPr>
          <w:p w14:paraId="307C88A6" w14:textId="77777777" w:rsidR="006F5195" w:rsidRPr="006F5195" w:rsidRDefault="006F5195" w:rsidP="006F5195">
            <w:pPr>
              <w:rPr>
                <w:rFonts w:ascii="Times New Roman" w:eastAsia="Times New Roman" w:hAnsi="Times New Roman" w:cs="Times New Roman"/>
                <w:sz w:val="16"/>
                <w:szCs w:val="16"/>
                <w:lang w:eastAsia="en-US"/>
              </w:rPr>
            </w:pPr>
          </w:p>
        </w:tc>
      </w:tr>
      <w:tr w:rsidR="006F5195" w:rsidRPr="006F5195" w14:paraId="476A31A2" w14:textId="77777777" w:rsidTr="006F5195">
        <w:trPr>
          <w:trHeight w:val="300"/>
        </w:trPr>
        <w:tc>
          <w:tcPr>
            <w:tcW w:w="1262" w:type="dxa"/>
            <w:tcBorders>
              <w:top w:val="nil"/>
              <w:left w:val="nil"/>
              <w:bottom w:val="nil"/>
              <w:right w:val="nil"/>
            </w:tcBorders>
            <w:shd w:val="clear" w:color="auto" w:fill="auto"/>
            <w:noWrap/>
            <w:vAlign w:val="bottom"/>
            <w:hideMark/>
          </w:tcPr>
          <w:p w14:paraId="07788652" w14:textId="77777777" w:rsidR="006F5195" w:rsidRPr="006F5195" w:rsidRDefault="006F5195" w:rsidP="006F5195">
            <w:pPr>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Yemen</w:t>
            </w:r>
          </w:p>
        </w:tc>
        <w:tc>
          <w:tcPr>
            <w:tcW w:w="1720" w:type="dxa"/>
            <w:tcBorders>
              <w:top w:val="nil"/>
              <w:left w:val="nil"/>
              <w:bottom w:val="nil"/>
              <w:right w:val="nil"/>
            </w:tcBorders>
            <w:shd w:val="clear" w:color="auto" w:fill="auto"/>
            <w:noWrap/>
            <w:vAlign w:val="bottom"/>
            <w:hideMark/>
          </w:tcPr>
          <w:p w14:paraId="35C5B2D5"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0.49</w:t>
            </w:r>
          </w:p>
        </w:tc>
        <w:tc>
          <w:tcPr>
            <w:tcW w:w="960" w:type="dxa"/>
            <w:tcBorders>
              <w:top w:val="nil"/>
              <w:left w:val="nil"/>
              <w:bottom w:val="nil"/>
              <w:right w:val="nil"/>
            </w:tcBorders>
            <w:shd w:val="clear" w:color="auto" w:fill="auto"/>
            <w:noWrap/>
            <w:vAlign w:val="bottom"/>
            <w:hideMark/>
          </w:tcPr>
          <w:p w14:paraId="7C6A744F"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21</w:t>
            </w:r>
          </w:p>
        </w:tc>
        <w:tc>
          <w:tcPr>
            <w:tcW w:w="960" w:type="dxa"/>
            <w:tcBorders>
              <w:top w:val="nil"/>
              <w:left w:val="nil"/>
              <w:bottom w:val="nil"/>
              <w:right w:val="nil"/>
            </w:tcBorders>
            <w:shd w:val="clear" w:color="000000" w:fill="FF66FF"/>
            <w:noWrap/>
            <w:vAlign w:val="bottom"/>
            <w:hideMark/>
          </w:tcPr>
          <w:p w14:paraId="1AFD0039"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3</w:t>
            </w:r>
          </w:p>
        </w:tc>
        <w:tc>
          <w:tcPr>
            <w:tcW w:w="960" w:type="dxa"/>
            <w:tcBorders>
              <w:top w:val="nil"/>
              <w:left w:val="nil"/>
              <w:bottom w:val="nil"/>
              <w:right w:val="nil"/>
            </w:tcBorders>
            <w:shd w:val="clear" w:color="auto" w:fill="auto"/>
            <w:noWrap/>
            <w:vAlign w:val="bottom"/>
            <w:hideMark/>
          </w:tcPr>
          <w:p w14:paraId="76FE588E"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p>
        </w:tc>
        <w:tc>
          <w:tcPr>
            <w:tcW w:w="960" w:type="dxa"/>
            <w:tcBorders>
              <w:top w:val="nil"/>
              <w:left w:val="nil"/>
              <w:bottom w:val="nil"/>
              <w:right w:val="nil"/>
            </w:tcBorders>
            <w:shd w:val="clear" w:color="auto" w:fill="auto"/>
            <w:noWrap/>
            <w:vAlign w:val="bottom"/>
            <w:hideMark/>
          </w:tcPr>
          <w:p w14:paraId="1698353A" w14:textId="77777777" w:rsidR="006F5195" w:rsidRPr="006F5195" w:rsidRDefault="006F5195" w:rsidP="006F5195">
            <w:pPr>
              <w:rPr>
                <w:rFonts w:ascii="Times New Roman" w:eastAsia="Times New Roman" w:hAnsi="Times New Roman" w:cs="Times New Roman"/>
                <w:sz w:val="16"/>
                <w:szCs w:val="16"/>
                <w:lang w:eastAsia="en-US"/>
              </w:rPr>
            </w:pPr>
          </w:p>
        </w:tc>
        <w:tc>
          <w:tcPr>
            <w:tcW w:w="2155" w:type="dxa"/>
            <w:tcBorders>
              <w:top w:val="nil"/>
              <w:left w:val="nil"/>
              <w:bottom w:val="nil"/>
              <w:right w:val="nil"/>
            </w:tcBorders>
            <w:shd w:val="clear" w:color="auto" w:fill="auto"/>
            <w:noWrap/>
            <w:vAlign w:val="bottom"/>
            <w:hideMark/>
          </w:tcPr>
          <w:p w14:paraId="683EAC70" w14:textId="77777777" w:rsidR="006F5195" w:rsidRPr="006F5195" w:rsidRDefault="006F5195" w:rsidP="006F5195">
            <w:pPr>
              <w:rPr>
                <w:rFonts w:ascii="Times New Roman" w:eastAsia="Times New Roman" w:hAnsi="Times New Roman" w:cs="Times New Roman"/>
                <w:sz w:val="16"/>
                <w:szCs w:val="16"/>
                <w:lang w:eastAsia="en-US"/>
              </w:rPr>
            </w:pPr>
          </w:p>
        </w:tc>
      </w:tr>
      <w:tr w:rsidR="006F5195" w:rsidRPr="006F5195" w14:paraId="1085F42D" w14:textId="77777777" w:rsidTr="006F5195">
        <w:trPr>
          <w:trHeight w:val="300"/>
        </w:trPr>
        <w:tc>
          <w:tcPr>
            <w:tcW w:w="1262" w:type="dxa"/>
            <w:tcBorders>
              <w:top w:val="nil"/>
              <w:left w:val="nil"/>
              <w:bottom w:val="nil"/>
              <w:right w:val="nil"/>
            </w:tcBorders>
            <w:shd w:val="clear" w:color="auto" w:fill="auto"/>
            <w:noWrap/>
            <w:vAlign w:val="bottom"/>
            <w:hideMark/>
          </w:tcPr>
          <w:p w14:paraId="4FFEF1BC" w14:textId="77777777" w:rsidR="006F5195" w:rsidRPr="006F5195" w:rsidRDefault="006F5195" w:rsidP="006F5195">
            <w:pPr>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Indonesia</w:t>
            </w:r>
          </w:p>
        </w:tc>
        <w:tc>
          <w:tcPr>
            <w:tcW w:w="1720" w:type="dxa"/>
            <w:tcBorders>
              <w:top w:val="nil"/>
              <w:left w:val="nil"/>
              <w:bottom w:val="nil"/>
              <w:right w:val="nil"/>
            </w:tcBorders>
            <w:shd w:val="clear" w:color="auto" w:fill="auto"/>
            <w:noWrap/>
            <w:vAlign w:val="bottom"/>
            <w:hideMark/>
          </w:tcPr>
          <w:p w14:paraId="028CA9FE"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0.48</w:t>
            </w:r>
          </w:p>
        </w:tc>
        <w:tc>
          <w:tcPr>
            <w:tcW w:w="960" w:type="dxa"/>
            <w:tcBorders>
              <w:top w:val="nil"/>
              <w:left w:val="nil"/>
              <w:bottom w:val="nil"/>
              <w:right w:val="nil"/>
            </w:tcBorders>
            <w:shd w:val="clear" w:color="auto" w:fill="auto"/>
            <w:noWrap/>
            <w:vAlign w:val="bottom"/>
            <w:hideMark/>
          </w:tcPr>
          <w:p w14:paraId="69622FF1"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22</w:t>
            </w:r>
          </w:p>
        </w:tc>
        <w:tc>
          <w:tcPr>
            <w:tcW w:w="960" w:type="dxa"/>
            <w:tcBorders>
              <w:top w:val="nil"/>
              <w:left w:val="nil"/>
              <w:bottom w:val="nil"/>
              <w:right w:val="nil"/>
            </w:tcBorders>
            <w:shd w:val="clear" w:color="000000" w:fill="FF0000"/>
            <w:noWrap/>
            <w:vAlign w:val="bottom"/>
            <w:hideMark/>
          </w:tcPr>
          <w:p w14:paraId="76D61302"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5</w:t>
            </w:r>
          </w:p>
        </w:tc>
        <w:tc>
          <w:tcPr>
            <w:tcW w:w="960" w:type="dxa"/>
            <w:tcBorders>
              <w:top w:val="nil"/>
              <w:left w:val="nil"/>
              <w:bottom w:val="nil"/>
              <w:right w:val="nil"/>
            </w:tcBorders>
            <w:shd w:val="clear" w:color="auto" w:fill="auto"/>
            <w:noWrap/>
            <w:vAlign w:val="bottom"/>
            <w:hideMark/>
          </w:tcPr>
          <w:p w14:paraId="0DA41822"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p>
        </w:tc>
        <w:tc>
          <w:tcPr>
            <w:tcW w:w="960" w:type="dxa"/>
            <w:tcBorders>
              <w:top w:val="nil"/>
              <w:left w:val="nil"/>
              <w:bottom w:val="nil"/>
              <w:right w:val="nil"/>
            </w:tcBorders>
            <w:shd w:val="clear" w:color="auto" w:fill="auto"/>
            <w:noWrap/>
            <w:vAlign w:val="bottom"/>
            <w:hideMark/>
          </w:tcPr>
          <w:p w14:paraId="6B3E931C" w14:textId="77777777" w:rsidR="006F5195" w:rsidRPr="006F5195" w:rsidRDefault="006F5195" w:rsidP="006F5195">
            <w:pPr>
              <w:rPr>
                <w:rFonts w:ascii="Times New Roman" w:eastAsia="Times New Roman" w:hAnsi="Times New Roman" w:cs="Times New Roman"/>
                <w:sz w:val="16"/>
                <w:szCs w:val="16"/>
                <w:lang w:eastAsia="en-US"/>
              </w:rPr>
            </w:pPr>
          </w:p>
        </w:tc>
        <w:tc>
          <w:tcPr>
            <w:tcW w:w="2155" w:type="dxa"/>
            <w:tcBorders>
              <w:top w:val="nil"/>
              <w:left w:val="nil"/>
              <w:bottom w:val="nil"/>
              <w:right w:val="nil"/>
            </w:tcBorders>
            <w:shd w:val="clear" w:color="auto" w:fill="auto"/>
            <w:noWrap/>
            <w:vAlign w:val="bottom"/>
            <w:hideMark/>
          </w:tcPr>
          <w:p w14:paraId="5A9E934E" w14:textId="77777777" w:rsidR="006F5195" w:rsidRPr="006F5195" w:rsidRDefault="006F5195" w:rsidP="006F5195">
            <w:pPr>
              <w:rPr>
                <w:rFonts w:ascii="Times New Roman" w:eastAsia="Times New Roman" w:hAnsi="Times New Roman" w:cs="Times New Roman"/>
                <w:sz w:val="16"/>
                <w:szCs w:val="16"/>
                <w:lang w:eastAsia="en-US"/>
              </w:rPr>
            </w:pPr>
          </w:p>
        </w:tc>
      </w:tr>
      <w:tr w:rsidR="006F5195" w:rsidRPr="006F5195" w14:paraId="269AFE70" w14:textId="77777777" w:rsidTr="006F5195">
        <w:trPr>
          <w:trHeight w:val="300"/>
        </w:trPr>
        <w:tc>
          <w:tcPr>
            <w:tcW w:w="1262" w:type="dxa"/>
            <w:tcBorders>
              <w:top w:val="nil"/>
              <w:left w:val="nil"/>
              <w:bottom w:val="nil"/>
              <w:right w:val="nil"/>
            </w:tcBorders>
            <w:shd w:val="clear" w:color="auto" w:fill="auto"/>
            <w:noWrap/>
            <w:vAlign w:val="bottom"/>
            <w:hideMark/>
          </w:tcPr>
          <w:p w14:paraId="7DF517D8" w14:textId="77777777" w:rsidR="006F5195" w:rsidRPr="006F5195" w:rsidRDefault="006F5195" w:rsidP="006F5195">
            <w:pPr>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Albania</w:t>
            </w:r>
          </w:p>
        </w:tc>
        <w:tc>
          <w:tcPr>
            <w:tcW w:w="1720" w:type="dxa"/>
            <w:tcBorders>
              <w:top w:val="nil"/>
              <w:left w:val="nil"/>
              <w:bottom w:val="nil"/>
              <w:right w:val="nil"/>
            </w:tcBorders>
            <w:shd w:val="clear" w:color="auto" w:fill="auto"/>
            <w:noWrap/>
            <w:vAlign w:val="bottom"/>
            <w:hideMark/>
          </w:tcPr>
          <w:p w14:paraId="3EA0ADD5"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0.48</w:t>
            </w:r>
          </w:p>
        </w:tc>
        <w:tc>
          <w:tcPr>
            <w:tcW w:w="960" w:type="dxa"/>
            <w:tcBorders>
              <w:top w:val="nil"/>
              <w:left w:val="nil"/>
              <w:bottom w:val="nil"/>
              <w:right w:val="nil"/>
            </w:tcBorders>
            <w:shd w:val="clear" w:color="auto" w:fill="auto"/>
            <w:noWrap/>
            <w:vAlign w:val="bottom"/>
            <w:hideMark/>
          </w:tcPr>
          <w:p w14:paraId="3539A1AA"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23</w:t>
            </w:r>
          </w:p>
        </w:tc>
        <w:tc>
          <w:tcPr>
            <w:tcW w:w="960" w:type="dxa"/>
            <w:tcBorders>
              <w:top w:val="nil"/>
              <w:left w:val="nil"/>
              <w:bottom w:val="nil"/>
              <w:right w:val="nil"/>
            </w:tcBorders>
            <w:shd w:val="clear" w:color="000000" w:fill="9933FF"/>
            <w:noWrap/>
            <w:vAlign w:val="bottom"/>
            <w:hideMark/>
          </w:tcPr>
          <w:p w14:paraId="7EFBD610"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14</w:t>
            </w:r>
          </w:p>
        </w:tc>
        <w:tc>
          <w:tcPr>
            <w:tcW w:w="960" w:type="dxa"/>
            <w:tcBorders>
              <w:top w:val="nil"/>
              <w:left w:val="nil"/>
              <w:bottom w:val="nil"/>
              <w:right w:val="nil"/>
            </w:tcBorders>
            <w:shd w:val="clear" w:color="auto" w:fill="auto"/>
            <w:noWrap/>
            <w:vAlign w:val="bottom"/>
            <w:hideMark/>
          </w:tcPr>
          <w:p w14:paraId="1E5025D1"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p>
        </w:tc>
        <w:tc>
          <w:tcPr>
            <w:tcW w:w="960" w:type="dxa"/>
            <w:tcBorders>
              <w:top w:val="nil"/>
              <w:left w:val="nil"/>
              <w:bottom w:val="nil"/>
              <w:right w:val="nil"/>
            </w:tcBorders>
            <w:shd w:val="clear" w:color="auto" w:fill="auto"/>
            <w:noWrap/>
            <w:vAlign w:val="bottom"/>
            <w:hideMark/>
          </w:tcPr>
          <w:p w14:paraId="03C77C1A" w14:textId="77777777" w:rsidR="006F5195" w:rsidRPr="006F5195" w:rsidRDefault="006F5195" w:rsidP="006F5195">
            <w:pPr>
              <w:rPr>
                <w:rFonts w:ascii="Times New Roman" w:eastAsia="Times New Roman" w:hAnsi="Times New Roman" w:cs="Times New Roman"/>
                <w:sz w:val="16"/>
                <w:szCs w:val="16"/>
                <w:lang w:eastAsia="en-US"/>
              </w:rPr>
            </w:pPr>
          </w:p>
        </w:tc>
        <w:tc>
          <w:tcPr>
            <w:tcW w:w="2155" w:type="dxa"/>
            <w:tcBorders>
              <w:top w:val="nil"/>
              <w:left w:val="nil"/>
              <w:bottom w:val="nil"/>
              <w:right w:val="nil"/>
            </w:tcBorders>
            <w:shd w:val="clear" w:color="auto" w:fill="auto"/>
            <w:noWrap/>
            <w:vAlign w:val="bottom"/>
            <w:hideMark/>
          </w:tcPr>
          <w:p w14:paraId="16F09544" w14:textId="77777777" w:rsidR="006F5195" w:rsidRPr="006F5195" w:rsidRDefault="006F5195" w:rsidP="006F5195">
            <w:pPr>
              <w:rPr>
                <w:rFonts w:ascii="Times New Roman" w:eastAsia="Times New Roman" w:hAnsi="Times New Roman" w:cs="Times New Roman"/>
                <w:sz w:val="16"/>
                <w:szCs w:val="16"/>
                <w:lang w:eastAsia="en-US"/>
              </w:rPr>
            </w:pPr>
          </w:p>
        </w:tc>
      </w:tr>
      <w:tr w:rsidR="006F5195" w:rsidRPr="006F5195" w14:paraId="53895CD4" w14:textId="77777777" w:rsidTr="006F5195">
        <w:trPr>
          <w:trHeight w:val="300"/>
        </w:trPr>
        <w:tc>
          <w:tcPr>
            <w:tcW w:w="1262" w:type="dxa"/>
            <w:tcBorders>
              <w:top w:val="nil"/>
              <w:left w:val="nil"/>
              <w:bottom w:val="nil"/>
              <w:right w:val="nil"/>
            </w:tcBorders>
            <w:shd w:val="clear" w:color="auto" w:fill="auto"/>
            <w:noWrap/>
            <w:vAlign w:val="bottom"/>
            <w:hideMark/>
          </w:tcPr>
          <w:p w14:paraId="231FD306" w14:textId="77777777" w:rsidR="006F5195" w:rsidRPr="006F5195" w:rsidRDefault="006F5195" w:rsidP="006F5195">
            <w:pPr>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Russia</w:t>
            </w:r>
          </w:p>
        </w:tc>
        <w:tc>
          <w:tcPr>
            <w:tcW w:w="1720" w:type="dxa"/>
            <w:tcBorders>
              <w:top w:val="nil"/>
              <w:left w:val="nil"/>
              <w:bottom w:val="nil"/>
              <w:right w:val="nil"/>
            </w:tcBorders>
            <w:shd w:val="clear" w:color="auto" w:fill="auto"/>
            <w:noWrap/>
            <w:vAlign w:val="bottom"/>
            <w:hideMark/>
          </w:tcPr>
          <w:p w14:paraId="16EF59D6"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0.48</w:t>
            </w:r>
          </w:p>
        </w:tc>
        <w:tc>
          <w:tcPr>
            <w:tcW w:w="960" w:type="dxa"/>
            <w:tcBorders>
              <w:top w:val="nil"/>
              <w:left w:val="nil"/>
              <w:bottom w:val="nil"/>
              <w:right w:val="nil"/>
            </w:tcBorders>
            <w:shd w:val="clear" w:color="auto" w:fill="auto"/>
            <w:noWrap/>
            <w:vAlign w:val="bottom"/>
            <w:hideMark/>
          </w:tcPr>
          <w:p w14:paraId="7756133F"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24</w:t>
            </w:r>
          </w:p>
        </w:tc>
        <w:tc>
          <w:tcPr>
            <w:tcW w:w="960" w:type="dxa"/>
            <w:tcBorders>
              <w:top w:val="nil"/>
              <w:left w:val="nil"/>
              <w:bottom w:val="nil"/>
              <w:right w:val="nil"/>
            </w:tcBorders>
            <w:shd w:val="clear" w:color="000000" w:fill="9933FF"/>
            <w:noWrap/>
            <w:vAlign w:val="bottom"/>
            <w:hideMark/>
          </w:tcPr>
          <w:p w14:paraId="3C2D540B"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15</w:t>
            </w:r>
          </w:p>
        </w:tc>
        <w:tc>
          <w:tcPr>
            <w:tcW w:w="960" w:type="dxa"/>
            <w:tcBorders>
              <w:top w:val="nil"/>
              <w:left w:val="nil"/>
              <w:bottom w:val="nil"/>
              <w:right w:val="nil"/>
            </w:tcBorders>
            <w:shd w:val="clear" w:color="auto" w:fill="auto"/>
            <w:noWrap/>
            <w:vAlign w:val="bottom"/>
            <w:hideMark/>
          </w:tcPr>
          <w:p w14:paraId="31FE0316"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p>
        </w:tc>
        <w:tc>
          <w:tcPr>
            <w:tcW w:w="960" w:type="dxa"/>
            <w:tcBorders>
              <w:top w:val="nil"/>
              <w:left w:val="nil"/>
              <w:bottom w:val="nil"/>
              <w:right w:val="nil"/>
            </w:tcBorders>
            <w:shd w:val="clear" w:color="auto" w:fill="auto"/>
            <w:noWrap/>
            <w:vAlign w:val="bottom"/>
            <w:hideMark/>
          </w:tcPr>
          <w:p w14:paraId="78C93BB4" w14:textId="77777777" w:rsidR="006F5195" w:rsidRPr="006F5195" w:rsidRDefault="006F5195" w:rsidP="006F5195">
            <w:pPr>
              <w:rPr>
                <w:rFonts w:ascii="Times New Roman" w:eastAsia="Times New Roman" w:hAnsi="Times New Roman" w:cs="Times New Roman"/>
                <w:sz w:val="16"/>
                <w:szCs w:val="16"/>
                <w:lang w:eastAsia="en-US"/>
              </w:rPr>
            </w:pPr>
          </w:p>
        </w:tc>
        <w:tc>
          <w:tcPr>
            <w:tcW w:w="2155" w:type="dxa"/>
            <w:tcBorders>
              <w:top w:val="nil"/>
              <w:left w:val="nil"/>
              <w:bottom w:val="nil"/>
              <w:right w:val="nil"/>
            </w:tcBorders>
            <w:shd w:val="clear" w:color="auto" w:fill="auto"/>
            <w:noWrap/>
            <w:vAlign w:val="bottom"/>
            <w:hideMark/>
          </w:tcPr>
          <w:p w14:paraId="5B046AFD" w14:textId="77777777" w:rsidR="006F5195" w:rsidRPr="006F5195" w:rsidRDefault="006F5195" w:rsidP="006F5195">
            <w:pPr>
              <w:rPr>
                <w:rFonts w:ascii="Times New Roman" w:eastAsia="Times New Roman" w:hAnsi="Times New Roman" w:cs="Times New Roman"/>
                <w:sz w:val="16"/>
                <w:szCs w:val="16"/>
                <w:lang w:eastAsia="en-US"/>
              </w:rPr>
            </w:pPr>
          </w:p>
        </w:tc>
      </w:tr>
      <w:tr w:rsidR="006F5195" w:rsidRPr="006F5195" w14:paraId="19BE1BE8" w14:textId="77777777" w:rsidTr="006F5195">
        <w:trPr>
          <w:trHeight w:val="300"/>
        </w:trPr>
        <w:tc>
          <w:tcPr>
            <w:tcW w:w="1262" w:type="dxa"/>
            <w:tcBorders>
              <w:top w:val="nil"/>
              <w:left w:val="nil"/>
              <w:bottom w:val="nil"/>
              <w:right w:val="nil"/>
            </w:tcBorders>
            <w:shd w:val="clear" w:color="auto" w:fill="auto"/>
            <w:noWrap/>
            <w:vAlign w:val="bottom"/>
            <w:hideMark/>
          </w:tcPr>
          <w:p w14:paraId="57BB0097" w14:textId="77777777" w:rsidR="006F5195" w:rsidRPr="006F5195" w:rsidRDefault="006F5195" w:rsidP="006F5195">
            <w:pPr>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Brunei</w:t>
            </w:r>
          </w:p>
        </w:tc>
        <w:tc>
          <w:tcPr>
            <w:tcW w:w="1720" w:type="dxa"/>
            <w:tcBorders>
              <w:top w:val="nil"/>
              <w:left w:val="nil"/>
              <w:bottom w:val="nil"/>
              <w:right w:val="nil"/>
            </w:tcBorders>
            <w:shd w:val="clear" w:color="auto" w:fill="auto"/>
            <w:noWrap/>
            <w:vAlign w:val="bottom"/>
            <w:hideMark/>
          </w:tcPr>
          <w:p w14:paraId="3C1276F3"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0.46</w:t>
            </w:r>
          </w:p>
        </w:tc>
        <w:tc>
          <w:tcPr>
            <w:tcW w:w="960" w:type="dxa"/>
            <w:tcBorders>
              <w:top w:val="nil"/>
              <w:left w:val="nil"/>
              <w:bottom w:val="nil"/>
              <w:right w:val="nil"/>
            </w:tcBorders>
            <w:shd w:val="clear" w:color="auto" w:fill="auto"/>
            <w:noWrap/>
            <w:vAlign w:val="bottom"/>
            <w:hideMark/>
          </w:tcPr>
          <w:p w14:paraId="2B6A16CE"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25</w:t>
            </w:r>
          </w:p>
        </w:tc>
        <w:tc>
          <w:tcPr>
            <w:tcW w:w="960" w:type="dxa"/>
            <w:tcBorders>
              <w:top w:val="nil"/>
              <w:left w:val="nil"/>
              <w:bottom w:val="nil"/>
              <w:right w:val="nil"/>
            </w:tcBorders>
            <w:shd w:val="clear" w:color="000000" w:fill="FF0000"/>
            <w:noWrap/>
            <w:vAlign w:val="bottom"/>
            <w:hideMark/>
          </w:tcPr>
          <w:p w14:paraId="1FF99E1A"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6</w:t>
            </w:r>
          </w:p>
        </w:tc>
        <w:tc>
          <w:tcPr>
            <w:tcW w:w="960" w:type="dxa"/>
            <w:tcBorders>
              <w:top w:val="nil"/>
              <w:left w:val="nil"/>
              <w:bottom w:val="nil"/>
              <w:right w:val="nil"/>
            </w:tcBorders>
            <w:shd w:val="clear" w:color="auto" w:fill="auto"/>
            <w:noWrap/>
            <w:vAlign w:val="bottom"/>
            <w:hideMark/>
          </w:tcPr>
          <w:p w14:paraId="463306F0"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p>
        </w:tc>
        <w:tc>
          <w:tcPr>
            <w:tcW w:w="960" w:type="dxa"/>
            <w:tcBorders>
              <w:top w:val="nil"/>
              <w:left w:val="nil"/>
              <w:bottom w:val="nil"/>
              <w:right w:val="nil"/>
            </w:tcBorders>
            <w:shd w:val="clear" w:color="auto" w:fill="auto"/>
            <w:noWrap/>
            <w:vAlign w:val="bottom"/>
            <w:hideMark/>
          </w:tcPr>
          <w:p w14:paraId="2E9E0792" w14:textId="77777777" w:rsidR="006F5195" w:rsidRPr="006F5195" w:rsidRDefault="006F5195" w:rsidP="006F5195">
            <w:pPr>
              <w:rPr>
                <w:rFonts w:ascii="Times New Roman" w:eastAsia="Times New Roman" w:hAnsi="Times New Roman" w:cs="Times New Roman"/>
                <w:sz w:val="16"/>
                <w:szCs w:val="16"/>
                <w:lang w:eastAsia="en-US"/>
              </w:rPr>
            </w:pPr>
          </w:p>
        </w:tc>
        <w:tc>
          <w:tcPr>
            <w:tcW w:w="2155" w:type="dxa"/>
            <w:tcBorders>
              <w:top w:val="nil"/>
              <w:left w:val="nil"/>
              <w:bottom w:val="nil"/>
              <w:right w:val="nil"/>
            </w:tcBorders>
            <w:shd w:val="clear" w:color="auto" w:fill="auto"/>
            <w:noWrap/>
            <w:vAlign w:val="bottom"/>
            <w:hideMark/>
          </w:tcPr>
          <w:p w14:paraId="7F953278" w14:textId="77777777" w:rsidR="006F5195" w:rsidRPr="006F5195" w:rsidRDefault="006F5195" w:rsidP="006F5195">
            <w:pPr>
              <w:rPr>
                <w:rFonts w:ascii="Times New Roman" w:eastAsia="Times New Roman" w:hAnsi="Times New Roman" w:cs="Times New Roman"/>
                <w:sz w:val="16"/>
                <w:szCs w:val="16"/>
                <w:lang w:eastAsia="en-US"/>
              </w:rPr>
            </w:pPr>
          </w:p>
        </w:tc>
      </w:tr>
      <w:tr w:rsidR="006F5195" w:rsidRPr="006F5195" w14:paraId="0FE0433A" w14:textId="77777777" w:rsidTr="006F5195">
        <w:trPr>
          <w:trHeight w:val="300"/>
        </w:trPr>
        <w:tc>
          <w:tcPr>
            <w:tcW w:w="1262" w:type="dxa"/>
            <w:tcBorders>
              <w:top w:val="nil"/>
              <w:left w:val="nil"/>
              <w:bottom w:val="nil"/>
              <w:right w:val="nil"/>
            </w:tcBorders>
            <w:shd w:val="clear" w:color="auto" w:fill="auto"/>
            <w:noWrap/>
            <w:vAlign w:val="bottom"/>
            <w:hideMark/>
          </w:tcPr>
          <w:p w14:paraId="2D4165EE" w14:textId="77777777" w:rsidR="006F5195" w:rsidRPr="006F5195" w:rsidRDefault="006F5195" w:rsidP="006F5195">
            <w:pPr>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Cambodia</w:t>
            </w:r>
          </w:p>
        </w:tc>
        <w:tc>
          <w:tcPr>
            <w:tcW w:w="1720" w:type="dxa"/>
            <w:tcBorders>
              <w:top w:val="nil"/>
              <w:left w:val="nil"/>
              <w:bottom w:val="nil"/>
              <w:right w:val="nil"/>
            </w:tcBorders>
            <w:shd w:val="clear" w:color="auto" w:fill="auto"/>
            <w:noWrap/>
            <w:vAlign w:val="bottom"/>
            <w:hideMark/>
          </w:tcPr>
          <w:p w14:paraId="40F01C59"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0.45</w:t>
            </w:r>
          </w:p>
        </w:tc>
        <w:tc>
          <w:tcPr>
            <w:tcW w:w="960" w:type="dxa"/>
            <w:tcBorders>
              <w:top w:val="nil"/>
              <w:left w:val="nil"/>
              <w:bottom w:val="nil"/>
              <w:right w:val="nil"/>
            </w:tcBorders>
            <w:shd w:val="clear" w:color="auto" w:fill="auto"/>
            <w:noWrap/>
            <w:vAlign w:val="bottom"/>
            <w:hideMark/>
          </w:tcPr>
          <w:p w14:paraId="567C67B5"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26</w:t>
            </w:r>
          </w:p>
        </w:tc>
        <w:tc>
          <w:tcPr>
            <w:tcW w:w="960" w:type="dxa"/>
            <w:tcBorders>
              <w:top w:val="nil"/>
              <w:left w:val="nil"/>
              <w:bottom w:val="nil"/>
              <w:right w:val="nil"/>
            </w:tcBorders>
            <w:shd w:val="clear" w:color="000000" w:fill="FF0000"/>
            <w:noWrap/>
            <w:vAlign w:val="bottom"/>
            <w:hideMark/>
          </w:tcPr>
          <w:p w14:paraId="7DA381BD"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7</w:t>
            </w:r>
          </w:p>
        </w:tc>
        <w:tc>
          <w:tcPr>
            <w:tcW w:w="960" w:type="dxa"/>
            <w:tcBorders>
              <w:top w:val="nil"/>
              <w:left w:val="nil"/>
              <w:bottom w:val="nil"/>
              <w:right w:val="nil"/>
            </w:tcBorders>
            <w:shd w:val="clear" w:color="auto" w:fill="auto"/>
            <w:noWrap/>
            <w:vAlign w:val="bottom"/>
            <w:hideMark/>
          </w:tcPr>
          <w:p w14:paraId="04B51A96"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p>
        </w:tc>
        <w:tc>
          <w:tcPr>
            <w:tcW w:w="960" w:type="dxa"/>
            <w:tcBorders>
              <w:top w:val="nil"/>
              <w:left w:val="nil"/>
              <w:bottom w:val="nil"/>
              <w:right w:val="nil"/>
            </w:tcBorders>
            <w:shd w:val="clear" w:color="auto" w:fill="auto"/>
            <w:noWrap/>
            <w:vAlign w:val="bottom"/>
            <w:hideMark/>
          </w:tcPr>
          <w:p w14:paraId="32C9A7C3" w14:textId="77777777" w:rsidR="006F5195" w:rsidRPr="006F5195" w:rsidRDefault="006F5195" w:rsidP="006F5195">
            <w:pPr>
              <w:rPr>
                <w:rFonts w:ascii="Times New Roman" w:eastAsia="Times New Roman" w:hAnsi="Times New Roman" w:cs="Times New Roman"/>
                <w:sz w:val="16"/>
                <w:szCs w:val="16"/>
                <w:lang w:eastAsia="en-US"/>
              </w:rPr>
            </w:pPr>
          </w:p>
        </w:tc>
        <w:tc>
          <w:tcPr>
            <w:tcW w:w="2155" w:type="dxa"/>
            <w:tcBorders>
              <w:top w:val="nil"/>
              <w:left w:val="nil"/>
              <w:bottom w:val="nil"/>
              <w:right w:val="nil"/>
            </w:tcBorders>
            <w:shd w:val="clear" w:color="auto" w:fill="auto"/>
            <w:noWrap/>
            <w:vAlign w:val="bottom"/>
            <w:hideMark/>
          </w:tcPr>
          <w:p w14:paraId="7D35B150" w14:textId="77777777" w:rsidR="006F5195" w:rsidRPr="006F5195" w:rsidRDefault="006F5195" w:rsidP="006F5195">
            <w:pPr>
              <w:rPr>
                <w:rFonts w:ascii="Times New Roman" w:eastAsia="Times New Roman" w:hAnsi="Times New Roman" w:cs="Times New Roman"/>
                <w:sz w:val="16"/>
                <w:szCs w:val="16"/>
                <w:lang w:eastAsia="en-US"/>
              </w:rPr>
            </w:pPr>
          </w:p>
        </w:tc>
      </w:tr>
      <w:tr w:rsidR="006F5195" w:rsidRPr="006F5195" w14:paraId="15F88544" w14:textId="77777777" w:rsidTr="006F5195">
        <w:trPr>
          <w:trHeight w:val="300"/>
        </w:trPr>
        <w:tc>
          <w:tcPr>
            <w:tcW w:w="1262" w:type="dxa"/>
            <w:tcBorders>
              <w:top w:val="nil"/>
              <w:left w:val="nil"/>
              <w:bottom w:val="nil"/>
              <w:right w:val="nil"/>
            </w:tcBorders>
            <w:shd w:val="clear" w:color="auto" w:fill="auto"/>
            <w:noWrap/>
            <w:vAlign w:val="bottom"/>
            <w:hideMark/>
          </w:tcPr>
          <w:p w14:paraId="297FB09C" w14:textId="77777777" w:rsidR="006F5195" w:rsidRPr="006F5195" w:rsidRDefault="006F5195" w:rsidP="006F5195">
            <w:pPr>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Slovakia</w:t>
            </w:r>
          </w:p>
        </w:tc>
        <w:tc>
          <w:tcPr>
            <w:tcW w:w="1720" w:type="dxa"/>
            <w:tcBorders>
              <w:top w:val="nil"/>
              <w:left w:val="nil"/>
              <w:bottom w:val="nil"/>
              <w:right w:val="nil"/>
            </w:tcBorders>
            <w:shd w:val="clear" w:color="auto" w:fill="auto"/>
            <w:noWrap/>
            <w:vAlign w:val="bottom"/>
            <w:hideMark/>
          </w:tcPr>
          <w:p w14:paraId="22A70E6A"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0.45</w:t>
            </w:r>
          </w:p>
        </w:tc>
        <w:tc>
          <w:tcPr>
            <w:tcW w:w="960" w:type="dxa"/>
            <w:tcBorders>
              <w:top w:val="nil"/>
              <w:left w:val="nil"/>
              <w:bottom w:val="nil"/>
              <w:right w:val="nil"/>
            </w:tcBorders>
            <w:shd w:val="clear" w:color="auto" w:fill="auto"/>
            <w:noWrap/>
            <w:vAlign w:val="bottom"/>
            <w:hideMark/>
          </w:tcPr>
          <w:p w14:paraId="7DE0C5C1"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27</w:t>
            </w:r>
          </w:p>
        </w:tc>
        <w:tc>
          <w:tcPr>
            <w:tcW w:w="960" w:type="dxa"/>
            <w:tcBorders>
              <w:top w:val="nil"/>
              <w:left w:val="nil"/>
              <w:bottom w:val="nil"/>
              <w:right w:val="nil"/>
            </w:tcBorders>
            <w:shd w:val="clear" w:color="000000" w:fill="9933FF"/>
            <w:noWrap/>
            <w:vAlign w:val="bottom"/>
            <w:hideMark/>
          </w:tcPr>
          <w:p w14:paraId="330F87BB"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16</w:t>
            </w:r>
          </w:p>
        </w:tc>
        <w:tc>
          <w:tcPr>
            <w:tcW w:w="960" w:type="dxa"/>
            <w:tcBorders>
              <w:top w:val="nil"/>
              <w:left w:val="nil"/>
              <w:bottom w:val="nil"/>
              <w:right w:val="nil"/>
            </w:tcBorders>
            <w:shd w:val="clear" w:color="auto" w:fill="auto"/>
            <w:noWrap/>
            <w:vAlign w:val="bottom"/>
            <w:hideMark/>
          </w:tcPr>
          <w:p w14:paraId="75D6EC45"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p>
        </w:tc>
        <w:tc>
          <w:tcPr>
            <w:tcW w:w="960" w:type="dxa"/>
            <w:tcBorders>
              <w:top w:val="nil"/>
              <w:left w:val="nil"/>
              <w:bottom w:val="nil"/>
              <w:right w:val="nil"/>
            </w:tcBorders>
            <w:shd w:val="clear" w:color="auto" w:fill="auto"/>
            <w:noWrap/>
            <w:vAlign w:val="bottom"/>
            <w:hideMark/>
          </w:tcPr>
          <w:p w14:paraId="5132FD04" w14:textId="77777777" w:rsidR="006F5195" w:rsidRPr="006F5195" w:rsidRDefault="006F5195" w:rsidP="006F5195">
            <w:pPr>
              <w:rPr>
                <w:rFonts w:ascii="Times New Roman" w:eastAsia="Times New Roman" w:hAnsi="Times New Roman" w:cs="Times New Roman"/>
                <w:sz w:val="16"/>
                <w:szCs w:val="16"/>
                <w:lang w:eastAsia="en-US"/>
              </w:rPr>
            </w:pPr>
          </w:p>
        </w:tc>
        <w:tc>
          <w:tcPr>
            <w:tcW w:w="2155" w:type="dxa"/>
            <w:tcBorders>
              <w:top w:val="nil"/>
              <w:left w:val="nil"/>
              <w:bottom w:val="nil"/>
              <w:right w:val="nil"/>
            </w:tcBorders>
            <w:shd w:val="clear" w:color="auto" w:fill="auto"/>
            <w:noWrap/>
            <w:vAlign w:val="bottom"/>
            <w:hideMark/>
          </w:tcPr>
          <w:p w14:paraId="2C21564D" w14:textId="77777777" w:rsidR="006F5195" w:rsidRPr="006F5195" w:rsidRDefault="006F5195" w:rsidP="006F5195">
            <w:pPr>
              <w:rPr>
                <w:rFonts w:ascii="Times New Roman" w:eastAsia="Times New Roman" w:hAnsi="Times New Roman" w:cs="Times New Roman"/>
                <w:sz w:val="16"/>
                <w:szCs w:val="16"/>
                <w:lang w:eastAsia="en-US"/>
              </w:rPr>
            </w:pPr>
          </w:p>
        </w:tc>
      </w:tr>
      <w:tr w:rsidR="006F5195" w:rsidRPr="006F5195" w14:paraId="36FE0757" w14:textId="77777777" w:rsidTr="006F5195">
        <w:trPr>
          <w:trHeight w:val="300"/>
        </w:trPr>
        <w:tc>
          <w:tcPr>
            <w:tcW w:w="1262" w:type="dxa"/>
            <w:tcBorders>
              <w:top w:val="nil"/>
              <w:left w:val="nil"/>
              <w:bottom w:val="nil"/>
              <w:right w:val="nil"/>
            </w:tcBorders>
            <w:shd w:val="clear" w:color="auto" w:fill="auto"/>
            <w:noWrap/>
            <w:vAlign w:val="bottom"/>
            <w:hideMark/>
          </w:tcPr>
          <w:p w14:paraId="7A1D4B81" w14:textId="77777777" w:rsidR="006F5195" w:rsidRPr="006F5195" w:rsidRDefault="006F5195" w:rsidP="006F5195">
            <w:pPr>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Laos</w:t>
            </w:r>
          </w:p>
        </w:tc>
        <w:tc>
          <w:tcPr>
            <w:tcW w:w="1720" w:type="dxa"/>
            <w:tcBorders>
              <w:top w:val="nil"/>
              <w:left w:val="nil"/>
              <w:bottom w:val="nil"/>
              <w:right w:val="nil"/>
            </w:tcBorders>
            <w:shd w:val="clear" w:color="auto" w:fill="auto"/>
            <w:noWrap/>
            <w:vAlign w:val="bottom"/>
            <w:hideMark/>
          </w:tcPr>
          <w:p w14:paraId="50E690D8"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0.44</w:t>
            </w:r>
          </w:p>
        </w:tc>
        <w:tc>
          <w:tcPr>
            <w:tcW w:w="960" w:type="dxa"/>
            <w:tcBorders>
              <w:top w:val="nil"/>
              <w:left w:val="nil"/>
              <w:bottom w:val="nil"/>
              <w:right w:val="nil"/>
            </w:tcBorders>
            <w:shd w:val="clear" w:color="auto" w:fill="auto"/>
            <w:noWrap/>
            <w:vAlign w:val="bottom"/>
            <w:hideMark/>
          </w:tcPr>
          <w:p w14:paraId="384F8769"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28</w:t>
            </w:r>
          </w:p>
        </w:tc>
        <w:tc>
          <w:tcPr>
            <w:tcW w:w="960" w:type="dxa"/>
            <w:tcBorders>
              <w:top w:val="nil"/>
              <w:left w:val="nil"/>
              <w:bottom w:val="nil"/>
              <w:right w:val="nil"/>
            </w:tcBorders>
            <w:shd w:val="clear" w:color="000000" w:fill="FF0000"/>
            <w:noWrap/>
            <w:vAlign w:val="bottom"/>
            <w:hideMark/>
          </w:tcPr>
          <w:p w14:paraId="5E0A91EC"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8</w:t>
            </w:r>
          </w:p>
        </w:tc>
        <w:tc>
          <w:tcPr>
            <w:tcW w:w="960" w:type="dxa"/>
            <w:tcBorders>
              <w:top w:val="nil"/>
              <w:left w:val="nil"/>
              <w:bottom w:val="nil"/>
              <w:right w:val="nil"/>
            </w:tcBorders>
            <w:shd w:val="clear" w:color="auto" w:fill="auto"/>
            <w:noWrap/>
            <w:vAlign w:val="bottom"/>
            <w:hideMark/>
          </w:tcPr>
          <w:p w14:paraId="568CEF36"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p>
        </w:tc>
        <w:tc>
          <w:tcPr>
            <w:tcW w:w="960" w:type="dxa"/>
            <w:tcBorders>
              <w:top w:val="nil"/>
              <w:left w:val="nil"/>
              <w:bottom w:val="nil"/>
              <w:right w:val="nil"/>
            </w:tcBorders>
            <w:shd w:val="clear" w:color="auto" w:fill="auto"/>
            <w:noWrap/>
            <w:vAlign w:val="bottom"/>
            <w:hideMark/>
          </w:tcPr>
          <w:p w14:paraId="77C1DAB5" w14:textId="77777777" w:rsidR="006F5195" w:rsidRPr="006F5195" w:rsidRDefault="006F5195" w:rsidP="006F5195">
            <w:pPr>
              <w:rPr>
                <w:rFonts w:ascii="Times New Roman" w:eastAsia="Times New Roman" w:hAnsi="Times New Roman" w:cs="Times New Roman"/>
                <w:sz w:val="16"/>
                <w:szCs w:val="16"/>
                <w:lang w:eastAsia="en-US"/>
              </w:rPr>
            </w:pPr>
          </w:p>
        </w:tc>
        <w:tc>
          <w:tcPr>
            <w:tcW w:w="2155" w:type="dxa"/>
            <w:tcBorders>
              <w:top w:val="nil"/>
              <w:left w:val="nil"/>
              <w:bottom w:val="nil"/>
              <w:right w:val="nil"/>
            </w:tcBorders>
            <w:shd w:val="clear" w:color="auto" w:fill="auto"/>
            <w:noWrap/>
            <w:vAlign w:val="bottom"/>
            <w:hideMark/>
          </w:tcPr>
          <w:p w14:paraId="62F047C4" w14:textId="77777777" w:rsidR="006F5195" w:rsidRPr="006F5195" w:rsidRDefault="006F5195" w:rsidP="006F5195">
            <w:pPr>
              <w:rPr>
                <w:rFonts w:ascii="Times New Roman" w:eastAsia="Times New Roman" w:hAnsi="Times New Roman" w:cs="Times New Roman"/>
                <w:sz w:val="16"/>
                <w:szCs w:val="16"/>
                <w:lang w:eastAsia="en-US"/>
              </w:rPr>
            </w:pPr>
          </w:p>
        </w:tc>
      </w:tr>
      <w:tr w:rsidR="006F5195" w:rsidRPr="006F5195" w14:paraId="208BEA61" w14:textId="77777777" w:rsidTr="006F5195">
        <w:trPr>
          <w:trHeight w:val="300"/>
        </w:trPr>
        <w:tc>
          <w:tcPr>
            <w:tcW w:w="1262" w:type="dxa"/>
            <w:tcBorders>
              <w:top w:val="nil"/>
              <w:left w:val="nil"/>
              <w:bottom w:val="nil"/>
              <w:right w:val="nil"/>
            </w:tcBorders>
            <w:shd w:val="clear" w:color="auto" w:fill="auto"/>
            <w:noWrap/>
            <w:vAlign w:val="bottom"/>
            <w:hideMark/>
          </w:tcPr>
          <w:p w14:paraId="4A6C65FA" w14:textId="77777777" w:rsidR="006F5195" w:rsidRPr="006F5195" w:rsidRDefault="006F5195" w:rsidP="006F5195">
            <w:pPr>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Oman</w:t>
            </w:r>
          </w:p>
        </w:tc>
        <w:tc>
          <w:tcPr>
            <w:tcW w:w="1720" w:type="dxa"/>
            <w:tcBorders>
              <w:top w:val="nil"/>
              <w:left w:val="nil"/>
              <w:bottom w:val="nil"/>
              <w:right w:val="nil"/>
            </w:tcBorders>
            <w:shd w:val="clear" w:color="auto" w:fill="auto"/>
            <w:noWrap/>
            <w:vAlign w:val="bottom"/>
            <w:hideMark/>
          </w:tcPr>
          <w:p w14:paraId="3B910BB3"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0.44</w:t>
            </w:r>
          </w:p>
        </w:tc>
        <w:tc>
          <w:tcPr>
            <w:tcW w:w="960" w:type="dxa"/>
            <w:tcBorders>
              <w:top w:val="nil"/>
              <w:left w:val="nil"/>
              <w:bottom w:val="nil"/>
              <w:right w:val="nil"/>
            </w:tcBorders>
            <w:shd w:val="clear" w:color="auto" w:fill="auto"/>
            <w:noWrap/>
            <w:vAlign w:val="bottom"/>
            <w:hideMark/>
          </w:tcPr>
          <w:p w14:paraId="467AB0BD"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29</w:t>
            </w:r>
          </w:p>
        </w:tc>
        <w:tc>
          <w:tcPr>
            <w:tcW w:w="960" w:type="dxa"/>
            <w:tcBorders>
              <w:top w:val="nil"/>
              <w:left w:val="nil"/>
              <w:bottom w:val="nil"/>
              <w:right w:val="nil"/>
            </w:tcBorders>
            <w:shd w:val="clear" w:color="000000" w:fill="FF66FF"/>
            <w:noWrap/>
            <w:vAlign w:val="bottom"/>
            <w:hideMark/>
          </w:tcPr>
          <w:p w14:paraId="6BDB0CE9"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4</w:t>
            </w:r>
          </w:p>
        </w:tc>
        <w:tc>
          <w:tcPr>
            <w:tcW w:w="960" w:type="dxa"/>
            <w:tcBorders>
              <w:top w:val="nil"/>
              <w:left w:val="nil"/>
              <w:bottom w:val="nil"/>
              <w:right w:val="nil"/>
            </w:tcBorders>
            <w:shd w:val="clear" w:color="auto" w:fill="auto"/>
            <w:noWrap/>
            <w:vAlign w:val="bottom"/>
            <w:hideMark/>
          </w:tcPr>
          <w:p w14:paraId="4D8B4712"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p>
        </w:tc>
        <w:tc>
          <w:tcPr>
            <w:tcW w:w="960" w:type="dxa"/>
            <w:tcBorders>
              <w:top w:val="nil"/>
              <w:left w:val="nil"/>
              <w:bottom w:val="nil"/>
              <w:right w:val="nil"/>
            </w:tcBorders>
            <w:shd w:val="clear" w:color="auto" w:fill="auto"/>
            <w:noWrap/>
            <w:vAlign w:val="bottom"/>
            <w:hideMark/>
          </w:tcPr>
          <w:p w14:paraId="73326443" w14:textId="77777777" w:rsidR="006F5195" w:rsidRPr="006F5195" w:rsidRDefault="006F5195" w:rsidP="006F5195">
            <w:pPr>
              <w:rPr>
                <w:rFonts w:ascii="Times New Roman" w:eastAsia="Times New Roman" w:hAnsi="Times New Roman" w:cs="Times New Roman"/>
                <w:sz w:val="16"/>
                <w:szCs w:val="16"/>
                <w:lang w:eastAsia="en-US"/>
              </w:rPr>
            </w:pPr>
          </w:p>
        </w:tc>
        <w:tc>
          <w:tcPr>
            <w:tcW w:w="2155" w:type="dxa"/>
            <w:tcBorders>
              <w:top w:val="nil"/>
              <w:left w:val="nil"/>
              <w:bottom w:val="nil"/>
              <w:right w:val="nil"/>
            </w:tcBorders>
            <w:shd w:val="clear" w:color="auto" w:fill="auto"/>
            <w:noWrap/>
            <w:vAlign w:val="bottom"/>
            <w:hideMark/>
          </w:tcPr>
          <w:p w14:paraId="6F3D5FAA" w14:textId="77777777" w:rsidR="006F5195" w:rsidRPr="006F5195" w:rsidRDefault="006F5195" w:rsidP="006F5195">
            <w:pPr>
              <w:rPr>
                <w:rFonts w:ascii="Times New Roman" w:eastAsia="Times New Roman" w:hAnsi="Times New Roman" w:cs="Times New Roman"/>
                <w:sz w:val="16"/>
                <w:szCs w:val="16"/>
                <w:lang w:eastAsia="en-US"/>
              </w:rPr>
            </w:pPr>
          </w:p>
        </w:tc>
      </w:tr>
      <w:tr w:rsidR="006F5195" w:rsidRPr="006F5195" w14:paraId="76BC5190" w14:textId="77777777" w:rsidTr="006F5195">
        <w:trPr>
          <w:trHeight w:val="300"/>
        </w:trPr>
        <w:tc>
          <w:tcPr>
            <w:tcW w:w="1262" w:type="dxa"/>
            <w:tcBorders>
              <w:top w:val="nil"/>
              <w:left w:val="nil"/>
              <w:bottom w:val="nil"/>
              <w:right w:val="nil"/>
            </w:tcBorders>
            <w:shd w:val="clear" w:color="auto" w:fill="auto"/>
            <w:noWrap/>
            <w:vAlign w:val="bottom"/>
            <w:hideMark/>
          </w:tcPr>
          <w:p w14:paraId="32AB5B30" w14:textId="77777777" w:rsidR="006F5195" w:rsidRPr="006F5195" w:rsidRDefault="006F5195" w:rsidP="006F5195">
            <w:pPr>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Thailand</w:t>
            </w:r>
          </w:p>
        </w:tc>
        <w:tc>
          <w:tcPr>
            <w:tcW w:w="1720" w:type="dxa"/>
            <w:tcBorders>
              <w:top w:val="nil"/>
              <w:left w:val="nil"/>
              <w:bottom w:val="nil"/>
              <w:right w:val="nil"/>
            </w:tcBorders>
            <w:shd w:val="clear" w:color="auto" w:fill="auto"/>
            <w:noWrap/>
            <w:vAlign w:val="bottom"/>
            <w:hideMark/>
          </w:tcPr>
          <w:p w14:paraId="72D61301"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0.43</w:t>
            </w:r>
          </w:p>
        </w:tc>
        <w:tc>
          <w:tcPr>
            <w:tcW w:w="960" w:type="dxa"/>
            <w:tcBorders>
              <w:top w:val="nil"/>
              <w:left w:val="nil"/>
              <w:bottom w:val="nil"/>
              <w:right w:val="nil"/>
            </w:tcBorders>
            <w:shd w:val="clear" w:color="auto" w:fill="auto"/>
            <w:noWrap/>
            <w:vAlign w:val="bottom"/>
            <w:hideMark/>
          </w:tcPr>
          <w:p w14:paraId="19A41403"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30</w:t>
            </w:r>
          </w:p>
        </w:tc>
        <w:tc>
          <w:tcPr>
            <w:tcW w:w="960" w:type="dxa"/>
            <w:tcBorders>
              <w:top w:val="nil"/>
              <w:left w:val="nil"/>
              <w:bottom w:val="nil"/>
              <w:right w:val="nil"/>
            </w:tcBorders>
            <w:shd w:val="clear" w:color="000000" w:fill="9933FF"/>
            <w:noWrap/>
            <w:vAlign w:val="bottom"/>
            <w:hideMark/>
          </w:tcPr>
          <w:p w14:paraId="46A07A4D"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17</w:t>
            </w:r>
          </w:p>
        </w:tc>
        <w:tc>
          <w:tcPr>
            <w:tcW w:w="960" w:type="dxa"/>
            <w:tcBorders>
              <w:top w:val="nil"/>
              <w:left w:val="nil"/>
              <w:bottom w:val="nil"/>
              <w:right w:val="nil"/>
            </w:tcBorders>
            <w:shd w:val="clear" w:color="auto" w:fill="auto"/>
            <w:noWrap/>
            <w:vAlign w:val="bottom"/>
            <w:hideMark/>
          </w:tcPr>
          <w:p w14:paraId="1580B331"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p>
        </w:tc>
        <w:tc>
          <w:tcPr>
            <w:tcW w:w="960" w:type="dxa"/>
            <w:tcBorders>
              <w:top w:val="nil"/>
              <w:left w:val="nil"/>
              <w:bottom w:val="nil"/>
              <w:right w:val="nil"/>
            </w:tcBorders>
            <w:shd w:val="clear" w:color="auto" w:fill="auto"/>
            <w:noWrap/>
            <w:vAlign w:val="bottom"/>
            <w:hideMark/>
          </w:tcPr>
          <w:p w14:paraId="056722C4" w14:textId="77777777" w:rsidR="006F5195" w:rsidRPr="006F5195" w:rsidRDefault="006F5195" w:rsidP="006F5195">
            <w:pPr>
              <w:rPr>
                <w:rFonts w:ascii="Times New Roman" w:eastAsia="Times New Roman" w:hAnsi="Times New Roman" w:cs="Times New Roman"/>
                <w:sz w:val="16"/>
                <w:szCs w:val="16"/>
                <w:lang w:eastAsia="en-US"/>
              </w:rPr>
            </w:pPr>
          </w:p>
        </w:tc>
        <w:tc>
          <w:tcPr>
            <w:tcW w:w="2155" w:type="dxa"/>
            <w:tcBorders>
              <w:top w:val="nil"/>
              <w:left w:val="nil"/>
              <w:bottom w:val="nil"/>
              <w:right w:val="nil"/>
            </w:tcBorders>
            <w:shd w:val="clear" w:color="auto" w:fill="auto"/>
            <w:noWrap/>
            <w:vAlign w:val="bottom"/>
            <w:hideMark/>
          </w:tcPr>
          <w:p w14:paraId="60AD6303" w14:textId="77777777" w:rsidR="006F5195" w:rsidRPr="006F5195" w:rsidRDefault="006F5195" w:rsidP="006F5195">
            <w:pPr>
              <w:rPr>
                <w:rFonts w:ascii="Times New Roman" w:eastAsia="Times New Roman" w:hAnsi="Times New Roman" w:cs="Times New Roman"/>
                <w:sz w:val="16"/>
                <w:szCs w:val="16"/>
                <w:lang w:eastAsia="en-US"/>
              </w:rPr>
            </w:pPr>
          </w:p>
        </w:tc>
      </w:tr>
      <w:tr w:rsidR="006F5195" w:rsidRPr="006F5195" w14:paraId="358BAC4F" w14:textId="77777777" w:rsidTr="006F5195">
        <w:trPr>
          <w:trHeight w:val="300"/>
        </w:trPr>
        <w:tc>
          <w:tcPr>
            <w:tcW w:w="1262" w:type="dxa"/>
            <w:tcBorders>
              <w:top w:val="nil"/>
              <w:left w:val="nil"/>
              <w:bottom w:val="nil"/>
              <w:right w:val="nil"/>
            </w:tcBorders>
            <w:shd w:val="clear" w:color="auto" w:fill="auto"/>
            <w:noWrap/>
            <w:vAlign w:val="bottom"/>
            <w:hideMark/>
          </w:tcPr>
          <w:p w14:paraId="3191FB99" w14:textId="77777777" w:rsidR="006F5195" w:rsidRPr="006F5195" w:rsidRDefault="006F5195" w:rsidP="006F5195">
            <w:pPr>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Armenia</w:t>
            </w:r>
          </w:p>
        </w:tc>
        <w:tc>
          <w:tcPr>
            <w:tcW w:w="1720" w:type="dxa"/>
            <w:tcBorders>
              <w:top w:val="nil"/>
              <w:left w:val="nil"/>
              <w:bottom w:val="nil"/>
              <w:right w:val="nil"/>
            </w:tcBorders>
            <w:shd w:val="clear" w:color="auto" w:fill="auto"/>
            <w:noWrap/>
            <w:vAlign w:val="bottom"/>
            <w:hideMark/>
          </w:tcPr>
          <w:p w14:paraId="486DE0D7"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0.43</w:t>
            </w:r>
          </w:p>
        </w:tc>
        <w:tc>
          <w:tcPr>
            <w:tcW w:w="960" w:type="dxa"/>
            <w:tcBorders>
              <w:top w:val="nil"/>
              <w:left w:val="nil"/>
              <w:bottom w:val="nil"/>
              <w:right w:val="nil"/>
            </w:tcBorders>
            <w:shd w:val="clear" w:color="auto" w:fill="auto"/>
            <w:noWrap/>
            <w:vAlign w:val="bottom"/>
            <w:hideMark/>
          </w:tcPr>
          <w:p w14:paraId="3A578427"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31</w:t>
            </w:r>
          </w:p>
        </w:tc>
        <w:tc>
          <w:tcPr>
            <w:tcW w:w="960" w:type="dxa"/>
            <w:tcBorders>
              <w:top w:val="nil"/>
              <w:left w:val="nil"/>
              <w:bottom w:val="nil"/>
              <w:right w:val="nil"/>
            </w:tcBorders>
            <w:shd w:val="clear" w:color="000000" w:fill="FF0000"/>
            <w:noWrap/>
            <w:vAlign w:val="bottom"/>
            <w:hideMark/>
          </w:tcPr>
          <w:p w14:paraId="4A75A329"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9</w:t>
            </w:r>
          </w:p>
        </w:tc>
        <w:tc>
          <w:tcPr>
            <w:tcW w:w="960" w:type="dxa"/>
            <w:tcBorders>
              <w:top w:val="nil"/>
              <w:left w:val="nil"/>
              <w:bottom w:val="nil"/>
              <w:right w:val="nil"/>
            </w:tcBorders>
            <w:shd w:val="clear" w:color="auto" w:fill="auto"/>
            <w:noWrap/>
            <w:vAlign w:val="bottom"/>
            <w:hideMark/>
          </w:tcPr>
          <w:p w14:paraId="1E013151"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p>
        </w:tc>
        <w:tc>
          <w:tcPr>
            <w:tcW w:w="960" w:type="dxa"/>
            <w:tcBorders>
              <w:top w:val="nil"/>
              <w:left w:val="nil"/>
              <w:bottom w:val="nil"/>
              <w:right w:val="nil"/>
            </w:tcBorders>
            <w:shd w:val="clear" w:color="auto" w:fill="auto"/>
            <w:noWrap/>
            <w:vAlign w:val="bottom"/>
            <w:hideMark/>
          </w:tcPr>
          <w:p w14:paraId="2ECDA69A" w14:textId="77777777" w:rsidR="006F5195" w:rsidRPr="006F5195" w:rsidRDefault="006F5195" w:rsidP="006F5195">
            <w:pPr>
              <w:rPr>
                <w:rFonts w:ascii="Times New Roman" w:eastAsia="Times New Roman" w:hAnsi="Times New Roman" w:cs="Times New Roman"/>
                <w:sz w:val="16"/>
                <w:szCs w:val="16"/>
                <w:lang w:eastAsia="en-US"/>
              </w:rPr>
            </w:pPr>
          </w:p>
        </w:tc>
        <w:tc>
          <w:tcPr>
            <w:tcW w:w="2155" w:type="dxa"/>
            <w:tcBorders>
              <w:top w:val="nil"/>
              <w:left w:val="nil"/>
              <w:bottom w:val="nil"/>
              <w:right w:val="nil"/>
            </w:tcBorders>
            <w:shd w:val="clear" w:color="auto" w:fill="auto"/>
            <w:noWrap/>
            <w:vAlign w:val="bottom"/>
            <w:hideMark/>
          </w:tcPr>
          <w:p w14:paraId="227D21F0" w14:textId="77777777" w:rsidR="006F5195" w:rsidRPr="006F5195" w:rsidRDefault="006F5195" w:rsidP="006F5195">
            <w:pPr>
              <w:rPr>
                <w:rFonts w:ascii="Times New Roman" w:eastAsia="Times New Roman" w:hAnsi="Times New Roman" w:cs="Times New Roman"/>
                <w:sz w:val="16"/>
                <w:szCs w:val="16"/>
                <w:lang w:eastAsia="en-US"/>
              </w:rPr>
            </w:pPr>
          </w:p>
        </w:tc>
      </w:tr>
      <w:tr w:rsidR="006F5195" w:rsidRPr="006F5195" w14:paraId="3A3C9E02" w14:textId="77777777" w:rsidTr="006F5195">
        <w:trPr>
          <w:trHeight w:val="300"/>
        </w:trPr>
        <w:tc>
          <w:tcPr>
            <w:tcW w:w="1262" w:type="dxa"/>
            <w:tcBorders>
              <w:top w:val="nil"/>
              <w:left w:val="nil"/>
              <w:bottom w:val="nil"/>
              <w:right w:val="nil"/>
            </w:tcBorders>
            <w:shd w:val="clear" w:color="auto" w:fill="auto"/>
            <w:noWrap/>
            <w:vAlign w:val="bottom"/>
            <w:hideMark/>
          </w:tcPr>
          <w:p w14:paraId="4A5E2E69" w14:textId="77777777" w:rsidR="006F5195" w:rsidRPr="006F5195" w:rsidRDefault="006F5195" w:rsidP="006F5195">
            <w:pPr>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Montenegro</w:t>
            </w:r>
          </w:p>
        </w:tc>
        <w:tc>
          <w:tcPr>
            <w:tcW w:w="1720" w:type="dxa"/>
            <w:tcBorders>
              <w:top w:val="nil"/>
              <w:left w:val="nil"/>
              <w:bottom w:val="nil"/>
              <w:right w:val="nil"/>
            </w:tcBorders>
            <w:shd w:val="clear" w:color="auto" w:fill="auto"/>
            <w:noWrap/>
            <w:vAlign w:val="bottom"/>
            <w:hideMark/>
          </w:tcPr>
          <w:p w14:paraId="1A275893"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0.43</w:t>
            </w:r>
          </w:p>
        </w:tc>
        <w:tc>
          <w:tcPr>
            <w:tcW w:w="960" w:type="dxa"/>
            <w:tcBorders>
              <w:top w:val="nil"/>
              <w:left w:val="nil"/>
              <w:bottom w:val="nil"/>
              <w:right w:val="nil"/>
            </w:tcBorders>
            <w:shd w:val="clear" w:color="auto" w:fill="auto"/>
            <w:noWrap/>
            <w:vAlign w:val="bottom"/>
            <w:hideMark/>
          </w:tcPr>
          <w:p w14:paraId="727DBE7D"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32</w:t>
            </w:r>
          </w:p>
        </w:tc>
        <w:tc>
          <w:tcPr>
            <w:tcW w:w="960" w:type="dxa"/>
            <w:tcBorders>
              <w:top w:val="nil"/>
              <w:left w:val="nil"/>
              <w:bottom w:val="nil"/>
              <w:right w:val="nil"/>
            </w:tcBorders>
            <w:shd w:val="clear" w:color="000000" w:fill="9933FF"/>
            <w:noWrap/>
            <w:vAlign w:val="bottom"/>
            <w:hideMark/>
          </w:tcPr>
          <w:p w14:paraId="5D01BF5D"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18</w:t>
            </w:r>
          </w:p>
        </w:tc>
        <w:tc>
          <w:tcPr>
            <w:tcW w:w="960" w:type="dxa"/>
            <w:tcBorders>
              <w:top w:val="nil"/>
              <w:left w:val="nil"/>
              <w:bottom w:val="nil"/>
              <w:right w:val="nil"/>
            </w:tcBorders>
            <w:shd w:val="clear" w:color="auto" w:fill="auto"/>
            <w:noWrap/>
            <w:vAlign w:val="bottom"/>
            <w:hideMark/>
          </w:tcPr>
          <w:p w14:paraId="271739AA"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p>
        </w:tc>
        <w:tc>
          <w:tcPr>
            <w:tcW w:w="960" w:type="dxa"/>
            <w:tcBorders>
              <w:top w:val="nil"/>
              <w:left w:val="nil"/>
              <w:bottom w:val="nil"/>
              <w:right w:val="nil"/>
            </w:tcBorders>
            <w:shd w:val="clear" w:color="auto" w:fill="auto"/>
            <w:noWrap/>
            <w:vAlign w:val="bottom"/>
            <w:hideMark/>
          </w:tcPr>
          <w:p w14:paraId="410BF14B" w14:textId="77777777" w:rsidR="006F5195" w:rsidRPr="006F5195" w:rsidRDefault="006F5195" w:rsidP="006F5195">
            <w:pPr>
              <w:rPr>
                <w:rFonts w:ascii="Times New Roman" w:eastAsia="Times New Roman" w:hAnsi="Times New Roman" w:cs="Times New Roman"/>
                <w:sz w:val="16"/>
                <w:szCs w:val="16"/>
                <w:lang w:eastAsia="en-US"/>
              </w:rPr>
            </w:pPr>
          </w:p>
        </w:tc>
        <w:tc>
          <w:tcPr>
            <w:tcW w:w="2155" w:type="dxa"/>
            <w:tcBorders>
              <w:top w:val="nil"/>
              <w:left w:val="nil"/>
              <w:bottom w:val="nil"/>
              <w:right w:val="nil"/>
            </w:tcBorders>
            <w:shd w:val="clear" w:color="auto" w:fill="auto"/>
            <w:noWrap/>
            <w:vAlign w:val="bottom"/>
            <w:hideMark/>
          </w:tcPr>
          <w:p w14:paraId="0234AF7A" w14:textId="77777777" w:rsidR="006F5195" w:rsidRPr="006F5195" w:rsidRDefault="006F5195" w:rsidP="006F5195">
            <w:pPr>
              <w:rPr>
                <w:rFonts w:ascii="Times New Roman" w:eastAsia="Times New Roman" w:hAnsi="Times New Roman" w:cs="Times New Roman"/>
                <w:sz w:val="16"/>
                <w:szCs w:val="16"/>
                <w:lang w:eastAsia="en-US"/>
              </w:rPr>
            </w:pPr>
          </w:p>
        </w:tc>
      </w:tr>
      <w:tr w:rsidR="006F5195" w:rsidRPr="006F5195" w14:paraId="6B183AF8" w14:textId="77777777" w:rsidTr="006F5195">
        <w:trPr>
          <w:trHeight w:val="300"/>
        </w:trPr>
        <w:tc>
          <w:tcPr>
            <w:tcW w:w="1262" w:type="dxa"/>
            <w:tcBorders>
              <w:top w:val="nil"/>
              <w:left w:val="nil"/>
              <w:bottom w:val="nil"/>
              <w:right w:val="nil"/>
            </w:tcBorders>
            <w:shd w:val="clear" w:color="auto" w:fill="auto"/>
            <w:noWrap/>
            <w:vAlign w:val="bottom"/>
            <w:hideMark/>
          </w:tcPr>
          <w:p w14:paraId="42867F88" w14:textId="77777777" w:rsidR="006F5195" w:rsidRPr="006F5195" w:rsidRDefault="006F5195" w:rsidP="006F5195">
            <w:pPr>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lastRenderedPageBreak/>
              <w:t>Syria</w:t>
            </w:r>
          </w:p>
        </w:tc>
        <w:tc>
          <w:tcPr>
            <w:tcW w:w="1720" w:type="dxa"/>
            <w:tcBorders>
              <w:top w:val="nil"/>
              <w:left w:val="nil"/>
              <w:bottom w:val="nil"/>
              <w:right w:val="nil"/>
            </w:tcBorders>
            <w:shd w:val="clear" w:color="auto" w:fill="auto"/>
            <w:noWrap/>
            <w:vAlign w:val="bottom"/>
            <w:hideMark/>
          </w:tcPr>
          <w:p w14:paraId="3CD755DB"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0.42</w:t>
            </w:r>
          </w:p>
        </w:tc>
        <w:tc>
          <w:tcPr>
            <w:tcW w:w="960" w:type="dxa"/>
            <w:tcBorders>
              <w:top w:val="nil"/>
              <w:left w:val="nil"/>
              <w:bottom w:val="nil"/>
              <w:right w:val="nil"/>
            </w:tcBorders>
            <w:shd w:val="clear" w:color="auto" w:fill="auto"/>
            <w:noWrap/>
            <w:vAlign w:val="bottom"/>
            <w:hideMark/>
          </w:tcPr>
          <w:p w14:paraId="2C05770B"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33</w:t>
            </w:r>
          </w:p>
        </w:tc>
        <w:tc>
          <w:tcPr>
            <w:tcW w:w="960" w:type="dxa"/>
            <w:tcBorders>
              <w:top w:val="nil"/>
              <w:left w:val="nil"/>
              <w:bottom w:val="nil"/>
              <w:right w:val="nil"/>
            </w:tcBorders>
            <w:shd w:val="clear" w:color="000000" w:fill="FF66FF"/>
            <w:noWrap/>
            <w:vAlign w:val="bottom"/>
            <w:hideMark/>
          </w:tcPr>
          <w:p w14:paraId="68B4BB95"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5</w:t>
            </w:r>
          </w:p>
        </w:tc>
        <w:tc>
          <w:tcPr>
            <w:tcW w:w="960" w:type="dxa"/>
            <w:tcBorders>
              <w:top w:val="nil"/>
              <w:left w:val="nil"/>
              <w:bottom w:val="nil"/>
              <w:right w:val="nil"/>
            </w:tcBorders>
            <w:shd w:val="clear" w:color="auto" w:fill="auto"/>
            <w:noWrap/>
            <w:vAlign w:val="bottom"/>
            <w:hideMark/>
          </w:tcPr>
          <w:p w14:paraId="788D341E"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p>
        </w:tc>
        <w:tc>
          <w:tcPr>
            <w:tcW w:w="960" w:type="dxa"/>
            <w:tcBorders>
              <w:top w:val="nil"/>
              <w:left w:val="nil"/>
              <w:bottom w:val="nil"/>
              <w:right w:val="nil"/>
            </w:tcBorders>
            <w:shd w:val="clear" w:color="auto" w:fill="auto"/>
            <w:noWrap/>
            <w:vAlign w:val="bottom"/>
            <w:hideMark/>
          </w:tcPr>
          <w:p w14:paraId="5C155FCD" w14:textId="77777777" w:rsidR="006F5195" w:rsidRPr="006F5195" w:rsidRDefault="006F5195" w:rsidP="006F5195">
            <w:pPr>
              <w:rPr>
                <w:rFonts w:ascii="Times New Roman" w:eastAsia="Times New Roman" w:hAnsi="Times New Roman" w:cs="Times New Roman"/>
                <w:sz w:val="16"/>
                <w:szCs w:val="16"/>
                <w:lang w:eastAsia="en-US"/>
              </w:rPr>
            </w:pPr>
          </w:p>
        </w:tc>
        <w:tc>
          <w:tcPr>
            <w:tcW w:w="2155" w:type="dxa"/>
            <w:tcBorders>
              <w:top w:val="nil"/>
              <w:left w:val="nil"/>
              <w:bottom w:val="nil"/>
              <w:right w:val="nil"/>
            </w:tcBorders>
            <w:shd w:val="clear" w:color="auto" w:fill="auto"/>
            <w:noWrap/>
            <w:vAlign w:val="bottom"/>
            <w:hideMark/>
          </w:tcPr>
          <w:p w14:paraId="3B0933E2" w14:textId="77777777" w:rsidR="006F5195" w:rsidRPr="006F5195" w:rsidRDefault="006F5195" w:rsidP="006F5195">
            <w:pPr>
              <w:rPr>
                <w:rFonts w:ascii="Times New Roman" w:eastAsia="Times New Roman" w:hAnsi="Times New Roman" w:cs="Times New Roman"/>
                <w:sz w:val="16"/>
                <w:szCs w:val="16"/>
                <w:lang w:eastAsia="en-US"/>
              </w:rPr>
            </w:pPr>
          </w:p>
        </w:tc>
      </w:tr>
      <w:tr w:rsidR="006F5195" w:rsidRPr="006F5195" w14:paraId="3E07DEDC" w14:textId="77777777" w:rsidTr="006F5195">
        <w:trPr>
          <w:trHeight w:val="300"/>
        </w:trPr>
        <w:tc>
          <w:tcPr>
            <w:tcW w:w="1262" w:type="dxa"/>
            <w:tcBorders>
              <w:top w:val="nil"/>
              <w:left w:val="nil"/>
              <w:bottom w:val="nil"/>
              <w:right w:val="nil"/>
            </w:tcBorders>
            <w:shd w:val="clear" w:color="auto" w:fill="auto"/>
            <w:noWrap/>
            <w:vAlign w:val="bottom"/>
            <w:hideMark/>
          </w:tcPr>
          <w:p w14:paraId="1B9B1C14" w14:textId="77777777" w:rsidR="006F5195" w:rsidRPr="006F5195" w:rsidRDefault="006F5195" w:rsidP="006F5195">
            <w:pPr>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UAE</w:t>
            </w:r>
          </w:p>
        </w:tc>
        <w:tc>
          <w:tcPr>
            <w:tcW w:w="1720" w:type="dxa"/>
            <w:tcBorders>
              <w:top w:val="nil"/>
              <w:left w:val="nil"/>
              <w:bottom w:val="nil"/>
              <w:right w:val="nil"/>
            </w:tcBorders>
            <w:shd w:val="clear" w:color="auto" w:fill="auto"/>
            <w:noWrap/>
            <w:vAlign w:val="bottom"/>
            <w:hideMark/>
          </w:tcPr>
          <w:p w14:paraId="2890F8F8"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0.42</w:t>
            </w:r>
          </w:p>
        </w:tc>
        <w:tc>
          <w:tcPr>
            <w:tcW w:w="960" w:type="dxa"/>
            <w:tcBorders>
              <w:top w:val="nil"/>
              <w:left w:val="nil"/>
              <w:bottom w:val="nil"/>
              <w:right w:val="nil"/>
            </w:tcBorders>
            <w:shd w:val="clear" w:color="auto" w:fill="auto"/>
            <w:noWrap/>
            <w:vAlign w:val="bottom"/>
            <w:hideMark/>
          </w:tcPr>
          <w:p w14:paraId="5CAC036E"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34</w:t>
            </w:r>
          </w:p>
        </w:tc>
        <w:tc>
          <w:tcPr>
            <w:tcW w:w="960" w:type="dxa"/>
            <w:tcBorders>
              <w:top w:val="nil"/>
              <w:left w:val="nil"/>
              <w:bottom w:val="nil"/>
              <w:right w:val="nil"/>
            </w:tcBorders>
            <w:shd w:val="clear" w:color="000000" w:fill="FF66FF"/>
            <w:noWrap/>
            <w:vAlign w:val="bottom"/>
            <w:hideMark/>
          </w:tcPr>
          <w:p w14:paraId="4E0C7BC9"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6</w:t>
            </w:r>
          </w:p>
        </w:tc>
        <w:tc>
          <w:tcPr>
            <w:tcW w:w="960" w:type="dxa"/>
            <w:tcBorders>
              <w:top w:val="nil"/>
              <w:left w:val="nil"/>
              <w:bottom w:val="nil"/>
              <w:right w:val="nil"/>
            </w:tcBorders>
            <w:shd w:val="clear" w:color="auto" w:fill="auto"/>
            <w:noWrap/>
            <w:vAlign w:val="bottom"/>
            <w:hideMark/>
          </w:tcPr>
          <w:p w14:paraId="4FF5AC47"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p>
        </w:tc>
        <w:tc>
          <w:tcPr>
            <w:tcW w:w="960" w:type="dxa"/>
            <w:tcBorders>
              <w:top w:val="nil"/>
              <w:left w:val="nil"/>
              <w:bottom w:val="nil"/>
              <w:right w:val="nil"/>
            </w:tcBorders>
            <w:shd w:val="clear" w:color="auto" w:fill="auto"/>
            <w:noWrap/>
            <w:vAlign w:val="bottom"/>
            <w:hideMark/>
          </w:tcPr>
          <w:p w14:paraId="1EDF0CF7" w14:textId="77777777" w:rsidR="006F5195" w:rsidRPr="006F5195" w:rsidRDefault="006F5195" w:rsidP="006F5195">
            <w:pPr>
              <w:rPr>
                <w:rFonts w:ascii="Times New Roman" w:eastAsia="Times New Roman" w:hAnsi="Times New Roman" w:cs="Times New Roman"/>
                <w:sz w:val="16"/>
                <w:szCs w:val="16"/>
                <w:lang w:eastAsia="en-US"/>
              </w:rPr>
            </w:pPr>
          </w:p>
        </w:tc>
        <w:tc>
          <w:tcPr>
            <w:tcW w:w="2155" w:type="dxa"/>
            <w:tcBorders>
              <w:top w:val="nil"/>
              <w:left w:val="nil"/>
              <w:bottom w:val="nil"/>
              <w:right w:val="nil"/>
            </w:tcBorders>
            <w:shd w:val="clear" w:color="auto" w:fill="auto"/>
            <w:noWrap/>
            <w:vAlign w:val="bottom"/>
            <w:hideMark/>
          </w:tcPr>
          <w:p w14:paraId="6E012C28" w14:textId="77777777" w:rsidR="006F5195" w:rsidRPr="006F5195" w:rsidRDefault="006F5195" w:rsidP="006F5195">
            <w:pPr>
              <w:rPr>
                <w:rFonts w:ascii="Times New Roman" w:eastAsia="Times New Roman" w:hAnsi="Times New Roman" w:cs="Times New Roman"/>
                <w:sz w:val="16"/>
                <w:szCs w:val="16"/>
                <w:lang w:eastAsia="en-US"/>
              </w:rPr>
            </w:pPr>
          </w:p>
        </w:tc>
      </w:tr>
      <w:tr w:rsidR="006F5195" w:rsidRPr="006F5195" w14:paraId="06ACAC2A" w14:textId="77777777" w:rsidTr="006F5195">
        <w:trPr>
          <w:trHeight w:val="300"/>
        </w:trPr>
        <w:tc>
          <w:tcPr>
            <w:tcW w:w="1262" w:type="dxa"/>
            <w:tcBorders>
              <w:top w:val="nil"/>
              <w:left w:val="nil"/>
              <w:bottom w:val="nil"/>
              <w:right w:val="nil"/>
            </w:tcBorders>
            <w:shd w:val="clear" w:color="auto" w:fill="auto"/>
            <w:noWrap/>
            <w:vAlign w:val="bottom"/>
            <w:hideMark/>
          </w:tcPr>
          <w:p w14:paraId="4EFD8027" w14:textId="77777777" w:rsidR="006F5195" w:rsidRPr="006F5195" w:rsidRDefault="006F5195" w:rsidP="006F5195">
            <w:pPr>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Pakistan</w:t>
            </w:r>
          </w:p>
        </w:tc>
        <w:tc>
          <w:tcPr>
            <w:tcW w:w="1720" w:type="dxa"/>
            <w:tcBorders>
              <w:top w:val="nil"/>
              <w:left w:val="nil"/>
              <w:bottom w:val="nil"/>
              <w:right w:val="nil"/>
            </w:tcBorders>
            <w:shd w:val="clear" w:color="auto" w:fill="auto"/>
            <w:noWrap/>
            <w:vAlign w:val="bottom"/>
            <w:hideMark/>
          </w:tcPr>
          <w:p w14:paraId="6E2A3706"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0.42</w:t>
            </w:r>
          </w:p>
        </w:tc>
        <w:tc>
          <w:tcPr>
            <w:tcW w:w="960" w:type="dxa"/>
            <w:tcBorders>
              <w:top w:val="nil"/>
              <w:left w:val="nil"/>
              <w:bottom w:val="nil"/>
              <w:right w:val="nil"/>
            </w:tcBorders>
            <w:shd w:val="clear" w:color="auto" w:fill="auto"/>
            <w:noWrap/>
            <w:vAlign w:val="bottom"/>
            <w:hideMark/>
          </w:tcPr>
          <w:p w14:paraId="648DDFBB"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35</w:t>
            </w:r>
          </w:p>
        </w:tc>
        <w:tc>
          <w:tcPr>
            <w:tcW w:w="960" w:type="dxa"/>
            <w:tcBorders>
              <w:top w:val="nil"/>
              <w:left w:val="nil"/>
              <w:bottom w:val="nil"/>
              <w:right w:val="nil"/>
            </w:tcBorders>
            <w:shd w:val="clear" w:color="000000" w:fill="00B0F0"/>
            <w:noWrap/>
            <w:vAlign w:val="bottom"/>
            <w:hideMark/>
          </w:tcPr>
          <w:p w14:paraId="31CD0132"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2</w:t>
            </w:r>
          </w:p>
        </w:tc>
        <w:tc>
          <w:tcPr>
            <w:tcW w:w="960" w:type="dxa"/>
            <w:tcBorders>
              <w:top w:val="nil"/>
              <w:left w:val="nil"/>
              <w:bottom w:val="nil"/>
              <w:right w:val="nil"/>
            </w:tcBorders>
            <w:shd w:val="clear" w:color="auto" w:fill="auto"/>
            <w:noWrap/>
            <w:vAlign w:val="bottom"/>
            <w:hideMark/>
          </w:tcPr>
          <w:p w14:paraId="20B3A319"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p>
        </w:tc>
        <w:tc>
          <w:tcPr>
            <w:tcW w:w="960" w:type="dxa"/>
            <w:tcBorders>
              <w:top w:val="nil"/>
              <w:left w:val="nil"/>
              <w:bottom w:val="nil"/>
              <w:right w:val="nil"/>
            </w:tcBorders>
            <w:shd w:val="clear" w:color="auto" w:fill="auto"/>
            <w:noWrap/>
            <w:vAlign w:val="bottom"/>
            <w:hideMark/>
          </w:tcPr>
          <w:p w14:paraId="2684B7F2" w14:textId="77777777" w:rsidR="006F5195" w:rsidRPr="006F5195" w:rsidRDefault="006F5195" w:rsidP="006F5195">
            <w:pPr>
              <w:rPr>
                <w:rFonts w:ascii="Times New Roman" w:eastAsia="Times New Roman" w:hAnsi="Times New Roman" w:cs="Times New Roman"/>
                <w:sz w:val="16"/>
                <w:szCs w:val="16"/>
                <w:lang w:eastAsia="en-US"/>
              </w:rPr>
            </w:pPr>
          </w:p>
        </w:tc>
        <w:tc>
          <w:tcPr>
            <w:tcW w:w="2155" w:type="dxa"/>
            <w:tcBorders>
              <w:top w:val="nil"/>
              <w:left w:val="nil"/>
              <w:bottom w:val="nil"/>
              <w:right w:val="nil"/>
            </w:tcBorders>
            <w:shd w:val="clear" w:color="auto" w:fill="auto"/>
            <w:noWrap/>
            <w:vAlign w:val="bottom"/>
            <w:hideMark/>
          </w:tcPr>
          <w:p w14:paraId="4C918BCA" w14:textId="77777777" w:rsidR="006F5195" w:rsidRPr="006F5195" w:rsidRDefault="006F5195" w:rsidP="006F5195">
            <w:pPr>
              <w:rPr>
                <w:rFonts w:ascii="Times New Roman" w:eastAsia="Times New Roman" w:hAnsi="Times New Roman" w:cs="Times New Roman"/>
                <w:sz w:val="16"/>
                <w:szCs w:val="16"/>
                <w:lang w:eastAsia="en-US"/>
              </w:rPr>
            </w:pPr>
          </w:p>
        </w:tc>
      </w:tr>
      <w:tr w:rsidR="006F5195" w:rsidRPr="006F5195" w14:paraId="626D3489" w14:textId="77777777" w:rsidTr="006F5195">
        <w:trPr>
          <w:trHeight w:val="300"/>
        </w:trPr>
        <w:tc>
          <w:tcPr>
            <w:tcW w:w="1262" w:type="dxa"/>
            <w:tcBorders>
              <w:top w:val="nil"/>
              <w:left w:val="nil"/>
              <w:bottom w:val="nil"/>
              <w:right w:val="nil"/>
            </w:tcBorders>
            <w:shd w:val="clear" w:color="auto" w:fill="auto"/>
            <w:noWrap/>
            <w:vAlign w:val="bottom"/>
            <w:hideMark/>
          </w:tcPr>
          <w:p w14:paraId="29556A53" w14:textId="77777777" w:rsidR="006F5195" w:rsidRPr="006F5195" w:rsidRDefault="006F5195" w:rsidP="006F5195">
            <w:pPr>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Nepal</w:t>
            </w:r>
          </w:p>
        </w:tc>
        <w:tc>
          <w:tcPr>
            <w:tcW w:w="1720" w:type="dxa"/>
            <w:tcBorders>
              <w:top w:val="nil"/>
              <w:left w:val="nil"/>
              <w:bottom w:val="nil"/>
              <w:right w:val="nil"/>
            </w:tcBorders>
            <w:shd w:val="clear" w:color="auto" w:fill="auto"/>
            <w:noWrap/>
            <w:vAlign w:val="bottom"/>
            <w:hideMark/>
          </w:tcPr>
          <w:p w14:paraId="4CDCCC4A"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0.42</w:t>
            </w:r>
          </w:p>
        </w:tc>
        <w:tc>
          <w:tcPr>
            <w:tcW w:w="960" w:type="dxa"/>
            <w:tcBorders>
              <w:top w:val="nil"/>
              <w:left w:val="nil"/>
              <w:bottom w:val="nil"/>
              <w:right w:val="nil"/>
            </w:tcBorders>
            <w:shd w:val="clear" w:color="auto" w:fill="auto"/>
            <w:noWrap/>
            <w:vAlign w:val="bottom"/>
            <w:hideMark/>
          </w:tcPr>
          <w:p w14:paraId="4D96206D"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36</w:t>
            </w:r>
          </w:p>
        </w:tc>
        <w:tc>
          <w:tcPr>
            <w:tcW w:w="960" w:type="dxa"/>
            <w:tcBorders>
              <w:top w:val="nil"/>
              <w:left w:val="nil"/>
              <w:bottom w:val="nil"/>
              <w:right w:val="nil"/>
            </w:tcBorders>
            <w:shd w:val="clear" w:color="000000" w:fill="00B0F0"/>
            <w:noWrap/>
            <w:vAlign w:val="bottom"/>
            <w:hideMark/>
          </w:tcPr>
          <w:p w14:paraId="1366E4DF"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3</w:t>
            </w:r>
          </w:p>
        </w:tc>
        <w:tc>
          <w:tcPr>
            <w:tcW w:w="960" w:type="dxa"/>
            <w:tcBorders>
              <w:top w:val="nil"/>
              <w:left w:val="nil"/>
              <w:bottom w:val="nil"/>
              <w:right w:val="nil"/>
            </w:tcBorders>
            <w:shd w:val="clear" w:color="auto" w:fill="auto"/>
            <w:noWrap/>
            <w:vAlign w:val="bottom"/>
            <w:hideMark/>
          </w:tcPr>
          <w:p w14:paraId="6D66E85F"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p>
        </w:tc>
        <w:tc>
          <w:tcPr>
            <w:tcW w:w="960" w:type="dxa"/>
            <w:tcBorders>
              <w:top w:val="nil"/>
              <w:left w:val="nil"/>
              <w:bottom w:val="nil"/>
              <w:right w:val="nil"/>
            </w:tcBorders>
            <w:shd w:val="clear" w:color="auto" w:fill="auto"/>
            <w:noWrap/>
            <w:vAlign w:val="bottom"/>
            <w:hideMark/>
          </w:tcPr>
          <w:p w14:paraId="1FED688B" w14:textId="77777777" w:rsidR="006F5195" w:rsidRPr="006F5195" w:rsidRDefault="006F5195" w:rsidP="006F5195">
            <w:pPr>
              <w:rPr>
                <w:rFonts w:ascii="Times New Roman" w:eastAsia="Times New Roman" w:hAnsi="Times New Roman" w:cs="Times New Roman"/>
                <w:sz w:val="16"/>
                <w:szCs w:val="16"/>
                <w:lang w:eastAsia="en-US"/>
              </w:rPr>
            </w:pPr>
          </w:p>
        </w:tc>
        <w:tc>
          <w:tcPr>
            <w:tcW w:w="2155" w:type="dxa"/>
            <w:tcBorders>
              <w:top w:val="nil"/>
              <w:left w:val="nil"/>
              <w:bottom w:val="nil"/>
              <w:right w:val="nil"/>
            </w:tcBorders>
            <w:shd w:val="clear" w:color="auto" w:fill="auto"/>
            <w:noWrap/>
            <w:vAlign w:val="bottom"/>
            <w:hideMark/>
          </w:tcPr>
          <w:p w14:paraId="71D062DA" w14:textId="77777777" w:rsidR="006F5195" w:rsidRPr="006F5195" w:rsidRDefault="006F5195" w:rsidP="006F5195">
            <w:pPr>
              <w:rPr>
                <w:rFonts w:ascii="Times New Roman" w:eastAsia="Times New Roman" w:hAnsi="Times New Roman" w:cs="Times New Roman"/>
                <w:sz w:val="16"/>
                <w:szCs w:val="16"/>
                <w:lang w:eastAsia="en-US"/>
              </w:rPr>
            </w:pPr>
          </w:p>
        </w:tc>
      </w:tr>
      <w:tr w:rsidR="006F5195" w:rsidRPr="006F5195" w14:paraId="2E40DAE9" w14:textId="77777777" w:rsidTr="006F5195">
        <w:trPr>
          <w:trHeight w:val="300"/>
        </w:trPr>
        <w:tc>
          <w:tcPr>
            <w:tcW w:w="1262" w:type="dxa"/>
            <w:tcBorders>
              <w:top w:val="nil"/>
              <w:left w:val="nil"/>
              <w:bottom w:val="nil"/>
              <w:right w:val="nil"/>
            </w:tcBorders>
            <w:shd w:val="clear" w:color="auto" w:fill="auto"/>
            <w:noWrap/>
            <w:vAlign w:val="bottom"/>
            <w:hideMark/>
          </w:tcPr>
          <w:p w14:paraId="128568FA" w14:textId="77777777" w:rsidR="006F5195" w:rsidRPr="006F5195" w:rsidRDefault="006F5195" w:rsidP="006F5195">
            <w:pPr>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Qatar</w:t>
            </w:r>
          </w:p>
        </w:tc>
        <w:tc>
          <w:tcPr>
            <w:tcW w:w="1720" w:type="dxa"/>
            <w:tcBorders>
              <w:top w:val="nil"/>
              <w:left w:val="nil"/>
              <w:bottom w:val="nil"/>
              <w:right w:val="nil"/>
            </w:tcBorders>
            <w:shd w:val="clear" w:color="auto" w:fill="auto"/>
            <w:noWrap/>
            <w:vAlign w:val="bottom"/>
            <w:hideMark/>
          </w:tcPr>
          <w:p w14:paraId="2319064E"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0.41</w:t>
            </w:r>
          </w:p>
        </w:tc>
        <w:tc>
          <w:tcPr>
            <w:tcW w:w="960" w:type="dxa"/>
            <w:tcBorders>
              <w:top w:val="nil"/>
              <w:left w:val="nil"/>
              <w:bottom w:val="nil"/>
              <w:right w:val="nil"/>
            </w:tcBorders>
            <w:shd w:val="clear" w:color="auto" w:fill="auto"/>
            <w:noWrap/>
            <w:vAlign w:val="bottom"/>
            <w:hideMark/>
          </w:tcPr>
          <w:p w14:paraId="12139CC1"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37</w:t>
            </w:r>
          </w:p>
        </w:tc>
        <w:tc>
          <w:tcPr>
            <w:tcW w:w="960" w:type="dxa"/>
            <w:tcBorders>
              <w:top w:val="nil"/>
              <w:left w:val="nil"/>
              <w:bottom w:val="nil"/>
              <w:right w:val="nil"/>
            </w:tcBorders>
            <w:shd w:val="clear" w:color="000000" w:fill="00B0F0"/>
            <w:noWrap/>
            <w:vAlign w:val="bottom"/>
            <w:hideMark/>
          </w:tcPr>
          <w:p w14:paraId="1571575B"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4</w:t>
            </w:r>
          </w:p>
        </w:tc>
        <w:tc>
          <w:tcPr>
            <w:tcW w:w="960" w:type="dxa"/>
            <w:tcBorders>
              <w:top w:val="nil"/>
              <w:left w:val="nil"/>
              <w:bottom w:val="nil"/>
              <w:right w:val="nil"/>
            </w:tcBorders>
            <w:shd w:val="clear" w:color="auto" w:fill="auto"/>
            <w:noWrap/>
            <w:vAlign w:val="bottom"/>
            <w:hideMark/>
          </w:tcPr>
          <w:p w14:paraId="3830FD39"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p>
        </w:tc>
        <w:tc>
          <w:tcPr>
            <w:tcW w:w="960" w:type="dxa"/>
            <w:tcBorders>
              <w:top w:val="nil"/>
              <w:left w:val="nil"/>
              <w:bottom w:val="nil"/>
              <w:right w:val="nil"/>
            </w:tcBorders>
            <w:shd w:val="clear" w:color="auto" w:fill="auto"/>
            <w:noWrap/>
            <w:vAlign w:val="bottom"/>
            <w:hideMark/>
          </w:tcPr>
          <w:p w14:paraId="4A6F5244" w14:textId="77777777" w:rsidR="006F5195" w:rsidRPr="006F5195" w:rsidRDefault="006F5195" w:rsidP="006F5195">
            <w:pPr>
              <w:rPr>
                <w:rFonts w:ascii="Times New Roman" w:eastAsia="Times New Roman" w:hAnsi="Times New Roman" w:cs="Times New Roman"/>
                <w:sz w:val="16"/>
                <w:szCs w:val="16"/>
                <w:lang w:eastAsia="en-US"/>
              </w:rPr>
            </w:pPr>
          </w:p>
        </w:tc>
        <w:tc>
          <w:tcPr>
            <w:tcW w:w="2155" w:type="dxa"/>
            <w:tcBorders>
              <w:top w:val="nil"/>
              <w:left w:val="nil"/>
              <w:bottom w:val="nil"/>
              <w:right w:val="nil"/>
            </w:tcBorders>
            <w:shd w:val="clear" w:color="auto" w:fill="auto"/>
            <w:noWrap/>
            <w:vAlign w:val="bottom"/>
            <w:hideMark/>
          </w:tcPr>
          <w:p w14:paraId="2BB3DD63" w14:textId="77777777" w:rsidR="006F5195" w:rsidRPr="006F5195" w:rsidRDefault="006F5195" w:rsidP="006F5195">
            <w:pPr>
              <w:rPr>
                <w:rFonts w:ascii="Times New Roman" w:eastAsia="Times New Roman" w:hAnsi="Times New Roman" w:cs="Times New Roman"/>
                <w:sz w:val="16"/>
                <w:szCs w:val="16"/>
                <w:lang w:eastAsia="en-US"/>
              </w:rPr>
            </w:pPr>
          </w:p>
        </w:tc>
      </w:tr>
      <w:tr w:rsidR="006F5195" w:rsidRPr="006F5195" w14:paraId="4FAEA463" w14:textId="77777777" w:rsidTr="006F5195">
        <w:trPr>
          <w:trHeight w:val="300"/>
        </w:trPr>
        <w:tc>
          <w:tcPr>
            <w:tcW w:w="1262" w:type="dxa"/>
            <w:tcBorders>
              <w:top w:val="nil"/>
              <w:left w:val="nil"/>
              <w:bottom w:val="nil"/>
              <w:right w:val="nil"/>
            </w:tcBorders>
            <w:shd w:val="clear" w:color="auto" w:fill="auto"/>
            <w:noWrap/>
            <w:vAlign w:val="bottom"/>
            <w:hideMark/>
          </w:tcPr>
          <w:p w14:paraId="091ADC1D" w14:textId="77777777" w:rsidR="006F5195" w:rsidRPr="006F5195" w:rsidRDefault="006F5195" w:rsidP="006F5195">
            <w:pPr>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India</w:t>
            </w:r>
          </w:p>
        </w:tc>
        <w:tc>
          <w:tcPr>
            <w:tcW w:w="1720" w:type="dxa"/>
            <w:tcBorders>
              <w:top w:val="nil"/>
              <w:left w:val="nil"/>
              <w:bottom w:val="nil"/>
              <w:right w:val="nil"/>
            </w:tcBorders>
            <w:shd w:val="clear" w:color="auto" w:fill="auto"/>
            <w:noWrap/>
            <w:vAlign w:val="bottom"/>
            <w:hideMark/>
          </w:tcPr>
          <w:p w14:paraId="667AF23D"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0.41</w:t>
            </w:r>
          </w:p>
        </w:tc>
        <w:tc>
          <w:tcPr>
            <w:tcW w:w="960" w:type="dxa"/>
            <w:tcBorders>
              <w:top w:val="nil"/>
              <w:left w:val="nil"/>
              <w:bottom w:val="nil"/>
              <w:right w:val="nil"/>
            </w:tcBorders>
            <w:shd w:val="clear" w:color="auto" w:fill="auto"/>
            <w:noWrap/>
            <w:vAlign w:val="bottom"/>
            <w:hideMark/>
          </w:tcPr>
          <w:p w14:paraId="15AC06B9"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38</w:t>
            </w:r>
          </w:p>
        </w:tc>
        <w:tc>
          <w:tcPr>
            <w:tcW w:w="960" w:type="dxa"/>
            <w:tcBorders>
              <w:top w:val="nil"/>
              <w:left w:val="nil"/>
              <w:bottom w:val="nil"/>
              <w:right w:val="nil"/>
            </w:tcBorders>
            <w:shd w:val="clear" w:color="000000" w:fill="FF66FF"/>
            <w:noWrap/>
            <w:vAlign w:val="bottom"/>
            <w:hideMark/>
          </w:tcPr>
          <w:p w14:paraId="038AA4A7"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7</w:t>
            </w:r>
          </w:p>
        </w:tc>
        <w:tc>
          <w:tcPr>
            <w:tcW w:w="960" w:type="dxa"/>
            <w:tcBorders>
              <w:top w:val="nil"/>
              <w:left w:val="nil"/>
              <w:bottom w:val="nil"/>
              <w:right w:val="nil"/>
            </w:tcBorders>
            <w:shd w:val="clear" w:color="auto" w:fill="auto"/>
            <w:noWrap/>
            <w:vAlign w:val="bottom"/>
            <w:hideMark/>
          </w:tcPr>
          <w:p w14:paraId="78DB4C0B"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p>
        </w:tc>
        <w:tc>
          <w:tcPr>
            <w:tcW w:w="960" w:type="dxa"/>
            <w:tcBorders>
              <w:top w:val="nil"/>
              <w:left w:val="nil"/>
              <w:bottom w:val="nil"/>
              <w:right w:val="nil"/>
            </w:tcBorders>
            <w:shd w:val="clear" w:color="auto" w:fill="auto"/>
            <w:noWrap/>
            <w:vAlign w:val="bottom"/>
            <w:hideMark/>
          </w:tcPr>
          <w:p w14:paraId="100136BD" w14:textId="77777777" w:rsidR="006F5195" w:rsidRPr="006F5195" w:rsidRDefault="006F5195" w:rsidP="006F5195">
            <w:pPr>
              <w:rPr>
                <w:rFonts w:ascii="Times New Roman" w:eastAsia="Times New Roman" w:hAnsi="Times New Roman" w:cs="Times New Roman"/>
                <w:sz w:val="16"/>
                <w:szCs w:val="16"/>
                <w:lang w:eastAsia="en-US"/>
              </w:rPr>
            </w:pPr>
          </w:p>
        </w:tc>
        <w:tc>
          <w:tcPr>
            <w:tcW w:w="2155" w:type="dxa"/>
            <w:tcBorders>
              <w:top w:val="nil"/>
              <w:left w:val="nil"/>
              <w:bottom w:val="nil"/>
              <w:right w:val="nil"/>
            </w:tcBorders>
            <w:shd w:val="clear" w:color="auto" w:fill="auto"/>
            <w:noWrap/>
            <w:vAlign w:val="bottom"/>
            <w:hideMark/>
          </w:tcPr>
          <w:p w14:paraId="199DA423" w14:textId="77777777" w:rsidR="006F5195" w:rsidRPr="006F5195" w:rsidRDefault="006F5195" w:rsidP="006F5195">
            <w:pPr>
              <w:rPr>
                <w:rFonts w:ascii="Times New Roman" w:eastAsia="Times New Roman" w:hAnsi="Times New Roman" w:cs="Times New Roman"/>
                <w:sz w:val="16"/>
                <w:szCs w:val="16"/>
                <w:lang w:eastAsia="en-US"/>
              </w:rPr>
            </w:pPr>
          </w:p>
        </w:tc>
      </w:tr>
      <w:tr w:rsidR="006F5195" w:rsidRPr="006F5195" w14:paraId="42F0F901" w14:textId="77777777" w:rsidTr="006F5195">
        <w:trPr>
          <w:trHeight w:val="300"/>
        </w:trPr>
        <w:tc>
          <w:tcPr>
            <w:tcW w:w="1262" w:type="dxa"/>
            <w:tcBorders>
              <w:top w:val="nil"/>
              <w:left w:val="nil"/>
              <w:bottom w:val="nil"/>
              <w:right w:val="nil"/>
            </w:tcBorders>
            <w:shd w:val="clear" w:color="auto" w:fill="auto"/>
            <w:noWrap/>
            <w:vAlign w:val="bottom"/>
            <w:hideMark/>
          </w:tcPr>
          <w:p w14:paraId="79E5435A" w14:textId="77777777" w:rsidR="006F5195" w:rsidRPr="006F5195" w:rsidRDefault="006F5195" w:rsidP="006F5195">
            <w:pPr>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Bahrain</w:t>
            </w:r>
          </w:p>
        </w:tc>
        <w:tc>
          <w:tcPr>
            <w:tcW w:w="1720" w:type="dxa"/>
            <w:tcBorders>
              <w:top w:val="nil"/>
              <w:left w:val="nil"/>
              <w:bottom w:val="nil"/>
              <w:right w:val="nil"/>
            </w:tcBorders>
            <w:shd w:val="clear" w:color="auto" w:fill="auto"/>
            <w:noWrap/>
            <w:vAlign w:val="bottom"/>
            <w:hideMark/>
          </w:tcPr>
          <w:p w14:paraId="6B55C848"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0.4</w:t>
            </w:r>
          </w:p>
        </w:tc>
        <w:tc>
          <w:tcPr>
            <w:tcW w:w="960" w:type="dxa"/>
            <w:tcBorders>
              <w:top w:val="nil"/>
              <w:left w:val="nil"/>
              <w:bottom w:val="nil"/>
              <w:right w:val="nil"/>
            </w:tcBorders>
            <w:shd w:val="clear" w:color="auto" w:fill="auto"/>
            <w:noWrap/>
            <w:vAlign w:val="bottom"/>
            <w:hideMark/>
          </w:tcPr>
          <w:p w14:paraId="54F16445"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39</w:t>
            </w:r>
          </w:p>
        </w:tc>
        <w:tc>
          <w:tcPr>
            <w:tcW w:w="960" w:type="dxa"/>
            <w:tcBorders>
              <w:top w:val="nil"/>
              <w:left w:val="nil"/>
              <w:bottom w:val="nil"/>
              <w:right w:val="nil"/>
            </w:tcBorders>
            <w:shd w:val="clear" w:color="000000" w:fill="FF66FF"/>
            <w:noWrap/>
            <w:vAlign w:val="bottom"/>
            <w:hideMark/>
          </w:tcPr>
          <w:p w14:paraId="4BA09D7B"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8</w:t>
            </w:r>
          </w:p>
        </w:tc>
        <w:tc>
          <w:tcPr>
            <w:tcW w:w="960" w:type="dxa"/>
            <w:tcBorders>
              <w:top w:val="nil"/>
              <w:left w:val="nil"/>
              <w:bottom w:val="nil"/>
              <w:right w:val="nil"/>
            </w:tcBorders>
            <w:shd w:val="clear" w:color="auto" w:fill="auto"/>
            <w:noWrap/>
            <w:vAlign w:val="bottom"/>
            <w:hideMark/>
          </w:tcPr>
          <w:p w14:paraId="6BC65F88"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p>
        </w:tc>
        <w:tc>
          <w:tcPr>
            <w:tcW w:w="960" w:type="dxa"/>
            <w:tcBorders>
              <w:top w:val="nil"/>
              <w:left w:val="nil"/>
              <w:bottom w:val="nil"/>
              <w:right w:val="nil"/>
            </w:tcBorders>
            <w:shd w:val="clear" w:color="auto" w:fill="auto"/>
            <w:noWrap/>
            <w:vAlign w:val="bottom"/>
            <w:hideMark/>
          </w:tcPr>
          <w:p w14:paraId="344BDB2B" w14:textId="77777777" w:rsidR="006F5195" w:rsidRPr="006F5195" w:rsidRDefault="006F5195" w:rsidP="006F5195">
            <w:pPr>
              <w:rPr>
                <w:rFonts w:ascii="Times New Roman" w:eastAsia="Times New Roman" w:hAnsi="Times New Roman" w:cs="Times New Roman"/>
                <w:sz w:val="16"/>
                <w:szCs w:val="16"/>
                <w:lang w:eastAsia="en-US"/>
              </w:rPr>
            </w:pPr>
          </w:p>
        </w:tc>
        <w:tc>
          <w:tcPr>
            <w:tcW w:w="2155" w:type="dxa"/>
            <w:tcBorders>
              <w:top w:val="nil"/>
              <w:left w:val="nil"/>
              <w:bottom w:val="nil"/>
              <w:right w:val="nil"/>
            </w:tcBorders>
            <w:shd w:val="clear" w:color="auto" w:fill="auto"/>
            <w:noWrap/>
            <w:vAlign w:val="bottom"/>
            <w:hideMark/>
          </w:tcPr>
          <w:p w14:paraId="5D23D6B6" w14:textId="77777777" w:rsidR="006F5195" w:rsidRPr="006F5195" w:rsidRDefault="006F5195" w:rsidP="006F5195">
            <w:pPr>
              <w:rPr>
                <w:rFonts w:ascii="Times New Roman" w:eastAsia="Times New Roman" w:hAnsi="Times New Roman" w:cs="Times New Roman"/>
                <w:sz w:val="16"/>
                <w:szCs w:val="16"/>
                <w:lang w:eastAsia="en-US"/>
              </w:rPr>
            </w:pPr>
          </w:p>
        </w:tc>
      </w:tr>
      <w:tr w:rsidR="006F5195" w:rsidRPr="006F5195" w14:paraId="72FA2085" w14:textId="77777777" w:rsidTr="006F5195">
        <w:trPr>
          <w:trHeight w:val="300"/>
        </w:trPr>
        <w:tc>
          <w:tcPr>
            <w:tcW w:w="1262" w:type="dxa"/>
            <w:tcBorders>
              <w:top w:val="nil"/>
              <w:left w:val="nil"/>
              <w:bottom w:val="nil"/>
              <w:right w:val="nil"/>
            </w:tcBorders>
            <w:shd w:val="clear" w:color="auto" w:fill="auto"/>
            <w:noWrap/>
            <w:vAlign w:val="bottom"/>
            <w:hideMark/>
          </w:tcPr>
          <w:p w14:paraId="318D82FE" w14:textId="77777777" w:rsidR="006F5195" w:rsidRPr="006F5195" w:rsidRDefault="006F5195" w:rsidP="006F5195">
            <w:pPr>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Lebanon</w:t>
            </w:r>
          </w:p>
        </w:tc>
        <w:tc>
          <w:tcPr>
            <w:tcW w:w="1720" w:type="dxa"/>
            <w:tcBorders>
              <w:top w:val="nil"/>
              <w:left w:val="nil"/>
              <w:bottom w:val="nil"/>
              <w:right w:val="nil"/>
            </w:tcBorders>
            <w:shd w:val="clear" w:color="auto" w:fill="auto"/>
            <w:noWrap/>
            <w:vAlign w:val="bottom"/>
            <w:hideMark/>
          </w:tcPr>
          <w:p w14:paraId="1CE705C5"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0.4</w:t>
            </w:r>
          </w:p>
        </w:tc>
        <w:tc>
          <w:tcPr>
            <w:tcW w:w="960" w:type="dxa"/>
            <w:tcBorders>
              <w:top w:val="nil"/>
              <w:left w:val="nil"/>
              <w:bottom w:val="nil"/>
              <w:right w:val="nil"/>
            </w:tcBorders>
            <w:shd w:val="clear" w:color="auto" w:fill="auto"/>
            <w:noWrap/>
            <w:vAlign w:val="bottom"/>
            <w:hideMark/>
          </w:tcPr>
          <w:p w14:paraId="65D51295"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40</w:t>
            </w:r>
          </w:p>
        </w:tc>
        <w:tc>
          <w:tcPr>
            <w:tcW w:w="960" w:type="dxa"/>
            <w:tcBorders>
              <w:top w:val="nil"/>
              <w:left w:val="nil"/>
              <w:bottom w:val="nil"/>
              <w:right w:val="nil"/>
            </w:tcBorders>
            <w:shd w:val="clear" w:color="000000" w:fill="FF66FF"/>
            <w:noWrap/>
            <w:vAlign w:val="bottom"/>
            <w:hideMark/>
          </w:tcPr>
          <w:p w14:paraId="3A36CAED"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9</w:t>
            </w:r>
          </w:p>
        </w:tc>
        <w:tc>
          <w:tcPr>
            <w:tcW w:w="960" w:type="dxa"/>
            <w:tcBorders>
              <w:top w:val="nil"/>
              <w:left w:val="nil"/>
              <w:bottom w:val="nil"/>
              <w:right w:val="nil"/>
            </w:tcBorders>
            <w:shd w:val="clear" w:color="auto" w:fill="auto"/>
            <w:noWrap/>
            <w:vAlign w:val="bottom"/>
            <w:hideMark/>
          </w:tcPr>
          <w:p w14:paraId="6313B60B"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p>
        </w:tc>
        <w:tc>
          <w:tcPr>
            <w:tcW w:w="960" w:type="dxa"/>
            <w:tcBorders>
              <w:top w:val="nil"/>
              <w:left w:val="nil"/>
              <w:bottom w:val="nil"/>
              <w:right w:val="nil"/>
            </w:tcBorders>
            <w:shd w:val="clear" w:color="auto" w:fill="auto"/>
            <w:noWrap/>
            <w:vAlign w:val="bottom"/>
            <w:hideMark/>
          </w:tcPr>
          <w:p w14:paraId="063BBCEF" w14:textId="77777777" w:rsidR="006F5195" w:rsidRPr="006F5195" w:rsidRDefault="006F5195" w:rsidP="006F5195">
            <w:pPr>
              <w:rPr>
                <w:rFonts w:ascii="Times New Roman" w:eastAsia="Times New Roman" w:hAnsi="Times New Roman" w:cs="Times New Roman"/>
                <w:sz w:val="16"/>
                <w:szCs w:val="16"/>
                <w:lang w:eastAsia="en-US"/>
              </w:rPr>
            </w:pPr>
          </w:p>
        </w:tc>
        <w:tc>
          <w:tcPr>
            <w:tcW w:w="2155" w:type="dxa"/>
            <w:tcBorders>
              <w:top w:val="nil"/>
              <w:left w:val="nil"/>
              <w:bottom w:val="nil"/>
              <w:right w:val="nil"/>
            </w:tcBorders>
            <w:shd w:val="clear" w:color="auto" w:fill="auto"/>
            <w:noWrap/>
            <w:vAlign w:val="bottom"/>
            <w:hideMark/>
          </w:tcPr>
          <w:p w14:paraId="3CCBD6BF" w14:textId="77777777" w:rsidR="006F5195" w:rsidRPr="006F5195" w:rsidRDefault="006F5195" w:rsidP="006F5195">
            <w:pPr>
              <w:rPr>
                <w:rFonts w:ascii="Times New Roman" w:eastAsia="Times New Roman" w:hAnsi="Times New Roman" w:cs="Times New Roman"/>
                <w:sz w:val="16"/>
                <w:szCs w:val="16"/>
                <w:lang w:eastAsia="en-US"/>
              </w:rPr>
            </w:pPr>
          </w:p>
        </w:tc>
      </w:tr>
      <w:tr w:rsidR="006F5195" w:rsidRPr="006F5195" w14:paraId="75627E8D" w14:textId="77777777" w:rsidTr="006F5195">
        <w:trPr>
          <w:trHeight w:val="300"/>
        </w:trPr>
        <w:tc>
          <w:tcPr>
            <w:tcW w:w="1262" w:type="dxa"/>
            <w:tcBorders>
              <w:top w:val="nil"/>
              <w:left w:val="nil"/>
              <w:bottom w:val="nil"/>
              <w:right w:val="nil"/>
            </w:tcBorders>
            <w:shd w:val="clear" w:color="auto" w:fill="auto"/>
            <w:noWrap/>
            <w:vAlign w:val="bottom"/>
            <w:hideMark/>
          </w:tcPr>
          <w:p w14:paraId="00BE84EF" w14:textId="77777777" w:rsidR="006F5195" w:rsidRPr="006F5195" w:rsidRDefault="006F5195" w:rsidP="006F5195">
            <w:pPr>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Myanmar</w:t>
            </w:r>
          </w:p>
        </w:tc>
        <w:tc>
          <w:tcPr>
            <w:tcW w:w="1720" w:type="dxa"/>
            <w:tcBorders>
              <w:top w:val="nil"/>
              <w:left w:val="nil"/>
              <w:bottom w:val="nil"/>
              <w:right w:val="nil"/>
            </w:tcBorders>
            <w:shd w:val="clear" w:color="auto" w:fill="auto"/>
            <w:noWrap/>
            <w:vAlign w:val="bottom"/>
            <w:hideMark/>
          </w:tcPr>
          <w:p w14:paraId="27FE669E"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0.38</w:t>
            </w:r>
          </w:p>
        </w:tc>
        <w:tc>
          <w:tcPr>
            <w:tcW w:w="960" w:type="dxa"/>
            <w:tcBorders>
              <w:top w:val="nil"/>
              <w:left w:val="nil"/>
              <w:bottom w:val="nil"/>
              <w:right w:val="nil"/>
            </w:tcBorders>
            <w:shd w:val="clear" w:color="auto" w:fill="auto"/>
            <w:noWrap/>
            <w:vAlign w:val="bottom"/>
            <w:hideMark/>
          </w:tcPr>
          <w:p w14:paraId="65B3922A"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41</w:t>
            </w:r>
          </w:p>
        </w:tc>
        <w:tc>
          <w:tcPr>
            <w:tcW w:w="960" w:type="dxa"/>
            <w:tcBorders>
              <w:top w:val="nil"/>
              <w:left w:val="nil"/>
              <w:bottom w:val="nil"/>
              <w:right w:val="nil"/>
            </w:tcBorders>
            <w:shd w:val="clear" w:color="000000" w:fill="FF0000"/>
            <w:noWrap/>
            <w:vAlign w:val="bottom"/>
            <w:hideMark/>
          </w:tcPr>
          <w:p w14:paraId="34FB47A3"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10</w:t>
            </w:r>
          </w:p>
        </w:tc>
        <w:tc>
          <w:tcPr>
            <w:tcW w:w="960" w:type="dxa"/>
            <w:tcBorders>
              <w:top w:val="nil"/>
              <w:left w:val="nil"/>
              <w:bottom w:val="nil"/>
              <w:right w:val="nil"/>
            </w:tcBorders>
            <w:shd w:val="clear" w:color="auto" w:fill="auto"/>
            <w:noWrap/>
            <w:vAlign w:val="bottom"/>
            <w:hideMark/>
          </w:tcPr>
          <w:p w14:paraId="26F80970"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p>
        </w:tc>
        <w:tc>
          <w:tcPr>
            <w:tcW w:w="960" w:type="dxa"/>
            <w:tcBorders>
              <w:top w:val="nil"/>
              <w:left w:val="nil"/>
              <w:bottom w:val="nil"/>
              <w:right w:val="nil"/>
            </w:tcBorders>
            <w:shd w:val="clear" w:color="auto" w:fill="auto"/>
            <w:noWrap/>
            <w:vAlign w:val="bottom"/>
            <w:hideMark/>
          </w:tcPr>
          <w:p w14:paraId="148EE3A2" w14:textId="77777777" w:rsidR="006F5195" w:rsidRPr="006F5195" w:rsidRDefault="006F5195" w:rsidP="006F5195">
            <w:pPr>
              <w:rPr>
                <w:rFonts w:ascii="Times New Roman" w:eastAsia="Times New Roman" w:hAnsi="Times New Roman" w:cs="Times New Roman"/>
                <w:sz w:val="16"/>
                <w:szCs w:val="16"/>
                <w:lang w:eastAsia="en-US"/>
              </w:rPr>
            </w:pPr>
          </w:p>
        </w:tc>
        <w:tc>
          <w:tcPr>
            <w:tcW w:w="2155" w:type="dxa"/>
            <w:tcBorders>
              <w:top w:val="nil"/>
              <w:left w:val="nil"/>
              <w:bottom w:val="nil"/>
              <w:right w:val="nil"/>
            </w:tcBorders>
            <w:shd w:val="clear" w:color="auto" w:fill="auto"/>
            <w:noWrap/>
            <w:vAlign w:val="bottom"/>
            <w:hideMark/>
          </w:tcPr>
          <w:p w14:paraId="48BF7E71" w14:textId="77777777" w:rsidR="006F5195" w:rsidRPr="006F5195" w:rsidRDefault="006F5195" w:rsidP="006F5195">
            <w:pPr>
              <w:rPr>
                <w:rFonts w:ascii="Times New Roman" w:eastAsia="Times New Roman" w:hAnsi="Times New Roman" w:cs="Times New Roman"/>
                <w:sz w:val="16"/>
                <w:szCs w:val="16"/>
                <w:lang w:eastAsia="en-US"/>
              </w:rPr>
            </w:pPr>
          </w:p>
        </w:tc>
      </w:tr>
      <w:tr w:rsidR="006F5195" w:rsidRPr="006F5195" w14:paraId="010100A1" w14:textId="77777777" w:rsidTr="006F5195">
        <w:trPr>
          <w:trHeight w:val="300"/>
        </w:trPr>
        <w:tc>
          <w:tcPr>
            <w:tcW w:w="1262" w:type="dxa"/>
            <w:tcBorders>
              <w:top w:val="nil"/>
              <w:left w:val="nil"/>
              <w:bottom w:val="nil"/>
              <w:right w:val="nil"/>
            </w:tcBorders>
            <w:shd w:val="clear" w:color="auto" w:fill="auto"/>
            <w:noWrap/>
            <w:vAlign w:val="bottom"/>
            <w:hideMark/>
          </w:tcPr>
          <w:p w14:paraId="5E9DEEB1" w14:textId="77777777" w:rsidR="006F5195" w:rsidRPr="006F5195" w:rsidRDefault="006F5195" w:rsidP="006F5195">
            <w:pPr>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Philippines</w:t>
            </w:r>
          </w:p>
        </w:tc>
        <w:tc>
          <w:tcPr>
            <w:tcW w:w="1720" w:type="dxa"/>
            <w:tcBorders>
              <w:top w:val="nil"/>
              <w:left w:val="nil"/>
              <w:bottom w:val="nil"/>
              <w:right w:val="nil"/>
            </w:tcBorders>
            <w:shd w:val="clear" w:color="auto" w:fill="auto"/>
            <w:noWrap/>
            <w:vAlign w:val="bottom"/>
            <w:hideMark/>
          </w:tcPr>
          <w:p w14:paraId="6BDAE5B9"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0.36</w:t>
            </w:r>
          </w:p>
        </w:tc>
        <w:tc>
          <w:tcPr>
            <w:tcW w:w="960" w:type="dxa"/>
            <w:tcBorders>
              <w:top w:val="nil"/>
              <w:left w:val="nil"/>
              <w:bottom w:val="nil"/>
              <w:right w:val="nil"/>
            </w:tcBorders>
            <w:shd w:val="clear" w:color="auto" w:fill="auto"/>
            <w:noWrap/>
            <w:vAlign w:val="bottom"/>
            <w:hideMark/>
          </w:tcPr>
          <w:p w14:paraId="47ABD9DA"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42</w:t>
            </w:r>
          </w:p>
        </w:tc>
        <w:tc>
          <w:tcPr>
            <w:tcW w:w="960" w:type="dxa"/>
            <w:tcBorders>
              <w:top w:val="nil"/>
              <w:left w:val="nil"/>
              <w:bottom w:val="nil"/>
              <w:right w:val="nil"/>
            </w:tcBorders>
            <w:shd w:val="clear" w:color="000000" w:fill="FF66FF"/>
            <w:noWrap/>
            <w:vAlign w:val="bottom"/>
            <w:hideMark/>
          </w:tcPr>
          <w:p w14:paraId="26D14C8D"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10</w:t>
            </w:r>
          </w:p>
        </w:tc>
        <w:tc>
          <w:tcPr>
            <w:tcW w:w="960" w:type="dxa"/>
            <w:tcBorders>
              <w:top w:val="nil"/>
              <w:left w:val="nil"/>
              <w:bottom w:val="nil"/>
              <w:right w:val="nil"/>
            </w:tcBorders>
            <w:shd w:val="clear" w:color="auto" w:fill="auto"/>
            <w:noWrap/>
            <w:vAlign w:val="bottom"/>
            <w:hideMark/>
          </w:tcPr>
          <w:p w14:paraId="46727438"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p>
        </w:tc>
        <w:tc>
          <w:tcPr>
            <w:tcW w:w="960" w:type="dxa"/>
            <w:tcBorders>
              <w:top w:val="nil"/>
              <w:left w:val="nil"/>
              <w:bottom w:val="nil"/>
              <w:right w:val="nil"/>
            </w:tcBorders>
            <w:shd w:val="clear" w:color="auto" w:fill="auto"/>
            <w:noWrap/>
            <w:vAlign w:val="bottom"/>
            <w:hideMark/>
          </w:tcPr>
          <w:p w14:paraId="2FE16E9F" w14:textId="77777777" w:rsidR="006F5195" w:rsidRPr="006F5195" w:rsidRDefault="006F5195" w:rsidP="006F5195">
            <w:pPr>
              <w:rPr>
                <w:rFonts w:ascii="Times New Roman" w:eastAsia="Times New Roman" w:hAnsi="Times New Roman" w:cs="Times New Roman"/>
                <w:sz w:val="16"/>
                <w:szCs w:val="16"/>
                <w:lang w:eastAsia="en-US"/>
              </w:rPr>
            </w:pPr>
          </w:p>
        </w:tc>
        <w:tc>
          <w:tcPr>
            <w:tcW w:w="2155" w:type="dxa"/>
            <w:tcBorders>
              <w:top w:val="nil"/>
              <w:left w:val="nil"/>
              <w:bottom w:val="nil"/>
              <w:right w:val="nil"/>
            </w:tcBorders>
            <w:shd w:val="clear" w:color="auto" w:fill="auto"/>
            <w:noWrap/>
            <w:vAlign w:val="bottom"/>
            <w:hideMark/>
          </w:tcPr>
          <w:p w14:paraId="765DA146" w14:textId="77777777" w:rsidR="006F5195" w:rsidRPr="006F5195" w:rsidRDefault="006F5195" w:rsidP="006F5195">
            <w:pPr>
              <w:rPr>
                <w:rFonts w:ascii="Times New Roman" w:eastAsia="Times New Roman" w:hAnsi="Times New Roman" w:cs="Times New Roman"/>
                <w:sz w:val="16"/>
                <w:szCs w:val="16"/>
                <w:lang w:eastAsia="en-US"/>
              </w:rPr>
            </w:pPr>
          </w:p>
        </w:tc>
      </w:tr>
      <w:tr w:rsidR="006F5195" w:rsidRPr="006F5195" w14:paraId="7ECCF265" w14:textId="77777777" w:rsidTr="006F5195">
        <w:trPr>
          <w:trHeight w:val="300"/>
        </w:trPr>
        <w:tc>
          <w:tcPr>
            <w:tcW w:w="1262" w:type="dxa"/>
            <w:tcBorders>
              <w:top w:val="nil"/>
              <w:left w:val="nil"/>
              <w:bottom w:val="nil"/>
              <w:right w:val="nil"/>
            </w:tcBorders>
            <w:shd w:val="clear" w:color="auto" w:fill="auto"/>
            <w:noWrap/>
            <w:vAlign w:val="bottom"/>
            <w:hideMark/>
          </w:tcPr>
          <w:p w14:paraId="1E81E041" w14:textId="77777777" w:rsidR="006F5195" w:rsidRPr="006F5195" w:rsidRDefault="006F5195" w:rsidP="006F5195">
            <w:pPr>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Palestine</w:t>
            </w:r>
          </w:p>
        </w:tc>
        <w:tc>
          <w:tcPr>
            <w:tcW w:w="1720" w:type="dxa"/>
            <w:tcBorders>
              <w:top w:val="nil"/>
              <w:left w:val="nil"/>
              <w:bottom w:val="nil"/>
              <w:right w:val="nil"/>
            </w:tcBorders>
            <w:shd w:val="clear" w:color="auto" w:fill="auto"/>
            <w:noWrap/>
            <w:vAlign w:val="bottom"/>
            <w:hideMark/>
          </w:tcPr>
          <w:p w14:paraId="7784E731"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0.36</w:t>
            </w:r>
          </w:p>
        </w:tc>
        <w:tc>
          <w:tcPr>
            <w:tcW w:w="960" w:type="dxa"/>
            <w:tcBorders>
              <w:top w:val="nil"/>
              <w:left w:val="nil"/>
              <w:bottom w:val="nil"/>
              <w:right w:val="nil"/>
            </w:tcBorders>
            <w:shd w:val="clear" w:color="auto" w:fill="auto"/>
            <w:noWrap/>
            <w:vAlign w:val="bottom"/>
            <w:hideMark/>
          </w:tcPr>
          <w:p w14:paraId="40A63661"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43</w:t>
            </w:r>
          </w:p>
        </w:tc>
        <w:tc>
          <w:tcPr>
            <w:tcW w:w="960" w:type="dxa"/>
            <w:tcBorders>
              <w:top w:val="nil"/>
              <w:left w:val="nil"/>
              <w:bottom w:val="nil"/>
              <w:right w:val="nil"/>
            </w:tcBorders>
            <w:shd w:val="clear" w:color="000000" w:fill="FF0000"/>
            <w:noWrap/>
            <w:vAlign w:val="bottom"/>
            <w:hideMark/>
          </w:tcPr>
          <w:p w14:paraId="4380F4F0"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11</w:t>
            </w:r>
          </w:p>
        </w:tc>
        <w:tc>
          <w:tcPr>
            <w:tcW w:w="960" w:type="dxa"/>
            <w:tcBorders>
              <w:top w:val="nil"/>
              <w:left w:val="nil"/>
              <w:bottom w:val="nil"/>
              <w:right w:val="nil"/>
            </w:tcBorders>
            <w:shd w:val="clear" w:color="auto" w:fill="auto"/>
            <w:noWrap/>
            <w:vAlign w:val="bottom"/>
            <w:hideMark/>
          </w:tcPr>
          <w:p w14:paraId="454182E3"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p>
        </w:tc>
        <w:tc>
          <w:tcPr>
            <w:tcW w:w="960" w:type="dxa"/>
            <w:tcBorders>
              <w:top w:val="nil"/>
              <w:left w:val="nil"/>
              <w:bottom w:val="nil"/>
              <w:right w:val="nil"/>
            </w:tcBorders>
            <w:shd w:val="clear" w:color="auto" w:fill="auto"/>
            <w:noWrap/>
            <w:vAlign w:val="bottom"/>
            <w:hideMark/>
          </w:tcPr>
          <w:p w14:paraId="7D472749" w14:textId="77777777" w:rsidR="006F5195" w:rsidRPr="006F5195" w:rsidRDefault="006F5195" w:rsidP="006F5195">
            <w:pPr>
              <w:rPr>
                <w:rFonts w:ascii="Times New Roman" w:eastAsia="Times New Roman" w:hAnsi="Times New Roman" w:cs="Times New Roman"/>
                <w:sz w:val="16"/>
                <w:szCs w:val="16"/>
                <w:lang w:eastAsia="en-US"/>
              </w:rPr>
            </w:pPr>
          </w:p>
        </w:tc>
        <w:tc>
          <w:tcPr>
            <w:tcW w:w="2155" w:type="dxa"/>
            <w:tcBorders>
              <w:top w:val="nil"/>
              <w:left w:val="nil"/>
              <w:bottom w:val="nil"/>
              <w:right w:val="nil"/>
            </w:tcBorders>
            <w:shd w:val="clear" w:color="auto" w:fill="auto"/>
            <w:noWrap/>
            <w:vAlign w:val="bottom"/>
            <w:hideMark/>
          </w:tcPr>
          <w:p w14:paraId="2DBB2025" w14:textId="77777777" w:rsidR="006F5195" w:rsidRPr="006F5195" w:rsidRDefault="006F5195" w:rsidP="006F5195">
            <w:pPr>
              <w:rPr>
                <w:rFonts w:ascii="Times New Roman" w:eastAsia="Times New Roman" w:hAnsi="Times New Roman" w:cs="Times New Roman"/>
                <w:sz w:val="16"/>
                <w:szCs w:val="16"/>
                <w:lang w:eastAsia="en-US"/>
              </w:rPr>
            </w:pPr>
          </w:p>
        </w:tc>
      </w:tr>
      <w:tr w:rsidR="006F5195" w:rsidRPr="006F5195" w14:paraId="357B722A" w14:textId="77777777" w:rsidTr="006F5195">
        <w:trPr>
          <w:trHeight w:val="300"/>
        </w:trPr>
        <w:tc>
          <w:tcPr>
            <w:tcW w:w="1262" w:type="dxa"/>
            <w:tcBorders>
              <w:top w:val="nil"/>
              <w:left w:val="nil"/>
              <w:bottom w:val="nil"/>
              <w:right w:val="nil"/>
            </w:tcBorders>
            <w:shd w:val="clear" w:color="auto" w:fill="auto"/>
            <w:noWrap/>
            <w:vAlign w:val="bottom"/>
            <w:hideMark/>
          </w:tcPr>
          <w:p w14:paraId="177C0D6C" w14:textId="77777777" w:rsidR="006F5195" w:rsidRPr="006F5195" w:rsidRDefault="006F5195" w:rsidP="006F5195">
            <w:pPr>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Iran</w:t>
            </w:r>
          </w:p>
        </w:tc>
        <w:tc>
          <w:tcPr>
            <w:tcW w:w="1720" w:type="dxa"/>
            <w:tcBorders>
              <w:top w:val="nil"/>
              <w:left w:val="nil"/>
              <w:bottom w:val="nil"/>
              <w:right w:val="nil"/>
            </w:tcBorders>
            <w:shd w:val="clear" w:color="auto" w:fill="auto"/>
            <w:noWrap/>
            <w:vAlign w:val="bottom"/>
            <w:hideMark/>
          </w:tcPr>
          <w:p w14:paraId="0D1B9E1C"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0.34</w:t>
            </w:r>
          </w:p>
        </w:tc>
        <w:tc>
          <w:tcPr>
            <w:tcW w:w="960" w:type="dxa"/>
            <w:tcBorders>
              <w:top w:val="nil"/>
              <w:left w:val="nil"/>
              <w:bottom w:val="nil"/>
              <w:right w:val="nil"/>
            </w:tcBorders>
            <w:shd w:val="clear" w:color="auto" w:fill="auto"/>
            <w:noWrap/>
            <w:vAlign w:val="bottom"/>
            <w:hideMark/>
          </w:tcPr>
          <w:p w14:paraId="778D62A6"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44</w:t>
            </w:r>
          </w:p>
        </w:tc>
        <w:tc>
          <w:tcPr>
            <w:tcW w:w="960" w:type="dxa"/>
            <w:tcBorders>
              <w:top w:val="nil"/>
              <w:left w:val="nil"/>
              <w:bottom w:val="nil"/>
              <w:right w:val="nil"/>
            </w:tcBorders>
            <w:shd w:val="clear" w:color="000000" w:fill="FF66FF"/>
            <w:noWrap/>
            <w:vAlign w:val="bottom"/>
            <w:hideMark/>
          </w:tcPr>
          <w:p w14:paraId="060E6947"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11</w:t>
            </w:r>
          </w:p>
        </w:tc>
        <w:tc>
          <w:tcPr>
            <w:tcW w:w="960" w:type="dxa"/>
            <w:tcBorders>
              <w:top w:val="nil"/>
              <w:left w:val="nil"/>
              <w:bottom w:val="nil"/>
              <w:right w:val="nil"/>
            </w:tcBorders>
            <w:shd w:val="clear" w:color="auto" w:fill="auto"/>
            <w:noWrap/>
            <w:vAlign w:val="bottom"/>
            <w:hideMark/>
          </w:tcPr>
          <w:p w14:paraId="71E97CB7"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p>
        </w:tc>
        <w:tc>
          <w:tcPr>
            <w:tcW w:w="960" w:type="dxa"/>
            <w:tcBorders>
              <w:top w:val="nil"/>
              <w:left w:val="nil"/>
              <w:bottom w:val="nil"/>
              <w:right w:val="nil"/>
            </w:tcBorders>
            <w:shd w:val="clear" w:color="auto" w:fill="auto"/>
            <w:noWrap/>
            <w:vAlign w:val="bottom"/>
            <w:hideMark/>
          </w:tcPr>
          <w:p w14:paraId="256273F7" w14:textId="77777777" w:rsidR="006F5195" w:rsidRPr="006F5195" w:rsidRDefault="006F5195" w:rsidP="006F5195">
            <w:pPr>
              <w:rPr>
                <w:rFonts w:ascii="Times New Roman" w:eastAsia="Times New Roman" w:hAnsi="Times New Roman" w:cs="Times New Roman"/>
                <w:sz w:val="16"/>
                <w:szCs w:val="16"/>
                <w:lang w:eastAsia="en-US"/>
              </w:rPr>
            </w:pPr>
          </w:p>
        </w:tc>
        <w:tc>
          <w:tcPr>
            <w:tcW w:w="2155" w:type="dxa"/>
            <w:tcBorders>
              <w:top w:val="nil"/>
              <w:left w:val="nil"/>
              <w:bottom w:val="nil"/>
              <w:right w:val="nil"/>
            </w:tcBorders>
            <w:shd w:val="clear" w:color="auto" w:fill="auto"/>
            <w:noWrap/>
            <w:vAlign w:val="bottom"/>
            <w:hideMark/>
          </w:tcPr>
          <w:p w14:paraId="4D078B65" w14:textId="77777777" w:rsidR="006F5195" w:rsidRPr="006F5195" w:rsidRDefault="006F5195" w:rsidP="006F5195">
            <w:pPr>
              <w:rPr>
                <w:rFonts w:ascii="Times New Roman" w:eastAsia="Times New Roman" w:hAnsi="Times New Roman" w:cs="Times New Roman"/>
                <w:sz w:val="16"/>
                <w:szCs w:val="16"/>
                <w:lang w:eastAsia="en-US"/>
              </w:rPr>
            </w:pPr>
          </w:p>
        </w:tc>
      </w:tr>
      <w:tr w:rsidR="006F5195" w:rsidRPr="006F5195" w14:paraId="4FC727CC" w14:textId="77777777" w:rsidTr="006F5195">
        <w:trPr>
          <w:trHeight w:val="300"/>
        </w:trPr>
        <w:tc>
          <w:tcPr>
            <w:tcW w:w="1262" w:type="dxa"/>
            <w:tcBorders>
              <w:top w:val="nil"/>
              <w:left w:val="nil"/>
              <w:bottom w:val="nil"/>
              <w:right w:val="nil"/>
            </w:tcBorders>
            <w:shd w:val="clear" w:color="auto" w:fill="auto"/>
            <w:noWrap/>
            <w:vAlign w:val="bottom"/>
            <w:hideMark/>
          </w:tcPr>
          <w:p w14:paraId="5BD7923E" w14:textId="77777777" w:rsidR="006F5195" w:rsidRPr="006F5195" w:rsidRDefault="006F5195" w:rsidP="006F5195">
            <w:pPr>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Kuwait</w:t>
            </w:r>
          </w:p>
        </w:tc>
        <w:tc>
          <w:tcPr>
            <w:tcW w:w="1720" w:type="dxa"/>
            <w:tcBorders>
              <w:top w:val="nil"/>
              <w:left w:val="nil"/>
              <w:bottom w:val="nil"/>
              <w:right w:val="nil"/>
            </w:tcBorders>
            <w:shd w:val="clear" w:color="auto" w:fill="auto"/>
            <w:noWrap/>
            <w:vAlign w:val="bottom"/>
            <w:hideMark/>
          </w:tcPr>
          <w:p w14:paraId="78123E52"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0.33</w:t>
            </w:r>
          </w:p>
        </w:tc>
        <w:tc>
          <w:tcPr>
            <w:tcW w:w="960" w:type="dxa"/>
            <w:tcBorders>
              <w:top w:val="nil"/>
              <w:left w:val="nil"/>
              <w:bottom w:val="nil"/>
              <w:right w:val="nil"/>
            </w:tcBorders>
            <w:shd w:val="clear" w:color="auto" w:fill="auto"/>
            <w:noWrap/>
            <w:vAlign w:val="bottom"/>
            <w:hideMark/>
          </w:tcPr>
          <w:p w14:paraId="6EEDBBE8"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45</w:t>
            </w:r>
          </w:p>
        </w:tc>
        <w:tc>
          <w:tcPr>
            <w:tcW w:w="960" w:type="dxa"/>
            <w:tcBorders>
              <w:top w:val="nil"/>
              <w:left w:val="nil"/>
              <w:bottom w:val="nil"/>
              <w:right w:val="nil"/>
            </w:tcBorders>
            <w:shd w:val="clear" w:color="000000" w:fill="FF66FF"/>
            <w:noWrap/>
            <w:vAlign w:val="bottom"/>
            <w:hideMark/>
          </w:tcPr>
          <w:p w14:paraId="314EB7AE"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12</w:t>
            </w:r>
          </w:p>
        </w:tc>
        <w:tc>
          <w:tcPr>
            <w:tcW w:w="960" w:type="dxa"/>
            <w:tcBorders>
              <w:top w:val="nil"/>
              <w:left w:val="nil"/>
              <w:bottom w:val="nil"/>
              <w:right w:val="nil"/>
            </w:tcBorders>
            <w:shd w:val="clear" w:color="auto" w:fill="auto"/>
            <w:noWrap/>
            <w:vAlign w:val="bottom"/>
            <w:hideMark/>
          </w:tcPr>
          <w:p w14:paraId="33E9668D"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p>
        </w:tc>
        <w:tc>
          <w:tcPr>
            <w:tcW w:w="960" w:type="dxa"/>
            <w:tcBorders>
              <w:top w:val="nil"/>
              <w:left w:val="nil"/>
              <w:bottom w:val="nil"/>
              <w:right w:val="nil"/>
            </w:tcBorders>
            <w:shd w:val="clear" w:color="auto" w:fill="auto"/>
            <w:noWrap/>
            <w:vAlign w:val="bottom"/>
            <w:hideMark/>
          </w:tcPr>
          <w:p w14:paraId="1C100EFC" w14:textId="77777777" w:rsidR="006F5195" w:rsidRPr="006F5195" w:rsidRDefault="006F5195" w:rsidP="006F5195">
            <w:pPr>
              <w:rPr>
                <w:rFonts w:ascii="Times New Roman" w:eastAsia="Times New Roman" w:hAnsi="Times New Roman" w:cs="Times New Roman"/>
                <w:sz w:val="16"/>
                <w:szCs w:val="16"/>
                <w:lang w:eastAsia="en-US"/>
              </w:rPr>
            </w:pPr>
          </w:p>
        </w:tc>
        <w:tc>
          <w:tcPr>
            <w:tcW w:w="2155" w:type="dxa"/>
            <w:tcBorders>
              <w:top w:val="nil"/>
              <w:left w:val="nil"/>
              <w:bottom w:val="nil"/>
              <w:right w:val="nil"/>
            </w:tcBorders>
            <w:shd w:val="clear" w:color="auto" w:fill="auto"/>
            <w:noWrap/>
            <w:vAlign w:val="bottom"/>
            <w:hideMark/>
          </w:tcPr>
          <w:p w14:paraId="2F1B9245" w14:textId="77777777" w:rsidR="006F5195" w:rsidRPr="006F5195" w:rsidRDefault="006F5195" w:rsidP="006F5195">
            <w:pPr>
              <w:rPr>
                <w:rFonts w:ascii="Times New Roman" w:eastAsia="Times New Roman" w:hAnsi="Times New Roman" w:cs="Times New Roman"/>
                <w:sz w:val="16"/>
                <w:szCs w:val="16"/>
                <w:lang w:eastAsia="en-US"/>
              </w:rPr>
            </w:pPr>
          </w:p>
        </w:tc>
      </w:tr>
      <w:tr w:rsidR="006F5195" w:rsidRPr="006F5195" w14:paraId="0229A9E3" w14:textId="77777777" w:rsidTr="006F5195">
        <w:trPr>
          <w:trHeight w:val="300"/>
        </w:trPr>
        <w:tc>
          <w:tcPr>
            <w:tcW w:w="1262" w:type="dxa"/>
            <w:tcBorders>
              <w:top w:val="nil"/>
              <w:left w:val="nil"/>
              <w:bottom w:val="nil"/>
              <w:right w:val="nil"/>
            </w:tcBorders>
            <w:shd w:val="clear" w:color="auto" w:fill="auto"/>
            <w:noWrap/>
            <w:vAlign w:val="bottom"/>
            <w:hideMark/>
          </w:tcPr>
          <w:p w14:paraId="264EA8EF" w14:textId="77777777" w:rsidR="006F5195" w:rsidRPr="006F5195" w:rsidRDefault="006F5195" w:rsidP="006F5195">
            <w:pPr>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Turkey</w:t>
            </w:r>
          </w:p>
        </w:tc>
        <w:tc>
          <w:tcPr>
            <w:tcW w:w="1720" w:type="dxa"/>
            <w:tcBorders>
              <w:top w:val="nil"/>
              <w:left w:val="nil"/>
              <w:bottom w:val="nil"/>
              <w:right w:val="nil"/>
            </w:tcBorders>
            <w:shd w:val="clear" w:color="auto" w:fill="auto"/>
            <w:noWrap/>
            <w:vAlign w:val="bottom"/>
            <w:hideMark/>
          </w:tcPr>
          <w:p w14:paraId="32B39AEA"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0.33</w:t>
            </w:r>
          </w:p>
        </w:tc>
        <w:tc>
          <w:tcPr>
            <w:tcW w:w="960" w:type="dxa"/>
            <w:tcBorders>
              <w:top w:val="nil"/>
              <w:left w:val="nil"/>
              <w:bottom w:val="nil"/>
              <w:right w:val="nil"/>
            </w:tcBorders>
            <w:shd w:val="clear" w:color="auto" w:fill="auto"/>
            <w:noWrap/>
            <w:vAlign w:val="bottom"/>
            <w:hideMark/>
          </w:tcPr>
          <w:p w14:paraId="2F4ABE6D"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46</w:t>
            </w:r>
          </w:p>
        </w:tc>
        <w:tc>
          <w:tcPr>
            <w:tcW w:w="960" w:type="dxa"/>
            <w:tcBorders>
              <w:top w:val="nil"/>
              <w:left w:val="nil"/>
              <w:bottom w:val="nil"/>
              <w:right w:val="nil"/>
            </w:tcBorders>
            <w:shd w:val="clear" w:color="000000" w:fill="9933FF"/>
            <w:noWrap/>
            <w:vAlign w:val="bottom"/>
            <w:hideMark/>
          </w:tcPr>
          <w:p w14:paraId="61783702"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19</w:t>
            </w:r>
          </w:p>
        </w:tc>
        <w:tc>
          <w:tcPr>
            <w:tcW w:w="960" w:type="dxa"/>
            <w:tcBorders>
              <w:top w:val="nil"/>
              <w:left w:val="nil"/>
              <w:bottom w:val="nil"/>
              <w:right w:val="nil"/>
            </w:tcBorders>
            <w:shd w:val="clear" w:color="auto" w:fill="auto"/>
            <w:noWrap/>
            <w:vAlign w:val="bottom"/>
            <w:hideMark/>
          </w:tcPr>
          <w:p w14:paraId="5BE338A4"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p>
        </w:tc>
        <w:tc>
          <w:tcPr>
            <w:tcW w:w="960" w:type="dxa"/>
            <w:tcBorders>
              <w:top w:val="nil"/>
              <w:left w:val="nil"/>
              <w:bottom w:val="nil"/>
              <w:right w:val="nil"/>
            </w:tcBorders>
            <w:shd w:val="clear" w:color="auto" w:fill="auto"/>
            <w:noWrap/>
            <w:vAlign w:val="bottom"/>
            <w:hideMark/>
          </w:tcPr>
          <w:p w14:paraId="3700E184" w14:textId="77777777" w:rsidR="006F5195" w:rsidRPr="006F5195" w:rsidRDefault="006F5195" w:rsidP="006F5195">
            <w:pPr>
              <w:rPr>
                <w:rFonts w:ascii="Times New Roman" w:eastAsia="Times New Roman" w:hAnsi="Times New Roman" w:cs="Times New Roman"/>
                <w:sz w:val="16"/>
                <w:szCs w:val="16"/>
                <w:lang w:eastAsia="en-US"/>
              </w:rPr>
            </w:pPr>
          </w:p>
        </w:tc>
        <w:tc>
          <w:tcPr>
            <w:tcW w:w="2155" w:type="dxa"/>
            <w:tcBorders>
              <w:top w:val="nil"/>
              <w:left w:val="nil"/>
              <w:bottom w:val="nil"/>
              <w:right w:val="nil"/>
            </w:tcBorders>
            <w:shd w:val="clear" w:color="auto" w:fill="auto"/>
            <w:noWrap/>
            <w:vAlign w:val="bottom"/>
            <w:hideMark/>
          </w:tcPr>
          <w:p w14:paraId="37D85B0C" w14:textId="77777777" w:rsidR="006F5195" w:rsidRPr="006F5195" w:rsidRDefault="006F5195" w:rsidP="006F5195">
            <w:pPr>
              <w:rPr>
                <w:rFonts w:ascii="Times New Roman" w:eastAsia="Times New Roman" w:hAnsi="Times New Roman" w:cs="Times New Roman"/>
                <w:sz w:val="16"/>
                <w:szCs w:val="16"/>
                <w:lang w:eastAsia="en-US"/>
              </w:rPr>
            </w:pPr>
          </w:p>
        </w:tc>
      </w:tr>
      <w:tr w:rsidR="006F5195" w:rsidRPr="006F5195" w14:paraId="1ABA724E" w14:textId="77777777" w:rsidTr="006F5195">
        <w:trPr>
          <w:trHeight w:val="300"/>
        </w:trPr>
        <w:tc>
          <w:tcPr>
            <w:tcW w:w="1262" w:type="dxa"/>
            <w:tcBorders>
              <w:top w:val="nil"/>
              <w:left w:val="nil"/>
              <w:bottom w:val="nil"/>
              <w:right w:val="nil"/>
            </w:tcBorders>
            <w:shd w:val="clear" w:color="auto" w:fill="auto"/>
            <w:noWrap/>
            <w:vAlign w:val="bottom"/>
            <w:hideMark/>
          </w:tcPr>
          <w:p w14:paraId="13672ABB" w14:textId="77777777" w:rsidR="006F5195" w:rsidRPr="006F5195" w:rsidRDefault="006F5195" w:rsidP="006F5195">
            <w:pPr>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Jordan</w:t>
            </w:r>
          </w:p>
        </w:tc>
        <w:tc>
          <w:tcPr>
            <w:tcW w:w="1720" w:type="dxa"/>
            <w:tcBorders>
              <w:top w:val="nil"/>
              <w:left w:val="nil"/>
              <w:bottom w:val="nil"/>
              <w:right w:val="nil"/>
            </w:tcBorders>
            <w:shd w:val="clear" w:color="auto" w:fill="auto"/>
            <w:noWrap/>
            <w:vAlign w:val="bottom"/>
            <w:hideMark/>
          </w:tcPr>
          <w:p w14:paraId="77DF036D"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0.32</w:t>
            </w:r>
          </w:p>
        </w:tc>
        <w:tc>
          <w:tcPr>
            <w:tcW w:w="960" w:type="dxa"/>
            <w:tcBorders>
              <w:top w:val="nil"/>
              <w:left w:val="nil"/>
              <w:bottom w:val="nil"/>
              <w:right w:val="nil"/>
            </w:tcBorders>
            <w:shd w:val="clear" w:color="auto" w:fill="auto"/>
            <w:noWrap/>
            <w:vAlign w:val="bottom"/>
            <w:hideMark/>
          </w:tcPr>
          <w:p w14:paraId="419365FB"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47</w:t>
            </w:r>
          </w:p>
        </w:tc>
        <w:tc>
          <w:tcPr>
            <w:tcW w:w="960" w:type="dxa"/>
            <w:tcBorders>
              <w:top w:val="nil"/>
              <w:left w:val="nil"/>
              <w:bottom w:val="nil"/>
              <w:right w:val="nil"/>
            </w:tcBorders>
            <w:shd w:val="clear" w:color="000000" w:fill="9933FF"/>
            <w:noWrap/>
            <w:vAlign w:val="bottom"/>
            <w:hideMark/>
          </w:tcPr>
          <w:p w14:paraId="4EBC31EA"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20</w:t>
            </w:r>
          </w:p>
        </w:tc>
        <w:tc>
          <w:tcPr>
            <w:tcW w:w="960" w:type="dxa"/>
            <w:tcBorders>
              <w:top w:val="nil"/>
              <w:left w:val="nil"/>
              <w:bottom w:val="nil"/>
              <w:right w:val="nil"/>
            </w:tcBorders>
            <w:shd w:val="clear" w:color="auto" w:fill="auto"/>
            <w:noWrap/>
            <w:vAlign w:val="bottom"/>
            <w:hideMark/>
          </w:tcPr>
          <w:p w14:paraId="24D3AEC8"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p>
        </w:tc>
        <w:tc>
          <w:tcPr>
            <w:tcW w:w="960" w:type="dxa"/>
            <w:tcBorders>
              <w:top w:val="nil"/>
              <w:left w:val="nil"/>
              <w:bottom w:val="nil"/>
              <w:right w:val="nil"/>
            </w:tcBorders>
            <w:shd w:val="clear" w:color="auto" w:fill="auto"/>
            <w:noWrap/>
            <w:vAlign w:val="bottom"/>
            <w:hideMark/>
          </w:tcPr>
          <w:p w14:paraId="67E50126" w14:textId="77777777" w:rsidR="006F5195" w:rsidRPr="006F5195" w:rsidRDefault="006F5195" w:rsidP="006F5195">
            <w:pPr>
              <w:rPr>
                <w:rFonts w:ascii="Times New Roman" w:eastAsia="Times New Roman" w:hAnsi="Times New Roman" w:cs="Times New Roman"/>
                <w:sz w:val="16"/>
                <w:szCs w:val="16"/>
                <w:lang w:eastAsia="en-US"/>
              </w:rPr>
            </w:pPr>
          </w:p>
        </w:tc>
        <w:tc>
          <w:tcPr>
            <w:tcW w:w="2155" w:type="dxa"/>
            <w:tcBorders>
              <w:top w:val="nil"/>
              <w:left w:val="nil"/>
              <w:bottom w:val="nil"/>
              <w:right w:val="nil"/>
            </w:tcBorders>
            <w:shd w:val="clear" w:color="auto" w:fill="auto"/>
            <w:noWrap/>
            <w:vAlign w:val="bottom"/>
            <w:hideMark/>
          </w:tcPr>
          <w:p w14:paraId="576A0E7B" w14:textId="77777777" w:rsidR="006F5195" w:rsidRPr="006F5195" w:rsidRDefault="006F5195" w:rsidP="006F5195">
            <w:pPr>
              <w:rPr>
                <w:rFonts w:ascii="Times New Roman" w:eastAsia="Times New Roman" w:hAnsi="Times New Roman" w:cs="Times New Roman"/>
                <w:sz w:val="16"/>
                <w:szCs w:val="16"/>
                <w:lang w:eastAsia="en-US"/>
              </w:rPr>
            </w:pPr>
          </w:p>
        </w:tc>
      </w:tr>
      <w:tr w:rsidR="006F5195" w:rsidRPr="006F5195" w14:paraId="7BCA843A" w14:textId="77777777" w:rsidTr="006F5195">
        <w:trPr>
          <w:trHeight w:val="300"/>
        </w:trPr>
        <w:tc>
          <w:tcPr>
            <w:tcW w:w="1262" w:type="dxa"/>
            <w:tcBorders>
              <w:top w:val="nil"/>
              <w:left w:val="nil"/>
              <w:bottom w:val="nil"/>
              <w:right w:val="nil"/>
            </w:tcBorders>
            <w:shd w:val="clear" w:color="auto" w:fill="auto"/>
            <w:noWrap/>
            <w:vAlign w:val="bottom"/>
            <w:hideMark/>
          </w:tcPr>
          <w:p w14:paraId="7DBFEA35" w14:textId="77777777" w:rsidR="006F5195" w:rsidRPr="006F5195" w:rsidRDefault="006F5195" w:rsidP="006F5195">
            <w:pPr>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Saudi Arabia</w:t>
            </w:r>
          </w:p>
        </w:tc>
        <w:tc>
          <w:tcPr>
            <w:tcW w:w="1720" w:type="dxa"/>
            <w:tcBorders>
              <w:top w:val="nil"/>
              <w:left w:val="nil"/>
              <w:bottom w:val="nil"/>
              <w:right w:val="nil"/>
            </w:tcBorders>
            <w:shd w:val="clear" w:color="auto" w:fill="auto"/>
            <w:noWrap/>
            <w:vAlign w:val="bottom"/>
            <w:hideMark/>
          </w:tcPr>
          <w:p w14:paraId="4688E538"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0.32</w:t>
            </w:r>
          </w:p>
        </w:tc>
        <w:tc>
          <w:tcPr>
            <w:tcW w:w="960" w:type="dxa"/>
            <w:tcBorders>
              <w:top w:val="nil"/>
              <w:left w:val="nil"/>
              <w:bottom w:val="nil"/>
              <w:right w:val="nil"/>
            </w:tcBorders>
            <w:shd w:val="clear" w:color="auto" w:fill="auto"/>
            <w:noWrap/>
            <w:vAlign w:val="bottom"/>
            <w:hideMark/>
          </w:tcPr>
          <w:p w14:paraId="0CCE79D3"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48</w:t>
            </w:r>
          </w:p>
        </w:tc>
        <w:tc>
          <w:tcPr>
            <w:tcW w:w="960" w:type="dxa"/>
            <w:tcBorders>
              <w:top w:val="nil"/>
              <w:left w:val="nil"/>
              <w:bottom w:val="nil"/>
              <w:right w:val="nil"/>
            </w:tcBorders>
            <w:shd w:val="clear" w:color="000000" w:fill="00B0F0"/>
            <w:noWrap/>
            <w:vAlign w:val="bottom"/>
            <w:hideMark/>
          </w:tcPr>
          <w:p w14:paraId="68245D61"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5</w:t>
            </w:r>
          </w:p>
        </w:tc>
        <w:tc>
          <w:tcPr>
            <w:tcW w:w="960" w:type="dxa"/>
            <w:tcBorders>
              <w:top w:val="nil"/>
              <w:left w:val="nil"/>
              <w:bottom w:val="nil"/>
              <w:right w:val="nil"/>
            </w:tcBorders>
            <w:shd w:val="clear" w:color="auto" w:fill="auto"/>
            <w:noWrap/>
            <w:vAlign w:val="bottom"/>
            <w:hideMark/>
          </w:tcPr>
          <w:p w14:paraId="561F4840"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p>
        </w:tc>
        <w:tc>
          <w:tcPr>
            <w:tcW w:w="960" w:type="dxa"/>
            <w:tcBorders>
              <w:top w:val="nil"/>
              <w:left w:val="nil"/>
              <w:bottom w:val="nil"/>
              <w:right w:val="nil"/>
            </w:tcBorders>
            <w:shd w:val="clear" w:color="auto" w:fill="auto"/>
            <w:noWrap/>
            <w:vAlign w:val="bottom"/>
            <w:hideMark/>
          </w:tcPr>
          <w:p w14:paraId="09239C51" w14:textId="77777777" w:rsidR="006F5195" w:rsidRPr="006F5195" w:rsidRDefault="006F5195" w:rsidP="006F5195">
            <w:pPr>
              <w:rPr>
                <w:rFonts w:ascii="Times New Roman" w:eastAsia="Times New Roman" w:hAnsi="Times New Roman" w:cs="Times New Roman"/>
                <w:sz w:val="16"/>
                <w:szCs w:val="16"/>
                <w:lang w:eastAsia="en-US"/>
              </w:rPr>
            </w:pPr>
          </w:p>
        </w:tc>
        <w:tc>
          <w:tcPr>
            <w:tcW w:w="2155" w:type="dxa"/>
            <w:tcBorders>
              <w:top w:val="nil"/>
              <w:left w:val="nil"/>
              <w:bottom w:val="nil"/>
              <w:right w:val="nil"/>
            </w:tcBorders>
            <w:shd w:val="clear" w:color="auto" w:fill="auto"/>
            <w:noWrap/>
            <w:vAlign w:val="bottom"/>
            <w:hideMark/>
          </w:tcPr>
          <w:p w14:paraId="36307378" w14:textId="77777777" w:rsidR="006F5195" w:rsidRPr="006F5195" w:rsidRDefault="006F5195" w:rsidP="006F5195">
            <w:pPr>
              <w:rPr>
                <w:rFonts w:ascii="Times New Roman" w:eastAsia="Times New Roman" w:hAnsi="Times New Roman" w:cs="Times New Roman"/>
                <w:sz w:val="16"/>
                <w:szCs w:val="16"/>
                <w:lang w:eastAsia="en-US"/>
              </w:rPr>
            </w:pPr>
          </w:p>
        </w:tc>
      </w:tr>
      <w:tr w:rsidR="006F5195" w:rsidRPr="006F5195" w14:paraId="4DED7D8F" w14:textId="77777777" w:rsidTr="006F5195">
        <w:trPr>
          <w:trHeight w:val="300"/>
        </w:trPr>
        <w:tc>
          <w:tcPr>
            <w:tcW w:w="1262" w:type="dxa"/>
            <w:tcBorders>
              <w:top w:val="nil"/>
              <w:left w:val="nil"/>
              <w:bottom w:val="nil"/>
              <w:right w:val="nil"/>
            </w:tcBorders>
            <w:shd w:val="clear" w:color="auto" w:fill="auto"/>
            <w:noWrap/>
            <w:vAlign w:val="bottom"/>
            <w:hideMark/>
          </w:tcPr>
          <w:p w14:paraId="233FA9C5" w14:textId="77777777" w:rsidR="006F5195" w:rsidRPr="006F5195" w:rsidRDefault="006F5195" w:rsidP="006F5195">
            <w:pPr>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Sri Lanka</w:t>
            </w:r>
          </w:p>
        </w:tc>
        <w:tc>
          <w:tcPr>
            <w:tcW w:w="1720" w:type="dxa"/>
            <w:tcBorders>
              <w:top w:val="nil"/>
              <w:left w:val="nil"/>
              <w:bottom w:val="nil"/>
              <w:right w:val="nil"/>
            </w:tcBorders>
            <w:shd w:val="clear" w:color="auto" w:fill="auto"/>
            <w:noWrap/>
            <w:vAlign w:val="bottom"/>
            <w:hideMark/>
          </w:tcPr>
          <w:p w14:paraId="5C60B86A"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0.32</w:t>
            </w:r>
          </w:p>
        </w:tc>
        <w:tc>
          <w:tcPr>
            <w:tcW w:w="960" w:type="dxa"/>
            <w:tcBorders>
              <w:top w:val="nil"/>
              <w:left w:val="nil"/>
              <w:bottom w:val="nil"/>
              <w:right w:val="nil"/>
            </w:tcBorders>
            <w:shd w:val="clear" w:color="auto" w:fill="auto"/>
            <w:noWrap/>
            <w:vAlign w:val="bottom"/>
            <w:hideMark/>
          </w:tcPr>
          <w:p w14:paraId="058FB026"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49</w:t>
            </w:r>
          </w:p>
        </w:tc>
        <w:tc>
          <w:tcPr>
            <w:tcW w:w="960" w:type="dxa"/>
            <w:tcBorders>
              <w:top w:val="nil"/>
              <w:left w:val="nil"/>
              <w:bottom w:val="nil"/>
              <w:right w:val="nil"/>
            </w:tcBorders>
            <w:shd w:val="clear" w:color="000000" w:fill="FF66FF"/>
            <w:noWrap/>
            <w:vAlign w:val="bottom"/>
            <w:hideMark/>
          </w:tcPr>
          <w:p w14:paraId="74655C05"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13</w:t>
            </w:r>
          </w:p>
        </w:tc>
        <w:tc>
          <w:tcPr>
            <w:tcW w:w="960" w:type="dxa"/>
            <w:tcBorders>
              <w:top w:val="nil"/>
              <w:left w:val="nil"/>
              <w:bottom w:val="nil"/>
              <w:right w:val="nil"/>
            </w:tcBorders>
            <w:shd w:val="clear" w:color="auto" w:fill="auto"/>
            <w:noWrap/>
            <w:vAlign w:val="bottom"/>
            <w:hideMark/>
          </w:tcPr>
          <w:p w14:paraId="6F883130"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p>
        </w:tc>
        <w:tc>
          <w:tcPr>
            <w:tcW w:w="960" w:type="dxa"/>
            <w:tcBorders>
              <w:top w:val="nil"/>
              <w:left w:val="nil"/>
              <w:bottom w:val="nil"/>
              <w:right w:val="nil"/>
            </w:tcBorders>
            <w:shd w:val="clear" w:color="auto" w:fill="auto"/>
            <w:noWrap/>
            <w:vAlign w:val="bottom"/>
            <w:hideMark/>
          </w:tcPr>
          <w:p w14:paraId="56D3E490" w14:textId="77777777" w:rsidR="006F5195" w:rsidRPr="006F5195" w:rsidRDefault="006F5195" w:rsidP="006F5195">
            <w:pPr>
              <w:rPr>
                <w:rFonts w:ascii="Times New Roman" w:eastAsia="Times New Roman" w:hAnsi="Times New Roman" w:cs="Times New Roman"/>
                <w:sz w:val="16"/>
                <w:szCs w:val="16"/>
                <w:lang w:eastAsia="en-US"/>
              </w:rPr>
            </w:pPr>
          </w:p>
        </w:tc>
        <w:tc>
          <w:tcPr>
            <w:tcW w:w="2155" w:type="dxa"/>
            <w:tcBorders>
              <w:top w:val="nil"/>
              <w:left w:val="nil"/>
              <w:bottom w:val="nil"/>
              <w:right w:val="nil"/>
            </w:tcBorders>
            <w:shd w:val="clear" w:color="auto" w:fill="auto"/>
            <w:noWrap/>
            <w:vAlign w:val="bottom"/>
            <w:hideMark/>
          </w:tcPr>
          <w:p w14:paraId="19F45855" w14:textId="77777777" w:rsidR="006F5195" w:rsidRPr="006F5195" w:rsidRDefault="006F5195" w:rsidP="006F5195">
            <w:pPr>
              <w:rPr>
                <w:rFonts w:ascii="Times New Roman" w:eastAsia="Times New Roman" w:hAnsi="Times New Roman" w:cs="Times New Roman"/>
                <w:sz w:val="16"/>
                <w:szCs w:val="16"/>
                <w:lang w:eastAsia="en-US"/>
              </w:rPr>
            </w:pPr>
          </w:p>
        </w:tc>
      </w:tr>
      <w:tr w:rsidR="006F5195" w:rsidRPr="006F5195" w14:paraId="7BBB3683" w14:textId="77777777" w:rsidTr="006F5195">
        <w:trPr>
          <w:trHeight w:val="300"/>
        </w:trPr>
        <w:tc>
          <w:tcPr>
            <w:tcW w:w="1262" w:type="dxa"/>
            <w:tcBorders>
              <w:top w:val="nil"/>
              <w:left w:val="nil"/>
              <w:bottom w:val="nil"/>
              <w:right w:val="nil"/>
            </w:tcBorders>
            <w:shd w:val="clear" w:color="auto" w:fill="auto"/>
            <w:noWrap/>
            <w:vAlign w:val="bottom"/>
            <w:hideMark/>
          </w:tcPr>
          <w:p w14:paraId="2AF6B822" w14:textId="77777777" w:rsidR="006F5195" w:rsidRPr="006F5195" w:rsidRDefault="006F5195" w:rsidP="006F5195">
            <w:pPr>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Ukraine</w:t>
            </w:r>
          </w:p>
        </w:tc>
        <w:tc>
          <w:tcPr>
            <w:tcW w:w="1720" w:type="dxa"/>
            <w:tcBorders>
              <w:top w:val="nil"/>
              <w:left w:val="nil"/>
              <w:bottom w:val="nil"/>
              <w:right w:val="nil"/>
            </w:tcBorders>
            <w:shd w:val="clear" w:color="auto" w:fill="auto"/>
            <w:noWrap/>
            <w:vAlign w:val="bottom"/>
            <w:hideMark/>
          </w:tcPr>
          <w:p w14:paraId="5602BA61"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0.32</w:t>
            </w:r>
          </w:p>
        </w:tc>
        <w:tc>
          <w:tcPr>
            <w:tcW w:w="960" w:type="dxa"/>
            <w:tcBorders>
              <w:top w:val="nil"/>
              <w:left w:val="nil"/>
              <w:bottom w:val="nil"/>
              <w:right w:val="nil"/>
            </w:tcBorders>
            <w:shd w:val="clear" w:color="auto" w:fill="auto"/>
            <w:noWrap/>
            <w:vAlign w:val="bottom"/>
            <w:hideMark/>
          </w:tcPr>
          <w:p w14:paraId="41B506C3"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50</w:t>
            </w:r>
          </w:p>
        </w:tc>
        <w:tc>
          <w:tcPr>
            <w:tcW w:w="960" w:type="dxa"/>
            <w:tcBorders>
              <w:top w:val="nil"/>
              <w:left w:val="nil"/>
              <w:bottom w:val="nil"/>
              <w:right w:val="nil"/>
            </w:tcBorders>
            <w:shd w:val="clear" w:color="000000" w:fill="FF66FF"/>
            <w:noWrap/>
            <w:vAlign w:val="bottom"/>
            <w:hideMark/>
          </w:tcPr>
          <w:p w14:paraId="58D1336A"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14</w:t>
            </w:r>
          </w:p>
        </w:tc>
        <w:tc>
          <w:tcPr>
            <w:tcW w:w="960" w:type="dxa"/>
            <w:tcBorders>
              <w:top w:val="nil"/>
              <w:left w:val="nil"/>
              <w:bottom w:val="nil"/>
              <w:right w:val="nil"/>
            </w:tcBorders>
            <w:shd w:val="clear" w:color="auto" w:fill="auto"/>
            <w:noWrap/>
            <w:vAlign w:val="bottom"/>
            <w:hideMark/>
          </w:tcPr>
          <w:p w14:paraId="6CAE5BC5"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p>
        </w:tc>
        <w:tc>
          <w:tcPr>
            <w:tcW w:w="960" w:type="dxa"/>
            <w:tcBorders>
              <w:top w:val="nil"/>
              <w:left w:val="nil"/>
              <w:bottom w:val="nil"/>
              <w:right w:val="nil"/>
            </w:tcBorders>
            <w:shd w:val="clear" w:color="auto" w:fill="auto"/>
            <w:noWrap/>
            <w:vAlign w:val="bottom"/>
            <w:hideMark/>
          </w:tcPr>
          <w:p w14:paraId="780394D7" w14:textId="77777777" w:rsidR="006F5195" w:rsidRPr="006F5195" w:rsidRDefault="006F5195" w:rsidP="006F5195">
            <w:pPr>
              <w:rPr>
                <w:rFonts w:ascii="Times New Roman" w:eastAsia="Times New Roman" w:hAnsi="Times New Roman" w:cs="Times New Roman"/>
                <w:sz w:val="16"/>
                <w:szCs w:val="16"/>
                <w:lang w:eastAsia="en-US"/>
              </w:rPr>
            </w:pPr>
          </w:p>
        </w:tc>
        <w:tc>
          <w:tcPr>
            <w:tcW w:w="2155" w:type="dxa"/>
            <w:tcBorders>
              <w:top w:val="nil"/>
              <w:left w:val="nil"/>
              <w:bottom w:val="nil"/>
              <w:right w:val="nil"/>
            </w:tcBorders>
            <w:shd w:val="clear" w:color="auto" w:fill="auto"/>
            <w:noWrap/>
            <w:vAlign w:val="bottom"/>
            <w:hideMark/>
          </w:tcPr>
          <w:p w14:paraId="3C71FB1C" w14:textId="77777777" w:rsidR="006F5195" w:rsidRPr="006F5195" w:rsidRDefault="006F5195" w:rsidP="006F5195">
            <w:pPr>
              <w:rPr>
                <w:rFonts w:ascii="Times New Roman" w:eastAsia="Times New Roman" w:hAnsi="Times New Roman" w:cs="Times New Roman"/>
                <w:sz w:val="16"/>
                <w:szCs w:val="16"/>
                <w:lang w:eastAsia="en-US"/>
              </w:rPr>
            </w:pPr>
          </w:p>
        </w:tc>
      </w:tr>
      <w:tr w:rsidR="006F5195" w:rsidRPr="006F5195" w14:paraId="43D2906B" w14:textId="77777777" w:rsidTr="006F5195">
        <w:trPr>
          <w:trHeight w:val="300"/>
        </w:trPr>
        <w:tc>
          <w:tcPr>
            <w:tcW w:w="1262" w:type="dxa"/>
            <w:tcBorders>
              <w:top w:val="nil"/>
              <w:left w:val="nil"/>
              <w:bottom w:val="nil"/>
              <w:right w:val="nil"/>
            </w:tcBorders>
            <w:shd w:val="clear" w:color="auto" w:fill="auto"/>
            <w:noWrap/>
            <w:vAlign w:val="bottom"/>
            <w:hideMark/>
          </w:tcPr>
          <w:p w14:paraId="58273B85" w14:textId="77777777" w:rsidR="006F5195" w:rsidRPr="006F5195" w:rsidRDefault="006F5195" w:rsidP="006F5195">
            <w:pPr>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Mongolia</w:t>
            </w:r>
          </w:p>
        </w:tc>
        <w:tc>
          <w:tcPr>
            <w:tcW w:w="1720" w:type="dxa"/>
            <w:tcBorders>
              <w:top w:val="nil"/>
              <w:left w:val="nil"/>
              <w:bottom w:val="nil"/>
              <w:right w:val="nil"/>
            </w:tcBorders>
            <w:shd w:val="clear" w:color="auto" w:fill="auto"/>
            <w:noWrap/>
            <w:vAlign w:val="bottom"/>
            <w:hideMark/>
          </w:tcPr>
          <w:p w14:paraId="742347F0"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0.29</w:t>
            </w:r>
          </w:p>
        </w:tc>
        <w:tc>
          <w:tcPr>
            <w:tcW w:w="960" w:type="dxa"/>
            <w:tcBorders>
              <w:top w:val="nil"/>
              <w:left w:val="nil"/>
              <w:bottom w:val="nil"/>
              <w:right w:val="nil"/>
            </w:tcBorders>
            <w:shd w:val="clear" w:color="auto" w:fill="auto"/>
            <w:noWrap/>
            <w:vAlign w:val="bottom"/>
            <w:hideMark/>
          </w:tcPr>
          <w:p w14:paraId="088BAE3D"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51</w:t>
            </w:r>
          </w:p>
        </w:tc>
        <w:tc>
          <w:tcPr>
            <w:tcW w:w="960" w:type="dxa"/>
            <w:tcBorders>
              <w:top w:val="nil"/>
              <w:left w:val="nil"/>
              <w:bottom w:val="nil"/>
              <w:right w:val="nil"/>
            </w:tcBorders>
            <w:shd w:val="clear" w:color="000000" w:fill="FF0000"/>
            <w:noWrap/>
            <w:vAlign w:val="bottom"/>
            <w:hideMark/>
          </w:tcPr>
          <w:p w14:paraId="71A80AF0"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12</w:t>
            </w:r>
          </w:p>
        </w:tc>
        <w:tc>
          <w:tcPr>
            <w:tcW w:w="960" w:type="dxa"/>
            <w:tcBorders>
              <w:top w:val="nil"/>
              <w:left w:val="nil"/>
              <w:bottom w:val="nil"/>
              <w:right w:val="nil"/>
            </w:tcBorders>
            <w:shd w:val="clear" w:color="auto" w:fill="auto"/>
            <w:noWrap/>
            <w:vAlign w:val="bottom"/>
            <w:hideMark/>
          </w:tcPr>
          <w:p w14:paraId="56B87C8B"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p>
        </w:tc>
        <w:tc>
          <w:tcPr>
            <w:tcW w:w="960" w:type="dxa"/>
            <w:tcBorders>
              <w:top w:val="nil"/>
              <w:left w:val="nil"/>
              <w:bottom w:val="nil"/>
              <w:right w:val="nil"/>
            </w:tcBorders>
            <w:shd w:val="clear" w:color="auto" w:fill="auto"/>
            <w:noWrap/>
            <w:vAlign w:val="bottom"/>
            <w:hideMark/>
          </w:tcPr>
          <w:p w14:paraId="7E8EB4F0" w14:textId="77777777" w:rsidR="006F5195" w:rsidRPr="006F5195" w:rsidRDefault="006F5195" w:rsidP="006F5195">
            <w:pPr>
              <w:rPr>
                <w:rFonts w:ascii="Times New Roman" w:eastAsia="Times New Roman" w:hAnsi="Times New Roman" w:cs="Times New Roman"/>
                <w:sz w:val="16"/>
                <w:szCs w:val="16"/>
                <w:lang w:eastAsia="en-US"/>
              </w:rPr>
            </w:pPr>
          </w:p>
        </w:tc>
        <w:tc>
          <w:tcPr>
            <w:tcW w:w="2155" w:type="dxa"/>
            <w:tcBorders>
              <w:top w:val="nil"/>
              <w:left w:val="nil"/>
              <w:bottom w:val="nil"/>
              <w:right w:val="nil"/>
            </w:tcBorders>
            <w:shd w:val="clear" w:color="auto" w:fill="auto"/>
            <w:noWrap/>
            <w:vAlign w:val="bottom"/>
            <w:hideMark/>
          </w:tcPr>
          <w:p w14:paraId="43C0503A" w14:textId="77777777" w:rsidR="006F5195" w:rsidRPr="006F5195" w:rsidRDefault="006F5195" w:rsidP="006F5195">
            <w:pPr>
              <w:rPr>
                <w:rFonts w:ascii="Times New Roman" w:eastAsia="Times New Roman" w:hAnsi="Times New Roman" w:cs="Times New Roman"/>
                <w:sz w:val="16"/>
                <w:szCs w:val="16"/>
                <w:lang w:eastAsia="en-US"/>
              </w:rPr>
            </w:pPr>
          </w:p>
        </w:tc>
      </w:tr>
      <w:tr w:rsidR="006F5195" w:rsidRPr="006F5195" w14:paraId="4FCC602B" w14:textId="77777777" w:rsidTr="006F5195">
        <w:trPr>
          <w:trHeight w:val="300"/>
        </w:trPr>
        <w:tc>
          <w:tcPr>
            <w:tcW w:w="1262" w:type="dxa"/>
            <w:tcBorders>
              <w:top w:val="nil"/>
              <w:left w:val="nil"/>
              <w:bottom w:val="nil"/>
              <w:right w:val="nil"/>
            </w:tcBorders>
            <w:shd w:val="clear" w:color="auto" w:fill="auto"/>
            <w:noWrap/>
            <w:vAlign w:val="bottom"/>
            <w:hideMark/>
          </w:tcPr>
          <w:p w14:paraId="7FFB406B" w14:textId="77777777" w:rsidR="006F5195" w:rsidRPr="006F5195" w:rsidRDefault="006F5195" w:rsidP="006F5195">
            <w:pPr>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Kazakhstan</w:t>
            </w:r>
          </w:p>
        </w:tc>
        <w:tc>
          <w:tcPr>
            <w:tcW w:w="1720" w:type="dxa"/>
            <w:tcBorders>
              <w:top w:val="nil"/>
              <w:left w:val="nil"/>
              <w:bottom w:val="nil"/>
              <w:right w:val="nil"/>
            </w:tcBorders>
            <w:shd w:val="clear" w:color="auto" w:fill="auto"/>
            <w:noWrap/>
            <w:vAlign w:val="bottom"/>
            <w:hideMark/>
          </w:tcPr>
          <w:p w14:paraId="64E34A1F"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0.28</w:t>
            </w:r>
          </w:p>
        </w:tc>
        <w:tc>
          <w:tcPr>
            <w:tcW w:w="960" w:type="dxa"/>
            <w:tcBorders>
              <w:top w:val="nil"/>
              <w:left w:val="nil"/>
              <w:bottom w:val="nil"/>
              <w:right w:val="nil"/>
            </w:tcBorders>
            <w:shd w:val="clear" w:color="auto" w:fill="auto"/>
            <w:noWrap/>
            <w:vAlign w:val="bottom"/>
            <w:hideMark/>
          </w:tcPr>
          <w:p w14:paraId="7E9F6DD6"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52</w:t>
            </w:r>
          </w:p>
        </w:tc>
        <w:tc>
          <w:tcPr>
            <w:tcW w:w="960" w:type="dxa"/>
            <w:tcBorders>
              <w:top w:val="nil"/>
              <w:left w:val="nil"/>
              <w:bottom w:val="nil"/>
              <w:right w:val="nil"/>
            </w:tcBorders>
            <w:shd w:val="clear" w:color="000000" w:fill="92D050"/>
            <w:noWrap/>
            <w:vAlign w:val="bottom"/>
            <w:hideMark/>
          </w:tcPr>
          <w:p w14:paraId="45459E22"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1</w:t>
            </w:r>
          </w:p>
        </w:tc>
        <w:tc>
          <w:tcPr>
            <w:tcW w:w="960" w:type="dxa"/>
            <w:tcBorders>
              <w:top w:val="nil"/>
              <w:left w:val="nil"/>
              <w:bottom w:val="nil"/>
              <w:right w:val="nil"/>
            </w:tcBorders>
            <w:shd w:val="clear" w:color="auto" w:fill="auto"/>
            <w:noWrap/>
            <w:vAlign w:val="bottom"/>
            <w:hideMark/>
          </w:tcPr>
          <w:p w14:paraId="1AD04DB4"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p>
        </w:tc>
        <w:tc>
          <w:tcPr>
            <w:tcW w:w="960" w:type="dxa"/>
            <w:tcBorders>
              <w:top w:val="nil"/>
              <w:left w:val="nil"/>
              <w:bottom w:val="nil"/>
              <w:right w:val="nil"/>
            </w:tcBorders>
            <w:shd w:val="clear" w:color="auto" w:fill="auto"/>
            <w:noWrap/>
            <w:vAlign w:val="bottom"/>
            <w:hideMark/>
          </w:tcPr>
          <w:p w14:paraId="4441B394" w14:textId="77777777" w:rsidR="006F5195" w:rsidRPr="006F5195" w:rsidRDefault="006F5195" w:rsidP="006F5195">
            <w:pPr>
              <w:rPr>
                <w:rFonts w:ascii="Times New Roman" w:eastAsia="Times New Roman" w:hAnsi="Times New Roman" w:cs="Times New Roman"/>
                <w:sz w:val="16"/>
                <w:szCs w:val="16"/>
                <w:lang w:eastAsia="en-US"/>
              </w:rPr>
            </w:pPr>
          </w:p>
        </w:tc>
        <w:tc>
          <w:tcPr>
            <w:tcW w:w="2155" w:type="dxa"/>
            <w:tcBorders>
              <w:top w:val="nil"/>
              <w:left w:val="nil"/>
              <w:bottom w:val="nil"/>
              <w:right w:val="nil"/>
            </w:tcBorders>
            <w:shd w:val="clear" w:color="auto" w:fill="auto"/>
            <w:noWrap/>
            <w:vAlign w:val="bottom"/>
            <w:hideMark/>
          </w:tcPr>
          <w:p w14:paraId="27930FA8" w14:textId="77777777" w:rsidR="006F5195" w:rsidRPr="006F5195" w:rsidRDefault="006F5195" w:rsidP="006F5195">
            <w:pPr>
              <w:rPr>
                <w:rFonts w:ascii="Times New Roman" w:eastAsia="Times New Roman" w:hAnsi="Times New Roman" w:cs="Times New Roman"/>
                <w:sz w:val="16"/>
                <w:szCs w:val="16"/>
                <w:lang w:eastAsia="en-US"/>
              </w:rPr>
            </w:pPr>
          </w:p>
        </w:tc>
      </w:tr>
      <w:tr w:rsidR="006F5195" w:rsidRPr="006F5195" w14:paraId="76F40A32" w14:textId="77777777" w:rsidTr="006F5195">
        <w:trPr>
          <w:trHeight w:val="300"/>
        </w:trPr>
        <w:tc>
          <w:tcPr>
            <w:tcW w:w="1262" w:type="dxa"/>
            <w:tcBorders>
              <w:top w:val="nil"/>
              <w:left w:val="nil"/>
              <w:bottom w:val="nil"/>
              <w:right w:val="nil"/>
            </w:tcBorders>
            <w:shd w:val="clear" w:color="auto" w:fill="auto"/>
            <w:noWrap/>
            <w:vAlign w:val="bottom"/>
            <w:hideMark/>
          </w:tcPr>
          <w:p w14:paraId="6E923E0A" w14:textId="77777777" w:rsidR="006F5195" w:rsidRPr="006F5195" w:rsidRDefault="006F5195" w:rsidP="006F5195">
            <w:pPr>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Timor-Leste</w:t>
            </w:r>
          </w:p>
        </w:tc>
        <w:tc>
          <w:tcPr>
            <w:tcW w:w="1720" w:type="dxa"/>
            <w:tcBorders>
              <w:top w:val="nil"/>
              <w:left w:val="nil"/>
              <w:bottom w:val="nil"/>
              <w:right w:val="nil"/>
            </w:tcBorders>
            <w:shd w:val="clear" w:color="auto" w:fill="auto"/>
            <w:noWrap/>
            <w:vAlign w:val="bottom"/>
            <w:hideMark/>
          </w:tcPr>
          <w:p w14:paraId="7B62FF77"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0.27</w:t>
            </w:r>
          </w:p>
        </w:tc>
        <w:tc>
          <w:tcPr>
            <w:tcW w:w="960" w:type="dxa"/>
            <w:tcBorders>
              <w:top w:val="nil"/>
              <w:left w:val="nil"/>
              <w:bottom w:val="nil"/>
              <w:right w:val="nil"/>
            </w:tcBorders>
            <w:shd w:val="clear" w:color="auto" w:fill="auto"/>
            <w:noWrap/>
            <w:vAlign w:val="bottom"/>
            <w:hideMark/>
          </w:tcPr>
          <w:p w14:paraId="1FEF5F8F"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53</w:t>
            </w:r>
          </w:p>
        </w:tc>
        <w:tc>
          <w:tcPr>
            <w:tcW w:w="960" w:type="dxa"/>
            <w:tcBorders>
              <w:top w:val="nil"/>
              <w:left w:val="nil"/>
              <w:bottom w:val="nil"/>
              <w:right w:val="nil"/>
            </w:tcBorders>
            <w:shd w:val="clear" w:color="000000" w:fill="9933FF"/>
            <w:noWrap/>
            <w:vAlign w:val="bottom"/>
            <w:hideMark/>
          </w:tcPr>
          <w:p w14:paraId="3D31B702"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21</w:t>
            </w:r>
          </w:p>
        </w:tc>
        <w:tc>
          <w:tcPr>
            <w:tcW w:w="960" w:type="dxa"/>
            <w:tcBorders>
              <w:top w:val="nil"/>
              <w:left w:val="nil"/>
              <w:bottom w:val="nil"/>
              <w:right w:val="nil"/>
            </w:tcBorders>
            <w:shd w:val="clear" w:color="auto" w:fill="auto"/>
            <w:noWrap/>
            <w:vAlign w:val="bottom"/>
            <w:hideMark/>
          </w:tcPr>
          <w:p w14:paraId="37469B33"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p>
        </w:tc>
        <w:tc>
          <w:tcPr>
            <w:tcW w:w="960" w:type="dxa"/>
            <w:tcBorders>
              <w:top w:val="nil"/>
              <w:left w:val="nil"/>
              <w:bottom w:val="nil"/>
              <w:right w:val="nil"/>
            </w:tcBorders>
            <w:shd w:val="clear" w:color="auto" w:fill="auto"/>
            <w:noWrap/>
            <w:vAlign w:val="bottom"/>
            <w:hideMark/>
          </w:tcPr>
          <w:p w14:paraId="2ABCB458" w14:textId="77777777" w:rsidR="006F5195" w:rsidRPr="006F5195" w:rsidRDefault="006F5195" w:rsidP="006F5195">
            <w:pPr>
              <w:rPr>
                <w:rFonts w:ascii="Times New Roman" w:eastAsia="Times New Roman" w:hAnsi="Times New Roman" w:cs="Times New Roman"/>
                <w:sz w:val="16"/>
                <w:szCs w:val="16"/>
                <w:lang w:eastAsia="en-US"/>
              </w:rPr>
            </w:pPr>
          </w:p>
        </w:tc>
        <w:tc>
          <w:tcPr>
            <w:tcW w:w="2155" w:type="dxa"/>
            <w:tcBorders>
              <w:top w:val="nil"/>
              <w:left w:val="nil"/>
              <w:bottom w:val="nil"/>
              <w:right w:val="nil"/>
            </w:tcBorders>
            <w:shd w:val="clear" w:color="auto" w:fill="auto"/>
            <w:noWrap/>
            <w:vAlign w:val="bottom"/>
            <w:hideMark/>
          </w:tcPr>
          <w:p w14:paraId="245F4C04" w14:textId="77777777" w:rsidR="006F5195" w:rsidRPr="006F5195" w:rsidRDefault="006F5195" w:rsidP="006F5195">
            <w:pPr>
              <w:rPr>
                <w:rFonts w:ascii="Times New Roman" w:eastAsia="Times New Roman" w:hAnsi="Times New Roman" w:cs="Times New Roman"/>
                <w:sz w:val="16"/>
                <w:szCs w:val="16"/>
                <w:lang w:eastAsia="en-US"/>
              </w:rPr>
            </w:pPr>
          </w:p>
        </w:tc>
      </w:tr>
      <w:tr w:rsidR="006F5195" w:rsidRPr="006F5195" w14:paraId="1B43AF43" w14:textId="77777777" w:rsidTr="006F5195">
        <w:trPr>
          <w:trHeight w:val="300"/>
        </w:trPr>
        <w:tc>
          <w:tcPr>
            <w:tcW w:w="1262" w:type="dxa"/>
            <w:tcBorders>
              <w:top w:val="nil"/>
              <w:left w:val="nil"/>
              <w:bottom w:val="nil"/>
              <w:right w:val="nil"/>
            </w:tcBorders>
            <w:shd w:val="clear" w:color="auto" w:fill="auto"/>
            <w:noWrap/>
            <w:vAlign w:val="bottom"/>
            <w:hideMark/>
          </w:tcPr>
          <w:p w14:paraId="0B380AB7" w14:textId="77777777" w:rsidR="006F5195" w:rsidRPr="006F5195" w:rsidRDefault="006F5195" w:rsidP="006F5195">
            <w:pPr>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Serbia</w:t>
            </w:r>
          </w:p>
        </w:tc>
        <w:tc>
          <w:tcPr>
            <w:tcW w:w="1720" w:type="dxa"/>
            <w:tcBorders>
              <w:top w:val="nil"/>
              <w:left w:val="nil"/>
              <w:bottom w:val="nil"/>
              <w:right w:val="nil"/>
            </w:tcBorders>
            <w:shd w:val="clear" w:color="auto" w:fill="auto"/>
            <w:noWrap/>
            <w:vAlign w:val="bottom"/>
            <w:hideMark/>
          </w:tcPr>
          <w:p w14:paraId="7FFFCD57"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0.27</w:t>
            </w:r>
          </w:p>
        </w:tc>
        <w:tc>
          <w:tcPr>
            <w:tcW w:w="960" w:type="dxa"/>
            <w:tcBorders>
              <w:top w:val="nil"/>
              <w:left w:val="nil"/>
              <w:bottom w:val="nil"/>
              <w:right w:val="nil"/>
            </w:tcBorders>
            <w:shd w:val="clear" w:color="auto" w:fill="auto"/>
            <w:noWrap/>
            <w:vAlign w:val="bottom"/>
            <w:hideMark/>
          </w:tcPr>
          <w:p w14:paraId="13759205"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54</w:t>
            </w:r>
          </w:p>
        </w:tc>
        <w:tc>
          <w:tcPr>
            <w:tcW w:w="960" w:type="dxa"/>
            <w:tcBorders>
              <w:top w:val="nil"/>
              <w:left w:val="nil"/>
              <w:bottom w:val="nil"/>
              <w:right w:val="nil"/>
            </w:tcBorders>
            <w:shd w:val="clear" w:color="000000" w:fill="FF0000"/>
            <w:noWrap/>
            <w:vAlign w:val="bottom"/>
            <w:hideMark/>
          </w:tcPr>
          <w:p w14:paraId="206F96C5"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13</w:t>
            </w:r>
          </w:p>
        </w:tc>
        <w:tc>
          <w:tcPr>
            <w:tcW w:w="960" w:type="dxa"/>
            <w:tcBorders>
              <w:top w:val="nil"/>
              <w:left w:val="nil"/>
              <w:bottom w:val="nil"/>
              <w:right w:val="nil"/>
            </w:tcBorders>
            <w:shd w:val="clear" w:color="auto" w:fill="auto"/>
            <w:noWrap/>
            <w:vAlign w:val="bottom"/>
            <w:hideMark/>
          </w:tcPr>
          <w:p w14:paraId="73F7CBF2"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p>
        </w:tc>
        <w:tc>
          <w:tcPr>
            <w:tcW w:w="960" w:type="dxa"/>
            <w:tcBorders>
              <w:top w:val="nil"/>
              <w:left w:val="nil"/>
              <w:bottom w:val="nil"/>
              <w:right w:val="nil"/>
            </w:tcBorders>
            <w:shd w:val="clear" w:color="auto" w:fill="auto"/>
            <w:noWrap/>
            <w:vAlign w:val="bottom"/>
            <w:hideMark/>
          </w:tcPr>
          <w:p w14:paraId="0457EE97" w14:textId="77777777" w:rsidR="006F5195" w:rsidRPr="006F5195" w:rsidRDefault="006F5195" w:rsidP="006F5195">
            <w:pPr>
              <w:rPr>
                <w:rFonts w:ascii="Times New Roman" w:eastAsia="Times New Roman" w:hAnsi="Times New Roman" w:cs="Times New Roman"/>
                <w:sz w:val="16"/>
                <w:szCs w:val="16"/>
                <w:lang w:eastAsia="en-US"/>
              </w:rPr>
            </w:pPr>
          </w:p>
        </w:tc>
        <w:tc>
          <w:tcPr>
            <w:tcW w:w="2155" w:type="dxa"/>
            <w:tcBorders>
              <w:top w:val="nil"/>
              <w:left w:val="nil"/>
              <w:bottom w:val="nil"/>
              <w:right w:val="nil"/>
            </w:tcBorders>
            <w:shd w:val="clear" w:color="auto" w:fill="auto"/>
            <w:noWrap/>
            <w:vAlign w:val="bottom"/>
            <w:hideMark/>
          </w:tcPr>
          <w:p w14:paraId="3C68CB15" w14:textId="77777777" w:rsidR="006F5195" w:rsidRPr="006F5195" w:rsidRDefault="006F5195" w:rsidP="006F5195">
            <w:pPr>
              <w:rPr>
                <w:rFonts w:ascii="Times New Roman" w:eastAsia="Times New Roman" w:hAnsi="Times New Roman" w:cs="Times New Roman"/>
                <w:sz w:val="16"/>
                <w:szCs w:val="16"/>
                <w:lang w:eastAsia="en-US"/>
              </w:rPr>
            </w:pPr>
          </w:p>
        </w:tc>
      </w:tr>
      <w:tr w:rsidR="006F5195" w:rsidRPr="006F5195" w14:paraId="2A6894EF" w14:textId="77777777" w:rsidTr="006F5195">
        <w:trPr>
          <w:trHeight w:val="300"/>
        </w:trPr>
        <w:tc>
          <w:tcPr>
            <w:tcW w:w="1262" w:type="dxa"/>
            <w:tcBorders>
              <w:top w:val="nil"/>
              <w:left w:val="nil"/>
              <w:bottom w:val="nil"/>
              <w:right w:val="nil"/>
            </w:tcBorders>
            <w:shd w:val="clear" w:color="auto" w:fill="auto"/>
            <w:noWrap/>
            <w:vAlign w:val="bottom"/>
            <w:hideMark/>
          </w:tcPr>
          <w:p w14:paraId="0EA74D86" w14:textId="77777777" w:rsidR="006F5195" w:rsidRPr="006F5195" w:rsidRDefault="006F5195" w:rsidP="006F5195">
            <w:pPr>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Afghanistan</w:t>
            </w:r>
          </w:p>
        </w:tc>
        <w:tc>
          <w:tcPr>
            <w:tcW w:w="1720" w:type="dxa"/>
            <w:tcBorders>
              <w:top w:val="nil"/>
              <w:left w:val="nil"/>
              <w:bottom w:val="nil"/>
              <w:right w:val="nil"/>
            </w:tcBorders>
            <w:shd w:val="clear" w:color="auto" w:fill="auto"/>
            <w:noWrap/>
            <w:vAlign w:val="bottom"/>
            <w:hideMark/>
          </w:tcPr>
          <w:p w14:paraId="4355B94A"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0.24</w:t>
            </w:r>
          </w:p>
        </w:tc>
        <w:tc>
          <w:tcPr>
            <w:tcW w:w="960" w:type="dxa"/>
            <w:tcBorders>
              <w:top w:val="nil"/>
              <w:left w:val="nil"/>
              <w:bottom w:val="nil"/>
              <w:right w:val="nil"/>
            </w:tcBorders>
            <w:shd w:val="clear" w:color="auto" w:fill="auto"/>
            <w:noWrap/>
            <w:vAlign w:val="bottom"/>
            <w:hideMark/>
          </w:tcPr>
          <w:p w14:paraId="4AB21AC8"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55</w:t>
            </w:r>
          </w:p>
        </w:tc>
        <w:tc>
          <w:tcPr>
            <w:tcW w:w="960" w:type="dxa"/>
            <w:tcBorders>
              <w:top w:val="nil"/>
              <w:left w:val="nil"/>
              <w:bottom w:val="nil"/>
              <w:right w:val="nil"/>
            </w:tcBorders>
            <w:shd w:val="clear" w:color="000000" w:fill="00B0F0"/>
            <w:noWrap/>
            <w:vAlign w:val="bottom"/>
            <w:hideMark/>
          </w:tcPr>
          <w:p w14:paraId="2DBA4EC3"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6</w:t>
            </w:r>
          </w:p>
        </w:tc>
        <w:tc>
          <w:tcPr>
            <w:tcW w:w="960" w:type="dxa"/>
            <w:tcBorders>
              <w:top w:val="nil"/>
              <w:left w:val="nil"/>
              <w:bottom w:val="nil"/>
              <w:right w:val="nil"/>
            </w:tcBorders>
            <w:shd w:val="clear" w:color="auto" w:fill="auto"/>
            <w:noWrap/>
            <w:vAlign w:val="bottom"/>
            <w:hideMark/>
          </w:tcPr>
          <w:p w14:paraId="5F6C5C17"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p>
        </w:tc>
        <w:tc>
          <w:tcPr>
            <w:tcW w:w="960" w:type="dxa"/>
            <w:tcBorders>
              <w:top w:val="nil"/>
              <w:left w:val="nil"/>
              <w:bottom w:val="nil"/>
              <w:right w:val="nil"/>
            </w:tcBorders>
            <w:shd w:val="clear" w:color="auto" w:fill="auto"/>
            <w:noWrap/>
            <w:vAlign w:val="bottom"/>
            <w:hideMark/>
          </w:tcPr>
          <w:p w14:paraId="5B15C29C" w14:textId="77777777" w:rsidR="006F5195" w:rsidRPr="006F5195" w:rsidRDefault="006F5195" w:rsidP="006F5195">
            <w:pPr>
              <w:rPr>
                <w:rFonts w:ascii="Times New Roman" w:eastAsia="Times New Roman" w:hAnsi="Times New Roman" w:cs="Times New Roman"/>
                <w:sz w:val="16"/>
                <w:szCs w:val="16"/>
                <w:lang w:eastAsia="en-US"/>
              </w:rPr>
            </w:pPr>
          </w:p>
        </w:tc>
        <w:tc>
          <w:tcPr>
            <w:tcW w:w="2155" w:type="dxa"/>
            <w:tcBorders>
              <w:top w:val="nil"/>
              <w:left w:val="nil"/>
              <w:bottom w:val="nil"/>
              <w:right w:val="nil"/>
            </w:tcBorders>
            <w:shd w:val="clear" w:color="auto" w:fill="auto"/>
            <w:noWrap/>
            <w:vAlign w:val="bottom"/>
            <w:hideMark/>
          </w:tcPr>
          <w:p w14:paraId="6CD7B5DB" w14:textId="77777777" w:rsidR="006F5195" w:rsidRPr="006F5195" w:rsidRDefault="006F5195" w:rsidP="006F5195">
            <w:pPr>
              <w:rPr>
                <w:rFonts w:ascii="Times New Roman" w:eastAsia="Times New Roman" w:hAnsi="Times New Roman" w:cs="Times New Roman"/>
                <w:sz w:val="16"/>
                <w:szCs w:val="16"/>
                <w:lang w:eastAsia="en-US"/>
              </w:rPr>
            </w:pPr>
          </w:p>
        </w:tc>
      </w:tr>
      <w:tr w:rsidR="006F5195" w:rsidRPr="006F5195" w14:paraId="3AF4A133" w14:textId="77777777" w:rsidTr="006F5195">
        <w:trPr>
          <w:trHeight w:val="300"/>
        </w:trPr>
        <w:tc>
          <w:tcPr>
            <w:tcW w:w="1262" w:type="dxa"/>
            <w:tcBorders>
              <w:top w:val="nil"/>
              <w:left w:val="nil"/>
              <w:bottom w:val="nil"/>
              <w:right w:val="nil"/>
            </w:tcBorders>
            <w:shd w:val="clear" w:color="auto" w:fill="auto"/>
            <w:noWrap/>
            <w:vAlign w:val="bottom"/>
            <w:hideMark/>
          </w:tcPr>
          <w:p w14:paraId="092670C4" w14:textId="77777777" w:rsidR="006F5195" w:rsidRPr="006F5195" w:rsidRDefault="006F5195" w:rsidP="006F5195">
            <w:pPr>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Belarus</w:t>
            </w:r>
          </w:p>
        </w:tc>
        <w:tc>
          <w:tcPr>
            <w:tcW w:w="1720" w:type="dxa"/>
            <w:tcBorders>
              <w:top w:val="nil"/>
              <w:left w:val="nil"/>
              <w:bottom w:val="nil"/>
              <w:right w:val="nil"/>
            </w:tcBorders>
            <w:shd w:val="clear" w:color="auto" w:fill="auto"/>
            <w:noWrap/>
            <w:vAlign w:val="bottom"/>
            <w:hideMark/>
          </w:tcPr>
          <w:p w14:paraId="22C0BDD0"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0.24</w:t>
            </w:r>
          </w:p>
        </w:tc>
        <w:tc>
          <w:tcPr>
            <w:tcW w:w="960" w:type="dxa"/>
            <w:tcBorders>
              <w:top w:val="nil"/>
              <w:left w:val="nil"/>
              <w:bottom w:val="nil"/>
              <w:right w:val="nil"/>
            </w:tcBorders>
            <w:shd w:val="clear" w:color="auto" w:fill="auto"/>
            <w:noWrap/>
            <w:vAlign w:val="bottom"/>
            <w:hideMark/>
          </w:tcPr>
          <w:p w14:paraId="573E874A"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56</w:t>
            </w:r>
          </w:p>
        </w:tc>
        <w:tc>
          <w:tcPr>
            <w:tcW w:w="960" w:type="dxa"/>
            <w:tcBorders>
              <w:top w:val="nil"/>
              <w:left w:val="nil"/>
              <w:bottom w:val="nil"/>
              <w:right w:val="nil"/>
            </w:tcBorders>
            <w:shd w:val="clear" w:color="000000" w:fill="9933FF"/>
            <w:noWrap/>
            <w:vAlign w:val="bottom"/>
            <w:hideMark/>
          </w:tcPr>
          <w:p w14:paraId="14D8FA9A"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22</w:t>
            </w:r>
          </w:p>
        </w:tc>
        <w:tc>
          <w:tcPr>
            <w:tcW w:w="960" w:type="dxa"/>
            <w:tcBorders>
              <w:top w:val="nil"/>
              <w:left w:val="nil"/>
              <w:bottom w:val="nil"/>
              <w:right w:val="nil"/>
            </w:tcBorders>
            <w:shd w:val="clear" w:color="auto" w:fill="auto"/>
            <w:noWrap/>
            <w:vAlign w:val="bottom"/>
            <w:hideMark/>
          </w:tcPr>
          <w:p w14:paraId="63129BD1"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p>
        </w:tc>
        <w:tc>
          <w:tcPr>
            <w:tcW w:w="960" w:type="dxa"/>
            <w:tcBorders>
              <w:top w:val="nil"/>
              <w:left w:val="nil"/>
              <w:bottom w:val="nil"/>
              <w:right w:val="nil"/>
            </w:tcBorders>
            <w:shd w:val="clear" w:color="auto" w:fill="auto"/>
            <w:noWrap/>
            <w:vAlign w:val="bottom"/>
            <w:hideMark/>
          </w:tcPr>
          <w:p w14:paraId="5BF091C4" w14:textId="77777777" w:rsidR="006F5195" w:rsidRPr="006F5195" w:rsidRDefault="006F5195" w:rsidP="006F5195">
            <w:pPr>
              <w:rPr>
                <w:rFonts w:ascii="Times New Roman" w:eastAsia="Times New Roman" w:hAnsi="Times New Roman" w:cs="Times New Roman"/>
                <w:sz w:val="16"/>
                <w:szCs w:val="16"/>
                <w:lang w:eastAsia="en-US"/>
              </w:rPr>
            </w:pPr>
          </w:p>
        </w:tc>
        <w:tc>
          <w:tcPr>
            <w:tcW w:w="2155" w:type="dxa"/>
            <w:tcBorders>
              <w:top w:val="nil"/>
              <w:left w:val="nil"/>
              <w:bottom w:val="nil"/>
              <w:right w:val="nil"/>
            </w:tcBorders>
            <w:shd w:val="clear" w:color="auto" w:fill="auto"/>
            <w:noWrap/>
            <w:vAlign w:val="bottom"/>
            <w:hideMark/>
          </w:tcPr>
          <w:p w14:paraId="3714FB2C" w14:textId="77777777" w:rsidR="006F5195" w:rsidRPr="006F5195" w:rsidRDefault="006F5195" w:rsidP="006F5195">
            <w:pPr>
              <w:rPr>
                <w:rFonts w:ascii="Times New Roman" w:eastAsia="Times New Roman" w:hAnsi="Times New Roman" w:cs="Times New Roman"/>
                <w:sz w:val="16"/>
                <w:szCs w:val="16"/>
                <w:lang w:eastAsia="en-US"/>
              </w:rPr>
            </w:pPr>
          </w:p>
        </w:tc>
      </w:tr>
      <w:tr w:rsidR="006F5195" w:rsidRPr="006F5195" w14:paraId="6062457B" w14:textId="77777777" w:rsidTr="006F5195">
        <w:trPr>
          <w:trHeight w:val="300"/>
        </w:trPr>
        <w:tc>
          <w:tcPr>
            <w:tcW w:w="1262" w:type="dxa"/>
            <w:tcBorders>
              <w:top w:val="nil"/>
              <w:left w:val="nil"/>
              <w:bottom w:val="nil"/>
              <w:right w:val="nil"/>
            </w:tcBorders>
            <w:shd w:val="clear" w:color="auto" w:fill="auto"/>
            <w:noWrap/>
            <w:vAlign w:val="bottom"/>
            <w:hideMark/>
          </w:tcPr>
          <w:p w14:paraId="55D8EFAD" w14:textId="77777777" w:rsidR="006F5195" w:rsidRPr="006F5195" w:rsidRDefault="006F5195" w:rsidP="006F5195">
            <w:pPr>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Iraq</w:t>
            </w:r>
          </w:p>
        </w:tc>
        <w:tc>
          <w:tcPr>
            <w:tcW w:w="1720" w:type="dxa"/>
            <w:tcBorders>
              <w:top w:val="nil"/>
              <w:left w:val="nil"/>
              <w:bottom w:val="nil"/>
              <w:right w:val="nil"/>
            </w:tcBorders>
            <w:shd w:val="clear" w:color="auto" w:fill="auto"/>
            <w:noWrap/>
            <w:vAlign w:val="bottom"/>
            <w:hideMark/>
          </w:tcPr>
          <w:p w14:paraId="7E6FAAFE"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0.19</w:t>
            </w:r>
          </w:p>
        </w:tc>
        <w:tc>
          <w:tcPr>
            <w:tcW w:w="960" w:type="dxa"/>
            <w:tcBorders>
              <w:top w:val="nil"/>
              <w:left w:val="nil"/>
              <w:bottom w:val="nil"/>
              <w:right w:val="nil"/>
            </w:tcBorders>
            <w:shd w:val="clear" w:color="auto" w:fill="auto"/>
            <w:noWrap/>
            <w:vAlign w:val="bottom"/>
            <w:hideMark/>
          </w:tcPr>
          <w:p w14:paraId="1CFFC8BD"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57</w:t>
            </w:r>
          </w:p>
        </w:tc>
        <w:tc>
          <w:tcPr>
            <w:tcW w:w="960" w:type="dxa"/>
            <w:tcBorders>
              <w:top w:val="nil"/>
              <w:left w:val="nil"/>
              <w:bottom w:val="nil"/>
              <w:right w:val="nil"/>
            </w:tcBorders>
            <w:shd w:val="clear" w:color="000000" w:fill="9933FF"/>
            <w:noWrap/>
            <w:vAlign w:val="bottom"/>
            <w:hideMark/>
          </w:tcPr>
          <w:p w14:paraId="1BC4B4E2"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23</w:t>
            </w:r>
          </w:p>
        </w:tc>
        <w:tc>
          <w:tcPr>
            <w:tcW w:w="960" w:type="dxa"/>
            <w:tcBorders>
              <w:top w:val="nil"/>
              <w:left w:val="nil"/>
              <w:bottom w:val="nil"/>
              <w:right w:val="nil"/>
            </w:tcBorders>
            <w:shd w:val="clear" w:color="auto" w:fill="auto"/>
            <w:noWrap/>
            <w:vAlign w:val="bottom"/>
            <w:hideMark/>
          </w:tcPr>
          <w:p w14:paraId="645BFABF"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p>
        </w:tc>
        <w:tc>
          <w:tcPr>
            <w:tcW w:w="960" w:type="dxa"/>
            <w:tcBorders>
              <w:top w:val="nil"/>
              <w:left w:val="nil"/>
              <w:bottom w:val="nil"/>
              <w:right w:val="nil"/>
            </w:tcBorders>
            <w:shd w:val="clear" w:color="auto" w:fill="auto"/>
            <w:noWrap/>
            <w:vAlign w:val="bottom"/>
            <w:hideMark/>
          </w:tcPr>
          <w:p w14:paraId="37AF5784" w14:textId="77777777" w:rsidR="006F5195" w:rsidRPr="006F5195" w:rsidRDefault="006F5195" w:rsidP="006F5195">
            <w:pPr>
              <w:rPr>
                <w:rFonts w:ascii="Times New Roman" w:eastAsia="Times New Roman" w:hAnsi="Times New Roman" w:cs="Times New Roman"/>
                <w:sz w:val="16"/>
                <w:szCs w:val="16"/>
                <w:lang w:eastAsia="en-US"/>
              </w:rPr>
            </w:pPr>
          </w:p>
        </w:tc>
        <w:tc>
          <w:tcPr>
            <w:tcW w:w="2155" w:type="dxa"/>
            <w:tcBorders>
              <w:top w:val="nil"/>
              <w:left w:val="nil"/>
              <w:bottom w:val="nil"/>
              <w:right w:val="nil"/>
            </w:tcBorders>
            <w:shd w:val="clear" w:color="auto" w:fill="auto"/>
            <w:noWrap/>
            <w:vAlign w:val="bottom"/>
            <w:hideMark/>
          </w:tcPr>
          <w:p w14:paraId="5CBD2C88" w14:textId="77777777" w:rsidR="006F5195" w:rsidRPr="006F5195" w:rsidRDefault="006F5195" w:rsidP="006F5195">
            <w:pPr>
              <w:rPr>
                <w:rFonts w:ascii="Times New Roman" w:eastAsia="Times New Roman" w:hAnsi="Times New Roman" w:cs="Times New Roman"/>
                <w:sz w:val="16"/>
                <w:szCs w:val="16"/>
                <w:lang w:eastAsia="en-US"/>
              </w:rPr>
            </w:pPr>
          </w:p>
        </w:tc>
      </w:tr>
      <w:tr w:rsidR="006F5195" w:rsidRPr="006F5195" w14:paraId="55464422" w14:textId="77777777" w:rsidTr="006F5195">
        <w:trPr>
          <w:trHeight w:val="300"/>
        </w:trPr>
        <w:tc>
          <w:tcPr>
            <w:tcW w:w="1262" w:type="dxa"/>
            <w:tcBorders>
              <w:top w:val="nil"/>
              <w:left w:val="nil"/>
              <w:bottom w:val="nil"/>
              <w:right w:val="nil"/>
            </w:tcBorders>
            <w:shd w:val="clear" w:color="auto" w:fill="auto"/>
            <w:noWrap/>
            <w:vAlign w:val="bottom"/>
            <w:hideMark/>
          </w:tcPr>
          <w:p w14:paraId="351064FD" w14:textId="77777777" w:rsidR="006F5195" w:rsidRPr="006F5195" w:rsidRDefault="006F5195" w:rsidP="006F5195">
            <w:pPr>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Azerbaijan</w:t>
            </w:r>
          </w:p>
        </w:tc>
        <w:tc>
          <w:tcPr>
            <w:tcW w:w="1720" w:type="dxa"/>
            <w:tcBorders>
              <w:top w:val="nil"/>
              <w:left w:val="nil"/>
              <w:bottom w:val="nil"/>
              <w:right w:val="nil"/>
            </w:tcBorders>
            <w:shd w:val="clear" w:color="auto" w:fill="auto"/>
            <w:noWrap/>
            <w:vAlign w:val="bottom"/>
            <w:hideMark/>
          </w:tcPr>
          <w:p w14:paraId="50FF0790"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0.19</w:t>
            </w:r>
          </w:p>
        </w:tc>
        <w:tc>
          <w:tcPr>
            <w:tcW w:w="960" w:type="dxa"/>
            <w:tcBorders>
              <w:top w:val="nil"/>
              <w:left w:val="nil"/>
              <w:bottom w:val="nil"/>
              <w:right w:val="nil"/>
            </w:tcBorders>
            <w:shd w:val="clear" w:color="auto" w:fill="auto"/>
            <w:noWrap/>
            <w:vAlign w:val="bottom"/>
            <w:hideMark/>
          </w:tcPr>
          <w:p w14:paraId="62D20E5B"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58</w:t>
            </w:r>
          </w:p>
        </w:tc>
        <w:tc>
          <w:tcPr>
            <w:tcW w:w="960" w:type="dxa"/>
            <w:tcBorders>
              <w:top w:val="nil"/>
              <w:left w:val="nil"/>
              <w:bottom w:val="nil"/>
              <w:right w:val="nil"/>
            </w:tcBorders>
            <w:shd w:val="clear" w:color="000000" w:fill="FF66FF"/>
            <w:noWrap/>
            <w:vAlign w:val="bottom"/>
            <w:hideMark/>
          </w:tcPr>
          <w:p w14:paraId="2F7D9A3E"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15</w:t>
            </w:r>
          </w:p>
        </w:tc>
        <w:tc>
          <w:tcPr>
            <w:tcW w:w="960" w:type="dxa"/>
            <w:tcBorders>
              <w:top w:val="nil"/>
              <w:left w:val="nil"/>
              <w:bottom w:val="nil"/>
              <w:right w:val="nil"/>
            </w:tcBorders>
            <w:shd w:val="clear" w:color="auto" w:fill="auto"/>
            <w:noWrap/>
            <w:vAlign w:val="bottom"/>
            <w:hideMark/>
          </w:tcPr>
          <w:p w14:paraId="0093068F"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p>
        </w:tc>
        <w:tc>
          <w:tcPr>
            <w:tcW w:w="960" w:type="dxa"/>
            <w:tcBorders>
              <w:top w:val="nil"/>
              <w:left w:val="nil"/>
              <w:bottom w:val="nil"/>
              <w:right w:val="nil"/>
            </w:tcBorders>
            <w:shd w:val="clear" w:color="auto" w:fill="auto"/>
            <w:noWrap/>
            <w:vAlign w:val="bottom"/>
            <w:hideMark/>
          </w:tcPr>
          <w:p w14:paraId="236F3ABF" w14:textId="77777777" w:rsidR="006F5195" w:rsidRPr="006F5195" w:rsidRDefault="006F5195" w:rsidP="006F5195">
            <w:pPr>
              <w:rPr>
                <w:rFonts w:ascii="Times New Roman" w:eastAsia="Times New Roman" w:hAnsi="Times New Roman" w:cs="Times New Roman"/>
                <w:sz w:val="16"/>
                <w:szCs w:val="16"/>
                <w:lang w:eastAsia="en-US"/>
              </w:rPr>
            </w:pPr>
          </w:p>
        </w:tc>
        <w:tc>
          <w:tcPr>
            <w:tcW w:w="2155" w:type="dxa"/>
            <w:tcBorders>
              <w:top w:val="nil"/>
              <w:left w:val="nil"/>
              <w:bottom w:val="nil"/>
              <w:right w:val="nil"/>
            </w:tcBorders>
            <w:shd w:val="clear" w:color="auto" w:fill="auto"/>
            <w:noWrap/>
            <w:vAlign w:val="bottom"/>
            <w:hideMark/>
          </w:tcPr>
          <w:p w14:paraId="7D2D7DF6" w14:textId="77777777" w:rsidR="006F5195" w:rsidRPr="006F5195" w:rsidRDefault="006F5195" w:rsidP="006F5195">
            <w:pPr>
              <w:rPr>
                <w:rFonts w:ascii="Times New Roman" w:eastAsia="Times New Roman" w:hAnsi="Times New Roman" w:cs="Times New Roman"/>
                <w:sz w:val="16"/>
                <w:szCs w:val="16"/>
                <w:lang w:eastAsia="en-US"/>
              </w:rPr>
            </w:pPr>
          </w:p>
        </w:tc>
      </w:tr>
      <w:tr w:rsidR="006F5195" w:rsidRPr="006F5195" w14:paraId="2A56AD34" w14:textId="77777777" w:rsidTr="006F5195">
        <w:trPr>
          <w:trHeight w:val="300"/>
        </w:trPr>
        <w:tc>
          <w:tcPr>
            <w:tcW w:w="1262" w:type="dxa"/>
            <w:tcBorders>
              <w:top w:val="nil"/>
              <w:left w:val="nil"/>
              <w:bottom w:val="nil"/>
              <w:right w:val="nil"/>
            </w:tcBorders>
            <w:shd w:val="clear" w:color="auto" w:fill="auto"/>
            <w:noWrap/>
            <w:vAlign w:val="bottom"/>
            <w:hideMark/>
          </w:tcPr>
          <w:p w14:paraId="03B0B508" w14:textId="77777777" w:rsidR="006F5195" w:rsidRPr="006F5195" w:rsidRDefault="006F5195" w:rsidP="006F5195">
            <w:pPr>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Tajikistan</w:t>
            </w:r>
          </w:p>
        </w:tc>
        <w:tc>
          <w:tcPr>
            <w:tcW w:w="1720" w:type="dxa"/>
            <w:tcBorders>
              <w:top w:val="nil"/>
              <w:left w:val="nil"/>
              <w:bottom w:val="nil"/>
              <w:right w:val="nil"/>
            </w:tcBorders>
            <w:shd w:val="clear" w:color="auto" w:fill="auto"/>
            <w:noWrap/>
            <w:vAlign w:val="bottom"/>
            <w:hideMark/>
          </w:tcPr>
          <w:p w14:paraId="2D1D9DDE"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0.18</w:t>
            </w:r>
          </w:p>
        </w:tc>
        <w:tc>
          <w:tcPr>
            <w:tcW w:w="960" w:type="dxa"/>
            <w:tcBorders>
              <w:top w:val="nil"/>
              <w:left w:val="nil"/>
              <w:bottom w:val="nil"/>
              <w:right w:val="nil"/>
            </w:tcBorders>
            <w:shd w:val="clear" w:color="auto" w:fill="auto"/>
            <w:noWrap/>
            <w:vAlign w:val="bottom"/>
            <w:hideMark/>
          </w:tcPr>
          <w:p w14:paraId="643E1CB2"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59</w:t>
            </w:r>
          </w:p>
        </w:tc>
        <w:tc>
          <w:tcPr>
            <w:tcW w:w="960" w:type="dxa"/>
            <w:tcBorders>
              <w:top w:val="nil"/>
              <w:left w:val="nil"/>
              <w:bottom w:val="nil"/>
              <w:right w:val="nil"/>
            </w:tcBorders>
            <w:shd w:val="clear" w:color="000000" w:fill="92D050"/>
            <w:noWrap/>
            <w:vAlign w:val="bottom"/>
            <w:hideMark/>
          </w:tcPr>
          <w:p w14:paraId="3DDFCAB5"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2</w:t>
            </w:r>
          </w:p>
        </w:tc>
        <w:tc>
          <w:tcPr>
            <w:tcW w:w="960" w:type="dxa"/>
            <w:tcBorders>
              <w:top w:val="nil"/>
              <w:left w:val="nil"/>
              <w:bottom w:val="nil"/>
              <w:right w:val="nil"/>
            </w:tcBorders>
            <w:shd w:val="clear" w:color="auto" w:fill="auto"/>
            <w:noWrap/>
            <w:vAlign w:val="bottom"/>
            <w:hideMark/>
          </w:tcPr>
          <w:p w14:paraId="4D7046C3"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p>
        </w:tc>
        <w:tc>
          <w:tcPr>
            <w:tcW w:w="960" w:type="dxa"/>
            <w:tcBorders>
              <w:top w:val="nil"/>
              <w:left w:val="nil"/>
              <w:bottom w:val="nil"/>
              <w:right w:val="nil"/>
            </w:tcBorders>
            <w:shd w:val="clear" w:color="auto" w:fill="auto"/>
            <w:noWrap/>
            <w:vAlign w:val="bottom"/>
            <w:hideMark/>
          </w:tcPr>
          <w:p w14:paraId="67578BD7" w14:textId="77777777" w:rsidR="006F5195" w:rsidRPr="006F5195" w:rsidRDefault="006F5195" w:rsidP="006F5195">
            <w:pPr>
              <w:rPr>
                <w:rFonts w:ascii="Times New Roman" w:eastAsia="Times New Roman" w:hAnsi="Times New Roman" w:cs="Times New Roman"/>
                <w:sz w:val="16"/>
                <w:szCs w:val="16"/>
                <w:lang w:eastAsia="en-US"/>
              </w:rPr>
            </w:pPr>
          </w:p>
        </w:tc>
        <w:tc>
          <w:tcPr>
            <w:tcW w:w="2155" w:type="dxa"/>
            <w:tcBorders>
              <w:top w:val="nil"/>
              <w:left w:val="nil"/>
              <w:bottom w:val="nil"/>
              <w:right w:val="nil"/>
            </w:tcBorders>
            <w:shd w:val="clear" w:color="auto" w:fill="auto"/>
            <w:noWrap/>
            <w:vAlign w:val="bottom"/>
            <w:hideMark/>
          </w:tcPr>
          <w:p w14:paraId="249CB19D" w14:textId="77777777" w:rsidR="006F5195" w:rsidRPr="006F5195" w:rsidRDefault="006F5195" w:rsidP="006F5195">
            <w:pPr>
              <w:rPr>
                <w:rFonts w:ascii="Times New Roman" w:eastAsia="Times New Roman" w:hAnsi="Times New Roman" w:cs="Times New Roman"/>
                <w:sz w:val="16"/>
                <w:szCs w:val="16"/>
                <w:lang w:eastAsia="en-US"/>
              </w:rPr>
            </w:pPr>
          </w:p>
        </w:tc>
      </w:tr>
      <w:tr w:rsidR="006F5195" w:rsidRPr="006F5195" w14:paraId="6A96D654" w14:textId="77777777" w:rsidTr="006F5195">
        <w:trPr>
          <w:trHeight w:val="300"/>
        </w:trPr>
        <w:tc>
          <w:tcPr>
            <w:tcW w:w="1262" w:type="dxa"/>
            <w:tcBorders>
              <w:top w:val="nil"/>
              <w:left w:val="nil"/>
              <w:bottom w:val="nil"/>
              <w:right w:val="nil"/>
            </w:tcBorders>
            <w:shd w:val="clear" w:color="auto" w:fill="auto"/>
            <w:noWrap/>
            <w:vAlign w:val="bottom"/>
            <w:hideMark/>
          </w:tcPr>
          <w:p w14:paraId="5A3F5D36" w14:textId="77777777" w:rsidR="006F5195" w:rsidRPr="006F5195" w:rsidRDefault="006F5195" w:rsidP="006F5195">
            <w:pPr>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Uzbekistan</w:t>
            </w:r>
          </w:p>
        </w:tc>
        <w:tc>
          <w:tcPr>
            <w:tcW w:w="1720" w:type="dxa"/>
            <w:tcBorders>
              <w:top w:val="nil"/>
              <w:left w:val="nil"/>
              <w:bottom w:val="nil"/>
              <w:right w:val="nil"/>
            </w:tcBorders>
            <w:shd w:val="clear" w:color="auto" w:fill="auto"/>
            <w:noWrap/>
            <w:vAlign w:val="bottom"/>
            <w:hideMark/>
          </w:tcPr>
          <w:p w14:paraId="4BE7B8BC"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0.17</w:t>
            </w:r>
          </w:p>
        </w:tc>
        <w:tc>
          <w:tcPr>
            <w:tcW w:w="960" w:type="dxa"/>
            <w:tcBorders>
              <w:top w:val="nil"/>
              <w:left w:val="nil"/>
              <w:bottom w:val="nil"/>
              <w:right w:val="nil"/>
            </w:tcBorders>
            <w:shd w:val="clear" w:color="auto" w:fill="auto"/>
            <w:noWrap/>
            <w:vAlign w:val="bottom"/>
            <w:hideMark/>
          </w:tcPr>
          <w:p w14:paraId="13A6CF27"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60</w:t>
            </w:r>
          </w:p>
        </w:tc>
        <w:tc>
          <w:tcPr>
            <w:tcW w:w="960" w:type="dxa"/>
            <w:tcBorders>
              <w:top w:val="nil"/>
              <w:left w:val="nil"/>
              <w:bottom w:val="nil"/>
              <w:right w:val="nil"/>
            </w:tcBorders>
            <w:shd w:val="clear" w:color="000000" w:fill="92D050"/>
            <w:noWrap/>
            <w:vAlign w:val="bottom"/>
            <w:hideMark/>
          </w:tcPr>
          <w:p w14:paraId="0165D042"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3</w:t>
            </w:r>
          </w:p>
        </w:tc>
        <w:tc>
          <w:tcPr>
            <w:tcW w:w="960" w:type="dxa"/>
            <w:tcBorders>
              <w:top w:val="nil"/>
              <w:left w:val="nil"/>
              <w:bottom w:val="nil"/>
              <w:right w:val="nil"/>
            </w:tcBorders>
            <w:shd w:val="clear" w:color="auto" w:fill="auto"/>
            <w:noWrap/>
            <w:vAlign w:val="bottom"/>
            <w:hideMark/>
          </w:tcPr>
          <w:p w14:paraId="39F31339"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p>
        </w:tc>
        <w:tc>
          <w:tcPr>
            <w:tcW w:w="960" w:type="dxa"/>
            <w:tcBorders>
              <w:top w:val="nil"/>
              <w:left w:val="nil"/>
              <w:bottom w:val="nil"/>
              <w:right w:val="nil"/>
            </w:tcBorders>
            <w:shd w:val="clear" w:color="auto" w:fill="auto"/>
            <w:noWrap/>
            <w:vAlign w:val="bottom"/>
            <w:hideMark/>
          </w:tcPr>
          <w:p w14:paraId="3D3541BB" w14:textId="77777777" w:rsidR="006F5195" w:rsidRPr="006F5195" w:rsidRDefault="006F5195" w:rsidP="006F5195">
            <w:pPr>
              <w:rPr>
                <w:rFonts w:ascii="Times New Roman" w:eastAsia="Times New Roman" w:hAnsi="Times New Roman" w:cs="Times New Roman"/>
                <w:sz w:val="16"/>
                <w:szCs w:val="16"/>
                <w:lang w:eastAsia="en-US"/>
              </w:rPr>
            </w:pPr>
          </w:p>
        </w:tc>
        <w:tc>
          <w:tcPr>
            <w:tcW w:w="2155" w:type="dxa"/>
            <w:tcBorders>
              <w:top w:val="nil"/>
              <w:left w:val="nil"/>
              <w:bottom w:val="nil"/>
              <w:right w:val="nil"/>
            </w:tcBorders>
            <w:shd w:val="clear" w:color="auto" w:fill="auto"/>
            <w:noWrap/>
            <w:vAlign w:val="bottom"/>
            <w:hideMark/>
          </w:tcPr>
          <w:p w14:paraId="3F2787F0" w14:textId="77777777" w:rsidR="006F5195" w:rsidRPr="006F5195" w:rsidRDefault="006F5195" w:rsidP="006F5195">
            <w:pPr>
              <w:rPr>
                <w:rFonts w:ascii="Times New Roman" w:eastAsia="Times New Roman" w:hAnsi="Times New Roman" w:cs="Times New Roman"/>
                <w:sz w:val="16"/>
                <w:szCs w:val="16"/>
                <w:lang w:eastAsia="en-US"/>
              </w:rPr>
            </w:pPr>
          </w:p>
        </w:tc>
      </w:tr>
      <w:tr w:rsidR="006F5195" w:rsidRPr="006F5195" w14:paraId="5FB82465" w14:textId="77777777" w:rsidTr="006F5195">
        <w:trPr>
          <w:trHeight w:val="300"/>
        </w:trPr>
        <w:tc>
          <w:tcPr>
            <w:tcW w:w="1262" w:type="dxa"/>
            <w:tcBorders>
              <w:top w:val="nil"/>
              <w:left w:val="nil"/>
              <w:bottom w:val="nil"/>
              <w:right w:val="nil"/>
            </w:tcBorders>
            <w:shd w:val="clear" w:color="auto" w:fill="auto"/>
            <w:noWrap/>
            <w:vAlign w:val="bottom"/>
            <w:hideMark/>
          </w:tcPr>
          <w:p w14:paraId="37A9540B" w14:textId="77777777" w:rsidR="006F5195" w:rsidRPr="006F5195" w:rsidRDefault="006F5195" w:rsidP="006F5195">
            <w:pPr>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Bangladesh</w:t>
            </w:r>
          </w:p>
        </w:tc>
        <w:tc>
          <w:tcPr>
            <w:tcW w:w="1720" w:type="dxa"/>
            <w:tcBorders>
              <w:top w:val="nil"/>
              <w:left w:val="nil"/>
              <w:bottom w:val="nil"/>
              <w:right w:val="nil"/>
            </w:tcBorders>
            <w:shd w:val="clear" w:color="auto" w:fill="auto"/>
            <w:noWrap/>
            <w:vAlign w:val="bottom"/>
            <w:hideMark/>
          </w:tcPr>
          <w:p w14:paraId="760A09AD"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0.16</w:t>
            </w:r>
          </w:p>
        </w:tc>
        <w:tc>
          <w:tcPr>
            <w:tcW w:w="960" w:type="dxa"/>
            <w:tcBorders>
              <w:top w:val="nil"/>
              <w:left w:val="nil"/>
              <w:bottom w:val="nil"/>
              <w:right w:val="nil"/>
            </w:tcBorders>
            <w:shd w:val="clear" w:color="auto" w:fill="auto"/>
            <w:noWrap/>
            <w:vAlign w:val="bottom"/>
            <w:hideMark/>
          </w:tcPr>
          <w:p w14:paraId="7A223053"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61</w:t>
            </w:r>
          </w:p>
        </w:tc>
        <w:tc>
          <w:tcPr>
            <w:tcW w:w="960" w:type="dxa"/>
            <w:tcBorders>
              <w:top w:val="nil"/>
              <w:left w:val="nil"/>
              <w:bottom w:val="nil"/>
              <w:right w:val="nil"/>
            </w:tcBorders>
            <w:shd w:val="clear" w:color="000000" w:fill="9933FF"/>
            <w:noWrap/>
            <w:vAlign w:val="bottom"/>
            <w:hideMark/>
          </w:tcPr>
          <w:p w14:paraId="0CA4D15F"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24</w:t>
            </w:r>
          </w:p>
        </w:tc>
        <w:tc>
          <w:tcPr>
            <w:tcW w:w="960" w:type="dxa"/>
            <w:tcBorders>
              <w:top w:val="nil"/>
              <w:left w:val="nil"/>
              <w:bottom w:val="nil"/>
              <w:right w:val="nil"/>
            </w:tcBorders>
            <w:shd w:val="clear" w:color="auto" w:fill="auto"/>
            <w:noWrap/>
            <w:vAlign w:val="bottom"/>
            <w:hideMark/>
          </w:tcPr>
          <w:p w14:paraId="2A00EEAC"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p>
        </w:tc>
        <w:tc>
          <w:tcPr>
            <w:tcW w:w="960" w:type="dxa"/>
            <w:tcBorders>
              <w:top w:val="nil"/>
              <w:left w:val="nil"/>
              <w:bottom w:val="nil"/>
              <w:right w:val="nil"/>
            </w:tcBorders>
            <w:shd w:val="clear" w:color="auto" w:fill="auto"/>
            <w:noWrap/>
            <w:vAlign w:val="bottom"/>
            <w:hideMark/>
          </w:tcPr>
          <w:p w14:paraId="00D10911" w14:textId="77777777" w:rsidR="006F5195" w:rsidRPr="006F5195" w:rsidRDefault="006F5195" w:rsidP="006F5195">
            <w:pPr>
              <w:rPr>
                <w:rFonts w:ascii="Times New Roman" w:eastAsia="Times New Roman" w:hAnsi="Times New Roman" w:cs="Times New Roman"/>
                <w:sz w:val="16"/>
                <w:szCs w:val="16"/>
                <w:lang w:eastAsia="en-US"/>
              </w:rPr>
            </w:pPr>
          </w:p>
        </w:tc>
        <w:tc>
          <w:tcPr>
            <w:tcW w:w="2155" w:type="dxa"/>
            <w:tcBorders>
              <w:top w:val="nil"/>
              <w:left w:val="nil"/>
              <w:bottom w:val="nil"/>
              <w:right w:val="nil"/>
            </w:tcBorders>
            <w:shd w:val="clear" w:color="auto" w:fill="auto"/>
            <w:noWrap/>
            <w:vAlign w:val="bottom"/>
            <w:hideMark/>
          </w:tcPr>
          <w:p w14:paraId="6E5576B6" w14:textId="77777777" w:rsidR="006F5195" w:rsidRPr="006F5195" w:rsidRDefault="006F5195" w:rsidP="006F5195">
            <w:pPr>
              <w:rPr>
                <w:rFonts w:ascii="Times New Roman" w:eastAsia="Times New Roman" w:hAnsi="Times New Roman" w:cs="Times New Roman"/>
                <w:sz w:val="16"/>
                <w:szCs w:val="16"/>
                <w:lang w:eastAsia="en-US"/>
              </w:rPr>
            </w:pPr>
          </w:p>
        </w:tc>
      </w:tr>
      <w:tr w:rsidR="006F5195" w:rsidRPr="006F5195" w14:paraId="4DCBB7F3" w14:textId="77777777" w:rsidTr="006F5195">
        <w:trPr>
          <w:trHeight w:val="300"/>
        </w:trPr>
        <w:tc>
          <w:tcPr>
            <w:tcW w:w="1262" w:type="dxa"/>
            <w:tcBorders>
              <w:top w:val="nil"/>
              <w:left w:val="nil"/>
              <w:bottom w:val="nil"/>
              <w:right w:val="nil"/>
            </w:tcBorders>
            <w:shd w:val="clear" w:color="auto" w:fill="auto"/>
            <w:noWrap/>
            <w:vAlign w:val="bottom"/>
            <w:hideMark/>
          </w:tcPr>
          <w:p w14:paraId="36591ADF" w14:textId="77777777" w:rsidR="006F5195" w:rsidRPr="006F5195" w:rsidRDefault="006F5195" w:rsidP="006F5195">
            <w:pPr>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Bosnia</w:t>
            </w:r>
          </w:p>
        </w:tc>
        <w:tc>
          <w:tcPr>
            <w:tcW w:w="1720" w:type="dxa"/>
            <w:tcBorders>
              <w:top w:val="nil"/>
              <w:left w:val="nil"/>
              <w:bottom w:val="nil"/>
              <w:right w:val="nil"/>
            </w:tcBorders>
            <w:shd w:val="clear" w:color="auto" w:fill="auto"/>
            <w:noWrap/>
            <w:vAlign w:val="bottom"/>
            <w:hideMark/>
          </w:tcPr>
          <w:p w14:paraId="1368B13C"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0.16</w:t>
            </w:r>
          </w:p>
        </w:tc>
        <w:tc>
          <w:tcPr>
            <w:tcW w:w="960" w:type="dxa"/>
            <w:tcBorders>
              <w:top w:val="nil"/>
              <w:left w:val="nil"/>
              <w:bottom w:val="nil"/>
              <w:right w:val="nil"/>
            </w:tcBorders>
            <w:shd w:val="clear" w:color="auto" w:fill="auto"/>
            <w:noWrap/>
            <w:vAlign w:val="bottom"/>
            <w:hideMark/>
          </w:tcPr>
          <w:p w14:paraId="32640491"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62</w:t>
            </w:r>
          </w:p>
        </w:tc>
        <w:tc>
          <w:tcPr>
            <w:tcW w:w="960" w:type="dxa"/>
            <w:tcBorders>
              <w:top w:val="nil"/>
              <w:left w:val="nil"/>
              <w:bottom w:val="nil"/>
              <w:right w:val="nil"/>
            </w:tcBorders>
            <w:shd w:val="clear" w:color="000000" w:fill="00B0F0"/>
            <w:noWrap/>
            <w:vAlign w:val="bottom"/>
            <w:hideMark/>
          </w:tcPr>
          <w:p w14:paraId="42100A3D"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7</w:t>
            </w:r>
          </w:p>
        </w:tc>
        <w:tc>
          <w:tcPr>
            <w:tcW w:w="960" w:type="dxa"/>
            <w:tcBorders>
              <w:top w:val="nil"/>
              <w:left w:val="nil"/>
              <w:bottom w:val="nil"/>
              <w:right w:val="nil"/>
            </w:tcBorders>
            <w:shd w:val="clear" w:color="auto" w:fill="auto"/>
            <w:noWrap/>
            <w:vAlign w:val="bottom"/>
            <w:hideMark/>
          </w:tcPr>
          <w:p w14:paraId="7C659EA6"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p>
        </w:tc>
        <w:tc>
          <w:tcPr>
            <w:tcW w:w="960" w:type="dxa"/>
            <w:tcBorders>
              <w:top w:val="nil"/>
              <w:left w:val="nil"/>
              <w:bottom w:val="nil"/>
              <w:right w:val="nil"/>
            </w:tcBorders>
            <w:shd w:val="clear" w:color="auto" w:fill="auto"/>
            <w:noWrap/>
            <w:vAlign w:val="bottom"/>
            <w:hideMark/>
          </w:tcPr>
          <w:p w14:paraId="618433FF" w14:textId="77777777" w:rsidR="006F5195" w:rsidRPr="006F5195" w:rsidRDefault="006F5195" w:rsidP="006F5195">
            <w:pPr>
              <w:rPr>
                <w:rFonts w:ascii="Times New Roman" w:eastAsia="Times New Roman" w:hAnsi="Times New Roman" w:cs="Times New Roman"/>
                <w:sz w:val="16"/>
                <w:szCs w:val="16"/>
                <w:lang w:eastAsia="en-US"/>
              </w:rPr>
            </w:pPr>
          </w:p>
        </w:tc>
        <w:tc>
          <w:tcPr>
            <w:tcW w:w="2155" w:type="dxa"/>
            <w:tcBorders>
              <w:top w:val="nil"/>
              <w:left w:val="nil"/>
              <w:bottom w:val="nil"/>
              <w:right w:val="nil"/>
            </w:tcBorders>
            <w:shd w:val="clear" w:color="auto" w:fill="auto"/>
            <w:noWrap/>
            <w:vAlign w:val="bottom"/>
            <w:hideMark/>
          </w:tcPr>
          <w:p w14:paraId="27CBBAD8" w14:textId="77777777" w:rsidR="006F5195" w:rsidRPr="006F5195" w:rsidRDefault="006F5195" w:rsidP="006F5195">
            <w:pPr>
              <w:rPr>
                <w:rFonts w:ascii="Times New Roman" w:eastAsia="Times New Roman" w:hAnsi="Times New Roman" w:cs="Times New Roman"/>
                <w:sz w:val="16"/>
                <w:szCs w:val="16"/>
                <w:lang w:eastAsia="en-US"/>
              </w:rPr>
            </w:pPr>
          </w:p>
        </w:tc>
      </w:tr>
      <w:tr w:rsidR="006F5195" w:rsidRPr="006F5195" w14:paraId="6376BBA3" w14:textId="77777777" w:rsidTr="006F5195">
        <w:trPr>
          <w:trHeight w:val="300"/>
        </w:trPr>
        <w:tc>
          <w:tcPr>
            <w:tcW w:w="1262" w:type="dxa"/>
            <w:tcBorders>
              <w:top w:val="nil"/>
              <w:left w:val="nil"/>
              <w:bottom w:val="nil"/>
              <w:right w:val="nil"/>
            </w:tcBorders>
            <w:shd w:val="clear" w:color="auto" w:fill="auto"/>
            <w:noWrap/>
            <w:vAlign w:val="bottom"/>
            <w:hideMark/>
          </w:tcPr>
          <w:p w14:paraId="1B5CCA0F" w14:textId="77777777" w:rsidR="006F5195" w:rsidRPr="006F5195" w:rsidRDefault="006F5195" w:rsidP="006F5195">
            <w:pPr>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Kyrgyzstan</w:t>
            </w:r>
          </w:p>
        </w:tc>
        <w:tc>
          <w:tcPr>
            <w:tcW w:w="1720" w:type="dxa"/>
            <w:tcBorders>
              <w:top w:val="nil"/>
              <w:left w:val="nil"/>
              <w:bottom w:val="nil"/>
              <w:right w:val="nil"/>
            </w:tcBorders>
            <w:shd w:val="clear" w:color="auto" w:fill="auto"/>
            <w:noWrap/>
            <w:vAlign w:val="bottom"/>
            <w:hideMark/>
          </w:tcPr>
          <w:p w14:paraId="51C060B0"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0.12</w:t>
            </w:r>
          </w:p>
        </w:tc>
        <w:tc>
          <w:tcPr>
            <w:tcW w:w="960" w:type="dxa"/>
            <w:tcBorders>
              <w:top w:val="nil"/>
              <w:left w:val="nil"/>
              <w:bottom w:val="nil"/>
              <w:right w:val="nil"/>
            </w:tcBorders>
            <w:shd w:val="clear" w:color="auto" w:fill="auto"/>
            <w:noWrap/>
            <w:vAlign w:val="bottom"/>
            <w:hideMark/>
          </w:tcPr>
          <w:p w14:paraId="5C4A2577"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63</w:t>
            </w:r>
          </w:p>
        </w:tc>
        <w:tc>
          <w:tcPr>
            <w:tcW w:w="960" w:type="dxa"/>
            <w:tcBorders>
              <w:top w:val="nil"/>
              <w:left w:val="nil"/>
              <w:bottom w:val="nil"/>
              <w:right w:val="nil"/>
            </w:tcBorders>
            <w:shd w:val="clear" w:color="000000" w:fill="92D050"/>
            <w:noWrap/>
            <w:vAlign w:val="bottom"/>
            <w:hideMark/>
          </w:tcPr>
          <w:p w14:paraId="238C24CB"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4</w:t>
            </w:r>
          </w:p>
        </w:tc>
        <w:tc>
          <w:tcPr>
            <w:tcW w:w="960" w:type="dxa"/>
            <w:tcBorders>
              <w:top w:val="nil"/>
              <w:left w:val="nil"/>
              <w:bottom w:val="nil"/>
              <w:right w:val="nil"/>
            </w:tcBorders>
            <w:shd w:val="clear" w:color="auto" w:fill="auto"/>
            <w:noWrap/>
            <w:vAlign w:val="bottom"/>
            <w:hideMark/>
          </w:tcPr>
          <w:p w14:paraId="526C3C10"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p>
        </w:tc>
        <w:tc>
          <w:tcPr>
            <w:tcW w:w="960" w:type="dxa"/>
            <w:tcBorders>
              <w:top w:val="nil"/>
              <w:left w:val="nil"/>
              <w:bottom w:val="nil"/>
              <w:right w:val="nil"/>
            </w:tcBorders>
            <w:shd w:val="clear" w:color="auto" w:fill="auto"/>
            <w:noWrap/>
            <w:vAlign w:val="bottom"/>
            <w:hideMark/>
          </w:tcPr>
          <w:p w14:paraId="1D49141F" w14:textId="77777777" w:rsidR="006F5195" w:rsidRPr="006F5195" w:rsidRDefault="006F5195" w:rsidP="006F5195">
            <w:pPr>
              <w:rPr>
                <w:rFonts w:ascii="Times New Roman" w:eastAsia="Times New Roman" w:hAnsi="Times New Roman" w:cs="Times New Roman"/>
                <w:sz w:val="16"/>
                <w:szCs w:val="16"/>
                <w:lang w:eastAsia="en-US"/>
              </w:rPr>
            </w:pPr>
          </w:p>
        </w:tc>
        <w:tc>
          <w:tcPr>
            <w:tcW w:w="2155" w:type="dxa"/>
            <w:tcBorders>
              <w:top w:val="nil"/>
              <w:left w:val="nil"/>
              <w:bottom w:val="nil"/>
              <w:right w:val="nil"/>
            </w:tcBorders>
            <w:shd w:val="clear" w:color="auto" w:fill="auto"/>
            <w:noWrap/>
            <w:vAlign w:val="bottom"/>
            <w:hideMark/>
          </w:tcPr>
          <w:p w14:paraId="1795A8BB" w14:textId="77777777" w:rsidR="006F5195" w:rsidRPr="006F5195" w:rsidRDefault="006F5195" w:rsidP="006F5195">
            <w:pPr>
              <w:rPr>
                <w:rFonts w:ascii="Times New Roman" w:eastAsia="Times New Roman" w:hAnsi="Times New Roman" w:cs="Times New Roman"/>
                <w:sz w:val="16"/>
                <w:szCs w:val="16"/>
                <w:lang w:eastAsia="en-US"/>
              </w:rPr>
            </w:pPr>
          </w:p>
        </w:tc>
      </w:tr>
      <w:tr w:rsidR="006F5195" w:rsidRPr="006F5195" w14:paraId="4F7AE107" w14:textId="77777777" w:rsidTr="006F5195">
        <w:trPr>
          <w:trHeight w:val="300"/>
        </w:trPr>
        <w:tc>
          <w:tcPr>
            <w:tcW w:w="1262" w:type="dxa"/>
            <w:tcBorders>
              <w:top w:val="nil"/>
              <w:left w:val="nil"/>
              <w:bottom w:val="nil"/>
              <w:right w:val="nil"/>
            </w:tcBorders>
            <w:shd w:val="clear" w:color="auto" w:fill="auto"/>
            <w:noWrap/>
            <w:vAlign w:val="bottom"/>
            <w:hideMark/>
          </w:tcPr>
          <w:p w14:paraId="5D0954C6" w14:textId="77777777" w:rsidR="006F5195" w:rsidRPr="006F5195" w:rsidRDefault="006F5195" w:rsidP="006F5195">
            <w:pPr>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Maldives</w:t>
            </w:r>
          </w:p>
        </w:tc>
        <w:tc>
          <w:tcPr>
            <w:tcW w:w="1720" w:type="dxa"/>
            <w:tcBorders>
              <w:top w:val="nil"/>
              <w:left w:val="nil"/>
              <w:bottom w:val="nil"/>
              <w:right w:val="nil"/>
            </w:tcBorders>
            <w:shd w:val="clear" w:color="auto" w:fill="auto"/>
            <w:noWrap/>
            <w:vAlign w:val="bottom"/>
            <w:hideMark/>
          </w:tcPr>
          <w:p w14:paraId="4A0613BC"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0.12</w:t>
            </w:r>
          </w:p>
        </w:tc>
        <w:tc>
          <w:tcPr>
            <w:tcW w:w="960" w:type="dxa"/>
            <w:tcBorders>
              <w:top w:val="nil"/>
              <w:left w:val="nil"/>
              <w:bottom w:val="nil"/>
              <w:right w:val="nil"/>
            </w:tcBorders>
            <w:shd w:val="clear" w:color="auto" w:fill="auto"/>
            <w:noWrap/>
            <w:vAlign w:val="bottom"/>
            <w:hideMark/>
          </w:tcPr>
          <w:p w14:paraId="662FEB09"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64</w:t>
            </w:r>
          </w:p>
        </w:tc>
        <w:tc>
          <w:tcPr>
            <w:tcW w:w="960" w:type="dxa"/>
            <w:tcBorders>
              <w:top w:val="nil"/>
              <w:left w:val="nil"/>
              <w:bottom w:val="nil"/>
              <w:right w:val="nil"/>
            </w:tcBorders>
            <w:shd w:val="clear" w:color="000000" w:fill="00B0F0"/>
            <w:noWrap/>
            <w:vAlign w:val="bottom"/>
            <w:hideMark/>
          </w:tcPr>
          <w:p w14:paraId="5758AD02"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8</w:t>
            </w:r>
          </w:p>
        </w:tc>
        <w:tc>
          <w:tcPr>
            <w:tcW w:w="960" w:type="dxa"/>
            <w:tcBorders>
              <w:top w:val="nil"/>
              <w:left w:val="nil"/>
              <w:bottom w:val="nil"/>
              <w:right w:val="nil"/>
            </w:tcBorders>
            <w:shd w:val="clear" w:color="auto" w:fill="auto"/>
            <w:noWrap/>
            <w:vAlign w:val="bottom"/>
            <w:hideMark/>
          </w:tcPr>
          <w:p w14:paraId="7FF1FF6A"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p>
        </w:tc>
        <w:tc>
          <w:tcPr>
            <w:tcW w:w="960" w:type="dxa"/>
            <w:tcBorders>
              <w:top w:val="nil"/>
              <w:left w:val="nil"/>
              <w:bottom w:val="nil"/>
              <w:right w:val="nil"/>
            </w:tcBorders>
            <w:shd w:val="clear" w:color="auto" w:fill="auto"/>
            <w:noWrap/>
            <w:vAlign w:val="bottom"/>
            <w:hideMark/>
          </w:tcPr>
          <w:p w14:paraId="01E06F9C" w14:textId="77777777" w:rsidR="006F5195" w:rsidRPr="006F5195" w:rsidRDefault="006F5195" w:rsidP="006F5195">
            <w:pPr>
              <w:rPr>
                <w:rFonts w:ascii="Times New Roman" w:eastAsia="Times New Roman" w:hAnsi="Times New Roman" w:cs="Times New Roman"/>
                <w:sz w:val="16"/>
                <w:szCs w:val="16"/>
                <w:lang w:eastAsia="en-US"/>
              </w:rPr>
            </w:pPr>
          </w:p>
        </w:tc>
        <w:tc>
          <w:tcPr>
            <w:tcW w:w="2155" w:type="dxa"/>
            <w:tcBorders>
              <w:top w:val="nil"/>
              <w:left w:val="nil"/>
              <w:bottom w:val="nil"/>
              <w:right w:val="nil"/>
            </w:tcBorders>
            <w:shd w:val="clear" w:color="auto" w:fill="auto"/>
            <w:noWrap/>
            <w:vAlign w:val="bottom"/>
            <w:hideMark/>
          </w:tcPr>
          <w:p w14:paraId="1A266EF1" w14:textId="77777777" w:rsidR="006F5195" w:rsidRPr="006F5195" w:rsidRDefault="006F5195" w:rsidP="006F5195">
            <w:pPr>
              <w:rPr>
                <w:rFonts w:ascii="Times New Roman" w:eastAsia="Times New Roman" w:hAnsi="Times New Roman" w:cs="Times New Roman"/>
                <w:sz w:val="16"/>
                <w:szCs w:val="16"/>
                <w:lang w:eastAsia="en-US"/>
              </w:rPr>
            </w:pPr>
          </w:p>
        </w:tc>
      </w:tr>
      <w:tr w:rsidR="006F5195" w:rsidRPr="006F5195" w14:paraId="0F92DA00" w14:textId="77777777" w:rsidTr="00DF4D76">
        <w:trPr>
          <w:trHeight w:val="300"/>
        </w:trPr>
        <w:tc>
          <w:tcPr>
            <w:tcW w:w="1262" w:type="dxa"/>
            <w:tcBorders>
              <w:top w:val="nil"/>
              <w:left w:val="nil"/>
              <w:bottom w:val="single" w:sz="4" w:space="0" w:color="auto"/>
              <w:right w:val="nil"/>
            </w:tcBorders>
            <w:shd w:val="clear" w:color="auto" w:fill="auto"/>
            <w:noWrap/>
            <w:vAlign w:val="bottom"/>
            <w:hideMark/>
          </w:tcPr>
          <w:p w14:paraId="3817B358" w14:textId="77777777" w:rsidR="006F5195" w:rsidRPr="006F5195" w:rsidRDefault="006F5195" w:rsidP="006F5195">
            <w:pPr>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Turkmenistan</w:t>
            </w:r>
          </w:p>
        </w:tc>
        <w:tc>
          <w:tcPr>
            <w:tcW w:w="1720" w:type="dxa"/>
            <w:tcBorders>
              <w:top w:val="nil"/>
              <w:left w:val="nil"/>
              <w:bottom w:val="single" w:sz="4" w:space="0" w:color="auto"/>
              <w:right w:val="nil"/>
            </w:tcBorders>
            <w:shd w:val="clear" w:color="auto" w:fill="auto"/>
            <w:noWrap/>
            <w:vAlign w:val="bottom"/>
            <w:hideMark/>
          </w:tcPr>
          <w:p w14:paraId="0047FCBB"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0.11</w:t>
            </w:r>
          </w:p>
        </w:tc>
        <w:tc>
          <w:tcPr>
            <w:tcW w:w="960" w:type="dxa"/>
            <w:tcBorders>
              <w:top w:val="nil"/>
              <w:left w:val="nil"/>
              <w:bottom w:val="single" w:sz="4" w:space="0" w:color="auto"/>
              <w:right w:val="nil"/>
            </w:tcBorders>
            <w:shd w:val="clear" w:color="auto" w:fill="auto"/>
            <w:noWrap/>
            <w:vAlign w:val="bottom"/>
            <w:hideMark/>
          </w:tcPr>
          <w:p w14:paraId="64B74987"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65</w:t>
            </w:r>
          </w:p>
        </w:tc>
        <w:tc>
          <w:tcPr>
            <w:tcW w:w="960" w:type="dxa"/>
            <w:tcBorders>
              <w:top w:val="nil"/>
              <w:left w:val="nil"/>
              <w:bottom w:val="single" w:sz="4" w:space="0" w:color="auto"/>
              <w:right w:val="nil"/>
            </w:tcBorders>
            <w:shd w:val="clear" w:color="000000" w:fill="92D050"/>
            <w:noWrap/>
            <w:vAlign w:val="bottom"/>
            <w:hideMark/>
          </w:tcPr>
          <w:p w14:paraId="668CB7B4"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r w:rsidRPr="006F5195">
              <w:rPr>
                <w:rFonts w:ascii="Times New Roman" w:eastAsia="Times New Roman" w:hAnsi="Times New Roman" w:cs="Times New Roman"/>
                <w:color w:val="000000"/>
                <w:sz w:val="16"/>
                <w:szCs w:val="16"/>
                <w:lang w:eastAsia="en-US"/>
              </w:rPr>
              <w:t>5</w:t>
            </w:r>
          </w:p>
        </w:tc>
        <w:tc>
          <w:tcPr>
            <w:tcW w:w="960" w:type="dxa"/>
            <w:tcBorders>
              <w:top w:val="nil"/>
              <w:left w:val="nil"/>
              <w:bottom w:val="nil"/>
              <w:right w:val="nil"/>
            </w:tcBorders>
            <w:shd w:val="clear" w:color="auto" w:fill="auto"/>
            <w:noWrap/>
            <w:vAlign w:val="bottom"/>
            <w:hideMark/>
          </w:tcPr>
          <w:p w14:paraId="3F705FB0" w14:textId="77777777" w:rsidR="006F5195" w:rsidRPr="006F5195" w:rsidRDefault="006F5195" w:rsidP="006F5195">
            <w:pPr>
              <w:jc w:val="right"/>
              <w:rPr>
                <w:rFonts w:ascii="Times New Roman" w:eastAsia="Times New Roman" w:hAnsi="Times New Roman" w:cs="Times New Roman"/>
                <w:color w:val="000000"/>
                <w:sz w:val="16"/>
                <w:szCs w:val="16"/>
                <w:lang w:eastAsia="en-US"/>
              </w:rPr>
            </w:pPr>
          </w:p>
        </w:tc>
        <w:tc>
          <w:tcPr>
            <w:tcW w:w="960" w:type="dxa"/>
            <w:tcBorders>
              <w:top w:val="nil"/>
              <w:left w:val="nil"/>
              <w:bottom w:val="nil"/>
              <w:right w:val="nil"/>
            </w:tcBorders>
            <w:shd w:val="clear" w:color="auto" w:fill="auto"/>
            <w:noWrap/>
            <w:vAlign w:val="bottom"/>
            <w:hideMark/>
          </w:tcPr>
          <w:p w14:paraId="5513C0F9" w14:textId="77777777" w:rsidR="006F5195" w:rsidRPr="006F5195" w:rsidRDefault="006F5195" w:rsidP="006F5195">
            <w:pPr>
              <w:rPr>
                <w:rFonts w:ascii="Times New Roman" w:eastAsia="Times New Roman" w:hAnsi="Times New Roman" w:cs="Times New Roman"/>
                <w:sz w:val="16"/>
                <w:szCs w:val="16"/>
                <w:lang w:eastAsia="en-US"/>
              </w:rPr>
            </w:pPr>
          </w:p>
        </w:tc>
        <w:tc>
          <w:tcPr>
            <w:tcW w:w="2155" w:type="dxa"/>
            <w:tcBorders>
              <w:top w:val="nil"/>
              <w:left w:val="nil"/>
              <w:bottom w:val="nil"/>
              <w:right w:val="nil"/>
            </w:tcBorders>
            <w:shd w:val="clear" w:color="auto" w:fill="auto"/>
            <w:noWrap/>
            <w:vAlign w:val="bottom"/>
            <w:hideMark/>
          </w:tcPr>
          <w:p w14:paraId="71DEE8B8" w14:textId="77777777" w:rsidR="006F5195" w:rsidRPr="006F5195" w:rsidRDefault="006F5195" w:rsidP="006F5195">
            <w:pPr>
              <w:rPr>
                <w:rFonts w:ascii="Times New Roman" w:eastAsia="Times New Roman" w:hAnsi="Times New Roman" w:cs="Times New Roman"/>
                <w:sz w:val="16"/>
                <w:szCs w:val="16"/>
                <w:lang w:eastAsia="en-US"/>
              </w:rPr>
            </w:pPr>
          </w:p>
        </w:tc>
      </w:tr>
    </w:tbl>
    <w:p w14:paraId="43CD4F30" w14:textId="0B4D63B5" w:rsidR="00BE3EED" w:rsidRDefault="001744D9" w:rsidP="001B5F99">
      <w:pPr>
        <w:rPr>
          <w:rFonts w:ascii="Times New Roman" w:hAnsi="Times New Roman" w:cs="Times New Roman"/>
          <w:sz w:val="16"/>
          <w:szCs w:val="16"/>
        </w:rPr>
      </w:pPr>
      <w:r>
        <w:rPr>
          <w:rFonts w:ascii="Times New Roman" w:hAnsi="Times New Roman" w:cs="Times New Roman"/>
          <w:sz w:val="16"/>
          <w:szCs w:val="16"/>
        </w:rPr>
        <w:t>Table</w:t>
      </w:r>
      <w:r w:rsidR="00BE3EED">
        <w:rPr>
          <w:rFonts w:ascii="Times New Roman" w:hAnsi="Times New Roman" w:cs="Times New Roman"/>
          <w:sz w:val="16"/>
          <w:szCs w:val="16"/>
        </w:rPr>
        <w:t xml:space="preserve"> 2: Country ranking </w:t>
      </w:r>
      <w:r w:rsidR="00072018">
        <w:rPr>
          <w:rFonts w:ascii="Times New Roman" w:hAnsi="Times New Roman" w:cs="Times New Roman"/>
          <w:sz w:val="16"/>
          <w:szCs w:val="16"/>
        </w:rPr>
        <w:t>with</w:t>
      </w:r>
      <w:r w:rsidR="00072018" w:rsidRPr="00C61495">
        <w:rPr>
          <w:rFonts w:ascii="Times New Roman" w:hAnsi="Times New Roman"/>
          <w:sz w:val="16"/>
        </w:rPr>
        <w:t xml:space="preserve"> regards to </w:t>
      </w:r>
      <w:r w:rsidR="00BE3EED" w:rsidRPr="00C61495">
        <w:rPr>
          <w:rFonts w:ascii="Times New Roman" w:hAnsi="Times New Roman"/>
          <w:sz w:val="16"/>
        </w:rPr>
        <w:t xml:space="preserve">EIA </w:t>
      </w:r>
      <w:r w:rsidR="00BC546C">
        <w:rPr>
          <w:rFonts w:ascii="Times New Roman" w:hAnsi="Times New Roman" w:cs="Times New Roman"/>
          <w:sz w:val="16"/>
          <w:szCs w:val="16"/>
        </w:rPr>
        <w:t>scores</w:t>
      </w:r>
    </w:p>
    <w:p w14:paraId="3663BD4E" w14:textId="6EAE9EB9" w:rsidR="00BE3EED" w:rsidRDefault="00BE3EED" w:rsidP="001B5F99">
      <w:pPr>
        <w:rPr>
          <w:rFonts w:ascii="Times New Roman" w:hAnsi="Times New Roman" w:cs="Times New Roman"/>
          <w:sz w:val="16"/>
          <w:szCs w:val="16"/>
        </w:rPr>
      </w:pPr>
      <w:r>
        <w:rPr>
          <w:rFonts w:ascii="Times New Roman" w:hAnsi="Times New Roman" w:cs="Times New Roman"/>
          <w:sz w:val="16"/>
          <w:szCs w:val="16"/>
        </w:rPr>
        <w:t xml:space="preserve">Note: RGS is the regional score of </w:t>
      </w:r>
      <w:r w:rsidR="00072018">
        <w:rPr>
          <w:rFonts w:ascii="Times New Roman" w:hAnsi="Times New Roman" w:cs="Times New Roman"/>
          <w:sz w:val="16"/>
          <w:szCs w:val="16"/>
        </w:rPr>
        <w:t>a</w:t>
      </w:r>
      <w:r>
        <w:rPr>
          <w:rFonts w:ascii="Times New Roman" w:hAnsi="Times New Roman" w:cs="Times New Roman"/>
          <w:sz w:val="16"/>
          <w:szCs w:val="16"/>
        </w:rPr>
        <w:t xml:space="preserve"> country. </w:t>
      </w:r>
    </w:p>
    <w:p w14:paraId="2B621D26" w14:textId="4C7E065C" w:rsidR="001F3DA2" w:rsidRDefault="001F3DA2">
      <w:pPr>
        <w:rPr>
          <w:rFonts w:ascii="Times New Roman" w:hAnsi="Times New Roman" w:cs="Times New Roman"/>
        </w:rPr>
      </w:pPr>
    </w:p>
    <w:p w14:paraId="08BEC186" w14:textId="77777777" w:rsidR="00BE3EED" w:rsidRDefault="00BE3EED" w:rsidP="00145B38">
      <w:pPr>
        <w:rPr>
          <w:rFonts w:ascii="Times New Roman" w:hAnsi="Times New Roman" w:cs="Times New Roman"/>
          <w:i/>
          <w:iCs/>
        </w:rPr>
      </w:pPr>
    </w:p>
    <w:p w14:paraId="7B75BC59" w14:textId="2515194F" w:rsidR="004C004A" w:rsidRDefault="004C004A" w:rsidP="004C004A">
      <w:pPr>
        <w:rPr>
          <w:rFonts w:ascii="Times New Roman" w:hAnsi="Times New Roman" w:cs="Times New Roman"/>
          <w:sz w:val="16"/>
          <w:szCs w:val="16"/>
        </w:rPr>
      </w:pPr>
      <w:r>
        <w:rPr>
          <w:noProof/>
        </w:rPr>
        <w:lastRenderedPageBreak/>
        <mc:AlternateContent>
          <mc:Choice Requires="wps">
            <w:drawing>
              <wp:anchor distT="0" distB="0" distL="114300" distR="114300" simplePos="0" relativeHeight="251809280" behindDoc="0" locked="0" layoutInCell="1" allowOverlap="1" wp14:anchorId="7B3A78F2" wp14:editId="2B44F9D8">
                <wp:simplePos x="0" y="0"/>
                <wp:positionH relativeFrom="column">
                  <wp:posOffset>609600</wp:posOffset>
                </wp:positionH>
                <wp:positionV relativeFrom="paragraph">
                  <wp:posOffset>2186940</wp:posOffset>
                </wp:positionV>
                <wp:extent cx="674370" cy="222250"/>
                <wp:effectExtent l="0" t="0" r="0" b="0"/>
                <wp:wrapNone/>
                <wp:docPr id="4" name="Text Box 4"/>
                <wp:cNvGraphicFramePr/>
                <a:graphic xmlns:a="http://schemas.openxmlformats.org/drawingml/2006/main">
                  <a:graphicData uri="http://schemas.microsoft.com/office/word/2010/wordprocessingShape">
                    <wps:wsp>
                      <wps:cNvSpPr txBox="1"/>
                      <wps:spPr>
                        <a:xfrm>
                          <a:off x="0" y="0"/>
                          <a:ext cx="674370" cy="222250"/>
                        </a:xfrm>
                        <a:prstGeom prst="rect">
                          <a:avLst/>
                        </a:prstGeom>
                        <a:noFill/>
                        <a:ln w="6350">
                          <a:noFill/>
                        </a:ln>
                      </wps:spPr>
                      <wps:txbx>
                        <w:txbxContent>
                          <w:p w14:paraId="1B8EEAD2" w14:textId="77777777" w:rsidR="00780F0B" w:rsidRPr="00152707" w:rsidRDefault="00780F0B" w:rsidP="004C004A">
                            <w:pPr>
                              <w:rPr>
                                <w:color w:val="000000" w:themeColor="text1"/>
                                <w:sz w:val="16"/>
                                <w:szCs w:val="16"/>
                              </w:rPr>
                            </w:pPr>
                            <w:r>
                              <w:rPr>
                                <w:color w:val="000000" w:themeColor="text1"/>
                                <w:sz w:val="16"/>
                                <w:szCs w:val="16"/>
                              </w:rPr>
                              <w:t>Kyrgyzst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B3A78F2" id="_x0000_t202" coordsize="21600,21600" o:spt="202" path="m,l,21600r21600,l21600,xe">
                <v:stroke joinstyle="miter"/>
                <v:path gradientshapeok="t" o:connecttype="rect"/>
              </v:shapetype>
              <v:shape id="Text Box 4" o:spid="_x0000_s1026" type="#_x0000_t202" style="position:absolute;margin-left:48pt;margin-top:172.2pt;width:53.1pt;height:17.5pt;z-index:251809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" filled="f" stroked="f" strokeweight=".5pt">
                <v:textbox>
                  <w:txbxContent>
                    <w:p w14:paraId="1B8EEAD2" w14:textId="77777777" w:rsidR="00780F0B" w:rsidRPr="00152707" w:rsidRDefault="00780F0B" w:rsidP="004C004A">
                      <w:pPr>
                        <w:rPr>
                          <w:color w:val="000000" w:themeColor="text1"/>
                          <w:sz w:val="16"/>
                          <w:szCs w:val="16"/>
                        </w:rPr>
                      </w:pPr>
                      <w:r>
                        <w:rPr>
                          <w:color w:val="000000" w:themeColor="text1"/>
                          <w:sz w:val="16"/>
                          <w:szCs w:val="16"/>
                        </w:rPr>
                        <w:t>Kyrgyzstan</w:t>
                      </w:r>
                    </w:p>
                  </w:txbxContent>
                </v:textbox>
              </v:shape>
            </w:pict>
          </mc:Fallback>
        </mc:AlternateContent>
      </w:r>
      <w:r>
        <w:rPr>
          <w:noProof/>
        </w:rPr>
        <mc:AlternateContent>
          <mc:Choice Requires="wps">
            <w:drawing>
              <wp:anchor distT="0" distB="0" distL="114300" distR="114300" simplePos="0" relativeHeight="251813376" behindDoc="0" locked="0" layoutInCell="1" allowOverlap="1" wp14:anchorId="3DBD9199" wp14:editId="2C876403">
                <wp:simplePos x="0" y="0"/>
                <wp:positionH relativeFrom="column">
                  <wp:posOffset>998220</wp:posOffset>
                </wp:positionH>
                <wp:positionV relativeFrom="paragraph">
                  <wp:posOffset>2551430</wp:posOffset>
                </wp:positionV>
                <wp:extent cx="861060" cy="222250"/>
                <wp:effectExtent l="0" t="0" r="0" b="0"/>
                <wp:wrapNone/>
                <wp:docPr id="5" name="Text Box 5"/>
                <wp:cNvGraphicFramePr/>
                <a:graphic xmlns:a="http://schemas.openxmlformats.org/drawingml/2006/main">
                  <a:graphicData uri="http://schemas.microsoft.com/office/word/2010/wordprocessingShape">
                    <wps:wsp>
                      <wps:cNvSpPr txBox="1"/>
                      <wps:spPr>
                        <a:xfrm>
                          <a:off x="0" y="0"/>
                          <a:ext cx="861060" cy="222250"/>
                        </a:xfrm>
                        <a:prstGeom prst="rect">
                          <a:avLst/>
                        </a:prstGeom>
                        <a:noFill/>
                        <a:ln w="6350">
                          <a:noFill/>
                        </a:ln>
                      </wps:spPr>
                      <wps:txbx>
                        <w:txbxContent>
                          <w:p w14:paraId="494113D1" w14:textId="77777777" w:rsidR="00780F0B" w:rsidRPr="00152707" w:rsidRDefault="00780F0B" w:rsidP="004C004A">
                            <w:pPr>
                              <w:rPr>
                                <w:color w:val="000000" w:themeColor="text1"/>
                                <w:sz w:val="16"/>
                                <w:szCs w:val="16"/>
                              </w:rPr>
                            </w:pPr>
                            <w:r>
                              <w:rPr>
                                <w:color w:val="000000" w:themeColor="text1"/>
                                <w:sz w:val="16"/>
                                <w:szCs w:val="16"/>
                              </w:rPr>
                              <w:t>Turkmenist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BD9199" id="Text Box 5" o:spid="_x0000_s1027" type="#_x0000_t202" style="position:absolute;margin-left:78.6pt;margin-top:200.9pt;width:67.8pt;height:17.5pt;z-index:251813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" filled="f" stroked="f" strokeweight=".5pt">
                <v:textbox>
                  <w:txbxContent>
                    <w:p w14:paraId="494113D1" w14:textId="77777777" w:rsidR="00780F0B" w:rsidRPr="00152707" w:rsidRDefault="00780F0B" w:rsidP="004C004A">
                      <w:pPr>
                        <w:rPr>
                          <w:color w:val="000000" w:themeColor="text1"/>
                          <w:sz w:val="16"/>
                          <w:szCs w:val="16"/>
                        </w:rPr>
                      </w:pPr>
                      <w:r>
                        <w:rPr>
                          <w:color w:val="000000" w:themeColor="text1"/>
                          <w:sz w:val="16"/>
                          <w:szCs w:val="16"/>
                        </w:rPr>
                        <w:t>Turkmenistan</w:t>
                      </w:r>
                    </w:p>
                  </w:txbxContent>
                </v:textbox>
              </v:shape>
            </w:pict>
          </mc:Fallback>
        </mc:AlternateContent>
      </w:r>
      <w:r>
        <w:rPr>
          <w:noProof/>
        </w:rPr>
        <mc:AlternateContent>
          <mc:Choice Requires="wps">
            <w:drawing>
              <wp:anchor distT="0" distB="0" distL="114300" distR="114300" simplePos="0" relativeHeight="251808256" behindDoc="0" locked="0" layoutInCell="1" allowOverlap="1" wp14:anchorId="6114A13A" wp14:editId="6F7A1B9D">
                <wp:simplePos x="0" y="0"/>
                <wp:positionH relativeFrom="column">
                  <wp:posOffset>605790</wp:posOffset>
                </wp:positionH>
                <wp:positionV relativeFrom="paragraph">
                  <wp:posOffset>2439670</wp:posOffset>
                </wp:positionV>
                <wp:extent cx="590550" cy="219456"/>
                <wp:effectExtent l="0" t="0" r="0" b="0"/>
                <wp:wrapNone/>
                <wp:docPr id="6" name="Text Box 6"/>
                <wp:cNvGraphicFramePr/>
                <a:graphic xmlns:a="http://schemas.openxmlformats.org/drawingml/2006/main">
                  <a:graphicData uri="http://schemas.microsoft.com/office/word/2010/wordprocessingShape">
                    <wps:wsp>
                      <wps:cNvSpPr txBox="1"/>
                      <wps:spPr>
                        <a:xfrm>
                          <a:off x="0" y="0"/>
                          <a:ext cx="590550" cy="219456"/>
                        </a:xfrm>
                        <a:prstGeom prst="rect">
                          <a:avLst/>
                        </a:prstGeom>
                        <a:noFill/>
                        <a:ln w="6350">
                          <a:noFill/>
                        </a:ln>
                      </wps:spPr>
                      <wps:txbx>
                        <w:txbxContent>
                          <w:p w14:paraId="4535352F" w14:textId="77777777" w:rsidR="00780F0B" w:rsidRPr="00152707" w:rsidRDefault="00780F0B" w:rsidP="004C004A">
                            <w:pPr>
                              <w:rPr>
                                <w:color w:val="000000" w:themeColor="text1"/>
                                <w:sz w:val="16"/>
                                <w:szCs w:val="16"/>
                              </w:rPr>
                            </w:pPr>
                            <w:r>
                              <w:rPr>
                                <w:color w:val="000000" w:themeColor="text1"/>
                                <w:sz w:val="16"/>
                                <w:szCs w:val="16"/>
                              </w:rPr>
                              <w:t>Maldiv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14A13A" id="Text Box 6" o:spid="_x0000_s1028" type="#_x0000_t202" style="position:absolute;margin-left:47.7pt;margin-top:192.1pt;width:46.5pt;height:17.3pt;z-index:251808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" filled="f" stroked="f" strokeweight=".5pt">
                <v:textbox>
                  <w:txbxContent>
                    <w:p w14:paraId="4535352F" w14:textId="77777777" w:rsidR="00780F0B" w:rsidRPr="00152707" w:rsidRDefault="00780F0B" w:rsidP="004C004A">
                      <w:pPr>
                        <w:rPr>
                          <w:color w:val="000000" w:themeColor="text1"/>
                          <w:sz w:val="16"/>
                          <w:szCs w:val="16"/>
                        </w:rPr>
                      </w:pPr>
                      <w:r>
                        <w:rPr>
                          <w:color w:val="000000" w:themeColor="text1"/>
                          <w:sz w:val="16"/>
                          <w:szCs w:val="16"/>
                        </w:rPr>
                        <w:t>Maldives</w:t>
                      </w:r>
                    </w:p>
                  </w:txbxContent>
                </v:textbox>
              </v:shape>
            </w:pict>
          </mc:Fallback>
        </mc:AlternateContent>
      </w:r>
      <w:r>
        <w:rPr>
          <w:noProof/>
        </w:rPr>
        <mc:AlternateContent>
          <mc:Choice Requires="wps">
            <w:drawing>
              <wp:anchor distT="0" distB="0" distL="114300" distR="114300" simplePos="0" relativeHeight="251816448" behindDoc="0" locked="0" layoutInCell="1" allowOverlap="1" wp14:anchorId="3A82454E" wp14:editId="32A99123">
                <wp:simplePos x="0" y="0"/>
                <wp:positionH relativeFrom="column">
                  <wp:posOffset>655320</wp:posOffset>
                </wp:positionH>
                <wp:positionV relativeFrom="paragraph">
                  <wp:posOffset>2034540</wp:posOffset>
                </wp:positionV>
                <wp:extent cx="784860" cy="222250"/>
                <wp:effectExtent l="0" t="0" r="0" b="0"/>
                <wp:wrapNone/>
                <wp:docPr id="8" name="Text Box 8"/>
                <wp:cNvGraphicFramePr/>
                <a:graphic xmlns:a="http://schemas.openxmlformats.org/drawingml/2006/main">
                  <a:graphicData uri="http://schemas.microsoft.com/office/word/2010/wordprocessingShape">
                    <wps:wsp>
                      <wps:cNvSpPr txBox="1"/>
                      <wps:spPr>
                        <a:xfrm>
                          <a:off x="0" y="0"/>
                          <a:ext cx="784860" cy="222250"/>
                        </a:xfrm>
                        <a:prstGeom prst="rect">
                          <a:avLst/>
                        </a:prstGeom>
                        <a:noFill/>
                        <a:ln w="6350">
                          <a:noFill/>
                        </a:ln>
                      </wps:spPr>
                      <wps:txbx>
                        <w:txbxContent>
                          <w:p w14:paraId="10AA825A" w14:textId="77777777" w:rsidR="00780F0B" w:rsidRPr="00152707" w:rsidRDefault="00780F0B" w:rsidP="004C004A">
                            <w:pPr>
                              <w:rPr>
                                <w:color w:val="000000" w:themeColor="text1"/>
                                <w:sz w:val="16"/>
                                <w:szCs w:val="16"/>
                              </w:rPr>
                            </w:pPr>
                            <w:r>
                              <w:rPr>
                                <w:color w:val="000000" w:themeColor="text1"/>
                                <w:sz w:val="16"/>
                                <w:szCs w:val="16"/>
                              </w:rPr>
                              <w:t>Afghanist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82454E" id="Text Box 8" o:spid="_x0000_s1029" type="#_x0000_t202" style="position:absolute;margin-left:51.6pt;margin-top:160.2pt;width:61.8pt;height:17.5pt;z-index:251816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" filled="f" stroked="f" strokeweight=".5pt">
                <v:textbox>
                  <w:txbxContent>
                    <w:p w14:paraId="10AA825A" w14:textId="77777777" w:rsidR="00780F0B" w:rsidRPr="00152707" w:rsidRDefault="00780F0B" w:rsidP="004C004A">
                      <w:pPr>
                        <w:rPr>
                          <w:color w:val="000000" w:themeColor="text1"/>
                          <w:sz w:val="16"/>
                          <w:szCs w:val="16"/>
                        </w:rPr>
                      </w:pPr>
                      <w:r>
                        <w:rPr>
                          <w:color w:val="000000" w:themeColor="text1"/>
                          <w:sz w:val="16"/>
                          <w:szCs w:val="16"/>
                        </w:rPr>
                        <w:t>Afghanistan</w:t>
                      </w:r>
                    </w:p>
                  </w:txbxContent>
                </v:textbox>
              </v:shape>
            </w:pict>
          </mc:Fallback>
        </mc:AlternateContent>
      </w:r>
      <w:r>
        <w:rPr>
          <w:noProof/>
        </w:rPr>
        <mc:AlternateContent>
          <mc:Choice Requires="wps">
            <w:drawing>
              <wp:anchor distT="0" distB="0" distL="114300" distR="114300" simplePos="0" relativeHeight="251815424" behindDoc="0" locked="0" layoutInCell="1" allowOverlap="1" wp14:anchorId="2E31B05A" wp14:editId="43472EDB">
                <wp:simplePos x="0" y="0"/>
                <wp:positionH relativeFrom="column">
                  <wp:posOffset>998220</wp:posOffset>
                </wp:positionH>
                <wp:positionV relativeFrom="paragraph">
                  <wp:posOffset>2118360</wp:posOffset>
                </wp:positionV>
                <wp:extent cx="590550" cy="222250"/>
                <wp:effectExtent l="0" t="0" r="0" b="0"/>
                <wp:wrapNone/>
                <wp:docPr id="9" name="Text Box 9"/>
                <wp:cNvGraphicFramePr/>
                <a:graphic xmlns:a="http://schemas.openxmlformats.org/drawingml/2006/main">
                  <a:graphicData uri="http://schemas.microsoft.com/office/word/2010/wordprocessingShape">
                    <wps:wsp>
                      <wps:cNvSpPr txBox="1"/>
                      <wps:spPr>
                        <a:xfrm>
                          <a:off x="0" y="0"/>
                          <a:ext cx="590550" cy="222250"/>
                        </a:xfrm>
                        <a:prstGeom prst="rect">
                          <a:avLst/>
                        </a:prstGeom>
                        <a:noFill/>
                        <a:ln w="6350">
                          <a:noFill/>
                        </a:ln>
                      </wps:spPr>
                      <wps:txbx>
                        <w:txbxContent>
                          <w:p w14:paraId="4FFAC457" w14:textId="77777777" w:rsidR="00780F0B" w:rsidRPr="00152707" w:rsidRDefault="00780F0B" w:rsidP="004C004A">
                            <w:pPr>
                              <w:rPr>
                                <w:color w:val="000000" w:themeColor="text1"/>
                                <w:sz w:val="16"/>
                                <w:szCs w:val="16"/>
                              </w:rPr>
                            </w:pPr>
                            <w:r>
                              <w:rPr>
                                <w:color w:val="000000" w:themeColor="text1"/>
                                <w:sz w:val="16"/>
                                <w:szCs w:val="16"/>
                              </w:rPr>
                              <w:t>Belaru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31B05A" id="Text Box 9" o:spid="_x0000_s1030" type="#_x0000_t202" style="position:absolute;margin-left:78.6pt;margin-top:166.8pt;width:46.5pt;height:17.5pt;z-index:251815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" filled="f" stroked="f" strokeweight=".5pt">
                <v:textbox>
                  <w:txbxContent>
                    <w:p w14:paraId="4FFAC457" w14:textId="77777777" w:rsidR="00780F0B" w:rsidRPr="00152707" w:rsidRDefault="00780F0B" w:rsidP="004C004A">
                      <w:pPr>
                        <w:rPr>
                          <w:color w:val="000000" w:themeColor="text1"/>
                          <w:sz w:val="16"/>
                          <w:szCs w:val="16"/>
                        </w:rPr>
                      </w:pPr>
                      <w:r>
                        <w:rPr>
                          <w:color w:val="000000" w:themeColor="text1"/>
                          <w:sz w:val="16"/>
                          <w:szCs w:val="16"/>
                        </w:rPr>
                        <w:t>Belarus</w:t>
                      </w:r>
                    </w:p>
                  </w:txbxContent>
                </v:textbox>
              </v:shape>
            </w:pict>
          </mc:Fallback>
        </mc:AlternateContent>
      </w:r>
      <w:r>
        <w:rPr>
          <w:noProof/>
        </w:rPr>
        <mc:AlternateContent>
          <mc:Choice Requires="wps">
            <w:drawing>
              <wp:anchor distT="0" distB="0" distL="114300" distR="114300" simplePos="0" relativeHeight="251812352" behindDoc="0" locked="0" layoutInCell="1" allowOverlap="1" wp14:anchorId="1CDD7050" wp14:editId="762A5DFD">
                <wp:simplePos x="0" y="0"/>
                <wp:positionH relativeFrom="column">
                  <wp:posOffset>1002030</wp:posOffset>
                </wp:positionH>
                <wp:positionV relativeFrom="paragraph">
                  <wp:posOffset>2256790</wp:posOffset>
                </wp:positionV>
                <wp:extent cx="396240" cy="243840"/>
                <wp:effectExtent l="0" t="0" r="0" b="0"/>
                <wp:wrapNone/>
                <wp:docPr id="10" name="Text Box 10"/>
                <wp:cNvGraphicFramePr/>
                <a:graphic xmlns:a="http://schemas.openxmlformats.org/drawingml/2006/main">
                  <a:graphicData uri="http://schemas.microsoft.com/office/word/2010/wordprocessingShape">
                    <wps:wsp>
                      <wps:cNvSpPr txBox="1"/>
                      <wps:spPr>
                        <a:xfrm>
                          <a:off x="0" y="0"/>
                          <a:ext cx="396240" cy="243840"/>
                        </a:xfrm>
                        <a:prstGeom prst="rect">
                          <a:avLst/>
                        </a:prstGeom>
                        <a:noFill/>
                        <a:ln w="6350">
                          <a:noFill/>
                        </a:ln>
                      </wps:spPr>
                      <wps:txbx>
                        <w:txbxContent>
                          <w:p w14:paraId="77BDABD7" w14:textId="77777777" w:rsidR="00780F0B" w:rsidRPr="00152707" w:rsidRDefault="00780F0B" w:rsidP="004C004A">
                            <w:pPr>
                              <w:rPr>
                                <w:color w:val="000000" w:themeColor="text1"/>
                                <w:sz w:val="16"/>
                                <w:szCs w:val="16"/>
                              </w:rPr>
                            </w:pPr>
                            <w:r>
                              <w:rPr>
                                <w:color w:val="000000" w:themeColor="text1"/>
                                <w:sz w:val="16"/>
                                <w:szCs w:val="16"/>
                              </w:rPr>
                              <w:t>Iraq</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DD7050" id="Text Box 10" o:spid="_x0000_s1031" type="#_x0000_t202" style="position:absolute;margin-left:78.9pt;margin-top:177.7pt;width:31.2pt;height:19.2pt;z-index:251812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" filled="f" stroked="f" strokeweight=".5pt">
                <v:textbox>
                  <w:txbxContent>
                    <w:p w14:paraId="77BDABD7" w14:textId="77777777" w:rsidR="00780F0B" w:rsidRPr="00152707" w:rsidRDefault="00780F0B" w:rsidP="004C004A">
                      <w:pPr>
                        <w:rPr>
                          <w:color w:val="000000" w:themeColor="text1"/>
                          <w:sz w:val="16"/>
                          <w:szCs w:val="16"/>
                        </w:rPr>
                      </w:pPr>
                      <w:r>
                        <w:rPr>
                          <w:color w:val="000000" w:themeColor="text1"/>
                          <w:sz w:val="16"/>
                          <w:szCs w:val="16"/>
                        </w:rPr>
                        <w:t>Iraq</w:t>
                      </w:r>
                    </w:p>
                  </w:txbxContent>
                </v:textbox>
              </v:shape>
            </w:pict>
          </mc:Fallback>
        </mc:AlternateContent>
      </w:r>
      <w:r>
        <w:rPr>
          <w:noProof/>
        </w:rPr>
        <mc:AlternateContent>
          <mc:Choice Requires="wps">
            <w:drawing>
              <wp:anchor distT="0" distB="0" distL="114300" distR="114300" simplePos="0" relativeHeight="251810304" behindDoc="0" locked="0" layoutInCell="1" allowOverlap="1" wp14:anchorId="5264A433" wp14:editId="79FC2AF1">
                <wp:simplePos x="0" y="0"/>
                <wp:positionH relativeFrom="column">
                  <wp:posOffset>1005840</wp:posOffset>
                </wp:positionH>
                <wp:positionV relativeFrom="paragraph">
                  <wp:posOffset>2346960</wp:posOffset>
                </wp:positionV>
                <wp:extent cx="716280" cy="222250"/>
                <wp:effectExtent l="0" t="0" r="0" b="0"/>
                <wp:wrapNone/>
                <wp:docPr id="11" name="Text Box 11"/>
                <wp:cNvGraphicFramePr/>
                <a:graphic xmlns:a="http://schemas.openxmlformats.org/drawingml/2006/main">
                  <a:graphicData uri="http://schemas.microsoft.com/office/word/2010/wordprocessingShape">
                    <wps:wsp>
                      <wps:cNvSpPr txBox="1"/>
                      <wps:spPr>
                        <a:xfrm>
                          <a:off x="0" y="0"/>
                          <a:ext cx="716280" cy="222250"/>
                        </a:xfrm>
                        <a:prstGeom prst="rect">
                          <a:avLst/>
                        </a:prstGeom>
                        <a:noFill/>
                        <a:ln w="6350">
                          <a:noFill/>
                        </a:ln>
                      </wps:spPr>
                      <wps:txbx>
                        <w:txbxContent>
                          <w:p w14:paraId="4E31A3C7" w14:textId="77777777" w:rsidR="00780F0B" w:rsidRPr="00152707" w:rsidRDefault="00780F0B" w:rsidP="004C004A">
                            <w:pPr>
                              <w:rPr>
                                <w:color w:val="000000" w:themeColor="text1"/>
                                <w:sz w:val="16"/>
                                <w:szCs w:val="16"/>
                              </w:rPr>
                            </w:pPr>
                            <w:r>
                              <w:rPr>
                                <w:color w:val="000000" w:themeColor="text1"/>
                                <w:sz w:val="16"/>
                                <w:szCs w:val="16"/>
                              </w:rPr>
                              <w:t>Banglades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64A433" id="Text Box 11" o:spid="_x0000_s1032" type="#_x0000_t202" style="position:absolute;margin-left:79.2pt;margin-top:184.8pt;width:56.4pt;height:17.5pt;z-index:251810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" filled="f" stroked="f" strokeweight=".5pt">
                <v:textbox>
                  <w:txbxContent>
                    <w:p w14:paraId="4E31A3C7" w14:textId="77777777" w:rsidR="00780F0B" w:rsidRPr="00152707" w:rsidRDefault="00780F0B" w:rsidP="004C004A">
                      <w:pPr>
                        <w:rPr>
                          <w:color w:val="000000" w:themeColor="text1"/>
                          <w:sz w:val="16"/>
                          <w:szCs w:val="16"/>
                        </w:rPr>
                      </w:pPr>
                      <w:r>
                        <w:rPr>
                          <w:color w:val="000000" w:themeColor="text1"/>
                          <w:sz w:val="16"/>
                          <w:szCs w:val="16"/>
                        </w:rPr>
                        <w:t>Bangladesh</w:t>
                      </w:r>
                    </w:p>
                  </w:txbxContent>
                </v:textbox>
              </v:shape>
            </w:pict>
          </mc:Fallback>
        </mc:AlternateContent>
      </w:r>
      <w:r>
        <w:rPr>
          <w:noProof/>
        </w:rPr>
        <mc:AlternateContent>
          <mc:Choice Requires="wps">
            <w:drawing>
              <wp:anchor distT="0" distB="0" distL="114300" distR="114300" simplePos="0" relativeHeight="251814400" behindDoc="0" locked="0" layoutInCell="1" allowOverlap="1" wp14:anchorId="5A084766" wp14:editId="0AA80AF8">
                <wp:simplePos x="0" y="0"/>
                <wp:positionH relativeFrom="column">
                  <wp:posOffset>697230</wp:posOffset>
                </wp:positionH>
                <wp:positionV relativeFrom="paragraph">
                  <wp:posOffset>2348230</wp:posOffset>
                </wp:positionV>
                <wp:extent cx="590550" cy="222250"/>
                <wp:effectExtent l="0" t="0" r="0" b="0"/>
                <wp:wrapNone/>
                <wp:docPr id="12" name="Text Box 12"/>
                <wp:cNvGraphicFramePr/>
                <a:graphic xmlns:a="http://schemas.openxmlformats.org/drawingml/2006/main">
                  <a:graphicData uri="http://schemas.microsoft.com/office/word/2010/wordprocessingShape">
                    <wps:wsp>
                      <wps:cNvSpPr txBox="1"/>
                      <wps:spPr>
                        <a:xfrm>
                          <a:off x="0" y="0"/>
                          <a:ext cx="590550" cy="222250"/>
                        </a:xfrm>
                        <a:prstGeom prst="rect">
                          <a:avLst/>
                        </a:prstGeom>
                        <a:noFill/>
                        <a:ln w="6350">
                          <a:noFill/>
                        </a:ln>
                      </wps:spPr>
                      <wps:txbx>
                        <w:txbxContent>
                          <w:p w14:paraId="768FBF57" w14:textId="77777777" w:rsidR="00780F0B" w:rsidRPr="00152707" w:rsidRDefault="00780F0B" w:rsidP="004C004A">
                            <w:pPr>
                              <w:rPr>
                                <w:color w:val="000000" w:themeColor="text1"/>
                                <w:sz w:val="16"/>
                                <w:szCs w:val="16"/>
                              </w:rPr>
                            </w:pPr>
                            <w:r>
                              <w:rPr>
                                <w:color w:val="000000" w:themeColor="text1"/>
                                <w:sz w:val="16"/>
                                <w:szCs w:val="16"/>
                              </w:rPr>
                              <w:t>Bosn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084766" id="Text Box 12" o:spid="_x0000_s1033" type="#_x0000_t202" style="position:absolute;margin-left:54.9pt;margin-top:184.9pt;width:46.5pt;height:17.5pt;z-index:251814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" filled="f" stroked="f" strokeweight=".5pt">
                <v:textbox>
                  <w:txbxContent>
                    <w:p w14:paraId="768FBF57" w14:textId="77777777" w:rsidR="00780F0B" w:rsidRPr="00152707" w:rsidRDefault="00780F0B" w:rsidP="004C004A">
                      <w:pPr>
                        <w:rPr>
                          <w:color w:val="000000" w:themeColor="text1"/>
                          <w:sz w:val="16"/>
                          <w:szCs w:val="16"/>
                        </w:rPr>
                      </w:pPr>
                      <w:r>
                        <w:rPr>
                          <w:color w:val="000000" w:themeColor="text1"/>
                          <w:sz w:val="16"/>
                          <w:szCs w:val="16"/>
                        </w:rPr>
                        <w:t>Bosnia</w:t>
                      </w:r>
                    </w:p>
                  </w:txbxContent>
                </v:textbox>
              </v:shape>
            </w:pict>
          </mc:Fallback>
        </mc:AlternateContent>
      </w:r>
      <w:r>
        <w:rPr>
          <w:noProof/>
        </w:rPr>
        <mc:AlternateContent>
          <mc:Choice Requires="wps">
            <w:drawing>
              <wp:anchor distT="0" distB="0" distL="114300" distR="114300" simplePos="0" relativeHeight="251811328" behindDoc="0" locked="0" layoutInCell="1" allowOverlap="1" wp14:anchorId="6BB989AF" wp14:editId="47E3E440">
                <wp:simplePos x="0" y="0"/>
                <wp:positionH relativeFrom="column">
                  <wp:posOffset>3215640</wp:posOffset>
                </wp:positionH>
                <wp:positionV relativeFrom="paragraph">
                  <wp:posOffset>1074420</wp:posOffset>
                </wp:positionV>
                <wp:extent cx="590550" cy="243840"/>
                <wp:effectExtent l="0" t="0" r="0" b="0"/>
                <wp:wrapNone/>
                <wp:docPr id="23" name="Text Box 23"/>
                <wp:cNvGraphicFramePr/>
                <a:graphic xmlns:a="http://schemas.openxmlformats.org/drawingml/2006/main">
                  <a:graphicData uri="http://schemas.microsoft.com/office/word/2010/wordprocessingShape">
                    <wps:wsp>
                      <wps:cNvSpPr txBox="1"/>
                      <wps:spPr>
                        <a:xfrm>
                          <a:off x="0" y="0"/>
                          <a:ext cx="590550" cy="243840"/>
                        </a:xfrm>
                        <a:prstGeom prst="rect">
                          <a:avLst/>
                        </a:prstGeom>
                        <a:noFill/>
                        <a:ln w="6350">
                          <a:noFill/>
                        </a:ln>
                      </wps:spPr>
                      <wps:txbx>
                        <w:txbxContent>
                          <w:p w14:paraId="067E4E0E" w14:textId="77777777" w:rsidR="00780F0B" w:rsidRPr="00152707" w:rsidRDefault="00780F0B" w:rsidP="004C004A">
                            <w:pPr>
                              <w:rPr>
                                <w:color w:val="000000" w:themeColor="text1"/>
                                <w:sz w:val="16"/>
                                <w:szCs w:val="16"/>
                              </w:rPr>
                            </w:pPr>
                            <w:r w:rsidRPr="006A3BAE">
                              <w:rPr>
                                <w:color w:val="000000" w:themeColor="text1"/>
                                <w:sz w:val="16"/>
                                <w:szCs w:val="16"/>
                              </w:rPr>
                              <w:t>Isra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B989AF" id="Text Box 23" o:spid="_x0000_s1034" type="#_x0000_t202" style="position:absolute;margin-left:253.2pt;margin-top:84.6pt;width:46.5pt;height:19.2pt;z-index:251811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" filled="f" stroked="f" strokeweight=".5pt">
                <v:textbox>
                  <w:txbxContent>
                    <w:p w14:paraId="067E4E0E" w14:textId="77777777" w:rsidR="00780F0B" w:rsidRPr="00152707" w:rsidRDefault="00780F0B" w:rsidP="004C004A">
                      <w:pPr>
                        <w:rPr>
                          <w:color w:val="000000" w:themeColor="text1"/>
                          <w:sz w:val="16"/>
                          <w:szCs w:val="16"/>
                        </w:rPr>
                      </w:pPr>
                      <w:r w:rsidRPr="006A3BAE">
                        <w:rPr>
                          <w:color w:val="000000" w:themeColor="text1"/>
                          <w:sz w:val="16"/>
                          <w:szCs w:val="16"/>
                        </w:rPr>
                        <w:t>Israel</w:t>
                      </w:r>
                    </w:p>
                  </w:txbxContent>
                </v:textbox>
              </v:shape>
            </w:pict>
          </mc:Fallback>
        </mc:AlternateContent>
      </w:r>
      <w:r>
        <w:rPr>
          <w:noProof/>
        </w:rPr>
        <mc:AlternateContent>
          <mc:Choice Requires="wps">
            <w:drawing>
              <wp:anchor distT="0" distB="0" distL="114300" distR="114300" simplePos="0" relativeHeight="251807232" behindDoc="0" locked="0" layoutInCell="1" allowOverlap="1" wp14:anchorId="0CB857D3" wp14:editId="170DF4B3">
                <wp:simplePos x="0" y="0"/>
                <wp:positionH relativeFrom="column">
                  <wp:posOffset>1638300</wp:posOffset>
                </wp:positionH>
                <wp:positionV relativeFrom="paragraph">
                  <wp:posOffset>1372870</wp:posOffset>
                </wp:positionV>
                <wp:extent cx="590550" cy="222250"/>
                <wp:effectExtent l="0" t="0" r="0" b="0"/>
                <wp:wrapNone/>
                <wp:docPr id="45" name="Text Box 45"/>
                <wp:cNvGraphicFramePr/>
                <a:graphic xmlns:a="http://schemas.openxmlformats.org/drawingml/2006/main">
                  <a:graphicData uri="http://schemas.microsoft.com/office/word/2010/wordprocessingShape">
                    <wps:wsp>
                      <wps:cNvSpPr txBox="1"/>
                      <wps:spPr>
                        <a:xfrm>
                          <a:off x="0" y="0"/>
                          <a:ext cx="590550" cy="222250"/>
                        </a:xfrm>
                        <a:prstGeom prst="rect">
                          <a:avLst/>
                        </a:prstGeom>
                        <a:noFill/>
                        <a:ln w="6350">
                          <a:noFill/>
                        </a:ln>
                      </wps:spPr>
                      <wps:txbx>
                        <w:txbxContent>
                          <w:p w14:paraId="2B696D0C" w14:textId="77777777" w:rsidR="00780F0B" w:rsidRPr="00152707" w:rsidRDefault="00780F0B" w:rsidP="004C004A">
                            <w:pPr>
                              <w:rPr>
                                <w:color w:val="000000" w:themeColor="text1"/>
                                <w:sz w:val="16"/>
                                <w:szCs w:val="16"/>
                              </w:rPr>
                            </w:pPr>
                            <w:r>
                              <w:rPr>
                                <w:color w:val="000000" w:themeColor="text1"/>
                                <w:sz w:val="16"/>
                                <w:szCs w:val="16"/>
                              </w:rPr>
                              <w:t>Bahra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B857D3" id="Text Box 45" o:spid="_x0000_s1035" type="#_x0000_t202" style="position:absolute;margin-left:129pt;margin-top:108.1pt;width:46.5pt;height:17.5pt;z-index:251807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" filled="f" stroked="f" strokeweight=".5pt">
                <v:textbox>
                  <w:txbxContent>
                    <w:p w14:paraId="2B696D0C" w14:textId="77777777" w:rsidR="00780F0B" w:rsidRPr="00152707" w:rsidRDefault="00780F0B" w:rsidP="004C004A">
                      <w:pPr>
                        <w:rPr>
                          <w:color w:val="000000" w:themeColor="text1"/>
                          <w:sz w:val="16"/>
                          <w:szCs w:val="16"/>
                        </w:rPr>
                      </w:pPr>
                      <w:r>
                        <w:rPr>
                          <w:color w:val="000000" w:themeColor="text1"/>
                          <w:sz w:val="16"/>
                          <w:szCs w:val="16"/>
                        </w:rPr>
                        <w:t>Bahrain</w:t>
                      </w:r>
                    </w:p>
                  </w:txbxContent>
                </v:textbox>
              </v:shape>
            </w:pict>
          </mc:Fallback>
        </mc:AlternateContent>
      </w:r>
      <w:r>
        <w:rPr>
          <w:noProof/>
        </w:rPr>
        <mc:AlternateContent>
          <mc:Choice Requires="wps">
            <w:drawing>
              <wp:anchor distT="0" distB="0" distL="114300" distR="114300" simplePos="0" relativeHeight="251806208" behindDoc="0" locked="0" layoutInCell="1" allowOverlap="1" wp14:anchorId="0D712F9A" wp14:editId="4A3BDFBE">
                <wp:simplePos x="0" y="0"/>
                <wp:positionH relativeFrom="column">
                  <wp:posOffset>1196340</wp:posOffset>
                </wp:positionH>
                <wp:positionV relativeFrom="paragraph">
                  <wp:posOffset>1729740</wp:posOffset>
                </wp:positionV>
                <wp:extent cx="590550" cy="222250"/>
                <wp:effectExtent l="0" t="0" r="0" b="0"/>
                <wp:wrapNone/>
                <wp:docPr id="59" name="Text Box 59"/>
                <wp:cNvGraphicFramePr/>
                <a:graphic xmlns:a="http://schemas.openxmlformats.org/drawingml/2006/main">
                  <a:graphicData uri="http://schemas.microsoft.com/office/word/2010/wordprocessingShape">
                    <wps:wsp>
                      <wps:cNvSpPr txBox="1"/>
                      <wps:spPr>
                        <a:xfrm>
                          <a:off x="0" y="0"/>
                          <a:ext cx="590550" cy="222250"/>
                        </a:xfrm>
                        <a:prstGeom prst="rect">
                          <a:avLst/>
                        </a:prstGeom>
                        <a:noFill/>
                        <a:ln w="6350">
                          <a:noFill/>
                        </a:ln>
                      </wps:spPr>
                      <wps:txbx>
                        <w:txbxContent>
                          <w:p w14:paraId="595BC3EF" w14:textId="77777777" w:rsidR="00780F0B" w:rsidRPr="00152707" w:rsidRDefault="00780F0B" w:rsidP="004C004A">
                            <w:pPr>
                              <w:rPr>
                                <w:color w:val="000000" w:themeColor="text1"/>
                                <w:sz w:val="16"/>
                                <w:szCs w:val="16"/>
                              </w:rPr>
                            </w:pPr>
                            <w:r>
                              <w:rPr>
                                <w:color w:val="000000" w:themeColor="text1"/>
                                <w:sz w:val="16"/>
                                <w:szCs w:val="16"/>
                              </w:rPr>
                              <w:t>Turke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712F9A" id="Text Box 59" o:spid="_x0000_s1036" type="#_x0000_t202" style="position:absolute;margin-left:94.2pt;margin-top:136.2pt;width:46.5pt;height:17.5pt;z-index:251806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" filled="f" stroked="f" strokeweight=".5pt">
                <v:textbox>
                  <w:txbxContent>
                    <w:p w14:paraId="595BC3EF" w14:textId="77777777" w:rsidR="00780F0B" w:rsidRPr="00152707" w:rsidRDefault="00780F0B" w:rsidP="004C004A">
                      <w:pPr>
                        <w:rPr>
                          <w:color w:val="000000" w:themeColor="text1"/>
                          <w:sz w:val="16"/>
                          <w:szCs w:val="16"/>
                        </w:rPr>
                      </w:pPr>
                      <w:r>
                        <w:rPr>
                          <w:color w:val="000000" w:themeColor="text1"/>
                          <w:sz w:val="16"/>
                          <w:szCs w:val="16"/>
                        </w:rPr>
                        <w:t>Turkey</w:t>
                      </w:r>
                    </w:p>
                  </w:txbxContent>
                </v:textbox>
              </v:shape>
            </w:pict>
          </mc:Fallback>
        </mc:AlternateContent>
      </w:r>
      <w:r>
        <w:rPr>
          <w:noProof/>
        </w:rPr>
        <mc:AlternateContent>
          <mc:Choice Requires="wps">
            <w:drawing>
              <wp:anchor distT="0" distB="0" distL="114300" distR="114300" simplePos="0" relativeHeight="251805184" behindDoc="0" locked="0" layoutInCell="1" allowOverlap="1" wp14:anchorId="760349B9" wp14:editId="773025E8">
                <wp:simplePos x="0" y="0"/>
                <wp:positionH relativeFrom="column">
                  <wp:posOffset>2316480</wp:posOffset>
                </wp:positionH>
                <wp:positionV relativeFrom="paragraph">
                  <wp:posOffset>1684020</wp:posOffset>
                </wp:positionV>
                <wp:extent cx="590550" cy="222250"/>
                <wp:effectExtent l="0" t="0" r="0" b="0"/>
                <wp:wrapNone/>
                <wp:docPr id="61" name="Text Box 61"/>
                <wp:cNvGraphicFramePr/>
                <a:graphic xmlns:a="http://schemas.openxmlformats.org/drawingml/2006/main">
                  <a:graphicData uri="http://schemas.microsoft.com/office/word/2010/wordprocessingShape">
                    <wps:wsp>
                      <wps:cNvSpPr txBox="1"/>
                      <wps:spPr>
                        <a:xfrm>
                          <a:off x="0" y="0"/>
                          <a:ext cx="590550" cy="222250"/>
                        </a:xfrm>
                        <a:prstGeom prst="rect">
                          <a:avLst/>
                        </a:prstGeom>
                        <a:noFill/>
                        <a:ln w="6350">
                          <a:noFill/>
                        </a:ln>
                      </wps:spPr>
                      <wps:txbx>
                        <w:txbxContent>
                          <w:p w14:paraId="19864EC5" w14:textId="77777777" w:rsidR="00780F0B" w:rsidRPr="00152707" w:rsidRDefault="00780F0B" w:rsidP="004C004A">
                            <w:pPr>
                              <w:rPr>
                                <w:color w:val="000000" w:themeColor="text1"/>
                                <w:sz w:val="16"/>
                                <w:szCs w:val="16"/>
                              </w:rPr>
                            </w:pPr>
                            <w:r w:rsidRPr="00FF265B">
                              <w:rPr>
                                <w:color w:val="000000" w:themeColor="text1"/>
                                <w:sz w:val="16"/>
                                <w:szCs w:val="16"/>
                              </w:rPr>
                              <w:t>Kuwai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0349B9" id="Text Box 61" o:spid="_x0000_s1037" type="#_x0000_t202" style="position:absolute;margin-left:182.4pt;margin-top:132.6pt;width:46.5pt;height:17.5pt;z-index:251805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" filled="f" stroked="f" strokeweight=".5pt">
                <v:textbox>
                  <w:txbxContent>
                    <w:p w14:paraId="19864EC5" w14:textId="77777777" w:rsidR="00780F0B" w:rsidRPr="00152707" w:rsidRDefault="00780F0B" w:rsidP="004C004A">
                      <w:pPr>
                        <w:rPr>
                          <w:color w:val="000000" w:themeColor="text1"/>
                          <w:sz w:val="16"/>
                          <w:szCs w:val="16"/>
                        </w:rPr>
                      </w:pPr>
                      <w:r w:rsidRPr="00FF265B">
                        <w:rPr>
                          <w:color w:val="000000" w:themeColor="text1"/>
                          <w:sz w:val="16"/>
                          <w:szCs w:val="16"/>
                        </w:rPr>
                        <w:t>Kuwait</w:t>
                      </w:r>
                    </w:p>
                  </w:txbxContent>
                </v:textbox>
              </v:shape>
            </w:pict>
          </mc:Fallback>
        </mc:AlternateContent>
      </w:r>
      <w:r>
        <w:rPr>
          <w:noProof/>
        </w:rPr>
        <mc:AlternateContent>
          <mc:Choice Requires="wps">
            <w:drawing>
              <wp:anchor distT="0" distB="0" distL="114300" distR="114300" simplePos="0" relativeHeight="251804160" behindDoc="0" locked="0" layoutInCell="1" allowOverlap="1" wp14:anchorId="0D2B1E1C" wp14:editId="4A2ED025">
                <wp:simplePos x="0" y="0"/>
                <wp:positionH relativeFrom="column">
                  <wp:posOffset>685800</wp:posOffset>
                </wp:positionH>
                <wp:positionV relativeFrom="paragraph">
                  <wp:posOffset>556260</wp:posOffset>
                </wp:positionV>
                <wp:extent cx="510540" cy="222250"/>
                <wp:effectExtent l="0" t="0" r="0" b="0"/>
                <wp:wrapNone/>
                <wp:docPr id="62" name="Text Box 62"/>
                <wp:cNvGraphicFramePr/>
                <a:graphic xmlns:a="http://schemas.openxmlformats.org/drawingml/2006/main">
                  <a:graphicData uri="http://schemas.microsoft.com/office/word/2010/wordprocessingShape">
                    <wps:wsp>
                      <wps:cNvSpPr txBox="1"/>
                      <wps:spPr>
                        <a:xfrm>
                          <a:off x="0" y="0"/>
                          <a:ext cx="510540" cy="222250"/>
                        </a:xfrm>
                        <a:prstGeom prst="rect">
                          <a:avLst/>
                        </a:prstGeom>
                        <a:noFill/>
                        <a:ln w="6350">
                          <a:noFill/>
                        </a:ln>
                      </wps:spPr>
                      <wps:txbx>
                        <w:txbxContent>
                          <w:p w14:paraId="235739FD" w14:textId="77777777" w:rsidR="00780F0B" w:rsidRDefault="00780F0B" w:rsidP="004C004A">
                            <w:pPr>
                              <w:rPr>
                                <w:sz w:val="16"/>
                                <w:szCs w:val="16"/>
                              </w:rPr>
                            </w:pPr>
                            <w:r>
                              <w:rPr>
                                <w:sz w:val="16"/>
                                <w:szCs w:val="16"/>
                              </w:rPr>
                              <w:t>Bhutan</w:t>
                            </w:r>
                          </w:p>
                          <w:p w14:paraId="64585767" w14:textId="77777777" w:rsidR="00780F0B" w:rsidRPr="008F582C" w:rsidRDefault="00780F0B" w:rsidP="004C004A">
                            <w:pPr>
                              <w:rPr>
                                <w:sz w:val="16"/>
                                <w:szCs w:val="16"/>
                              </w:rPr>
                            </w:pPr>
                            <w:r>
                              <w:rPr>
                                <w:sz w:val="16"/>
                                <w:szCs w:val="16"/>
                              </w:rPr>
                              <w:t>bh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2B1E1C" id="Text Box 62" o:spid="_x0000_s1038" type="#_x0000_t202" style="position:absolute;margin-left:54pt;margin-top:43.8pt;width:40.2pt;height:17.5pt;z-index:251804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" filled="f" stroked="f" strokeweight=".5pt">
                <v:textbox>
                  <w:txbxContent>
                    <w:p w14:paraId="235739FD" w14:textId="77777777" w:rsidR="00780F0B" w:rsidRDefault="00780F0B" w:rsidP="004C004A">
                      <w:pPr>
                        <w:rPr>
                          <w:sz w:val="16"/>
                          <w:szCs w:val="16"/>
                        </w:rPr>
                      </w:pPr>
                      <w:r>
                        <w:rPr>
                          <w:sz w:val="16"/>
                          <w:szCs w:val="16"/>
                        </w:rPr>
                        <w:t>Bhutan</w:t>
                      </w:r>
                    </w:p>
                    <w:p w14:paraId="64585767" w14:textId="77777777" w:rsidR="00780F0B" w:rsidRPr="008F582C" w:rsidRDefault="00780F0B" w:rsidP="004C004A">
                      <w:pPr>
                        <w:rPr>
                          <w:sz w:val="16"/>
                          <w:szCs w:val="16"/>
                        </w:rPr>
                      </w:pPr>
                      <w:proofErr w:type="spellStart"/>
                      <w:r>
                        <w:rPr>
                          <w:sz w:val="16"/>
                          <w:szCs w:val="16"/>
                        </w:rPr>
                        <w:t>bhu</w:t>
                      </w:r>
                      <w:proofErr w:type="spellEnd"/>
                    </w:p>
                  </w:txbxContent>
                </v:textbox>
              </v:shape>
            </w:pict>
          </mc:Fallback>
        </mc:AlternateContent>
      </w:r>
      <w:r>
        <w:rPr>
          <w:noProof/>
        </w:rPr>
        <mc:AlternateContent>
          <mc:Choice Requires="wps">
            <w:drawing>
              <wp:anchor distT="0" distB="0" distL="114300" distR="114300" simplePos="0" relativeHeight="251803136" behindDoc="0" locked="0" layoutInCell="1" allowOverlap="1" wp14:anchorId="00F3E939" wp14:editId="2846D1A7">
                <wp:simplePos x="0" y="0"/>
                <wp:positionH relativeFrom="column">
                  <wp:posOffset>1066800</wp:posOffset>
                </wp:positionH>
                <wp:positionV relativeFrom="paragraph">
                  <wp:posOffset>342900</wp:posOffset>
                </wp:positionV>
                <wp:extent cx="426720" cy="222250"/>
                <wp:effectExtent l="0" t="0" r="0" b="0"/>
                <wp:wrapNone/>
                <wp:docPr id="63" name="Text Box 63"/>
                <wp:cNvGraphicFramePr/>
                <a:graphic xmlns:a="http://schemas.openxmlformats.org/drawingml/2006/main">
                  <a:graphicData uri="http://schemas.microsoft.com/office/word/2010/wordprocessingShape">
                    <wps:wsp>
                      <wps:cNvSpPr txBox="1"/>
                      <wps:spPr>
                        <a:xfrm>
                          <a:off x="0" y="0"/>
                          <a:ext cx="426720" cy="222250"/>
                        </a:xfrm>
                        <a:prstGeom prst="rect">
                          <a:avLst/>
                        </a:prstGeom>
                        <a:noFill/>
                        <a:ln w="6350">
                          <a:noFill/>
                        </a:ln>
                      </wps:spPr>
                      <wps:txbx>
                        <w:txbxContent>
                          <w:p w14:paraId="174B0A48" w14:textId="77777777" w:rsidR="00780F0B" w:rsidRPr="008F582C" w:rsidRDefault="00780F0B" w:rsidP="004C004A">
                            <w:pPr>
                              <w:rPr>
                                <w:sz w:val="16"/>
                                <w:szCs w:val="16"/>
                              </w:rPr>
                            </w:pPr>
                            <w:r>
                              <w:rPr>
                                <w:sz w:val="16"/>
                                <w:szCs w:val="16"/>
                              </w:rPr>
                              <w:t>Chin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F3E939" id="Text Box 63" o:spid="_x0000_s1039" type="#_x0000_t202" style="position:absolute;margin-left:84pt;margin-top:27pt;width:33.6pt;height:17.5pt;z-index:251803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" filled="f" stroked="f" strokeweight=".5pt">
                <v:textbox>
                  <w:txbxContent>
                    <w:p w14:paraId="174B0A48" w14:textId="77777777" w:rsidR="00780F0B" w:rsidRPr="008F582C" w:rsidRDefault="00780F0B" w:rsidP="004C004A">
                      <w:pPr>
                        <w:rPr>
                          <w:sz w:val="16"/>
                          <w:szCs w:val="16"/>
                        </w:rPr>
                      </w:pPr>
                      <w:r>
                        <w:rPr>
                          <w:sz w:val="16"/>
                          <w:szCs w:val="16"/>
                        </w:rPr>
                        <w:t>China</w:t>
                      </w:r>
                    </w:p>
                  </w:txbxContent>
                </v:textbox>
              </v:shape>
            </w:pict>
          </mc:Fallback>
        </mc:AlternateContent>
      </w:r>
      <w:r>
        <w:rPr>
          <w:noProof/>
        </w:rPr>
        <mc:AlternateContent>
          <mc:Choice Requires="wps">
            <w:drawing>
              <wp:anchor distT="0" distB="0" distL="114300" distR="114300" simplePos="0" relativeHeight="251799040" behindDoc="0" locked="0" layoutInCell="1" allowOverlap="1" wp14:anchorId="3FE5B203" wp14:editId="69EAE0DC">
                <wp:simplePos x="0" y="0"/>
                <wp:positionH relativeFrom="column">
                  <wp:posOffset>2000250</wp:posOffset>
                </wp:positionH>
                <wp:positionV relativeFrom="paragraph">
                  <wp:posOffset>397510</wp:posOffset>
                </wp:positionV>
                <wp:extent cx="590550" cy="222250"/>
                <wp:effectExtent l="0" t="0" r="0" b="0"/>
                <wp:wrapNone/>
                <wp:docPr id="64" name="Text Box 64"/>
                <wp:cNvGraphicFramePr/>
                <a:graphic xmlns:a="http://schemas.openxmlformats.org/drawingml/2006/main">
                  <a:graphicData uri="http://schemas.microsoft.com/office/word/2010/wordprocessingShape">
                    <wps:wsp>
                      <wps:cNvSpPr txBox="1"/>
                      <wps:spPr>
                        <a:xfrm>
                          <a:off x="0" y="0"/>
                          <a:ext cx="590550" cy="222250"/>
                        </a:xfrm>
                        <a:prstGeom prst="rect">
                          <a:avLst/>
                        </a:prstGeom>
                        <a:noFill/>
                        <a:ln w="6350">
                          <a:noFill/>
                        </a:ln>
                      </wps:spPr>
                      <wps:txbx>
                        <w:txbxContent>
                          <w:p w14:paraId="178DC43F" w14:textId="77777777" w:rsidR="00780F0B" w:rsidRPr="00152707" w:rsidRDefault="00780F0B" w:rsidP="004C004A">
                            <w:pPr>
                              <w:rPr>
                                <w:color w:val="000000" w:themeColor="text1"/>
                                <w:sz w:val="16"/>
                                <w:szCs w:val="16"/>
                              </w:rPr>
                            </w:pPr>
                            <w:r w:rsidRPr="00152707">
                              <w:rPr>
                                <w:color w:val="000000" w:themeColor="text1"/>
                                <w:sz w:val="16"/>
                                <w:szCs w:val="16"/>
                              </w:rPr>
                              <w:t>Moldov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E5B203" id="Text Box 64" o:spid="_x0000_s1040" type="#_x0000_t202" style="position:absolute;margin-left:157.5pt;margin-top:31.3pt;width:46.5pt;height:17.5pt;z-index:251799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" filled="f" stroked="f" strokeweight=".5pt">
                <v:textbox>
                  <w:txbxContent>
                    <w:p w14:paraId="178DC43F" w14:textId="77777777" w:rsidR="00780F0B" w:rsidRPr="00152707" w:rsidRDefault="00780F0B" w:rsidP="004C004A">
                      <w:pPr>
                        <w:rPr>
                          <w:color w:val="000000" w:themeColor="text1"/>
                          <w:sz w:val="16"/>
                          <w:szCs w:val="16"/>
                        </w:rPr>
                      </w:pPr>
                      <w:r w:rsidRPr="00152707">
                        <w:rPr>
                          <w:color w:val="000000" w:themeColor="text1"/>
                          <w:sz w:val="16"/>
                          <w:szCs w:val="16"/>
                        </w:rPr>
                        <w:t>Moldova</w:t>
                      </w:r>
                    </w:p>
                  </w:txbxContent>
                </v:textbox>
              </v:shape>
            </w:pict>
          </mc:Fallback>
        </mc:AlternateContent>
      </w:r>
      <w:r>
        <w:rPr>
          <w:noProof/>
        </w:rPr>
        <mc:AlternateContent>
          <mc:Choice Requires="wps">
            <w:drawing>
              <wp:anchor distT="0" distB="0" distL="114300" distR="114300" simplePos="0" relativeHeight="251800064" behindDoc="0" locked="0" layoutInCell="1" allowOverlap="1" wp14:anchorId="72C15041" wp14:editId="7D30C2DF">
                <wp:simplePos x="0" y="0"/>
                <wp:positionH relativeFrom="column">
                  <wp:posOffset>1630680</wp:posOffset>
                </wp:positionH>
                <wp:positionV relativeFrom="paragraph">
                  <wp:posOffset>259080</wp:posOffset>
                </wp:positionV>
                <wp:extent cx="590550" cy="222250"/>
                <wp:effectExtent l="0" t="0" r="0" b="6350"/>
                <wp:wrapNone/>
                <wp:docPr id="65" name="Text Box 65"/>
                <wp:cNvGraphicFramePr/>
                <a:graphic xmlns:a="http://schemas.openxmlformats.org/drawingml/2006/main">
                  <a:graphicData uri="http://schemas.microsoft.com/office/word/2010/wordprocessingShape">
                    <wps:wsp>
                      <wps:cNvSpPr txBox="1"/>
                      <wps:spPr>
                        <a:xfrm>
                          <a:off x="0" y="0"/>
                          <a:ext cx="590550" cy="222250"/>
                        </a:xfrm>
                        <a:prstGeom prst="rect">
                          <a:avLst/>
                        </a:prstGeom>
                        <a:noFill/>
                        <a:ln w="6350">
                          <a:noFill/>
                        </a:ln>
                      </wps:spPr>
                      <wps:txbx>
                        <w:txbxContent>
                          <w:p w14:paraId="2340CE44" w14:textId="77777777" w:rsidR="00780F0B" w:rsidRPr="008F582C" w:rsidRDefault="00780F0B" w:rsidP="004C004A">
                            <w:pPr>
                              <w:rPr>
                                <w:color w:val="000000" w:themeColor="text1"/>
                                <w:sz w:val="16"/>
                                <w:szCs w:val="16"/>
                              </w:rPr>
                            </w:pPr>
                            <w:r w:rsidRPr="002C109D">
                              <w:rPr>
                                <w:color w:val="000000" w:themeColor="text1"/>
                                <w:sz w:val="16"/>
                                <w:szCs w:val="16"/>
                              </w:rPr>
                              <w:t>Lithuan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C15041" id="Text Box 65" o:spid="_x0000_s1041" type="#_x0000_t202" style="position:absolute;margin-left:128.4pt;margin-top:20.4pt;width:46.5pt;height:17.5pt;z-index:251800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" filled="f" stroked="f" strokeweight=".5pt">
                <v:textbox>
                  <w:txbxContent>
                    <w:p w14:paraId="2340CE44" w14:textId="77777777" w:rsidR="00780F0B" w:rsidRPr="008F582C" w:rsidRDefault="00780F0B" w:rsidP="004C004A">
                      <w:pPr>
                        <w:rPr>
                          <w:color w:val="000000" w:themeColor="text1"/>
                          <w:sz w:val="16"/>
                          <w:szCs w:val="16"/>
                        </w:rPr>
                      </w:pPr>
                      <w:r w:rsidRPr="002C109D">
                        <w:rPr>
                          <w:color w:val="000000" w:themeColor="text1"/>
                          <w:sz w:val="16"/>
                          <w:szCs w:val="16"/>
                        </w:rPr>
                        <w:t>Lithuania</w:t>
                      </w:r>
                    </w:p>
                  </w:txbxContent>
                </v:textbox>
              </v:shape>
            </w:pict>
          </mc:Fallback>
        </mc:AlternateContent>
      </w:r>
      <w:r>
        <w:rPr>
          <w:noProof/>
        </w:rPr>
        <mc:AlternateContent>
          <mc:Choice Requires="wps">
            <w:drawing>
              <wp:anchor distT="0" distB="0" distL="114300" distR="114300" simplePos="0" relativeHeight="251802112" behindDoc="0" locked="0" layoutInCell="1" allowOverlap="1" wp14:anchorId="52B0EF8E" wp14:editId="68E2EEE1">
                <wp:simplePos x="0" y="0"/>
                <wp:positionH relativeFrom="column">
                  <wp:posOffset>4328160</wp:posOffset>
                </wp:positionH>
                <wp:positionV relativeFrom="paragraph">
                  <wp:posOffset>1028700</wp:posOffset>
                </wp:positionV>
                <wp:extent cx="662940" cy="222250"/>
                <wp:effectExtent l="0" t="0" r="0" b="0"/>
                <wp:wrapNone/>
                <wp:docPr id="102" name="Text Box 102"/>
                <wp:cNvGraphicFramePr/>
                <a:graphic xmlns:a="http://schemas.openxmlformats.org/drawingml/2006/main">
                  <a:graphicData uri="http://schemas.microsoft.com/office/word/2010/wordprocessingShape">
                    <wps:wsp>
                      <wps:cNvSpPr txBox="1"/>
                      <wps:spPr>
                        <a:xfrm>
                          <a:off x="0" y="0"/>
                          <a:ext cx="662940" cy="222250"/>
                        </a:xfrm>
                        <a:prstGeom prst="rect">
                          <a:avLst/>
                        </a:prstGeom>
                        <a:noFill/>
                        <a:ln w="6350">
                          <a:noFill/>
                        </a:ln>
                      </wps:spPr>
                      <wps:txbx>
                        <w:txbxContent>
                          <w:p w14:paraId="10D54125" w14:textId="77777777" w:rsidR="00780F0B" w:rsidRPr="008F582C" w:rsidRDefault="00780F0B" w:rsidP="004C004A">
                            <w:pPr>
                              <w:rPr>
                                <w:sz w:val="16"/>
                                <w:szCs w:val="16"/>
                              </w:rPr>
                            </w:pPr>
                            <w:r>
                              <w:rPr>
                                <w:sz w:val="16"/>
                                <w:szCs w:val="16"/>
                              </w:rPr>
                              <w:t>Singapo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B0EF8E" id="Text Box 102" o:spid="_x0000_s1042" type="#_x0000_t202" style="position:absolute;margin-left:340.8pt;margin-top:81pt;width:52.2pt;height:17.5pt;z-index:251802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" filled="f" stroked="f" strokeweight=".5pt">
                <v:textbox>
                  <w:txbxContent>
                    <w:p w14:paraId="10D54125" w14:textId="77777777" w:rsidR="00780F0B" w:rsidRPr="008F582C" w:rsidRDefault="00780F0B" w:rsidP="004C004A">
                      <w:pPr>
                        <w:rPr>
                          <w:sz w:val="16"/>
                          <w:szCs w:val="16"/>
                        </w:rPr>
                      </w:pPr>
                      <w:r>
                        <w:rPr>
                          <w:sz w:val="16"/>
                          <w:szCs w:val="16"/>
                        </w:rPr>
                        <w:t>Singapore</w:t>
                      </w:r>
                    </w:p>
                  </w:txbxContent>
                </v:textbox>
              </v:shape>
            </w:pict>
          </mc:Fallback>
        </mc:AlternateContent>
      </w:r>
      <w:r>
        <w:rPr>
          <w:noProof/>
        </w:rPr>
        <mc:AlternateContent>
          <mc:Choice Requires="wps">
            <w:drawing>
              <wp:anchor distT="0" distB="0" distL="114300" distR="114300" simplePos="0" relativeHeight="251801088" behindDoc="0" locked="0" layoutInCell="1" allowOverlap="1" wp14:anchorId="64F314D6" wp14:editId="5C73538C">
                <wp:simplePos x="0" y="0"/>
                <wp:positionH relativeFrom="column">
                  <wp:posOffset>4747260</wp:posOffset>
                </wp:positionH>
                <wp:positionV relativeFrom="paragraph">
                  <wp:posOffset>1409700</wp:posOffset>
                </wp:positionV>
                <wp:extent cx="590550" cy="222250"/>
                <wp:effectExtent l="0" t="0" r="0" b="6350"/>
                <wp:wrapNone/>
                <wp:docPr id="103" name="Text Box 103"/>
                <wp:cNvGraphicFramePr/>
                <a:graphic xmlns:a="http://schemas.openxmlformats.org/drawingml/2006/main">
                  <a:graphicData uri="http://schemas.microsoft.com/office/word/2010/wordprocessingShape">
                    <wps:wsp>
                      <wps:cNvSpPr txBox="1"/>
                      <wps:spPr>
                        <a:xfrm>
                          <a:off x="0" y="0"/>
                          <a:ext cx="590550" cy="222250"/>
                        </a:xfrm>
                        <a:prstGeom prst="rect">
                          <a:avLst/>
                        </a:prstGeom>
                        <a:noFill/>
                        <a:ln w="6350">
                          <a:noFill/>
                        </a:ln>
                      </wps:spPr>
                      <wps:txbx>
                        <w:txbxContent>
                          <w:p w14:paraId="4D4959DA" w14:textId="77777777" w:rsidR="00780F0B" w:rsidRPr="008F582C" w:rsidRDefault="00780F0B" w:rsidP="004C004A">
                            <w:pPr>
                              <w:rPr>
                                <w:sz w:val="16"/>
                                <w:szCs w:val="16"/>
                              </w:rPr>
                            </w:pPr>
                            <w:r>
                              <w:rPr>
                                <w:sz w:val="16"/>
                                <w:szCs w:val="16"/>
                              </w:rPr>
                              <w:t>Qat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F314D6" id="Text Box 103" o:spid="_x0000_s1043" type="#_x0000_t202" style="position:absolute;margin-left:373.8pt;margin-top:111pt;width:46.5pt;height:17.5pt;z-index:251801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" filled="f" stroked="f" strokeweight=".5pt">
                <v:textbox>
                  <w:txbxContent>
                    <w:p w14:paraId="4D4959DA" w14:textId="77777777" w:rsidR="00780F0B" w:rsidRPr="008F582C" w:rsidRDefault="00780F0B" w:rsidP="004C004A">
                      <w:pPr>
                        <w:rPr>
                          <w:sz w:val="16"/>
                          <w:szCs w:val="16"/>
                        </w:rPr>
                      </w:pPr>
                      <w:r>
                        <w:rPr>
                          <w:sz w:val="16"/>
                          <w:szCs w:val="16"/>
                        </w:rPr>
                        <w:t>Qatar</w:t>
                      </w:r>
                    </w:p>
                  </w:txbxContent>
                </v:textbox>
              </v:shape>
            </w:pict>
          </mc:Fallback>
        </mc:AlternateContent>
      </w:r>
      <w:r>
        <w:rPr>
          <w:noProof/>
        </w:rPr>
        <w:drawing>
          <wp:inline distT="0" distB="0" distL="0" distR="0" wp14:anchorId="4F58FAB9" wp14:editId="23977562">
            <wp:extent cx="5727700" cy="3529022"/>
            <wp:effectExtent l="0" t="0" r="12700" b="14605"/>
            <wp:docPr id="105" name="Chart 105">
              <a:extLst xmlns:a="http://schemas.openxmlformats.org/drawingml/2006/main">
                <a:ext uri="{FF2B5EF4-FFF2-40B4-BE49-F238E27FC236}">
                  <a16:creationId xmlns:a16="http://schemas.microsoft.com/office/drawing/2014/main" id="{CF862715-E32D-0242-9062-C80811D56EE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6EC79F63" w14:textId="357427D3" w:rsidR="004C004A" w:rsidRDefault="004C004A" w:rsidP="004C004A">
      <w:pPr>
        <w:rPr>
          <w:rFonts w:ascii="Times New Roman" w:hAnsi="Times New Roman" w:cs="Times New Roman"/>
          <w:sz w:val="16"/>
          <w:szCs w:val="16"/>
        </w:rPr>
      </w:pPr>
      <w:r w:rsidRPr="00473027">
        <w:rPr>
          <w:rFonts w:ascii="Times New Roman" w:hAnsi="Times New Roman" w:cs="Times New Roman"/>
          <w:sz w:val="16"/>
          <w:szCs w:val="16"/>
        </w:rPr>
        <w:t xml:space="preserve">Fig </w:t>
      </w:r>
      <w:r>
        <w:rPr>
          <w:rFonts w:ascii="Times New Roman" w:hAnsi="Times New Roman" w:cs="Times New Roman"/>
          <w:sz w:val="16"/>
          <w:szCs w:val="16"/>
        </w:rPr>
        <w:t>4</w:t>
      </w:r>
      <w:r w:rsidRPr="00473027">
        <w:rPr>
          <w:rFonts w:ascii="Times New Roman" w:hAnsi="Times New Roman" w:cs="Times New Roman"/>
          <w:sz w:val="16"/>
          <w:szCs w:val="16"/>
        </w:rPr>
        <w:t xml:space="preserve">: The </w:t>
      </w:r>
      <w:r w:rsidR="003F7545">
        <w:rPr>
          <w:rFonts w:ascii="Times New Roman" w:hAnsi="Times New Roman" w:cs="Times New Roman"/>
          <w:sz w:val="16"/>
          <w:szCs w:val="16"/>
        </w:rPr>
        <w:t>result of Pearson-</w:t>
      </w:r>
      <w:proofErr w:type="spellStart"/>
      <w:r w:rsidR="003F7545">
        <w:rPr>
          <w:rFonts w:ascii="Times New Roman" w:hAnsi="Times New Roman" w:cs="Times New Roman"/>
          <w:sz w:val="16"/>
          <w:szCs w:val="16"/>
        </w:rPr>
        <w:t>co</w:t>
      </w:r>
      <w:r w:rsidRPr="00473027">
        <w:rPr>
          <w:rFonts w:ascii="Times New Roman" w:hAnsi="Times New Roman" w:cs="Times New Roman"/>
          <w:sz w:val="16"/>
          <w:szCs w:val="16"/>
        </w:rPr>
        <w:t>relation</w:t>
      </w:r>
      <w:proofErr w:type="spellEnd"/>
      <w:r w:rsidRPr="00473027">
        <w:rPr>
          <w:rFonts w:ascii="Times New Roman" w:hAnsi="Times New Roman" w:cs="Times New Roman"/>
          <w:sz w:val="16"/>
          <w:szCs w:val="16"/>
        </w:rPr>
        <w:t xml:space="preserve"> between GDP per capita and </w:t>
      </w:r>
      <w:r>
        <w:rPr>
          <w:rFonts w:ascii="Times New Roman" w:hAnsi="Times New Roman" w:cs="Times New Roman"/>
          <w:sz w:val="16"/>
          <w:szCs w:val="16"/>
        </w:rPr>
        <w:t xml:space="preserve">final </w:t>
      </w:r>
      <w:r w:rsidRPr="00473027">
        <w:rPr>
          <w:rFonts w:ascii="Times New Roman" w:hAnsi="Times New Roman" w:cs="Times New Roman"/>
          <w:sz w:val="16"/>
          <w:szCs w:val="16"/>
        </w:rPr>
        <w:t xml:space="preserve">EIA </w:t>
      </w:r>
      <w:r>
        <w:rPr>
          <w:rFonts w:ascii="Times New Roman" w:hAnsi="Times New Roman" w:cs="Times New Roman"/>
          <w:sz w:val="16"/>
          <w:szCs w:val="16"/>
        </w:rPr>
        <w:t>score</w:t>
      </w:r>
    </w:p>
    <w:p w14:paraId="06A027F7" w14:textId="7EC0FC19" w:rsidR="004C004A" w:rsidRDefault="004C004A" w:rsidP="00145B38">
      <w:pPr>
        <w:rPr>
          <w:rFonts w:ascii="Times New Roman" w:hAnsi="Times New Roman" w:cs="Times New Roman"/>
          <w:i/>
          <w:iCs/>
        </w:rPr>
      </w:pPr>
    </w:p>
    <w:p w14:paraId="70EA0C4A" w14:textId="77777777" w:rsidR="001744D9" w:rsidRDefault="001744D9" w:rsidP="00145B38">
      <w:pPr>
        <w:rPr>
          <w:rFonts w:ascii="Times New Roman" w:hAnsi="Times New Roman" w:cs="Times New Roman"/>
          <w:i/>
          <w:iCs/>
        </w:rPr>
      </w:pPr>
    </w:p>
    <w:p w14:paraId="6D2479D8" w14:textId="43F5E0E5" w:rsidR="00552D75" w:rsidRDefault="00272FA2" w:rsidP="00145B38">
      <w:pPr>
        <w:rPr>
          <w:rFonts w:ascii="Times New Roman" w:hAnsi="Times New Roman" w:cs="Times New Roman"/>
        </w:rPr>
      </w:pPr>
      <w:r>
        <w:rPr>
          <w:rFonts w:ascii="Times New Roman" w:hAnsi="Times New Roman" w:cs="Times New Roman"/>
        </w:rPr>
        <w:t>T</w:t>
      </w:r>
      <w:r w:rsidR="00552D75">
        <w:rPr>
          <w:rFonts w:ascii="Times New Roman" w:hAnsi="Times New Roman" w:cs="Times New Roman"/>
        </w:rPr>
        <w:t xml:space="preserve">able </w:t>
      </w:r>
      <w:r>
        <w:rPr>
          <w:rFonts w:ascii="Times New Roman" w:hAnsi="Times New Roman" w:cs="Times New Roman"/>
        </w:rPr>
        <w:t xml:space="preserve">3 </w:t>
      </w:r>
      <w:r w:rsidR="00552D75">
        <w:rPr>
          <w:rFonts w:ascii="Times New Roman" w:hAnsi="Times New Roman" w:cs="Times New Roman"/>
        </w:rPr>
        <w:t xml:space="preserve">below ranks five criteria for each country. </w:t>
      </w:r>
      <w:r>
        <w:rPr>
          <w:rFonts w:ascii="Times New Roman" w:hAnsi="Times New Roman" w:cs="Times New Roman"/>
        </w:rPr>
        <w:t xml:space="preserve">Results are </w:t>
      </w:r>
      <w:r w:rsidR="00552D75">
        <w:rPr>
          <w:rFonts w:ascii="Times New Roman" w:hAnsi="Times New Roman" w:cs="Times New Roman"/>
        </w:rPr>
        <w:t>briefly describe</w:t>
      </w:r>
      <w:r>
        <w:rPr>
          <w:rFonts w:ascii="Times New Roman" w:hAnsi="Times New Roman" w:cs="Times New Roman"/>
        </w:rPr>
        <w:t>d</w:t>
      </w:r>
      <w:r w:rsidR="00552D75">
        <w:rPr>
          <w:rFonts w:ascii="Times New Roman" w:hAnsi="Times New Roman" w:cs="Times New Roman"/>
        </w:rPr>
        <w:t xml:space="preserve"> below. </w:t>
      </w:r>
    </w:p>
    <w:p w14:paraId="4F9FBD72" w14:textId="77777777" w:rsidR="00552D75" w:rsidRPr="00552D75" w:rsidRDefault="00552D75" w:rsidP="00145B38">
      <w:pPr>
        <w:rPr>
          <w:rFonts w:ascii="Times New Roman" w:hAnsi="Times New Roman" w:cs="Times New Roman"/>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41"/>
        <w:gridCol w:w="984"/>
        <w:gridCol w:w="1363"/>
        <w:gridCol w:w="960"/>
        <w:gridCol w:w="960"/>
        <w:gridCol w:w="960"/>
      </w:tblGrid>
      <w:tr w:rsidR="001744D9" w:rsidRPr="00E45869" w14:paraId="2A923B17" w14:textId="77777777" w:rsidTr="001A3ABE">
        <w:trPr>
          <w:trHeight w:val="300"/>
        </w:trPr>
        <w:tc>
          <w:tcPr>
            <w:tcW w:w="1141" w:type="dxa"/>
            <w:tcBorders>
              <w:top w:val="single" w:sz="4" w:space="0" w:color="auto"/>
              <w:bottom w:val="single" w:sz="4" w:space="0" w:color="auto"/>
            </w:tcBorders>
            <w:noWrap/>
            <w:hideMark/>
          </w:tcPr>
          <w:p w14:paraId="7EB265E1"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country</w:t>
            </w:r>
          </w:p>
        </w:tc>
        <w:tc>
          <w:tcPr>
            <w:tcW w:w="984" w:type="dxa"/>
            <w:tcBorders>
              <w:top w:val="single" w:sz="4" w:space="0" w:color="auto"/>
              <w:bottom w:val="single" w:sz="4" w:space="0" w:color="auto"/>
            </w:tcBorders>
            <w:noWrap/>
            <w:hideMark/>
          </w:tcPr>
          <w:p w14:paraId="1CFB6E30"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Legislation</w:t>
            </w:r>
          </w:p>
        </w:tc>
        <w:tc>
          <w:tcPr>
            <w:tcW w:w="1363" w:type="dxa"/>
            <w:tcBorders>
              <w:top w:val="single" w:sz="4" w:space="0" w:color="auto"/>
              <w:bottom w:val="single" w:sz="4" w:space="0" w:color="auto"/>
            </w:tcBorders>
            <w:noWrap/>
            <w:hideMark/>
          </w:tcPr>
          <w:p w14:paraId="74BEEE3E"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Administration</w:t>
            </w:r>
          </w:p>
        </w:tc>
        <w:tc>
          <w:tcPr>
            <w:tcW w:w="960" w:type="dxa"/>
            <w:tcBorders>
              <w:top w:val="single" w:sz="4" w:space="0" w:color="auto"/>
              <w:bottom w:val="single" w:sz="4" w:space="0" w:color="auto"/>
            </w:tcBorders>
            <w:noWrap/>
            <w:hideMark/>
          </w:tcPr>
          <w:p w14:paraId="5BC6B350"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EIA Procedure</w:t>
            </w:r>
          </w:p>
        </w:tc>
        <w:tc>
          <w:tcPr>
            <w:tcW w:w="960" w:type="dxa"/>
            <w:tcBorders>
              <w:top w:val="single" w:sz="4" w:space="0" w:color="auto"/>
              <w:bottom w:val="single" w:sz="4" w:space="0" w:color="auto"/>
            </w:tcBorders>
            <w:noWrap/>
            <w:hideMark/>
          </w:tcPr>
          <w:p w14:paraId="70D9E864"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EIA Decision Making</w:t>
            </w:r>
          </w:p>
        </w:tc>
        <w:tc>
          <w:tcPr>
            <w:tcW w:w="960" w:type="dxa"/>
            <w:tcBorders>
              <w:top w:val="single" w:sz="4" w:space="0" w:color="auto"/>
              <w:bottom w:val="single" w:sz="4" w:space="0" w:color="auto"/>
            </w:tcBorders>
            <w:noWrap/>
            <w:hideMark/>
          </w:tcPr>
          <w:p w14:paraId="72B5267B"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EIA Support</w:t>
            </w:r>
          </w:p>
        </w:tc>
      </w:tr>
      <w:tr w:rsidR="001744D9" w:rsidRPr="00E45869" w14:paraId="36D8A2F9" w14:textId="77777777" w:rsidTr="001A3ABE">
        <w:trPr>
          <w:trHeight w:val="300"/>
        </w:trPr>
        <w:tc>
          <w:tcPr>
            <w:tcW w:w="1141" w:type="dxa"/>
            <w:tcBorders>
              <w:top w:val="single" w:sz="4" w:space="0" w:color="auto"/>
            </w:tcBorders>
            <w:noWrap/>
            <w:hideMark/>
          </w:tcPr>
          <w:p w14:paraId="46F1A551"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Estonia</w:t>
            </w:r>
          </w:p>
        </w:tc>
        <w:tc>
          <w:tcPr>
            <w:tcW w:w="984" w:type="dxa"/>
            <w:tcBorders>
              <w:top w:val="single" w:sz="4" w:space="0" w:color="auto"/>
            </w:tcBorders>
            <w:noWrap/>
            <w:hideMark/>
          </w:tcPr>
          <w:p w14:paraId="3F5FE499"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1</w:t>
            </w:r>
          </w:p>
        </w:tc>
        <w:tc>
          <w:tcPr>
            <w:tcW w:w="1363" w:type="dxa"/>
            <w:tcBorders>
              <w:top w:val="single" w:sz="4" w:space="0" w:color="auto"/>
            </w:tcBorders>
            <w:noWrap/>
            <w:hideMark/>
          </w:tcPr>
          <w:p w14:paraId="5CD1A90E"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10</w:t>
            </w:r>
          </w:p>
        </w:tc>
        <w:tc>
          <w:tcPr>
            <w:tcW w:w="960" w:type="dxa"/>
            <w:tcBorders>
              <w:top w:val="single" w:sz="4" w:space="0" w:color="auto"/>
            </w:tcBorders>
            <w:noWrap/>
            <w:hideMark/>
          </w:tcPr>
          <w:p w14:paraId="724F785E"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4</w:t>
            </w:r>
          </w:p>
        </w:tc>
        <w:tc>
          <w:tcPr>
            <w:tcW w:w="960" w:type="dxa"/>
            <w:tcBorders>
              <w:top w:val="single" w:sz="4" w:space="0" w:color="auto"/>
            </w:tcBorders>
            <w:noWrap/>
            <w:hideMark/>
          </w:tcPr>
          <w:p w14:paraId="6DC998C5"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26</w:t>
            </w:r>
          </w:p>
        </w:tc>
        <w:tc>
          <w:tcPr>
            <w:tcW w:w="960" w:type="dxa"/>
            <w:tcBorders>
              <w:top w:val="single" w:sz="4" w:space="0" w:color="auto"/>
            </w:tcBorders>
            <w:noWrap/>
            <w:hideMark/>
          </w:tcPr>
          <w:p w14:paraId="69F6A9B0"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6</w:t>
            </w:r>
          </w:p>
        </w:tc>
      </w:tr>
      <w:tr w:rsidR="001744D9" w:rsidRPr="00E45869" w14:paraId="60A2706C" w14:textId="77777777" w:rsidTr="001A3ABE">
        <w:trPr>
          <w:trHeight w:val="300"/>
        </w:trPr>
        <w:tc>
          <w:tcPr>
            <w:tcW w:w="1141" w:type="dxa"/>
            <w:noWrap/>
            <w:hideMark/>
          </w:tcPr>
          <w:p w14:paraId="2FF102B9"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Hungary</w:t>
            </w:r>
          </w:p>
        </w:tc>
        <w:tc>
          <w:tcPr>
            <w:tcW w:w="984" w:type="dxa"/>
            <w:noWrap/>
            <w:hideMark/>
          </w:tcPr>
          <w:p w14:paraId="4C024BFF"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1</w:t>
            </w:r>
          </w:p>
        </w:tc>
        <w:tc>
          <w:tcPr>
            <w:tcW w:w="1363" w:type="dxa"/>
            <w:noWrap/>
            <w:hideMark/>
          </w:tcPr>
          <w:p w14:paraId="0F2A58D8"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9</w:t>
            </w:r>
          </w:p>
        </w:tc>
        <w:tc>
          <w:tcPr>
            <w:tcW w:w="960" w:type="dxa"/>
            <w:noWrap/>
            <w:hideMark/>
          </w:tcPr>
          <w:p w14:paraId="669F1CD3"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23</w:t>
            </w:r>
          </w:p>
        </w:tc>
        <w:tc>
          <w:tcPr>
            <w:tcW w:w="960" w:type="dxa"/>
            <w:noWrap/>
            <w:hideMark/>
          </w:tcPr>
          <w:p w14:paraId="0121BA00"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3</w:t>
            </w:r>
          </w:p>
        </w:tc>
        <w:tc>
          <w:tcPr>
            <w:tcW w:w="960" w:type="dxa"/>
            <w:noWrap/>
            <w:hideMark/>
          </w:tcPr>
          <w:p w14:paraId="05E94255"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11</w:t>
            </w:r>
          </w:p>
        </w:tc>
      </w:tr>
      <w:tr w:rsidR="001744D9" w:rsidRPr="00E45869" w14:paraId="326D731F" w14:textId="77777777" w:rsidTr="001A3ABE">
        <w:trPr>
          <w:trHeight w:val="300"/>
        </w:trPr>
        <w:tc>
          <w:tcPr>
            <w:tcW w:w="1141" w:type="dxa"/>
            <w:noWrap/>
            <w:hideMark/>
          </w:tcPr>
          <w:p w14:paraId="52BFD7C0"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Lithuania</w:t>
            </w:r>
          </w:p>
        </w:tc>
        <w:tc>
          <w:tcPr>
            <w:tcW w:w="984" w:type="dxa"/>
            <w:noWrap/>
            <w:hideMark/>
          </w:tcPr>
          <w:p w14:paraId="24C4CCA6"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1</w:t>
            </w:r>
          </w:p>
        </w:tc>
        <w:tc>
          <w:tcPr>
            <w:tcW w:w="1363" w:type="dxa"/>
            <w:noWrap/>
            <w:hideMark/>
          </w:tcPr>
          <w:p w14:paraId="2CEBC55C"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5</w:t>
            </w:r>
          </w:p>
        </w:tc>
        <w:tc>
          <w:tcPr>
            <w:tcW w:w="960" w:type="dxa"/>
            <w:noWrap/>
            <w:hideMark/>
          </w:tcPr>
          <w:p w14:paraId="6BFF3814"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16</w:t>
            </w:r>
          </w:p>
        </w:tc>
        <w:tc>
          <w:tcPr>
            <w:tcW w:w="960" w:type="dxa"/>
            <w:noWrap/>
            <w:hideMark/>
          </w:tcPr>
          <w:p w14:paraId="3917596B"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3</w:t>
            </w:r>
          </w:p>
        </w:tc>
        <w:tc>
          <w:tcPr>
            <w:tcW w:w="960" w:type="dxa"/>
            <w:noWrap/>
            <w:hideMark/>
          </w:tcPr>
          <w:p w14:paraId="4FCE24FA"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1</w:t>
            </w:r>
          </w:p>
        </w:tc>
      </w:tr>
      <w:tr w:rsidR="001744D9" w:rsidRPr="00E45869" w14:paraId="3B4AF46E" w14:textId="77777777" w:rsidTr="001A3ABE">
        <w:trPr>
          <w:trHeight w:val="300"/>
        </w:trPr>
        <w:tc>
          <w:tcPr>
            <w:tcW w:w="1141" w:type="dxa"/>
            <w:noWrap/>
            <w:hideMark/>
          </w:tcPr>
          <w:p w14:paraId="2BE6401C"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Moldova</w:t>
            </w:r>
          </w:p>
        </w:tc>
        <w:tc>
          <w:tcPr>
            <w:tcW w:w="984" w:type="dxa"/>
            <w:noWrap/>
            <w:hideMark/>
          </w:tcPr>
          <w:p w14:paraId="3B362F77"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4</w:t>
            </w:r>
          </w:p>
        </w:tc>
        <w:tc>
          <w:tcPr>
            <w:tcW w:w="1363" w:type="dxa"/>
            <w:noWrap/>
            <w:hideMark/>
          </w:tcPr>
          <w:p w14:paraId="28C7B209"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4</w:t>
            </w:r>
          </w:p>
        </w:tc>
        <w:tc>
          <w:tcPr>
            <w:tcW w:w="960" w:type="dxa"/>
            <w:noWrap/>
            <w:hideMark/>
          </w:tcPr>
          <w:p w14:paraId="1005D9E4"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2</w:t>
            </w:r>
          </w:p>
        </w:tc>
        <w:tc>
          <w:tcPr>
            <w:tcW w:w="960" w:type="dxa"/>
            <w:noWrap/>
            <w:hideMark/>
          </w:tcPr>
          <w:p w14:paraId="4B84B268"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3</w:t>
            </w:r>
          </w:p>
        </w:tc>
        <w:tc>
          <w:tcPr>
            <w:tcW w:w="960" w:type="dxa"/>
            <w:noWrap/>
            <w:hideMark/>
          </w:tcPr>
          <w:p w14:paraId="3CBD0A8F"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31</w:t>
            </w:r>
          </w:p>
        </w:tc>
      </w:tr>
      <w:tr w:rsidR="001744D9" w:rsidRPr="00E45869" w14:paraId="3A5F145B" w14:textId="77777777" w:rsidTr="001A3ABE">
        <w:trPr>
          <w:trHeight w:val="300"/>
        </w:trPr>
        <w:tc>
          <w:tcPr>
            <w:tcW w:w="1141" w:type="dxa"/>
            <w:noWrap/>
            <w:hideMark/>
          </w:tcPr>
          <w:p w14:paraId="458FE9B1"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Czech</w:t>
            </w:r>
          </w:p>
        </w:tc>
        <w:tc>
          <w:tcPr>
            <w:tcW w:w="984" w:type="dxa"/>
            <w:noWrap/>
            <w:hideMark/>
          </w:tcPr>
          <w:p w14:paraId="3D04FAF3"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5</w:t>
            </w:r>
          </w:p>
        </w:tc>
        <w:tc>
          <w:tcPr>
            <w:tcW w:w="1363" w:type="dxa"/>
            <w:noWrap/>
            <w:hideMark/>
          </w:tcPr>
          <w:p w14:paraId="031C1958"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14</w:t>
            </w:r>
          </w:p>
        </w:tc>
        <w:tc>
          <w:tcPr>
            <w:tcW w:w="960" w:type="dxa"/>
            <w:noWrap/>
            <w:hideMark/>
          </w:tcPr>
          <w:p w14:paraId="6804E902"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8</w:t>
            </w:r>
          </w:p>
        </w:tc>
        <w:tc>
          <w:tcPr>
            <w:tcW w:w="960" w:type="dxa"/>
            <w:noWrap/>
            <w:hideMark/>
          </w:tcPr>
          <w:p w14:paraId="1F6BD9BB"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24</w:t>
            </w:r>
          </w:p>
        </w:tc>
        <w:tc>
          <w:tcPr>
            <w:tcW w:w="960" w:type="dxa"/>
            <w:noWrap/>
            <w:hideMark/>
          </w:tcPr>
          <w:p w14:paraId="078CA9E9"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9</w:t>
            </w:r>
          </w:p>
        </w:tc>
      </w:tr>
      <w:tr w:rsidR="001744D9" w:rsidRPr="00E45869" w14:paraId="72E833A1" w14:textId="77777777" w:rsidTr="001A3ABE">
        <w:trPr>
          <w:trHeight w:val="300"/>
        </w:trPr>
        <w:tc>
          <w:tcPr>
            <w:tcW w:w="1141" w:type="dxa"/>
            <w:noWrap/>
            <w:hideMark/>
          </w:tcPr>
          <w:p w14:paraId="6C9CB030"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Slovenia</w:t>
            </w:r>
          </w:p>
        </w:tc>
        <w:tc>
          <w:tcPr>
            <w:tcW w:w="984" w:type="dxa"/>
            <w:noWrap/>
            <w:hideMark/>
          </w:tcPr>
          <w:p w14:paraId="52200611"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6</w:t>
            </w:r>
          </w:p>
        </w:tc>
        <w:tc>
          <w:tcPr>
            <w:tcW w:w="1363" w:type="dxa"/>
            <w:noWrap/>
            <w:hideMark/>
          </w:tcPr>
          <w:p w14:paraId="319591EB"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6</w:t>
            </w:r>
          </w:p>
        </w:tc>
        <w:tc>
          <w:tcPr>
            <w:tcW w:w="960" w:type="dxa"/>
            <w:noWrap/>
            <w:hideMark/>
          </w:tcPr>
          <w:p w14:paraId="520BB2BF"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14</w:t>
            </w:r>
          </w:p>
        </w:tc>
        <w:tc>
          <w:tcPr>
            <w:tcW w:w="960" w:type="dxa"/>
            <w:noWrap/>
            <w:hideMark/>
          </w:tcPr>
          <w:p w14:paraId="25D52314"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2</w:t>
            </w:r>
          </w:p>
        </w:tc>
        <w:tc>
          <w:tcPr>
            <w:tcW w:w="960" w:type="dxa"/>
            <w:noWrap/>
            <w:hideMark/>
          </w:tcPr>
          <w:p w14:paraId="7CAF79FF"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15</w:t>
            </w:r>
          </w:p>
        </w:tc>
      </w:tr>
      <w:tr w:rsidR="001744D9" w:rsidRPr="00E45869" w14:paraId="7722CBFE" w14:textId="77777777" w:rsidTr="001A3ABE">
        <w:trPr>
          <w:trHeight w:val="300"/>
        </w:trPr>
        <w:tc>
          <w:tcPr>
            <w:tcW w:w="1141" w:type="dxa"/>
            <w:noWrap/>
            <w:hideMark/>
          </w:tcPr>
          <w:p w14:paraId="51119B67"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Latvia</w:t>
            </w:r>
          </w:p>
        </w:tc>
        <w:tc>
          <w:tcPr>
            <w:tcW w:w="984" w:type="dxa"/>
            <w:noWrap/>
            <w:hideMark/>
          </w:tcPr>
          <w:p w14:paraId="2B839842"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7</w:t>
            </w:r>
          </w:p>
        </w:tc>
        <w:tc>
          <w:tcPr>
            <w:tcW w:w="1363" w:type="dxa"/>
            <w:noWrap/>
            <w:hideMark/>
          </w:tcPr>
          <w:p w14:paraId="7274EDA5"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16</w:t>
            </w:r>
          </w:p>
        </w:tc>
        <w:tc>
          <w:tcPr>
            <w:tcW w:w="960" w:type="dxa"/>
            <w:noWrap/>
            <w:hideMark/>
          </w:tcPr>
          <w:p w14:paraId="0ACDD2B3"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1</w:t>
            </w:r>
          </w:p>
        </w:tc>
        <w:tc>
          <w:tcPr>
            <w:tcW w:w="960" w:type="dxa"/>
            <w:noWrap/>
            <w:hideMark/>
          </w:tcPr>
          <w:p w14:paraId="1518C4F8"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3</w:t>
            </w:r>
          </w:p>
        </w:tc>
        <w:tc>
          <w:tcPr>
            <w:tcW w:w="960" w:type="dxa"/>
            <w:noWrap/>
            <w:hideMark/>
          </w:tcPr>
          <w:p w14:paraId="72490A73"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13</w:t>
            </w:r>
          </w:p>
        </w:tc>
      </w:tr>
      <w:tr w:rsidR="001744D9" w:rsidRPr="00E45869" w14:paraId="65DF0745" w14:textId="77777777" w:rsidTr="001A3ABE">
        <w:trPr>
          <w:trHeight w:val="300"/>
        </w:trPr>
        <w:tc>
          <w:tcPr>
            <w:tcW w:w="1141" w:type="dxa"/>
            <w:noWrap/>
            <w:hideMark/>
          </w:tcPr>
          <w:p w14:paraId="0CF8D6F9"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China</w:t>
            </w:r>
          </w:p>
        </w:tc>
        <w:tc>
          <w:tcPr>
            <w:tcW w:w="984" w:type="dxa"/>
            <w:noWrap/>
            <w:hideMark/>
          </w:tcPr>
          <w:p w14:paraId="415BC022"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8</w:t>
            </w:r>
          </w:p>
        </w:tc>
        <w:tc>
          <w:tcPr>
            <w:tcW w:w="1363" w:type="dxa"/>
            <w:noWrap/>
            <w:hideMark/>
          </w:tcPr>
          <w:p w14:paraId="77E6C299"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6</w:t>
            </w:r>
          </w:p>
        </w:tc>
        <w:tc>
          <w:tcPr>
            <w:tcW w:w="960" w:type="dxa"/>
            <w:noWrap/>
            <w:hideMark/>
          </w:tcPr>
          <w:p w14:paraId="6AC45726"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3</w:t>
            </w:r>
          </w:p>
        </w:tc>
        <w:tc>
          <w:tcPr>
            <w:tcW w:w="960" w:type="dxa"/>
            <w:noWrap/>
            <w:hideMark/>
          </w:tcPr>
          <w:p w14:paraId="0950387B"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10</w:t>
            </w:r>
          </w:p>
        </w:tc>
        <w:tc>
          <w:tcPr>
            <w:tcW w:w="960" w:type="dxa"/>
            <w:noWrap/>
            <w:hideMark/>
          </w:tcPr>
          <w:p w14:paraId="65937AE8"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6</w:t>
            </w:r>
          </w:p>
        </w:tc>
      </w:tr>
      <w:tr w:rsidR="001744D9" w:rsidRPr="00E45869" w14:paraId="21C20A10" w14:textId="77777777" w:rsidTr="001A3ABE">
        <w:trPr>
          <w:trHeight w:val="300"/>
        </w:trPr>
        <w:tc>
          <w:tcPr>
            <w:tcW w:w="1141" w:type="dxa"/>
            <w:noWrap/>
            <w:hideMark/>
          </w:tcPr>
          <w:p w14:paraId="3826DEF9"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Singapore</w:t>
            </w:r>
          </w:p>
        </w:tc>
        <w:tc>
          <w:tcPr>
            <w:tcW w:w="984" w:type="dxa"/>
            <w:noWrap/>
            <w:hideMark/>
          </w:tcPr>
          <w:p w14:paraId="4644C86E"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9</w:t>
            </w:r>
          </w:p>
        </w:tc>
        <w:tc>
          <w:tcPr>
            <w:tcW w:w="1363" w:type="dxa"/>
            <w:noWrap/>
            <w:hideMark/>
          </w:tcPr>
          <w:p w14:paraId="57C9F2DC"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18</w:t>
            </w:r>
          </w:p>
        </w:tc>
        <w:tc>
          <w:tcPr>
            <w:tcW w:w="960" w:type="dxa"/>
            <w:noWrap/>
            <w:hideMark/>
          </w:tcPr>
          <w:p w14:paraId="7976C606"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27</w:t>
            </w:r>
          </w:p>
        </w:tc>
        <w:tc>
          <w:tcPr>
            <w:tcW w:w="960" w:type="dxa"/>
            <w:noWrap/>
            <w:hideMark/>
          </w:tcPr>
          <w:p w14:paraId="5C97C7CB"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10</w:t>
            </w:r>
          </w:p>
        </w:tc>
        <w:tc>
          <w:tcPr>
            <w:tcW w:w="960" w:type="dxa"/>
            <w:noWrap/>
            <w:hideMark/>
          </w:tcPr>
          <w:p w14:paraId="45D89B13"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4</w:t>
            </w:r>
          </w:p>
        </w:tc>
      </w:tr>
      <w:tr w:rsidR="001744D9" w:rsidRPr="00E45869" w14:paraId="562FEE75" w14:textId="77777777" w:rsidTr="001A3ABE">
        <w:trPr>
          <w:trHeight w:val="300"/>
        </w:trPr>
        <w:tc>
          <w:tcPr>
            <w:tcW w:w="1141" w:type="dxa"/>
            <w:noWrap/>
            <w:hideMark/>
          </w:tcPr>
          <w:p w14:paraId="2C08B957"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Croatia</w:t>
            </w:r>
          </w:p>
        </w:tc>
        <w:tc>
          <w:tcPr>
            <w:tcW w:w="984" w:type="dxa"/>
            <w:noWrap/>
            <w:hideMark/>
          </w:tcPr>
          <w:p w14:paraId="65BB1AEA"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10</w:t>
            </w:r>
          </w:p>
        </w:tc>
        <w:tc>
          <w:tcPr>
            <w:tcW w:w="1363" w:type="dxa"/>
            <w:noWrap/>
            <w:hideMark/>
          </w:tcPr>
          <w:p w14:paraId="56047AD1"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21</w:t>
            </w:r>
          </w:p>
        </w:tc>
        <w:tc>
          <w:tcPr>
            <w:tcW w:w="960" w:type="dxa"/>
            <w:noWrap/>
            <w:hideMark/>
          </w:tcPr>
          <w:p w14:paraId="04E88EC7"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10</w:t>
            </w:r>
          </w:p>
        </w:tc>
        <w:tc>
          <w:tcPr>
            <w:tcW w:w="960" w:type="dxa"/>
            <w:noWrap/>
            <w:hideMark/>
          </w:tcPr>
          <w:p w14:paraId="68BA1C84"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10</w:t>
            </w:r>
          </w:p>
        </w:tc>
        <w:tc>
          <w:tcPr>
            <w:tcW w:w="960" w:type="dxa"/>
            <w:noWrap/>
            <w:hideMark/>
          </w:tcPr>
          <w:p w14:paraId="46E4E4F2"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14</w:t>
            </w:r>
          </w:p>
        </w:tc>
      </w:tr>
      <w:tr w:rsidR="001744D9" w:rsidRPr="00E45869" w14:paraId="1A47D8A0" w14:textId="77777777" w:rsidTr="001A3ABE">
        <w:trPr>
          <w:trHeight w:val="300"/>
        </w:trPr>
        <w:tc>
          <w:tcPr>
            <w:tcW w:w="1141" w:type="dxa"/>
            <w:noWrap/>
            <w:hideMark/>
          </w:tcPr>
          <w:p w14:paraId="07DBD07B"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Poland</w:t>
            </w:r>
          </w:p>
        </w:tc>
        <w:tc>
          <w:tcPr>
            <w:tcW w:w="984" w:type="dxa"/>
            <w:noWrap/>
            <w:hideMark/>
          </w:tcPr>
          <w:p w14:paraId="16D9A739"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11</w:t>
            </w:r>
          </w:p>
        </w:tc>
        <w:tc>
          <w:tcPr>
            <w:tcW w:w="1363" w:type="dxa"/>
            <w:noWrap/>
            <w:hideMark/>
          </w:tcPr>
          <w:p w14:paraId="36F0F373"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60</w:t>
            </w:r>
          </w:p>
        </w:tc>
        <w:tc>
          <w:tcPr>
            <w:tcW w:w="960" w:type="dxa"/>
            <w:noWrap/>
            <w:hideMark/>
          </w:tcPr>
          <w:p w14:paraId="54B85007"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29</w:t>
            </w:r>
          </w:p>
        </w:tc>
        <w:tc>
          <w:tcPr>
            <w:tcW w:w="960" w:type="dxa"/>
            <w:noWrap/>
            <w:hideMark/>
          </w:tcPr>
          <w:p w14:paraId="3DE300CC"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1</w:t>
            </w:r>
          </w:p>
        </w:tc>
        <w:tc>
          <w:tcPr>
            <w:tcW w:w="960" w:type="dxa"/>
            <w:noWrap/>
            <w:hideMark/>
          </w:tcPr>
          <w:p w14:paraId="48A26D4C"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50</w:t>
            </w:r>
          </w:p>
        </w:tc>
      </w:tr>
      <w:tr w:rsidR="001744D9" w:rsidRPr="00E45869" w14:paraId="5248D89C" w14:textId="77777777" w:rsidTr="001A3ABE">
        <w:trPr>
          <w:trHeight w:val="300"/>
        </w:trPr>
        <w:tc>
          <w:tcPr>
            <w:tcW w:w="1141" w:type="dxa"/>
            <w:noWrap/>
            <w:hideMark/>
          </w:tcPr>
          <w:p w14:paraId="514E27B3"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Israel</w:t>
            </w:r>
          </w:p>
        </w:tc>
        <w:tc>
          <w:tcPr>
            <w:tcW w:w="984" w:type="dxa"/>
            <w:noWrap/>
            <w:hideMark/>
          </w:tcPr>
          <w:p w14:paraId="3E55D2FF"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12</w:t>
            </w:r>
          </w:p>
        </w:tc>
        <w:tc>
          <w:tcPr>
            <w:tcW w:w="1363" w:type="dxa"/>
            <w:noWrap/>
            <w:hideMark/>
          </w:tcPr>
          <w:p w14:paraId="7D8C59B9"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17</w:t>
            </w:r>
          </w:p>
        </w:tc>
        <w:tc>
          <w:tcPr>
            <w:tcW w:w="960" w:type="dxa"/>
            <w:noWrap/>
            <w:hideMark/>
          </w:tcPr>
          <w:p w14:paraId="0C5B0D4A"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18</w:t>
            </w:r>
          </w:p>
        </w:tc>
        <w:tc>
          <w:tcPr>
            <w:tcW w:w="960" w:type="dxa"/>
            <w:noWrap/>
            <w:hideMark/>
          </w:tcPr>
          <w:p w14:paraId="1C1985C2"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3</w:t>
            </w:r>
          </w:p>
        </w:tc>
        <w:tc>
          <w:tcPr>
            <w:tcW w:w="960" w:type="dxa"/>
            <w:noWrap/>
            <w:hideMark/>
          </w:tcPr>
          <w:p w14:paraId="1A2D2DF5"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1</w:t>
            </w:r>
          </w:p>
        </w:tc>
      </w:tr>
      <w:tr w:rsidR="001744D9" w:rsidRPr="00E45869" w14:paraId="2DFFA7D0" w14:textId="77777777" w:rsidTr="001A3ABE">
        <w:trPr>
          <w:trHeight w:val="300"/>
        </w:trPr>
        <w:tc>
          <w:tcPr>
            <w:tcW w:w="1141" w:type="dxa"/>
            <w:noWrap/>
            <w:hideMark/>
          </w:tcPr>
          <w:p w14:paraId="4FAAB2E3"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Slovakia</w:t>
            </w:r>
          </w:p>
        </w:tc>
        <w:tc>
          <w:tcPr>
            <w:tcW w:w="984" w:type="dxa"/>
            <w:noWrap/>
            <w:hideMark/>
          </w:tcPr>
          <w:p w14:paraId="629D7C9D"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12</w:t>
            </w:r>
          </w:p>
        </w:tc>
        <w:tc>
          <w:tcPr>
            <w:tcW w:w="1363" w:type="dxa"/>
            <w:noWrap/>
            <w:hideMark/>
          </w:tcPr>
          <w:p w14:paraId="4EC27E2F"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12</w:t>
            </w:r>
          </w:p>
        </w:tc>
        <w:tc>
          <w:tcPr>
            <w:tcW w:w="960" w:type="dxa"/>
            <w:noWrap/>
            <w:hideMark/>
          </w:tcPr>
          <w:p w14:paraId="166FA12D"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14</w:t>
            </w:r>
          </w:p>
        </w:tc>
        <w:tc>
          <w:tcPr>
            <w:tcW w:w="960" w:type="dxa"/>
            <w:noWrap/>
            <w:hideMark/>
          </w:tcPr>
          <w:p w14:paraId="5386F57E"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39</w:t>
            </w:r>
          </w:p>
        </w:tc>
        <w:tc>
          <w:tcPr>
            <w:tcW w:w="960" w:type="dxa"/>
            <w:noWrap/>
            <w:hideMark/>
          </w:tcPr>
          <w:p w14:paraId="7B84BAD0"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19</w:t>
            </w:r>
          </w:p>
        </w:tc>
      </w:tr>
      <w:tr w:rsidR="001744D9" w:rsidRPr="00E45869" w14:paraId="61FF2086" w14:textId="77777777" w:rsidTr="001A3ABE">
        <w:trPr>
          <w:trHeight w:val="300"/>
        </w:trPr>
        <w:tc>
          <w:tcPr>
            <w:tcW w:w="1141" w:type="dxa"/>
            <w:noWrap/>
            <w:hideMark/>
          </w:tcPr>
          <w:p w14:paraId="43D59FEB"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UAE</w:t>
            </w:r>
          </w:p>
        </w:tc>
        <w:tc>
          <w:tcPr>
            <w:tcW w:w="984" w:type="dxa"/>
            <w:noWrap/>
            <w:hideMark/>
          </w:tcPr>
          <w:p w14:paraId="7564CD8A"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12</w:t>
            </w:r>
          </w:p>
        </w:tc>
        <w:tc>
          <w:tcPr>
            <w:tcW w:w="1363" w:type="dxa"/>
            <w:noWrap/>
            <w:hideMark/>
          </w:tcPr>
          <w:p w14:paraId="372E18CD"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51</w:t>
            </w:r>
          </w:p>
        </w:tc>
        <w:tc>
          <w:tcPr>
            <w:tcW w:w="960" w:type="dxa"/>
            <w:noWrap/>
            <w:hideMark/>
          </w:tcPr>
          <w:p w14:paraId="7E7A3913"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19</w:t>
            </w:r>
          </w:p>
        </w:tc>
        <w:tc>
          <w:tcPr>
            <w:tcW w:w="960" w:type="dxa"/>
            <w:noWrap/>
            <w:hideMark/>
          </w:tcPr>
          <w:p w14:paraId="31EC8E7B"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10</w:t>
            </w:r>
          </w:p>
        </w:tc>
        <w:tc>
          <w:tcPr>
            <w:tcW w:w="960" w:type="dxa"/>
            <w:noWrap/>
            <w:hideMark/>
          </w:tcPr>
          <w:p w14:paraId="5B22D2D5"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10</w:t>
            </w:r>
          </w:p>
        </w:tc>
      </w:tr>
      <w:tr w:rsidR="001744D9" w:rsidRPr="00E45869" w14:paraId="68B69E1B" w14:textId="77777777" w:rsidTr="001A3ABE">
        <w:trPr>
          <w:trHeight w:val="300"/>
        </w:trPr>
        <w:tc>
          <w:tcPr>
            <w:tcW w:w="1141" w:type="dxa"/>
            <w:noWrap/>
            <w:hideMark/>
          </w:tcPr>
          <w:p w14:paraId="138FAB25"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Cambodia</w:t>
            </w:r>
          </w:p>
        </w:tc>
        <w:tc>
          <w:tcPr>
            <w:tcW w:w="984" w:type="dxa"/>
            <w:noWrap/>
            <w:hideMark/>
          </w:tcPr>
          <w:p w14:paraId="09A56497"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15</w:t>
            </w:r>
          </w:p>
        </w:tc>
        <w:tc>
          <w:tcPr>
            <w:tcW w:w="1363" w:type="dxa"/>
            <w:noWrap/>
            <w:hideMark/>
          </w:tcPr>
          <w:p w14:paraId="2910A689"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50</w:t>
            </w:r>
          </w:p>
        </w:tc>
        <w:tc>
          <w:tcPr>
            <w:tcW w:w="960" w:type="dxa"/>
            <w:noWrap/>
            <w:hideMark/>
          </w:tcPr>
          <w:p w14:paraId="7ED199A7"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25</w:t>
            </w:r>
          </w:p>
        </w:tc>
        <w:tc>
          <w:tcPr>
            <w:tcW w:w="960" w:type="dxa"/>
            <w:noWrap/>
            <w:hideMark/>
          </w:tcPr>
          <w:p w14:paraId="4A008B3C"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40</w:t>
            </w:r>
          </w:p>
        </w:tc>
        <w:tc>
          <w:tcPr>
            <w:tcW w:w="960" w:type="dxa"/>
            <w:noWrap/>
            <w:hideMark/>
          </w:tcPr>
          <w:p w14:paraId="11EA6879"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44</w:t>
            </w:r>
          </w:p>
        </w:tc>
      </w:tr>
      <w:tr w:rsidR="001744D9" w:rsidRPr="00E45869" w14:paraId="6D8D6CD1" w14:textId="77777777" w:rsidTr="001A3ABE">
        <w:trPr>
          <w:trHeight w:val="300"/>
        </w:trPr>
        <w:tc>
          <w:tcPr>
            <w:tcW w:w="1141" w:type="dxa"/>
            <w:noWrap/>
            <w:hideMark/>
          </w:tcPr>
          <w:p w14:paraId="40DC5BD5"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Bhutan</w:t>
            </w:r>
          </w:p>
        </w:tc>
        <w:tc>
          <w:tcPr>
            <w:tcW w:w="984" w:type="dxa"/>
            <w:noWrap/>
            <w:hideMark/>
          </w:tcPr>
          <w:p w14:paraId="60BBD50A"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16</w:t>
            </w:r>
          </w:p>
        </w:tc>
        <w:tc>
          <w:tcPr>
            <w:tcW w:w="1363" w:type="dxa"/>
            <w:noWrap/>
            <w:hideMark/>
          </w:tcPr>
          <w:p w14:paraId="20E8D898"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22</w:t>
            </w:r>
          </w:p>
        </w:tc>
        <w:tc>
          <w:tcPr>
            <w:tcW w:w="960" w:type="dxa"/>
            <w:noWrap/>
            <w:hideMark/>
          </w:tcPr>
          <w:p w14:paraId="1FCA11A4"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12</w:t>
            </w:r>
          </w:p>
        </w:tc>
        <w:tc>
          <w:tcPr>
            <w:tcW w:w="960" w:type="dxa"/>
            <w:noWrap/>
            <w:hideMark/>
          </w:tcPr>
          <w:p w14:paraId="261392ED"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3</w:t>
            </w:r>
          </w:p>
        </w:tc>
        <w:tc>
          <w:tcPr>
            <w:tcW w:w="960" w:type="dxa"/>
            <w:noWrap/>
            <w:hideMark/>
          </w:tcPr>
          <w:p w14:paraId="57F85979"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37</w:t>
            </w:r>
          </w:p>
        </w:tc>
      </w:tr>
      <w:tr w:rsidR="001744D9" w:rsidRPr="00E45869" w14:paraId="2D5D6362" w14:textId="77777777" w:rsidTr="001A3ABE">
        <w:trPr>
          <w:trHeight w:val="300"/>
        </w:trPr>
        <w:tc>
          <w:tcPr>
            <w:tcW w:w="1141" w:type="dxa"/>
            <w:noWrap/>
            <w:hideMark/>
          </w:tcPr>
          <w:p w14:paraId="65948369"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Romania</w:t>
            </w:r>
          </w:p>
        </w:tc>
        <w:tc>
          <w:tcPr>
            <w:tcW w:w="984" w:type="dxa"/>
            <w:noWrap/>
            <w:hideMark/>
          </w:tcPr>
          <w:p w14:paraId="0D824C28"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17</w:t>
            </w:r>
          </w:p>
        </w:tc>
        <w:tc>
          <w:tcPr>
            <w:tcW w:w="1363" w:type="dxa"/>
            <w:noWrap/>
            <w:hideMark/>
          </w:tcPr>
          <w:p w14:paraId="5AB05B6B"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19</w:t>
            </w:r>
          </w:p>
        </w:tc>
        <w:tc>
          <w:tcPr>
            <w:tcW w:w="960" w:type="dxa"/>
            <w:noWrap/>
            <w:hideMark/>
          </w:tcPr>
          <w:p w14:paraId="3AAFFD40"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21</w:t>
            </w:r>
          </w:p>
        </w:tc>
        <w:tc>
          <w:tcPr>
            <w:tcW w:w="960" w:type="dxa"/>
            <w:noWrap/>
            <w:hideMark/>
          </w:tcPr>
          <w:p w14:paraId="0C9350E0"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10</w:t>
            </w:r>
          </w:p>
        </w:tc>
        <w:tc>
          <w:tcPr>
            <w:tcW w:w="960" w:type="dxa"/>
            <w:noWrap/>
            <w:hideMark/>
          </w:tcPr>
          <w:p w14:paraId="0A9265F0"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18</w:t>
            </w:r>
          </w:p>
        </w:tc>
      </w:tr>
      <w:tr w:rsidR="001744D9" w:rsidRPr="00E45869" w14:paraId="293647C9" w14:textId="77777777" w:rsidTr="001A3ABE">
        <w:trPr>
          <w:trHeight w:val="300"/>
        </w:trPr>
        <w:tc>
          <w:tcPr>
            <w:tcW w:w="1141" w:type="dxa"/>
            <w:noWrap/>
            <w:hideMark/>
          </w:tcPr>
          <w:p w14:paraId="72BA6D1B"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Russia</w:t>
            </w:r>
          </w:p>
        </w:tc>
        <w:tc>
          <w:tcPr>
            <w:tcW w:w="984" w:type="dxa"/>
            <w:noWrap/>
            <w:hideMark/>
          </w:tcPr>
          <w:p w14:paraId="74F8A216"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17</w:t>
            </w:r>
          </w:p>
        </w:tc>
        <w:tc>
          <w:tcPr>
            <w:tcW w:w="1363" w:type="dxa"/>
            <w:noWrap/>
            <w:hideMark/>
          </w:tcPr>
          <w:p w14:paraId="016F1ACF"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29</w:t>
            </w:r>
          </w:p>
        </w:tc>
        <w:tc>
          <w:tcPr>
            <w:tcW w:w="960" w:type="dxa"/>
            <w:noWrap/>
            <w:hideMark/>
          </w:tcPr>
          <w:p w14:paraId="1E643192"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21</w:t>
            </w:r>
          </w:p>
        </w:tc>
        <w:tc>
          <w:tcPr>
            <w:tcW w:w="960" w:type="dxa"/>
            <w:noWrap/>
            <w:hideMark/>
          </w:tcPr>
          <w:p w14:paraId="04CE74A0"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10</w:t>
            </w:r>
          </w:p>
        </w:tc>
        <w:tc>
          <w:tcPr>
            <w:tcW w:w="960" w:type="dxa"/>
            <w:noWrap/>
            <w:hideMark/>
          </w:tcPr>
          <w:p w14:paraId="7F5CE125"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21</w:t>
            </w:r>
          </w:p>
        </w:tc>
      </w:tr>
      <w:tr w:rsidR="001744D9" w:rsidRPr="00E45869" w14:paraId="3634DD0E" w14:textId="77777777" w:rsidTr="001A3ABE">
        <w:trPr>
          <w:trHeight w:val="300"/>
        </w:trPr>
        <w:tc>
          <w:tcPr>
            <w:tcW w:w="1141" w:type="dxa"/>
            <w:noWrap/>
            <w:hideMark/>
          </w:tcPr>
          <w:p w14:paraId="226CA524"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Bulgaria</w:t>
            </w:r>
          </w:p>
        </w:tc>
        <w:tc>
          <w:tcPr>
            <w:tcW w:w="984" w:type="dxa"/>
            <w:noWrap/>
            <w:hideMark/>
          </w:tcPr>
          <w:p w14:paraId="3D08159E"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19</w:t>
            </w:r>
          </w:p>
        </w:tc>
        <w:tc>
          <w:tcPr>
            <w:tcW w:w="1363" w:type="dxa"/>
            <w:noWrap/>
            <w:hideMark/>
          </w:tcPr>
          <w:p w14:paraId="7A32296F"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6</w:t>
            </w:r>
          </w:p>
        </w:tc>
        <w:tc>
          <w:tcPr>
            <w:tcW w:w="960" w:type="dxa"/>
            <w:noWrap/>
            <w:hideMark/>
          </w:tcPr>
          <w:p w14:paraId="716C7BC3"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5</w:t>
            </w:r>
          </w:p>
        </w:tc>
        <w:tc>
          <w:tcPr>
            <w:tcW w:w="960" w:type="dxa"/>
            <w:noWrap/>
            <w:hideMark/>
          </w:tcPr>
          <w:p w14:paraId="69D4CC2B"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10</w:t>
            </w:r>
          </w:p>
        </w:tc>
        <w:tc>
          <w:tcPr>
            <w:tcW w:w="960" w:type="dxa"/>
            <w:noWrap/>
            <w:hideMark/>
          </w:tcPr>
          <w:p w14:paraId="23A96FDB"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23</w:t>
            </w:r>
          </w:p>
        </w:tc>
      </w:tr>
      <w:tr w:rsidR="001744D9" w:rsidRPr="00E45869" w14:paraId="358AEEFE" w14:textId="77777777" w:rsidTr="001A3ABE">
        <w:trPr>
          <w:trHeight w:val="300"/>
        </w:trPr>
        <w:tc>
          <w:tcPr>
            <w:tcW w:w="1141" w:type="dxa"/>
            <w:noWrap/>
            <w:hideMark/>
          </w:tcPr>
          <w:p w14:paraId="25113A47"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Bahrain</w:t>
            </w:r>
          </w:p>
        </w:tc>
        <w:tc>
          <w:tcPr>
            <w:tcW w:w="984" w:type="dxa"/>
            <w:noWrap/>
            <w:hideMark/>
          </w:tcPr>
          <w:p w14:paraId="20F5879E"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20</w:t>
            </w:r>
          </w:p>
        </w:tc>
        <w:tc>
          <w:tcPr>
            <w:tcW w:w="1363" w:type="dxa"/>
            <w:noWrap/>
            <w:hideMark/>
          </w:tcPr>
          <w:p w14:paraId="0660795D"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44</w:t>
            </w:r>
          </w:p>
        </w:tc>
        <w:tc>
          <w:tcPr>
            <w:tcW w:w="960" w:type="dxa"/>
            <w:noWrap/>
            <w:hideMark/>
          </w:tcPr>
          <w:p w14:paraId="3E1CAAC5"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5</w:t>
            </w:r>
          </w:p>
        </w:tc>
        <w:tc>
          <w:tcPr>
            <w:tcW w:w="960" w:type="dxa"/>
            <w:noWrap/>
            <w:hideMark/>
          </w:tcPr>
          <w:p w14:paraId="6CD01411"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40</w:t>
            </w:r>
          </w:p>
        </w:tc>
        <w:tc>
          <w:tcPr>
            <w:tcW w:w="960" w:type="dxa"/>
            <w:noWrap/>
            <w:hideMark/>
          </w:tcPr>
          <w:p w14:paraId="059EBB7A"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5</w:t>
            </w:r>
          </w:p>
        </w:tc>
      </w:tr>
      <w:tr w:rsidR="001744D9" w:rsidRPr="00E45869" w14:paraId="1A3837D6" w14:textId="77777777" w:rsidTr="001A3ABE">
        <w:trPr>
          <w:trHeight w:val="300"/>
        </w:trPr>
        <w:tc>
          <w:tcPr>
            <w:tcW w:w="1141" w:type="dxa"/>
            <w:noWrap/>
            <w:hideMark/>
          </w:tcPr>
          <w:p w14:paraId="2DFF5E8A"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Kuwait</w:t>
            </w:r>
          </w:p>
        </w:tc>
        <w:tc>
          <w:tcPr>
            <w:tcW w:w="984" w:type="dxa"/>
            <w:noWrap/>
            <w:hideMark/>
          </w:tcPr>
          <w:p w14:paraId="38DAACEC"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20</w:t>
            </w:r>
          </w:p>
        </w:tc>
        <w:tc>
          <w:tcPr>
            <w:tcW w:w="1363" w:type="dxa"/>
            <w:noWrap/>
            <w:hideMark/>
          </w:tcPr>
          <w:p w14:paraId="3828BCF1"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11</w:t>
            </w:r>
          </w:p>
        </w:tc>
        <w:tc>
          <w:tcPr>
            <w:tcW w:w="960" w:type="dxa"/>
            <w:noWrap/>
            <w:hideMark/>
          </w:tcPr>
          <w:p w14:paraId="0DE52FE9"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43</w:t>
            </w:r>
          </w:p>
        </w:tc>
        <w:tc>
          <w:tcPr>
            <w:tcW w:w="960" w:type="dxa"/>
            <w:noWrap/>
            <w:hideMark/>
          </w:tcPr>
          <w:p w14:paraId="2C6BC6A0"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40</w:t>
            </w:r>
          </w:p>
        </w:tc>
        <w:tc>
          <w:tcPr>
            <w:tcW w:w="960" w:type="dxa"/>
            <w:noWrap/>
            <w:hideMark/>
          </w:tcPr>
          <w:p w14:paraId="3DAFBED1"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8</w:t>
            </w:r>
          </w:p>
        </w:tc>
      </w:tr>
      <w:tr w:rsidR="001744D9" w:rsidRPr="00E45869" w14:paraId="47ABF7C6" w14:textId="77777777" w:rsidTr="001A3ABE">
        <w:trPr>
          <w:trHeight w:val="300"/>
        </w:trPr>
        <w:tc>
          <w:tcPr>
            <w:tcW w:w="1141" w:type="dxa"/>
            <w:noWrap/>
            <w:hideMark/>
          </w:tcPr>
          <w:p w14:paraId="79C2D365"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lastRenderedPageBreak/>
              <w:t>Indonesia</w:t>
            </w:r>
          </w:p>
        </w:tc>
        <w:tc>
          <w:tcPr>
            <w:tcW w:w="984" w:type="dxa"/>
            <w:noWrap/>
            <w:hideMark/>
          </w:tcPr>
          <w:p w14:paraId="4234D4E9"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22</w:t>
            </w:r>
          </w:p>
        </w:tc>
        <w:tc>
          <w:tcPr>
            <w:tcW w:w="1363" w:type="dxa"/>
            <w:noWrap/>
            <w:hideMark/>
          </w:tcPr>
          <w:p w14:paraId="7FD8B500"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55</w:t>
            </w:r>
          </w:p>
        </w:tc>
        <w:tc>
          <w:tcPr>
            <w:tcW w:w="960" w:type="dxa"/>
            <w:noWrap/>
            <w:hideMark/>
          </w:tcPr>
          <w:p w14:paraId="37A4B058"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37</w:t>
            </w:r>
          </w:p>
        </w:tc>
        <w:tc>
          <w:tcPr>
            <w:tcW w:w="960" w:type="dxa"/>
            <w:noWrap/>
            <w:hideMark/>
          </w:tcPr>
          <w:p w14:paraId="440DF6D0"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40</w:t>
            </w:r>
          </w:p>
        </w:tc>
        <w:tc>
          <w:tcPr>
            <w:tcW w:w="960" w:type="dxa"/>
            <w:noWrap/>
            <w:hideMark/>
          </w:tcPr>
          <w:p w14:paraId="66C2510B"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36</w:t>
            </w:r>
          </w:p>
        </w:tc>
      </w:tr>
      <w:tr w:rsidR="001744D9" w:rsidRPr="00E45869" w14:paraId="491143BC" w14:textId="77777777" w:rsidTr="001A3ABE">
        <w:trPr>
          <w:trHeight w:val="300"/>
        </w:trPr>
        <w:tc>
          <w:tcPr>
            <w:tcW w:w="1141" w:type="dxa"/>
            <w:noWrap/>
            <w:hideMark/>
          </w:tcPr>
          <w:p w14:paraId="2B4D4C89"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Laos</w:t>
            </w:r>
          </w:p>
        </w:tc>
        <w:tc>
          <w:tcPr>
            <w:tcW w:w="984" w:type="dxa"/>
            <w:noWrap/>
            <w:hideMark/>
          </w:tcPr>
          <w:p w14:paraId="4F7DE2EF"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22</w:t>
            </w:r>
          </w:p>
        </w:tc>
        <w:tc>
          <w:tcPr>
            <w:tcW w:w="1363" w:type="dxa"/>
            <w:noWrap/>
            <w:hideMark/>
          </w:tcPr>
          <w:p w14:paraId="2B77C963"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39</w:t>
            </w:r>
          </w:p>
        </w:tc>
        <w:tc>
          <w:tcPr>
            <w:tcW w:w="960" w:type="dxa"/>
            <w:noWrap/>
            <w:hideMark/>
          </w:tcPr>
          <w:p w14:paraId="2D759749"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60</w:t>
            </w:r>
          </w:p>
        </w:tc>
        <w:tc>
          <w:tcPr>
            <w:tcW w:w="960" w:type="dxa"/>
            <w:noWrap/>
            <w:hideMark/>
          </w:tcPr>
          <w:p w14:paraId="13398777"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36</w:t>
            </w:r>
          </w:p>
        </w:tc>
        <w:tc>
          <w:tcPr>
            <w:tcW w:w="960" w:type="dxa"/>
            <w:noWrap/>
            <w:hideMark/>
          </w:tcPr>
          <w:p w14:paraId="210E9FB2"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50</w:t>
            </w:r>
          </w:p>
        </w:tc>
      </w:tr>
      <w:tr w:rsidR="001744D9" w:rsidRPr="00E45869" w14:paraId="03D300EA" w14:textId="77777777" w:rsidTr="001A3ABE">
        <w:trPr>
          <w:trHeight w:val="300"/>
        </w:trPr>
        <w:tc>
          <w:tcPr>
            <w:tcW w:w="1141" w:type="dxa"/>
            <w:noWrap/>
            <w:hideMark/>
          </w:tcPr>
          <w:p w14:paraId="3660557E"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Georgia</w:t>
            </w:r>
          </w:p>
        </w:tc>
        <w:tc>
          <w:tcPr>
            <w:tcW w:w="984" w:type="dxa"/>
            <w:noWrap/>
            <w:hideMark/>
          </w:tcPr>
          <w:p w14:paraId="28BCA694"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24</w:t>
            </w:r>
          </w:p>
        </w:tc>
        <w:tc>
          <w:tcPr>
            <w:tcW w:w="1363" w:type="dxa"/>
            <w:noWrap/>
            <w:hideMark/>
          </w:tcPr>
          <w:p w14:paraId="684F5381"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1</w:t>
            </w:r>
          </w:p>
        </w:tc>
        <w:tc>
          <w:tcPr>
            <w:tcW w:w="960" w:type="dxa"/>
            <w:noWrap/>
            <w:hideMark/>
          </w:tcPr>
          <w:p w14:paraId="4643709A"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8</w:t>
            </w:r>
          </w:p>
        </w:tc>
        <w:tc>
          <w:tcPr>
            <w:tcW w:w="960" w:type="dxa"/>
            <w:noWrap/>
            <w:hideMark/>
          </w:tcPr>
          <w:p w14:paraId="24439DA3"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24</w:t>
            </w:r>
          </w:p>
        </w:tc>
        <w:tc>
          <w:tcPr>
            <w:tcW w:w="960" w:type="dxa"/>
            <w:noWrap/>
            <w:hideMark/>
          </w:tcPr>
          <w:p w14:paraId="510339F3"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38</w:t>
            </w:r>
          </w:p>
        </w:tc>
      </w:tr>
      <w:tr w:rsidR="001744D9" w:rsidRPr="00E45869" w14:paraId="207D1EDF" w14:textId="77777777" w:rsidTr="001A3ABE">
        <w:trPr>
          <w:trHeight w:val="300"/>
        </w:trPr>
        <w:tc>
          <w:tcPr>
            <w:tcW w:w="1141" w:type="dxa"/>
            <w:noWrap/>
            <w:hideMark/>
          </w:tcPr>
          <w:p w14:paraId="50D6B81F"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Macedonia</w:t>
            </w:r>
          </w:p>
        </w:tc>
        <w:tc>
          <w:tcPr>
            <w:tcW w:w="984" w:type="dxa"/>
            <w:noWrap/>
            <w:hideMark/>
          </w:tcPr>
          <w:p w14:paraId="5862500E"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25</w:t>
            </w:r>
          </w:p>
        </w:tc>
        <w:tc>
          <w:tcPr>
            <w:tcW w:w="1363" w:type="dxa"/>
            <w:noWrap/>
            <w:hideMark/>
          </w:tcPr>
          <w:p w14:paraId="4EA61E46"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53</w:t>
            </w:r>
          </w:p>
        </w:tc>
        <w:tc>
          <w:tcPr>
            <w:tcW w:w="960" w:type="dxa"/>
            <w:noWrap/>
            <w:hideMark/>
          </w:tcPr>
          <w:p w14:paraId="55E44091"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34</w:t>
            </w:r>
          </w:p>
        </w:tc>
        <w:tc>
          <w:tcPr>
            <w:tcW w:w="960" w:type="dxa"/>
            <w:noWrap/>
            <w:hideMark/>
          </w:tcPr>
          <w:p w14:paraId="308DCC0D"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3</w:t>
            </w:r>
          </w:p>
        </w:tc>
        <w:tc>
          <w:tcPr>
            <w:tcW w:w="960" w:type="dxa"/>
            <w:noWrap/>
            <w:hideMark/>
          </w:tcPr>
          <w:p w14:paraId="4AD9CC3D"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50</w:t>
            </w:r>
          </w:p>
        </w:tc>
      </w:tr>
      <w:tr w:rsidR="001744D9" w:rsidRPr="00E45869" w14:paraId="180599CD" w14:textId="77777777" w:rsidTr="001A3ABE">
        <w:trPr>
          <w:trHeight w:val="300"/>
        </w:trPr>
        <w:tc>
          <w:tcPr>
            <w:tcW w:w="1141" w:type="dxa"/>
            <w:noWrap/>
            <w:hideMark/>
          </w:tcPr>
          <w:p w14:paraId="7B161B43"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Pakistan</w:t>
            </w:r>
          </w:p>
        </w:tc>
        <w:tc>
          <w:tcPr>
            <w:tcW w:w="984" w:type="dxa"/>
            <w:noWrap/>
            <w:hideMark/>
          </w:tcPr>
          <w:p w14:paraId="1A20D9C5"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26</w:t>
            </w:r>
          </w:p>
        </w:tc>
        <w:tc>
          <w:tcPr>
            <w:tcW w:w="1363" w:type="dxa"/>
            <w:noWrap/>
            <w:hideMark/>
          </w:tcPr>
          <w:p w14:paraId="794F1AED"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34</w:t>
            </w:r>
          </w:p>
        </w:tc>
        <w:tc>
          <w:tcPr>
            <w:tcW w:w="960" w:type="dxa"/>
            <w:noWrap/>
            <w:hideMark/>
          </w:tcPr>
          <w:p w14:paraId="6AC8F76C"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33</w:t>
            </w:r>
          </w:p>
        </w:tc>
        <w:tc>
          <w:tcPr>
            <w:tcW w:w="960" w:type="dxa"/>
            <w:noWrap/>
            <w:hideMark/>
          </w:tcPr>
          <w:p w14:paraId="3AC8D7DB"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26</w:t>
            </w:r>
          </w:p>
        </w:tc>
        <w:tc>
          <w:tcPr>
            <w:tcW w:w="960" w:type="dxa"/>
            <w:noWrap/>
            <w:hideMark/>
          </w:tcPr>
          <w:p w14:paraId="460DBC82"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25</w:t>
            </w:r>
          </w:p>
        </w:tc>
      </w:tr>
      <w:tr w:rsidR="001744D9" w:rsidRPr="00E45869" w14:paraId="6161E979" w14:textId="77777777" w:rsidTr="001A3ABE">
        <w:trPr>
          <w:trHeight w:val="300"/>
        </w:trPr>
        <w:tc>
          <w:tcPr>
            <w:tcW w:w="1141" w:type="dxa"/>
            <w:noWrap/>
            <w:hideMark/>
          </w:tcPr>
          <w:p w14:paraId="29EA0765"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Mongolia</w:t>
            </w:r>
          </w:p>
        </w:tc>
        <w:tc>
          <w:tcPr>
            <w:tcW w:w="984" w:type="dxa"/>
            <w:noWrap/>
            <w:hideMark/>
          </w:tcPr>
          <w:p w14:paraId="122A70D5"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27</w:t>
            </w:r>
          </w:p>
        </w:tc>
        <w:tc>
          <w:tcPr>
            <w:tcW w:w="1363" w:type="dxa"/>
            <w:noWrap/>
            <w:hideMark/>
          </w:tcPr>
          <w:p w14:paraId="01374545"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64</w:t>
            </w:r>
          </w:p>
        </w:tc>
        <w:tc>
          <w:tcPr>
            <w:tcW w:w="960" w:type="dxa"/>
            <w:noWrap/>
            <w:hideMark/>
          </w:tcPr>
          <w:p w14:paraId="406909C9"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60</w:t>
            </w:r>
          </w:p>
        </w:tc>
        <w:tc>
          <w:tcPr>
            <w:tcW w:w="960" w:type="dxa"/>
            <w:noWrap/>
            <w:hideMark/>
          </w:tcPr>
          <w:p w14:paraId="18A933D2"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40</w:t>
            </w:r>
          </w:p>
        </w:tc>
        <w:tc>
          <w:tcPr>
            <w:tcW w:w="960" w:type="dxa"/>
            <w:noWrap/>
            <w:hideMark/>
          </w:tcPr>
          <w:p w14:paraId="2E35CF64"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41</w:t>
            </w:r>
          </w:p>
        </w:tc>
      </w:tr>
      <w:tr w:rsidR="001744D9" w:rsidRPr="00E45869" w14:paraId="09687877" w14:textId="77777777" w:rsidTr="001A3ABE">
        <w:trPr>
          <w:trHeight w:val="300"/>
        </w:trPr>
        <w:tc>
          <w:tcPr>
            <w:tcW w:w="1141" w:type="dxa"/>
            <w:noWrap/>
            <w:hideMark/>
          </w:tcPr>
          <w:p w14:paraId="04469F00"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Oman</w:t>
            </w:r>
          </w:p>
        </w:tc>
        <w:tc>
          <w:tcPr>
            <w:tcW w:w="984" w:type="dxa"/>
            <w:noWrap/>
            <w:hideMark/>
          </w:tcPr>
          <w:p w14:paraId="244E86E3"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28</w:t>
            </w:r>
          </w:p>
        </w:tc>
        <w:tc>
          <w:tcPr>
            <w:tcW w:w="1363" w:type="dxa"/>
            <w:noWrap/>
            <w:hideMark/>
          </w:tcPr>
          <w:p w14:paraId="73997BAB"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23</w:t>
            </w:r>
          </w:p>
        </w:tc>
        <w:tc>
          <w:tcPr>
            <w:tcW w:w="960" w:type="dxa"/>
            <w:noWrap/>
            <w:hideMark/>
          </w:tcPr>
          <w:p w14:paraId="622A3AB7"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20</w:t>
            </w:r>
          </w:p>
        </w:tc>
        <w:tc>
          <w:tcPr>
            <w:tcW w:w="960" w:type="dxa"/>
            <w:noWrap/>
            <w:hideMark/>
          </w:tcPr>
          <w:p w14:paraId="091B7864"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26</w:t>
            </w:r>
          </w:p>
        </w:tc>
        <w:tc>
          <w:tcPr>
            <w:tcW w:w="960" w:type="dxa"/>
            <w:noWrap/>
            <w:hideMark/>
          </w:tcPr>
          <w:p w14:paraId="7DE65C1B"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20</w:t>
            </w:r>
          </w:p>
        </w:tc>
      </w:tr>
      <w:tr w:rsidR="001744D9" w:rsidRPr="00E45869" w14:paraId="167DC059" w14:textId="77777777" w:rsidTr="001A3ABE">
        <w:trPr>
          <w:trHeight w:val="300"/>
        </w:trPr>
        <w:tc>
          <w:tcPr>
            <w:tcW w:w="1141" w:type="dxa"/>
            <w:noWrap/>
            <w:hideMark/>
          </w:tcPr>
          <w:p w14:paraId="07E21C10"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Turkey</w:t>
            </w:r>
          </w:p>
        </w:tc>
        <w:tc>
          <w:tcPr>
            <w:tcW w:w="984" w:type="dxa"/>
            <w:noWrap/>
            <w:hideMark/>
          </w:tcPr>
          <w:p w14:paraId="085B5973"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28</w:t>
            </w:r>
          </w:p>
        </w:tc>
        <w:tc>
          <w:tcPr>
            <w:tcW w:w="1363" w:type="dxa"/>
            <w:noWrap/>
            <w:hideMark/>
          </w:tcPr>
          <w:p w14:paraId="338336C4"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27</w:t>
            </w:r>
          </w:p>
        </w:tc>
        <w:tc>
          <w:tcPr>
            <w:tcW w:w="960" w:type="dxa"/>
            <w:noWrap/>
            <w:hideMark/>
          </w:tcPr>
          <w:p w14:paraId="4BD8DA90"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44</w:t>
            </w:r>
          </w:p>
        </w:tc>
        <w:tc>
          <w:tcPr>
            <w:tcW w:w="960" w:type="dxa"/>
            <w:noWrap/>
            <w:hideMark/>
          </w:tcPr>
          <w:p w14:paraId="5945AC97"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40</w:t>
            </w:r>
          </w:p>
        </w:tc>
        <w:tc>
          <w:tcPr>
            <w:tcW w:w="960" w:type="dxa"/>
            <w:noWrap/>
            <w:hideMark/>
          </w:tcPr>
          <w:p w14:paraId="60FAF45F"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17</w:t>
            </w:r>
          </w:p>
        </w:tc>
      </w:tr>
      <w:tr w:rsidR="001744D9" w:rsidRPr="00E45869" w14:paraId="11491E02" w14:textId="77777777" w:rsidTr="001A3ABE">
        <w:trPr>
          <w:trHeight w:val="300"/>
        </w:trPr>
        <w:tc>
          <w:tcPr>
            <w:tcW w:w="1141" w:type="dxa"/>
            <w:noWrap/>
            <w:hideMark/>
          </w:tcPr>
          <w:p w14:paraId="7148D605"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Myanmar</w:t>
            </w:r>
          </w:p>
        </w:tc>
        <w:tc>
          <w:tcPr>
            <w:tcW w:w="984" w:type="dxa"/>
            <w:noWrap/>
            <w:hideMark/>
          </w:tcPr>
          <w:p w14:paraId="124766CB"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30</w:t>
            </w:r>
          </w:p>
        </w:tc>
        <w:tc>
          <w:tcPr>
            <w:tcW w:w="1363" w:type="dxa"/>
            <w:noWrap/>
            <w:hideMark/>
          </w:tcPr>
          <w:p w14:paraId="583F3FA7"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51</w:t>
            </w:r>
          </w:p>
        </w:tc>
        <w:tc>
          <w:tcPr>
            <w:tcW w:w="960" w:type="dxa"/>
            <w:noWrap/>
            <w:hideMark/>
          </w:tcPr>
          <w:p w14:paraId="0D79D591"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56</w:t>
            </w:r>
          </w:p>
        </w:tc>
        <w:tc>
          <w:tcPr>
            <w:tcW w:w="960" w:type="dxa"/>
            <w:noWrap/>
            <w:hideMark/>
          </w:tcPr>
          <w:p w14:paraId="1602E4BC"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40</w:t>
            </w:r>
          </w:p>
        </w:tc>
        <w:tc>
          <w:tcPr>
            <w:tcW w:w="960" w:type="dxa"/>
            <w:noWrap/>
            <w:hideMark/>
          </w:tcPr>
          <w:p w14:paraId="080DB799"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50</w:t>
            </w:r>
          </w:p>
        </w:tc>
      </w:tr>
      <w:tr w:rsidR="001744D9" w:rsidRPr="00E45869" w14:paraId="50F61587" w14:textId="77777777" w:rsidTr="001A3ABE">
        <w:trPr>
          <w:trHeight w:val="300"/>
        </w:trPr>
        <w:tc>
          <w:tcPr>
            <w:tcW w:w="1141" w:type="dxa"/>
            <w:noWrap/>
            <w:hideMark/>
          </w:tcPr>
          <w:p w14:paraId="3D10F9C2"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Thailand</w:t>
            </w:r>
          </w:p>
        </w:tc>
        <w:tc>
          <w:tcPr>
            <w:tcW w:w="984" w:type="dxa"/>
            <w:noWrap/>
            <w:hideMark/>
          </w:tcPr>
          <w:p w14:paraId="4F4A68CF"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31</w:t>
            </w:r>
          </w:p>
        </w:tc>
        <w:tc>
          <w:tcPr>
            <w:tcW w:w="1363" w:type="dxa"/>
            <w:noWrap/>
            <w:hideMark/>
          </w:tcPr>
          <w:p w14:paraId="74A3A52A"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38</w:t>
            </w:r>
          </w:p>
        </w:tc>
        <w:tc>
          <w:tcPr>
            <w:tcW w:w="960" w:type="dxa"/>
            <w:noWrap/>
            <w:hideMark/>
          </w:tcPr>
          <w:p w14:paraId="45041F8A"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41</w:t>
            </w:r>
          </w:p>
        </w:tc>
        <w:tc>
          <w:tcPr>
            <w:tcW w:w="960" w:type="dxa"/>
            <w:noWrap/>
            <w:hideMark/>
          </w:tcPr>
          <w:p w14:paraId="4A3ABE89"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40</w:t>
            </w:r>
          </w:p>
        </w:tc>
        <w:tc>
          <w:tcPr>
            <w:tcW w:w="960" w:type="dxa"/>
            <w:noWrap/>
            <w:hideMark/>
          </w:tcPr>
          <w:p w14:paraId="4AAC5999"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50</w:t>
            </w:r>
          </w:p>
        </w:tc>
      </w:tr>
      <w:tr w:rsidR="001744D9" w:rsidRPr="00E45869" w14:paraId="678A1B3A" w14:textId="77777777" w:rsidTr="001A3ABE">
        <w:trPr>
          <w:trHeight w:val="300"/>
        </w:trPr>
        <w:tc>
          <w:tcPr>
            <w:tcW w:w="1141" w:type="dxa"/>
            <w:noWrap/>
            <w:hideMark/>
          </w:tcPr>
          <w:p w14:paraId="0BA4B8CF"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Egypt</w:t>
            </w:r>
          </w:p>
        </w:tc>
        <w:tc>
          <w:tcPr>
            <w:tcW w:w="984" w:type="dxa"/>
            <w:noWrap/>
            <w:hideMark/>
          </w:tcPr>
          <w:p w14:paraId="49528BBB"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32</w:t>
            </w:r>
          </w:p>
        </w:tc>
        <w:tc>
          <w:tcPr>
            <w:tcW w:w="1363" w:type="dxa"/>
            <w:noWrap/>
            <w:hideMark/>
          </w:tcPr>
          <w:p w14:paraId="7EC7570D"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62</w:t>
            </w:r>
          </w:p>
        </w:tc>
        <w:tc>
          <w:tcPr>
            <w:tcW w:w="960" w:type="dxa"/>
            <w:noWrap/>
            <w:hideMark/>
          </w:tcPr>
          <w:p w14:paraId="406390EC"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64</w:t>
            </w:r>
          </w:p>
        </w:tc>
        <w:tc>
          <w:tcPr>
            <w:tcW w:w="960" w:type="dxa"/>
            <w:noWrap/>
            <w:hideMark/>
          </w:tcPr>
          <w:p w14:paraId="46BB89AC"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10</w:t>
            </w:r>
          </w:p>
        </w:tc>
        <w:tc>
          <w:tcPr>
            <w:tcW w:w="960" w:type="dxa"/>
            <w:noWrap/>
            <w:hideMark/>
          </w:tcPr>
          <w:p w14:paraId="239D6075"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43</w:t>
            </w:r>
          </w:p>
        </w:tc>
      </w:tr>
      <w:tr w:rsidR="001744D9" w:rsidRPr="00E45869" w14:paraId="27137687" w14:textId="77777777" w:rsidTr="001A3ABE">
        <w:trPr>
          <w:trHeight w:val="300"/>
        </w:trPr>
        <w:tc>
          <w:tcPr>
            <w:tcW w:w="1141" w:type="dxa"/>
            <w:noWrap/>
            <w:hideMark/>
          </w:tcPr>
          <w:p w14:paraId="38437F26"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Malaysia</w:t>
            </w:r>
          </w:p>
        </w:tc>
        <w:tc>
          <w:tcPr>
            <w:tcW w:w="984" w:type="dxa"/>
            <w:noWrap/>
            <w:hideMark/>
          </w:tcPr>
          <w:p w14:paraId="1071B10B"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32</w:t>
            </w:r>
          </w:p>
        </w:tc>
        <w:tc>
          <w:tcPr>
            <w:tcW w:w="1363" w:type="dxa"/>
            <w:noWrap/>
            <w:hideMark/>
          </w:tcPr>
          <w:p w14:paraId="74A1BD79"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58</w:t>
            </w:r>
          </w:p>
        </w:tc>
        <w:tc>
          <w:tcPr>
            <w:tcW w:w="960" w:type="dxa"/>
            <w:noWrap/>
            <w:hideMark/>
          </w:tcPr>
          <w:p w14:paraId="7BEEB9EC"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36</w:t>
            </w:r>
          </w:p>
        </w:tc>
        <w:tc>
          <w:tcPr>
            <w:tcW w:w="960" w:type="dxa"/>
            <w:noWrap/>
            <w:hideMark/>
          </w:tcPr>
          <w:p w14:paraId="105F9364"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36</w:t>
            </w:r>
          </w:p>
        </w:tc>
        <w:tc>
          <w:tcPr>
            <w:tcW w:w="960" w:type="dxa"/>
            <w:noWrap/>
            <w:hideMark/>
          </w:tcPr>
          <w:p w14:paraId="3DA61229"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22</w:t>
            </w:r>
          </w:p>
        </w:tc>
      </w:tr>
      <w:tr w:rsidR="001744D9" w:rsidRPr="00E45869" w14:paraId="532794B7" w14:textId="77777777" w:rsidTr="001A3ABE">
        <w:trPr>
          <w:trHeight w:val="300"/>
        </w:trPr>
        <w:tc>
          <w:tcPr>
            <w:tcW w:w="1141" w:type="dxa"/>
            <w:noWrap/>
            <w:hideMark/>
          </w:tcPr>
          <w:p w14:paraId="30B6E565"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Qatar</w:t>
            </w:r>
          </w:p>
        </w:tc>
        <w:tc>
          <w:tcPr>
            <w:tcW w:w="984" w:type="dxa"/>
            <w:noWrap/>
            <w:hideMark/>
          </w:tcPr>
          <w:p w14:paraId="738B310D"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32</w:t>
            </w:r>
          </w:p>
        </w:tc>
        <w:tc>
          <w:tcPr>
            <w:tcW w:w="1363" w:type="dxa"/>
            <w:noWrap/>
            <w:hideMark/>
          </w:tcPr>
          <w:p w14:paraId="3DE5A600"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2</w:t>
            </w:r>
          </w:p>
        </w:tc>
        <w:tc>
          <w:tcPr>
            <w:tcW w:w="960" w:type="dxa"/>
            <w:noWrap/>
            <w:hideMark/>
          </w:tcPr>
          <w:p w14:paraId="2E1E2598"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11</w:t>
            </w:r>
          </w:p>
        </w:tc>
        <w:tc>
          <w:tcPr>
            <w:tcW w:w="960" w:type="dxa"/>
            <w:noWrap/>
            <w:hideMark/>
          </w:tcPr>
          <w:p w14:paraId="5594F8A8"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26</w:t>
            </w:r>
          </w:p>
        </w:tc>
        <w:tc>
          <w:tcPr>
            <w:tcW w:w="960" w:type="dxa"/>
            <w:noWrap/>
            <w:hideMark/>
          </w:tcPr>
          <w:p w14:paraId="4F1426F6"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25</w:t>
            </w:r>
          </w:p>
        </w:tc>
      </w:tr>
      <w:tr w:rsidR="001744D9" w:rsidRPr="00E45869" w14:paraId="277928B5" w14:textId="77777777" w:rsidTr="001A3ABE">
        <w:trPr>
          <w:trHeight w:val="300"/>
        </w:trPr>
        <w:tc>
          <w:tcPr>
            <w:tcW w:w="1141" w:type="dxa"/>
            <w:noWrap/>
            <w:hideMark/>
          </w:tcPr>
          <w:p w14:paraId="30811928"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Saudi Arabia</w:t>
            </w:r>
          </w:p>
        </w:tc>
        <w:tc>
          <w:tcPr>
            <w:tcW w:w="984" w:type="dxa"/>
            <w:noWrap/>
            <w:hideMark/>
          </w:tcPr>
          <w:p w14:paraId="63AEE3DA"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32</w:t>
            </w:r>
          </w:p>
        </w:tc>
        <w:tc>
          <w:tcPr>
            <w:tcW w:w="1363" w:type="dxa"/>
            <w:noWrap/>
            <w:hideMark/>
          </w:tcPr>
          <w:p w14:paraId="4768179C"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49</w:t>
            </w:r>
          </w:p>
        </w:tc>
        <w:tc>
          <w:tcPr>
            <w:tcW w:w="960" w:type="dxa"/>
            <w:noWrap/>
            <w:hideMark/>
          </w:tcPr>
          <w:p w14:paraId="7F5E8759"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24</w:t>
            </w:r>
          </w:p>
        </w:tc>
        <w:tc>
          <w:tcPr>
            <w:tcW w:w="960" w:type="dxa"/>
            <w:noWrap/>
            <w:hideMark/>
          </w:tcPr>
          <w:p w14:paraId="687B4CB4"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40</w:t>
            </w:r>
          </w:p>
        </w:tc>
        <w:tc>
          <w:tcPr>
            <w:tcW w:w="960" w:type="dxa"/>
            <w:noWrap/>
            <w:hideMark/>
          </w:tcPr>
          <w:p w14:paraId="5D3A7A78"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12</w:t>
            </w:r>
          </w:p>
        </w:tc>
      </w:tr>
      <w:tr w:rsidR="001744D9" w:rsidRPr="00E45869" w14:paraId="01D7D4F2" w14:textId="77777777" w:rsidTr="001A3ABE">
        <w:trPr>
          <w:trHeight w:val="300"/>
        </w:trPr>
        <w:tc>
          <w:tcPr>
            <w:tcW w:w="1141" w:type="dxa"/>
            <w:noWrap/>
            <w:hideMark/>
          </w:tcPr>
          <w:p w14:paraId="6E1B7CCC"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Belarus</w:t>
            </w:r>
          </w:p>
        </w:tc>
        <w:tc>
          <w:tcPr>
            <w:tcW w:w="984" w:type="dxa"/>
            <w:noWrap/>
            <w:hideMark/>
          </w:tcPr>
          <w:p w14:paraId="2F8F7E2B"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36</w:t>
            </w:r>
          </w:p>
        </w:tc>
        <w:tc>
          <w:tcPr>
            <w:tcW w:w="1363" w:type="dxa"/>
            <w:noWrap/>
            <w:hideMark/>
          </w:tcPr>
          <w:p w14:paraId="2EE80C5E"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44</w:t>
            </w:r>
          </w:p>
        </w:tc>
        <w:tc>
          <w:tcPr>
            <w:tcW w:w="960" w:type="dxa"/>
            <w:noWrap/>
            <w:hideMark/>
          </w:tcPr>
          <w:p w14:paraId="172F3656"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5</w:t>
            </w:r>
          </w:p>
        </w:tc>
        <w:tc>
          <w:tcPr>
            <w:tcW w:w="960" w:type="dxa"/>
            <w:noWrap/>
            <w:hideMark/>
          </w:tcPr>
          <w:p w14:paraId="09443FF6"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40</w:t>
            </w:r>
          </w:p>
        </w:tc>
        <w:tc>
          <w:tcPr>
            <w:tcW w:w="960" w:type="dxa"/>
            <w:noWrap/>
            <w:hideMark/>
          </w:tcPr>
          <w:p w14:paraId="1A56751F"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27</w:t>
            </w:r>
          </w:p>
        </w:tc>
      </w:tr>
      <w:tr w:rsidR="001744D9" w:rsidRPr="00E45869" w14:paraId="7106A439" w14:textId="77777777" w:rsidTr="001A3ABE">
        <w:trPr>
          <w:trHeight w:val="300"/>
        </w:trPr>
        <w:tc>
          <w:tcPr>
            <w:tcW w:w="1141" w:type="dxa"/>
            <w:noWrap/>
            <w:hideMark/>
          </w:tcPr>
          <w:p w14:paraId="5011019C"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Nepal</w:t>
            </w:r>
          </w:p>
        </w:tc>
        <w:tc>
          <w:tcPr>
            <w:tcW w:w="984" w:type="dxa"/>
            <w:noWrap/>
            <w:hideMark/>
          </w:tcPr>
          <w:p w14:paraId="37779245"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37</w:t>
            </w:r>
          </w:p>
        </w:tc>
        <w:tc>
          <w:tcPr>
            <w:tcW w:w="1363" w:type="dxa"/>
            <w:noWrap/>
            <w:hideMark/>
          </w:tcPr>
          <w:p w14:paraId="01332E52"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23</w:t>
            </w:r>
          </w:p>
        </w:tc>
        <w:tc>
          <w:tcPr>
            <w:tcW w:w="960" w:type="dxa"/>
            <w:noWrap/>
            <w:hideMark/>
          </w:tcPr>
          <w:p w14:paraId="2384BDAF"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56</w:t>
            </w:r>
          </w:p>
        </w:tc>
        <w:tc>
          <w:tcPr>
            <w:tcW w:w="960" w:type="dxa"/>
            <w:noWrap/>
            <w:hideMark/>
          </w:tcPr>
          <w:p w14:paraId="366D9767"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26</w:t>
            </w:r>
          </w:p>
        </w:tc>
        <w:tc>
          <w:tcPr>
            <w:tcW w:w="960" w:type="dxa"/>
            <w:noWrap/>
            <w:hideMark/>
          </w:tcPr>
          <w:p w14:paraId="25560B92"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48</w:t>
            </w:r>
          </w:p>
        </w:tc>
      </w:tr>
      <w:tr w:rsidR="001744D9" w:rsidRPr="00E45869" w14:paraId="380DE7FE" w14:textId="77777777" w:rsidTr="001A3ABE">
        <w:trPr>
          <w:trHeight w:val="300"/>
        </w:trPr>
        <w:tc>
          <w:tcPr>
            <w:tcW w:w="1141" w:type="dxa"/>
            <w:noWrap/>
            <w:hideMark/>
          </w:tcPr>
          <w:p w14:paraId="26D703CA"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Sri Lanka</w:t>
            </w:r>
          </w:p>
        </w:tc>
        <w:tc>
          <w:tcPr>
            <w:tcW w:w="984" w:type="dxa"/>
            <w:noWrap/>
            <w:hideMark/>
          </w:tcPr>
          <w:p w14:paraId="21B91136"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37</w:t>
            </w:r>
          </w:p>
        </w:tc>
        <w:tc>
          <w:tcPr>
            <w:tcW w:w="1363" w:type="dxa"/>
            <w:noWrap/>
            <w:hideMark/>
          </w:tcPr>
          <w:p w14:paraId="53D5FA44"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15</w:t>
            </w:r>
          </w:p>
        </w:tc>
        <w:tc>
          <w:tcPr>
            <w:tcW w:w="960" w:type="dxa"/>
            <w:noWrap/>
            <w:hideMark/>
          </w:tcPr>
          <w:p w14:paraId="52EEDEA4"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42</w:t>
            </w:r>
          </w:p>
        </w:tc>
        <w:tc>
          <w:tcPr>
            <w:tcW w:w="960" w:type="dxa"/>
            <w:noWrap/>
            <w:hideMark/>
          </w:tcPr>
          <w:p w14:paraId="30E00E8C"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40</w:t>
            </w:r>
          </w:p>
        </w:tc>
        <w:tc>
          <w:tcPr>
            <w:tcW w:w="960" w:type="dxa"/>
            <w:noWrap/>
            <w:hideMark/>
          </w:tcPr>
          <w:p w14:paraId="1E9AE9F4"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30</w:t>
            </w:r>
          </w:p>
        </w:tc>
      </w:tr>
      <w:tr w:rsidR="001744D9" w:rsidRPr="00E45869" w14:paraId="35196D05" w14:textId="77777777" w:rsidTr="001A3ABE">
        <w:trPr>
          <w:trHeight w:val="300"/>
        </w:trPr>
        <w:tc>
          <w:tcPr>
            <w:tcW w:w="1141" w:type="dxa"/>
            <w:noWrap/>
            <w:hideMark/>
          </w:tcPr>
          <w:p w14:paraId="0889D784"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Palestine</w:t>
            </w:r>
          </w:p>
        </w:tc>
        <w:tc>
          <w:tcPr>
            <w:tcW w:w="984" w:type="dxa"/>
            <w:noWrap/>
            <w:hideMark/>
          </w:tcPr>
          <w:p w14:paraId="2B1D8712"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39</w:t>
            </w:r>
          </w:p>
        </w:tc>
        <w:tc>
          <w:tcPr>
            <w:tcW w:w="1363" w:type="dxa"/>
            <w:noWrap/>
            <w:hideMark/>
          </w:tcPr>
          <w:p w14:paraId="26D38625"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64</w:t>
            </w:r>
          </w:p>
        </w:tc>
        <w:tc>
          <w:tcPr>
            <w:tcW w:w="960" w:type="dxa"/>
            <w:noWrap/>
            <w:hideMark/>
          </w:tcPr>
          <w:p w14:paraId="1BCE13A8"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63</w:t>
            </w:r>
          </w:p>
        </w:tc>
        <w:tc>
          <w:tcPr>
            <w:tcW w:w="960" w:type="dxa"/>
            <w:noWrap/>
            <w:hideMark/>
          </w:tcPr>
          <w:p w14:paraId="4BD4E22E"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40</w:t>
            </w:r>
          </w:p>
        </w:tc>
        <w:tc>
          <w:tcPr>
            <w:tcW w:w="960" w:type="dxa"/>
            <w:noWrap/>
            <w:hideMark/>
          </w:tcPr>
          <w:p w14:paraId="40F5E9DC"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40</w:t>
            </w:r>
          </w:p>
        </w:tc>
      </w:tr>
      <w:tr w:rsidR="001744D9" w:rsidRPr="00E45869" w14:paraId="0F374867" w14:textId="77777777" w:rsidTr="001A3ABE">
        <w:trPr>
          <w:trHeight w:val="300"/>
        </w:trPr>
        <w:tc>
          <w:tcPr>
            <w:tcW w:w="1141" w:type="dxa"/>
            <w:noWrap/>
            <w:hideMark/>
          </w:tcPr>
          <w:p w14:paraId="2B783953"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Philippines</w:t>
            </w:r>
          </w:p>
        </w:tc>
        <w:tc>
          <w:tcPr>
            <w:tcW w:w="984" w:type="dxa"/>
            <w:noWrap/>
            <w:hideMark/>
          </w:tcPr>
          <w:p w14:paraId="3E3BFD32"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40</w:t>
            </w:r>
          </w:p>
        </w:tc>
        <w:tc>
          <w:tcPr>
            <w:tcW w:w="1363" w:type="dxa"/>
            <w:noWrap/>
            <w:hideMark/>
          </w:tcPr>
          <w:p w14:paraId="1E6D2B0D"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36</w:t>
            </w:r>
          </w:p>
        </w:tc>
        <w:tc>
          <w:tcPr>
            <w:tcW w:w="960" w:type="dxa"/>
            <w:noWrap/>
            <w:hideMark/>
          </w:tcPr>
          <w:p w14:paraId="5D195AED"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50</w:t>
            </w:r>
          </w:p>
        </w:tc>
        <w:tc>
          <w:tcPr>
            <w:tcW w:w="960" w:type="dxa"/>
            <w:noWrap/>
            <w:hideMark/>
          </w:tcPr>
          <w:p w14:paraId="30C221B2"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40</w:t>
            </w:r>
          </w:p>
        </w:tc>
        <w:tc>
          <w:tcPr>
            <w:tcW w:w="960" w:type="dxa"/>
            <w:noWrap/>
            <w:hideMark/>
          </w:tcPr>
          <w:p w14:paraId="22937D36"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41</w:t>
            </w:r>
          </w:p>
        </w:tc>
      </w:tr>
      <w:tr w:rsidR="001744D9" w:rsidRPr="00E45869" w14:paraId="7C22E988" w14:textId="77777777" w:rsidTr="001A3ABE">
        <w:trPr>
          <w:trHeight w:val="300"/>
        </w:trPr>
        <w:tc>
          <w:tcPr>
            <w:tcW w:w="1141" w:type="dxa"/>
            <w:noWrap/>
            <w:hideMark/>
          </w:tcPr>
          <w:p w14:paraId="56E14B58"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Vietnam</w:t>
            </w:r>
          </w:p>
        </w:tc>
        <w:tc>
          <w:tcPr>
            <w:tcW w:w="984" w:type="dxa"/>
            <w:noWrap/>
            <w:hideMark/>
          </w:tcPr>
          <w:p w14:paraId="1C144417"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41</w:t>
            </w:r>
          </w:p>
        </w:tc>
        <w:tc>
          <w:tcPr>
            <w:tcW w:w="1363" w:type="dxa"/>
            <w:noWrap/>
            <w:hideMark/>
          </w:tcPr>
          <w:p w14:paraId="5084E705"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58</w:t>
            </w:r>
          </w:p>
        </w:tc>
        <w:tc>
          <w:tcPr>
            <w:tcW w:w="960" w:type="dxa"/>
            <w:noWrap/>
            <w:hideMark/>
          </w:tcPr>
          <w:p w14:paraId="159F7B4B"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30</w:t>
            </w:r>
          </w:p>
        </w:tc>
        <w:tc>
          <w:tcPr>
            <w:tcW w:w="960" w:type="dxa"/>
            <w:noWrap/>
            <w:hideMark/>
          </w:tcPr>
          <w:p w14:paraId="2249A2DF"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34</w:t>
            </w:r>
          </w:p>
        </w:tc>
        <w:tc>
          <w:tcPr>
            <w:tcW w:w="960" w:type="dxa"/>
            <w:noWrap/>
            <w:hideMark/>
          </w:tcPr>
          <w:p w14:paraId="7DFA0872"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34</w:t>
            </w:r>
          </w:p>
        </w:tc>
      </w:tr>
      <w:tr w:rsidR="001744D9" w:rsidRPr="00E45869" w14:paraId="27BD5971" w14:textId="77777777" w:rsidTr="001A3ABE">
        <w:trPr>
          <w:trHeight w:val="300"/>
        </w:trPr>
        <w:tc>
          <w:tcPr>
            <w:tcW w:w="1141" w:type="dxa"/>
            <w:noWrap/>
            <w:hideMark/>
          </w:tcPr>
          <w:p w14:paraId="62660ACE"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Tajikistan</w:t>
            </w:r>
          </w:p>
        </w:tc>
        <w:tc>
          <w:tcPr>
            <w:tcW w:w="984" w:type="dxa"/>
            <w:noWrap/>
            <w:hideMark/>
          </w:tcPr>
          <w:p w14:paraId="7FB9592C"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42</w:t>
            </w:r>
          </w:p>
        </w:tc>
        <w:tc>
          <w:tcPr>
            <w:tcW w:w="1363" w:type="dxa"/>
            <w:noWrap/>
            <w:hideMark/>
          </w:tcPr>
          <w:p w14:paraId="049EF31C"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63</w:t>
            </w:r>
          </w:p>
        </w:tc>
        <w:tc>
          <w:tcPr>
            <w:tcW w:w="960" w:type="dxa"/>
            <w:noWrap/>
            <w:hideMark/>
          </w:tcPr>
          <w:p w14:paraId="60E1320A"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65</w:t>
            </w:r>
          </w:p>
        </w:tc>
        <w:tc>
          <w:tcPr>
            <w:tcW w:w="960" w:type="dxa"/>
            <w:noWrap/>
            <w:hideMark/>
          </w:tcPr>
          <w:p w14:paraId="3A49A4AA"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40</w:t>
            </w:r>
          </w:p>
        </w:tc>
        <w:tc>
          <w:tcPr>
            <w:tcW w:w="960" w:type="dxa"/>
            <w:noWrap/>
            <w:hideMark/>
          </w:tcPr>
          <w:p w14:paraId="363EF157"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50</w:t>
            </w:r>
          </w:p>
        </w:tc>
      </w:tr>
      <w:tr w:rsidR="001744D9" w:rsidRPr="00E45869" w14:paraId="0961355E" w14:textId="77777777" w:rsidTr="001A3ABE">
        <w:trPr>
          <w:trHeight w:val="300"/>
        </w:trPr>
        <w:tc>
          <w:tcPr>
            <w:tcW w:w="1141" w:type="dxa"/>
            <w:noWrap/>
            <w:hideMark/>
          </w:tcPr>
          <w:p w14:paraId="261D1ECA"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Maldives</w:t>
            </w:r>
          </w:p>
        </w:tc>
        <w:tc>
          <w:tcPr>
            <w:tcW w:w="984" w:type="dxa"/>
            <w:noWrap/>
            <w:hideMark/>
          </w:tcPr>
          <w:p w14:paraId="463303F3"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43</w:t>
            </w:r>
          </w:p>
        </w:tc>
        <w:tc>
          <w:tcPr>
            <w:tcW w:w="1363" w:type="dxa"/>
            <w:noWrap/>
            <w:hideMark/>
          </w:tcPr>
          <w:p w14:paraId="2E2B4F94"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57</w:t>
            </w:r>
          </w:p>
        </w:tc>
        <w:tc>
          <w:tcPr>
            <w:tcW w:w="960" w:type="dxa"/>
            <w:noWrap/>
            <w:hideMark/>
          </w:tcPr>
          <w:p w14:paraId="4E98B37C"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38</w:t>
            </w:r>
          </w:p>
        </w:tc>
        <w:tc>
          <w:tcPr>
            <w:tcW w:w="960" w:type="dxa"/>
            <w:noWrap/>
            <w:hideMark/>
          </w:tcPr>
          <w:p w14:paraId="532A8A44"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40</w:t>
            </w:r>
          </w:p>
        </w:tc>
        <w:tc>
          <w:tcPr>
            <w:tcW w:w="960" w:type="dxa"/>
            <w:noWrap/>
            <w:hideMark/>
          </w:tcPr>
          <w:p w14:paraId="220733F6"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16</w:t>
            </w:r>
          </w:p>
        </w:tc>
      </w:tr>
      <w:tr w:rsidR="001744D9" w:rsidRPr="00E45869" w14:paraId="2603C533" w14:textId="77777777" w:rsidTr="001A3ABE">
        <w:trPr>
          <w:trHeight w:val="300"/>
        </w:trPr>
        <w:tc>
          <w:tcPr>
            <w:tcW w:w="1141" w:type="dxa"/>
            <w:noWrap/>
            <w:hideMark/>
          </w:tcPr>
          <w:p w14:paraId="7149182F"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Brunei</w:t>
            </w:r>
          </w:p>
        </w:tc>
        <w:tc>
          <w:tcPr>
            <w:tcW w:w="984" w:type="dxa"/>
            <w:noWrap/>
            <w:hideMark/>
          </w:tcPr>
          <w:p w14:paraId="1C31B664"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44</w:t>
            </w:r>
          </w:p>
        </w:tc>
        <w:tc>
          <w:tcPr>
            <w:tcW w:w="1363" w:type="dxa"/>
            <w:noWrap/>
            <w:hideMark/>
          </w:tcPr>
          <w:p w14:paraId="3A2EE2C9"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3</w:t>
            </w:r>
          </w:p>
        </w:tc>
        <w:tc>
          <w:tcPr>
            <w:tcW w:w="960" w:type="dxa"/>
            <w:noWrap/>
            <w:hideMark/>
          </w:tcPr>
          <w:p w14:paraId="33BF054C"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47</w:t>
            </w:r>
          </w:p>
        </w:tc>
        <w:tc>
          <w:tcPr>
            <w:tcW w:w="960" w:type="dxa"/>
            <w:noWrap/>
            <w:hideMark/>
          </w:tcPr>
          <w:p w14:paraId="423B0B00"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26</w:t>
            </w:r>
          </w:p>
        </w:tc>
        <w:tc>
          <w:tcPr>
            <w:tcW w:w="960" w:type="dxa"/>
            <w:noWrap/>
            <w:hideMark/>
          </w:tcPr>
          <w:p w14:paraId="6E21E965"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3</w:t>
            </w:r>
          </w:p>
        </w:tc>
      </w:tr>
      <w:tr w:rsidR="001744D9" w:rsidRPr="00E45869" w14:paraId="191E2FA3" w14:textId="77777777" w:rsidTr="001A3ABE">
        <w:trPr>
          <w:trHeight w:val="300"/>
        </w:trPr>
        <w:tc>
          <w:tcPr>
            <w:tcW w:w="1141" w:type="dxa"/>
            <w:noWrap/>
            <w:hideMark/>
          </w:tcPr>
          <w:p w14:paraId="79B0F297"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Ukraine</w:t>
            </w:r>
          </w:p>
        </w:tc>
        <w:tc>
          <w:tcPr>
            <w:tcW w:w="984" w:type="dxa"/>
            <w:noWrap/>
            <w:hideMark/>
          </w:tcPr>
          <w:p w14:paraId="14578C7C"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45</w:t>
            </w:r>
          </w:p>
        </w:tc>
        <w:tc>
          <w:tcPr>
            <w:tcW w:w="1363" w:type="dxa"/>
            <w:noWrap/>
            <w:hideMark/>
          </w:tcPr>
          <w:p w14:paraId="7DB52DCF"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23</w:t>
            </w:r>
          </w:p>
        </w:tc>
        <w:tc>
          <w:tcPr>
            <w:tcW w:w="960" w:type="dxa"/>
            <w:noWrap/>
            <w:hideMark/>
          </w:tcPr>
          <w:p w14:paraId="2AAB6A51"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17</w:t>
            </w:r>
          </w:p>
        </w:tc>
        <w:tc>
          <w:tcPr>
            <w:tcW w:w="960" w:type="dxa"/>
            <w:noWrap/>
            <w:hideMark/>
          </w:tcPr>
          <w:p w14:paraId="0D1A72AE"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40</w:t>
            </w:r>
          </w:p>
        </w:tc>
        <w:tc>
          <w:tcPr>
            <w:tcW w:w="960" w:type="dxa"/>
            <w:noWrap/>
            <w:hideMark/>
          </w:tcPr>
          <w:p w14:paraId="4AAE3B1A"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39</w:t>
            </w:r>
          </w:p>
        </w:tc>
      </w:tr>
      <w:tr w:rsidR="001744D9" w:rsidRPr="00E45869" w14:paraId="564CA902" w14:textId="77777777" w:rsidTr="001A3ABE">
        <w:trPr>
          <w:trHeight w:val="300"/>
        </w:trPr>
        <w:tc>
          <w:tcPr>
            <w:tcW w:w="1141" w:type="dxa"/>
            <w:noWrap/>
            <w:hideMark/>
          </w:tcPr>
          <w:p w14:paraId="361635DD"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Azerbaijan</w:t>
            </w:r>
          </w:p>
        </w:tc>
        <w:tc>
          <w:tcPr>
            <w:tcW w:w="984" w:type="dxa"/>
            <w:noWrap/>
            <w:hideMark/>
          </w:tcPr>
          <w:p w14:paraId="0D1D3B3A"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46</w:t>
            </w:r>
          </w:p>
        </w:tc>
        <w:tc>
          <w:tcPr>
            <w:tcW w:w="1363" w:type="dxa"/>
            <w:noWrap/>
            <w:hideMark/>
          </w:tcPr>
          <w:p w14:paraId="3575CEAD"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48</w:t>
            </w:r>
          </w:p>
        </w:tc>
        <w:tc>
          <w:tcPr>
            <w:tcW w:w="960" w:type="dxa"/>
            <w:noWrap/>
            <w:hideMark/>
          </w:tcPr>
          <w:p w14:paraId="03869BF1"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53</w:t>
            </w:r>
          </w:p>
        </w:tc>
        <w:tc>
          <w:tcPr>
            <w:tcW w:w="960" w:type="dxa"/>
            <w:noWrap/>
            <w:hideMark/>
          </w:tcPr>
          <w:p w14:paraId="5E191EE7"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40</w:t>
            </w:r>
          </w:p>
        </w:tc>
        <w:tc>
          <w:tcPr>
            <w:tcW w:w="960" w:type="dxa"/>
            <w:noWrap/>
            <w:hideMark/>
          </w:tcPr>
          <w:p w14:paraId="04C36029"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33</w:t>
            </w:r>
          </w:p>
        </w:tc>
      </w:tr>
      <w:tr w:rsidR="001744D9" w:rsidRPr="00E45869" w14:paraId="661324F6" w14:textId="77777777" w:rsidTr="001A3ABE">
        <w:trPr>
          <w:trHeight w:val="300"/>
        </w:trPr>
        <w:tc>
          <w:tcPr>
            <w:tcW w:w="1141" w:type="dxa"/>
            <w:noWrap/>
            <w:hideMark/>
          </w:tcPr>
          <w:p w14:paraId="55FCA0B2"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Syria</w:t>
            </w:r>
          </w:p>
        </w:tc>
        <w:tc>
          <w:tcPr>
            <w:tcW w:w="984" w:type="dxa"/>
            <w:noWrap/>
            <w:hideMark/>
          </w:tcPr>
          <w:p w14:paraId="57ADA6E0"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47</w:t>
            </w:r>
          </w:p>
        </w:tc>
        <w:tc>
          <w:tcPr>
            <w:tcW w:w="1363" w:type="dxa"/>
            <w:noWrap/>
            <w:hideMark/>
          </w:tcPr>
          <w:p w14:paraId="3BE7D3E4"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12</w:t>
            </w:r>
          </w:p>
        </w:tc>
        <w:tc>
          <w:tcPr>
            <w:tcW w:w="960" w:type="dxa"/>
            <w:noWrap/>
            <w:hideMark/>
          </w:tcPr>
          <w:p w14:paraId="47B8969D"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54</w:t>
            </w:r>
          </w:p>
        </w:tc>
        <w:tc>
          <w:tcPr>
            <w:tcW w:w="960" w:type="dxa"/>
            <w:noWrap/>
            <w:hideMark/>
          </w:tcPr>
          <w:p w14:paraId="0F76D523"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10</w:t>
            </w:r>
          </w:p>
        </w:tc>
        <w:tc>
          <w:tcPr>
            <w:tcW w:w="960" w:type="dxa"/>
            <w:noWrap/>
            <w:hideMark/>
          </w:tcPr>
          <w:p w14:paraId="5CDB59DC"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47</w:t>
            </w:r>
          </w:p>
        </w:tc>
      </w:tr>
      <w:tr w:rsidR="001744D9" w:rsidRPr="00E45869" w14:paraId="73F14EAE" w14:textId="77777777" w:rsidTr="001A3ABE">
        <w:trPr>
          <w:trHeight w:val="300"/>
        </w:trPr>
        <w:tc>
          <w:tcPr>
            <w:tcW w:w="1141" w:type="dxa"/>
            <w:noWrap/>
            <w:hideMark/>
          </w:tcPr>
          <w:p w14:paraId="077DDB9F"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Albania</w:t>
            </w:r>
          </w:p>
        </w:tc>
        <w:tc>
          <w:tcPr>
            <w:tcW w:w="984" w:type="dxa"/>
            <w:noWrap/>
            <w:hideMark/>
          </w:tcPr>
          <w:p w14:paraId="025F059C"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48</w:t>
            </w:r>
          </w:p>
        </w:tc>
        <w:tc>
          <w:tcPr>
            <w:tcW w:w="1363" w:type="dxa"/>
            <w:noWrap/>
            <w:hideMark/>
          </w:tcPr>
          <w:p w14:paraId="1266D08C"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60</w:t>
            </w:r>
          </w:p>
        </w:tc>
        <w:tc>
          <w:tcPr>
            <w:tcW w:w="960" w:type="dxa"/>
            <w:noWrap/>
            <w:hideMark/>
          </w:tcPr>
          <w:p w14:paraId="0D5B380C"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46</w:t>
            </w:r>
          </w:p>
        </w:tc>
        <w:tc>
          <w:tcPr>
            <w:tcW w:w="960" w:type="dxa"/>
            <w:noWrap/>
            <w:hideMark/>
          </w:tcPr>
          <w:p w14:paraId="7F81DCC7"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40</w:t>
            </w:r>
          </w:p>
        </w:tc>
        <w:tc>
          <w:tcPr>
            <w:tcW w:w="960" w:type="dxa"/>
            <w:noWrap/>
            <w:hideMark/>
          </w:tcPr>
          <w:p w14:paraId="33FFB5E1"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32</w:t>
            </w:r>
          </w:p>
        </w:tc>
      </w:tr>
      <w:tr w:rsidR="001744D9" w:rsidRPr="00E45869" w14:paraId="131B6F40" w14:textId="77777777" w:rsidTr="001A3ABE">
        <w:trPr>
          <w:trHeight w:val="300"/>
        </w:trPr>
        <w:tc>
          <w:tcPr>
            <w:tcW w:w="1141" w:type="dxa"/>
            <w:noWrap/>
            <w:hideMark/>
          </w:tcPr>
          <w:p w14:paraId="0B64502A"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Yemen</w:t>
            </w:r>
          </w:p>
        </w:tc>
        <w:tc>
          <w:tcPr>
            <w:tcW w:w="984" w:type="dxa"/>
            <w:noWrap/>
            <w:hideMark/>
          </w:tcPr>
          <w:p w14:paraId="226424EA"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49</w:t>
            </w:r>
          </w:p>
        </w:tc>
        <w:tc>
          <w:tcPr>
            <w:tcW w:w="1363" w:type="dxa"/>
            <w:noWrap/>
            <w:hideMark/>
          </w:tcPr>
          <w:p w14:paraId="76E8EDAF"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46</w:t>
            </w:r>
          </w:p>
        </w:tc>
        <w:tc>
          <w:tcPr>
            <w:tcW w:w="960" w:type="dxa"/>
            <w:noWrap/>
            <w:hideMark/>
          </w:tcPr>
          <w:p w14:paraId="60F35A1E"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51</w:t>
            </w:r>
          </w:p>
        </w:tc>
        <w:tc>
          <w:tcPr>
            <w:tcW w:w="960" w:type="dxa"/>
            <w:noWrap/>
            <w:hideMark/>
          </w:tcPr>
          <w:p w14:paraId="72D5215D"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10</w:t>
            </w:r>
          </w:p>
        </w:tc>
        <w:tc>
          <w:tcPr>
            <w:tcW w:w="960" w:type="dxa"/>
            <w:noWrap/>
            <w:hideMark/>
          </w:tcPr>
          <w:p w14:paraId="756DDF46"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45</w:t>
            </w:r>
          </w:p>
        </w:tc>
      </w:tr>
      <w:tr w:rsidR="001744D9" w:rsidRPr="00E45869" w14:paraId="1FC3C2B1" w14:textId="77777777" w:rsidTr="001A3ABE">
        <w:trPr>
          <w:trHeight w:val="300"/>
        </w:trPr>
        <w:tc>
          <w:tcPr>
            <w:tcW w:w="1141" w:type="dxa"/>
            <w:noWrap/>
            <w:hideMark/>
          </w:tcPr>
          <w:p w14:paraId="1E87B69B"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Jordan</w:t>
            </w:r>
          </w:p>
        </w:tc>
        <w:tc>
          <w:tcPr>
            <w:tcW w:w="984" w:type="dxa"/>
            <w:noWrap/>
            <w:hideMark/>
          </w:tcPr>
          <w:p w14:paraId="57750F4E"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50</w:t>
            </w:r>
          </w:p>
        </w:tc>
        <w:tc>
          <w:tcPr>
            <w:tcW w:w="1363" w:type="dxa"/>
            <w:noWrap/>
            <w:hideMark/>
          </w:tcPr>
          <w:p w14:paraId="40D9099D"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39</w:t>
            </w:r>
          </w:p>
        </w:tc>
        <w:tc>
          <w:tcPr>
            <w:tcW w:w="960" w:type="dxa"/>
            <w:noWrap/>
            <w:hideMark/>
          </w:tcPr>
          <w:p w14:paraId="6152A38D"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49</w:t>
            </w:r>
          </w:p>
        </w:tc>
        <w:tc>
          <w:tcPr>
            <w:tcW w:w="960" w:type="dxa"/>
            <w:noWrap/>
            <w:hideMark/>
          </w:tcPr>
          <w:p w14:paraId="3A59380E"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10</w:t>
            </w:r>
          </w:p>
        </w:tc>
        <w:tc>
          <w:tcPr>
            <w:tcW w:w="960" w:type="dxa"/>
            <w:noWrap/>
            <w:hideMark/>
          </w:tcPr>
          <w:p w14:paraId="0BC85724"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50</w:t>
            </w:r>
          </w:p>
        </w:tc>
      </w:tr>
      <w:tr w:rsidR="001744D9" w:rsidRPr="00E45869" w14:paraId="573628F4" w14:textId="77777777" w:rsidTr="001A3ABE">
        <w:trPr>
          <w:trHeight w:val="300"/>
        </w:trPr>
        <w:tc>
          <w:tcPr>
            <w:tcW w:w="1141" w:type="dxa"/>
            <w:noWrap/>
            <w:hideMark/>
          </w:tcPr>
          <w:p w14:paraId="3410C623"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Bosnia</w:t>
            </w:r>
          </w:p>
        </w:tc>
        <w:tc>
          <w:tcPr>
            <w:tcW w:w="984" w:type="dxa"/>
            <w:noWrap/>
            <w:hideMark/>
          </w:tcPr>
          <w:p w14:paraId="028DEB49"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51</w:t>
            </w:r>
          </w:p>
        </w:tc>
        <w:tc>
          <w:tcPr>
            <w:tcW w:w="1363" w:type="dxa"/>
            <w:noWrap/>
            <w:hideMark/>
          </w:tcPr>
          <w:p w14:paraId="1987F656"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31</w:t>
            </w:r>
          </w:p>
        </w:tc>
        <w:tc>
          <w:tcPr>
            <w:tcW w:w="960" w:type="dxa"/>
            <w:noWrap/>
            <w:hideMark/>
          </w:tcPr>
          <w:p w14:paraId="1001F82C"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12</w:t>
            </w:r>
          </w:p>
        </w:tc>
        <w:tc>
          <w:tcPr>
            <w:tcW w:w="960" w:type="dxa"/>
            <w:noWrap/>
            <w:hideMark/>
          </w:tcPr>
          <w:p w14:paraId="369A5992"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40</w:t>
            </w:r>
          </w:p>
        </w:tc>
        <w:tc>
          <w:tcPr>
            <w:tcW w:w="960" w:type="dxa"/>
            <w:noWrap/>
            <w:hideMark/>
          </w:tcPr>
          <w:p w14:paraId="5A6B089C"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27</w:t>
            </w:r>
          </w:p>
        </w:tc>
      </w:tr>
      <w:tr w:rsidR="001744D9" w:rsidRPr="00E45869" w14:paraId="29CB868A" w14:textId="77777777" w:rsidTr="001A3ABE">
        <w:trPr>
          <w:trHeight w:val="300"/>
        </w:trPr>
        <w:tc>
          <w:tcPr>
            <w:tcW w:w="1141" w:type="dxa"/>
            <w:noWrap/>
            <w:hideMark/>
          </w:tcPr>
          <w:p w14:paraId="53CE0224"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Armenia</w:t>
            </w:r>
          </w:p>
        </w:tc>
        <w:tc>
          <w:tcPr>
            <w:tcW w:w="984" w:type="dxa"/>
            <w:noWrap/>
            <w:hideMark/>
          </w:tcPr>
          <w:p w14:paraId="2134EF54"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52</w:t>
            </w:r>
          </w:p>
        </w:tc>
        <w:tc>
          <w:tcPr>
            <w:tcW w:w="1363" w:type="dxa"/>
            <w:noWrap/>
            <w:hideMark/>
          </w:tcPr>
          <w:p w14:paraId="06CE319A"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32</w:t>
            </w:r>
          </w:p>
        </w:tc>
        <w:tc>
          <w:tcPr>
            <w:tcW w:w="960" w:type="dxa"/>
            <w:noWrap/>
            <w:hideMark/>
          </w:tcPr>
          <w:p w14:paraId="2F518A62"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39</w:t>
            </w:r>
          </w:p>
        </w:tc>
        <w:tc>
          <w:tcPr>
            <w:tcW w:w="960" w:type="dxa"/>
            <w:noWrap/>
            <w:hideMark/>
          </w:tcPr>
          <w:p w14:paraId="6636963C"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40</w:t>
            </w:r>
          </w:p>
        </w:tc>
        <w:tc>
          <w:tcPr>
            <w:tcW w:w="960" w:type="dxa"/>
            <w:noWrap/>
            <w:hideMark/>
          </w:tcPr>
          <w:p w14:paraId="572E6452"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35</w:t>
            </w:r>
          </w:p>
        </w:tc>
      </w:tr>
      <w:tr w:rsidR="001744D9" w:rsidRPr="00E45869" w14:paraId="07876898" w14:textId="77777777" w:rsidTr="001A3ABE">
        <w:trPr>
          <w:trHeight w:val="300"/>
        </w:trPr>
        <w:tc>
          <w:tcPr>
            <w:tcW w:w="1141" w:type="dxa"/>
            <w:noWrap/>
            <w:hideMark/>
          </w:tcPr>
          <w:p w14:paraId="7FF5336C"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Kazakhstan</w:t>
            </w:r>
          </w:p>
        </w:tc>
        <w:tc>
          <w:tcPr>
            <w:tcW w:w="984" w:type="dxa"/>
            <w:noWrap/>
            <w:hideMark/>
          </w:tcPr>
          <w:p w14:paraId="7CC2A786"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53</w:t>
            </w:r>
          </w:p>
        </w:tc>
        <w:tc>
          <w:tcPr>
            <w:tcW w:w="1363" w:type="dxa"/>
            <w:noWrap/>
            <w:hideMark/>
          </w:tcPr>
          <w:p w14:paraId="52A1B218"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39</w:t>
            </w:r>
          </w:p>
        </w:tc>
        <w:tc>
          <w:tcPr>
            <w:tcW w:w="960" w:type="dxa"/>
            <w:noWrap/>
            <w:hideMark/>
          </w:tcPr>
          <w:p w14:paraId="203A2AA6"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26</w:t>
            </w:r>
          </w:p>
        </w:tc>
        <w:tc>
          <w:tcPr>
            <w:tcW w:w="960" w:type="dxa"/>
            <w:noWrap/>
            <w:hideMark/>
          </w:tcPr>
          <w:p w14:paraId="7282D34E"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10</w:t>
            </w:r>
          </w:p>
        </w:tc>
        <w:tc>
          <w:tcPr>
            <w:tcW w:w="960" w:type="dxa"/>
            <w:noWrap/>
            <w:hideMark/>
          </w:tcPr>
          <w:p w14:paraId="1FF14F99"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50</w:t>
            </w:r>
          </w:p>
        </w:tc>
      </w:tr>
      <w:tr w:rsidR="001744D9" w:rsidRPr="00E45869" w14:paraId="06E29FF0" w14:textId="77777777" w:rsidTr="001A3ABE">
        <w:trPr>
          <w:trHeight w:val="300"/>
        </w:trPr>
        <w:tc>
          <w:tcPr>
            <w:tcW w:w="1141" w:type="dxa"/>
            <w:noWrap/>
            <w:hideMark/>
          </w:tcPr>
          <w:p w14:paraId="70C431AF"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Bangladesh</w:t>
            </w:r>
          </w:p>
        </w:tc>
        <w:tc>
          <w:tcPr>
            <w:tcW w:w="984" w:type="dxa"/>
            <w:noWrap/>
            <w:hideMark/>
          </w:tcPr>
          <w:p w14:paraId="31B2F5B2"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54</w:t>
            </w:r>
          </w:p>
        </w:tc>
        <w:tc>
          <w:tcPr>
            <w:tcW w:w="1363" w:type="dxa"/>
            <w:noWrap/>
            <w:hideMark/>
          </w:tcPr>
          <w:p w14:paraId="39886F87"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30</w:t>
            </w:r>
          </w:p>
        </w:tc>
        <w:tc>
          <w:tcPr>
            <w:tcW w:w="960" w:type="dxa"/>
            <w:noWrap/>
            <w:hideMark/>
          </w:tcPr>
          <w:p w14:paraId="422B5AEB"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39</w:t>
            </w:r>
          </w:p>
        </w:tc>
        <w:tc>
          <w:tcPr>
            <w:tcW w:w="960" w:type="dxa"/>
            <w:noWrap/>
            <w:hideMark/>
          </w:tcPr>
          <w:p w14:paraId="144BD126"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40</w:t>
            </w:r>
          </w:p>
        </w:tc>
        <w:tc>
          <w:tcPr>
            <w:tcW w:w="960" w:type="dxa"/>
            <w:noWrap/>
            <w:hideMark/>
          </w:tcPr>
          <w:p w14:paraId="3BA3683C"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50</w:t>
            </w:r>
          </w:p>
        </w:tc>
      </w:tr>
      <w:tr w:rsidR="001744D9" w:rsidRPr="00E45869" w14:paraId="72894677" w14:textId="77777777" w:rsidTr="001A3ABE">
        <w:trPr>
          <w:trHeight w:val="300"/>
        </w:trPr>
        <w:tc>
          <w:tcPr>
            <w:tcW w:w="1141" w:type="dxa"/>
            <w:noWrap/>
            <w:hideMark/>
          </w:tcPr>
          <w:p w14:paraId="3F1E815F"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Iran</w:t>
            </w:r>
          </w:p>
        </w:tc>
        <w:tc>
          <w:tcPr>
            <w:tcW w:w="984" w:type="dxa"/>
            <w:noWrap/>
            <w:hideMark/>
          </w:tcPr>
          <w:p w14:paraId="1055E26C"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54</w:t>
            </w:r>
          </w:p>
        </w:tc>
        <w:tc>
          <w:tcPr>
            <w:tcW w:w="1363" w:type="dxa"/>
            <w:noWrap/>
            <w:hideMark/>
          </w:tcPr>
          <w:p w14:paraId="49DBF298"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55</w:t>
            </w:r>
          </w:p>
        </w:tc>
        <w:tc>
          <w:tcPr>
            <w:tcW w:w="960" w:type="dxa"/>
            <w:noWrap/>
            <w:hideMark/>
          </w:tcPr>
          <w:p w14:paraId="15F69540"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48</w:t>
            </w:r>
          </w:p>
        </w:tc>
        <w:tc>
          <w:tcPr>
            <w:tcW w:w="960" w:type="dxa"/>
            <w:noWrap/>
            <w:hideMark/>
          </w:tcPr>
          <w:p w14:paraId="2FC87E89"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10</w:t>
            </w:r>
          </w:p>
        </w:tc>
        <w:tc>
          <w:tcPr>
            <w:tcW w:w="960" w:type="dxa"/>
            <w:noWrap/>
            <w:hideMark/>
          </w:tcPr>
          <w:p w14:paraId="39AB0FC8"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50</w:t>
            </w:r>
          </w:p>
        </w:tc>
      </w:tr>
      <w:tr w:rsidR="001744D9" w:rsidRPr="00E45869" w14:paraId="4A571CBB" w14:textId="77777777" w:rsidTr="001A3ABE">
        <w:trPr>
          <w:trHeight w:val="300"/>
        </w:trPr>
        <w:tc>
          <w:tcPr>
            <w:tcW w:w="1141" w:type="dxa"/>
            <w:noWrap/>
            <w:hideMark/>
          </w:tcPr>
          <w:p w14:paraId="17614921"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Iraq</w:t>
            </w:r>
          </w:p>
        </w:tc>
        <w:tc>
          <w:tcPr>
            <w:tcW w:w="984" w:type="dxa"/>
            <w:noWrap/>
            <w:hideMark/>
          </w:tcPr>
          <w:p w14:paraId="0A3F413F"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54</w:t>
            </w:r>
          </w:p>
        </w:tc>
        <w:tc>
          <w:tcPr>
            <w:tcW w:w="1363" w:type="dxa"/>
            <w:noWrap/>
            <w:hideMark/>
          </w:tcPr>
          <w:p w14:paraId="37B6C197"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39</w:t>
            </w:r>
          </w:p>
        </w:tc>
        <w:tc>
          <w:tcPr>
            <w:tcW w:w="960" w:type="dxa"/>
            <w:noWrap/>
            <w:hideMark/>
          </w:tcPr>
          <w:p w14:paraId="792D7E11"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31</w:t>
            </w:r>
          </w:p>
        </w:tc>
        <w:tc>
          <w:tcPr>
            <w:tcW w:w="960" w:type="dxa"/>
            <w:noWrap/>
            <w:hideMark/>
          </w:tcPr>
          <w:p w14:paraId="614A4590"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40</w:t>
            </w:r>
          </w:p>
        </w:tc>
        <w:tc>
          <w:tcPr>
            <w:tcW w:w="960" w:type="dxa"/>
            <w:noWrap/>
            <w:hideMark/>
          </w:tcPr>
          <w:p w14:paraId="795B9B06"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50</w:t>
            </w:r>
          </w:p>
        </w:tc>
      </w:tr>
      <w:tr w:rsidR="001744D9" w:rsidRPr="00E45869" w14:paraId="3E97F0ED" w14:textId="77777777" w:rsidTr="001A3ABE">
        <w:trPr>
          <w:trHeight w:val="300"/>
        </w:trPr>
        <w:tc>
          <w:tcPr>
            <w:tcW w:w="1141" w:type="dxa"/>
            <w:noWrap/>
            <w:hideMark/>
          </w:tcPr>
          <w:p w14:paraId="0AF60CFA"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India</w:t>
            </w:r>
          </w:p>
        </w:tc>
        <w:tc>
          <w:tcPr>
            <w:tcW w:w="984" w:type="dxa"/>
            <w:noWrap/>
            <w:hideMark/>
          </w:tcPr>
          <w:p w14:paraId="1C5C7A89"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57</w:t>
            </w:r>
          </w:p>
        </w:tc>
        <w:tc>
          <w:tcPr>
            <w:tcW w:w="1363" w:type="dxa"/>
            <w:noWrap/>
            <w:hideMark/>
          </w:tcPr>
          <w:p w14:paraId="22D59796"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33</w:t>
            </w:r>
          </w:p>
        </w:tc>
        <w:tc>
          <w:tcPr>
            <w:tcW w:w="960" w:type="dxa"/>
            <w:noWrap/>
            <w:hideMark/>
          </w:tcPr>
          <w:p w14:paraId="772529B5"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55</w:t>
            </w:r>
          </w:p>
        </w:tc>
        <w:tc>
          <w:tcPr>
            <w:tcW w:w="960" w:type="dxa"/>
            <w:noWrap/>
            <w:hideMark/>
          </w:tcPr>
          <w:p w14:paraId="67BE0B40"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26</w:t>
            </w:r>
          </w:p>
        </w:tc>
        <w:tc>
          <w:tcPr>
            <w:tcW w:w="960" w:type="dxa"/>
            <w:noWrap/>
            <w:hideMark/>
          </w:tcPr>
          <w:p w14:paraId="00C271E4"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46</w:t>
            </w:r>
          </w:p>
        </w:tc>
      </w:tr>
      <w:tr w:rsidR="001744D9" w:rsidRPr="00E45869" w14:paraId="45B932B9" w14:textId="77777777" w:rsidTr="001A3ABE">
        <w:trPr>
          <w:trHeight w:val="300"/>
        </w:trPr>
        <w:tc>
          <w:tcPr>
            <w:tcW w:w="1141" w:type="dxa"/>
            <w:noWrap/>
            <w:hideMark/>
          </w:tcPr>
          <w:p w14:paraId="6602774F"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Montenegro</w:t>
            </w:r>
          </w:p>
        </w:tc>
        <w:tc>
          <w:tcPr>
            <w:tcW w:w="984" w:type="dxa"/>
            <w:noWrap/>
            <w:hideMark/>
          </w:tcPr>
          <w:p w14:paraId="07A7F462"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58</w:t>
            </w:r>
          </w:p>
        </w:tc>
        <w:tc>
          <w:tcPr>
            <w:tcW w:w="1363" w:type="dxa"/>
            <w:noWrap/>
            <w:hideMark/>
          </w:tcPr>
          <w:p w14:paraId="51570F8B"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23</w:t>
            </w:r>
          </w:p>
        </w:tc>
        <w:tc>
          <w:tcPr>
            <w:tcW w:w="960" w:type="dxa"/>
            <w:noWrap/>
            <w:hideMark/>
          </w:tcPr>
          <w:p w14:paraId="13FC2D54"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52</w:t>
            </w:r>
          </w:p>
        </w:tc>
        <w:tc>
          <w:tcPr>
            <w:tcW w:w="960" w:type="dxa"/>
            <w:noWrap/>
            <w:hideMark/>
          </w:tcPr>
          <w:p w14:paraId="4C639D39"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10</w:t>
            </w:r>
          </w:p>
        </w:tc>
        <w:tc>
          <w:tcPr>
            <w:tcW w:w="960" w:type="dxa"/>
            <w:noWrap/>
            <w:hideMark/>
          </w:tcPr>
          <w:p w14:paraId="249365E8"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50</w:t>
            </w:r>
          </w:p>
        </w:tc>
      </w:tr>
      <w:tr w:rsidR="001744D9" w:rsidRPr="00E45869" w14:paraId="351AE8D5" w14:textId="77777777" w:rsidTr="001A3ABE">
        <w:trPr>
          <w:trHeight w:val="300"/>
        </w:trPr>
        <w:tc>
          <w:tcPr>
            <w:tcW w:w="1141" w:type="dxa"/>
            <w:noWrap/>
            <w:hideMark/>
          </w:tcPr>
          <w:p w14:paraId="6CDBBAF2"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Uzbekistan</w:t>
            </w:r>
          </w:p>
        </w:tc>
        <w:tc>
          <w:tcPr>
            <w:tcW w:w="984" w:type="dxa"/>
            <w:noWrap/>
            <w:hideMark/>
          </w:tcPr>
          <w:p w14:paraId="449FCAA7"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59</w:t>
            </w:r>
          </w:p>
        </w:tc>
        <w:tc>
          <w:tcPr>
            <w:tcW w:w="1363" w:type="dxa"/>
            <w:noWrap/>
            <w:hideMark/>
          </w:tcPr>
          <w:p w14:paraId="412E4282"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46</w:t>
            </w:r>
          </w:p>
        </w:tc>
        <w:tc>
          <w:tcPr>
            <w:tcW w:w="960" w:type="dxa"/>
            <w:noWrap/>
            <w:hideMark/>
          </w:tcPr>
          <w:p w14:paraId="26BA46E6"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35</w:t>
            </w:r>
          </w:p>
        </w:tc>
        <w:tc>
          <w:tcPr>
            <w:tcW w:w="960" w:type="dxa"/>
            <w:noWrap/>
            <w:hideMark/>
          </w:tcPr>
          <w:p w14:paraId="533EBEF1"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40</w:t>
            </w:r>
          </w:p>
        </w:tc>
        <w:tc>
          <w:tcPr>
            <w:tcW w:w="960" w:type="dxa"/>
            <w:noWrap/>
            <w:hideMark/>
          </w:tcPr>
          <w:p w14:paraId="29301824"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50</w:t>
            </w:r>
          </w:p>
        </w:tc>
      </w:tr>
      <w:tr w:rsidR="001744D9" w:rsidRPr="00E45869" w14:paraId="0055F625" w14:textId="77777777" w:rsidTr="001A3ABE">
        <w:trPr>
          <w:trHeight w:val="300"/>
        </w:trPr>
        <w:tc>
          <w:tcPr>
            <w:tcW w:w="1141" w:type="dxa"/>
            <w:noWrap/>
            <w:hideMark/>
          </w:tcPr>
          <w:p w14:paraId="6462FF5B"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Afghanistan</w:t>
            </w:r>
          </w:p>
        </w:tc>
        <w:tc>
          <w:tcPr>
            <w:tcW w:w="984" w:type="dxa"/>
            <w:noWrap/>
            <w:hideMark/>
          </w:tcPr>
          <w:p w14:paraId="44EB26F1"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60</w:t>
            </w:r>
          </w:p>
        </w:tc>
        <w:tc>
          <w:tcPr>
            <w:tcW w:w="1363" w:type="dxa"/>
            <w:noWrap/>
            <w:hideMark/>
          </w:tcPr>
          <w:p w14:paraId="0C41C013"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34</w:t>
            </w:r>
          </w:p>
        </w:tc>
        <w:tc>
          <w:tcPr>
            <w:tcW w:w="960" w:type="dxa"/>
            <w:noWrap/>
            <w:hideMark/>
          </w:tcPr>
          <w:p w14:paraId="5172482E"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58</w:t>
            </w:r>
          </w:p>
        </w:tc>
        <w:tc>
          <w:tcPr>
            <w:tcW w:w="960" w:type="dxa"/>
            <w:noWrap/>
            <w:hideMark/>
          </w:tcPr>
          <w:p w14:paraId="2847FE27"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35</w:t>
            </w:r>
          </w:p>
        </w:tc>
        <w:tc>
          <w:tcPr>
            <w:tcW w:w="960" w:type="dxa"/>
            <w:noWrap/>
            <w:hideMark/>
          </w:tcPr>
          <w:p w14:paraId="6CEDF828"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49</w:t>
            </w:r>
          </w:p>
        </w:tc>
      </w:tr>
      <w:tr w:rsidR="001744D9" w:rsidRPr="00E45869" w14:paraId="5902C020" w14:textId="77777777" w:rsidTr="001A3ABE">
        <w:trPr>
          <w:trHeight w:val="300"/>
        </w:trPr>
        <w:tc>
          <w:tcPr>
            <w:tcW w:w="1141" w:type="dxa"/>
            <w:noWrap/>
            <w:hideMark/>
          </w:tcPr>
          <w:p w14:paraId="7CD09439"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Kyrgyzstan</w:t>
            </w:r>
          </w:p>
        </w:tc>
        <w:tc>
          <w:tcPr>
            <w:tcW w:w="984" w:type="dxa"/>
            <w:noWrap/>
            <w:hideMark/>
          </w:tcPr>
          <w:p w14:paraId="68D3440B"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60</w:t>
            </w:r>
          </w:p>
        </w:tc>
        <w:tc>
          <w:tcPr>
            <w:tcW w:w="1363" w:type="dxa"/>
            <w:noWrap/>
            <w:hideMark/>
          </w:tcPr>
          <w:p w14:paraId="0BE65375"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39</w:t>
            </w:r>
          </w:p>
        </w:tc>
        <w:tc>
          <w:tcPr>
            <w:tcW w:w="960" w:type="dxa"/>
            <w:noWrap/>
            <w:hideMark/>
          </w:tcPr>
          <w:p w14:paraId="1E1C73D7"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60</w:t>
            </w:r>
          </w:p>
        </w:tc>
        <w:tc>
          <w:tcPr>
            <w:tcW w:w="960" w:type="dxa"/>
            <w:noWrap/>
            <w:hideMark/>
          </w:tcPr>
          <w:p w14:paraId="4494CBC2"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40</w:t>
            </w:r>
          </w:p>
        </w:tc>
        <w:tc>
          <w:tcPr>
            <w:tcW w:w="960" w:type="dxa"/>
            <w:noWrap/>
            <w:hideMark/>
          </w:tcPr>
          <w:p w14:paraId="1B59A45A"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50</w:t>
            </w:r>
          </w:p>
        </w:tc>
      </w:tr>
      <w:tr w:rsidR="001744D9" w:rsidRPr="00E45869" w14:paraId="4E655F2B" w14:textId="77777777" w:rsidTr="001A3ABE">
        <w:trPr>
          <w:trHeight w:val="300"/>
        </w:trPr>
        <w:tc>
          <w:tcPr>
            <w:tcW w:w="1141" w:type="dxa"/>
            <w:noWrap/>
            <w:hideMark/>
          </w:tcPr>
          <w:p w14:paraId="599164A3"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Lebanon</w:t>
            </w:r>
          </w:p>
        </w:tc>
        <w:tc>
          <w:tcPr>
            <w:tcW w:w="984" w:type="dxa"/>
            <w:noWrap/>
            <w:hideMark/>
          </w:tcPr>
          <w:p w14:paraId="39CEB953"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60</w:t>
            </w:r>
          </w:p>
        </w:tc>
        <w:tc>
          <w:tcPr>
            <w:tcW w:w="1363" w:type="dxa"/>
            <w:noWrap/>
            <w:hideMark/>
          </w:tcPr>
          <w:p w14:paraId="4AA88583"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53</w:t>
            </w:r>
          </w:p>
        </w:tc>
        <w:tc>
          <w:tcPr>
            <w:tcW w:w="960" w:type="dxa"/>
            <w:noWrap/>
            <w:hideMark/>
          </w:tcPr>
          <w:p w14:paraId="3E16BCB2"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32</w:t>
            </w:r>
          </w:p>
        </w:tc>
        <w:tc>
          <w:tcPr>
            <w:tcW w:w="960" w:type="dxa"/>
            <w:noWrap/>
            <w:hideMark/>
          </w:tcPr>
          <w:p w14:paraId="0951C4CB"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26</w:t>
            </w:r>
          </w:p>
        </w:tc>
        <w:tc>
          <w:tcPr>
            <w:tcW w:w="960" w:type="dxa"/>
            <w:noWrap/>
            <w:hideMark/>
          </w:tcPr>
          <w:p w14:paraId="20F76834"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24</w:t>
            </w:r>
          </w:p>
        </w:tc>
      </w:tr>
      <w:tr w:rsidR="001744D9" w:rsidRPr="00E45869" w14:paraId="533A8AAA" w14:textId="77777777" w:rsidTr="001A3ABE">
        <w:trPr>
          <w:trHeight w:val="300"/>
        </w:trPr>
        <w:tc>
          <w:tcPr>
            <w:tcW w:w="1141" w:type="dxa"/>
            <w:noWrap/>
            <w:hideMark/>
          </w:tcPr>
          <w:p w14:paraId="2200CB04"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Turkmenistan</w:t>
            </w:r>
          </w:p>
        </w:tc>
        <w:tc>
          <w:tcPr>
            <w:tcW w:w="984" w:type="dxa"/>
            <w:noWrap/>
            <w:hideMark/>
          </w:tcPr>
          <w:p w14:paraId="13791C7E"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60</w:t>
            </w:r>
          </w:p>
        </w:tc>
        <w:tc>
          <w:tcPr>
            <w:tcW w:w="1363" w:type="dxa"/>
            <w:noWrap/>
            <w:hideMark/>
          </w:tcPr>
          <w:p w14:paraId="2846BE8E"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19</w:t>
            </w:r>
          </w:p>
        </w:tc>
        <w:tc>
          <w:tcPr>
            <w:tcW w:w="960" w:type="dxa"/>
            <w:noWrap/>
            <w:hideMark/>
          </w:tcPr>
          <w:p w14:paraId="3D090A94"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44</w:t>
            </w:r>
          </w:p>
        </w:tc>
        <w:tc>
          <w:tcPr>
            <w:tcW w:w="960" w:type="dxa"/>
            <w:noWrap/>
            <w:hideMark/>
          </w:tcPr>
          <w:p w14:paraId="1EE7A410"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40</w:t>
            </w:r>
          </w:p>
        </w:tc>
        <w:tc>
          <w:tcPr>
            <w:tcW w:w="960" w:type="dxa"/>
            <w:noWrap/>
            <w:hideMark/>
          </w:tcPr>
          <w:p w14:paraId="378DBA8D"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50</w:t>
            </w:r>
          </w:p>
        </w:tc>
      </w:tr>
      <w:tr w:rsidR="001744D9" w:rsidRPr="00E45869" w14:paraId="7555D1EB" w14:textId="77777777" w:rsidTr="001A3ABE">
        <w:trPr>
          <w:trHeight w:val="300"/>
        </w:trPr>
        <w:tc>
          <w:tcPr>
            <w:tcW w:w="1141" w:type="dxa"/>
            <w:noWrap/>
            <w:hideMark/>
          </w:tcPr>
          <w:p w14:paraId="07E674A0"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Serbia</w:t>
            </w:r>
          </w:p>
        </w:tc>
        <w:tc>
          <w:tcPr>
            <w:tcW w:w="984" w:type="dxa"/>
            <w:noWrap/>
            <w:hideMark/>
          </w:tcPr>
          <w:p w14:paraId="2F14E1F0"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64</w:t>
            </w:r>
          </w:p>
        </w:tc>
        <w:tc>
          <w:tcPr>
            <w:tcW w:w="1363" w:type="dxa"/>
            <w:noWrap/>
            <w:hideMark/>
          </w:tcPr>
          <w:p w14:paraId="4F2C766C"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36</w:t>
            </w:r>
          </w:p>
        </w:tc>
        <w:tc>
          <w:tcPr>
            <w:tcW w:w="960" w:type="dxa"/>
            <w:noWrap/>
            <w:hideMark/>
          </w:tcPr>
          <w:p w14:paraId="77C7FCF3"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27</w:t>
            </w:r>
          </w:p>
        </w:tc>
        <w:tc>
          <w:tcPr>
            <w:tcW w:w="960" w:type="dxa"/>
            <w:noWrap/>
            <w:hideMark/>
          </w:tcPr>
          <w:p w14:paraId="4E3FEFCF"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36</w:t>
            </w:r>
          </w:p>
        </w:tc>
        <w:tc>
          <w:tcPr>
            <w:tcW w:w="960" w:type="dxa"/>
            <w:noWrap/>
            <w:hideMark/>
          </w:tcPr>
          <w:p w14:paraId="05DFCA05"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29</w:t>
            </w:r>
          </w:p>
        </w:tc>
      </w:tr>
      <w:tr w:rsidR="001744D9" w:rsidRPr="00E45869" w14:paraId="3C92864B" w14:textId="77777777" w:rsidTr="001A3ABE">
        <w:trPr>
          <w:trHeight w:val="300"/>
        </w:trPr>
        <w:tc>
          <w:tcPr>
            <w:tcW w:w="1141" w:type="dxa"/>
            <w:noWrap/>
            <w:hideMark/>
          </w:tcPr>
          <w:p w14:paraId="786315BC"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Timor-Leste</w:t>
            </w:r>
          </w:p>
        </w:tc>
        <w:tc>
          <w:tcPr>
            <w:tcW w:w="984" w:type="dxa"/>
            <w:noWrap/>
            <w:hideMark/>
          </w:tcPr>
          <w:p w14:paraId="0C45C6C2"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65</w:t>
            </w:r>
          </w:p>
        </w:tc>
        <w:tc>
          <w:tcPr>
            <w:tcW w:w="1363" w:type="dxa"/>
            <w:noWrap/>
            <w:hideMark/>
          </w:tcPr>
          <w:p w14:paraId="6BE6C4E2"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27</w:t>
            </w:r>
          </w:p>
        </w:tc>
        <w:tc>
          <w:tcPr>
            <w:tcW w:w="960" w:type="dxa"/>
            <w:noWrap/>
            <w:hideMark/>
          </w:tcPr>
          <w:p w14:paraId="0F1C0C17"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59</w:t>
            </w:r>
          </w:p>
        </w:tc>
        <w:tc>
          <w:tcPr>
            <w:tcW w:w="960" w:type="dxa"/>
            <w:noWrap/>
            <w:hideMark/>
          </w:tcPr>
          <w:p w14:paraId="420876BE"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40</w:t>
            </w:r>
          </w:p>
        </w:tc>
        <w:tc>
          <w:tcPr>
            <w:tcW w:w="960" w:type="dxa"/>
            <w:noWrap/>
            <w:hideMark/>
          </w:tcPr>
          <w:p w14:paraId="59C02D31" w14:textId="77777777" w:rsidR="001744D9" w:rsidRPr="00E45869" w:rsidRDefault="001744D9" w:rsidP="001A3ABE">
            <w:pPr>
              <w:rPr>
                <w:rFonts w:ascii="Times New Roman" w:hAnsi="Times New Roman" w:cs="Times New Roman"/>
                <w:sz w:val="16"/>
                <w:szCs w:val="16"/>
              </w:rPr>
            </w:pPr>
            <w:r w:rsidRPr="00E45869">
              <w:rPr>
                <w:rFonts w:ascii="Times New Roman" w:hAnsi="Times New Roman" w:cs="Times New Roman"/>
                <w:sz w:val="16"/>
                <w:szCs w:val="16"/>
              </w:rPr>
              <w:t>50</w:t>
            </w:r>
          </w:p>
        </w:tc>
      </w:tr>
    </w:tbl>
    <w:p w14:paraId="7DF7CBE3" w14:textId="3DCEEFF8" w:rsidR="001744D9" w:rsidRDefault="001744D9" w:rsidP="001744D9">
      <w:pPr>
        <w:rPr>
          <w:rFonts w:ascii="Times New Roman" w:hAnsi="Times New Roman" w:cs="Times New Roman"/>
          <w:sz w:val="16"/>
          <w:szCs w:val="16"/>
        </w:rPr>
      </w:pPr>
      <w:r>
        <w:rPr>
          <w:rFonts w:ascii="Times New Roman" w:hAnsi="Times New Roman" w:cs="Times New Roman"/>
          <w:sz w:val="16"/>
          <w:szCs w:val="16"/>
        </w:rPr>
        <w:t>Table 3</w:t>
      </w:r>
      <w:r w:rsidRPr="00473027">
        <w:rPr>
          <w:rFonts w:ascii="Times New Roman" w:hAnsi="Times New Roman" w:cs="Times New Roman"/>
          <w:sz w:val="16"/>
          <w:szCs w:val="16"/>
        </w:rPr>
        <w:t xml:space="preserve">: </w:t>
      </w:r>
      <w:r>
        <w:rPr>
          <w:rFonts w:ascii="Times New Roman" w:hAnsi="Times New Roman" w:cs="Times New Roman"/>
          <w:sz w:val="16"/>
          <w:szCs w:val="16"/>
        </w:rPr>
        <w:t xml:space="preserve">Country ranking of EIA criteria </w:t>
      </w:r>
    </w:p>
    <w:p w14:paraId="0452FCA1" w14:textId="77777777" w:rsidR="001744D9" w:rsidRDefault="001744D9" w:rsidP="00145B38">
      <w:pPr>
        <w:rPr>
          <w:rFonts w:ascii="Times New Roman" w:hAnsi="Times New Roman" w:cs="Times New Roman"/>
          <w:i/>
          <w:iCs/>
        </w:rPr>
      </w:pPr>
    </w:p>
    <w:p w14:paraId="3A0BCE7A" w14:textId="77777777" w:rsidR="00B64F99" w:rsidRDefault="00B64F99">
      <w:pPr>
        <w:rPr>
          <w:rFonts w:ascii="Times New Roman" w:hAnsi="Times New Roman" w:cs="Times New Roman"/>
          <w:i/>
          <w:iCs/>
        </w:rPr>
      </w:pPr>
      <w:r>
        <w:rPr>
          <w:rFonts w:ascii="Times New Roman" w:hAnsi="Times New Roman" w:cs="Times New Roman"/>
          <w:i/>
          <w:iCs/>
        </w:rPr>
        <w:br w:type="page"/>
      </w:r>
    </w:p>
    <w:p w14:paraId="1912DDE4" w14:textId="35C74E18" w:rsidR="00BE3EED" w:rsidRPr="006F7A59" w:rsidRDefault="00BE3EED" w:rsidP="00145B38">
      <w:pPr>
        <w:rPr>
          <w:rFonts w:ascii="Times New Roman" w:hAnsi="Times New Roman" w:cs="Times New Roman"/>
          <w:sz w:val="16"/>
          <w:szCs w:val="16"/>
        </w:rPr>
      </w:pPr>
      <w:r w:rsidRPr="00CC6230">
        <w:rPr>
          <w:rFonts w:ascii="Times New Roman" w:hAnsi="Times New Roman" w:cs="Times New Roman"/>
          <w:i/>
          <w:iCs/>
        </w:rPr>
        <w:lastRenderedPageBreak/>
        <w:t>Legislation</w:t>
      </w:r>
    </w:p>
    <w:p w14:paraId="03D72DC0" w14:textId="773AC8F3" w:rsidR="00BE3EED" w:rsidRPr="00CC6230" w:rsidRDefault="00603DFE" w:rsidP="00145B38">
      <w:pPr>
        <w:rPr>
          <w:rFonts w:ascii="Times New Roman" w:hAnsi="Times New Roman" w:cs="Times New Roman"/>
          <w:i/>
          <w:iCs/>
        </w:rPr>
      </w:pPr>
      <w:r>
        <w:rPr>
          <w:rFonts w:ascii="Times New Roman" w:hAnsi="Times New Roman" w:cs="Times New Roman"/>
          <w:i/>
          <w:iCs/>
        </w:rPr>
        <w:tab/>
      </w:r>
    </w:p>
    <w:p w14:paraId="6E8A4D08" w14:textId="1CE3ABF6" w:rsidR="00272FA2" w:rsidRDefault="00FF083A" w:rsidP="00A53416">
      <w:pPr>
        <w:ind w:firstLine="720"/>
        <w:rPr>
          <w:rFonts w:ascii="Times New Roman" w:hAnsi="Times New Roman" w:cs="Times New Roman"/>
        </w:rPr>
      </w:pPr>
      <w:r>
        <w:rPr>
          <w:rFonts w:ascii="Times New Roman" w:hAnsi="Times New Roman" w:cs="Times New Roman"/>
        </w:rPr>
        <w:t>In general, all</w:t>
      </w:r>
      <w:r w:rsidR="00BE3EED" w:rsidRPr="004327E2">
        <w:rPr>
          <w:rFonts w:ascii="Times New Roman" w:hAnsi="Times New Roman" w:cs="Times New Roman"/>
        </w:rPr>
        <w:t xml:space="preserve"> countries </w:t>
      </w:r>
      <w:r>
        <w:rPr>
          <w:rFonts w:ascii="Times New Roman" w:hAnsi="Times New Roman" w:cs="Times New Roman"/>
        </w:rPr>
        <w:t xml:space="preserve">around the world </w:t>
      </w:r>
      <w:r w:rsidR="00BE3EED" w:rsidRPr="004327E2">
        <w:rPr>
          <w:rFonts w:ascii="Times New Roman" w:hAnsi="Times New Roman" w:cs="Times New Roman"/>
        </w:rPr>
        <w:t>have statutory requirement</w:t>
      </w:r>
      <w:r w:rsidR="006414D5">
        <w:rPr>
          <w:rFonts w:ascii="Times New Roman" w:hAnsi="Times New Roman" w:cs="Times New Roman"/>
        </w:rPr>
        <w:t>s</w:t>
      </w:r>
      <w:r w:rsidR="00BE3EED" w:rsidRPr="004327E2">
        <w:rPr>
          <w:rFonts w:ascii="Times New Roman" w:hAnsi="Times New Roman" w:cs="Times New Roman"/>
        </w:rPr>
        <w:t xml:space="preserve"> for EIA enacted through </w:t>
      </w:r>
      <w:r w:rsidR="006414D5">
        <w:rPr>
          <w:rFonts w:ascii="Times New Roman" w:hAnsi="Times New Roman" w:cs="Times New Roman"/>
        </w:rPr>
        <w:t>various</w:t>
      </w:r>
      <w:r w:rsidR="006414D5" w:rsidRPr="004327E2">
        <w:rPr>
          <w:rFonts w:ascii="Times New Roman" w:hAnsi="Times New Roman" w:cs="Times New Roman"/>
        </w:rPr>
        <w:t xml:space="preserve"> </w:t>
      </w:r>
      <w:r w:rsidR="00BE3EED" w:rsidRPr="004327E2">
        <w:rPr>
          <w:rFonts w:ascii="Times New Roman" w:hAnsi="Times New Roman" w:cs="Times New Roman"/>
        </w:rPr>
        <w:t>laws and regulations.</w:t>
      </w:r>
      <w:r w:rsidR="0003160F">
        <w:rPr>
          <w:rFonts w:ascii="Times New Roman" w:hAnsi="Times New Roman" w:cs="Times New Roman"/>
        </w:rPr>
        <w:t xml:space="preserve"> </w:t>
      </w:r>
      <w:r w:rsidR="005C764F">
        <w:rPr>
          <w:rFonts w:ascii="Times New Roman" w:hAnsi="Times New Roman" w:cs="Times New Roman"/>
        </w:rPr>
        <w:t xml:space="preserve">EIA is also increasingly recognized as a universally accepted principle of law </w:t>
      </w:r>
      <w:r w:rsidR="005C764F">
        <w:rPr>
          <w:rFonts w:ascii="Times New Roman" w:hAnsi="Times New Roman" w:cs="Times New Roman"/>
        </w:rPr>
        <w:fldChar w:fldCharType="begin" w:fldLock="1"/>
      </w:r>
      <w:r w:rsidR="00F53548">
        <w:rPr>
          <w:rFonts w:ascii="Times New Roman" w:hAnsi="Times New Roman" w:cs="Times New Roman"/>
        </w:rPr>
        <w:instrText>ADDIN CSL_CITATION {"citationItems":[{"id":"ITEM-1","itemData":{"ISSN":"0017-8322","abstract":"More than half a century ago, Rudolf Schlesinger announced a global survey of legal principles in the pages of the American Journal of International Law. The project's objective was the identification of a \"common core\" of legal norms among the family of nations and the ultimate goal the production of something akin to a global restatement of law. Such an endeavor was to yield global principles of law, ultimately giving substance to the General Principles of Law provision under Article 38 of the Statute of the International Court of Justice. In spite of the initial enthusiasm surrounding the project, its ultimate goal was never realized. Five decades later, the prospect of engaging in such a project, focused on the environmental law field, promises more fruitful outcomes. In this Article, I argue that globalization and other trends have made the EIA duty-the duty to perform environmental impact assessments for projects that are likely to have a significant impact on the environment-a globally accepted norm. A survey of 197 jurisdictions finds that the duty has been nearly universally adopted. The Article suggests that the EIA duty may now be seen as a \"general principle of law recognized by civilized nations,\" and in that sense has joined the body of public international law. Finally, the survey results also point to comparative law methodology as a promising opportunity for identifying new legal norms in the international environmental law field, independent of the cumbersome process of treaty negotiation or the time-consuming development of customary law.","author":[{"dropping-particle":"","family":"Yang","given":"Tseming","non-dropping-particle":"","parse-names":false,"suffix":""}],"container-title":"Hastings Law Journal","id":"ITEM-1","issue":"2","issued":{"date-parts":[["2019"]]},"page":"525","title":"The Emergence of the Environmental Impact Assessment Duty as a Global Legal Norm and General Principle of Law","type":"article-journal","volume":"70"},"uris":["http://www.mendeley.com/documents/?uuid=3a35b840-ed65-4fa9-baf6-413e4c4bbaa2"]}],"mendeley":{"formattedCitation":"(Yang, 2019)","plainTextFormattedCitation":"(Yang, 2019)","previouslyFormattedCitation":"(Yang, 2019)"},"properties":{"noteIndex":0},"schema":"https://github.com/citation-style-language/schema/raw/master/csl-citation.json"}</w:instrText>
      </w:r>
      <w:r w:rsidR="005C764F">
        <w:rPr>
          <w:rFonts w:ascii="Times New Roman" w:hAnsi="Times New Roman" w:cs="Times New Roman"/>
        </w:rPr>
        <w:fldChar w:fldCharType="separate"/>
      </w:r>
      <w:r w:rsidR="005C764F" w:rsidRPr="005C764F">
        <w:rPr>
          <w:rFonts w:ascii="Times New Roman" w:hAnsi="Times New Roman" w:cs="Times New Roman"/>
          <w:noProof/>
        </w:rPr>
        <w:t>(Yang, 2019)</w:t>
      </w:r>
      <w:r w:rsidR="005C764F">
        <w:rPr>
          <w:rFonts w:ascii="Times New Roman" w:hAnsi="Times New Roman" w:cs="Times New Roman"/>
        </w:rPr>
        <w:fldChar w:fldCharType="end"/>
      </w:r>
      <w:r w:rsidR="005C764F">
        <w:rPr>
          <w:rFonts w:ascii="Times New Roman" w:hAnsi="Times New Roman" w:cs="Times New Roman"/>
        </w:rPr>
        <w:t xml:space="preserve"> and mandatory in every country</w:t>
      </w:r>
      <w:r w:rsidR="00272FA2">
        <w:rPr>
          <w:rFonts w:ascii="Times New Roman" w:hAnsi="Times New Roman" w:cs="Times New Roman"/>
        </w:rPr>
        <w:t xml:space="preserve"> reviewed</w:t>
      </w:r>
      <w:r w:rsidR="005C764F">
        <w:rPr>
          <w:rFonts w:ascii="Times New Roman" w:hAnsi="Times New Roman" w:cs="Times New Roman"/>
        </w:rPr>
        <w:t xml:space="preserve"> </w:t>
      </w:r>
      <w:r w:rsidR="005C764F">
        <w:rPr>
          <w:rFonts w:ascii="Times New Roman" w:hAnsi="Times New Roman" w:cs="Times New Roman"/>
        </w:rPr>
        <w:fldChar w:fldCharType="begin" w:fldLock="1"/>
      </w:r>
      <w:r w:rsidR="005C764F">
        <w:rPr>
          <w:rFonts w:ascii="Times New Roman" w:hAnsi="Times New Roman" w:cs="Times New Roman"/>
        </w:rPr>
        <w:instrText>ADDIN CSL_CITATION {"citationItems":[{"id":"ITEM-1","itemData":{"DOI":"10.1016/j.jclepro.2019.118694","ISSN":"09596526","abstract":"Environmental Impact Assessment (EIA) is a mandatory decision-support tool in every country of the world, developed 50 years ago to ensure the consideration of the environmental consequences of development decisions prior to approval decisions being made. Specifically, the aim of developing an EIA system was to make decision-making affecting the environment more accountable, through the use of objective scientific evidence. It remains the project decision-support tool of choice despite considerable research efforts failing to provide convincing evidence that it achieves this aim. Here we explain this apparent paradox by arguing that EIA supports neoliberal agendas by facilitating economic development. We present arguments based on a neo-Gramscian perspective that explains how apparent advances in the practice of EIA are sanctioned because they actually maintain the political nature of the EIA system, which continues to undermine attempts to use evidence objectively. We use a narratives of change approach to support this perspective. We conclude that EIA can only make decision-making more accountable if strategies to depoliticise it are employed, including emphasising substantive outcomes.","author":[{"dropping-particle":"","family":"Bond","given":"Alan","non-dropping-particle":"","parse-names":false,"suffix":""},{"dropping-particle":"","family":"Pope","given":"Jenny","non-dropping-particle":"","parse-names":false,"suffix":""},{"dropping-particle":"","family":"Fundingsland","given":"Monica","non-dropping-particle":"","parse-names":false,"suffix":""},{"dropping-particle":"","family":"Morrison-Saunders","given":"Angus","non-dropping-particle":"","parse-names":false,"suffix":""},{"dropping-particle":"","family":"Retief","given":"Francois","non-dropping-particle":"","parse-names":false,"suffix":""},{"dropping-particle":"","family":"Hauptfleisch","given":"Morgan","non-dropping-particle":"","parse-names":false,"suffix":""}],"container-title":"Journal of Cleaner Production","id":"ITEM-1","issued":{"date-parts":[["2020"]]},"title":"Explaining the political nature of environmental impact assessment (EIA): A neo-Gramscian perspective","type":"article-journal","volume":"244"},"uris":["http://www.mendeley.com/documents/?uuid=07914cde-b82d-4fae-9f74-ac194987584d"]}],"mendeley":{"formattedCitation":"(Bond et al., 2020)","plainTextFormattedCitation":"(Bond et al., 2020)","previouslyFormattedCitation":"(Bond et al., 2020)"},"properties":{"noteIndex":0},"schema":"https://github.com/citation-style-language/schema/raw/master/csl-citation.json"}</w:instrText>
      </w:r>
      <w:r w:rsidR="005C764F">
        <w:rPr>
          <w:rFonts w:ascii="Times New Roman" w:hAnsi="Times New Roman" w:cs="Times New Roman"/>
        </w:rPr>
        <w:fldChar w:fldCharType="separate"/>
      </w:r>
      <w:r w:rsidR="005C764F" w:rsidRPr="005C764F">
        <w:rPr>
          <w:rFonts w:ascii="Times New Roman" w:hAnsi="Times New Roman" w:cs="Times New Roman"/>
          <w:noProof/>
        </w:rPr>
        <w:t>(Bond et al., 2020)</w:t>
      </w:r>
      <w:r w:rsidR="005C764F">
        <w:rPr>
          <w:rFonts w:ascii="Times New Roman" w:hAnsi="Times New Roman" w:cs="Times New Roman"/>
        </w:rPr>
        <w:fldChar w:fldCharType="end"/>
      </w:r>
      <w:r w:rsidR="005C764F">
        <w:rPr>
          <w:rFonts w:ascii="Times New Roman" w:hAnsi="Times New Roman" w:cs="Times New Roman"/>
        </w:rPr>
        <w:t xml:space="preserve">. </w:t>
      </w:r>
      <w:r w:rsidR="00BE3EED" w:rsidRPr="004327E2">
        <w:rPr>
          <w:rFonts w:ascii="Times New Roman" w:hAnsi="Times New Roman" w:cs="Times New Roman"/>
        </w:rPr>
        <w:t>However, the degree and quality of assessment practice var</w:t>
      </w:r>
      <w:r w:rsidR="006414D5">
        <w:rPr>
          <w:rFonts w:ascii="Times New Roman" w:hAnsi="Times New Roman" w:cs="Times New Roman"/>
        </w:rPr>
        <w:t>ies</w:t>
      </w:r>
      <w:r w:rsidR="00BE3EED" w:rsidRPr="004327E2">
        <w:rPr>
          <w:rFonts w:ascii="Times New Roman" w:hAnsi="Times New Roman" w:cs="Times New Roman"/>
        </w:rPr>
        <w:t xml:space="preserve"> </w:t>
      </w:r>
      <w:r w:rsidR="00272FA2">
        <w:rPr>
          <w:rFonts w:ascii="Times New Roman" w:hAnsi="Times New Roman" w:cs="Times New Roman"/>
        </w:rPr>
        <w:t>substantially</w:t>
      </w:r>
      <w:r w:rsidR="00BE3EED" w:rsidRPr="004327E2">
        <w:rPr>
          <w:rFonts w:ascii="Times New Roman" w:hAnsi="Times New Roman" w:cs="Times New Roman"/>
        </w:rPr>
        <w:t>. Estonia, Hungary and Lithuania stand out with the highest scores. China out-rank</w:t>
      </w:r>
      <w:r w:rsidR="006414D5">
        <w:rPr>
          <w:rFonts w:ascii="Times New Roman" w:hAnsi="Times New Roman" w:cs="Times New Roman"/>
        </w:rPr>
        <w:t>s</w:t>
      </w:r>
      <w:r w:rsidR="00BE3EED" w:rsidRPr="004327E2">
        <w:rPr>
          <w:rFonts w:ascii="Times New Roman" w:hAnsi="Times New Roman" w:cs="Times New Roman"/>
        </w:rPr>
        <w:t xml:space="preserve"> </w:t>
      </w:r>
      <w:r w:rsidR="006414D5">
        <w:rPr>
          <w:rFonts w:ascii="Times New Roman" w:hAnsi="Times New Roman" w:cs="Times New Roman"/>
        </w:rPr>
        <w:t xml:space="preserve">most </w:t>
      </w:r>
      <w:r w:rsidR="00BE3EED" w:rsidRPr="004327E2">
        <w:rPr>
          <w:rFonts w:ascii="Times New Roman" w:hAnsi="Times New Roman" w:cs="Times New Roman"/>
        </w:rPr>
        <w:t xml:space="preserve">countries in all regions except Europe. </w:t>
      </w:r>
      <w:r w:rsidR="00F53548">
        <w:rPr>
          <w:rFonts w:ascii="Times New Roman" w:hAnsi="Times New Roman" w:cs="Times New Roman"/>
        </w:rPr>
        <w:t xml:space="preserve">This </w:t>
      </w:r>
      <w:r w:rsidR="00272FA2">
        <w:rPr>
          <w:rFonts w:ascii="Times New Roman" w:hAnsi="Times New Roman" w:cs="Times New Roman"/>
        </w:rPr>
        <w:t xml:space="preserve">has been said to be associated with </w:t>
      </w:r>
      <w:r w:rsidR="00F53548">
        <w:rPr>
          <w:rFonts w:ascii="Times New Roman" w:hAnsi="Times New Roman" w:cs="Times New Roman"/>
        </w:rPr>
        <w:t>China</w:t>
      </w:r>
      <w:r w:rsidR="00272FA2">
        <w:rPr>
          <w:rFonts w:ascii="Times New Roman" w:hAnsi="Times New Roman" w:cs="Times New Roman"/>
        </w:rPr>
        <w:t>’s</w:t>
      </w:r>
      <w:r w:rsidR="00F53548">
        <w:rPr>
          <w:rFonts w:ascii="Times New Roman" w:hAnsi="Times New Roman" w:cs="Times New Roman"/>
        </w:rPr>
        <w:t xml:space="preserve"> </w:t>
      </w:r>
      <w:r w:rsidR="00272FA2">
        <w:rPr>
          <w:rFonts w:ascii="Times New Roman" w:hAnsi="Times New Roman" w:cs="Times New Roman"/>
        </w:rPr>
        <w:t xml:space="preserve">early </w:t>
      </w:r>
      <w:r w:rsidR="00F53548">
        <w:rPr>
          <w:rFonts w:ascii="Times New Roman" w:hAnsi="Times New Roman" w:cs="Times New Roman"/>
        </w:rPr>
        <w:t xml:space="preserve">implementation </w:t>
      </w:r>
      <w:r w:rsidR="001F41D0">
        <w:rPr>
          <w:rFonts w:ascii="Times New Roman" w:hAnsi="Times New Roman" w:cs="Times New Roman"/>
        </w:rPr>
        <w:t xml:space="preserve">of EIA and its now firmly </w:t>
      </w:r>
      <w:r w:rsidR="00F53548">
        <w:rPr>
          <w:rFonts w:ascii="Times New Roman" w:hAnsi="Times New Roman" w:cs="Times New Roman"/>
        </w:rPr>
        <w:t>established EIA system</w:t>
      </w:r>
      <w:r w:rsidR="000456C2">
        <w:rPr>
          <w:rFonts w:ascii="Times New Roman" w:hAnsi="Times New Roman" w:cs="Times New Roman"/>
        </w:rPr>
        <w:t xml:space="preserve"> </w:t>
      </w:r>
      <w:r w:rsidR="000456C2">
        <w:rPr>
          <w:rFonts w:ascii="Times New Roman" w:hAnsi="Times New Roman" w:cs="Times New Roman"/>
        </w:rPr>
        <w:fldChar w:fldCharType="begin" w:fldLock="1"/>
      </w:r>
      <w:r w:rsidR="00486175">
        <w:rPr>
          <w:rFonts w:ascii="Times New Roman" w:hAnsi="Times New Roman" w:cs="Times New Roman"/>
        </w:rPr>
        <w:instrText>ADDIN CSL_CITATION {"citationItems":[{"id":"ITEM-1","itemData":{"DOI":"10.3923/jest.2011.215.233","ISSN":"19947887","abstract":"South Asian Sub-Continent is the most populated region, where one-fifth of world's populations live. People in South Asia are poor, despite of the fact that the region is bestowed with rich natural, cultural and ecological diversity of resources. However, an intensification of industrialization, urbanization with a high rate of population growth has induced many environmental problems in the region. To address the problem of environmental deterioration, South Asian governments have adopted an Environmental Impact Assessment (EIA), as a project planning tool used for environmental protection and to achieve sustainable development. In principle, environmental consideration was integrated in the national policies during 1980s, however, in practice it was only started in mid 1990s, after the UN Earth Summit of 1992. EIA systems in South Asia have all internationally accepted process steps such as project screening, scoping and development of Terms of Reference (TOR) followed by collection of baseline information on bio-physical, social, economical and cultural components of the environment. Impact prediction is made, evaluating the resources against the proposed project activities. A proposal for mitigating environmental effects is usually developed to implement in project construction and operation. Monitoring plan for investigating the effectiveness of mitigation measures is developed as a part of EIA report. Environmental Management Plan (EMP) highlighting prescription of mitigation measures monitoring schedules, responsibility and cost consideration has been included as a part of EIA report. Public involvement is legally required in all EIA system of South Asia. In procedural aspects, an approval of scoping and TOR may lead to an issuance of a site clearance certificate in some country. An approval of EIA report after review may provide a permit for construction of the proposed project. Upon completion of construction of the project and before the initiation of the project operation, the authorizing agency of the Ministry may issue an environmental clearance certificate. However, this is not true for all the countries as the procedural aspects depend on the provisions given in their respective laws and regulations. EIA report preparation and getting it approved by an authorizing agencies has become a ritual process in South Asia, whereas implementation of EIA is virtually missing in most of the nationally funded project and monitoring part of implementa…","author":[{"dropping-particle":"","family":"Khadka","given":"R. B.","non-dropping-particle":"","parse-names":false,"suffix":""},{"dropping-particle":"","family":"Shrestha","given":"U. S.","non-dropping-particle":"","parse-names":false,"suffix":""}],"container-title":"Journal of Environmental Science and Technology","id":"ITEM-1","issue":"3","issued":{"date-parts":[["2011"]]},"page":"215-233","title":"Process and procedure of environmental impact assessment application in some countries of South Asia: A review study","type":"article-journal","volume":"4"},"uris":["http://www.mendeley.com/documents/?uuid=b1ad4018-3750-48ff-bc33-a7ef387ea77d"]}],"mendeley":{"formattedCitation":"(Khadka &amp; Shrestha, 2011)","plainTextFormattedCitation":"(Khadka &amp; Shrestha, 2011)","previouslyFormattedCitation":"(Khadka &amp; Shrestha, 2011)"},"properties":{"noteIndex":0},"schema":"https://github.com/citation-style-language/schema/raw/master/csl-citation.json"}</w:instrText>
      </w:r>
      <w:r w:rsidR="000456C2">
        <w:rPr>
          <w:rFonts w:ascii="Times New Roman" w:hAnsi="Times New Roman" w:cs="Times New Roman"/>
        </w:rPr>
        <w:fldChar w:fldCharType="separate"/>
      </w:r>
      <w:r w:rsidR="000456C2" w:rsidRPr="000456C2">
        <w:rPr>
          <w:rFonts w:ascii="Times New Roman" w:hAnsi="Times New Roman" w:cs="Times New Roman"/>
          <w:noProof/>
        </w:rPr>
        <w:t>(Khadka &amp; Shrestha, 2011)</w:t>
      </w:r>
      <w:r w:rsidR="000456C2">
        <w:rPr>
          <w:rFonts w:ascii="Times New Roman" w:hAnsi="Times New Roman" w:cs="Times New Roman"/>
        </w:rPr>
        <w:fldChar w:fldCharType="end"/>
      </w:r>
      <w:r w:rsidR="00F53548">
        <w:rPr>
          <w:rFonts w:ascii="Times New Roman" w:hAnsi="Times New Roman" w:cs="Times New Roman"/>
        </w:rPr>
        <w:t xml:space="preserve">. </w:t>
      </w:r>
    </w:p>
    <w:p w14:paraId="7102E1E2" w14:textId="7AE828BD" w:rsidR="00BE3EED" w:rsidRPr="004327E2" w:rsidRDefault="00BE3EED" w:rsidP="00272FA2">
      <w:pPr>
        <w:ind w:firstLine="720"/>
        <w:rPr>
          <w:rFonts w:ascii="Times New Roman" w:hAnsi="Times New Roman" w:cs="Times New Roman"/>
        </w:rPr>
      </w:pPr>
      <w:r w:rsidRPr="004327E2">
        <w:rPr>
          <w:rFonts w:ascii="Times New Roman" w:hAnsi="Times New Roman" w:cs="Times New Roman"/>
        </w:rPr>
        <w:t xml:space="preserve">SEA has </w:t>
      </w:r>
      <w:r w:rsidR="001F41D0">
        <w:rPr>
          <w:rFonts w:ascii="Times New Roman" w:hAnsi="Times New Roman" w:cs="Times New Roman"/>
        </w:rPr>
        <w:t xml:space="preserve">also </w:t>
      </w:r>
      <w:r w:rsidR="006414D5">
        <w:rPr>
          <w:rFonts w:ascii="Times New Roman" w:hAnsi="Times New Roman" w:cs="Times New Roman"/>
        </w:rPr>
        <w:t xml:space="preserve">been </w:t>
      </w:r>
      <w:r w:rsidRPr="004327E2">
        <w:rPr>
          <w:rFonts w:ascii="Times New Roman" w:hAnsi="Times New Roman" w:cs="Times New Roman"/>
        </w:rPr>
        <w:t xml:space="preserve">institutionalized in several countries across </w:t>
      </w:r>
      <w:r w:rsidR="00454D7E">
        <w:rPr>
          <w:rFonts w:ascii="Times New Roman" w:hAnsi="Times New Roman" w:cs="Times New Roman"/>
        </w:rPr>
        <w:t xml:space="preserve">the </w:t>
      </w:r>
      <w:r w:rsidRPr="004327E2">
        <w:rPr>
          <w:rFonts w:ascii="Times New Roman" w:hAnsi="Times New Roman" w:cs="Times New Roman"/>
        </w:rPr>
        <w:t>BRI.</w:t>
      </w:r>
      <w:r w:rsidR="00F53548">
        <w:rPr>
          <w:rFonts w:ascii="Times New Roman" w:hAnsi="Times New Roman" w:cs="Times New Roman"/>
        </w:rPr>
        <w:t xml:space="preserve"> </w:t>
      </w:r>
      <w:r w:rsidRPr="004327E2">
        <w:rPr>
          <w:rFonts w:ascii="Times New Roman" w:hAnsi="Times New Roman" w:cs="Times New Roman"/>
        </w:rPr>
        <w:t xml:space="preserve">The European Union SEA Directive has been the main driver of SEA in </w:t>
      </w:r>
      <w:r w:rsidR="006414D5">
        <w:rPr>
          <w:rFonts w:ascii="Times New Roman" w:hAnsi="Times New Roman" w:cs="Times New Roman"/>
        </w:rPr>
        <w:t>Europe</w:t>
      </w:r>
      <w:r w:rsidRPr="004327E2">
        <w:rPr>
          <w:rFonts w:ascii="Times New Roman" w:hAnsi="Times New Roman" w:cs="Times New Roman"/>
        </w:rPr>
        <w:t xml:space="preserve">. </w:t>
      </w:r>
      <w:r w:rsidR="006414D5">
        <w:rPr>
          <w:rFonts w:ascii="Times New Roman" w:hAnsi="Times New Roman" w:cs="Times New Roman"/>
        </w:rPr>
        <w:t>S</w:t>
      </w:r>
      <w:r w:rsidRPr="004327E2">
        <w:rPr>
          <w:rFonts w:ascii="Times New Roman" w:hAnsi="Times New Roman" w:cs="Times New Roman"/>
        </w:rPr>
        <w:t xml:space="preserve">ome </w:t>
      </w:r>
      <w:r w:rsidR="006414D5">
        <w:rPr>
          <w:rFonts w:ascii="Times New Roman" w:hAnsi="Times New Roman" w:cs="Times New Roman"/>
        </w:rPr>
        <w:t xml:space="preserve">of the countries </w:t>
      </w:r>
      <w:r w:rsidR="00040DA4">
        <w:rPr>
          <w:rFonts w:ascii="Times New Roman" w:hAnsi="Times New Roman" w:cs="Times New Roman"/>
        </w:rPr>
        <w:t xml:space="preserve">that were part of the Soviet Union and </w:t>
      </w:r>
      <w:r w:rsidR="006414D5">
        <w:rPr>
          <w:rFonts w:ascii="Times New Roman" w:hAnsi="Times New Roman" w:cs="Times New Roman"/>
        </w:rPr>
        <w:t xml:space="preserve">that </w:t>
      </w:r>
      <w:r w:rsidR="00040DA4">
        <w:rPr>
          <w:rFonts w:ascii="Times New Roman" w:hAnsi="Times New Roman" w:cs="Times New Roman"/>
        </w:rPr>
        <w:t xml:space="preserve">became </w:t>
      </w:r>
      <w:r w:rsidR="006414D5">
        <w:rPr>
          <w:rFonts w:ascii="Times New Roman" w:hAnsi="Times New Roman" w:cs="Times New Roman"/>
        </w:rPr>
        <w:t xml:space="preserve">independent </w:t>
      </w:r>
      <w:r w:rsidR="00DF37E5">
        <w:rPr>
          <w:rFonts w:ascii="Times New Roman" w:hAnsi="Times New Roman" w:cs="Times New Roman"/>
        </w:rPr>
        <w:t xml:space="preserve">post 1990 </w:t>
      </w:r>
      <w:r w:rsidR="006414D5" w:rsidRPr="00835C46">
        <w:rPr>
          <w:rFonts w:ascii="Times New Roman" w:hAnsi="Times New Roman" w:cs="Times New Roman"/>
        </w:rPr>
        <w:t>(</w:t>
      </w:r>
      <w:r w:rsidR="006414D5" w:rsidRPr="00F60CE3">
        <w:rPr>
          <w:rFonts w:ascii="Times New Roman" w:hAnsi="Times New Roman" w:cs="Times New Roman"/>
        </w:rPr>
        <w:t>i.e</w:t>
      </w:r>
      <w:r w:rsidR="00835C46">
        <w:rPr>
          <w:rFonts w:ascii="Times New Roman" w:hAnsi="Times New Roman" w:cs="Times New Roman"/>
        </w:rPr>
        <w:t xml:space="preserve">. </w:t>
      </w:r>
      <w:r w:rsidR="00735072">
        <w:rPr>
          <w:rFonts w:ascii="Times New Roman" w:hAnsi="Times New Roman" w:cs="Times New Roman"/>
        </w:rPr>
        <w:t xml:space="preserve">the countries referred to as newly independent states – or NIS, including </w:t>
      </w:r>
      <w:r w:rsidR="00835C46">
        <w:rPr>
          <w:rFonts w:ascii="Times New Roman" w:hAnsi="Times New Roman" w:cs="Times New Roman"/>
        </w:rPr>
        <w:t>Armenia, Azerbaijan, Belarus, Georgia, Ukraine</w:t>
      </w:r>
      <w:r w:rsidR="00C8466E">
        <w:rPr>
          <w:rFonts w:ascii="Times New Roman" w:hAnsi="Times New Roman" w:cs="Times New Roman"/>
        </w:rPr>
        <w:t>)</w:t>
      </w:r>
      <w:r w:rsidR="006414D5">
        <w:rPr>
          <w:rFonts w:ascii="Times New Roman" w:hAnsi="Times New Roman" w:cs="Times New Roman"/>
        </w:rPr>
        <w:t xml:space="preserve"> </w:t>
      </w:r>
      <w:r w:rsidRPr="004327E2">
        <w:rPr>
          <w:rFonts w:ascii="Times New Roman" w:hAnsi="Times New Roman" w:cs="Times New Roman"/>
        </w:rPr>
        <w:t xml:space="preserve">do not </w:t>
      </w:r>
      <w:r w:rsidR="001F41D0">
        <w:rPr>
          <w:rFonts w:ascii="Times New Roman" w:hAnsi="Times New Roman" w:cs="Times New Roman"/>
        </w:rPr>
        <w:t xml:space="preserve">have </w:t>
      </w:r>
      <w:r w:rsidRPr="003F1B72">
        <w:rPr>
          <w:rFonts w:ascii="Times New Roman" w:hAnsi="Times New Roman" w:cs="Times New Roman"/>
        </w:rPr>
        <w:t>SEA</w:t>
      </w:r>
      <w:r w:rsidR="00603DFE" w:rsidRPr="003F1B72">
        <w:rPr>
          <w:rFonts w:ascii="Times New Roman" w:hAnsi="Times New Roman" w:cs="Times New Roman"/>
        </w:rPr>
        <w:t xml:space="preserve"> </w:t>
      </w:r>
      <w:r w:rsidR="001F41D0">
        <w:rPr>
          <w:rFonts w:ascii="Times New Roman" w:hAnsi="Times New Roman" w:cs="Times New Roman"/>
        </w:rPr>
        <w:t xml:space="preserve">requirements </w:t>
      </w:r>
      <w:r w:rsidR="00603DFE" w:rsidRPr="00F60CE3">
        <w:rPr>
          <w:rFonts w:ascii="Times New Roman" w:hAnsi="Times New Roman" w:cs="Times New Roman"/>
        </w:rPr>
        <w:t>and therefore obtai</w:t>
      </w:r>
      <w:r w:rsidR="00835C46" w:rsidRPr="00F60CE3">
        <w:rPr>
          <w:rFonts w:ascii="Times New Roman" w:hAnsi="Times New Roman" w:cs="Times New Roman"/>
        </w:rPr>
        <w:t>n lower scores</w:t>
      </w:r>
      <w:r w:rsidRPr="004327E2">
        <w:rPr>
          <w:rFonts w:ascii="Times New Roman" w:hAnsi="Times New Roman" w:cs="Times New Roman"/>
        </w:rPr>
        <w:t>. In East and South-</w:t>
      </w:r>
      <w:r w:rsidR="00C8466E">
        <w:rPr>
          <w:rFonts w:ascii="Times New Roman" w:hAnsi="Times New Roman" w:cs="Times New Roman"/>
        </w:rPr>
        <w:t>E</w:t>
      </w:r>
      <w:r w:rsidRPr="004327E2">
        <w:rPr>
          <w:rFonts w:ascii="Times New Roman" w:hAnsi="Times New Roman" w:cs="Times New Roman"/>
        </w:rPr>
        <w:t xml:space="preserve">ast Asia, SEA has evolved from EIA and </w:t>
      </w:r>
      <w:r w:rsidR="00C9321B">
        <w:rPr>
          <w:rFonts w:ascii="Times New Roman" w:hAnsi="Times New Roman" w:cs="Times New Roman"/>
        </w:rPr>
        <w:t xml:space="preserve">its format </w:t>
      </w:r>
      <w:r w:rsidRPr="004327E2">
        <w:rPr>
          <w:rFonts w:ascii="Times New Roman" w:hAnsi="Times New Roman" w:cs="Times New Roman"/>
        </w:rPr>
        <w:t>varies from country to country.</w:t>
      </w:r>
    </w:p>
    <w:p w14:paraId="16A091B7" w14:textId="5F78B02C" w:rsidR="00BE3EED" w:rsidRPr="004327E2" w:rsidRDefault="00BE3EED" w:rsidP="00C41C79">
      <w:pPr>
        <w:ind w:firstLine="720"/>
        <w:rPr>
          <w:rFonts w:ascii="Times New Roman" w:hAnsi="Times New Roman" w:cs="Times New Roman"/>
        </w:rPr>
      </w:pPr>
      <w:r w:rsidRPr="004327E2">
        <w:rPr>
          <w:rFonts w:ascii="Times New Roman" w:hAnsi="Times New Roman" w:cs="Times New Roman"/>
        </w:rPr>
        <w:t xml:space="preserve">While China, Indonesia and Vietnam conduct SEA to comply with legal frameworks, other countries' SEAs have mostly been driven by donor requirements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Loayza","given":"","non-dropping-particle":"","parse-names":false,"suffix":""}],"id":"ITEM-1","issued":{"date-parts":[["2012"]]},"number-of-pages":"1-73","title":"Strategic Environmental Assessment in the World Bank: Learning from the recent experience and challenges.","type":"report"},"uris":["http://www.mendeley.com/documents/?uuid=166a85da-a3d0-4927-9d0f-d413c07ba8ff"]}],"mendeley":{"formattedCitation":"(Loayza, 2012)","plainTextFormattedCitation":"(Loayza, 2012)","previouslyFormattedCitation":"(Loayza, 2012)"},"properties":{"noteIndex":0},"schema":"https://github.com/citation-style-language/schema/raw/master/csl-citation.json"}</w:instrText>
      </w:r>
      <w:r>
        <w:rPr>
          <w:rFonts w:ascii="Times New Roman" w:hAnsi="Times New Roman" w:cs="Times New Roman"/>
        </w:rPr>
        <w:fldChar w:fldCharType="separate"/>
      </w:r>
      <w:r w:rsidRPr="00B75B68">
        <w:rPr>
          <w:rFonts w:ascii="Times New Roman" w:hAnsi="Times New Roman" w:cs="Times New Roman"/>
          <w:noProof/>
        </w:rPr>
        <w:t>(Loayza, 2012)</w:t>
      </w:r>
      <w:r>
        <w:rPr>
          <w:rFonts w:ascii="Times New Roman" w:hAnsi="Times New Roman" w:cs="Times New Roman"/>
        </w:rPr>
        <w:fldChar w:fldCharType="end"/>
      </w:r>
      <w:r w:rsidRPr="004327E2">
        <w:rPr>
          <w:rFonts w:ascii="Times New Roman" w:hAnsi="Times New Roman" w:cs="Times New Roman"/>
        </w:rPr>
        <w:t xml:space="preserve">. </w:t>
      </w:r>
      <w:r w:rsidR="00B80DD8">
        <w:rPr>
          <w:rFonts w:ascii="Times New Roman" w:hAnsi="Times New Roman" w:cs="Times New Roman"/>
        </w:rPr>
        <w:t xml:space="preserve">The </w:t>
      </w:r>
      <w:r w:rsidRPr="004327E2">
        <w:rPr>
          <w:rFonts w:ascii="Times New Roman" w:hAnsi="Times New Roman" w:cs="Times New Roman"/>
        </w:rPr>
        <w:t xml:space="preserve">Mediterranean Environmental Technical Assistance Program (METAP) </w:t>
      </w:r>
      <w:r>
        <w:rPr>
          <w:rFonts w:ascii="Times New Roman" w:hAnsi="Times New Roman" w:cs="Times New Roman"/>
        </w:rPr>
        <w:t>is</w:t>
      </w:r>
      <w:r w:rsidRPr="004327E2">
        <w:rPr>
          <w:rFonts w:ascii="Times New Roman" w:hAnsi="Times New Roman" w:cs="Times New Roman"/>
        </w:rPr>
        <w:t xml:space="preserve"> </w:t>
      </w:r>
      <w:r w:rsidR="00C9321B">
        <w:rPr>
          <w:rFonts w:ascii="Times New Roman" w:hAnsi="Times New Roman" w:cs="Times New Roman"/>
        </w:rPr>
        <w:t xml:space="preserve">very </w:t>
      </w:r>
      <w:r>
        <w:rPr>
          <w:rFonts w:ascii="Times New Roman" w:hAnsi="Times New Roman" w:cs="Times New Roman"/>
        </w:rPr>
        <w:t>important</w:t>
      </w:r>
      <w:r w:rsidRPr="004327E2">
        <w:rPr>
          <w:rFonts w:ascii="Times New Roman" w:hAnsi="Times New Roman" w:cs="Times New Roman"/>
        </w:rPr>
        <w:t xml:space="preserve"> in initiating national EIA and SEA in the Middle-</w:t>
      </w:r>
      <w:r w:rsidR="00C8466E">
        <w:rPr>
          <w:rFonts w:ascii="Times New Roman" w:hAnsi="Times New Roman" w:cs="Times New Roman"/>
        </w:rPr>
        <w:t>E</w:t>
      </w:r>
      <w:r w:rsidRPr="004327E2">
        <w:rPr>
          <w:rFonts w:ascii="Times New Roman" w:hAnsi="Times New Roman" w:cs="Times New Roman"/>
        </w:rPr>
        <w:t>ast</w:t>
      </w:r>
      <w:r w:rsidR="00C9321B">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eiar.2004.01.004","ISSN":"01959255","abstract":"Environmental impact assessment (EIA) was devised as a decision tool in response to the grand swell of ecocentric concerns to mediate between the technocentric view of continued development and the ability to create economic growth while overcoming environmental problems. The assimilation of the philosophy and practice of EIA into a broad range of cultures and political systems reflects the desire and need to integrate environmental considerations into the decision-making process. This paper unveils the status of EIA systems in countries of the Middle East and North Africa region through a comparative assessment of existing and planned legislation and procedures. © 2004 Elsevier Inc. All rights reserved.","author":[{"dropping-particle":"","family":"El-Fadl","given":"Karma","non-dropping-particle":"","parse-names":false,"suffix":""},{"dropping-particle":"","family":"El-Fadel","given":"Mutasem","non-dropping-particle":"","parse-names":false,"suffix":""}],"container-title":"Environmental Impact Assessment Review","id":"ITEM-1","issue":"6","issued":{"date-parts":[["2004"]]},"page":"553-593","title":"Comparative assessment of EIA systems in MENA countries: Challenges and prospects","type":"article-journal","volume":"24"},"uris":["http://www.mendeley.com/documents/?uuid=a77615dc-44f4-4843-a650-ed0c3288da33"]}],"mendeley":{"formattedCitation":"(El-Fadl &amp; El-Fadel, 2004)","plainTextFormattedCitation":"(El-Fadl &amp; El-Fadel, 2004)","previouslyFormattedCitation":"(El-Fadl &amp; El-Fadel, 2004)"},"properties":{"noteIndex":0},"schema":"https://github.com/citation-style-language/schema/raw/master/csl-citation.json"}</w:instrText>
      </w:r>
      <w:r>
        <w:rPr>
          <w:rFonts w:ascii="Times New Roman" w:hAnsi="Times New Roman" w:cs="Times New Roman"/>
        </w:rPr>
        <w:fldChar w:fldCharType="separate"/>
      </w:r>
      <w:r w:rsidRPr="00F46A80">
        <w:rPr>
          <w:rFonts w:ascii="Times New Roman" w:hAnsi="Times New Roman" w:cs="Times New Roman"/>
          <w:noProof/>
        </w:rPr>
        <w:t>(El-Fadl &amp; El-Fadel, 2004)</w:t>
      </w:r>
      <w:r>
        <w:rPr>
          <w:rFonts w:ascii="Times New Roman" w:hAnsi="Times New Roman" w:cs="Times New Roman"/>
        </w:rPr>
        <w:fldChar w:fldCharType="end"/>
      </w:r>
      <w:r w:rsidRPr="004327E2">
        <w:rPr>
          <w:rFonts w:ascii="Times New Roman" w:hAnsi="Times New Roman" w:cs="Times New Roman"/>
        </w:rPr>
        <w:t xml:space="preserve">. </w:t>
      </w:r>
      <w:r w:rsidR="00C9321B">
        <w:rPr>
          <w:rFonts w:ascii="Times New Roman" w:hAnsi="Times New Roman" w:cs="Times New Roman"/>
        </w:rPr>
        <w:t xml:space="preserve">In the </w:t>
      </w:r>
      <w:r w:rsidRPr="004327E2">
        <w:rPr>
          <w:rFonts w:ascii="Times New Roman" w:hAnsi="Times New Roman" w:cs="Times New Roman"/>
        </w:rPr>
        <w:t>South Asian Region (SAR)</w:t>
      </w:r>
      <w:r w:rsidR="00040DA4">
        <w:rPr>
          <w:rFonts w:ascii="Times New Roman" w:hAnsi="Times New Roman" w:cs="Times New Roman"/>
        </w:rPr>
        <w:t>,</w:t>
      </w:r>
      <w:r w:rsidRPr="004327E2">
        <w:rPr>
          <w:rFonts w:ascii="Times New Roman" w:hAnsi="Times New Roman" w:cs="Times New Roman"/>
        </w:rPr>
        <w:t xml:space="preserve"> only Bhutan </w:t>
      </w:r>
      <w:r w:rsidR="00C9321B">
        <w:rPr>
          <w:rFonts w:ascii="Times New Roman" w:hAnsi="Times New Roman" w:cs="Times New Roman"/>
        </w:rPr>
        <w:t xml:space="preserve">has requirements for </w:t>
      </w:r>
      <w:r w:rsidRPr="004327E2">
        <w:rPr>
          <w:rFonts w:ascii="Times New Roman" w:hAnsi="Times New Roman" w:cs="Times New Roman"/>
        </w:rPr>
        <w:t xml:space="preserve">SEA under its Environmental Assessment Act </w:t>
      </w:r>
      <w:r>
        <w:rPr>
          <w:rFonts w:ascii="Times New Roman" w:hAnsi="Times New Roman" w:cs="Times New Roman"/>
        </w:rPr>
        <w:fldChar w:fldCharType="begin" w:fldLock="1"/>
      </w:r>
      <w:r>
        <w:rPr>
          <w:rFonts w:ascii="Times New Roman" w:hAnsi="Times New Roman" w:cs="Times New Roman"/>
        </w:rPr>
        <w:instrText>ADDIN CSL_CITATION {"citationItems":[{"id":"ITEM-1","itemData":{"DOI":"10.3152/147154601781766998","author":[{"dropping-particle":"","family":"Annandale","given":"David","non-dropping-particle":"","parse-names":false,"suffix":""},{"dropping-particle":"","family":"Annandale","given":"David","non-dropping-particle":"","parse-names":false,"suffix":""}],"container-title":"Impact Assessment and Project Appraisal","id":"ITEM-1","issued":{"date-parts":[["2012"]]},"title":"Developing and evaluating environmental impact assessment systems for small developing countries","type":"article-journal","volume":"5517"},"uris":["http://www.mendeley.com/documents/?uuid=9871bc85-4e99-495d-ae89-548c6eba3b28"]}],"mendeley":{"formattedCitation":"(Annandale &amp; Annandale, 2012)","manualFormatting":"(Annandale, 2012)","plainTextFormattedCitation":"(Annandale &amp; Annandale, 2012)","previouslyFormattedCitation":"(Annandale &amp; Annandale, 2012)"},"properties":{"noteIndex":0},"schema":"https://github.com/citation-style-language/schema/raw/master/csl-citation.json"}</w:instrText>
      </w:r>
      <w:r>
        <w:rPr>
          <w:rFonts w:ascii="Times New Roman" w:hAnsi="Times New Roman" w:cs="Times New Roman"/>
        </w:rPr>
        <w:fldChar w:fldCharType="separate"/>
      </w:r>
      <w:r w:rsidRPr="00B75B68">
        <w:rPr>
          <w:rFonts w:ascii="Times New Roman" w:hAnsi="Times New Roman" w:cs="Times New Roman"/>
          <w:noProof/>
        </w:rPr>
        <w:t>(Annandale, 2012)</w:t>
      </w:r>
      <w:r>
        <w:rPr>
          <w:rFonts w:ascii="Times New Roman" w:hAnsi="Times New Roman" w:cs="Times New Roman"/>
        </w:rPr>
        <w:fldChar w:fldCharType="end"/>
      </w:r>
      <w:r w:rsidRPr="004327E2">
        <w:rPr>
          <w:rFonts w:ascii="Times New Roman" w:hAnsi="Times New Roman" w:cs="Times New Roman"/>
        </w:rPr>
        <w:t>. 58% of the SEAs</w:t>
      </w:r>
      <w:r w:rsidR="00CD3621">
        <w:rPr>
          <w:rFonts w:ascii="Times New Roman" w:hAnsi="Times New Roman" w:cs="Times New Roman"/>
        </w:rPr>
        <w:t xml:space="preserve"> for the 43 identified World Bank-supported SEAs undertaken</w:t>
      </w:r>
      <w:r w:rsidRPr="004327E2">
        <w:rPr>
          <w:rFonts w:ascii="Times New Roman" w:hAnsi="Times New Roman" w:cs="Times New Roman"/>
        </w:rPr>
        <w:t xml:space="preserve"> in SAR </w:t>
      </w:r>
      <w:r w:rsidR="00CD3621">
        <w:rPr>
          <w:rFonts w:ascii="Times New Roman" w:hAnsi="Times New Roman" w:cs="Times New Roman"/>
        </w:rPr>
        <w:t xml:space="preserve">between 1993 and 2012 </w:t>
      </w:r>
      <w:r w:rsidR="00040DA4">
        <w:rPr>
          <w:rFonts w:ascii="Times New Roman" w:hAnsi="Times New Roman" w:cs="Times New Roman"/>
        </w:rPr>
        <w:t xml:space="preserve">were </w:t>
      </w:r>
      <w:r w:rsidRPr="004327E2">
        <w:rPr>
          <w:rFonts w:ascii="Times New Roman" w:hAnsi="Times New Roman" w:cs="Times New Roman"/>
        </w:rPr>
        <w:t>conducted in India</w:t>
      </w:r>
      <w:r w:rsidR="00886A20">
        <w:rPr>
          <w:rFonts w:ascii="Times New Roman" w:hAnsi="Times New Roman" w:cs="Times New Roman"/>
        </w:rPr>
        <w:t xml:space="preserve">, followed by Pakistan and Nepal </w:t>
      </w:r>
      <w:r w:rsidR="00C9321B">
        <w:rPr>
          <w:rFonts w:ascii="Times New Roman" w:hAnsi="Times New Roman" w:cs="Times New Roman"/>
        </w:rPr>
        <w:t xml:space="preserve"> </w:t>
      </w:r>
      <w:r w:rsidR="002D1D34">
        <w:rPr>
          <w:rFonts w:ascii="Times New Roman" w:hAnsi="Times New Roman" w:cs="Times New Roman"/>
        </w:rPr>
        <w:fldChar w:fldCharType="begin" w:fldLock="1"/>
      </w:r>
      <w:r w:rsidR="00567E42">
        <w:rPr>
          <w:rFonts w:ascii="Times New Roman" w:hAnsi="Times New Roman" w:cs="Times New Roman"/>
        </w:rPr>
        <w:instrText>ADDIN CSL_CITATION {"citationItems":[{"id":"ITEM-1","itemData":{"author":[{"dropping-particle":"","family":"Lima","given":"Ana Luisa Gomes; Ernesto Sanchez-Triana; Darshani De Silva;Javaid Afzal; Tapas Paul; Santiago Enriquez; Shakil Ferdausi;Drona Raj Ghimire; Mohammad Arif Rasuli and Bilal H. Rahill","non-dropping-particle":"","parse-names":false,"suffix":""}],"container-title":"35th Annual Conference of the International Association for Impact Assessment","id":"ITEM-1","issued":{"date-parts":[["2015"]]},"publisher":"IAIA","publisher-place":"Florance","title":"'IAIA15 Conference Proceedings' Impact Assessment in the Digital Era","type":"paper-conference"},"uris":["http://www.mendeley.com/documents/?uuid=52e31651-595d-4623-b24d-26fd0a99dabc"]},{"id":"ITEM-2","itemData":{"author":[{"dropping-particle":"","family":"Loayza","given":"","non-dropping-particle":"","parse-names":false,"suffix":""}],"id":"ITEM-2","issued":{"date-parts":[["2012"]]},"number-of-pages":"1-73","title":"Strategic Environmental Assessment in the World Bank: Learning from the recent experience and challenges.","type":"report"},"uris":["http://www.mendeley.com/documents/?uuid=166a85da-a3d0-4927-9d0f-d413c07ba8ff"]}],"mendeley":{"formattedCitation":"(Lima, 2015; Loayza, 2012)","plainTextFormattedCitation":"(Lima, 2015; Loayza, 2012)","previouslyFormattedCitation":"(Lima, 2015; Loayza, 2012)"},"properties":{"noteIndex":0},"schema":"https://github.com/citation-style-language/schema/raw/master/csl-citation.json"}</w:instrText>
      </w:r>
      <w:r w:rsidR="002D1D34">
        <w:rPr>
          <w:rFonts w:ascii="Times New Roman" w:hAnsi="Times New Roman" w:cs="Times New Roman"/>
        </w:rPr>
        <w:fldChar w:fldCharType="separate"/>
      </w:r>
      <w:r w:rsidR="002D1D34" w:rsidRPr="002D1D34">
        <w:rPr>
          <w:rFonts w:ascii="Times New Roman" w:hAnsi="Times New Roman" w:cs="Times New Roman"/>
          <w:noProof/>
        </w:rPr>
        <w:t>(Lima, 2015; Loayza, 2012)</w:t>
      </w:r>
      <w:r w:rsidR="002D1D34">
        <w:rPr>
          <w:rFonts w:ascii="Times New Roman" w:hAnsi="Times New Roman" w:cs="Times New Roman"/>
        </w:rPr>
        <w:fldChar w:fldCharType="end"/>
      </w:r>
      <w:r w:rsidRPr="004327E2">
        <w:rPr>
          <w:rFonts w:ascii="Times New Roman" w:hAnsi="Times New Roman" w:cs="Times New Roman"/>
        </w:rPr>
        <w:t xml:space="preserve">. </w:t>
      </w:r>
      <w:r w:rsidR="00A33B82">
        <w:rPr>
          <w:rFonts w:ascii="Times New Roman" w:hAnsi="Times New Roman" w:cs="Times New Roman"/>
        </w:rPr>
        <w:t>Based on the EIA legislations, t</w:t>
      </w:r>
      <w:r w:rsidR="00C9321B">
        <w:rPr>
          <w:rFonts w:ascii="Times New Roman" w:hAnsi="Times New Roman" w:cs="Times New Roman"/>
        </w:rPr>
        <w:t xml:space="preserve">here are hardly any </w:t>
      </w:r>
      <w:r w:rsidRPr="004327E2">
        <w:rPr>
          <w:rFonts w:ascii="Times New Roman" w:hAnsi="Times New Roman" w:cs="Times New Roman"/>
        </w:rPr>
        <w:t>countr</w:t>
      </w:r>
      <w:r w:rsidR="00C9321B">
        <w:rPr>
          <w:rFonts w:ascii="Times New Roman" w:hAnsi="Times New Roman" w:cs="Times New Roman"/>
        </w:rPr>
        <w:t>ies</w:t>
      </w:r>
      <w:r w:rsidRPr="004327E2">
        <w:rPr>
          <w:rFonts w:ascii="Times New Roman" w:hAnsi="Times New Roman" w:cs="Times New Roman"/>
        </w:rPr>
        <w:t xml:space="preserve"> </w:t>
      </w:r>
      <w:r w:rsidR="00C9321B">
        <w:rPr>
          <w:rFonts w:ascii="Times New Roman" w:hAnsi="Times New Roman" w:cs="Times New Roman"/>
        </w:rPr>
        <w:t xml:space="preserve">with </w:t>
      </w:r>
      <w:r w:rsidRPr="004327E2">
        <w:rPr>
          <w:rFonts w:ascii="Times New Roman" w:hAnsi="Times New Roman" w:cs="Times New Roman"/>
        </w:rPr>
        <w:t xml:space="preserve">transboundary or global </w:t>
      </w:r>
      <w:r w:rsidR="00C9321B">
        <w:rPr>
          <w:rFonts w:ascii="Times New Roman" w:hAnsi="Times New Roman" w:cs="Times New Roman"/>
        </w:rPr>
        <w:t>EIA requirements</w:t>
      </w:r>
      <w:r w:rsidR="00B80DD8">
        <w:rPr>
          <w:rFonts w:ascii="Times New Roman" w:hAnsi="Times New Roman" w:cs="Times New Roman"/>
        </w:rPr>
        <w:t xml:space="preserve"> with the exception </w:t>
      </w:r>
      <w:r w:rsidR="00296B1F">
        <w:rPr>
          <w:rFonts w:ascii="Times New Roman" w:hAnsi="Times New Roman" w:cs="Times New Roman"/>
        </w:rPr>
        <w:t>of</w:t>
      </w:r>
      <w:r w:rsidRPr="004327E2">
        <w:rPr>
          <w:rFonts w:ascii="Times New Roman" w:hAnsi="Times New Roman" w:cs="Times New Roman"/>
        </w:rPr>
        <w:t xml:space="preserve"> </w:t>
      </w:r>
      <w:r w:rsidR="00C9321B">
        <w:rPr>
          <w:rFonts w:ascii="Times New Roman" w:hAnsi="Times New Roman" w:cs="Times New Roman"/>
        </w:rPr>
        <w:t xml:space="preserve">a few </w:t>
      </w:r>
      <w:r w:rsidRPr="004327E2">
        <w:rPr>
          <w:rFonts w:ascii="Times New Roman" w:hAnsi="Times New Roman" w:cs="Times New Roman"/>
        </w:rPr>
        <w:t>European countries</w:t>
      </w:r>
      <w:r w:rsidR="00C9321B">
        <w:rPr>
          <w:rFonts w:ascii="Times New Roman" w:hAnsi="Times New Roman" w:cs="Times New Roman"/>
        </w:rPr>
        <w:t xml:space="preserve"> </w:t>
      </w:r>
      <w:r w:rsidR="00296B1F">
        <w:rPr>
          <w:rFonts w:ascii="Times New Roman" w:hAnsi="Times New Roman" w:cs="Times New Roman"/>
        </w:rPr>
        <w:t xml:space="preserve">where </w:t>
      </w:r>
      <w:r w:rsidRPr="004327E2">
        <w:rPr>
          <w:rFonts w:ascii="Times New Roman" w:hAnsi="Times New Roman" w:cs="Times New Roman"/>
        </w:rPr>
        <w:t xml:space="preserve">national legislation </w:t>
      </w:r>
      <w:r w:rsidR="00C9321B">
        <w:rPr>
          <w:rFonts w:ascii="Times New Roman" w:hAnsi="Times New Roman" w:cs="Times New Roman"/>
        </w:rPr>
        <w:t>ask</w:t>
      </w:r>
      <w:r w:rsidR="00296B1F">
        <w:rPr>
          <w:rFonts w:ascii="Times New Roman" w:hAnsi="Times New Roman" w:cs="Times New Roman"/>
        </w:rPr>
        <w:t>s</w:t>
      </w:r>
      <w:r w:rsidR="00C9321B">
        <w:rPr>
          <w:rFonts w:ascii="Times New Roman" w:hAnsi="Times New Roman" w:cs="Times New Roman"/>
        </w:rPr>
        <w:t xml:space="preserve"> for </w:t>
      </w:r>
      <w:r w:rsidRPr="004327E2">
        <w:rPr>
          <w:rFonts w:ascii="Times New Roman" w:hAnsi="Times New Roman" w:cs="Times New Roman"/>
        </w:rPr>
        <w:t xml:space="preserve">attention </w:t>
      </w:r>
      <w:r w:rsidR="00C9321B">
        <w:rPr>
          <w:rFonts w:ascii="Times New Roman" w:hAnsi="Times New Roman" w:cs="Times New Roman"/>
        </w:rPr>
        <w:t xml:space="preserve">to </w:t>
      </w:r>
      <w:r w:rsidRPr="004327E2">
        <w:rPr>
          <w:rFonts w:ascii="Times New Roman" w:hAnsi="Times New Roman" w:cs="Times New Roman"/>
        </w:rPr>
        <w:t xml:space="preserve">be given to transboundary impacts </w:t>
      </w:r>
      <w:r w:rsidR="00296B1F">
        <w:rPr>
          <w:rFonts w:ascii="Times New Roman" w:hAnsi="Times New Roman" w:cs="Times New Roman"/>
        </w:rPr>
        <w:t xml:space="preserve">of </w:t>
      </w:r>
      <w:r w:rsidRPr="004327E2">
        <w:rPr>
          <w:rFonts w:ascii="Times New Roman" w:hAnsi="Times New Roman" w:cs="Times New Roman"/>
        </w:rPr>
        <w:t>large-scale projects</w:t>
      </w:r>
      <w:r w:rsidR="00F76F26">
        <w:rPr>
          <w:rFonts w:ascii="Times New Roman" w:hAnsi="Times New Roman" w:cs="Times New Roman"/>
        </w:rPr>
        <w:t xml:space="preserve"> in line with the UNECE Espoo Convention</w:t>
      </w:r>
      <w:r w:rsidRPr="004327E2">
        <w:rPr>
          <w:rFonts w:ascii="Times New Roman" w:hAnsi="Times New Roman" w:cs="Times New Roman"/>
        </w:rPr>
        <w:t xml:space="preserve">. In most of Asia and </w:t>
      </w:r>
      <w:r w:rsidR="00C9321B">
        <w:rPr>
          <w:rFonts w:ascii="Times New Roman" w:hAnsi="Times New Roman" w:cs="Times New Roman"/>
        </w:rPr>
        <w:t xml:space="preserve">the </w:t>
      </w:r>
      <w:r w:rsidR="0048416F" w:rsidRPr="004327E2">
        <w:rPr>
          <w:rFonts w:ascii="Times New Roman" w:hAnsi="Times New Roman" w:cs="Times New Roman"/>
        </w:rPr>
        <w:t xml:space="preserve">Middle </w:t>
      </w:r>
      <w:r w:rsidR="00223AF6">
        <w:rPr>
          <w:rFonts w:ascii="Times New Roman" w:hAnsi="Times New Roman" w:cs="Times New Roman"/>
        </w:rPr>
        <w:t>E</w:t>
      </w:r>
      <w:r w:rsidR="0048416F" w:rsidRPr="004327E2">
        <w:rPr>
          <w:rFonts w:ascii="Times New Roman" w:hAnsi="Times New Roman" w:cs="Times New Roman"/>
        </w:rPr>
        <w:t>ast</w:t>
      </w:r>
      <w:r w:rsidRPr="004327E2">
        <w:rPr>
          <w:rFonts w:ascii="Times New Roman" w:hAnsi="Times New Roman" w:cs="Times New Roman"/>
        </w:rPr>
        <w:t xml:space="preserve">, there are only </w:t>
      </w:r>
      <w:r w:rsidR="001F41D0">
        <w:rPr>
          <w:rFonts w:ascii="Times New Roman" w:hAnsi="Times New Roman" w:cs="Times New Roman"/>
        </w:rPr>
        <w:t xml:space="preserve">declarations of intent </w:t>
      </w:r>
      <w:r w:rsidR="00C9321B">
        <w:rPr>
          <w:rFonts w:ascii="Times New Roman" w:hAnsi="Times New Roman" w:cs="Times New Roman"/>
        </w:rPr>
        <w:t>o</w:t>
      </w:r>
      <w:r w:rsidR="001F41D0">
        <w:rPr>
          <w:rFonts w:ascii="Times New Roman" w:hAnsi="Times New Roman" w:cs="Times New Roman"/>
        </w:rPr>
        <w:t>f</w:t>
      </w:r>
      <w:r w:rsidR="00C9321B">
        <w:rPr>
          <w:rFonts w:ascii="Times New Roman" w:hAnsi="Times New Roman" w:cs="Times New Roman"/>
        </w:rPr>
        <w:t xml:space="preserve"> </w:t>
      </w:r>
      <w:r w:rsidRPr="004327E2">
        <w:rPr>
          <w:rFonts w:ascii="Times New Roman" w:hAnsi="Times New Roman" w:cs="Times New Roman"/>
        </w:rPr>
        <w:t>follow</w:t>
      </w:r>
      <w:r w:rsidR="00C9321B">
        <w:rPr>
          <w:rFonts w:ascii="Times New Roman" w:hAnsi="Times New Roman" w:cs="Times New Roman"/>
        </w:rPr>
        <w:t>ing</w:t>
      </w:r>
      <w:r w:rsidRPr="004327E2">
        <w:rPr>
          <w:rFonts w:ascii="Times New Roman" w:hAnsi="Times New Roman" w:cs="Times New Roman"/>
        </w:rPr>
        <w:t xml:space="preserve"> the provision of </w:t>
      </w:r>
      <w:r w:rsidR="00296B1F">
        <w:rPr>
          <w:rFonts w:ascii="Times New Roman" w:hAnsi="Times New Roman" w:cs="Times New Roman"/>
        </w:rPr>
        <w:t xml:space="preserve">the </w:t>
      </w:r>
      <w:r w:rsidRPr="004327E2">
        <w:rPr>
          <w:rFonts w:ascii="Times New Roman" w:hAnsi="Times New Roman" w:cs="Times New Roman"/>
        </w:rPr>
        <w:t xml:space="preserve">Espoo Convention </w:t>
      </w:r>
      <w:r w:rsidR="00C9321B">
        <w:rPr>
          <w:rFonts w:ascii="Times New Roman" w:hAnsi="Times New Roman" w:cs="Times New Roman"/>
        </w:rPr>
        <w:t>(</w:t>
      </w:r>
      <w:r w:rsidRPr="004327E2">
        <w:rPr>
          <w:rFonts w:ascii="Times New Roman" w:hAnsi="Times New Roman" w:cs="Times New Roman"/>
        </w:rPr>
        <w:t xml:space="preserve">if the country has ratified </w:t>
      </w:r>
      <w:r w:rsidR="00C9321B">
        <w:rPr>
          <w:rFonts w:ascii="Times New Roman" w:hAnsi="Times New Roman" w:cs="Times New Roman"/>
        </w:rPr>
        <w:t xml:space="preserve">it). However, </w:t>
      </w:r>
      <w:r w:rsidRPr="004327E2">
        <w:rPr>
          <w:rFonts w:ascii="Times New Roman" w:hAnsi="Times New Roman" w:cs="Times New Roman"/>
        </w:rPr>
        <w:t>there is no evidence of compliance</w:t>
      </w:r>
      <w:r w:rsidR="00C9321B">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80/14615517.2014.908004","author":[{"dropping-particle":"","family":"Heaton","given":"Camille","non-dropping-particle":"","parse-names":false,"suffix":""},{"dropping-particle":"","family":"Burns","given":"Sandra","non-dropping-particle":"","parse-names":false,"suffix":""}],"container-title":"Impact Assessment and Project Appraisal","id":"ITEM-1","issued":{"date-parts":[["2014"]]},"publisher":"Taylor &amp; Francis","title":"An evaluation of environmental impact assessment in Abu Dhabi , United Arab Emirates","type":"article-journal","volume":"5517"},"uris":["http://www.mendeley.com/documents/?uuid=ac852eeb-7b03-423d-8103-87d644695672"]}],"mendeley":{"formattedCitation":"(Heaton &amp; Burns, 2014)","plainTextFormattedCitation":"(Heaton &amp; Burns, 2014)","previouslyFormattedCitation":"(Heaton &amp; Burns, 2014)"},"properties":{"noteIndex":0},"schema":"https://github.com/citation-style-language/schema/raw/master/csl-citation.json"}</w:instrText>
      </w:r>
      <w:r>
        <w:rPr>
          <w:rFonts w:ascii="Times New Roman" w:hAnsi="Times New Roman" w:cs="Times New Roman"/>
        </w:rPr>
        <w:fldChar w:fldCharType="separate"/>
      </w:r>
      <w:r w:rsidRPr="007D0037">
        <w:rPr>
          <w:rFonts w:ascii="Times New Roman" w:hAnsi="Times New Roman" w:cs="Times New Roman"/>
          <w:noProof/>
        </w:rPr>
        <w:t>(Heaton &amp; Burns, 2014)</w:t>
      </w:r>
      <w:r>
        <w:rPr>
          <w:rFonts w:ascii="Times New Roman" w:hAnsi="Times New Roman" w:cs="Times New Roman"/>
        </w:rPr>
        <w:fldChar w:fldCharType="end"/>
      </w:r>
      <w:r w:rsidRPr="004327E2">
        <w:rPr>
          <w:rFonts w:ascii="Times New Roman" w:hAnsi="Times New Roman" w:cs="Times New Roman"/>
        </w:rPr>
        <w:t xml:space="preserve">. Formal provisions for public participation are also highly variable in BRI countries, although </w:t>
      </w:r>
      <w:r w:rsidR="00C9321B">
        <w:rPr>
          <w:rFonts w:ascii="Times New Roman" w:hAnsi="Times New Roman" w:cs="Times New Roman"/>
        </w:rPr>
        <w:t xml:space="preserve">some legal requirements </w:t>
      </w:r>
      <w:r w:rsidRPr="004327E2">
        <w:rPr>
          <w:rFonts w:ascii="Times New Roman" w:hAnsi="Times New Roman" w:cs="Times New Roman"/>
        </w:rPr>
        <w:t xml:space="preserve">exist in most </w:t>
      </w:r>
      <w:r w:rsidR="00C9321B">
        <w:rPr>
          <w:rFonts w:ascii="Times New Roman" w:hAnsi="Times New Roman" w:cs="Times New Roman"/>
        </w:rPr>
        <w:t>countries</w:t>
      </w:r>
      <w:r w:rsidRPr="004327E2">
        <w:rPr>
          <w:rFonts w:ascii="Times New Roman" w:hAnsi="Times New Roman" w:cs="Times New Roman"/>
        </w:rPr>
        <w:t xml:space="preserve">. Even in high-scoring countries, public participation </w:t>
      </w:r>
      <w:r w:rsidR="00C9321B">
        <w:rPr>
          <w:rFonts w:ascii="Times New Roman" w:hAnsi="Times New Roman" w:cs="Times New Roman"/>
        </w:rPr>
        <w:t xml:space="preserve">only </w:t>
      </w:r>
      <w:r w:rsidRPr="004327E2">
        <w:rPr>
          <w:rFonts w:ascii="Times New Roman" w:hAnsi="Times New Roman" w:cs="Times New Roman"/>
        </w:rPr>
        <w:t xml:space="preserve">starts when the EIA </w:t>
      </w:r>
      <w:r w:rsidR="00C9321B">
        <w:rPr>
          <w:rFonts w:ascii="Times New Roman" w:hAnsi="Times New Roman" w:cs="Times New Roman"/>
        </w:rPr>
        <w:t xml:space="preserve">has </w:t>
      </w:r>
      <w:r w:rsidRPr="004327E2">
        <w:rPr>
          <w:rFonts w:ascii="Times New Roman" w:hAnsi="Times New Roman" w:cs="Times New Roman"/>
        </w:rPr>
        <w:t xml:space="preserve">already </w:t>
      </w:r>
      <w:r w:rsidR="00C9321B">
        <w:rPr>
          <w:rFonts w:ascii="Times New Roman" w:hAnsi="Times New Roman" w:cs="Times New Roman"/>
        </w:rPr>
        <w:t xml:space="preserve">been </w:t>
      </w:r>
      <w:r>
        <w:rPr>
          <w:rFonts w:ascii="Times New Roman" w:hAnsi="Times New Roman" w:cs="Times New Roman"/>
        </w:rPr>
        <w:t>progressing</w:t>
      </w:r>
      <w:r w:rsidRPr="004327E2">
        <w:rPr>
          <w:rFonts w:ascii="Times New Roman" w:hAnsi="Times New Roman" w:cs="Times New Roman"/>
        </w:rPr>
        <w:t xml:space="preserve"> </w:t>
      </w:r>
      <w:r w:rsidR="00C9321B">
        <w:rPr>
          <w:rFonts w:ascii="Times New Roman" w:hAnsi="Times New Roman" w:cs="Times New Roman"/>
        </w:rPr>
        <w:t>for some time</w:t>
      </w:r>
      <w:r w:rsidR="00296B1F">
        <w:rPr>
          <w:rFonts w:ascii="Times New Roman" w:hAnsi="Times New Roman" w:cs="Times New Roman"/>
        </w:rPr>
        <w:t xml:space="preserve">, rather than at the </w:t>
      </w:r>
      <w:r w:rsidR="001F12BD">
        <w:rPr>
          <w:rFonts w:ascii="Times New Roman" w:hAnsi="Times New Roman" w:cs="Times New Roman"/>
        </w:rPr>
        <w:t>start</w:t>
      </w:r>
      <w:r w:rsidR="00296B1F">
        <w:rPr>
          <w:rFonts w:ascii="Times New Roman" w:hAnsi="Times New Roman" w:cs="Times New Roman"/>
        </w:rPr>
        <w:t xml:space="preserve"> of it </w:t>
      </w:r>
      <w:r w:rsidRPr="004327E2">
        <w:rPr>
          <w:rFonts w:ascii="Times New Roman" w:hAnsi="Times New Roman" w:cs="Times New Roman"/>
        </w:rPr>
        <w:t>(</w:t>
      </w:r>
      <w:proofErr w:type="spellStart"/>
      <w:r w:rsidRPr="004327E2">
        <w:rPr>
          <w:rFonts w:ascii="Times New Roman" w:hAnsi="Times New Roman" w:cs="Times New Roman"/>
        </w:rPr>
        <w:t>Brombal</w:t>
      </w:r>
      <w:proofErr w:type="spellEnd"/>
      <w:r w:rsidRPr="004327E2">
        <w:rPr>
          <w:rFonts w:ascii="Times New Roman" w:hAnsi="Times New Roman" w:cs="Times New Roman"/>
        </w:rPr>
        <w:t xml:space="preserve"> et al., 2017). </w:t>
      </w:r>
    </w:p>
    <w:p w14:paraId="2902E1A3" w14:textId="05D2EF4D" w:rsidR="00BE3EED" w:rsidRDefault="00296B1F" w:rsidP="00C41C79">
      <w:pPr>
        <w:ind w:firstLine="720"/>
        <w:rPr>
          <w:rFonts w:ascii="Times New Roman" w:hAnsi="Times New Roman" w:cs="Times New Roman"/>
        </w:rPr>
      </w:pPr>
      <w:bookmarkStart w:id="6" w:name="_Hlk36546966"/>
      <w:r>
        <w:rPr>
          <w:rFonts w:ascii="Times New Roman" w:hAnsi="Times New Roman" w:cs="Times New Roman"/>
        </w:rPr>
        <w:t>Correlation</w:t>
      </w:r>
      <w:r w:rsidR="00BE3EED" w:rsidRPr="004327E2">
        <w:rPr>
          <w:rFonts w:ascii="Times New Roman" w:hAnsi="Times New Roman" w:cs="Times New Roman"/>
        </w:rPr>
        <w:t xml:space="preserve"> between </w:t>
      </w:r>
      <w:r w:rsidR="00C9321B">
        <w:rPr>
          <w:rFonts w:ascii="Times New Roman" w:hAnsi="Times New Roman" w:cs="Times New Roman"/>
        </w:rPr>
        <w:t xml:space="preserve">a </w:t>
      </w:r>
      <w:r w:rsidR="00BE3EED" w:rsidRPr="004327E2">
        <w:rPr>
          <w:rFonts w:ascii="Times New Roman" w:hAnsi="Times New Roman" w:cs="Times New Roman"/>
        </w:rPr>
        <w:t xml:space="preserve">country's GDP per capita and the strength of </w:t>
      </w:r>
      <w:r w:rsidR="001F41D0">
        <w:rPr>
          <w:rFonts w:ascii="Times New Roman" w:hAnsi="Times New Roman" w:cs="Times New Roman"/>
        </w:rPr>
        <w:t xml:space="preserve">its </w:t>
      </w:r>
      <w:r w:rsidR="00BE3EED" w:rsidRPr="004327E2">
        <w:rPr>
          <w:rFonts w:ascii="Times New Roman" w:hAnsi="Times New Roman" w:cs="Times New Roman"/>
        </w:rPr>
        <w:t xml:space="preserve">EIA </w:t>
      </w:r>
      <w:r w:rsidR="001F41D0">
        <w:rPr>
          <w:rFonts w:ascii="Times New Roman" w:hAnsi="Times New Roman" w:cs="Times New Roman"/>
        </w:rPr>
        <w:t xml:space="preserve">legal requirements </w:t>
      </w:r>
      <w:r w:rsidR="00BE3EED" w:rsidRPr="004327E2">
        <w:rPr>
          <w:rFonts w:ascii="Times New Roman" w:hAnsi="Times New Roman" w:cs="Times New Roman"/>
        </w:rPr>
        <w:t xml:space="preserve">is </w:t>
      </w:r>
      <w:r w:rsidR="00622299">
        <w:rPr>
          <w:rFonts w:ascii="Times New Roman" w:hAnsi="Times New Roman" w:cs="Times New Roman"/>
        </w:rPr>
        <w:t xml:space="preserve">positive </w:t>
      </w:r>
      <w:r w:rsidR="007B2599">
        <w:rPr>
          <w:rFonts w:ascii="Times New Roman" w:hAnsi="Times New Roman" w:cs="Times New Roman"/>
        </w:rPr>
        <w:t xml:space="preserve">and significant </w:t>
      </w:r>
      <w:r w:rsidR="00F252FC">
        <w:rPr>
          <w:rFonts w:ascii="Times New Roman" w:hAnsi="Times New Roman" w:cs="Times New Roman"/>
        </w:rPr>
        <w:t>(p&lt;0.001)</w:t>
      </w:r>
      <w:r w:rsidR="001F41D0">
        <w:rPr>
          <w:rFonts w:ascii="Times New Roman" w:hAnsi="Times New Roman" w:cs="Times New Roman"/>
        </w:rPr>
        <w:t>,</w:t>
      </w:r>
      <w:r w:rsidR="00F252FC" w:rsidRPr="004327E2">
        <w:rPr>
          <w:rFonts w:ascii="Times New Roman" w:hAnsi="Times New Roman" w:cs="Times New Roman"/>
        </w:rPr>
        <w:t xml:space="preserve"> </w:t>
      </w:r>
      <w:r w:rsidR="00F252FC">
        <w:rPr>
          <w:rFonts w:ascii="Times New Roman" w:hAnsi="Times New Roman" w:cs="Times New Roman"/>
        </w:rPr>
        <w:t xml:space="preserve">but </w:t>
      </w:r>
      <w:r w:rsidR="00BE3EED" w:rsidRPr="004327E2">
        <w:rPr>
          <w:rFonts w:ascii="Times New Roman" w:hAnsi="Times New Roman" w:cs="Times New Roman"/>
        </w:rPr>
        <w:t>weak</w:t>
      </w:r>
      <w:r w:rsidR="00F252FC">
        <w:rPr>
          <w:rFonts w:ascii="Times New Roman" w:hAnsi="Times New Roman" w:cs="Times New Roman"/>
        </w:rPr>
        <w:t xml:space="preserve"> </w:t>
      </w:r>
      <w:r w:rsidR="00BE3EED" w:rsidRPr="004327E2">
        <w:rPr>
          <w:rFonts w:ascii="Times New Roman" w:hAnsi="Times New Roman" w:cs="Times New Roman"/>
        </w:rPr>
        <w:t>(Fig.5). This result suggests that political commitment and donor organizations' support play a</w:t>
      </w:r>
      <w:r w:rsidR="001F41D0">
        <w:rPr>
          <w:rFonts w:ascii="Times New Roman" w:hAnsi="Times New Roman" w:cs="Times New Roman"/>
        </w:rPr>
        <w:t xml:space="preserve">n important </w:t>
      </w:r>
      <w:r w:rsidR="00BE3EED" w:rsidRPr="004327E2">
        <w:rPr>
          <w:rFonts w:ascii="Times New Roman" w:hAnsi="Times New Roman" w:cs="Times New Roman"/>
        </w:rPr>
        <w:t xml:space="preserve">role </w:t>
      </w:r>
      <w:bookmarkEnd w:id="6"/>
      <w:r w:rsidR="00BE3EED" w:rsidRPr="004327E2">
        <w:rPr>
          <w:rFonts w:ascii="Times New Roman" w:hAnsi="Times New Roman" w:cs="Times New Roman"/>
        </w:rPr>
        <w:t xml:space="preserve">and </w:t>
      </w:r>
      <w:r>
        <w:rPr>
          <w:rFonts w:ascii="Times New Roman" w:hAnsi="Times New Roman" w:cs="Times New Roman"/>
        </w:rPr>
        <w:t xml:space="preserve">GDP </w:t>
      </w:r>
      <w:r w:rsidR="00BE3EED" w:rsidRPr="004327E2">
        <w:rPr>
          <w:rFonts w:ascii="Times New Roman" w:hAnsi="Times New Roman" w:cs="Times New Roman"/>
        </w:rPr>
        <w:t>is only one of many factors affecting EIA legislation.</w:t>
      </w:r>
    </w:p>
    <w:p w14:paraId="453432D6" w14:textId="3F896117" w:rsidR="000B5118" w:rsidRDefault="000B5118" w:rsidP="00C41C79">
      <w:pPr>
        <w:ind w:firstLine="720"/>
        <w:rPr>
          <w:rFonts w:ascii="Times New Roman" w:hAnsi="Times New Roman" w:cs="Times New Roman"/>
        </w:rPr>
      </w:pPr>
    </w:p>
    <w:p w14:paraId="6E9700FB" w14:textId="76BC8026" w:rsidR="00BE3EED" w:rsidRDefault="006401D7" w:rsidP="00145B38">
      <w:pPr>
        <w:rPr>
          <w:rFonts w:ascii="Times New Roman" w:hAnsi="Times New Roman" w:cs="Times New Roman"/>
        </w:rPr>
      </w:pPr>
      <w:r>
        <w:rPr>
          <w:noProof/>
        </w:rPr>
        <w:lastRenderedPageBreak/>
        <mc:AlternateContent>
          <mc:Choice Requires="wps">
            <w:drawing>
              <wp:anchor distT="0" distB="0" distL="114300" distR="114300" simplePos="0" relativeHeight="251855360" behindDoc="0" locked="0" layoutInCell="1" allowOverlap="1" wp14:anchorId="0E8D51ED" wp14:editId="3666B572">
                <wp:simplePos x="0" y="0"/>
                <wp:positionH relativeFrom="column">
                  <wp:posOffset>2461260</wp:posOffset>
                </wp:positionH>
                <wp:positionV relativeFrom="paragraph">
                  <wp:posOffset>1958340</wp:posOffset>
                </wp:positionV>
                <wp:extent cx="590550" cy="222250"/>
                <wp:effectExtent l="0" t="0" r="0" b="0"/>
                <wp:wrapNone/>
                <wp:docPr id="128" name="Text Box 128"/>
                <wp:cNvGraphicFramePr/>
                <a:graphic xmlns:a="http://schemas.openxmlformats.org/drawingml/2006/main">
                  <a:graphicData uri="http://schemas.microsoft.com/office/word/2010/wordprocessingShape">
                    <wps:wsp>
                      <wps:cNvSpPr txBox="1"/>
                      <wps:spPr>
                        <a:xfrm>
                          <a:off x="0" y="0"/>
                          <a:ext cx="590550" cy="222250"/>
                        </a:xfrm>
                        <a:prstGeom prst="rect">
                          <a:avLst/>
                        </a:prstGeom>
                        <a:noFill/>
                        <a:ln w="6350">
                          <a:noFill/>
                        </a:ln>
                      </wps:spPr>
                      <wps:txbx>
                        <w:txbxContent>
                          <w:p w14:paraId="20765E8F" w14:textId="77777777" w:rsidR="00780F0B" w:rsidRPr="00152707" w:rsidRDefault="00780F0B" w:rsidP="006401D7">
                            <w:pPr>
                              <w:rPr>
                                <w:color w:val="000000" w:themeColor="text1"/>
                                <w:sz w:val="16"/>
                                <w:szCs w:val="16"/>
                              </w:rPr>
                            </w:pPr>
                            <w:r w:rsidRPr="00FF265B">
                              <w:rPr>
                                <w:color w:val="000000" w:themeColor="text1"/>
                                <w:sz w:val="16"/>
                                <w:szCs w:val="16"/>
                              </w:rPr>
                              <w:t>Kuwai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8D51ED" id="Text Box 128" o:spid="_x0000_s1044" type="#_x0000_t202" style="position:absolute;margin-left:193.8pt;margin-top:154.2pt;width:46.5pt;height:17.5pt;z-index:251855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" filled="f" stroked="f" strokeweight=".5pt">
                <v:textbox>
                  <w:txbxContent>
                    <w:p w14:paraId="20765E8F" w14:textId="77777777" w:rsidR="00780F0B" w:rsidRPr="00152707" w:rsidRDefault="00780F0B" w:rsidP="006401D7">
                      <w:pPr>
                        <w:rPr>
                          <w:color w:val="000000" w:themeColor="text1"/>
                          <w:sz w:val="16"/>
                          <w:szCs w:val="16"/>
                        </w:rPr>
                      </w:pPr>
                      <w:r w:rsidRPr="00FF265B">
                        <w:rPr>
                          <w:color w:val="000000" w:themeColor="text1"/>
                          <w:sz w:val="16"/>
                          <w:szCs w:val="16"/>
                        </w:rPr>
                        <w:t>Kuwait</w:t>
                      </w:r>
                    </w:p>
                  </w:txbxContent>
                </v:textbox>
              </v:shape>
            </w:pict>
          </mc:Fallback>
        </mc:AlternateContent>
      </w:r>
      <w:r>
        <w:rPr>
          <w:noProof/>
        </w:rPr>
        <mc:AlternateContent>
          <mc:Choice Requires="wps">
            <w:drawing>
              <wp:anchor distT="0" distB="0" distL="114300" distR="114300" simplePos="0" relativeHeight="251853312" behindDoc="0" locked="0" layoutInCell="1" allowOverlap="1" wp14:anchorId="441B0D4F" wp14:editId="233C9147">
                <wp:simplePos x="0" y="0"/>
                <wp:positionH relativeFrom="column">
                  <wp:posOffset>4846320</wp:posOffset>
                </wp:positionH>
                <wp:positionV relativeFrom="paragraph">
                  <wp:posOffset>1804670</wp:posOffset>
                </wp:positionV>
                <wp:extent cx="590550" cy="222250"/>
                <wp:effectExtent l="0" t="0" r="0" b="6350"/>
                <wp:wrapNone/>
                <wp:docPr id="127" name="Text Box 127"/>
                <wp:cNvGraphicFramePr/>
                <a:graphic xmlns:a="http://schemas.openxmlformats.org/drawingml/2006/main">
                  <a:graphicData uri="http://schemas.microsoft.com/office/word/2010/wordprocessingShape">
                    <wps:wsp>
                      <wps:cNvSpPr txBox="1"/>
                      <wps:spPr>
                        <a:xfrm>
                          <a:off x="0" y="0"/>
                          <a:ext cx="590550" cy="222250"/>
                        </a:xfrm>
                        <a:prstGeom prst="rect">
                          <a:avLst/>
                        </a:prstGeom>
                        <a:noFill/>
                        <a:ln w="6350">
                          <a:noFill/>
                        </a:ln>
                      </wps:spPr>
                      <wps:txbx>
                        <w:txbxContent>
                          <w:p w14:paraId="104BB34C" w14:textId="77777777" w:rsidR="00780F0B" w:rsidRPr="008F582C" w:rsidRDefault="00780F0B" w:rsidP="006401D7">
                            <w:pPr>
                              <w:rPr>
                                <w:sz w:val="16"/>
                                <w:szCs w:val="16"/>
                              </w:rPr>
                            </w:pPr>
                            <w:r>
                              <w:rPr>
                                <w:sz w:val="16"/>
                                <w:szCs w:val="16"/>
                              </w:rPr>
                              <w:t>Qat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1B0D4F" id="Text Box 127" o:spid="_x0000_s1045" type="#_x0000_t202" style="position:absolute;margin-left:381.6pt;margin-top:142.1pt;width:46.5pt;height:17.5pt;z-index:251853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" filled="f" stroked="f" strokeweight=".5pt">
                <v:textbox>
                  <w:txbxContent>
                    <w:p w14:paraId="104BB34C" w14:textId="77777777" w:rsidR="00780F0B" w:rsidRPr="008F582C" w:rsidRDefault="00780F0B" w:rsidP="006401D7">
                      <w:pPr>
                        <w:rPr>
                          <w:sz w:val="16"/>
                          <w:szCs w:val="16"/>
                        </w:rPr>
                      </w:pPr>
                      <w:r>
                        <w:rPr>
                          <w:sz w:val="16"/>
                          <w:szCs w:val="16"/>
                        </w:rPr>
                        <w:t>Qatar</w:t>
                      </w:r>
                    </w:p>
                  </w:txbxContent>
                </v:textbox>
              </v:shape>
            </w:pict>
          </mc:Fallback>
        </mc:AlternateContent>
      </w:r>
      <w:r>
        <w:rPr>
          <w:noProof/>
        </w:rPr>
        <mc:AlternateContent>
          <mc:Choice Requires="wps">
            <w:drawing>
              <wp:anchor distT="0" distB="0" distL="114300" distR="114300" simplePos="0" relativeHeight="251851264" behindDoc="0" locked="0" layoutInCell="1" allowOverlap="1" wp14:anchorId="4F77FB41" wp14:editId="1B85112C">
                <wp:simplePos x="0" y="0"/>
                <wp:positionH relativeFrom="column">
                  <wp:posOffset>4526280</wp:posOffset>
                </wp:positionH>
                <wp:positionV relativeFrom="paragraph">
                  <wp:posOffset>1074420</wp:posOffset>
                </wp:positionV>
                <wp:extent cx="662940" cy="222250"/>
                <wp:effectExtent l="0" t="0" r="0" b="0"/>
                <wp:wrapNone/>
                <wp:docPr id="126" name="Text Box 126"/>
                <wp:cNvGraphicFramePr/>
                <a:graphic xmlns:a="http://schemas.openxmlformats.org/drawingml/2006/main">
                  <a:graphicData uri="http://schemas.microsoft.com/office/word/2010/wordprocessingShape">
                    <wps:wsp>
                      <wps:cNvSpPr txBox="1"/>
                      <wps:spPr>
                        <a:xfrm>
                          <a:off x="0" y="0"/>
                          <a:ext cx="662940" cy="222250"/>
                        </a:xfrm>
                        <a:prstGeom prst="rect">
                          <a:avLst/>
                        </a:prstGeom>
                        <a:noFill/>
                        <a:ln w="6350">
                          <a:noFill/>
                        </a:ln>
                      </wps:spPr>
                      <wps:txbx>
                        <w:txbxContent>
                          <w:p w14:paraId="02BDCC5A" w14:textId="77777777" w:rsidR="00780F0B" w:rsidRPr="008F582C" w:rsidRDefault="00780F0B" w:rsidP="006401D7">
                            <w:pPr>
                              <w:rPr>
                                <w:sz w:val="16"/>
                                <w:szCs w:val="16"/>
                              </w:rPr>
                            </w:pPr>
                            <w:r>
                              <w:rPr>
                                <w:sz w:val="16"/>
                                <w:szCs w:val="16"/>
                              </w:rPr>
                              <w:t>Singapo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77FB41" id="Text Box 126" o:spid="_x0000_s1046" type="#_x0000_t202" style="position:absolute;margin-left:356.4pt;margin-top:84.6pt;width:52.2pt;height:17.5pt;z-index:251851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" filled="f" stroked="f" strokeweight=".5pt">
                <v:textbox>
                  <w:txbxContent>
                    <w:p w14:paraId="02BDCC5A" w14:textId="77777777" w:rsidR="00780F0B" w:rsidRPr="008F582C" w:rsidRDefault="00780F0B" w:rsidP="006401D7">
                      <w:pPr>
                        <w:rPr>
                          <w:sz w:val="16"/>
                          <w:szCs w:val="16"/>
                        </w:rPr>
                      </w:pPr>
                      <w:r>
                        <w:rPr>
                          <w:sz w:val="16"/>
                          <w:szCs w:val="16"/>
                        </w:rPr>
                        <w:t>Singapore</w:t>
                      </w:r>
                    </w:p>
                  </w:txbxContent>
                </v:textbox>
              </v:shape>
            </w:pict>
          </mc:Fallback>
        </mc:AlternateContent>
      </w:r>
      <w:r w:rsidR="006944B9">
        <w:rPr>
          <w:noProof/>
        </w:rPr>
        <mc:AlternateContent>
          <mc:Choice Requires="wps">
            <w:drawing>
              <wp:anchor distT="0" distB="0" distL="114300" distR="114300" simplePos="0" relativeHeight="251727360" behindDoc="0" locked="0" layoutInCell="1" allowOverlap="1" wp14:anchorId="1124CBCD" wp14:editId="03735CA7">
                <wp:simplePos x="0" y="0"/>
                <wp:positionH relativeFrom="column">
                  <wp:posOffset>624840</wp:posOffset>
                </wp:positionH>
                <wp:positionV relativeFrom="paragraph">
                  <wp:posOffset>1075690</wp:posOffset>
                </wp:positionV>
                <wp:extent cx="590550" cy="222250"/>
                <wp:effectExtent l="0" t="0" r="0" b="0"/>
                <wp:wrapNone/>
                <wp:docPr id="46" name="Text Box 46"/>
                <wp:cNvGraphicFramePr/>
                <a:graphic xmlns:a="http://schemas.openxmlformats.org/drawingml/2006/main">
                  <a:graphicData uri="http://schemas.microsoft.com/office/word/2010/wordprocessingShape">
                    <wps:wsp>
                      <wps:cNvSpPr txBox="1"/>
                      <wps:spPr>
                        <a:xfrm>
                          <a:off x="0" y="0"/>
                          <a:ext cx="590550" cy="222250"/>
                        </a:xfrm>
                        <a:prstGeom prst="rect">
                          <a:avLst/>
                        </a:prstGeom>
                        <a:noFill/>
                        <a:ln w="6350">
                          <a:noFill/>
                        </a:ln>
                      </wps:spPr>
                      <wps:txbx>
                        <w:txbxContent>
                          <w:p w14:paraId="029951C2" w14:textId="11BDBB2C" w:rsidR="00780F0B" w:rsidRPr="00152707" w:rsidRDefault="00780F0B" w:rsidP="006944B9">
                            <w:pPr>
                              <w:rPr>
                                <w:color w:val="000000" w:themeColor="text1"/>
                                <w:sz w:val="16"/>
                                <w:szCs w:val="16"/>
                              </w:rPr>
                            </w:pPr>
                            <w:r>
                              <w:rPr>
                                <w:color w:val="000000" w:themeColor="text1"/>
                                <w:sz w:val="16"/>
                                <w:szCs w:val="16"/>
                              </w:rPr>
                              <w:t>Bhut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24CBCD" id="Text Box 46" o:spid="_x0000_s1047" type="#_x0000_t202" style="position:absolute;margin-left:49.2pt;margin-top:84.7pt;width:46.5pt;height:17.5pt;z-index:251727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" filled="f" stroked="f" strokeweight=".5pt">
                <v:textbox>
                  <w:txbxContent>
                    <w:p w14:paraId="029951C2" w14:textId="11BDBB2C" w:rsidR="00780F0B" w:rsidRPr="00152707" w:rsidRDefault="00780F0B" w:rsidP="006944B9">
                      <w:pPr>
                        <w:rPr>
                          <w:color w:val="000000" w:themeColor="text1"/>
                          <w:sz w:val="16"/>
                          <w:szCs w:val="16"/>
                        </w:rPr>
                      </w:pPr>
                      <w:r>
                        <w:rPr>
                          <w:color w:val="000000" w:themeColor="text1"/>
                          <w:sz w:val="16"/>
                          <w:szCs w:val="16"/>
                        </w:rPr>
                        <w:t>Bhutan</w:t>
                      </w:r>
                    </w:p>
                  </w:txbxContent>
                </v:textbox>
              </v:shape>
            </w:pict>
          </mc:Fallback>
        </mc:AlternateContent>
      </w:r>
      <w:r w:rsidR="00C00AA1">
        <w:rPr>
          <w:noProof/>
        </w:rPr>
        <mc:AlternateContent>
          <mc:Choice Requires="wps">
            <w:drawing>
              <wp:anchor distT="0" distB="0" distL="114300" distR="114300" simplePos="0" relativeHeight="251723264" behindDoc="0" locked="0" layoutInCell="1" allowOverlap="1" wp14:anchorId="120D5DA8" wp14:editId="3501ED7E">
                <wp:simplePos x="0" y="0"/>
                <wp:positionH relativeFrom="column">
                  <wp:posOffset>941070</wp:posOffset>
                </wp:positionH>
                <wp:positionV relativeFrom="paragraph">
                  <wp:posOffset>2178050</wp:posOffset>
                </wp:positionV>
                <wp:extent cx="590550" cy="222250"/>
                <wp:effectExtent l="0" t="0" r="0" b="0"/>
                <wp:wrapNone/>
                <wp:docPr id="44" name="Text Box 44"/>
                <wp:cNvGraphicFramePr/>
                <a:graphic xmlns:a="http://schemas.openxmlformats.org/drawingml/2006/main">
                  <a:graphicData uri="http://schemas.microsoft.com/office/word/2010/wordprocessingShape">
                    <wps:wsp>
                      <wps:cNvSpPr txBox="1"/>
                      <wps:spPr>
                        <a:xfrm>
                          <a:off x="0" y="0"/>
                          <a:ext cx="590550" cy="222250"/>
                        </a:xfrm>
                        <a:prstGeom prst="rect">
                          <a:avLst/>
                        </a:prstGeom>
                        <a:noFill/>
                        <a:ln w="6350">
                          <a:noFill/>
                        </a:ln>
                      </wps:spPr>
                      <wps:txbx>
                        <w:txbxContent>
                          <w:p w14:paraId="2E58D4DB" w14:textId="551B6919" w:rsidR="00780F0B" w:rsidRPr="00152707" w:rsidRDefault="00780F0B" w:rsidP="00C00AA1">
                            <w:pPr>
                              <w:rPr>
                                <w:color w:val="000000" w:themeColor="text1"/>
                                <w:sz w:val="16"/>
                                <w:szCs w:val="16"/>
                              </w:rPr>
                            </w:pPr>
                            <w:r>
                              <w:rPr>
                                <w:color w:val="000000" w:themeColor="text1"/>
                                <w:sz w:val="16"/>
                                <w:szCs w:val="16"/>
                              </w:rPr>
                              <w:t>Belaru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0D5DA8" id="Text Box 44" o:spid="_x0000_s1048" type="#_x0000_t202" style="position:absolute;margin-left:74.1pt;margin-top:171.5pt;width:46.5pt;height:17.5pt;z-index:251723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" filled="f" stroked="f" strokeweight=".5pt">
                <v:textbox>
                  <w:txbxContent>
                    <w:p w14:paraId="2E58D4DB" w14:textId="551B6919" w:rsidR="00780F0B" w:rsidRPr="00152707" w:rsidRDefault="00780F0B" w:rsidP="00C00AA1">
                      <w:pPr>
                        <w:rPr>
                          <w:color w:val="000000" w:themeColor="text1"/>
                          <w:sz w:val="16"/>
                          <w:szCs w:val="16"/>
                        </w:rPr>
                      </w:pPr>
                      <w:r>
                        <w:rPr>
                          <w:color w:val="000000" w:themeColor="text1"/>
                          <w:sz w:val="16"/>
                          <w:szCs w:val="16"/>
                        </w:rPr>
                        <w:t>Belarus</w:t>
                      </w:r>
                    </w:p>
                  </w:txbxContent>
                </v:textbox>
              </v:shape>
            </w:pict>
          </mc:Fallback>
        </mc:AlternateContent>
      </w:r>
      <w:r w:rsidR="00C00AA1">
        <w:rPr>
          <w:noProof/>
        </w:rPr>
        <mc:AlternateContent>
          <mc:Choice Requires="wps">
            <w:drawing>
              <wp:anchor distT="0" distB="0" distL="114300" distR="114300" simplePos="0" relativeHeight="251721216" behindDoc="0" locked="0" layoutInCell="1" allowOverlap="1" wp14:anchorId="5D14FC52" wp14:editId="6DA4DE95">
                <wp:simplePos x="0" y="0"/>
                <wp:positionH relativeFrom="column">
                  <wp:posOffset>792480</wp:posOffset>
                </wp:positionH>
                <wp:positionV relativeFrom="paragraph">
                  <wp:posOffset>2308860</wp:posOffset>
                </wp:positionV>
                <wp:extent cx="590550" cy="222250"/>
                <wp:effectExtent l="0" t="0" r="0" b="0"/>
                <wp:wrapNone/>
                <wp:docPr id="43" name="Text Box 43"/>
                <wp:cNvGraphicFramePr/>
                <a:graphic xmlns:a="http://schemas.openxmlformats.org/drawingml/2006/main">
                  <a:graphicData uri="http://schemas.microsoft.com/office/word/2010/wordprocessingShape">
                    <wps:wsp>
                      <wps:cNvSpPr txBox="1"/>
                      <wps:spPr>
                        <a:xfrm>
                          <a:off x="0" y="0"/>
                          <a:ext cx="590550" cy="222250"/>
                        </a:xfrm>
                        <a:prstGeom prst="rect">
                          <a:avLst/>
                        </a:prstGeom>
                        <a:noFill/>
                        <a:ln w="6350">
                          <a:noFill/>
                        </a:ln>
                      </wps:spPr>
                      <wps:txbx>
                        <w:txbxContent>
                          <w:p w14:paraId="30015C19" w14:textId="4DA96EB5" w:rsidR="00780F0B" w:rsidRPr="00152707" w:rsidRDefault="00780F0B" w:rsidP="00C00AA1">
                            <w:pPr>
                              <w:rPr>
                                <w:color w:val="000000" w:themeColor="text1"/>
                                <w:sz w:val="16"/>
                                <w:szCs w:val="16"/>
                              </w:rPr>
                            </w:pPr>
                            <w:r>
                              <w:rPr>
                                <w:color w:val="000000" w:themeColor="text1"/>
                                <w:sz w:val="16"/>
                                <w:szCs w:val="16"/>
                              </w:rPr>
                              <w:t>Azerbaij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14FC52" id="Text Box 43" o:spid="_x0000_s1049" type="#_x0000_t202" style="position:absolute;margin-left:62.4pt;margin-top:181.8pt;width:46.5pt;height:17.5pt;z-index:251721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" filled="f" stroked="f" strokeweight=".5pt">
                <v:textbox>
                  <w:txbxContent>
                    <w:p w14:paraId="30015C19" w14:textId="4DA96EB5" w:rsidR="00780F0B" w:rsidRPr="00152707" w:rsidRDefault="00780F0B" w:rsidP="00C00AA1">
                      <w:pPr>
                        <w:rPr>
                          <w:color w:val="000000" w:themeColor="text1"/>
                          <w:sz w:val="16"/>
                          <w:szCs w:val="16"/>
                        </w:rPr>
                      </w:pPr>
                      <w:r>
                        <w:rPr>
                          <w:color w:val="000000" w:themeColor="text1"/>
                          <w:sz w:val="16"/>
                          <w:szCs w:val="16"/>
                        </w:rPr>
                        <w:t>Azerbaijan</w:t>
                      </w:r>
                    </w:p>
                  </w:txbxContent>
                </v:textbox>
              </v:shape>
            </w:pict>
          </mc:Fallback>
        </mc:AlternateContent>
      </w:r>
      <w:r w:rsidR="00C00AA1">
        <w:rPr>
          <w:noProof/>
        </w:rPr>
        <mc:AlternateContent>
          <mc:Choice Requires="wps">
            <w:drawing>
              <wp:anchor distT="0" distB="0" distL="114300" distR="114300" simplePos="0" relativeHeight="251719168" behindDoc="0" locked="0" layoutInCell="1" allowOverlap="1" wp14:anchorId="1CE6F09F" wp14:editId="5552E362">
                <wp:simplePos x="0" y="0"/>
                <wp:positionH relativeFrom="column">
                  <wp:posOffset>609600</wp:posOffset>
                </wp:positionH>
                <wp:positionV relativeFrom="paragraph">
                  <wp:posOffset>2476500</wp:posOffset>
                </wp:positionV>
                <wp:extent cx="590550" cy="222250"/>
                <wp:effectExtent l="0" t="0" r="0" b="0"/>
                <wp:wrapNone/>
                <wp:docPr id="42" name="Text Box 42"/>
                <wp:cNvGraphicFramePr/>
                <a:graphic xmlns:a="http://schemas.openxmlformats.org/drawingml/2006/main">
                  <a:graphicData uri="http://schemas.microsoft.com/office/word/2010/wordprocessingShape">
                    <wps:wsp>
                      <wps:cNvSpPr txBox="1"/>
                      <wps:spPr>
                        <a:xfrm>
                          <a:off x="0" y="0"/>
                          <a:ext cx="590550" cy="222250"/>
                        </a:xfrm>
                        <a:prstGeom prst="rect">
                          <a:avLst/>
                        </a:prstGeom>
                        <a:noFill/>
                        <a:ln w="6350">
                          <a:noFill/>
                        </a:ln>
                      </wps:spPr>
                      <wps:txbx>
                        <w:txbxContent>
                          <w:p w14:paraId="1180E9E4" w14:textId="0977D06C" w:rsidR="00780F0B" w:rsidRPr="00152707" w:rsidRDefault="00780F0B" w:rsidP="00C00AA1">
                            <w:pPr>
                              <w:rPr>
                                <w:color w:val="000000" w:themeColor="text1"/>
                                <w:sz w:val="16"/>
                                <w:szCs w:val="16"/>
                              </w:rPr>
                            </w:pPr>
                            <w:r>
                              <w:rPr>
                                <w:color w:val="000000" w:themeColor="text1"/>
                                <w:sz w:val="16"/>
                                <w:szCs w:val="16"/>
                              </w:rPr>
                              <w:t>Armen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E6F09F" id="Text Box 42" o:spid="_x0000_s1050" type="#_x0000_t202" style="position:absolute;margin-left:48pt;margin-top:195pt;width:46.5pt;height:17.5pt;z-index:251719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" filled="f" stroked="f" strokeweight=".5pt">
                <v:textbox>
                  <w:txbxContent>
                    <w:p w14:paraId="1180E9E4" w14:textId="0977D06C" w:rsidR="00780F0B" w:rsidRPr="00152707" w:rsidRDefault="00780F0B" w:rsidP="00C00AA1">
                      <w:pPr>
                        <w:rPr>
                          <w:color w:val="000000" w:themeColor="text1"/>
                          <w:sz w:val="16"/>
                          <w:szCs w:val="16"/>
                        </w:rPr>
                      </w:pPr>
                      <w:r>
                        <w:rPr>
                          <w:color w:val="000000" w:themeColor="text1"/>
                          <w:sz w:val="16"/>
                          <w:szCs w:val="16"/>
                        </w:rPr>
                        <w:t>Armenia</w:t>
                      </w:r>
                    </w:p>
                  </w:txbxContent>
                </v:textbox>
              </v:shape>
            </w:pict>
          </mc:Fallback>
        </mc:AlternateContent>
      </w:r>
      <w:r w:rsidR="00C00AA1">
        <w:rPr>
          <w:noProof/>
        </w:rPr>
        <mc:AlternateContent>
          <mc:Choice Requires="wps">
            <w:drawing>
              <wp:anchor distT="0" distB="0" distL="114300" distR="114300" simplePos="0" relativeHeight="251717120" behindDoc="0" locked="0" layoutInCell="1" allowOverlap="1" wp14:anchorId="1D25BD47" wp14:editId="183E9E14">
                <wp:simplePos x="0" y="0"/>
                <wp:positionH relativeFrom="column">
                  <wp:posOffset>746760</wp:posOffset>
                </wp:positionH>
                <wp:positionV relativeFrom="paragraph">
                  <wp:posOffset>2400300</wp:posOffset>
                </wp:positionV>
                <wp:extent cx="590550" cy="222250"/>
                <wp:effectExtent l="0" t="0" r="0" b="0"/>
                <wp:wrapNone/>
                <wp:docPr id="41" name="Text Box 41"/>
                <wp:cNvGraphicFramePr/>
                <a:graphic xmlns:a="http://schemas.openxmlformats.org/drawingml/2006/main">
                  <a:graphicData uri="http://schemas.microsoft.com/office/word/2010/wordprocessingShape">
                    <wps:wsp>
                      <wps:cNvSpPr txBox="1"/>
                      <wps:spPr>
                        <a:xfrm>
                          <a:off x="0" y="0"/>
                          <a:ext cx="590550" cy="222250"/>
                        </a:xfrm>
                        <a:prstGeom prst="rect">
                          <a:avLst/>
                        </a:prstGeom>
                        <a:noFill/>
                        <a:ln w="6350">
                          <a:noFill/>
                        </a:ln>
                      </wps:spPr>
                      <wps:txbx>
                        <w:txbxContent>
                          <w:p w14:paraId="61786987" w14:textId="50649258" w:rsidR="00780F0B" w:rsidRPr="00152707" w:rsidRDefault="00780F0B" w:rsidP="00C00AA1">
                            <w:pPr>
                              <w:rPr>
                                <w:color w:val="000000" w:themeColor="text1"/>
                                <w:sz w:val="16"/>
                                <w:szCs w:val="16"/>
                              </w:rPr>
                            </w:pPr>
                            <w:r w:rsidRPr="00C00AA1">
                              <w:rPr>
                                <w:color w:val="000000" w:themeColor="text1"/>
                                <w:sz w:val="16"/>
                                <w:szCs w:val="16"/>
                              </w:rPr>
                              <w:t>Ukrai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25BD47" id="Text Box 41" o:spid="_x0000_s1051" type="#_x0000_t202" style="position:absolute;margin-left:58.8pt;margin-top:189pt;width:46.5pt;height:17.5pt;z-index:251717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" filled="f" stroked="f" strokeweight=".5pt">
                <v:textbox>
                  <w:txbxContent>
                    <w:p w14:paraId="61786987" w14:textId="50649258" w:rsidR="00780F0B" w:rsidRPr="00152707" w:rsidRDefault="00780F0B" w:rsidP="00C00AA1">
                      <w:pPr>
                        <w:rPr>
                          <w:color w:val="000000" w:themeColor="text1"/>
                          <w:sz w:val="16"/>
                          <w:szCs w:val="16"/>
                        </w:rPr>
                      </w:pPr>
                      <w:r w:rsidRPr="00C00AA1">
                        <w:rPr>
                          <w:color w:val="000000" w:themeColor="text1"/>
                          <w:sz w:val="16"/>
                          <w:szCs w:val="16"/>
                        </w:rPr>
                        <w:t>Ukraine</w:t>
                      </w:r>
                    </w:p>
                  </w:txbxContent>
                </v:textbox>
              </v:shape>
            </w:pict>
          </mc:Fallback>
        </mc:AlternateContent>
      </w:r>
      <w:r w:rsidR="00EA3735">
        <w:rPr>
          <w:noProof/>
        </w:rPr>
        <mc:AlternateContent>
          <mc:Choice Requires="wps">
            <w:drawing>
              <wp:anchor distT="0" distB="0" distL="114300" distR="114300" simplePos="0" relativeHeight="251715072" behindDoc="0" locked="0" layoutInCell="1" allowOverlap="1" wp14:anchorId="195B0763" wp14:editId="08A9CD63">
                <wp:simplePos x="0" y="0"/>
                <wp:positionH relativeFrom="column">
                  <wp:posOffset>1135380</wp:posOffset>
                </wp:positionH>
                <wp:positionV relativeFrom="paragraph">
                  <wp:posOffset>924560</wp:posOffset>
                </wp:positionV>
                <wp:extent cx="590550" cy="222250"/>
                <wp:effectExtent l="0" t="0" r="0" b="0"/>
                <wp:wrapNone/>
                <wp:docPr id="40" name="Text Box 40"/>
                <wp:cNvGraphicFramePr/>
                <a:graphic xmlns:a="http://schemas.openxmlformats.org/drawingml/2006/main">
                  <a:graphicData uri="http://schemas.microsoft.com/office/word/2010/wordprocessingShape">
                    <wps:wsp>
                      <wps:cNvSpPr txBox="1"/>
                      <wps:spPr>
                        <a:xfrm>
                          <a:off x="0" y="0"/>
                          <a:ext cx="590550" cy="222250"/>
                        </a:xfrm>
                        <a:prstGeom prst="rect">
                          <a:avLst/>
                        </a:prstGeom>
                        <a:noFill/>
                        <a:ln w="6350">
                          <a:noFill/>
                        </a:ln>
                      </wps:spPr>
                      <wps:txbx>
                        <w:txbxContent>
                          <w:p w14:paraId="19B4CD9B" w14:textId="3D4F09C5" w:rsidR="00780F0B" w:rsidRPr="00152707" w:rsidRDefault="00780F0B" w:rsidP="00EA3735">
                            <w:pPr>
                              <w:rPr>
                                <w:color w:val="000000" w:themeColor="text1"/>
                                <w:sz w:val="16"/>
                                <w:szCs w:val="16"/>
                              </w:rPr>
                            </w:pPr>
                            <w:r>
                              <w:rPr>
                                <w:color w:val="000000" w:themeColor="text1"/>
                                <w:sz w:val="16"/>
                                <w:szCs w:val="16"/>
                              </w:rPr>
                              <w:t>Chin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5B0763" id="Text Box 40" o:spid="_x0000_s1052" type="#_x0000_t202" style="position:absolute;margin-left:89.4pt;margin-top:72.8pt;width:46.5pt;height:17.5pt;z-index:251715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" filled="f" stroked="f" strokeweight=".5pt">
                <v:textbox>
                  <w:txbxContent>
                    <w:p w14:paraId="19B4CD9B" w14:textId="3D4F09C5" w:rsidR="00780F0B" w:rsidRPr="00152707" w:rsidRDefault="00780F0B" w:rsidP="00EA3735">
                      <w:pPr>
                        <w:rPr>
                          <w:color w:val="000000" w:themeColor="text1"/>
                          <w:sz w:val="16"/>
                          <w:szCs w:val="16"/>
                        </w:rPr>
                      </w:pPr>
                      <w:r>
                        <w:rPr>
                          <w:color w:val="000000" w:themeColor="text1"/>
                          <w:sz w:val="16"/>
                          <w:szCs w:val="16"/>
                        </w:rPr>
                        <w:t>China</w:t>
                      </w:r>
                    </w:p>
                  </w:txbxContent>
                </v:textbox>
              </v:shape>
            </w:pict>
          </mc:Fallback>
        </mc:AlternateContent>
      </w:r>
      <w:r w:rsidR="000869E4">
        <w:rPr>
          <w:noProof/>
        </w:rPr>
        <mc:AlternateContent>
          <mc:Choice Requires="wps">
            <w:drawing>
              <wp:anchor distT="0" distB="0" distL="114300" distR="114300" simplePos="0" relativeHeight="251713024" behindDoc="0" locked="0" layoutInCell="1" allowOverlap="1" wp14:anchorId="4137136F" wp14:editId="11987741">
                <wp:simplePos x="0" y="0"/>
                <wp:positionH relativeFrom="column">
                  <wp:posOffset>1272540</wp:posOffset>
                </wp:positionH>
                <wp:positionV relativeFrom="paragraph">
                  <wp:posOffset>588010</wp:posOffset>
                </wp:positionV>
                <wp:extent cx="590550" cy="222250"/>
                <wp:effectExtent l="0" t="0" r="0" b="0"/>
                <wp:wrapNone/>
                <wp:docPr id="39" name="Text Box 39"/>
                <wp:cNvGraphicFramePr/>
                <a:graphic xmlns:a="http://schemas.openxmlformats.org/drawingml/2006/main">
                  <a:graphicData uri="http://schemas.microsoft.com/office/word/2010/wordprocessingShape">
                    <wps:wsp>
                      <wps:cNvSpPr txBox="1"/>
                      <wps:spPr>
                        <a:xfrm>
                          <a:off x="0" y="0"/>
                          <a:ext cx="590550" cy="222250"/>
                        </a:xfrm>
                        <a:prstGeom prst="rect">
                          <a:avLst/>
                        </a:prstGeom>
                        <a:noFill/>
                        <a:ln w="6350">
                          <a:noFill/>
                        </a:ln>
                      </wps:spPr>
                      <wps:txbx>
                        <w:txbxContent>
                          <w:p w14:paraId="7563E64B" w14:textId="1C368F34" w:rsidR="00780F0B" w:rsidRPr="00152707" w:rsidRDefault="00780F0B" w:rsidP="000869E4">
                            <w:pPr>
                              <w:rPr>
                                <w:color w:val="000000" w:themeColor="text1"/>
                                <w:sz w:val="16"/>
                                <w:szCs w:val="16"/>
                              </w:rPr>
                            </w:pPr>
                            <w:r>
                              <w:rPr>
                                <w:color w:val="000000" w:themeColor="text1"/>
                                <w:sz w:val="16"/>
                                <w:szCs w:val="16"/>
                              </w:rPr>
                              <w:t>Hungar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37136F" id="Text Box 39" o:spid="_x0000_s1053" type="#_x0000_t202" style="position:absolute;margin-left:100.2pt;margin-top:46.3pt;width:46.5pt;height:17.5pt;z-index:251713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" filled="f" stroked="f" strokeweight=".5pt">
                <v:textbox>
                  <w:txbxContent>
                    <w:p w14:paraId="7563E64B" w14:textId="1C368F34" w:rsidR="00780F0B" w:rsidRPr="00152707" w:rsidRDefault="00780F0B" w:rsidP="000869E4">
                      <w:pPr>
                        <w:rPr>
                          <w:color w:val="000000" w:themeColor="text1"/>
                          <w:sz w:val="16"/>
                          <w:szCs w:val="16"/>
                        </w:rPr>
                      </w:pPr>
                      <w:r>
                        <w:rPr>
                          <w:color w:val="000000" w:themeColor="text1"/>
                          <w:sz w:val="16"/>
                          <w:szCs w:val="16"/>
                        </w:rPr>
                        <w:t>Hungary</w:t>
                      </w:r>
                    </w:p>
                  </w:txbxContent>
                </v:textbox>
              </v:shape>
            </w:pict>
          </mc:Fallback>
        </mc:AlternateContent>
      </w:r>
      <w:r w:rsidR="000869E4">
        <w:rPr>
          <w:noProof/>
        </w:rPr>
        <mc:AlternateContent>
          <mc:Choice Requires="wps">
            <w:drawing>
              <wp:anchor distT="0" distB="0" distL="114300" distR="114300" simplePos="0" relativeHeight="251710976" behindDoc="0" locked="0" layoutInCell="1" allowOverlap="1" wp14:anchorId="02A84DFE" wp14:editId="2EFC4504">
                <wp:simplePos x="0" y="0"/>
                <wp:positionH relativeFrom="column">
                  <wp:posOffset>1535430</wp:posOffset>
                </wp:positionH>
                <wp:positionV relativeFrom="paragraph">
                  <wp:posOffset>402590</wp:posOffset>
                </wp:positionV>
                <wp:extent cx="590550" cy="222250"/>
                <wp:effectExtent l="0" t="0" r="0" b="0"/>
                <wp:wrapNone/>
                <wp:docPr id="38" name="Text Box 38"/>
                <wp:cNvGraphicFramePr/>
                <a:graphic xmlns:a="http://schemas.openxmlformats.org/drawingml/2006/main">
                  <a:graphicData uri="http://schemas.microsoft.com/office/word/2010/wordprocessingShape">
                    <wps:wsp>
                      <wps:cNvSpPr txBox="1"/>
                      <wps:spPr>
                        <a:xfrm>
                          <a:off x="0" y="0"/>
                          <a:ext cx="590550" cy="222250"/>
                        </a:xfrm>
                        <a:prstGeom prst="rect">
                          <a:avLst/>
                        </a:prstGeom>
                        <a:noFill/>
                        <a:ln w="6350">
                          <a:noFill/>
                        </a:ln>
                      </wps:spPr>
                      <wps:txbx>
                        <w:txbxContent>
                          <w:p w14:paraId="09B51CBE" w14:textId="7420800D" w:rsidR="00780F0B" w:rsidRPr="00152707" w:rsidRDefault="00780F0B" w:rsidP="000869E4">
                            <w:pPr>
                              <w:rPr>
                                <w:color w:val="000000" w:themeColor="text1"/>
                                <w:sz w:val="16"/>
                                <w:szCs w:val="16"/>
                              </w:rPr>
                            </w:pPr>
                            <w:r>
                              <w:rPr>
                                <w:color w:val="000000" w:themeColor="text1"/>
                                <w:sz w:val="16"/>
                                <w:szCs w:val="16"/>
                              </w:rPr>
                              <w:t>Lithuan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A84DFE" id="Text Box 38" o:spid="_x0000_s1054" type="#_x0000_t202" style="position:absolute;margin-left:120.9pt;margin-top:31.7pt;width:46.5pt;height:17.5pt;z-index:251710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" filled="f" stroked="f" strokeweight=".5pt">
                <v:textbox>
                  <w:txbxContent>
                    <w:p w14:paraId="09B51CBE" w14:textId="7420800D" w:rsidR="00780F0B" w:rsidRPr="00152707" w:rsidRDefault="00780F0B" w:rsidP="000869E4">
                      <w:pPr>
                        <w:rPr>
                          <w:color w:val="000000" w:themeColor="text1"/>
                          <w:sz w:val="16"/>
                          <w:szCs w:val="16"/>
                        </w:rPr>
                      </w:pPr>
                      <w:r>
                        <w:rPr>
                          <w:color w:val="000000" w:themeColor="text1"/>
                          <w:sz w:val="16"/>
                          <w:szCs w:val="16"/>
                        </w:rPr>
                        <w:t>Lithuania</w:t>
                      </w:r>
                    </w:p>
                  </w:txbxContent>
                </v:textbox>
              </v:shape>
            </w:pict>
          </mc:Fallback>
        </mc:AlternateContent>
      </w:r>
      <w:r w:rsidR="000869E4">
        <w:rPr>
          <w:noProof/>
        </w:rPr>
        <mc:AlternateContent>
          <mc:Choice Requires="wps">
            <w:drawing>
              <wp:anchor distT="0" distB="0" distL="114300" distR="114300" simplePos="0" relativeHeight="251708928" behindDoc="0" locked="0" layoutInCell="1" allowOverlap="1" wp14:anchorId="7A9604D2" wp14:editId="413A0152">
                <wp:simplePos x="0" y="0"/>
                <wp:positionH relativeFrom="column">
                  <wp:posOffset>1969770</wp:posOffset>
                </wp:positionH>
                <wp:positionV relativeFrom="paragraph">
                  <wp:posOffset>472440</wp:posOffset>
                </wp:positionV>
                <wp:extent cx="590550" cy="222250"/>
                <wp:effectExtent l="0" t="0" r="0" b="0"/>
                <wp:wrapNone/>
                <wp:docPr id="37" name="Text Box 37"/>
                <wp:cNvGraphicFramePr/>
                <a:graphic xmlns:a="http://schemas.openxmlformats.org/drawingml/2006/main">
                  <a:graphicData uri="http://schemas.microsoft.com/office/word/2010/wordprocessingShape">
                    <wps:wsp>
                      <wps:cNvSpPr txBox="1"/>
                      <wps:spPr>
                        <a:xfrm>
                          <a:off x="0" y="0"/>
                          <a:ext cx="590550" cy="222250"/>
                        </a:xfrm>
                        <a:prstGeom prst="rect">
                          <a:avLst/>
                        </a:prstGeom>
                        <a:noFill/>
                        <a:ln w="6350">
                          <a:noFill/>
                        </a:ln>
                      </wps:spPr>
                      <wps:txbx>
                        <w:txbxContent>
                          <w:p w14:paraId="59E15FCD" w14:textId="1DDD5B7A" w:rsidR="00780F0B" w:rsidRPr="00152707" w:rsidRDefault="00780F0B" w:rsidP="000869E4">
                            <w:pPr>
                              <w:rPr>
                                <w:color w:val="000000" w:themeColor="text1"/>
                                <w:sz w:val="16"/>
                                <w:szCs w:val="16"/>
                              </w:rPr>
                            </w:pPr>
                            <w:r w:rsidRPr="000869E4">
                              <w:rPr>
                                <w:color w:val="000000" w:themeColor="text1"/>
                                <w:sz w:val="16"/>
                                <w:szCs w:val="16"/>
                              </w:rPr>
                              <w:t>Eston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9604D2" id="Text Box 37" o:spid="_x0000_s1055" type="#_x0000_t202" style="position:absolute;margin-left:155.1pt;margin-top:37.2pt;width:46.5pt;height:17.5pt;z-index:251708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" filled="f" stroked="f" strokeweight=".5pt">
                <v:textbox>
                  <w:txbxContent>
                    <w:p w14:paraId="59E15FCD" w14:textId="1DDD5B7A" w:rsidR="00780F0B" w:rsidRPr="00152707" w:rsidRDefault="00780F0B" w:rsidP="000869E4">
                      <w:pPr>
                        <w:rPr>
                          <w:color w:val="000000" w:themeColor="text1"/>
                          <w:sz w:val="16"/>
                          <w:szCs w:val="16"/>
                        </w:rPr>
                      </w:pPr>
                      <w:r w:rsidRPr="000869E4">
                        <w:rPr>
                          <w:color w:val="000000" w:themeColor="text1"/>
                          <w:sz w:val="16"/>
                          <w:szCs w:val="16"/>
                        </w:rPr>
                        <w:t>Estonia</w:t>
                      </w:r>
                    </w:p>
                  </w:txbxContent>
                </v:textbox>
              </v:shape>
            </w:pict>
          </mc:Fallback>
        </mc:AlternateContent>
      </w:r>
      <w:r w:rsidR="000B5118">
        <w:rPr>
          <w:noProof/>
        </w:rPr>
        <w:drawing>
          <wp:inline distT="0" distB="0" distL="0" distR="0" wp14:anchorId="0DD693ED" wp14:editId="40F771BA">
            <wp:extent cx="5727700" cy="3678334"/>
            <wp:effectExtent l="0" t="0" r="12700" b="17780"/>
            <wp:docPr id="7" name="Chart 7">
              <a:extLst xmlns:a="http://schemas.openxmlformats.org/drawingml/2006/main">
                <a:ext uri="{FF2B5EF4-FFF2-40B4-BE49-F238E27FC236}">
                  <a16:creationId xmlns:a16="http://schemas.microsoft.com/office/drawing/2014/main" id="{4146B096-A166-2F41-A972-4A96715CF04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320D8410" w14:textId="74B56D70" w:rsidR="00BE3EED" w:rsidRPr="00473027" w:rsidRDefault="00BE3EED">
      <w:pPr>
        <w:rPr>
          <w:rFonts w:ascii="Times New Roman" w:hAnsi="Times New Roman" w:cs="Times New Roman"/>
          <w:sz w:val="16"/>
          <w:szCs w:val="16"/>
        </w:rPr>
      </w:pPr>
      <w:r w:rsidRPr="00473027">
        <w:rPr>
          <w:rFonts w:ascii="Times New Roman" w:hAnsi="Times New Roman" w:cs="Times New Roman"/>
          <w:sz w:val="16"/>
          <w:szCs w:val="16"/>
        </w:rPr>
        <w:t xml:space="preserve">Fig </w:t>
      </w:r>
      <w:r>
        <w:rPr>
          <w:rFonts w:ascii="Times New Roman" w:hAnsi="Times New Roman" w:cs="Times New Roman"/>
          <w:sz w:val="16"/>
          <w:szCs w:val="16"/>
        </w:rPr>
        <w:t>5</w:t>
      </w:r>
      <w:r w:rsidRPr="00473027">
        <w:rPr>
          <w:rFonts w:ascii="Times New Roman" w:hAnsi="Times New Roman" w:cs="Times New Roman"/>
          <w:sz w:val="16"/>
          <w:szCs w:val="16"/>
        </w:rPr>
        <w:t xml:space="preserve">: The relationship between GDP per capita and </w:t>
      </w:r>
      <w:r w:rsidR="00C9321B">
        <w:rPr>
          <w:rFonts w:ascii="Times New Roman" w:hAnsi="Times New Roman" w:cs="Times New Roman"/>
          <w:sz w:val="16"/>
          <w:szCs w:val="16"/>
        </w:rPr>
        <w:t xml:space="preserve">strength of </w:t>
      </w:r>
      <w:r w:rsidRPr="00473027">
        <w:rPr>
          <w:rFonts w:ascii="Times New Roman" w:hAnsi="Times New Roman" w:cs="Times New Roman"/>
          <w:sz w:val="16"/>
          <w:szCs w:val="16"/>
        </w:rPr>
        <w:t>EIA legislation</w:t>
      </w:r>
    </w:p>
    <w:p w14:paraId="4B901C6C" w14:textId="473188AE" w:rsidR="00BE3EED" w:rsidRDefault="00BE3EED">
      <w:pPr>
        <w:rPr>
          <w:rFonts w:ascii="Times New Roman" w:hAnsi="Times New Roman" w:cs="Times New Roman"/>
        </w:rPr>
      </w:pPr>
    </w:p>
    <w:p w14:paraId="729F476E" w14:textId="406B4788" w:rsidR="00BE3EED" w:rsidRDefault="00BE3EED" w:rsidP="00145B38">
      <w:pPr>
        <w:rPr>
          <w:rFonts w:ascii="Times New Roman" w:hAnsi="Times New Roman" w:cs="Times New Roman"/>
          <w:i/>
          <w:iCs/>
        </w:rPr>
      </w:pPr>
      <w:r w:rsidRPr="0048697B">
        <w:rPr>
          <w:rFonts w:ascii="Times New Roman" w:hAnsi="Times New Roman" w:cs="Times New Roman"/>
          <w:i/>
          <w:iCs/>
        </w:rPr>
        <w:t>Administration</w:t>
      </w:r>
    </w:p>
    <w:p w14:paraId="63842BE3" w14:textId="537D70CF" w:rsidR="00BE3EED" w:rsidRPr="005B6900" w:rsidRDefault="00BE3EED" w:rsidP="005B6900">
      <w:pPr>
        <w:rPr>
          <w:rFonts w:ascii="Times New Roman" w:hAnsi="Times New Roman" w:cs="Times New Roman"/>
        </w:rPr>
      </w:pPr>
    </w:p>
    <w:p w14:paraId="60949714" w14:textId="3F0AD7B9" w:rsidR="00BE3EED" w:rsidRPr="005B6900" w:rsidRDefault="00BE3EED" w:rsidP="005B6900">
      <w:pPr>
        <w:rPr>
          <w:rFonts w:ascii="Times New Roman" w:hAnsi="Times New Roman" w:cs="Times New Roman"/>
        </w:rPr>
      </w:pPr>
      <w:r w:rsidRPr="005B6900">
        <w:rPr>
          <w:rFonts w:ascii="Times New Roman" w:hAnsi="Times New Roman" w:cs="Times New Roman"/>
        </w:rPr>
        <w:t xml:space="preserve">Georgia </w:t>
      </w:r>
      <w:r w:rsidR="00925CE2">
        <w:rPr>
          <w:rFonts w:ascii="Times New Roman" w:hAnsi="Times New Roman" w:cs="Times New Roman"/>
        </w:rPr>
        <w:t>achieved</w:t>
      </w:r>
      <w:r w:rsidR="00925CE2" w:rsidRPr="005B6900">
        <w:rPr>
          <w:rFonts w:ascii="Times New Roman" w:hAnsi="Times New Roman" w:cs="Times New Roman"/>
        </w:rPr>
        <w:t xml:space="preserve"> </w:t>
      </w:r>
      <w:r w:rsidRPr="005B6900">
        <w:rPr>
          <w:rFonts w:ascii="Times New Roman" w:hAnsi="Times New Roman" w:cs="Times New Roman"/>
        </w:rPr>
        <w:t xml:space="preserve">the top </w:t>
      </w:r>
      <w:r w:rsidR="00925CE2">
        <w:rPr>
          <w:rFonts w:ascii="Times New Roman" w:hAnsi="Times New Roman" w:cs="Times New Roman"/>
        </w:rPr>
        <w:t xml:space="preserve">score </w:t>
      </w:r>
      <w:r w:rsidR="00296B1F">
        <w:rPr>
          <w:rFonts w:ascii="Times New Roman" w:hAnsi="Times New Roman" w:cs="Times New Roman"/>
        </w:rPr>
        <w:t>for</w:t>
      </w:r>
      <w:r w:rsidR="00296B1F" w:rsidRPr="005B6900">
        <w:rPr>
          <w:rFonts w:ascii="Times New Roman" w:hAnsi="Times New Roman" w:cs="Times New Roman"/>
        </w:rPr>
        <w:t xml:space="preserve"> </w:t>
      </w:r>
      <w:r w:rsidRPr="005B6900">
        <w:rPr>
          <w:rFonts w:ascii="Times New Roman" w:hAnsi="Times New Roman" w:cs="Times New Roman"/>
        </w:rPr>
        <w:t>EIA administration, followed by Qatar, Brunei</w:t>
      </w:r>
      <w:r w:rsidR="00925CE2">
        <w:rPr>
          <w:rFonts w:ascii="Times New Roman" w:hAnsi="Times New Roman" w:cs="Times New Roman"/>
        </w:rPr>
        <w:t>,</w:t>
      </w:r>
      <w:r w:rsidRPr="005B6900">
        <w:rPr>
          <w:rFonts w:ascii="Times New Roman" w:hAnsi="Times New Roman" w:cs="Times New Roman"/>
        </w:rPr>
        <w:t xml:space="preserve"> Moldova and Lithuania.</w:t>
      </w:r>
      <w:r w:rsidR="00DF136D">
        <w:rPr>
          <w:rFonts w:ascii="Times New Roman" w:hAnsi="Times New Roman" w:cs="Times New Roman"/>
        </w:rPr>
        <w:t xml:space="preserve"> Georgia’s high score can be explained </w:t>
      </w:r>
      <w:r w:rsidR="008C5EAA">
        <w:rPr>
          <w:rFonts w:ascii="Times New Roman" w:hAnsi="Times New Roman" w:cs="Times New Roman"/>
        </w:rPr>
        <w:t xml:space="preserve">in particular by </w:t>
      </w:r>
      <w:r w:rsidR="00D80164">
        <w:rPr>
          <w:rFonts w:ascii="Times New Roman" w:hAnsi="Times New Roman" w:cs="Times New Roman"/>
        </w:rPr>
        <w:t xml:space="preserve">public access to EISs </w:t>
      </w:r>
      <w:r w:rsidR="008C5EAA">
        <w:rPr>
          <w:rFonts w:ascii="Times New Roman" w:hAnsi="Times New Roman" w:cs="Times New Roman"/>
        </w:rPr>
        <w:t xml:space="preserve">being </w:t>
      </w:r>
      <w:r w:rsidR="00D80164">
        <w:rPr>
          <w:rFonts w:ascii="Times New Roman" w:hAnsi="Times New Roman" w:cs="Times New Roman"/>
        </w:rPr>
        <w:t xml:space="preserve">mandatory </w:t>
      </w:r>
      <w:r w:rsidR="00BD095E">
        <w:rPr>
          <w:rFonts w:ascii="Times New Roman" w:hAnsi="Times New Roman" w:cs="Times New Roman"/>
        </w:rPr>
        <w:fldChar w:fldCharType="begin" w:fldLock="1"/>
      </w:r>
      <w:r w:rsidR="00927382">
        <w:rPr>
          <w:rFonts w:ascii="Times New Roman" w:hAnsi="Times New Roman" w:cs="Times New Roman"/>
        </w:rPr>
        <w:instrText>ADDIN CSL_CITATION {"citationItems":[{"id":"ITEM-1","itemData":{"author":[{"dropping-particle":"","family":"The Legislative Herald of Georgia","given":"","non-dropping-particle":"","parse-names":false,"suffix":""}],"id":"ITEM-1","issue":"4400","issued":{"date-parts":[["2013"]]},"title":"Law of georgia on environmental impact permits","type":"report"},"uris":["http://www.mendeley.com/documents/?uuid=5370ae62-17e8-4548-b022-50fd901e6d0e"]}],"mendeley":{"formattedCitation":"(The Legislative Herald of Georgia, 2013)","plainTextFormattedCitation":"(The Legislative Herald of Georgia, 2013)","previouslyFormattedCitation":"(The Legislative Herald of Georgia, 2013)"},"properties":{"noteIndex":0},"schema":"https://github.com/citation-style-language/schema/raw/master/csl-citation.json"}</w:instrText>
      </w:r>
      <w:r w:rsidR="00BD095E">
        <w:rPr>
          <w:rFonts w:ascii="Times New Roman" w:hAnsi="Times New Roman" w:cs="Times New Roman"/>
        </w:rPr>
        <w:fldChar w:fldCharType="separate"/>
      </w:r>
      <w:r w:rsidR="00BD095E" w:rsidRPr="00BD095E">
        <w:rPr>
          <w:rFonts w:ascii="Times New Roman" w:hAnsi="Times New Roman" w:cs="Times New Roman"/>
          <w:noProof/>
        </w:rPr>
        <w:t>(The Legislative Herald of Georgia, 2013)</w:t>
      </w:r>
      <w:r w:rsidR="00BD095E">
        <w:rPr>
          <w:rFonts w:ascii="Times New Roman" w:hAnsi="Times New Roman" w:cs="Times New Roman"/>
        </w:rPr>
        <w:fldChar w:fldCharType="end"/>
      </w:r>
      <w:r w:rsidR="00D80164">
        <w:rPr>
          <w:rFonts w:ascii="Times New Roman" w:hAnsi="Times New Roman" w:cs="Times New Roman"/>
        </w:rPr>
        <w:t>.</w:t>
      </w:r>
      <w:r w:rsidR="00DF136D">
        <w:rPr>
          <w:rFonts w:ascii="Times New Roman" w:hAnsi="Times New Roman" w:cs="Times New Roman"/>
        </w:rPr>
        <w:t xml:space="preserve"> </w:t>
      </w:r>
      <w:r w:rsidRPr="005B6900">
        <w:rPr>
          <w:rFonts w:ascii="Times New Roman" w:hAnsi="Times New Roman" w:cs="Times New Roman"/>
        </w:rPr>
        <w:t xml:space="preserve">Bulgaria, China and Slovenia </w:t>
      </w:r>
      <w:r w:rsidR="00925CE2">
        <w:rPr>
          <w:rFonts w:ascii="Times New Roman" w:hAnsi="Times New Roman" w:cs="Times New Roman"/>
        </w:rPr>
        <w:t xml:space="preserve">hold joint </w:t>
      </w:r>
      <w:r w:rsidRPr="005B6900">
        <w:rPr>
          <w:rFonts w:ascii="Times New Roman" w:hAnsi="Times New Roman" w:cs="Times New Roman"/>
        </w:rPr>
        <w:t>six</w:t>
      </w:r>
      <w:r w:rsidR="00925CE2">
        <w:rPr>
          <w:rFonts w:ascii="Times New Roman" w:hAnsi="Times New Roman" w:cs="Times New Roman"/>
        </w:rPr>
        <w:t>th place</w:t>
      </w:r>
      <w:r w:rsidR="00DC2925">
        <w:rPr>
          <w:rFonts w:ascii="Times New Roman" w:hAnsi="Times New Roman" w:cs="Times New Roman"/>
        </w:rPr>
        <w:t xml:space="preserve"> (Fig.</w:t>
      </w:r>
      <w:r w:rsidR="00040DA4">
        <w:rPr>
          <w:rFonts w:ascii="Times New Roman" w:hAnsi="Times New Roman" w:cs="Times New Roman"/>
        </w:rPr>
        <w:t xml:space="preserve"> </w:t>
      </w:r>
      <w:r w:rsidR="00DC2925">
        <w:rPr>
          <w:rFonts w:ascii="Times New Roman" w:hAnsi="Times New Roman" w:cs="Times New Roman"/>
        </w:rPr>
        <w:t>4)</w:t>
      </w:r>
      <w:r w:rsidRPr="005B6900">
        <w:rPr>
          <w:rFonts w:ascii="Times New Roman" w:hAnsi="Times New Roman" w:cs="Times New Roman"/>
        </w:rPr>
        <w:t xml:space="preserve">. A total of eleven European </w:t>
      </w:r>
      <w:r w:rsidR="00925CE2">
        <w:rPr>
          <w:rFonts w:ascii="Times New Roman" w:hAnsi="Times New Roman" w:cs="Times New Roman"/>
        </w:rPr>
        <w:t>countries</w:t>
      </w:r>
      <w:r w:rsidR="00925CE2" w:rsidRPr="005B6900">
        <w:rPr>
          <w:rFonts w:ascii="Times New Roman" w:hAnsi="Times New Roman" w:cs="Times New Roman"/>
        </w:rPr>
        <w:t xml:space="preserve"> </w:t>
      </w:r>
      <w:r w:rsidR="00925CE2">
        <w:rPr>
          <w:rFonts w:ascii="Times New Roman" w:hAnsi="Times New Roman" w:cs="Times New Roman"/>
        </w:rPr>
        <w:t xml:space="preserve">are in the </w:t>
      </w:r>
      <w:r w:rsidRPr="005B6900">
        <w:rPr>
          <w:rFonts w:ascii="Times New Roman" w:hAnsi="Times New Roman" w:cs="Times New Roman"/>
        </w:rPr>
        <w:t xml:space="preserve">top twenty countries </w:t>
      </w:r>
      <w:r w:rsidR="00925CE2">
        <w:rPr>
          <w:rFonts w:ascii="Times New Roman" w:hAnsi="Times New Roman" w:cs="Times New Roman"/>
        </w:rPr>
        <w:t xml:space="preserve">with regards to </w:t>
      </w:r>
      <w:r w:rsidRPr="005B6900">
        <w:rPr>
          <w:rFonts w:ascii="Times New Roman" w:hAnsi="Times New Roman" w:cs="Times New Roman"/>
        </w:rPr>
        <w:t>EIA administration. S</w:t>
      </w:r>
      <w:r w:rsidR="00925CE2">
        <w:rPr>
          <w:rFonts w:ascii="Times New Roman" w:hAnsi="Times New Roman" w:cs="Times New Roman"/>
        </w:rPr>
        <w:t>omewhat s</w:t>
      </w:r>
      <w:r w:rsidRPr="005B6900">
        <w:rPr>
          <w:rFonts w:ascii="Times New Roman" w:hAnsi="Times New Roman" w:cs="Times New Roman"/>
        </w:rPr>
        <w:t xml:space="preserve">urprisingly, </w:t>
      </w:r>
      <w:r w:rsidR="00925CE2">
        <w:rPr>
          <w:rFonts w:ascii="Times New Roman" w:hAnsi="Times New Roman" w:cs="Times New Roman"/>
        </w:rPr>
        <w:t xml:space="preserve">some </w:t>
      </w:r>
      <w:r w:rsidRPr="005B6900">
        <w:rPr>
          <w:rFonts w:ascii="Times New Roman" w:hAnsi="Times New Roman" w:cs="Times New Roman"/>
        </w:rPr>
        <w:t xml:space="preserve">lower-income countries with lower overall scores </w:t>
      </w:r>
      <w:r w:rsidR="00925CE2">
        <w:rPr>
          <w:rFonts w:ascii="Times New Roman" w:hAnsi="Times New Roman" w:cs="Times New Roman"/>
        </w:rPr>
        <w:t>(</w:t>
      </w:r>
      <w:r w:rsidRPr="005B6900">
        <w:rPr>
          <w:rFonts w:ascii="Times New Roman" w:hAnsi="Times New Roman" w:cs="Times New Roman"/>
        </w:rPr>
        <w:t>such as Turkmenistan, Syria, and Sri Lanka</w:t>
      </w:r>
      <w:r w:rsidR="00925CE2">
        <w:rPr>
          <w:rFonts w:ascii="Times New Roman" w:hAnsi="Times New Roman" w:cs="Times New Roman"/>
        </w:rPr>
        <w:t>)</w:t>
      </w:r>
      <w:r w:rsidRPr="005B6900">
        <w:rPr>
          <w:rFonts w:ascii="Times New Roman" w:hAnsi="Times New Roman" w:cs="Times New Roman"/>
        </w:rPr>
        <w:t xml:space="preserve"> </w:t>
      </w:r>
      <w:r w:rsidR="00296B1F">
        <w:rPr>
          <w:rFonts w:ascii="Times New Roman" w:hAnsi="Times New Roman" w:cs="Times New Roman"/>
        </w:rPr>
        <w:t xml:space="preserve">also </w:t>
      </w:r>
      <w:r w:rsidR="00925CE2">
        <w:rPr>
          <w:rFonts w:ascii="Times New Roman" w:hAnsi="Times New Roman" w:cs="Times New Roman"/>
        </w:rPr>
        <w:t xml:space="preserve">obtain </w:t>
      </w:r>
      <w:r w:rsidRPr="005B6900">
        <w:rPr>
          <w:rFonts w:ascii="Times New Roman" w:hAnsi="Times New Roman" w:cs="Times New Roman"/>
        </w:rPr>
        <w:t>score</w:t>
      </w:r>
      <w:r w:rsidR="00925CE2">
        <w:rPr>
          <w:rFonts w:ascii="Times New Roman" w:hAnsi="Times New Roman" w:cs="Times New Roman"/>
        </w:rPr>
        <w:t>s</w:t>
      </w:r>
      <w:r w:rsidRPr="005B6900">
        <w:rPr>
          <w:rFonts w:ascii="Times New Roman" w:hAnsi="Times New Roman" w:cs="Times New Roman"/>
        </w:rPr>
        <w:t xml:space="preserve"> within the top twenty. This result </w:t>
      </w:r>
      <w:r w:rsidR="007F2BA6">
        <w:rPr>
          <w:rFonts w:ascii="Times New Roman" w:hAnsi="Times New Roman" w:cs="Times New Roman"/>
        </w:rPr>
        <w:t xml:space="preserve">is associated with </w:t>
      </w:r>
      <w:r w:rsidRPr="005B6900">
        <w:rPr>
          <w:rFonts w:ascii="Times New Roman" w:hAnsi="Times New Roman" w:cs="Times New Roman"/>
        </w:rPr>
        <w:t>the involvement of international donor organizations</w:t>
      </w:r>
      <w:r>
        <w:rPr>
          <w:rFonts w:ascii="Times New Roman" w:hAnsi="Times New Roman" w:cs="Times New Roman"/>
        </w:rPr>
        <w:t>, including</w:t>
      </w:r>
      <w:r w:rsidRPr="005B6900">
        <w:rPr>
          <w:rFonts w:ascii="Times New Roman" w:hAnsi="Times New Roman" w:cs="Times New Roman"/>
        </w:rPr>
        <w:t xml:space="preserve"> the World Bank and the Asian Development Bank in the drafting of EIA </w:t>
      </w:r>
      <w:r w:rsidR="00F76F26">
        <w:rPr>
          <w:rFonts w:ascii="Times New Roman" w:hAnsi="Times New Roman" w:cs="Times New Roman"/>
        </w:rPr>
        <w:t xml:space="preserve">legislation and guidance </w:t>
      </w:r>
      <w:r w:rsidRPr="005B6900">
        <w:rPr>
          <w:rFonts w:ascii="Times New Roman" w:hAnsi="Times New Roman" w:cs="Times New Roman"/>
        </w:rPr>
        <w:t xml:space="preserve">in </w:t>
      </w:r>
      <w:r w:rsidR="00296B1F">
        <w:rPr>
          <w:rFonts w:ascii="Times New Roman" w:hAnsi="Times New Roman" w:cs="Times New Roman"/>
        </w:rPr>
        <w:t xml:space="preserve">developing </w:t>
      </w:r>
      <w:r w:rsidRPr="005B6900">
        <w:rPr>
          <w:rFonts w:ascii="Times New Roman" w:hAnsi="Times New Roman" w:cs="Times New Roman"/>
        </w:rPr>
        <w:t>countries</w:t>
      </w:r>
      <w:r w:rsidR="007F2BA6">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80/02688867.1996.9727022","ISSN":"02688867","abstract":"Increasingly, environmental impact assessment (EIA) is used as an integral component of project appraisal procedures by donor agencies and development banks. Nearly 200 guidelines relating to different aspects of EIA have been prepared by these agencies and banks but, to date, there has been very little systematic study of their content, quality and effectiveness. This article reports the findings of a pilot study whose main objectives have been to develop a quality review procedure and to test its application to a small sample of these guidelines. The preliminary findings indicate a number of different strengths and weaknesses in the sampled guidelines and identify the kinds of follow-up work to the present study which should now be undertaken.","author":[{"dropping-particle":"","family":"Brew","given":"D.","non-dropping-particle":"","parse-names":false,"suffix":""},{"dropping-particle":"","family":"Lee","given":"N.","non-dropping-particle":"","parse-names":false,"suffix":""}],"container-title":"Project Appraisal","id":"ITEM-1","issue":"2","issued":{"date-parts":[["1996"]]},"page":"79-84","title":"Reviewing the quality of donor agency environmental assessment guidelines","type":"article-journal","volume":"11"},"uris":["http://www.mendeley.com/documents/?uuid=58867e46-8584-4a0a-99b5-545d5ae6ad29"]}],"mendeley":{"formattedCitation":"(Brew &amp; Lee, 1996)","plainTextFormattedCitation":"(Brew &amp; Lee, 1996)","previouslyFormattedCitation":"(Brew &amp; Lee, 1996)"},"properties":{"noteIndex":0},"schema":"https://github.com/citation-style-language/schema/raw/master/csl-citation.json"}</w:instrText>
      </w:r>
      <w:r>
        <w:rPr>
          <w:rFonts w:ascii="Times New Roman" w:hAnsi="Times New Roman" w:cs="Times New Roman"/>
        </w:rPr>
        <w:fldChar w:fldCharType="separate"/>
      </w:r>
      <w:r w:rsidRPr="00D95BDF">
        <w:rPr>
          <w:rFonts w:ascii="Times New Roman" w:hAnsi="Times New Roman" w:cs="Times New Roman"/>
          <w:noProof/>
        </w:rPr>
        <w:t>(Brew &amp; Lee, 1996)</w:t>
      </w:r>
      <w:r>
        <w:rPr>
          <w:rFonts w:ascii="Times New Roman" w:hAnsi="Times New Roman" w:cs="Times New Roman"/>
        </w:rPr>
        <w:fldChar w:fldCharType="end"/>
      </w:r>
      <w:r w:rsidRPr="005B6900">
        <w:rPr>
          <w:rFonts w:ascii="Times New Roman" w:hAnsi="Times New Roman" w:cs="Times New Roman"/>
        </w:rPr>
        <w:t xml:space="preserve">. The EU also contributes to the </w:t>
      </w:r>
      <w:r>
        <w:rPr>
          <w:rFonts w:ascii="Times New Roman" w:hAnsi="Times New Roman" w:cs="Times New Roman"/>
        </w:rPr>
        <w:t>development</w:t>
      </w:r>
      <w:r w:rsidRPr="005B6900">
        <w:rPr>
          <w:rFonts w:ascii="Times New Roman" w:hAnsi="Times New Roman" w:cs="Times New Roman"/>
        </w:rPr>
        <w:t xml:space="preserve"> of administrative structures </w:t>
      </w:r>
      <w:r>
        <w:rPr>
          <w:rFonts w:ascii="Times New Roman" w:hAnsi="Times New Roman" w:cs="Times New Roman"/>
        </w:rPr>
        <w:t xml:space="preserve">and capacity building </w:t>
      </w:r>
      <w:r w:rsidRPr="005B6900">
        <w:rPr>
          <w:rFonts w:ascii="Times New Roman" w:hAnsi="Times New Roman" w:cs="Times New Roman"/>
        </w:rPr>
        <w:t xml:space="preserve">and the </w:t>
      </w:r>
      <w:r>
        <w:rPr>
          <w:rFonts w:ascii="Times New Roman" w:hAnsi="Times New Roman" w:cs="Times New Roman"/>
        </w:rPr>
        <w:t>establishment</w:t>
      </w:r>
      <w:r w:rsidRPr="005B6900">
        <w:rPr>
          <w:rFonts w:ascii="Times New Roman" w:hAnsi="Times New Roman" w:cs="Times New Roman"/>
        </w:rPr>
        <w:t xml:space="preserve"> of environmental policies in the Middle-</w:t>
      </w:r>
      <w:r w:rsidR="00C8466E">
        <w:rPr>
          <w:rFonts w:ascii="Times New Roman" w:hAnsi="Times New Roman" w:cs="Times New Roman"/>
        </w:rPr>
        <w:t>E</w:t>
      </w:r>
      <w:r w:rsidRPr="005B6900">
        <w:rPr>
          <w:rFonts w:ascii="Times New Roman" w:hAnsi="Times New Roman" w:cs="Times New Roman"/>
        </w:rPr>
        <w:t xml:space="preserve">ast, especially </w:t>
      </w:r>
      <w:r w:rsidR="007F2BA6">
        <w:rPr>
          <w:rFonts w:ascii="Times New Roman" w:hAnsi="Times New Roman" w:cs="Times New Roman"/>
        </w:rPr>
        <w:t xml:space="preserve">in </w:t>
      </w:r>
      <w:r w:rsidRPr="005B6900">
        <w:rPr>
          <w:rFonts w:ascii="Times New Roman" w:hAnsi="Times New Roman" w:cs="Times New Roman"/>
        </w:rPr>
        <w:t>Egypt, Israel, Jordan, Lebanon, Syria and Palestine</w:t>
      </w:r>
      <w:r w:rsidR="00296B1F">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80/02688867.1996.9727022","ISSN":"02688867","abstract":"Increasingly, environmental impact assessment (EIA) is used as an integral component of project appraisal procedures by donor agencies and development banks. Nearly 200 guidelines relating to different aspects of EIA have been prepared by these agencies and banks but, to date, there has been very little systematic study of their content, quality and effectiveness. This article reports the findings of a pilot study whose main objectives have been to develop a quality review procedure and to test its application to a small sample of these guidelines. The preliminary findings indicate a number of different strengths and weaknesses in the sampled guidelines and identify the kinds of follow-up work to the present study which should now be undertaken.","author":[{"dropping-particle":"","family":"Brew","given":"D.","non-dropping-particle":"","parse-names":false,"suffix":""},{"dropping-particle":"","family":"Lee","given":"N.","non-dropping-particle":"","parse-names":false,"suffix":""}],"container-title":"Project Appraisal","id":"ITEM-1","issue":"2","issued":{"date-parts":[["1996"]]},"page":"79-84","title":"Reviewing the quality of donor agency environmental assessment guidelines","type":"article-journal","volume":"11"},"uris":["http://www.mendeley.com/documents/?uuid=58867e46-8584-4a0a-99b5-545d5ae6ad29"]}],"mendeley":{"formattedCitation":"(Brew &amp; Lee, 1996)","plainTextFormattedCitation":"(Brew &amp; Lee, 1996)","previouslyFormattedCitation":"(Brew &amp; Lee, 1996)"},"properties":{"noteIndex":0},"schema":"https://github.com/citation-style-language/schema/raw/master/csl-citation.json"}</w:instrText>
      </w:r>
      <w:r>
        <w:rPr>
          <w:rFonts w:ascii="Times New Roman" w:hAnsi="Times New Roman" w:cs="Times New Roman"/>
        </w:rPr>
        <w:fldChar w:fldCharType="separate"/>
      </w:r>
      <w:r w:rsidRPr="007F3A43">
        <w:rPr>
          <w:rFonts w:ascii="Times New Roman" w:hAnsi="Times New Roman" w:cs="Times New Roman"/>
          <w:noProof/>
        </w:rPr>
        <w:t>(Brew &amp; Lee, 1996)</w:t>
      </w:r>
      <w:r>
        <w:rPr>
          <w:rFonts w:ascii="Times New Roman" w:hAnsi="Times New Roman" w:cs="Times New Roman"/>
        </w:rPr>
        <w:fldChar w:fldCharType="end"/>
      </w:r>
      <w:r w:rsidRPr="005B6900">
        <w:rPr>
          <w:rFonts w:ascii="Times New Roman" w:hAnsi="Times New Roman" w:cs="Times New Roman"/>
        </w:rPr>
        <w:t xml:space="preserve">. </w:t>
      </w:r>
    </w:p>
    <w:p w14:paraId="3F74BE85" w14:textId="589F1A3E" w:rsidR="00BE3EED" w:rsidRDefault="00BE3EED" w:rsidP="00C41C79">
      <w:pPr>
        <w:ind w:firstLine="720"/>
        <w:rPr>
          <w:rFonts w:ascii="Times New Roman" w:hAnsi="Times New Roman" w:cs="Times New Roman"/>
        </w:rPr>
      </w:pPr>
      <w:r w:rsidRPr="005B6900">
        <w:rPr>
          <w:rFonts w:ascii="Times New Roman" w:hAnsi="Times New Roman" w:cs="Times New Roman"/>
        </w:rPr>
        <w:t xml:space="preserve">China and Bhutan have </w:t>
      </w:r>
      <w:r w:rsidR="00F76F26">
        <w:rPr>
          <w:rFonts w:ascii="Times New Roman" w:hAnsi="Times New Roman" w:cs="Times New Roman"/>
        </w:rPr>
        <w:t>comprehensive</w:t>
      </w:r>
      <w:r w:rsidRPr="005B6900">
        <w:rPr>
          <w:rFonts w:ascii="Times New Roman" w:hAnsi="Times New Roman" w:cs="Times New Roman"/>
        </w:rPr>
        <w:t xml:space="preserve"> EIA guidelines. </w:t>
      </w:r>
      <w:r w:rsidR="00F76F26">
        <w:rPr>
          <w:rFonts w:ascii="Times New Roman" w:hAnsi="Times New Roman" w:cs="Times New Roman"/>
        </w:rPr>
        <w:t xml:space="preserve">This </w:t>
      </w:r>
      <w:r w:rsidRPr="005B6900">
        <w:rPr>
          <w:rFonts w:ascii="Times New Roman" w:hAnsi="Times New Roman" w:cs="Times New Roman"/>
        </w:rPr>
        <w:t xml:space="preserve">is not surprising, </w:t>
      </w:r>
      <w:r>
        <w:rPr>
          <w:rFonts w:ascii="Times New Roman" w:hAnsi="Times New Roman" w:cs="Times New Roman"/>
        </w:rPr>
        <w:t>as</w:t>
      </w:r>
      <w:r w:rsidRPr="005B6900">
        <w:rPr>
          <w:rFonts w:ascii="Times New Roman" w:hAnsi="Times New Roman" w:cs="Times New Roman"/>
        </w:rPr>
        <w:t xml:space="preserve"> these two nations</w:t>
      </w:r>
      <w:r>
        <w:rPr>
          <w:rFonts w:ascii="Times New Roman" w:hAnsi="Times New Roman" w:cs="Times New Roman"/>
        </w:rPr>
        <w:t xml:space="preserve"> have made considerable efforts in recent years</w:t>
      </w:r>
      <w:r w:rsidRPr="005B6900">
        <w:rPr>
          <w:rFonts w:ascii="Times New Roman" w:hAnsi="Times New Roman" w:cs="Times New Roman"/>
        </w:rPr>
        <w:t xml:space="preserve"> in enhancing </w:t>
      </w:r>
      <w:r w:rsidR="00F76F26">
        <w:rPr>
          <w:rFonts w:ascii="Times New Roman" w:hAnsi="Times New Roman" w:cs="Times New Roman"/>
        </w:rPr>
        <w:t xml:space="preserve">their </w:t>
      </w:r>
      <w:r w:rsidRPr="005B6900">
        <w:rPr>
          <w:rFonts w:ascii="Times New Roman" w:hAnsi="Times New Roman" w:cs="Times New Roman"/>
        </w:rPr>
        <w:t>environmental governance</w:t>
      </w:r>
      <w:r w:rsidR="00F76F26">
        <w:rPr>
          <w:rFonts w:ascii="Times New Roman" w:hAnsi="Times New Roman" w:cs="Times New Roman"/>
        </w:rPr>
        <w:t xml:space="preserve"> regimes</w:t>
      </w:r>
      <w:r w:rsidR="007F2BA6">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Castillo","given":"Nadia Sanchez","non-dropping-particle":"","parse-names":false,"suffix":""}],"id":"ITEM-1","issue":"Winter","issued":{"date-parts":[["2015"]]},"title":"China ' s Obligation to Conduct Transboundary Environmental Impact Assessment ( TEIA ) in Utilizing Its Shared Water Resources China ’ s Obligation to Conduct","type":"article-journal","volume":"55"},"uris":["http://www.mendeley.com/documents/?uuid=bfed82b0-e87a-4040-b368-81b6aa0691ed"]}],"mendeley":{"formattedCitation":"(Castillo, 2015)","plainTextFormattedCitation":"(Castillo, 2015)","previouslyFormattedCitation":"(Castillo, 2015)"},"properties":{"noteIndex":0},"schema":"https://github.com/citation-style-language/schema/raw/master/csl-citation.json"}</w:instrText>
      </w:r>
      <w:r>
        <w:rPr>
          <w:rFonts w:ascii="Times New Roman" w:hAnsi="Times New Roman" w:cs="Times New Roman"/>
        </w:rPr>
        <w:fldChar w:fldCharType="separate"/>
      </w:r>
      <w:r w:rsidRPr="001D67D2">
        <w:rPr>
          <w:rFonts w:ascii="Times New Roman" w:hAnsi="Times New Roman" w:cs="Times New Roman"/>
          <w:noProof/>
        </w:rPr>
        <w:t>(Castillo, 2015)</w:t>
      </w:r>
      <w:r>
        <w:rPr>
          <w:rFonts w:ascii="Times New Roman" w:hAnsi="Times New Roman" w:cs="Times New Roman"/>
        </w:rPr>
        <w:fldChar w:fldCharType="end"/>
      </w:r>
      <w:r w:rsidRPr="005B6900">
        <w:rPr>
          <w:rFonts w:ascii="Times New Roman" w:hAnsi="Times New Roman" w:cs="Times New Roman"/>
        </w:rPr>
        <w:t>. Most of the European and South-</w:t>
      </w:r>
      <w:r w:rsidR="00C8466E">
        <w:rPr>
          <w:rFonts w:ascii="Times New Roman" w:hAnsi="Times New Roman" w:cs="Times New Roman"/>
        </w:rPr>
        <w:t>E</w:t>
      </w:r>
      <w:r w:rsidRPr="005B6900">
        <w:rPr>
          <w:rFonts w:ascii="Times New Roman" w:hAnsi="Times New Roman" w:cs="Times New Roman"/>
        </w:rPr>
        <w:t xml:space="preserve">ast Asian countries also </w:t>
      </w:r>
      <w:r w:rsidR="00F76F26">
        <w:rPr>
          <w:rFonts w:ascii="Times New Roman" w:hAnsi="Times New Roman" w:cs="Times New Roman"/>
        </w:rPr>
        <w:t>have</w:t>
      </w:r>
      <w:r w:rsidR="00F76F26" w:rsidRPr="005B6900">
        <w:rPr>
          <w:rFonts w:ascii="Times New Roman" w:hAnsi="Times New Roman" w:cs="Times New Roman"/>
        </w:rPr>
        <w:t xml:space="preserve"> </w:t>
      </w:r>
      <w:r w:rsidR="007F2BA6">
        <w:rPr>
          <w:rFonts w:ascii="Times New Roman" w:hAnsi="Times New Roman" w:cs="Times New Roman"/>
        </w:rPr>
        <w:t xml:space="preserve">comprehensive </w:t>
      </w:r>
      <w:r w:rsidRPr="005B6900">
        <w:rPr>
          <w:rFonts w:ascii="Times New Roman" w:hAnsi="Times New Roman" w:cs="Times New Roman"/>
        </w:rPr>
        <w:t xml:space="preserve">guidance for EIA </w:t>
      </w:r>
      <w:r w:rsidR="00F76F26">
        <w:rPr>
          <w:rFonts w:ascii="Times New Roman" w:hAnsi="Times New Roman" w:cs="Times New Roman"/>
        </w:rPr>
        <w:t xml:space="preserve">in plac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eiar.2018.04.011","ISSN":"01959255","abstract":"Environmental sustainability is one of the frameworks for cooperation under the Declaration of ASEAN Concord II, 2015. Environmental Impact Assessment (EIA) has been recognized as a crucial tool. This paper proposes the review of EIA in ASEAN countries in three key areas, namely legal enforcement, implementation approach and EIA effectiveness as the basis for a sustainable approach. The results showed that almost all the countries established their EIAs at the legal level with the complete EIA process; however, the implementation was somewhat different depending on the unique characteristics of the EIA processes. Such unique characteristics can be divided into three groups. The first belongs to the countries that initiated the EIA process before 1990, although they have their own outstanding topography, namely, Thailand, Malaysia, Indonesia and the Philippines. The second group includes the countries that applied the EIA after 1990. The Asian Development Bank has played an active role and their EIA processes have rapidly developed especially EIA monitoring, Strategic Environmental Assessment (SEA) and Transboundary Impact Assessment. The countries in this group are Cambodia, Vietnam, Laos and Myanmar. The last group contains the countries with stringent environmental regulations and is becoming part of environmental laws. They include Singapore and Brunei. The tools to support the achievement of sustainability, such as ecosystem services, biodiversity offsets and transboundary impacts will be of prime importance to the ASEAN EIA in the future.","author":[{"dropping-particle":"","family":"Swangjang","given":"Kanokporn","non-dropping-particle":"","parse-names":false,"suffix":""}],"container-title":"Environmental Impact Assessment Review","id":"ITEM-1","issue":"March","issued":{"date-parts":[["2018"]]},"page":"33-42","publisher":"Elsevier","title":"Comparative review of EIA in the Association of Southeast Asian Nations","type":"article-journal","volume":"72"},"uris":["http://www.mendeley.com/documents/?uuid=11e67c89-09ae-47f3-84cb-bf4ba5a0beda"]}],"mendeley":{"formattedCitation":"(Swangjang, 2018)","plainTextFormattedCitation":"(Swangjang, 2018)","previouslyFormattedCitation":"(Swangjang, 2018)"},"properties":{"noteIndex":0},"schema":"https://github.com/citation-style-language/schema/raw/master/csl-citation.json"}</w:instrText>
      </w:r>
      <w:r>
        <w:rPr>
          <w:rFonts w:ascii="Times New Roman" w:hAnsi="Times New Roman" w:cs="Times New Roman"/>
        </w:rPr>
        <w:fldChar w:fldCharType="separate"/>
      </w:r>
      <w:r w:rsidRPr="003E781D">
        <w:rPr>
          <w:rFonts w:ascii="Times New Roman" w:hAnsi="Times New Roman" w:cs="Times New Roman"/>
          <w:noProof/>
        </w:rPr>
        <w:t>(Swangjang, 2018)</w:t>
      </w:r>
      <w:r>
        <w:rPr>
          <w:rFonts w:ascii="Times New Roman" w:hAnsi="Times New Roman" w:cs="Times New Roman"/>
        </w:rPr>
        <w:fldChar w:fldCharType="end"/>
      </w:r>
      <w:r w:rsidRPr="005B6900">
        <w:rPr>
          <w:rFonts w:ascii="Times New Roman" w:hAnsi="Times New Roman" w:cs="Times New Roman"/>
        </w:rPr>
        <w:t>. Middle-</w:t>
      </w:r>
      <w:r w:rsidR="00223AF6">
        <w:rPr>
          <w:rFonts w:ascii="Times New Roman" w:hAnsi="Times New Roman" w:cs="Times New Roman"/>
        </w:rPr>
        <w:t>E</w:t>
      </w:r>
      <w:r w:rsidRPr="005B6900">
        <w:rPr>
          <w:rFonts w:ascii="Times New Roman" w:hAnsi="Times New Roman" w:cs="Times New Roman"/>
        </w:rPr>
        <w:t>ast</w:t>
      </w:r>
      <w:r w:rsidR="00F76F26">
        <w:rPr>
          <w:rFonts w:ascii="Times New Roman" w:hAnsi="Times New Roman" w:cs="Times New Roman"/>
        </w:rPr>
        <w:t>ern</w:t>
      </w:r>
      <w:r w:rsidRPr="005B6900">
        <w:rPr>
          <w:rFonts w:ascii="Times New Roman" w:hAnsi="Times New Roman" w:cs="Times New Roman"/>
        </w:rPr>
        <w:t xml:space="preserve"> and Central Asia</w:t>
      </w:r>
      <w:r w:rsidR="00F76F26">
        <w:rPr>
          <w:rFonts w:ascii="Times New Roman" w:hAnsi="Times New Roman" w:cs="Times New Roman"/>
        </w:rPr>
        <w:t>n countries</w:t>
      </w:r>
      <w:r w:rsidRPr="005B6900">
        <w:rPr>
          <w:rFonts w:ascii="Times New Roman" w:hAnsi="Times New Roman" w:cs="Times New Roman"/>
        </w:rPr>
        <w:t xml:space="preserve"> perform comparatively </w:t>
      </w:r>
      <w:r w:rsidR="007F2BA6">
        <w:rPr>
          <w:rFonts w:ascii="Times New Roman" w:hAnsi="Times New Roman" w:cs="Times New Roman"/>
        </w:rPr>
        <w:t>poorly</w:t>
      </w:r>
      <w:r w:rsidR="007F2BA6" w:rsidRPr="005B6900">
        <w:rPr>
          <w:rFonts w:ascii="Times New Roman" w:hAnsi="Times New Roman" w:cs="Times New Roman"/>
        </w:rPr>
        <w:t xml:space="preserve"> </w:t>
      </w:r>
      <w:r w:rsidR="00F76F26">
        <w:rPr>
          <w:rFonts w:ascii="Times New Roman" w:hAnsi="Times New Roman" w:cs="Times New Roman"/>
        </w:rPr>
        <w:t>in this regard</w:t>
      </w:r>
      <w:r w:rsidRPr="005B6900">
        <w:rPr>
          <w:rFonts w:ascii="Times New Roman" w:hAnsi="Times New Roman" w:cs="Times New Roman"/>
        </w:rPr>
        <w:t>. EIA statements are publicly available only in some countries, such as Estonia, Lithuania and Bhutan, although they are archived to some extent in practically all BRI countries.</w:t>
      </w:r>
      <w:bookmarkStart w:id="7" w:name="_Hlk36547135"/>
      <w:r w:rsidRPr="005B6900">
        <w:rPr>
          <w:rFonts w:ascii="Times New Roman" w:hAnsi="Times New Roman" w:cs="Times New Roman"/>
        </w:rPr>
        <w:t xml:space="preserve"> Fig. 6 </w:t>
      </w:r>
      <w:r w:rsidR="007F2BA6">
        <w:rPr>
          <w:rFonts w:ascii="Times New Roman" w:hAnsi="Times New Roman" w:cs="Times New Roman"/>
        </w:rPr>
        <w:t>shows</w:t>
      </w:r>
      <w:r w:rsidR="007F2BA6" w:rsidRPr="005B6900">
        <w:rPr>
          <w:rFonts w:ascii="Times New Roman" w:hAnsi="Times New Roman" w:cs="Times New Roman"/>
        </w:rPr>
        <w:t xml:space="preserve"> </w:t>
      </w:r>
      <w:r w:rsidRPr="005B6900">
        <w:rPr>
          <w:rFonts w:ascii="Times New Roman" w:hAnsi="Times New Roman" w:cs="Times New Roman"/>
        </w:rPr>
        <w:t xml:space="preserve">the correlation between EIA administration and GDP per capita. </w:t>
      </w:r>
      <w:r w:rsidR="00296B1F">
        <w:rPr>
          <w:rFonts w:ascii="Times New Roman" w:hAnsi="Times New Roman" w:cs="Times New Roman"/>
        </w:rPr>
        <w:t>Overall</w:t>
      </w:r>
      <w:r w:rsidRPr="005B6900">
        <w:rPr>
          <w:rFonts w:ascii="Times New Roman" w:hAnsi="Times New Roman" w:cs="Times New Roman"/>
        </w:rPr>
        <w:t>, the relationship between the two variable</w:t>
      </w:r>
      <w:r w:rsidR="007F2BA6">
        <w:rPr>
          <w:rFonts w:ascii="Times New Roman" w:hAnsi="Times New Roman" w:cs="Times New Roman"/>
        </w:rPr>
        <w:t>s</w:t>
      </w:r>
      <w:r w:rsidRPr="005B6900">
        <w:rPr>
          <w:rFonts w:ascii="Times New Roman" w:hAnsi="Times New Roman" w:cs="Times New Roman"/>
        </w:rPr>
        <w:t xml:space="preserve"> is statistically insignificant</w:t>
      </w:r>
      <w:r w:rsidR="00290F2F">
        <w:rPr>
          <w:rFonts w:ascii="Times New Roman" w:hAnsi="Times New Roman" w:cs="Times New Roman"/>
        </w:rPr>
        <w:t xml:space="preserve"> </w:t>
      </w:r>
      <w:r w:rsidR="00290F2F" w:rsidRPr="00C12D27">
        <w:rPr>
          <w:rFonts w:ascii="Times New Roman" w:hAnsi="Times New Roman" w:cs="Times New Roman"/>
        </w:rPr>
        <w:t xml:space="preserve">(at p= </w:t>
      </w:r>
      <w:r w:rsidR="0033319B" w:rsidRPr="00C12D27">
        <w:rPr>
          <w:rFonts w:ascii="Times New Roman" w:hAnsi="Times New Roman" w:cs="Times New Roman"/>
        </w:rPr>
        <w:t>0.869</w:t>
      </w:r>
      <w:r w:rsidR="00290F2F" w:rsidRPr="00C12D27">
        <w:rPr>
          <w:rFonts w:ascii="Times New Roman" w:hAnsi="Times New Roman" w:cs="Times New Roman"/>
        </w:rPr>
        <w:t>)</w:t>
      </w:r>
      <w:bookmarkEnd w:id="7"/>
      <w:r w:rsidRPr="005B6900">
        <w:rPr>
          <w:rFonts w:ascii="Times New Roman" w:hAnsi="Times New Roman" w:cs="Times New Roman"/>
        </w:rPr>
        <w:t>.</w:t>
      </w:r>
    </w:p>
    <w:p w14:paraId="3BAADBD7" w14:textId="3DDDD185" w:rsidR="00512F23" w:rsidRPr="005B6900" w:rsidRDefault="00512F23" w:rsidP="00C41C79">
      <w:pPr>
        <w:ind w:firstLine="720"/>
        <w:rPr>
          <w:rFonts w:ascii="Times New Roman" w:hAnsi="Times New Roman" w:cs="Times New Roman"/>
        </w:rPr>
      </w:pPr>
    </w:p>
    <w:p w14:paraId="7CBDCF80" w14:textId="27FC01C8" w:rsidR="00BE3EED" w:rsidRDefault="00BE3EED" w:rsidP="00145B38">
      <w:pPr>
        <w:rPr>
          <w:rFonts w:ascii="Times New Roman" w:hAnsi="Times New Roman" w:cs="Times New Roman"/>
        </w:rPr>
      </w:pPr>
    </w:p>
    <w:p w14:paraId="24F9329E" w14:textId="1C767E6E" w:rsidR="00F017CD" w:rsidRDefault="008E5BDE" w:rsidP="0007670E">
      <w:pPr>
        <w:rPr>
          <w:rFonts w:ascii="Times New Roman" w:hAnsi="Times New Roman" w:cs="Times New Roman"/>
          <w:sz w:val="16"/>
          <w:szCs w:val="16"/>
        </w:rPr>
      </w:pPr>
      <w:r>
        <w:rPr>
          <w:noProof/>
        </w:rPr>
        <w:lastRenderedPageBreak/>
        <mc:AlternateContent>
          <mc:Choice Requires="wps">
            <w:drawing>
              <wp:anchor distT="0" distB="0" distL="114300" distR="114300" simplePos="0" relativeHeight="251859456" behindDoc="0" locked="0" layoutInCell="1" allowOverlap="1" wp14:anchorId="77356BA3" wp14:editId="0AF92049">
                <wp:simplePos x="0" y="0"/>
                <wp:positionH relativeFrom="column">
                  <wp:posOffset>3364230</wp:posOffset>
                </wp:positionH>
                <wp:positionV relativeFrom="paragraph">
                  <wp:posOffset>1983740</wp:posOffset>
                </wp:positionV>
                <wp:extent cx="590550" cy="243840"/>
                <wp:effectExtent l="0" t="0" r="0" b="0"/>
                <wp:wrapNone/>
                <wp:docPr id="130" name="Text Box 130"/>
                <wp:cNvGraphicFramePr/>
                <a:graphic xmlns:a="http://schemas.openxmlformats.org/drawingml/2006/main">
                  <a:graphicData uri="http://schemas.microsoft.com/office/word/2010/wordprocessingShape">
                    <wps:wsp>
                      <wps:cNvSpPr txBox="1"/>
                      <wps:spPr>
                        <a:xfrm>
                          <a:off x="0" y="0"/>
                          <a:ext cx="590550" cy="243840"/>
                        </a:xfrm>
                        <a:prstGeom prst="rect">
                          <a:avLst/>
                        </a:prstGeom>
                        <a:noFill/>
                        <a:ln w="6350">
                          <a:noFill/>
                        </a:ln>
                      </wps:spPr>
                      <wps:txbx>
                        <w:txbxContent>
                          <w:p w14:paraId="78D4A811" w14:textId="77777777" w:rsidR="00780F0B" w:rsidRPr="00152707" w:rsidRDefault="00780F0B" w:rsidP="008E5BDE">
                            <w:pPr>
                              <w:rPr>
                                <w:color w:val="000000" w:themeColor="text1"/>
                                <w:sz w:val="16"/>
                                <w:szCs w:val="16"/>
                              </w:rPr>
                            </w:pPr>
                            <w:r w:rsidRPr="006A3BAE">
                              <w:rPr>
                                <w:color w:val="000000" w:themeColor="text1"/>
                                <w:sz w:val="16"/>
                                <w:szCs w:val="16"/>
                              </w:rPr>
                              <w:t>Isra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356BA3" id="Text Box 130" o:spid="_x0000_s1056" type="#_x0000_t202" style="position:absolute;margin-left:264.9pt;margin-top:156.2pt;width:46.5pt;height:19.2pt;z-index:251859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" filled="f" stroked="f" strokeweight=".5pt">
                <v:textbox>
                  <w:txbxContent>
                    <w:p w14:paraId="78D4A811" w14:textId="77777777" w:rsidR="00780F0B" w:rsidRPr="00152707" w:rsidRDefault="00780F0B" w:rsidP="008E5BDE">
                      <w:pPr>
                        <w:rPr>
                          <w:color w:val="000000" w:themeColor="text1"/>
                          <w:sz w:val="16"/>
                          <w:szCs w:val="16"/>
                        </w:rPr>
                      </w:pPr>
                      <w:r w:rsidRPr="006A3BAE">
                        <w:rPr>
                          <w:color w:val="000000" w:themeColor="text1"/>
                          <w:sz w:val="16"/>
                          <w:szCs w:val="16"/>
                        </w:rPr>
                        <w:t>Israel</w:t>
                      </w:r>
                    </w:p>
                  </w:txbxContent>
                </v:textbox>
              </v:shape>
            </w:pict>
          </mc:Fallback>
        </mc:AlternateContent>
      </w:r>
      <w:r w:rsidR="007013A0">
        <w:rPr>
          <w:noProof/>
        </w:rPr>
        <mc:AlternateContent>
          <mc:Choice Requires="wps">
            <w:drawing>
              <wp:anchor distT="0" distB="0" distL="114300" distR="114300" simplePos="0" relativeHeight="251857408" behindDoc="0" locked="0" layoutInCell="1" allowOverlap="1" wp14:anchorId="627132E2" wp14:editId="56DC8344">
                <wp:simplePos x="0" y="0"/>
                <wp:positionH relativeFrom="column">
                  <wp:posOffset>4549140</wp:posOffset>
                </wp:positionH>
                <wp:positionV relativeFrom="paragraph">
                  <wp:posOffset>1534160</wp:posOffset>
                </wp:positionV>
                <wp:extent cx="662940" cy="222250"/>
                <wp:effectExtent l="0" t="0" r="0" b="0"/>
                <wp:wrapNone/>
                <wp:docPr id="129" name="Text Box 129"/>
                <wp:cNvGraphicFramePr/>
                <a:graphic xmlns:a="http://schemas.openxmlformats.org/drawingml/2006/main">
                  <a:graphicData uri="http://schemas.microsoft.com/office/word/2010/wordprocessingShape">
                    <wps:wsp>
                      <wps:cNvSpPr txBox="1"/>
                      <wps:spPr>
                        <a:xfrm>
                          <a:off x="0" y="0"/>
                          <a:ext cx="662940" cy="222250"/>
                        </a:xfrm>
                        <a:prstGeom prst="rect">
                          <a:avLst/>
                        </a:prstGeom>
                        <a:noFill/>
                        <a:ln w="6350">
                          <a:noFill/>
                        </a:ln>
                      </wps:spPr>
                      <wps:txbx>
                        <w:txbxContent>
                          <w:p w14:paraId="0E63FB08" w14:textId="77777777" w:rsidR="00780F0B" w:rsidRPr="008F582C" w:rsidRDefault="00780F0B" w:rsidP="007013A0">
                            <w:pPr>
                              <w:rPr>
                                <w:sz w:val="16"/>
                                <w:szCs w:val="16"/>
                              </w:rPr>
                            </w:pPr>
                            <w:r>
                              <w:rPr>
                                <w:sz w:val="16"/>
                                <w:szCs w:val="16"/>
                              </w:rPr>
                              <w:t>Singapo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7132E2" id="Text Box 129" o:spid="_x0000_s1057" type="#_x0000_t202" style="position:absolute;margin-left:358.2pt;margin-top:120.8pt;width:52.2pt;height:17.5pt;z-index:251857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" filled="f" stroked="f" strokeweight=".5pt">
                <v:textbox>
                  <w:txbxContent>
                    <w:p w14:paraId="0E63FB08" w14:textId="77777777" w:rsidR="00780F0B" w:rsidRPr="008F582C" w:rsidRDefault="00780F0B" w:rsidP="007013A0">
                      <w:pPr>
                        <w:rPr>
                          <w:sz w:val="16"/>
                          <w:szCs w:val="16"/>
                        </w:rPr>
                      </w:pPr>
                      <w:r>
                        <w:rPr>
                          <w:sz w:val="16"/>
                          <w:szCs w:val="16"/>
                        </w:rPr>
                        <w:t>Singapore</w:t>
                      </w:r>
                    </w:p>
                  </w:txbxContent>
                </v:textbox>
              </v:shape>
            </w:pict>
          </mc:Fallback>
        </mc:AlternateContent>
      </w:r>
      <w:r w:rsidR="00540F97">
        <w:rPr>
          <w:noProof/>
        </w:rPr>
        <mc:AlternateContent>
          <mc:Choice Requires="wps">
            <w:drawing>
              <wp:anchor distT="0" distB="0" distL="114300" distR="114300" simplePos="0" relativeHeight="251828736" behindDoc="0" locked="0" layoutInCell="1" allowOverlap="1" wp14:anchorId="2AE941DF" wp14:editId="79496AD7">
                <wp:simplePos x="0" y="0"/>
                <wp:positionH relativeFrom="column">
                  <wp:posOffset>3048000</wp:posOffset>
                </wp:positionH>
                <wp:positionV relativeFrom="paragraph">
                  <wp:posOffset>2226945</wp:posOffset>
                </wp:positionV>
                <wp:extent cx="590550" cy="222250"/>
                <wp:effectExtent l="0" t="0" r="0" b="0"/>
                <wp:wrapNone/>
                <wp:docPr id="115" name="Text Box 115"/>
                <wp:cNvGraphicFramePr/>
                <a:graphic xmlns:a="http://schemas.openxmlformats.org/drawingml/2006/main">
                  <a:graphicData uri="http://schemas.microsoft.com/office/word/2010/wordprocessingShape">
                    <wps:wsp>
                      <wps:cNvSpPr txBox="1"/>
                      <wps:spPr>
                        <a:xfrm>
                          <a:off x="0" y="0"/>
                          <a:ext cx="590550" cy="222250"/>
                        </a:xfrm>
                        <a:prstGeom prst="rect">
                          <a:avLst/>
                        </a:prstGeom>
                        <a:noFill/>
                        <a:ln w="6350">
                          <a:noFill/>
                        </a:ln>
                      </wps:spPr>
                      <wps:txbx>
                        <w:txbxContent>
                          <w:p w14:paraId="031311E3" w14:textId="1C6B677A" w:rsidR="00780F0B" w:rsidRPr="00152707" w:rsidRDefault="00780F0B" w:rsidP="00540F97">
                            <w:pPr>
                              <w:rPr>
                                <w:color w:val="000000" w:themeColor="text1"/>
                                <w:sz w:val="16"/>
                                <w:szCs w:val="16"/>
                              </w:rPr>
                            </w:pPr>
                            <w:r w:rsidRPr="00936875">
                              <w:rPr>
                                <w:color w:val="000000" w:themeColor="text1"/>
                                <w:sz w:val="16"/>
                                <w:szCs w:val="16"/>
                              </w:rPr>
                              <w:t>UA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E941DF" id="Text Box 115" o:spid="_x0000_s1058" type="#_x0000_t202" style="position:absolute;margin-left:240pt;margin-top:175.35pt;width:46.5pt;height:17.5pt;z-index:251828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" filled="f" stroked="f" strokeweight=".5pt">
                <v:textbox>
                  <w:txbxContent>
                    <w:p w14:paraId="031311E3" w14:textId="1C6B677A" w:rsidR="00780F0B" w:rsidRPr="00152707" w:rsidRDefault="00780F0B" w:rsidP="00540F97">
                      <w:pPr>
                        <w:rPr>
                          <w:color w:val="000000" w:themeColor="text1"/>
                          <w:sz w:val="16"/>
                          <w:szCs w:val="16"/>
                        </w:rPr>
                      </w:pPr>
                      <w:r w:rsidRPr="00936875">
                        <w:rPr>
                          <w:color w:val="000000" w:themeColor="text1"/>
                          <w:sz w:val="16"/>
                          <w:szCs w:val="16"/>
                        </w:rPr>
                        <w:t>UAE</w:t>
                      </w:r>
                    </w:p>
                  </w:txbxContent>
                </v:textbox>
              </v:shape>
            </w:pict>
          </mc:Fallback>
        </mc:AlternateContent>
      </w:r>
      <w:r w:rsidR="00F407C5">
        <w:rPr>
          <w:noProof/>
        </w:rPr>
        <mc:AlternateContent>
          <mc:Choice Requires="wps">
            <w:drawing>
              <wp:anchor distT="0" distB="0" distL="114300" distR="114300" simplePos="0" relativeHeight="251749888" behindDoc="0" locked="0" layoutInCell="1" allowOverlap="1" wp14:anchorId="0EB4C80C" wp14:editId="3ADEBA33">
                <wp:simplePos x="0" y="0"/>
                <wp:positionH relativeFrom="column">
                  <wp:posOffset>640080</wp:posOffset>
                </wp:positionH>
                <wp:positionV relativeFrom="paragraph">
                  <wp:posOffset>1172210</wp:posOffset>
                </wp:positionV>
                <wp:extent cx="590550" cy="222250"/>
                <wp:effectExtent l="0" t="0" r="0" b="0"/>
                <wp:wrapNone/>
                <wp:docPr id="58" name="Text Box 58"/>
                <wp:cNvGraphicFramePr/>
                <a:graphic xmlns:a="http://schemas.openxmlformats.org/drawingml/2006/main">
                  <a:graphicData uri="http://schemas.microsoft.com/office/word/2010/wordprocessingShape">
                    <wps:wsp>
                      <wps:cNvSpPr txBox="1"/>
                      <wps:spPr>
                        <a:xfrm>
                          <a:off x="0" y="0"/>
                          <a:ext cx="590550" cy="222250"/>
                        </a:xfrm>
                        <a:prstGeom prst="rect">
                          <a:avLst/>
                        </a:prstGeom>
                        <a:noFill/>
                        <a:ln w="6350">
                          <a:noFill/>
                        </a:ln>
                      </wps:spPr>
                      <wps:txbx>
                        <w:txbxContent>
                          <w:p w14:paraId="7C0BA6E9" w14:textId="60EDE217" w:rsidR="00780F0B" w:rsidRPr="00152707" w:rsidRDefault="00780F0B" w:rsidP="00F407C5">
                            <w:pPr>
                              <w:rPr>
                                <w:color w:val="000000" w:themeColor="text1"/>
                                <w:sz w:val="16"/>
                                <w:szCs w:val="16"/>
                              </w:rPr>
                            </w:pPr>
                            <w:r>
                              <w:rPr>
                                <w:color w:val="000000" w:themeColor="text1"/>
                                <w:sz w:val="16"/>
                                <w:szCs w:val="16"/>
                              </w:rPr>
                              <w:t>Syria</w:t>
                            </w:r>
                          </w:p>
                          <w:p w14:paraId="656E97BD" w14:textId="77777777" w:rsidR="00780F0B" w:rsidRDefault="00780F0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B4C80C" id="Text Box 58" o:spid="_x0000_s1059" type="#_x0000_t202" style="position:absolute;margin-left:50.4pt;margin-top:92.3pt;width:46.5pt;height:17.5pt;z-index:251749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" filled="f" stroked="f" strokeweight=".5pt">
                <v:textbox>
                  <w:txbxContent>
                    <w:p w14:paraId="7C0BA6E9" w14:textId="60EDE217" w:rsidR="00780F0B" w:rsidRPr="00152707" w:rsidRDefault="00780F0B" w:rsidP="00F407C5">
                      <w:pPr>
                        <w:rPr>
                          <w:color w:val="000000" w:themeColor="text1"/>
                          <w:sz w:val="16"/>
                          <w:szCs w:val="16"/>
                        </w:rPr>
                      </w:pPr>
                      <w:r>
                        <w:rPr>
                          <w:color w:val="000000" w:themeColor="text1"/>
                          <w:sz w:val="16"/>
                          <w:szCs w:val="16"/>
                        </w:rPr>
                        <w:t>Syria</w:t>
                      </w:r>
                    </w:p>
                    <w:p w14:paraId="656E97BD" w14:textId="77777777" w:rsidR="00780F0B" w:rsidRDefault="00780F0B"/>
                  </w:txbxContent>
                </v:textbox>
              </v:shape>
            </w:pict>
          </mc:Fallback>
        </mc:AlternateContent>
      </w:r>
      <w:r w:rsidR="00F407C5">
        <w:rPr>
          <w:noProof/>
        </w:rPr>
        <mc:AlternateContent>
          <mc:Choice Requires="wps">
            <w:drawing>
              <wp:anchor distT="0" distB="0" distL="114300" distR="114300" simplePos="0" relativeHeight="251747840" behindDoc="0" locked="0" layoutInCell="1" allowOverlap="1" wp14:anchorId="575A9BC3" wp14:editId="6EB76DE1">
                <wp:simplePos x="0" y="0"/>
                <wp:positionH relativeFrom="column">
                  <wp:posOffset>960120</wp:posOffset>
                </wp:positionH>
                <wp:positionV relativeFrom="paragraph">
                  <wp:posOffset>1394460</wp:posOffset>
                </wp:positionV>
                <wp:extent cx="590550" cy="222250"/>
                <wp:effectExtent l="0" t="0" r="0" b="0"/>
                <wp:wrapNone/>
                <wp:docPr id="57" name="Text Box 57"/>
                <wp:cNvGraphicFramePr/>
                <a:graphic xmlns:a="http://schemas.openxmlformats.org/drawingml/2006/main">
                  <a:graphicData uri="http://schemas.microsoft.com/office/word/2010/wordprocessingShape">
                    <wps:wsp>
                      <wps:cNvSpPr txBox="1"/>
                      <wps:spPr>
                        <a:xfrm>
                          <a:off x="0" y="0"/>
                          <a:ext cx="590550" cy="222250"/>
                        </a:xfrm>
                        <a:prstGeom prst="rect">
                          <a:avLst/>
                        </a:prstGeom>
                        <a:noFill/>
                        <a:ln w="6350">
                          <a:noFill/>
                        </a:ln>
                      </wps:spPr>
                      <wps:txbx>
                        <w:txbxContent>
                          <w:p w14:paraId="20BD278A" w14:textId="0B540A52" w:rsidR="00780F0B" w:rsidRPr="00152707" w:rsidRDefault="00780F0B" w:rsidP="00F407C5">
                            <w:pPr>
                              <w:rPr>
                                <w:color w:val="000000" w:themeColor="text1"/>
                                <w:sz w:val="16"/>
                                <w:szCs w:val="16"/>
                              </w:rPr>
                            </w:pPr>
                            <w:r>
                              <w:rPr>
                                <w:color w:val="000000" w:themeColor="text1"/>
                                <w:sz w:val="16"/>
                                <w:szCs w:val="16"/>
                              </w:rPr>
                              <w:t xml:space="preserve">Sri </w:t>
                            </w:r>
                            <w:r>
                              <w:rPr>
                                <w:color w:val="000000" w:themeColor="text1"/>
                                <w:sz w:val="16"/>
                                <w:szCs w:val="16"/>
                              </w:rPr>
                              <w:t>lank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5A9BC3" id="Text Box 57" o:spid="_x0000_s1060" type="#_x0000_t202" style="position:absolute;margin-left:75.6pt;margin-top:109.8pt;width:46.5pt;height:17.5pt;z-index:251747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" filled="f" stroked="f" strokeweight=".5pt">
                <v:textbox>
                  <w:txbxContent>
                    <w:p w14:paraId="20BD278A" w14:textId="0B540A52" w:rsidR="00780F0B" w:rsidRPr="00152707" w:rsidRDefault="00780F0B" w:rsidP="00F407C5">
                      <w:pPr>
                        <w:rPr>
                          <w:color w:val="000000" w:themeColor="text1"/>
                          <w:sz w:val="16"/>
                          <w:szCs w:val="16"/>
                        </w:rPr>
                      </w:pPr>
                      <w:r>
                        <w:rPr>
                          <w:color w:val="000000" w:themeColor="text1"/>
                          <w:sz w:val="16"/>
                          <w:szCs w:val="16"/>
                        </w:rPr>
                        <w:t xml:space="preserve">Sri </w:t>
                      </w:r>
                      <w:proofErr w:type="spellStart"/>
                      <w:r>
                        <w:rPr>
                          <w:color w:val="000000" w:themeColor="text1"/>
                          <w:sz w:val="16"/>
                          <w:szCs w:val="16"/>
                        </w:rPr>
                        <w:t>lanka</w:t>
                      </w:r>
                      <w:proofErr w:type="spellEnd"/>
                    </w:p>
                  </w:txbxContent>
                </v:textbox>
              </v:shape>
            </w:pict>
          </mc:Fallback>
        </mc:AlternateContent>
      </w:r>
      <w:r w:rsidR="00F407C5">
        <w:rPr>
          <w:noProof/>
        </w:rPr>
        <mc:AlternateContent>
          <mc:Choice Requires="wps">
            <w:drawing>
              <wp:anchor distT="0" distB="0" distL="114300" distR="114300" simplePos="0" relativeHeight="251745792" behindDoc="0" locked="0" layoutInCell="1" allowOverlap="1" wp14:anchorId="00ACCD04" wp14:editId="0516C4C4">
                <wp:simplePos x="0" y="0"/>
                <wp:positionH relativeFrom="column">
                  <wp:posOffset>792480</wp:posOffset>
                </wp:positionH>
                <wp:positionV relativeFrom="paragraph">
                  <wp:posOffset>1310640</wp:posOffset>
                </wp:positionV>
                <wp:extent cx="815340" cy="222250"/>
                <wp:effectExtent l="0" t="0" r="0" b="0"/>
                <wp:wrapNone/>
                <wp:docPr id="56" name="Text Box 56"/>
                <wp:cNvGraphicFramePr/>
                <a:graphic xmlns:a="http://schemas.openxmlformats.org/drawingml/2006/main">
                  <a:graphicData uri="http://schemas.microsoft.com/office/word/2010/wordprocessingShape">
                    <wps:wsp>
                      <wps:cNvSpPr txBox="1"/>
                      <wps:spPr>
                        <a:xfrm>
                          <a:off x="0" y="0"/>
                          <a:ext cx="815340" cy="222250"/>
                        </a:xfrm>
                        <a:prstGeom prst="rect">
                          <a:avLst/>
                        </a:prstGeom>
                        <a:noFill/>
                        <a:ln w="6350">
                          <a:noFill/>
                        </a:ln>
                      </wps:spPr>
                      <wps:txbx>
                        <w:txbxContent>
                          <w:p w14:paraId="0805EF4B" w14:textId="16E6CE84" w:rsidR="00780F0B" w:rsidRPr="00152707" w:rsidRDefault="00780F0B" w:rsidP="00F407C5">
                            <w:pPr>
                              <w:rPr>
                                <w:color w:val="000000" w:themeColor="text1"/>
                                <w:sz w:val="16"/>
                                <w:szCs w:val="16"/>
                              </w:rPr>
                            </w:pPr>
                            <w:r>
                              <w:rPr>
                                <w:color w:val="000000" w:themeColor="text1"/>
                                <w:sz w:val="16"/>
                                <w:szCs w:val="16"/>
                              </w:rPr>
                              <w:t>Turkmenistan</w:t>
                            </w:r>
                          </w:p>
                          <w:p w14:paraId="5587579D" w14:textId="77777777" w:rsidR="00780F0B" w:rsidRDefault="00780F0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ACCD04" id="Text Box 56" o:spid="_x0000_s1061" type="#_x0000_t202" style="position:absolute;margin-left:62.4pt;margin-top:103.2pt;width:64.2pt;height:17.5pt;z-index:251745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" filled="f" stroked="f" strokeweight=".5pt">
                <v:textbox>
                  <w:txbxContent>
                    <w:p w14:paraId="0805EF4B" w14:textId="16E6CE84" w:rsidR="00780F0B" w:rsidRPr="00152707" w:rsidRDefault="00780F0B" w:rsidP="00F407C5">
                      <w:pPr>
                        <w:rPr>
                          <w:color w:val="000000" w:themeColor="text1"/>
                          <w:sz w:val="16"/>
                          <w:szCs w:val="16"/>
                        </w:rPr>
                      </w:pPr>
                      <w:r>
                        <w:rPr>
                          <w:color w:val="000000" w:themeColor="text1"/>
                          <w:sz w:val="16"/>
                          <w:szCs w:val="16"/>
                        </w:rPr>
                        <w:t>Turkmenistan</w:t>
                      </w:r>
                    </w:p>
                    <w:p w14:paraId="5587579D" w14:textId="77777777" w:rsidR="00780F0B" w:rsidRDefault="00780F0B"/>
                  </w:txbxContent>
                </v:textbox>
              </v:shape>
            </w:pict>
          </mc:Fallback>
        </mc:AlternateContent>
      </w:r>
      <w:r w:rsidR="00F407C5">
        <w:rPr>
          <w:noProof/>
        </w:rPr>
        <mc:AlternateContent>
          <mc:Choice Requires="wps">
            <w:drawing>
              <wp:anchor distT="0" distB="0" distL="114300" distR="114300" simplePos="0" relativeHeight="251743744" behindDoc="0" locked="0" layoutInCell="1" allowOverlap="1" wp14:anchorId="0ACEB4A3" wp14:editId="21EE9F4B">
                <wp:simplePos x="0" y="0"/>
                <wp:positionH relativeFrom="column">
                  <wp:posOffset>2148840</wp:posOffset>
                </wp:positionH>
                <wp:positionV relativeFrom="paragraph">
                  <wp:posOffset>868680</wp:posOffset>
                </wp:positionV>
                <wp:extent cx="590550" cy="222250"/>
                <wp:effectExtent l="0" t="0" r="0" b="0"/>
                <wp:wrapNone/>
                <wp:docPr id="55" name="Text Box 55"/>
                <wp:cNvGraphicFramePr/>
                <a:graphic xmlns:a="http://schemas.openxmlformats.org/drawingml/2006/main">
                  <a:graphicData uri="http://schemas.microsoft.com/office/word/2010/wordprocessingShape">
                    <wps:wsp>
                      <wps:cNvSpPr txBox="1"/>
                      <wps:spPr>
                        <a:xfrm>
                          <a:off x="0" y="0"/>
                          <a:ext cx="590550" cy="222250"/>
                        </a:xfrm>
                        <a:prstGeom prst="rect">
                          <a:avLst/>
                        </a:prstGeom>
                        <a:noFill/>
                        <a:ln w="6350">
                          <a:noFill/>
                        </a:ln>
                      </wps:spPr>
                      <wps:txbx>
                        <w:txbxContent>
                          <w:p w14:paraId="69B53923" w14:textId="4D0D1E66" w:rsidR="00780F0B" w:rsidRPr="00152707" w:rsidRDefault="00780F0B" w:rsidP="00F407C5">
                            <w:pPr>
                              <w:rPr>
                                <w:color w:val="000000" w:themeColor="text1"/>
                                <w:sz w:val="16"/>
                                <w:szCs w:val="16"/>
                              </w:rPr>
                            </w:pPr>
                            <w:r>
                              <w:rPr>
                                <w:color w:val="000000" w:themeColor="text1"/>
                                <w:sz w:val="16"/>
                                <w:szCs w:val="16"/>
                              </w:rPr>
                              <w:t>Sloven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CEB4A3" id="Text Box 55" o:spid="_x0000_s1062" type="#_x0000_t202" style="position:absolute;margin-left:169.2pt;margin-top:68.4pt;width:46.5pt;height:17.5pt;z-index:251743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" filled="f" stroked="f" strokeweight=".5pt">
                <v:textbox>
                  <w:txbxContent>
                    <w:p w14:paraId="69B53923" w14:textId="4D0D1E66" w:rsidR="00780F0B" w:rsidRPr="00152707" w:rsidRDefault="00780F0B" w:rsidP="00F407C5">
                      <w:pPr>
                        <w:rPr>
                          <w:color w:val="000000" w:themeColor="text1"/>
                          <w:sz w:val="16"/>
                          <w:szCs w:val="16"/>
                        </w:rPr>
                      </w:pPr>
                      <w:r>
                        <w:rPr>
                          <w:color w:val="000000" w:themeColor="text1"/>
                          <w:sz w:val="16"/>
                          <w:szCs w:val="16"/>
                        </w:rPr>
                        <w:t>Slovenia</w:t>
                      </w:r>
                    </w:p>
                  </w:txbxContent>
                </v:textbox>
              </v:shape>
            </w:pict>
          </mc:Fallback>
        </mc:AlternateContent>
      </w:r>
      <w:r w:rsidR="00F407C5">
        <w:rPr>
          <w:noProof/>
        </w:rPr>
        <mc:AlternateContent>
          <mc:Choice Requires="wps">
            <w:drawing>
              <wp:anchor distT="0" distB="0" distL="114300" distR="114300" simplePos="0" relativeHeight="251741696" behindDoc="0" locked="0" layoutInCell="1" allowOverlap="1" wp14:anchorId="14C795F5" wp14:editId="755A6B27">
                <wp:simplePos x="0" y="0"/>
                <wp:positionH relativeFrom="column">
                  <wp:posOffset>1143000</wp:posOffset>
                </wp:positionH>
                <wp:positionV relativeFrom="paragraph">
                  <wp:posOffset>868680</wp:posOffset>
                </wp:positionV>
                <wp:extent cx="590550" cy="222250"/>
                <wp:effectExtent l="0" t="0" r="0" b="0"/>
                <wp:wrapNone/>
                <wp:docPr id="54" name="Text Box 54"/>
                <wp:cNvGraphicFramePr/>
                <a:graphic xmlns:a="http://schemas.openxmlformats.org/drawingml/2006/main">
                  <a:graphicData uri="http://schemas.microsoft.com/office/word/2010/wordprocessingShape">
                    <wps:wsp>
                      <wps:cNvSpPr txBox="1"/>
                      <wps:spPr>
                        <a:xfrm>
                          <a:off x="0" y="0"/>
                          <a:ext cx="590550" cy="222250"/>
                        </a:xfrm>
                        <a:prstGeom prst="rect">
                          <a:avLst/>
                        </a:prstGeom>
                        <a:noFill/>
                        <a:ln w="6350">
                          <a:noFill/>
                        </a:ln>
                      </wps:spPr>
                      <wps:txbx>
                        <w:txbxContent>
                          <w:p w14:paraId="20566FCE" w14:textId="5E86C4DA" w:rsidR="00780F0B" w:rsidRPr="00152707" w:rsidRDefault="00780F0B" w:rsidP="00F407C5">
                            <w:pPr>
                              <w:rPr>
                                <w:color w:val="000000" w:themeColor="text1"/>
                                <w:sz w:val="16"/>
                                <w:szCs w:val="16"/>
                              </w:rPr>
                            </w:pPr>
                            <w:r>
                              <w:rPr>
                                <w:color w:val="000000" w:themeColor="text1"/>
                                <w:sz w:val="16"/>
                                <w:szCs w:val="16"/>
                              </w:rPr>
                              <w:t>Chin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C795F5" id="Text Box 54" o:spid="_x0000_s1063" type="#_x0000_t202" style="position:absolute;margin-left:90pt;margin-top:68.4pt;width:46.5pt;height:17.5pt;z-index:251741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" filled="f" stroked="f" strokeweight=".5pt">
                <v:textbox>
                  <w:txbxContent>
                    <w:p w14:paraId="20566FCE" w14:textId="5E86C4DA" w:rsidR="00780F0B" w:rsidRPr="00152707" w:rsidRDefault="00780F0B" w:rsidP="00F407C5">
                      <w:pPr>
                        <w:rPr>
                          <w:color w:val="000000" w:themeColor="text1"/>
                          <w:sz w:val="16"/>
                          <w:szCs w:val="16"/>
                        </w:rPr>
                      </w:pPr>
                      <w:r>
                        <w:rPr>
                          <w:color w:val="000000" w:themeColor="text1"/>
                          <w:sz w:val="16"/>
                          <w:szCs w:val="16"/>
                        </w:rPr>
                        <w:t>China</w:t>
                      </w:r>
                    </w:p>
                  </w:txbxContent>
                </v:textbox>
              </v:shape>
            </w:pict>
          </mc:Fallback>
        </mc:AlternateContent>
      </w:r>
      <w:r w:rsidR="00F407C5">
        <w:rPr>
          <w:noProof/>
        </w:rPr>
        <mc:AlternateContent>
          <mc:Choice Requires="wps">
            <w:drawing>
              <wp:anchor distT="0" distB="0" distL="114300" distR="114300" simplePos="0" relativeHeight="251739648" behindDoc="0" locked="0" layoutInCell="1" allowOverlap="1" wp14:anchorId="6488F742" wp14:editId="42CCA540">
                <wp:simplePos x="0" y="0"/>
                <wp:positionH relativeFrom="column">
                  <wp:posOffset>746760</wp:posOffset>
                </wp:positionH>
                <wp:positionV relativeFrom="paragraph">
                  <wp:posOffset>868680</wp:posOffset>
                </wp:positionV>
                <wp:extent cx="590550" cy="222250"/>
                <wp:effectExtent l="0" t="0" r="0" b="0"/>
                <wp:wrapNone/>
                <wp:docPr id="53" name="Text Box 53"/>
                <wp:cNvGraphicFramePr/>
                <a:graphic xmlns:a="http://schemas.openxmlformats.org/drawingml/2006/main">
                  <a:graphicData uri="http://schemas.microsoft.com/office/word/2010/wordprocessingShape">
                    <wps:wsp>
                      <wps:cNvSpPr txBox="1"/>
                      <wps:spPr>
                        <a:xfrm>
                          <a:off x="0" y="0"/>
                          <a:ext cx="590550" cy="222250"/>
                        </a:xfrm>
                        <a:prstGeom prst="rect">
                          <a:avLst/>
                        </a:prstGeom>
                        <a:noFill/>
                        <a:ln w="6350">
                          <a:noFill/>
                        </a:ln>
                      </wps:spPr>
                      <wps:txbx>
                        <w:txbxContent>
                          <w:p w14:paraId="33628F55" w14:textId="0395E4AD" w:rsidR="00780F0B" w:rsidRPr="00152707" w:rsidRDefault="00780F0B" w:rsidP="00F407C5">
                            <w:pPr>
                              <w:rPr>
                                <w:color w:val="000000" w:themeColor="text1"/>
                                <w:sz w:val="16"/>
                                <w:szCs w:val="16"/>
                              </w:rPr>
                            </w:pPr>
                            <w:r>
                              <w:rPr>
                                <w:color w:val="000000" w:themeColor="text1"/>
                                <w:sz w:val="16"/>
                                <w:szCs w:val="16"/>
                              </w:rPr>
                              <w:t>Bulgar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88F742" id="Text Box 53" o:spid="_x0000_s1064" type="#_x0000_t202" style="position:absolute;margin-left:58.8pt;margin-top:68.4pt;width:46.5pt;height:17.5pt;z-index:251739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" filled="f" stroked="f" strokeweight=".5pt">
                <v:textbox>
                  <w:txbxContent>
                    <w:p w14:paraId="33628F55" w14:textId="0395E4AD" w:rsidR="00780F0B" w:rsidRPr="00152707" w:rsidRDefault="00780F0B" w:rsidP="00F407C5">
                      <w:pPr>
                        <w:rPr>
                          <w:color w:val="000000" w:themeColor="text1"/>
                          <w:sz w:val="16"/>
                          <w:szCs w:val="16"/>
                        </w:rPr>
                      </w:pPr>
                      <w:r>
                        <w:rPr>
                          <w:color w:val="000000" w:themeColor="text1"/>
                          <w:sz w:val="16"/>
                          <w:szCs w:val="16"/>
                        </w:rPr>
                        <w:t>Bulgaria</w:t>
                      </w:r>
                    </w:p>
                  </w:txbxContent>
                </v:textbox>
              </v:shape>
            </w:pict>
          </mc:Fallback>
        </mc:AlternateContent>
      </w:r>
      <w:r w:rsidR="00CE1B58">
        <w:rPr>
          <w:noProof/>
        </w:rPr>
        <mc:AlternateContent>
          <mc:Choice Requires="wps">
            <w:drawing>
              <wp:anchor distT="0" distB="0" distL="114300" distR="114300" simplePos="0" relativeHeight="251737600" behindDoc="0" locked="0" layoutInCell="1" allowOverlap="1" wp14:anchorId="0F3F2116" wp14:editId="5EC3E1BE">
                <wp:simplePos x="0" y="0"/>
                <wp:positionH relativeFrom="column">
                  <wp:posOffset>1489710</wp:posOffset>
                </wp:positionH>
                <wp:positionV relativeFrom="paragraph">
                  <wp:posOffset>868680</wp:posOffset>
                </wp:positionV>
                <wp:extent cx="590550" cy="222250"/>
                <wp:effectExtent l="0" t="0" r="0" b="0"/>
                <wp:wrapNone/>
                <wp:docPr id="52" name="Text Box 52"/>
                <wp:cNvGraphicFramePr/>
                <a:graphic xmlns:a="http://schemas.openxmlformats.org/drawingml/2006/main">
                  <a:graphicData uri="http://schemas.microsoft.com/office/word/2010/wordprocessingShape">
                    <wps:wsp>
                      <wps:cNvSpPr txBox="1"/>
                      <wps:spPr>
                        <a:xfrm>
                          <a:off x="0" y="0"/>
                          <a:ext cx="590550" cy="222250"/>
                        </a:xfrm>
                        <a:prstGeom prst="rect">
                          <a:avLst/>
                        </a:prstGeom>
                        <a:noFill/>
                        <a:ln w="6350">
                          <a:noFill/>
                        </a:ln>
                      </wps:spPr>
                      <wps:txbx>
                        <w:txbxContent>
                          <w:p w14:paraId="5B37D95E" w14:textId="507EC049" w:rsidR="00780F0B" w:rsidRPr="00152707" w:rsidRDefault="00780F0B" w:rsidP="00CE1B58">
                            <w:pPr>
                              <w:rPr>
                                <w:color w:val="000000" w:themeColor="text1"/>
                                <w:sz w:val="16"/>
                                <w:szCs w:val="16"/>
                              </w:rPr>
                            </w:pPr>
                            <w:r>
                              <w:rPr>
                                <w:color w:val="000000" w:themeColor="text1"/>
                                <w:sz w:val="16"/>
                                <w:szCs w:val="16"/>
                              </w:rPr>
                              <w:t>Lithuan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3F2116" id="Text Box 52" o:spid="_x0000_s1065" type="#_x0000_t202" style="position:absolute;margin-left:117.3pt;margin-top:68.4pt;width:46.5pt;height:17.5pt;z-index:251737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" filled="f" stroked="f" strokeweight=".5pt">
                <v:textbox>
                  <w:txbxContent>
                    <w:p w14:paraId="5B37D95E" w14:textId="507EC049" w:rsidR="00780F0B" w:rsidRPr="00152707" w:rsidRDefault="00780F0B" w:rsidP="00CE1B58">
                      <w:pPr>
                        <w:rPr>
                          <w:color w:val="000000" w:themeColor="text1"/>
                          <w:sz w:val="16"/>
                          <w:szCs w:val="16"/>
                        </w:rPr>
                      </w:pPr>
                      <w:r>
                        <w:rPr>
                          <w:color w:val="000000" w:themeColor="text1"/>
                          <w:sz w:val="16"/>
                          <w:szCs w:val="16"/>
                        </w:rPr>
                        <w:t>Lithuania</w:t>
                      </w:r>
                    </w:p>
                  </w:txbxContent>
                </v:textbox>
              </v:shape>
            </w:pict>
          </mc:Fallback>
        </mc:AlternateContent>
      </w:r>
      <w:r w:rsidR="00CE1B58">
        <w:rPr>
          <w:noProof/>
        </w:rPr>
        <mc:AlternateContent>
          <mc:Choice Requires="wps">
            <w:drawing>
              <wp:anchor distT="0" distB="0" distL="114300" distR="114300" simplePos="0" relativeHeight="251735552" behindDoc="0" locked="0" layoutInCell="1" allowOverlap="1" wp14:anchorId="6C1C72B4" wp14:editId="305370F2">
                <wp:simplePos x="0" y="0"/>
                <wp:positionH relativeFrom="column">
                  <wp:posOffset>746760</wp:posOffset>
                </wp:positionH>
                <wp:positionV relativeFrom="paragraph">
                  <wp:posOffset>716280</wp:posOffset>
                </wp:positionV>
                <wp:extent cx="590550" cy="222250"/>
                <wp:effectExtent l="0" t="0" r="0" b="0"/>
                <wp:wrapNone/>
                <wp:docPr id="51" name="Text Box 51"/>
                <wp:cNvGraphicFramePr/>
                <a:graphic xmlns:a="http://schemas.openxmlformats.org/drawingml/2006/main">
                  <a:graphicData uri="http://schemas.microsoft.com/office/word/2010/wordprocessingShape">
                    <wps:wsp>
                      <wps:cNvSpPr txBox="1"/>
                      <wps:spPr>
                        <a:xfrm>
                          <a:off x="0" y="0"/>
                          <a:ext cx="590550" cy="222250"/>
                        </a:xfrm>
                        <a:prstGeom prst="rect">
                          <a:avLst/>
                        </a:prstGeom>
                        <a:noFill/>
                        <a:ln w="6350">
                          <a:noFill/>
                        </a:ln>
                      </wps:spPr>
                      <wps:txbx>
                        <w:txbxContent>
                          <w:p w14:paraId="679EB11D" w14:textId="5D41A8EE" w:rsidR="00780F0B" w:rsidRPr="00152707" w:rsidRDefault="00780F0B" w:rsidP="00CE1B58">
                            <w:pPr>
                              <w:rPr>
                                <w:color w:val="000000" w:themeColor="text1"/>
                                <w:sz w:val="16"/>
                                <w:szCs w:val="16"/>
                              </w:rPr>
                            </w:pPr>
                            <w:r>
                              <w:rPr>
                                <w:color w:val="000000" w:themeColor="text1"/>
                                <w:sz w:val="16"/>
                                <w:szCs w:val="16"/>
                              </w:rPr>
                              <w:t>Moldov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1C72B4" id="Text Box 51" o:spid="_x0000_s1066" type="#_x0000_t202" style="position:absolute;margin-left:58.8pt;margin-top:56.4pt;width:46.5pt;height:17.5pt;z-index:251735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" filled="f" stroked="f" strokeweight=".5pt">
                <v:textbox>
                  <w:txbxContent>
                    <w:p w14:paraId="679EB11D" w14:textId="5D41A8EE" w:rsidR="00780F0B" w:rsidRPr="00152707" w:rsidRDefault="00780F0B" w:rsidP="00CE1B58">
                      <w:pPr>
                        <w:rPr>
                          <w:color w:val="000000" w:themeColor="text1"/>
                          <w:sz w:val="16"/>
                          <w:szCs w:val="16"/>
                        </w:rPr>
                      </w:pPr>
                      <w:r>
                        <w:rPr>
                          <w:color w:val="000000" w:themeColor="text1"/>
                          <w:sz w:val="16"/>
                          <w:szCs w:val="16"/>
                        </w:rPr>
                        <w:t>Moldova</w:t>
                      </w:r>
                    </w:p>
                  </w:txbxContent>
                </v:textbox>
              </v:shape>
            </w:pict>
          </mc:Fallback>
        </mc:AlternateContent>
      </w:r>
      <w:r w:rsidR="00CE1B58">
        <w:rPr>
          <w:noProof/>
        </w:rPr>
        <mc:AlternateContent>
          <mc:Choice Requires="wps">
            <w:drawing>
              <wp:anchor distT="0" distB="0" distL="114300" distR="114300" simplePos="0" relativeHeight="251733504" behindDoc="0" locked="0" layoutInCell="1" allowOverlap="1" wp14:anchorId="76C828B9" wp14:editId="5A732FAF">
                <wp:simplePos x="0" y="0"/>
                <wp:positionH relativeFrom="column">
                  <wp:posOffset>2392680</wp:posOffset>
                </wp:positionH>
                <wp:positionV relativeFrom="paragraph">
                  <wp:posOffset>715010</wp:posOffset>
                </wp:positionV>
                <wp:extent cx="590550" cy="222250"/>
                <wp:effectExtent l="0" t="0" r="0" b="0"/>
                <wp:wrapNone/>
                <wp:docPr id="50" name="Text Box 50"/>
                <wp:cNvGraphicFramePr/>
                <a:graphic xmlns:a="http://schemas.openxmlformats.org/drawingml/2006/main">
                  <a:graphicData uri="http://schemas.microsoft.com/office/word/2010/wordprocessingShape">
                    <wps:wsp>
                      <wps:cNvSpPr txBox="1"/>
                      <wps:spPr>
                        <a:xfrm>
                          <a:off x="0" y="0"/>
                          <a:ext cx="590550" cy="222250"/>
                        </a:xfrm>
                        <a:prstGeom prst="rect">
                          <a:avLst/>
                        </a:prstGeom>
                        <a:noFill/>
                        <a:ln w="6350">
                          <a:noFill/>
                        </a:ln>
                      </wps:spPr>
                      <wps:txbx>
                        <w:txbxContent>
                          <w:p w14:paraId="6674E629" w14:textId="4F286323" w:rsidR="00780F0B" w:rsidRPr="00152707" w:rsidRDefault="00780F0B" w:rsidP="00CE1B58">
                            <w:pPr>
                              <w:rPr>
                                <w:color w:val="000000" w:themeColor="text1"/>
                                <w:sz w:val="16"/>
                                <w:szCs w:val="16"/>
                              </w:rPr>
                            </w:pPr>
                            <w:r>
                              <w:rPr>
                                <w:color w:val="000000" w:themeColor="text1"/>
                                <w:sz w:val="16"/>
                                <w:szCs w:val="16"/>
                              </w:rPr>
                              <w:t>Brune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C828B9" id="Text Box 50" o:spid="_x0000_s1067" type="#_x0000_t202" style="position:absolute;margin-left:188.4pt;margin-top:56.3pt;width:46.5pt;height:17.5pt;z-index:251733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" filled="f" stroked="f" strokeweight=".5pt">
                <v:textbox>
                  <w:txbxContent>
                    <w:p w14:paraId="6674E629" w14:textId="4F286323" w:rsidR="00780F0B" w:rsidRPr="00152707" w:rsidRDefault="00780F0B" w:rsidP="00CE1B58">
                      <w:pPr>
                        <w:rPr>
                          <w:color w:val="000000" w:themeColor="text1"/>
                          <w:sz w:val="16"/>
                          <w:szCs w:val="16"/>
                        </w:rPr>
                      </w:pPr>
                      <w:r>
                        <w:rPr>
                          <w:color w:val="000000" w:themeColor="text1"/>
                          <w:sz w:val="16"/>
                          <w:szCs w:val="16"/>
                        </w:rPr>
                        <w:t>Brunei</w:t>
                      </w:r>
                    </w:p>
                  </w:txbxContent>
                </v:textbox>
              </v:shape>
            </w:pict>
          </mc:Fallback>
        </mc:AlternateContent>
      </w:r>
      <w:r w:rsidR="00CE1B58">
        <w:rPr>
          <w:noProof/>
        </w:rPr>
        <mc:AlternateContent>
          <mc:Choice Requires="wps">
            <w:drawing>
              <wp:anchor distT="0" distB="0" distL="114300" distR="114300" simplePos="0" relativeHeight="251731456" behindDoc="0" locked="0" layoutInCell="1" allowOverlap="1" wp14:anchorId="0486A7F2" wp14:editId="24E6400E">
                <wp:simplePos x="0" y="0"/>
                <wp:positionH relativeFrom="column">
                  <wp:posOffset>4846320</wp:posOffset>
                </wp:positionH>
                <wp:positionV relativeFrom="paragraph">
                  <wp:posOffset>784860</wp:posOffset>
                </wp:positionV>
                <wp:extent cx="590550" cy="222250"/>
                <wp:effectExtent l="0" t="0" r="0" b="0"/>
                <wp:wrapNone/>
                <wp:docPr id="49" name="Text Box 49"/>
                <wp:cNvGraphicFramePr/>
                <a:graphic xmlns:a="http://schemas.openxmlformats.org/drawingml/2006/main">
                  <a:graphicData uri="http://schemas.microsoft.com/office/word/2010/wordprocessingShape">
                    <wps:wsp>
                      <wps:cNvSpPr txBox="1"/>
                      <wps:spPr>
                        <a:xfrm>
                          <a:off x="0" y="0"/>
                          <a:ext cx="590550" cy="222250"/>
                        </a:xfrm>
                        <a:prstGeom prst="rect">
                          <a:avLst/>
                        </a:prstGeom>
                        <a:noFill/>
                        <a:ln w="6350">
                          <a:noFill/>
                        </a:ln>
                      </wps:spPr>
                      <wps:txbx>
                        <w:txbxContent>
                          <w:p w14:paraId="1DA2FBCF" w14:textId="47FC8681" w:rsidR="00780F0B" w:rsidRPr="00152707" w:rsidRDefault="00780F0B" w:rsidP="00CE1B58">
                            <w:pPr>
                              <w:rPr>
                                <w:color w:val="000000" w:themeColor="text1"/>
                                <w:sz w:val="16"/>
                                <w:szCs w:val="16"/>
                              </w:rPr>
                            </w:pPr>
                            <w:r>
                              <w:rPr>
                                <w:color w:val="000000" w:themeColor="text1"/>
                                <w:sz w:val="16"/>
                                <w:szCs w:val="16"/>
                              </w:rPr>
                              <w:t>Qat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86A7F2" id="Text Box 49" o:spid="_x0000_s1068" type="#_x0000_t202" style="position:absolute;margin-left:381.6pt;margin-top:61.8pt;width:46.5pt;height:17.5pt;z-index:251731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" filled="f" stroked="f" strokeweight=".5pt">
                <v:textbox>
                  <w:txbxContent>
                    <w:p w14:paraId="1DA2FBCF" w14:textId="47FC8681" w:rsidR="00780F0B" w:rsidRPr="00152707" w:rsidRDefault="00780F0B" w:rsidP="00CE1B58">
                      <w:pPr>
                        <w:rPr>
                          <w:color w:val="000000" w:themeColor="text1"/>
                          <w:sz w:val="16"/>
                          <w:szCs w:val="16"/>
                        </w:rPr>
                      </w:pPr>
                      <w:r>
                        <w:rPr>
                          <w:color w:val="000000" w:themeColor="text1"/>
                          <w:sz w:val="16"/>
                          <w:szCs w:val="16"/>
                        </w:rPr>
                        <w:t>Qatar</w:t>
                      </w:r>
                    </w:p>
                  </w:txbxContent>
                </v:textbox>
              </v:shape>
            </w:pict>
          </mc:Fallback>
        </mc:AlternateContent>
      </w:r>
      <w:r w:rsidR="00CE1B58">
        <w:rPr>
          <w:noProof/>
        </w:rPr>
        <mc:AlternateContent>
          <mc:Choice Requires="wps">
            <w:drawing>
              <wp:anchor distT="0" distB="0" distL="114300" distR="114300" simplePos="0" relativeHeight="251729408" behindDoc="0" locked="0" layoutInCell="1" allowOverlap="1" wp14:anchorId="4495954F" wp14:editId="6C3F87C9">
                <wp:simplePos x="0" y="0"/>
                <wp:positionH relativeFrom="column">
                  <wp:posOffset>746760</wp:posOffset>
                </wp:positionH>
                <wp:positionV relativeFrom="paragraph">
                  <wp:posOffset>457200</wp:posOffset>
                </wp:positionV>
                <wp:extent cx="590550" cy="222250"/>
                <wp:effectExtent l="0" t="0" r="0" b="0"/>
                <wp:wrapNone/>
                <wp:docPr id="48" name="Text Box 48"/>
                <wp:cNvGraphicFramePr/>
                <a:graphic xmlns:a="http://schemas.openxmlformats.org/drawingml/2006/main">
                  <a:graphicData uri="http://schemas.microsoft.com/office/word/2010/wordprocessingShape">
                    <wps:wsp>
                      <wps:cNvSpPr txBox="1"/>
                      <wps:spPr>
                        <a:xfrm>
                          <a:off x="0" y="0"/>
                          <a:ext cx="590550" cy="222250"/>
                        </a:xfrm>
                        <a:prstGeom prst="rect">
                          <a:avLst/>
                        </a:prstGeom>
                        <a:noFill/>
                        <a:ln w="6350">
                          <a:noFill/>
                        </a:ln>
                      </wps:spPr>
                      <wps:txbx>
                        <w:txbxContent>
                          <w:p w14:paraId="26AAA94C" w14:textId="2D08A97F" w:rsidR="00780F0B" w:rsidRPr="00152707" w:rsidRDefault="00780F0B" w:rsidP="00CE1B58">
                            <w:pPr>
                              <w:rPr>
                                <w:color w:val="000000" w:themeColor="text1"/>
                                <w:sz w:val="16"/>
                                <w:szCs w:val="16"/>
                              </w:rPr>
                            </w:pPr>
                            <w:r>
                              <w:rPr>
                                <w:color w:val="000000" w:themeColor="text1"/>
                                <w:sz w:val="16"/>
                                <w:szCs w:val="16"/>
                              </w:rPr>
                              <w:t>Georg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95954F" id="Text Box 48" o:spid="_x0000_s1069" type="#_x0000_t202" style="position:absolute;margin-left:58.8pt;margin-top:36pt;width:46.5pt;height:17.5pt;z-index:251729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" filled="f" stroked="f" strokeweight=".5pt">
                <v:textbox>
                  <w:txbxContent>
                    <w:p w14:paraId="26AAA94C" w14:textId="2D08A97F" w:rsidR="00780F0B" w:rsidRPr="00152707" w:rsidRDefault="00780F0B" w:rsidP="00CE1B58">
                      <w:pPr>
                        <w:rPr>
                          <w:color w:val="000000" w:themeColor="text1"/>
                          <w:sz w:val="16"/>
                          <w:szCs w:val="16"/>
                        </w:rPr>
                      </w:pPr>
                      <w:r>
                        <w:rPr>
                          <w:color w:val="000000" w:themeColor="text1"/>
                          <w:sz w:val="16"/>
                          <w:szCs w:val="16"/>
                        </w:rPr>
                        <w:t>Georgia</w:t>
                      </w:r>
                    </w:p>
                  </w:txbxContent>
                </v:textbox>
              </v:shape>
            </w:pict>
          </mc:Fallback>
        </mc:AlternateContent>
      </w:r>
      <w:r w:rsidR="00F017CD">
        <w:rPr>
          <w:noProof/>
        </w:rPr>
        <w:drawing>
          <wp:inline distT="0" distB="0" distL="0" distR="0" wp14:anchorId="74795FBD" wp14:editId="15D534A4">
            <wp:extent cx="5727700" cy="3691890"/>
            <wp:effectExtent l="0" t="0" r="12700" b="16510"/>
            <wp:docPr id="47" name="Chart 47">
              <a:extLst xmlns:a="http://schemas.openxmlformats.org/drawingml/2006/main">
                <a:ext uri="{FF2B5EF4-FFF2-40B4-BE49-F238E27FC236}">
                  <a16:creationId xmlns:a16="http://schemas.microsoft.com/office/drawing/2014/main" id="{37E8289B-3999-E74E-A51F-B4A41C2F95C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18CE63E1" w14:textId="56B9874C" w:rsidR="00BE3EED" w:rsidRPr="00473027" w:rsidRDefault="00BE3EED" w:rsidP="0007670E">
      <w:pPr>
        <w:rPr>
          <w:rFonts w:ascii="Times New Roman" w:hAnsi="Times New Roman" w:cs="Times New Roman"/>
          <w:sz w:val="16"/>
          <w:szCs w:val="16"/>
        </w:rPr>
      </w:pPr>
      <w:r w:rsidRPr="00473027">
        <w:rPr>
          <w:rFonts w:ascii="Times New Roman" w:hAnsi="Times New Roman" w:cs="Times New Roman"/>
          <w:sz w:val="16"/>
          <w:szCs w:val="16"/>
        </w:rPr>
        <w:t xml:space="preserve">Fig </w:t>
      </w:r>
      <w:r>
        <w:rPr>
          <w:rFonts w:ascii="Times New Roman" w:hAnsi="Times New Roman" w:cs="Times New Roman"/>
          <w:sz w:val="16"/>
          <w:szCs w:val="16"/>
        </w:rPr>
        <w:t>6</w:t>
      </w:r>
      <w:r w:rsidRPr="00473027">
        <w:rPr>
          <w:rFonts w:ascii="Times New Roman" w:hAnsi="Times New Roman" w:cs="Times New Roman"/>
          <w:sz w:val="16"/>
          <w:szCs w:val="16"/>
        </w:rPr>
        <w:t xml:space="preserve">: The relationship between GDP per capita and EIA </w:t>
      </w:r>
      <w:r>
        <w:rPr>
          <w:rFonts w:ascii="Times New Roman" w:hAnsi="Times New Roman" w:cs="Times New Roman"/>
          <w:sz w:val="16"/>
          <w:szCs w:val="16"/>
        </w:rPr>
        <w:t>Administration</w:t>
      </w:r>
    </w:p>
    <w:p w14:paraId="40DA6450" w14:textId="4162CC62" w:rsidR="00BE3EED" w:rsidRDefault="00BE3EED" w:rsidP="00145B38">
      <w:pPr>
        <w:rPr>
          <w:rFonts w:ascii="Times New Roman" w:hAnsi="Times New Roman" w:cs="Times New Roman"/>
        </w:rPr>
      </w:pPr>
    </w:p>
    <w:p w14:paraId="15472609" w14:textId="6908CE60" w:rsidR="00BE3EED" w:rsidRDefault="00BE3EED" w:rsidP="00145B38">
      <w:pPr>
        <w:rPr>
          <w:rFonts w:ascii="Times New Roman" w:hAnsi="Times New Roman" w:cs="Times New Roman"/>
          <w:i/>
          <w:iCs/>
        </w:rPr>
      </w:pPr>
      <w:r w:rsidRPr="00DC5ADB">
        <w:rPr>
          <w:rFonts w:ascii="Times New Roman" w:hAnsi="Times New Roman" w:cs="Times New Roman"/>
          <w:i/>
          <w:iCs/>
        </w:rPr>
        <w:t>Implementation Procedure</w:t>
      </w:r>
    </w:p>
    <w:p w14:paraId="658AD9FE" w14:textId="12D49588" w:rsidR="00BE3EED" w:rsidRPr="00DC5ADB" w:rsidRDefault="00BE3EED" w:rsidP="00145B38">
      <w:pPr>
        <w:rPr>
          <w:rFonts w:ascii="Times New Roman" w:hAnsi="Times New Roman" w:cs="Times New Roman"/>
          <w:i/>
          <w:iCs/>
        </w:rPr>
      </w:pPr>
    </w:p>
    <w:p w14:paraId="223B0273" w14:textId="13FCC7F2" w:rsidR="00FA62A0" w:rsidRDefault="008A2C8C" w:rsidP="0048416F">
      <w:pPr>
        <w:ind w:firstLine="720"/>
        <w:rPr>
          <w:rFonts w:ascii="Times New Roman" w:hAnsi="Times New Roman" w:cs="Times New Roman"/>
        </w:rPr>
      </w:pPr>
      <w:r>
        <w:rPr>
          <w:rFonts w:ascii="Times New Roman" w:hAnsi="Times New Roman" w:cs="Times New Roman"/>
        </w:rPr>
        <w:t xml:space="preserve">With regards </w:t>
      </w:r>
      <w:r w:rsidR="00A87981">
        <w:rPr>
          <w:rFonts w:ascii="Times New Roman" w:hAnsi="Times New Roman" w:cs="Times New Roman"/>
        </w:rPr>
        <w:t xml:space="preserve">to </w:t>
      </w:r>
      <w:r w:rsidR="002740E6">
        <w:rPr>
          <w:rFonts w:ascii="Times New Roman" w:hAnsi="Times New Roman" w:cs="Times New Roman"/>
        </w:rPr>
        <w:t>‘</w:t>
      </w:r>
      <w:r w:rsidR="00BE3EED" w:rsidRPr="00534B15">
        <w:rPr>
          <w:rFonts w:ascii="Times New Roman" w:hAnsi="Times New Roman" w:cs="Times New Roman"/>
        </w:rPr>
        <w:t>EIA implementation procedure</w:t>
      </w:r>
      <w:r w:rsidR="002740E6">
        <w:rPr>
          <w:rFonts w:ascii="Times New Roman" w:hAnsi="Times New Roman" w:cs="Times New Roman"/>
        </w:rPr>
        <w:t xml:space="preserve">’ (i.e. completeness of </w:t>
      </w:r>
      <w:r w:rsidR="00735072">
        <w:rPr>
          <w:rFonts w:ascii="Times New Roman" w:hAnsi="Times New Roman" w:cs="Times New Roman"/>
        </w:rPr>
        <w:t xml:space="preserve">the </w:t>
      </w:r>
      <w:r w:rsidR="002740E6">
        <w:rPr>
          <w:rFonts w:ascii="Times New Roman" w:hAnsi="Times New Roman" w:cs="Times New Roman"/>
        </w:rPr>
        <w:t>EIA process) scores</w:t>
      </w:r>
      <w:r w:rsidR="00BE3EED" w:rsidRPr="00534B15">
        <w:rPr>
          <w:rFonts w:ascii="Times New Roman" w:hAnsi="Times New Roman" w:cs="Times New Roman"/>
        </w:rPr>
        <w:t xml:space="preserve">, Latvia, Moldova, China and Estonia </w:t>
      </w:r>
      <w:r w:rsidR="002740E6">
        <w:rPr>
          <w:rFonts w:ascii="Times New Roman" w:hAnsi="Times New Roman" w:cs="Times New Roman"/>
        </w:rPr>
        <w:t xml:space="preserve">obtained highest </w:t>
      </w:r>
      <w:r w:rsidR="00BE3EED" w:rsidRPr="00534B15">
        <w:rPr>
          <w:rFonts w:ascii="Times New Roman" w:hAnsi="Times New Roman" w:cs="Times New Roman"/>
        </w:rPr>
        <w:t>scores</w:t>
      </w:r>
      <w:r w:rsidR="002740E6">
        <w:rPr>
          <w:rFonts w:ascii="Times New Roman" w:hAnsi="Times New Roman" w:cs="Times New Roman"/>
        </w:rPr>
        <w:t>,</w:t>
      </w:r>
      <w:r w:rsidR="00BE3EED" w:rsidRPr="00534B15">
        <w:rPr>
          <w:rFonts w:ascii="Times New Roman" w:hAnsi="Times New Roman" w:cs="Times New Roman"/>
        </w:rPr>
        <w:t xml:space="preserve"> followed by Bahrain and Belarus</w:t>
      </w:r>
      <w:r w:rsidR="00DC2925">
        <w:rPr>
          <w:rFonts w:ascii="Times New Roman" w:hAnsi="Times New Roman" w:cs="Times New Roman"/>
        </w:rPr>
        <w:t xml:space="preserve"> (Fig.4)</w:t>
      </w:r>
      <w:r w:rsidR="00BE3EED" w:rsidRPr="00534B15">
        <w:rPr>
          <w:rFonts w:ascii="Times New Roman" w:hAnsi="Times New Roman" w:cs="Times New Roman"/>
        </w:rPr>
        <w:t xml:space="preserve">. </w:t>
      </w:r>
      <w:r w:rsidR="002740E6">
        <w:rPr>
          <w:rFonts w:ascii="Times New Roman" w:hAnsi="Times New Roman" w:cs="Times New Roman"/>
        </w:rPr>
        <w:t>Whilst f</w:t>
      </w:r>
      <w:r w:rsidR="00BE3EED" w:rsidRPr="00534B15">
        <w:rPr>
          <w:rFonts w:ascii="Times New Roman" w:hAnsi="Times New Roman" w:cs="Times New Roman"/>
        </w:rPr>
        <w:t xml:space="preserve">or Lithuania, </w:t>
      </w:r>
      <w:r w:rsidR="00296B1F">
        <w:rPr>
          <w:rFonts w:ascii="Times New Roman" w:hAnsi="Times New Roman" w:cs="Times New Roman"/>
        </w:rPr>
        <w:t xml:space="preserve">the </w:t>
      </w:r>
      <w:r w:rsidR="002740E6">
        <w:rPr>
          <w:rFonts w:ascii="Times New Roman" w:hAnsi="Times New Roman" w:cs="Times New Roman"/>
        </w:rPr>
        <w:t xml:space="preserve">EIA </w:t>
      </w:r>
      <w:r w:rsidR="00BE3EED" w:rsidRPr="00534B15">
        <w:rPr>
          <w:rFonts w:ascii="Times New Roman" w:hAnsi="Times New Roman" w:cs="Times New Roman"/>
        </w:rPr>
        <w:t xml:space="preserve">implementation procedure score </w:t>
      </w:r>
      <w:r w:rsidR="00296B1F">
        <w:rPr>
          <w:rFonts w:ascii="Times New Roman" w:hAnsi="Times New Roman" w:cs="Times New Roman"/>
        </w:rPr>
        <w:t xml:space="preserve">was </w:t>
      </w:r>
      <w:r w:rsidR="00BE3EED" w:rsidRPr="00534B15">
        <w:rPr>
          <w:rFonts w:ascii="Times New Roman" w:hAnsi="Times New Roman" w:cs="Times New Roman"/>
        </w:rPr>
        <w:t xml:space="preserve">lower than </w:t>
      </w:r>
      <w:r w:rsidR="00735072">
        <w:rPr>
          <w:rFonts w:ascii="Times New Roman" w:hAnsi="Times New Roman" w:cs="Times New Roman"/>
        </w:rPr>
        <w:t xml:space="preserve">those for </w:t>
      </w:r>
      <w:r w:rsidR="00BE3EED" w:rsidRPr="00534B15">
        <w:rPr>
          <w:rFonts w:ascii="Times New Roman" w:hAnsi="Times New Roman" w:cs="Times New Roman"/>
        </w:rPr>
        <w:t xml:space="preserve">other criteria, </w:t>
      </w:r>
      <w:r w:rsidR="00296B1F">
        <w:rPr>
          <w:rFonts w:ascii="Times New Roman" w:hAnsi="Times New Roman" w:cs="Times New Roman"/>
        </w:rPr>
        <w:t xml:space="preserve">some essential </w:t>
      </w:r>
      <w:r w:rsidR="002740E6">
        <w:rPr>
          <w:rFonts w:ascii="Times New Roman" w:hAnsi="Times New Roman" w:cs="Times New Roman"/>
        </w:rPr>
        <w:t>steps</w:t>
      </w:r>
      <w:r w:rsidR="00FA62A0">
        <w:rPr>
          <w:rFonts w:ascii="Times New Roman" w:hAnsi="Times New Roman" w:cs="Times New Roman"/>
        </w:rPr>
        <w:t xml:space="preserve"> were covered</w:t>
      </w:r>
      <w:r w:rsidR="00BE3EED" w:rsidRPr="00534B15">
        <w:rPr>
          <w:rFonts w:ascii="Times New Roman" w:hAnsi="Times New Roman" w:cs="Times New Roman"/>
        </w:rPr>
        <w:t xml:space="preserve">, </w:t>
      </w:r>
      <w:r w:rsidR="00FA62A0">
        <w:rPr>
          <w:rFonts w:ascii="Times New Roman" w:hAnsi="Times New Roman" w:cs="Times New Roman"/>
        </w:rPr>
        <w:t xml:space="preserve">including </w:t>
      </w:r>
      <w:r w:rsidR="00BE3EED" w:rsidRPr="00534B15">
        <w:rPr>
          <w:rFonts w:ascii="Times New Roman" w:hAnsi="Times New Roman" w:cs="Times New Roman"/>
        </w:rPr>
        <w:t xml:space="preserve">screening, scoping, EMP, public participation and follow-up. </w:t>
      </w:r>
    </w:p>
    <w:p w14:paraId="1AD9E45B" w14:textId="08332069" w:rsidR="00BE3EED" w:rsidRPr="00534B15" w:rsidRDefault="002740E6" w:rsidP="0048416F">
      <w:pPr>
        <w:ind w:firstLine="720"/>
        <w:rPr>
          <w:rFonts w:ascii="Times New Roman" w:hAnsi="Times New Roman" w:cs="Times New Roman"/>
        </w:rPr>
      </w:pPr>
      <w:r>
        <w:rPr>
          <w:rFonts w:ascii="Times New Roman" w:hAnsi="Times New Roman" w:cs="Times New Roman"/>
        </w:rPr>
        <w:t>S</w:t>
      </w:r>
      <w:r w:rsidR="00BE3EED" w:rsidRPr="00534B15">
        <w:rPr>
          <w:rFonts w:ascii="Times New Roman" w:hAnsi="Times New Roman" w:cs="Times New Roman"/>
        </w:rPr>
        <w:t>creening differ</w:t>
      </w:r>
      <w:r w:rsidR="00735072">
        <w:rPr>
          <w:rFonts w:ascii="Times New Roman" w:hAnsi="Times New Roman" w:cs="Times New Roman"/>
        </w:rPr>
        <w:t>s</w:t>
      </w:r>
      <w:r w:rsidR="00BE3EED" w:rsidRPr="00534B15">
        <w:rPr>
          <w:rFonts w:ascii="Times New Roman" w:hAnsi="Times New Roman" w:cs="Times New Roman"/>
        </w:rPr>
        <w:t xml:space="preserve"> widely among countries. In most of Central Asia, </w:t>
      </w:r>
      <w:r w:rsidR="00BE3EED">
        <w:rPr>
          <w:rFonts w:ascii="Times New Roman" w:hAnsi="Times New Roman" w:cs="Times New Roman"/>
        </w:rPr>
        <w:t>South-</w:t>
      </w:r>
      <w:r w:rsidR="00223AF6">
        <w:rPr>
          <w:rFonts w:ascii="Times New Roman" w:hAnsi="Times New Roman" w:cs="Times New Roman"/>
        </w:rPr>
        <w:t>E</w:t>
      </w:r>
      <w:r w:rsidR="00BE3EED">
        <w:rPr>
          <w:rFonts w:ascii="Times New Roman" w:hAnsi="Times New Roman" w:cs="Times New Roman"/>
        </w:rPr>
        <w:t xml:space="preserve">ast </w:t>
      </w:r>
      <w:r w:rsidR="00BE3EED" w:rsidRPr="00534B15">
        <w:rPr>
          <w:rFonts w:ascii="Times New Roman" w:hAnsi="Times New Roman" w:cs="Times New Roman"/>
        </w:rPr>
        <w:t xml:space="preserve">Asia and Europe, screening is conducted based on lists of </w:t>
      </w:r>
      <w:r w:rsidR="00743A70">
        <w:rPr>
          <w:rFonts w:ascii="Times New Roman" w:hAnsi="Times New Roman" w:cs="Times New Roman"/>
        </w:rPr>
        <w:t xml:space="preserve">different </w:t>
      </w:r>
      <w:r w:rsidR="00BE3EED" w:rsidRPr="00534B15">
        <w:rPr>
          <w:rFonts w:ascii="Times New Roman" w:hAnsi="Times New Roman" w:cs="Times New Roman"/>
        </w:rPr>
        <w:t xml:space="preserve">types of projects. In </w:t>
      </w:r>
      <w:r w:rsidR="00A87981">
        <w:rPr>
          <w:rFonts w:ascii="Times New Roman" w:hAnsi="Times New Roman" w:cs="Times New Roman"/>
        </w:rPr>
        <w:t xml:space="preserve">the </w:t>
      </w:r>
      <w:r w:rsidR="00BE3EED" w:rsidRPr="00534B15">
        <w:rPr>
          <w:rFonts w:ascii="Times New Roman" w:hAnsi="Times New Roman" w:cs="Times New Roman"/>
        </w:rPr>
        <w:t>Middle-</w:t>
      </w:r>
      <w:r w:rsidR="00223AF6">
        <w:rPr>
          <w:rFonts w:ascii="Times New Roman" w:hAnsi="Times New Roman" w:cs="Times New Roman"/>
        </w:rPr>
        <w:t>E</w:t>
      </w:r>
      <w:r w:rsidR="00BE3EED" w:rsidRPr="00534B15">
        <w:rPr>
          <w:rFonts w:ascii="Times New Roman" w:hAnsi="Times New Roman" w:cs="Times New Roman"/>
        </w:rPr>
        <w:t xml:space="preserve">ast, screening is based on very broadly defined categories of activities. </w:t>
      </w:r>
      <w:r w:rsidR="001145BC">
        <w:rPr>
          <w:rFonts w:ascii="Times New Roman" w:hAnsi="Times New Roman" w:cs="Times New Roman"/>
        </w:rPr>
        <w:t>A common shortcoming</w:t>
      </w:r>
      <w:r w:rsidR="00FA62A0">
        <w:rPr>
          <w:rFonts w:ascii="Times New Roman" w:hAnsi="Times New Roman" w:cs="Times New Roman"/>
        </w:rPr>
        <w:t xml:space="preserve"> </w:t>
      </w:r>
      <w:r w:rsidR="00BE3EED" w:rsidRPr="00534B15">
        <w:rPr>
          <w:rFonts w:ascii="Times New Roman" w:hAnsi="Times New Roman" w:cs="Times New Roman"/>
        </w:rPr>
        <w:t xml:space="preserve">is the absence of screening in </w:t>
      </w:r>
      <w:r w:rsidR="001145BC">
        <w:rPr>
          <w:rFonts w:ascii="Times New Roman" w:hAnsi="Times New Roman" w:cs="Times New Roman"/>
        </w:rPr>
        <w:t xml:space="preserve">many </w:t>
      </w:r>
      <w:r w:rsidR="00BE3EED" w:rsidRPr="00534B15">
        <w:rPr>
          <w:rFonts w:ascii="Times New Roman" w:hAnsi="Times New Roman" w:cs="Times New Roman"/>
        </w:rPr>
        <w:t>countries</w:t>
      </w:r>
      <w:r w:rsidR="00354736">
        <w:rPr>
          <w:rFonts w:ascii="Times New Roman" w:hAnsi="Times New Roman" w:cs="Times New Roman"/>
        </w:rPr>
        <w:t xml:space="preserve"> altogether</w:t>
      </w:r>
      <w:r w:rsidR="00BE3EED" w:rsidRPr="00534B15">
        <w:rPr>
          <w:rFonts w:ascii="Times New Roman" w:hAnsi="Times New Roman" w:cs="Times New Roman"/>
        </w:rPr>
        <w:t>, including Latvia, Belarus, Georgia, Russia, Kazakhstan, Kyrgyzstan, Turkmenistan, Ukraine and Albania. In many NIS countries, EIA implementation is deficient</w:t>
      </w:r>
      <w:r w:rsidR="004B4332">
        <w:rPr>
          <w:rFonts w:ascii="Times New Roman" w:hAnsi="Times New Roman" w:cs="Times New Roman"/>
        </w:rPr>
        <w:t>. Also</w:t>
      </w:r>
      <w:r w:rsidR="00E11DD8">
        <w:rPr>
          <w:rFonts w:ascii="Times New Roman" w:hAnsi="Times New Roman" w:cs="Times New Roman"/>
        </w:rPr>
        <w:t>,</w:t>
      </w:r>
      <w:r w:rsidR="00BE3EED" w:rsidRPr="00534B15">
        <w:rPr>
          <w:rFonts w:ascii="Times New Roman" w:hAnsi="Times New Roman" w:cs="Times New Roman"/>
        </w:rPr>
        <w:t xml:space="preserve"> legislation </w:t>
      </w:r>
      <w:r w:rsidR="001145BC">
        <w:rPr>
          <w:rFonts w:ascii="Times New Roman" w:hAnsi="Times New Roman" w:cs="Times New Roman"/>
        </w:rPr>
        <w:t xml:space="preserve">is </w:t>
      </w:r>
      <w:r w:rsidR="00354736">
        <w:rPr>
          <w:rFonts w:ascii="Times New Roman" w:hAnsi="Times New Roman" w:cs="Times New Roman"/>
        </w:rPr>
        <w:t xml:space="preserve">said to </w:t>
      </w:r>
      <w:r w:rsidR="00BE3EED" w:rsidRPr="00534B15">
        <w:rPr>
          <w:rFonts w:ascii="Times New Roman" w:hAnsi="Times New Roman" w:cs="Times New Roman"/>
        </w:rPr>
        <w:t xml:space="preserve">not always </w:t>
      </w:r>
      <w:r w:rsidR="00354736">
        <w:rPr>
          <w:rFonts w:ascii="Times New Roman" w:hAnsi="Times New Roman" w:cs="Times New Roman"/>
        </w:rPr>
        <w:t xml:space="preserve">be </w:t>
      </w:r>
      <w:r w:rsidR="00BE3EED" w:rsidRPr="00534B15">
        <w:rPr>
          <w:rFonts w:ascii="Times New Roman" w:hAnsi="Times New Roman" w:cs="Times New Roman"/>
        </w:rPr>
        <w:t>followed</w:t>
      </w:r>
      <w:r w:rsidR="00A027CA">
        <w:rPr>
          <w:rFonts w:ascii="Times New Roman" w:hAnsi="Times New Roman" w:cs="Times New Roman"/>
        </w:rPr>
        <w:t xml:space="preserve"> </w:t>
      </w:r>
      <w:r w:rsidR="00A027CA">
        <w:rPr>
          <w:rFonts w:ascii="Times New Roman" w:hAnsi="Times New Roman" w:cs="Times New Roman"/>
        </w:rPr>
        <w:fldChar w:fldCharType="begin" w:fldLock="1"/>
      </w:r>
      <w:r w:rsidR="00BA0AF2">
        <w:rPr>
          <w:rFonts w:ascii="Times New Roman" w:hAnsi="Times New Roman" w:cs="Times New Roman"/>
        </w:rPr>
        <w:instrText>ADDIN CSL_CITATION {"citationItems":[{"id":"ITEM-1","itemData":{"author":[{"dropping-particle":"","family":"The World Bank","given":"","non-dropping-particle":"","parse-names":false,"suffix":""}],"id":"ITEM-1","issue":"May","issued":{"date-parts":[["2002"]]},"title":"Environmental Impact Assessment Systems in Europe and Central Asia Countries Europe and Central Asia Environmentally and Socially Sustainable Development Department Website: www.worldbank.org/eca/environment","type":"report"},"uris":["http://www.mendeley.com/documents/?uuid=8443e915-6fd5-4d08-9cf1-5da176370bfa"]}],"mendeley":{"formattedCitation":"(The World Bank, 2002)","plainTextFormattedCitation":"(The World Bank, 2002)","previouslyFormattedCitation":"(The World Bank, 2002)"},"properties":{"noteIndex":0},"schema":"https://github.com/citation-style-language/schema/raw/master/csl-citation.json"}</w:instrText>
      </w:r>
      <w:r w:rsidR="00A027CA">
        <w:rPr>
          <w:rFonts w:ascii="Times New Roman" w:hAnsi="Times New Roman" w:cs="Times New Roman"/>
        </w:rPr>
        <w:fldChar w:fldCharType="separate"/>
      </w:r>
      <w:r w:rsidR="00A027CA" w:rsidRPr="00A027CA">
        <w:rPr>
          <w:rFonts w:ascii="Times New Roman" w:hAnsi="Times New Roman" w:cs="Times New Roman"/>
          <w:noProof/>
        </w:rPr>
        <w:t>(The World Bank, 2002)</w:t>
      </w:r>
      <w:r w:rsidR="00A027CA">
        <w:rPr>
          <w:rFonts w:ascii="Times New Roman" w:hAnsi="Times New Roman" w:cs="Times New Roman"/>
        </w:rPr>
        <w:fldChar w:fldCharType="end"/>
      </w:r>
      <w:r w:rsidR="00BE3EED" w:rsidRPr="00534B15">
        <w:rPr>
          <w:rFonts w:ascii="Times New Roman" w:hAnsi="Times New Roman" w:cs="Times New Roman"/>
        </w:rPr>
        <w:t>. While most European and East and South-</w:t>
      </w:r>
      <w:r w:rsidR="00E11DD8">
        <w:rPr>
          <w:rFonts w:ascii="Times New Roman" w:hAnsi="Times New Roman" w:cs="Times New Roman"/>
        </w:rPr>
        <w:t>E</w:t>
      </w:r>
      <w:r w:rsidR="00BE3EED" w:rsidRPr="00534B15">
        <w:rPr>
          <w:rFonts w:ascii="Times New Roman" w:hAnsi="Times New Roman" w:cs="Times New Roman"/>
        </w:rPr>
        <w:t xml:space="preserve">ast Asian countries legally require scoping </w:t>
      </w:r>
      <w:r w:rsidR="001145BC">
        <w:rPr>
          <w:rFonts w:ascii="Times New Roman" w:hAnsi="Times New Roman" w:cs="Times New Roman"/>
        </w:rPr>
        <w:t xml:space="preserve">to involve </w:t>
      </w:r>
      <w:r w:rsidR="00BE3EED" w:rsidRPr="00534B15">
        <w:rPr>
          <w:rFonts w:ascii="Times New Roman" w:hAnsi="Times New Roman" w:cs="Times New Roman"/>
        </w:rPr>
        <w:t>stakeholders, several countries have no scoping procedure</w:t>
      </w:r>
      <w:r w:rsidR="001145BC">
        <w:rPr>
          <w:rFonts w:ascii="Times New Roman" w:hAnsi="Times New Roman" w:cs="Times New Roman"/>
        </w:rPr>
        <w:t xml:space="preserve"> in place</w:t>
      </w:r>
      <w:r w:rsidR="00735072">
        <w:rPr>
          <w:rFonts w:ascii="Times New Roman" w:hAnsi="Times New Roman" w:cs="Times New Roman"/>
        </w:rPr>
        <w:t xml:space="preserve"> at all</w:t>
      </w:r>
      <w:r w:rsidR="001145BC">
        <w:rPr>
          <w:rFonts w:ascii="Times New Roman" w:hAnsi="Times New Roman" w:cs="Times New Roman"/>
        </w:rPr>
        <w:t xml:space="preserve">, </w:t>
      </w:r>
      <w:r w:rsidR="00BE3EED" w:rsidRPr="00534B15">
        <w:rPr>
          <w:rFonts w:ascii="Times New Roman" w:hAnsi="Times New Roman" w:cs="Times New Roman"/>
        </w:rPr>
        <w:t>includ</w:t>
      </w:r>
      <w:r w:rsidR="001145BC">
        <w:rPr>
          <w:rFonts w:ascii="Times New Roman" w:hAnsi="Times New Roman" w:cs="Times New Roman"/>
        </w:rPr>
        <w:t>ing</w:t>
      </w:r>
      <w:r w:rsidR="00BE3EED" w:rsidRPr="00534B15">
        <w:rPr>
          <w:rFonts w:ascii="Times New Roman" w:hAnsi="Times New Roman" w:cs="Times New Roman"/>
        </w:rPr>
        <w:t xml:space="preserve"> Bosnia, Albania, Belarus, Tajikistan, Turkmenistan and Uzbekistan</w:t>
      </w:r>
      <w:r w:rsidR="009214C5">
        <w:rPr>
          <w:rFonts w:ascii="Times New Roman" w:hAnsi="Times New Roman" w:cs="Times New Roman"/>
        </w:rPr>
        <w:t xml:space="preserve"> </w:t>
      </w:r>
      <w:r w:rsidR="009214C5">
        <w:rPr>
          <w:rFonts w:ascii="Times New Roman" w:hAnsi="Times New Roman" w:cs="Times New Roman"/>
        </w:rPr>
        <w:fldChar w:fldCharType="begin" w:fldLock="1"/>
      </w:r>
      <w:r w:rsidR="00583A26">
        <w:rPr>
          <w:rFonts w:ascii="Times New Roman" w:hAnsi="Times New Roman" w:cs="Times New Roman"/>
        </w:rPr>
        <w:instrText>ADDIN CSL_CITATION {"citationItems":[{"id":"ITEM-1","itemData":{"DOI":"10.1006/jema.2001.0438","author":[{"dropping-particle":"","family":"Cherp","given":"A","non-dropping-particle":"","parse-names":false,"suffix":""}],"id":"ITEM-1","issue":"February","issued":{"date-parts":[["2001"]]},"page":"357-374","title":"Environmental assessment in countries in transition : Evolution in a changing context","type":"article-journal"},"uris":["http://www.mendeley.com/documents/?uuid=ff2b1c2e-b251-426b-8ede-84d0f1dddff7"]}],"mendeley":{"formattedCitation":"(Cherp, 2001a)","plainTextFormattedCitation":"(Cherp, 2001a)","previouslyFormattedCitation":"(Cherp, 2001a)"},"properties":{"noteIndex":0},"schema":"https://github.com/citation-style-language/schema/raw/master/csl-citation.json"}</w:instrText>
      </w:r>
      <w:r w:rsidR="009214C5">
        <w:rPr>
          <w:rFonts w:ascii="Times New Roman" w:hAnsi="Times New Roman" w:cs="Times New Roman"/>
        </w:rPr>
        <w:fldChar w:fldCharType="separate"/>
      </w:r>
      <w:r w:rsidR="009C61D6" w:rsidRPr="009C61D6">
        <w:rPr>
          <w:rFonts w:ascii="Times New Roman" w:hAnsi="Times New Roman" w:cs="Times New Roman"/>
          <w:noProof/>
        </w:rPr>
        <w:t>(Cherp, 2001a)</w:t>
      </w:r>
      <w:r w:rsidR="009214C5">
        <w:rPr>
          <w:rFonts w:ascii="Times New Roman" w:hAnsi="Times New Roman" w:cs="Times New Roman"/>
        </w:rPr>
        <w:fldChar w:fldCharType="end"/>
      </w:r>
      <w:r w:rsidR="00BE3EED" w:rsidRPr="00534B15">
        <w:rPr>
          <w:rFonts w:ascii="Times New Roman" w:hAnsi="Times New Roman" w:cs="Times New Roman"/>
        </w:rPr>
        <w:t>. Another discrepancy is the lack of requirement</w:t>
      </w:r>
      <w:r w:rsidR="001145BC">
        <w:rPr>
          <w:rFonts w:ascii="Times New Roman" w:hAnsi="Times New Roman" w:cs="Times New Roman"/>
        </w:rPr>
        <w:t>s</w:t>
      </w:r>
      <w:r w:rsidR="00BE3EED" w:rsidRPr="00534B15">
        <w:rPr>
          <w:rFonts w:ascii="Times New Roman" w:hAnsi="Times New Roman" w:cs="Times New Roman"/>
        </w:rPr>
        <w:t xml:space="preserve"> </w:t>
      </w:r>
      <w:r w:rsidR="001145BC">
        <w:rPr>
          <w:rFonts w:ascii="Times New Roman" w:hAnsi="Times New Roman" w:cs="Times New Roman"/>
        </w:rPr>
        <w:t xml:space="preserve">for </w:t>
      </w:r>
      <w:r w:rsidR="00BE3EED" w:rsidRPr="00534B15">
        <w:rPr>
          <w:rFonts w:ascii="Times New Roman" w:hAnsi="Times New Roman" w:cs="Times New Roman"/>
        </w:rPr>
        <w:t xml:space="preserve">EMP. </w:t>
      </w:r>
    </w:p>
    <w:p w14:paraId="341A2CEF" w14:textId="0F33A848" w:rsidR="00BE3EED" w:rsidRDefault="00735072" w:rsidP="00C41C79">
      <w:pPr>
        <w:ind w:firstLine="720"/>
        <w:rPr>
          <w:rFonts w:ascii="Times New Roman" w:hAnsi="Times New Roman" w:cs="Times New Roman"/>
        </w:rPr>
      </w:pPr>
      <w:bookmarkStart w:id="8" w:name="_Hlk36547461"/>
      <w:r>
        <w:rPr>
          <w:rFonts w:ascii="Times New Roman" w:hAnsi="Times New Roman" w:cs="Times New Roman"/>
        </w:rPr>
        <w:t>C</w:t>
      </w:r>
      <w:r w:rsidR="00BE3EED" w:rsidRPr="00534B15">
        <w:rPr>
          <w:rFonts w:ascii="Times New Roman" w:hAnsi="Times New Roman" w:cs="Times New Roman"/>
        </w:rPr>
        <w:t>orrelation analysis shows that there is a positive</w:t>
      </w:r>
      <w:r w:rsidR="008850B9">
        <w:rPr>
          <w:rFonts w:ascii="Times New Roman" w:hAnsi="Times New Roman" w:cs="Times New Roman"/>
        </w:rPr>
        <w:t xml:space="preserve"> and significant</w:t>
      </w:r>
      <w:r w:rsidR="001145BC">
        <w:rPr>
          <w:rFonts w:ascii="Times New Roman" w:hAnsi="Times New Roman" w:cs="Times New Roman"/>
        </w:rPr>
        <w:t>,</w:t>
      </w:r>
      <w:r w:rsidR="00BE3EED" w:rsidRPr="00534B15">
        <w:rPr>
          <w:rFonts w:ascii="Times New Roman" w:hAnsi="Times New Roman" w:cs="Times New Roman"/>
        </w:rPr>
        <w:t xml:space="preserve"> yet weak correlation between the EIA procedure and GDP per capita for each country </w:t>
      </w:r>
      <w:bookmarkEnd w:id="8"/>
      <w:r w:rsidR="00BE3EED" w:rsidRPr="00534B15">
        <w:rPr>
          <w:rFonts w:ascii="Times New Roman" w:hAnsi="Times New Roman" w:cs="Times New Roman"/>
        </w:rPr>
        <w:t>(Fig.7</w:t>
      </w:r>
      <w:r>
        <w:rPr>
          <w:rFonts w:ascii="Times New Roman" w:hAnsi="Times New Roman" w:cs="Times New Roman"/>
        </w:rPr>
        <w:t xml:space="preserve">; </w:t>
      </w:r>
      <w:r w:rsidRPr="008F2E1B">
        <w:rPr>
          <w:rFonts w:ascii="Times New Roman" w:hAnsi="Times New Roman" w:cs="Times New Roman"/>
        </w:rPr>
        <w:t xml:space="preserve">at p = </w:t>
      </w:r>
      <w:r w:rsidR="008850B9" w:rsidRPr="008F2E1B">
        <w:rPr>
          <w:rFonts w:ascii="Times New Roman" w:hAnsi="Times New Roman" w:cs="Times New Roman"/>
        </w:rPr>
        <w:t>0.0032</w:t>
      </w:r>
      <w:r w:rsidR="00BE3EED" w:rsidRPr="00534B15">
        <w:rPr>
          <w:rFonts w:ascii="Times New Roman" w:hAnsi="Times New Roman" w:cs="Times New Roman"/>
        </w:rPr>
        <w:t xml:space="preserve">). Many lower-income countries </w:t>
      </w:r>
      <w:r w:rsidR="001145BC">
        <w:rPr>
          <w:rFonts w:ascii="Times New Roman" w:hAnsi="Times New Roman" w:cs="Times New Roman"/>
        </w:rPr>
        <w:t xml:space="preserve">have higher scores than could have been expected when considering </w:t>
      </w:r>
      <w:r w:rsidR="00BE3EED" w:rsidRPr="00534B15">
        <w:rPr>
          <w:rFonts w:ascii="Times New Roman" w:hAnsi="Times New Roman" w:cs="Times New Roman"/>
        </w:rPr>
        <w:t xml:space="preserve">their </w:t>
      </w:r>
      <w:r w:rsidR="00354736">
        <w:rPr>
          <w:rFonts w:ascii="Times New Roman" w:hAnsi="Times New Roman" w:cs="Times New Roman"/>
        </w:rPr>
        <w:t>GDP per capita</w:t>
      </w:r>
      <w:r w:rsidR="00BE3EED" w:rsidRPr="00534B15">
        <w:rPr>
          <w:rFonts w:ascii="Times New Roman" w:hAnsi="Times New Roman" w:cs="Times New Roman"/>
        </w:rPr>
        <w:t xml:space="preserve">. </w:t>
      </w:r>
      <w:r w:rsidR="001145BC">
        <w:rPr>
          <w:rFonts w:ascii="Times New Roman" w:hAnsi="Times New Roman" w:cs="Times New Roman"/>
        </w:rPr>
        <w:t xml:space="preserve">Distinct </w:t>
      </w:r>
      <w:r w:rsidR="00BE3EED" w:rsidRPr="00534B15">
        <w:rPr>
          <w:rFonts w:ascii="Times New Roman" w:hAnsi="Times New Roman" w:cs="Times New Roman"/>
        </w:rPr>
        <w:t>differences also occur among</w:t>
      </w:r>
      <w:r w:rsidR="001145BC">
        <w:rPr>
          <w:rFonts w:ascii="Times New Roman" w:hAnsi="Times New Roman" w:cs="Times New Roman"/>
        </w:rPr>
        <w:t>st</w:t>
      </w:r>
      <w:r w:rsidR="00BE3EED" w:rsidRPr="00534B15">
        <w:rPr>
          <w:rFonts w:ascii="Times New Roman" w:hAnsi="Times New Roman" w:cs="Times New Roman"/>
        </w:rPr>
        <w:t xml:space="preserve"> countries </w:t>
      </w:r>
      <w:r w:rsidR="00BE3EED">
        <w:rPr>
          <w:rFonts w:ascii="Times New Roman" w:hAnsi="Times New Roman" w:cs="Times New Roman"/>
        </w:rPr>
        <w:t>with</w:t>
      </w:r>
      <w:r w:rsidR="00BE3EED" w:rsidRPr="00534B15">
        <w:rPr>
          <w:rFonts w:ascii="Times New Roman" w:hAnsi="Times New Roman" w:cs="Times New Roman"/>
        </w:rPr>
        <w:t xml:space="preserve"> similar </w:t>
      </w:r>
      <w:r w:rsidR="001145BC">
        <w:rPr>
          <w:rFonts w:ascii="Times New Roman" w:hAnsi="Times New Roman" w:cs="Times New Roman"/>
        </w:rPr>
        <w:t>GDP per capita</w:t>
      </w:r>
      <w:r w:rsidR="00BE3EED" w:rsidRPr="00534B15">
        <w:rPr>
          <w:rFonts w:ascii="Times New Roman" w:hAnsi="Times New Roman" w:cs="Times New Roman"/>
        </w:rPr>
        <w:t>.</w:t>
      </w:r>
    </w:p>
    <w:p w14:paraId="0510258F" w14:textId="77777777" w:rsidR="0061728C" w:rsidRDefault="0061728C" w:rsidP="00C41C79">
      <w:pPr>
        <w:ind w:firstLine="720"/>
        <w:rPr>
          <w:rFonts w:ascii="Times New Roman" w:hAnsi="Times New Roman" w:cs="Times New Roman"/>
        </w:rPr>
      </w:pPr>
    </w:p>
    <w:p w14:paraId="6B3A974D" w14:textId="294B5B18" w:rsidR="00BE3EED" w:rsidRDefault="00BE3EED" w:rsidP="00041881">
      <w:pPr>
        <w:rPr>
          <w:rFonts w:ascii="Times New Roman" w:hAnsi="Times New Roman" w:cs="Times New Roman"/>
        </w:rPr>
      </w:pPr>
    </w:p>
    <w:p w14:paraId="1B2837ED" w14:textId="3A0DD0FB" w:rsidR="00640F55" w:rsidRDefault="00624E42" w:rsidP="00145B38">
      <w:pPr>
        <w:rPr>
          <w:rFonts w:ascii="Times New Roman" w:hAnsi="Times New Roman" w:cs="Times New Roman"/>
          <w:sz w:val="16"/>
          <w:szCs w:val="16"/>
        </w:rPr>
      </w:pPr>
      <w:r>
        <w:rPr>
          <w:noProof/>
        </w:rPr>
        <w:lastRenderedPageBreak/>
        <mc:AlternateContent>
          <mc:Choice Requires="wps">
            <w:drawing>
              <wp:anchor distT="0" distB="0" distL="114300" distR="114300" simplePos="0" relativeHeight="251863552" behindDoc="0" locked="0" layoutInCell="1" allowOverlap="1" wp14:anchorId="29AE0EC4" wp14:editId="6885B4F3">
                <wp:simplePos x="0" y="0"/>
                <wp:positionH relativeFrom="column">
                  <wp:posOffset>4293870</wp:posOffset>
                </wp:positionH>
                <wp:positionV relativeFrom="paragraph">
                  <wp:posOffset>1013460</wp:posOffset>
                </wp:positionV>
                <wp:extent cx="662940" cy="222250"/>
                <wp:effectExtent l="0" t="0" r="0" b="0"/>
                <wp:wrapNone/>
                <wp:docPr id="132" name="Text Box 132"/>
                <wp:cNvGraphicFramePr/>
                <a:graphic xmlns:a="http://schemas.openxmlformats.org/drawingml/2006/main">
                  <a:graphicData uri="http://schemas.microsoft.com/office/word/2010/wordprocessingShape">
                    <wps:wsp>
                      <wps:cNvSpPr txBox="1"/>
                      <wps:spPr>
                        <a:xfrm>
                          <a:off x="0" y="0"/>
                          <a:ext cx="662940" cy="222250"/>
                        </a:xfrm>
                        <a:prstGeom prst="rect">
                          <a:avLst/>
                        </a:prstGeom>
                        <a:noFill/>
                        <a:ln w="6350">
                          <a:noFill/>
                        </a:ln>
                      </wps:spPr>
                      <wps:txbx>
                        <w:txbxContent>
                          <w:p w14:paraId="1718C678" w14:textId="77777777" w:rsidR="00780F0B" w:rsidRPr="008F582C" w:rsidRDefault="00780F0B" w:rsidP="00624E42">
                            <w:pPr>
                              <w:rPr>
                                <w:sz w:val="16"/>
                                <w:szCs w:val="16"/>
                              </w:rPr>
                            </w:pPr>
                            <w:r>
                              <w:rPr>
                                <w:sz w:val="16"/>
                                <w:szCs w:val="16"/>
                              </w:rPr>
                              <w:t>Singapo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AE0EC4" id="Text Box 132" o:spid="_x0000_s1070" type="#_x0000_t202" style="position:absolute;margin-left:338.1pt;margin-top:79.8pt;width:52.2pt;height:17.5pt;z-index:251863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" filled="f" stroked="f" strokeweight=".5pt">
                <v:textbox>
                  <w:txbxContent>
                    <w:p w14:paraId="1718C678" w14:textId="77777777" w:rsidR="00780F0B" w:rsidRPr="008F582C" w:rsidRDefault="00780F0B" w:rsidP="00624E42">
                      <w:pPr>
                        <w:rPr>
                          <w:sz w:val="16"/>
                          <w:szCs w:val="16"/>
                        </w:rPr>
                      </w:pPr>
                      <w:r>
                        <w:rPr>
                          <w:sz w:val="16"/>
                          <w:szCs w:val="16"/>
                        </w:rPr>
                        <w:t>Singapore</w:t>
                      </w:r>
                    </w:p>
                  </w:txbxContent>
                </v:textbox>
              </v:shape>
            </w:pict>
          </mc:Fallback>
        </mc:AlternateContent>
      </w:r>
      <w:r>
        <w:rPr>
          <w:noProof/>
        </w:rPr>
        <mc:AlternateContent>
          <mc:Choice Requires="wps">
            <w:drawing>
              <wp:anchor distT="0" distB="0" distL="114300" distR="114300" simplePos="0" relativeHeight="251861504" behindDoc="0" locked="0" layoutInCell="1" allowOverlap="1" wp14:anchorId="06D96DFC" wp14:editId="0BD3F455">
                <wp:simplePos x="0" y="0"/>
                <wp:positionH relativeFrom="column">
                  <wp:posOffset>4964430</wp:posOffset>
                </wp:positionH>
                <wp:positionV relativeFrom="paragraph">
                  <wp:posOffset>679450</wp:posOffset>
                </wp:positionV>
                <wp:extent cx="590550" cy="222250"/>
                <wp:effectExtent l="0" t="0" r="0" b="0"/>
                <wp:wrapNone/>
                <wp:docPr id="131" name="Text Box 131"/>
                <wp:cNvGraphicFramePr/>
                <a:graphic xmlns:a="http://schemas.openxmlformats.org/drawingml/2006/main">
                  <a:graphicData uri="http://schemas.microsoft.com/office/word/2010/wordprocessingShape">
                    <wps:wsp>
                      <wps:cNvSpPr txBox="1"/>
                      <wps:spPr>
                        <a:xfrm>
                          <a:off x="0" y="0"/>
                          <a:ext cx="590550" cy="222250"/>
                        </a:xfrm>
                        <a:prstGeom prst="rect">
                          <a:avLst/>
                        </a:prstGeom>
                        <a:noFill/>
                        <a:ln w="6350">
                          <a:noFill/>
                        </a:ln>
                      </wps:spPr>
                      <wps:txbx>
                        <w:txbxContent>
                          <w:p w14:paraId="232DAE9D" w14:textId="77777777" w:rsidR="00780F0B" w:rsidRPr="00152707" w:rsidRDefault="00780F0B" w:rsidP="00624E42">
                            <w:pPr>
                              <w:rPr>
                                <w:color w:val="000000" w:themeColor="text1"/>
                                <w:sz w:val="16"/>
                                <w:szCs w:val="16"/>
                              </w:rPr>
                            </w:pPr>
                            <w:r>
                              <w:rPr>
                                <w:color w:val="000000" w:themeColor="text1"/>
                                <w:sz w:val="16"/>
                                <w:szCs w:val="16"/>
                              </w:rPr>
                              <w:t>Qat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D96DFC" id="Text Box 131" o:spid="_x0000_s1071" type="#_x0000_t202" style="position:absolute;margin-left:390.9pt;margin-top:53.5pt;width:46.5pt;height:17.5pt;z-index:251861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" filled="f" stroked="f" strokeweight=".5pt">
                <v:textbox>
                  <w:txbxContent>
                    <w:p w14:paraId="232DAE9D" w14:textId="77777777" w:rsidR="00780F0B" w:rsidRPr="00152707" w:rsidRDefault="00780F0B" w:rsidP="00624E42">
                      <w:pPr>
                        <w:rPr>
                          <w:color w:val="000000" w:themeColor="text1"/>
                          <w:sz w:val="16"/>
                          <w:szCs w:val="16"/>
                        </w:rPr>
                      </w:pPr>
                      <w:r>
                        <w:rPr>
                          <w:color w:val="000000" w:themeColor="text1"/>
                          <w:sz w:val="16"/>
                          <w:szCs w:val="16"/>
                        </w:rPr>
                        <w:t>Qatar</w:t>
                      </w:r>
                    </w:p>
                  </w:txbxContent>
                </v:textbox>
              </v:shape>
            </w:pict>
          </mc:Fallback>
        </mc:AlternateContent>
      </w:r>
      <w:r w:rsidR="00036831">
        <w:rPr>
          <w:noProof/>
        </w:rPr>
        <mc:AlternateContent>
          <mc:Choice Requires="wps">
            <w:drawing>
              <wp:anchor distT="0" distB="0" distL="114300" distR="114300" simplePos="0" relativeHeight="251764224" behindDoc="0" locked="0" layoutInCell="1" allowOverlap="1" wp14:anchorId="2B28874F" wp14:editId="5C244170">
                <wp:simplePos x="0" y="0"/>
                <wp:positionH relativeFrom="column">
                  <wp:posOffset>1756410</wp:posOffset>
                </wp:positionH>
                <wp:positionV relativeFrom="paragraph">
                  <wp:posOffset>1016000</wp:posOffset>
                </wp:positionV>
                <wp:extent cx="590550" cy="222250"/>
                <wp:effectExtent l="0" t="0" r="0" b="0"/>
                <wp:wrapNone/>
                <wp:docPr id="77" name="Text Box 77"/>
                <wp:cNvGraphicFramePr/>
                <a:graphic xmlns:a="http://schemas.openxmlformats.org/drawingml/2006/main">
                  <a:graphicData uri="http://schemas.microsoft.com/office/word/2010/wordprocessingShape">
                    <wps:wsp>
                      <wps:cNvSpPr txBox="1"/>
                      <wps:spPr>
                        <a:xfrm>
                          <a:off x="0" y="0"/>
                          <a:ext cx="590550" cy="222250"/>
                        </a:xfrm>
                        <a:prstGeom prst="rect">
                          <a:avLst/>
                        </a:prstGeom>
                        <a:noFill/>
                        <a:ln w="6350">
                          <a:noFill/>
                        </a:ln>
                      </wps:spPr>
                      <wps:txbx>
                        <w:txbxContent>
                          <w:p w14:paraId="1438ADD7" w14:textId="21A342D2" w:rsidR="00780F0B" w:rsidRPr="00152707" w:rsidRDefault="00780F0B" w:rsidP="00036831">
                            <w:pPr>
                              <w:rPr>
                                <w:color w:val="000000" w:themeColor="text1"/>
                                <w:sz w:val="16"/>
                                <w:szCs w:val="16"/>
                              </w:rPr>
                            </w:pPr>
                            <w:r>
                              <w:rPr>
                                <w:color w:val="000000" w:themeColor="text1"/>
                                <w:sz w:val="16"/>
                                <w:szCs w:val="16"/>
                              </w:rPr>
                              <w:t>Lithuania</w:t>
                            </w:r>
                            <w:r>
                              <w:rPr>
                                <w:noProof/>
                              </w:rPr>
                              <w:drawing>
                                <wp:inline distT="0" distB="0" distL="0" distR="0" wp14:anchorId="70D73691" wp14:editId="0B553E22">
                                  <wp:extent cx="217170" cy="124460"/>
                                  <wp:effectExtent l="0" t="0" r="11430" b="15240"/>
                                  <wp:docPr id="34" name="Chart 34">
                                    <a:extLst xmlns:a="http://schemas.openxmlformats.org/drawingml/2006/main">
                                      <a:ext uri="{FF2B5EF4-FFF2-40B4-BE49-F238E27FC236}">
                                        <a16:creationId xmlns:a16="http://schemas.microsoft.com/office/drawing/2014/main" id="{183E569A-5166-5040-AD74-93208414E84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28874F" id="Text Box 77" o:spid="_x0000_s1072" type="#_x0000_t202" style="position:absolute;margin-left:138.3pt;margin-top:80pt;width:46.5pt;height:17.5pt;z-index:251764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" filled="f" stroked="f" strokeweight=".5pt">
                <v:textbox>
                  <w:txbxContent>
                    <w:p w14:paraId="1438ADD7" w14:textId="21A342D2" w:rsidR="00780F0B" w:rsidRPr="00152707" w:rsidRDefault="00780F0B" w:rsidP="00036831">
                      <w:pPr>
                        <w:rPr>
                          <w:color w:val="000000" w:themeColor="text1"/>
                          <w:sz w:val="16"/>
                          <w:szCs w:val="16"/>
                        </w:rPr>
                      </w:pPr>
                      <w:r>
                        <w:rPr>
                          <w:color w:val="000000" w:themeColor="text1"/>
                          <w:sz w:val="16"/>
                          <w:szCs w:val="16"/>
                        </w:rPr>
                        <w:t>Lithuania</w:t>
                      </w:r>
                      <w:r>
                        <w:rPr>
                          <w:noProof/>
                        </w:rPr>
                        <w:drawing>
                          <wp:inline distT="0" distB="0" distL="0" distR="0" wp14:anchorId="70D73691" wp14:editId="0B553E22">
                            <wp:extent cx="217170" cy="124460"/>
                            <wp:effectExtent l="0" t="0" r="11430" b="15240"/>
                            <wp:docPr id="34" name="Chart 34">
                              <a:extLst xmlns:a="http://schemas.openxmlformats.org/drawingml/2006/main">
                                <a:ext uri="{FF2B5EF4-FFF2-40B4-BE49-F238E27FC236}">
                                  <a16:creationId xmlns:a16="http://schemas.microsoft.com/office/drawing/2014/main" id="{183E569A-5166-5040-AD74-93208414E84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txbxContent>
                </v:textbox>
              </v:shape>
            </w:pict>
          </mc:Fallback>
        </mc:AlternateContent>
      </w:r>
      <w:r w:rsidR="00341A4D">
        <w:rPr>
          <w:noProof/>
        </w:rPr>
        <mc:AlternateContent>
          <mc:Choice Requires="wps">
            <w:drawing>
              <wp:anchor distT="0" distB="0" distL="114300" distR="114300" simplePos="0" relativeHeight="251762176" behindDoc="0" locked="0" layoutInCell="1" allowOverlap="1" wp14:anchorId="7A43C16B" wp14:editId="7DF19519">
                <wp:simplePos x="0" y="0"/>
                <wp:positionH relativeFrom="column">
                  <wp:posOffset>975360</wp:posOffset>
                </wp:positionH>
                <wp:positionV relativeFrom="paragraph">
                  <wp:posOffset>556260</wp:posOffset>
                </wp:positionV>
                <wp:extent cx="590550" cy="222250"/>
                <wp:effectExtent l="0" t="0" r="0" b="0"/>
                <wp:wrapNone/>
                <wp:docPr id="75" name="Text Box 75"/>
                <wp:cNvGraphicFramePr/>
                <a:graphic xmlns:a="http://schemas.openxmlformats.org/drawingml/2006/main">
                  <a:graphicData uri="http://schemas.microsoft.com/office/word/2010/wordprocessingShape">
                    <wps:wsp>
                      <wps:cNvSpPr txBox="1"/>
                      <wps:spPr>
                        <a:xfrm>
                          <a:off x="0" y="0"/>
                          <a:ext cx="590550" cy="222250"/>
                        </a:xfrm>
                        <a:prstGeom prst="rect">
                          <a:avLst/>
                        </a:prstGeom>
                        <a:noFill/>
                        <a:ln w="6350">
                          <a:noFill/>
                        </a:ln>
                      </wps:spPr>
                      <wps:txbx>
                        <w:txbxContent>
                          <w:p w14:paraId="435C16C3" w14:textId="3E7842BE" w:rsidR="00780F0B" w:rsidRPr="00152707" w:rsidRDefault="00780F0B" w:rsidP="00341A4D">
                            <w:pPr>
                              <w:rPr>
                                <w:color w:val="000000" w:themeColor="text1"/>
                                <w:sz w:val="16"/>
                                <w:szCs w:val="16"/>
                              </w:rPr>
                            </w:pPr>
                            <w:r>
                              <w:rPr>
                                <w:color w:val="000000" w:themeColor="text1"/>
                                <w:sz w:val="16"/>
                                <w:szCs w:val="16"/>
                              </w:rPr>
                              <w:t>Belarus</w:t>
                            </w:r>
                            <w:r>
                              <w:rPr>
                                <w:noProof/>
                              </w:rPr>
                              <w:drawing>
                                <wp:inline distT="0" distB="0" distL="0" distR="0" wp14:anchorId="7EC1163F" wp14:editId="507F63B3">
                                  <wp:extent cx="217170" cy="124460"/>
                                  <wp:effectExtent l="0" t="0" r="11430" b="15240"/>
                                  <wp:docPr id="35" name="Chart 35">
                                    <a:extLst xmlns:a="http://schemas.openxmlformats.org/drawingml/2006/main">
                                      <a:ext uri="{FF2B5EF4-FFF2-40B4-BE49-F238E27FC236}">
                                        <a16:creationId xmlns:a16="http://schemas.microsoft.com/office/drawing/2014/main" id="{183E569A-5166-5040-AD74-93208414E84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43C16B" id="Text Box 75" o:spid="_x0000_s1073" type="#_x0000_t202" style="position:absolute;margin-left:76.8pt;margin-top:43.8pt;width:46.5pt;height:17.5pt;z-index:251762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" filled="f" stroked="f" strokeweight=".5pt">
                <v:textbox>
                  <w:txbxContent>
                    <w:p w14:paraId="435C16C3" w14:textId="3E7842BE" w:rsidR="00780F0B" w:rsidRPr="00152707" w:rsidRDefault="00780F0B" w:rsidP="00341A4D">
                      <w:pPr>
                        <w:rPr>
                          <w:color w:val="000000" w:themeColor="text1"/>
                          <w:sz w:val="16"/>
                          <w:szCs w:val="16"/>
                        </w:rPr>
                      </w:pPr>
                      <w:r>
                        <w:rPr>
                          <w:color w:val="000000" w:themeColor="text1"/>
                          <w:sz w:val="16"/>
                          <w:szCs w:val="16"/>
                        </w:rPr>
                        <w:t>Belarus</w:t>
                      </w:r>
                      <w:r>
                        <w:rPr>
                          <w:noProof/>
                        </w:rPr>
                        <w:drawing>
                          <wp:inline distT="0" distB="0" distL="0" distR="0" wp14:anchorId="7EC1163F" wp14:editId="507F63B3">
                            <wp:extent cx="217170" cy="124460"/>
                            <wp:effectExtent l="0" t="0" r="11430" b="15240"/>
                            <wp:docPr id="35" name="Chart 35">
                              <a:extLst xmlns:a="http://schemas.openxmlformats.org/drawingml/2006/main">
                                <a:ext uri="{FF2B5EF4-FFF2-40B4-BE49-F238E27FC236}">
                                  <a16:creationId xmlns:a16="http://schemas.microsoft.com/office/drawing/2014/main" id="{183E569A-5166-5040-AD74-93208414E84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txbxContent>
                </v:textbox>
              </v:shape>
            </w:pict>
          </mc:Fallback>
        </mc:AlternateContent>
      </w:r>
      <w:r w:rsidR="0002226B">
        <w:rPr>
          <w:noProof/>
        </w:rPr>
        <mc:AlternateContent>
          <mc:Choice Requires="wps">
            <w:drawing>
              <wp:anchor distT="0" distB="0" distL="114300" distR="114300" simplePos="0" relativeHeight="251760128" behindDoc="0" locked="0" layoutInCell="1" allowOverlap="1" wp14:anchorId="10D0425F" wp14:editId="5F3B8736">
                <wp:simplePos x="0" y="0"/>
                <wp:positionH relativeFrom="column">
                  <wp:posOffset>2255520</wp:posOffset>
                </wp:positionH>
                <wp:positionV relativeFrom="paragraph">
                  <wp:posOffset>514350</wp:posOffset>
                </wp:positionV>
                <wp:extent cx="590550" cy="222250"/>
                <wp:effectExtent l="0" t="0" r="0" b="0"/>
                <wp:wrapNone/>
                <wp:docPr id="73" name="Text Box 73"/>
                <wp:cNvGraphicFramePr/>
                <a:graphic xmlns:a="http://schemas.openxmlformats.org/drawingml/2006/main">
                  <a:graphicData uri="http://schemas.microsoft.com/office/word/2010/wordprocessingShape">
                    <wps:wsp>
                      <wps:cNvSpPr txBox="1"/>
                      <wps:spPr>
                        <a:xfrm>
                          <a:off x="0" y="0"/>
                          <a:ext cx="590550" cy="222250"/>
                        </a:xfrm>
                        <a:prstGeom prst="rect">
                          <a:avLst/>
                        </a:prstGeom>
                        <a:noFill/>
                        <a:ln w="6350">
                          <a:noFill/>
                        </a:ln>
                      </wps:spPr>
                      <wps:txbx>
                        <w:txbxContent>
                          <w:p w14:paraId="257D9AF6" w14:textId="1CA07ECA" w:rsidR="00780F0B" w:rsidRPr="00152707" w:rsidRDefault="00780F0B" w:rsidP="0002226B">
                            <w:pPr>
                              <w:rPr>
                                <w:color w:val="000000" w:themeColor="text1"/>
                                <w:sz w:val="16"/>
                                <w:szCs w:val="16"/>
                              </w:rPr>
                            </w:pPr>
                            <w:r>
                              <w:rPr>
                                <w:color w:val="000000" w:themeColor="text1"/>
                                <w:sz w:val="16"/>
                                <w:szCs w:val="16"/>
                              </w:rPr>
                              <w:t>Bahrain</w:t>
                            </w:r>
                            <w:r>
                              <w:rPr>
                                <w:noProof/>
                              </w:rPr>
                              <w:drawing>
                                <wp:inline distT="0" distB="0" distL="0" distR="0" wp14:anchorId="69205BA7" wp14:editId="19691439">
                                  <wp:extent cx="217170" cy="124460"/>
                                  <wp:effectExtent l="0" t="0" r="11430" b="15240"/>
                                  <wp:docPr id="36" name="Chart 36">
                                    <a:extLst xmlns:a="http://schemas.openxmlformats.org/drawingml/2006/main">
                                      <a:ext uri="{FF2B5EF4-FFF2-40B4-BE49-F238E27FC236}">
                                        <a16:creationId xmlns:a16="http://schemas.microsoft.com/office/drawing/2014/main" id="{183E569A-5166-5040-AD74-93208414E84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D0425F" id="Text Box 73" o:spid="_x0000_s1074" type="#_x0000_t202" style="position:absolute;margin-left:177.6pt;margin-top:40.5pt;width:46.5pt;height:17.5pt;z-index:251760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" filled="f" stroked="f" strokeweight=".5pt">
                <v:textbox>
                  <w:txbxContent>
                    <w:p w14:paraId="257D9AF6" w14:textId="1CA07ECA" w:rsidR="00780F0B" w:rsidRPr="00152707" w:rsidRDefault="00780F0B" w:rsidP="0002226B">
                      <w:pPr>
                        <w:rPr>
                          <w:color w:val="000000" w:themeColor="text1"/>
                          <w:sz w:val="16"/>
                          <w:szCs w:val="16"/>
                        </w:rPr>
                      </w:pPr>
                      <w:r>
                        <w:rPr>
                          <w:color w:val="000000" w:themeColor="text1"/>
                          <w:sz w:val="16"/>
                          <w:szCs w:val="16"/>
                        </w:rPr>
                        <w:t>Bahrain</w:t>
                      </w:r>
                      <w:r>
                        <w:rPr>
                          <w:noProof/>
                        </w:rPr>
                        <w:drawing>
                          <wp:inline distT="0" distB="0" distL="0" distR="0" wp14:anchorId="69205BA7" wp14:editId="19691439">
                            <wp:extent cx="217170" cy="124460"/>
                            <wp:effectExtent l="0" t="0" r="11430" b="15240"/>
                            <wp:docPr id="36" name="Chart 36">
                              <a:extLst xmlns:a="http://schemas.openxmlformats.org/drawingml/2006/main">
                                <a:ext uri="{FF2B5EF4-FFF2-40B4-BE49-F238E27FC236}">
                                  <a16:creationId xmlns:a16="http://schemas.microsoft.com/office/drawing/2014/main" id="{183E569A-5166-5040-AD74-93208414E84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txbxContent>
                </v:textbox>
              </v:shape>
            </w:pict>
          </mc:Fallback>
        </mc:AlternateContent>
      </w:r>
      <w:r w:rsidR="00AD27B6">
        <w:rPr>
          <w:noProof/>
        </w:rPr>
        <mc:AlternateContent>
          <mc:Choice Requires="wps">
            <w:drawing>
              <wp:anchor distT="0" distB="0" distL="114300" distR="114300" simplePos="0" relativeHeight="251758080" behindDoc="0" locked="0" layoutInCell="1" allowOverlap="1" wp14:anchorId="6206E2DA" wp14:editId="2694A47A">
                <wp:simplePos x="0" y="0"/>
                <wp:positionH relativeFrom="column">
                  <wp:posOffset>1093470</wp:posOffset>
                </wp:positionH>
                <wp:positionV relativeFrom="paragraph">
                  <wp:posOffset>373380</wp:posOffset>
                </wp:positionV>
                <wp:extent cx="590550" cy="222250"/>
                <wp:effectExtent l="0" t="0" r="0" b="0"/>
                <wp:wrapNone/>
                <wp:docPr id="71" name="Text Box 71"/>
                <wp:cNvGraphicFramePr/>
                <a:graphic xmlns:a="http://schemas.openxmlformats.org/drawingml/2006/main">
                  <a:graphicData uri="http://schemas.microsoft.com/office/word/2010/wordprocessingShape">
                    <wps:wsp>
                      <wps:cNvSpPr txBox="1"/>
                      <wps:spPr>
                        <a:xfrm>
                          <a:off x="0" y="0"/>
                          <a:ext cx="590550" cy="222250"/>
                        </a:xfrm>
                        <a:prstGeom prst="rect">
                          <a:avLst/>
                        </a:prstGeom>
                        <a:noFill/>
                        <a:ln w="6350">
                          <a:noFill/>
                        </a:ln>
                      </wps:spPr>
                      <wps:txbx>
                        <w:txbxContent>
                          <w:p w14:paraId="1C855371" w14:textId="27887C60" w:rsidR="00780F0B" w:rsidRPr="00152707" w:rsidRDefault="00780F0B" w:rsidP="00AD27B6">
                            <w:pPr>
                              <w:rPr>
                                <w:color w:val="000000" w:themeColor="text1"/>
                                <w:sz w:val="16"/>
                                <w:szCs w:val="16"/>
                              </w:rPr>
                            </w:pPr>
                            <w:r>
                              <w:rPr>
                                <w:color w:val="000000" w:themeColor="text1"/>
                                <w:sz w:val="16"/>
                                <w:szCs w:val="16"/>
                              </w:rPr>
                              <w:t>China</w:t>
                            </w:r>
                            <w:r>
                              <w:rPr>
                                <w:noProof/>
                              </w:rPr>
                              <w:drawing>
                                <wp:inline distT="0" distB="0" distL="0" distR="0" wp14:anchorId="1DD17018" wp14:editId="06C5FE72">
                                  <wp:extent cx="217170" cy="124460"/>
                                  <wp:effectExtent l="0" t="0" r="11430" b="15240"/>
                                  <wp:docPr id="66" name="Chart 66">
                                    <a:extLst xmlns:a="http://schemas.openxmlformats.org/drawingml/2006/main">
                                      <a:ext uri="{FF2B5EF4-FFF2-40B4-BE49-F238E27FC236}">
                                        <a16:creationId xmlns:a16="http://schemas.microsoft.com/office/drawing/2014/main" id="{183E569A-5166-5040-AD74-93208414E84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06E2DA" id="Text Box 71" o:spid="_x0000_s1075" type="#_x0000_t202" style="position:absolute;margin-left:86.1pt;margin-top:29.4pt;width:46.5pt;height:17.5pt;z-index:251758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" filled="f" stroked="f" strokeweight=".5pt">
                <v:textbox>
                  <w:txbxContent>
                    <w:p w14:paraId="1C855371" w14:textId="27887C60" w:rsidR="00780F0B" w:rsidRPr="00152707" w:rsidRDefault="00780F0B" w:rsidP="00AD27B6">
                      <w:pPr>
                        <w:rPr>
                          <w:color w:val="000000" w:themeColor="text1"/>
                          <w:sz w:val="16"/>
                          <w:szCs w:val="16"/>
                        </w:rPr>
                      </w:pPr>
                      <w:r>
                        <w:rPr>
                          <w:color w:val="000000" w:themeColor="text1"/>
                          <w:sz w:val="16"/>
                          <w:szCs w:val="16"/>
                        </w:rPr>
                        <w:t>China</w:t>
                      </w:r>
                      <w:r>
                        <w:rPr>
                          <w:noProof/>
                        </w:rPr>
                        <w:drawing>
                          <wp:inline distT="0" distB="0" distL="0" distR="0" wp14:anchorId="1DD17018" wp14:editId="06C5FE72">
                            <wp:extent cx="217170" cy="124460"/>
                            <wp:effectExtent l="0" t="0" r="11430" b="15240"/>
                            <wp:docPr id="66" name="Chart 66">
                              <a:extLst xmlns:a="http://schemas.openxmlformats.org/drawingml/2006/main">
                                <a:ext uri="{FF2B5EF4-FFF2-40B4-BE49-F238E27FC236}">
                                  <a16:creationId xmlns:a16="http://schemas.microsoft.com/office/drawing/2014/main" id="{183E569A-5166-5040-AD74-93208414E84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txbxContent>
                </v:textbox>
              </v:shape>
            </w:pict>
          </mc:Fallback>
        </mc:AlternateContent>
      </w:r>
      <w:r w:rsidR="00AD27B6">
        <w:rPr>
          <w:noProof/>
        </w:rPr>
        <mc:AlternateContent>
          <mc:Choice Requires="wps">
            <w:drawing>
              <wp:anchor distT="0" distB="0" distL="114300" distR="114300" simplePos="0" relativeHeight="251756032" behindDoc="0" locked="0" layoutInCell="1" allowOverlap="1" wp14:anchorId="6EBB6590" wp14:editId="4401AC36">
                <wp:simplePos x="0" y="0"/>
                <wp:positionH relativeFrom="column">
                  <wp:posOffset>693420</wp:posOffset>
                </wp:positionH>
                <wp:positionV relativeFrom="paragraph">
                  <wp:posOffset>336550</wp:posOffset>
                </wp:positionV>
                <wp:extent cx="590550" cy="222250"/>
                <wp:effectExtent l="0" t="0" r="0" b="0"/>
                <wp:wrapNone/>
                <wp:docPr id="69" name="Text Box 69"/>
                <wp:cNvGraphicFramePr/>
                <a:graphic xmlns:a="http://schemas.openxmlformats.org/drawingml/2006/main">
                  <a:graphicData uri="http://schemas.microsoft.com/office/word/2010/wordprocessingShape">
                    <wps:wsp>
                      <wps:cNvSpPr txBox="1"/>
                      <wps:spPr>
                        <a:xfrm>
                          <a:off x="0" y="0"/>
                          <a:ext cx="590550" cy="222250"/>
                        </a:xfrm>
                        <a:prstGeom prst="rect">
                          <a:avLst/>
                        </a:prstGeom>
                        <a:noFill/>
                        <a:ln w="6350">
                          <a:noFill/>
                        </a:ln>
                      </wps:spPr>
                      <wps:txbx>
                        <w:txbxContent>
                          <w:p w14:paraId="36163F09" w14:textId="0D843675" w:rsidR="00780F0B" w:rsidRPr="00152707" w:rsidRDefault="00780F0B" w:rsidP="00AD27B6">
                            <w:pPr>
                              <w:rPr>
                                <w:color w:val="000000" w:themeColor="text1"/>
                                <w:sz w:val="16"/>
                                <w:szCs w:val="16"/>
                              </w:rPr>
                            </w:pPr>
                            <w:r>
                              <w:rPr>
                                <w:color w:val="000000" w:themeColor="text1"/>
                                <w:sz w:val="16"/>
                                <w:szCs w:val="16"/>
                              </w:rPr>
                              <w:t>Moldova</w:t>
                            </w:r>
                            <w:r>
                              <w:rPr>
                                <w:noProof/>
                              </w:rPr>
                              <w:drawing>
                                <wp:inline distT="0" distB="0" distL="0" distR="0" wp14:anchorId="6C64C8C5" wp14:editId="717713C4">
                                  <wp:extent cx="217170" cy="124460"/>
                                  <wp:effectExtent l="0" t="0" r="11430" b="15240"/>
                                  <wp:docPr id="68" name="Chart 68">
                                    <a:extLst xmlns:a="http://schemas.openxmlformats.org/drawingml/2006/main">
                                      <a:ext uri="{FF2B5EF4-FFF2-40B4-BE49-F238E27FC236}">
                                        <a16:creationId xmlns:a16="http://schemas.microsoft.com/office/drawing/2014/main" id="{183E569A-5166-5040-AD74-93208414E84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BB6590" id="Text Box 69" o:spid="_x0000_s1076" type="#_x0000_t202" style="position:absolute;margin-left:54.6pt;margin-top:26.5pt;width:46.5pt;height:17.5pt;z-index:251756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" filled="f" stroked="f" strokeweight=".5pt">
                <v:textbox>
                  <w:txbxContent>
                    <w:p w14:paraId="36163F09" w14:textId="0D843675" w:rsidR="00780F0B" w:rsidRPr="00152707" w:rsidRDefault="00780F0B" w:rsidP="00AD27B6">
                      <w:pPr>
                        <w:rPr>
                          <w:color w:val="000000" w:themeColor="text1"/>
                          <w:sz w:val="16"/>
                          <w:szCs w:val="16"/>
                        </w:rPr>
                      </w:pPr>
                      <w:r>
                        <w:rPr>
                          <w:color w:val="000000" w:themeColor="text1"/>
                          <w:sz w:val="16"/>
                          <w:szCs w:val="16"/>
                        </w:rPr>
                        <w:t>Moldova</w:t>
                      </w:r>
                      <w:r>
                        <w:rPr>
                          <w:noProof/>
                        </w:rPr>
                        <w:drawing>
                          <wp:inline distT="0" distB="0" distL="0" distR="0" wp14:anchorId="6C64C8C5" wp14:editId="717713C4">
                            <wp:extent cx="217170" cy="124460"/>
                            <wp:effectExtent l="0" t="0" r="11430" b="15240"/>
                            <wp:docPr id="68" name="Chart 68">
                              <a:extLst xmlns:a="http://schemas.openxmlformats.org/drawingml/2006/main">
                                <a:ext uri="{FF2B5EF4-FFF2-40B4-BE49-F238E27FC236}">
                                  <a16:creationId xmlns:a16="http://schemas.microsoft.com/office/drawing/2014/main" id="{183E569A-5166-5040-AD74-93208414E84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txbxContent>
                </v:textbox>
              </v:shape>
            </w:pict>
          </mc:Fallback>
        </mc:AlternateContent>
      </w:r>
      <w:r w:rsidR="00AD27B6">
        <w:rPr>
          <w:noProof/>
        </w:rPr>
        <mc:AlternateContent>
          <mc:Choice Requires="wps">
            <w:drawing>
              <wp:anchor distT="0" distB="0" distL="114300" distR="114300" simplePos="0" relativeHeight="251753984" behindDoc="0" locked="0" layoutInCell="1" allowOverlap="1" wp14:anchorId="3582098C" wp14:editId="6FFC9419">
                <wp:simplePos x="0" y="0"/>
                <wp:positionH relativeFrom="column">
                  <wp:posOffset>1535430</wp:posOffset>
                </wp:positionH>
                <wp:positionV relativeFrom="paragraph">
                  <wp:posOffset>213360</wp:posOffset>
                </wp:positionV>
                <wp:extent cx="590550" cy="222250"/>
                <wp:effectExtent l="0" t="0" r="0" b="0"/>
                <wp:wrapNone/>
                <wp:docPr id="67" name="Text Box 67"/>
                <wp:cNvGraphicFramePr/>
                <a:graphic xmlns:a="http://schemas.openxmlformats.org/drawingml/2006/main">
                  <a:graphicData uri="http://schemas.microsoft.com/office/word/2010/wordprocessingShape">
                    <wps:wsp>
                      <wps:cNvSpPr txBox="1"/>
                      <wps:spPr>
                        <a:xfrm>
                          <a:off x="0" y="0"/>
                          <a:ext cx="590550" cy="222250"/>
                        </a:xfrm>
                        <a:prstGeom prst="rect">
                          <a:avLst/>
                        </a:prstGeom>
                        <a:noFill/>
                        <a:ln w="6350">
                          <a:noFill/>
                        </a:ln>
                      </wps:spPr>
                      <wps:txbx>
                        <w:txbxContent>
                          <w:p w14:paraId="3EB2580D" w14:textId="4E2AD1C9" w:rsidR="00780F0B" w:rsidRPr="00152707" w:rsidRDefault="00780F0B" w:rsidP="00AD27B6">
                            <w:pPr>
                              <w:rPr>
                                <w:color w:val="000000" w:themeColor="text1"/>
                                <w:sz w:val="16"/>
                                <w:szCs w:val="16"/>
                              </w:rPr>
                            </w:pPr>
                            <w:r>
                              <w:rPr>
                                <w:color w:val="000000" w:themeColor="text1"/>
                                <w:sz w:val="16"/>
                                <w:szCs w:val="16"/>
                              </w:rPr>
                              <w:t>Latvia</w:t>
                            </w:r>
                            <w:r>
                              <w:rPr>
                                <w:noProof/>
                              </w:rPr>
                              <w:drawing>
                                <wp:inline distT="0" distB="0" distL="0" distR="0" wp14:anchorId="5AE8D306" wp14:editId="30F46107">
                                  <wp:extent cx="217170" cy="124460"/>
                                  <wp:effectExtent l="0" t="0" r="11430" b="15240"/>
                                  <wp:docPr id="70" name="Chart 70">
                                    <a:extLst xmlns:a="http://schemas.openxmlformats.org/drawingml/2006/main">
                                      <a:ext uri="{FF2B5EF4-FFF2-40B4-BE49-F238E27FC236}">
                                        <a16:creationId xmlns:a16="http://schemas.microsoft.com/office/drawing/2014/main" id="{183E569A-5166-5040-AD74-93208414E84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82098C" id="Text Box 67" o:spid="_x0000_s1077" type="#_x0000_t202" style="position:absolute;margin-left:120.9pt;margin-top:16.8pt;width:46.5pt;height:17.5pt;z-index:251753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" filled="f" stroked="f" strokeweight=".5pt">
                <v:textbox>
                  <w:txbxContent>
                    <w:p w14:paraId="3EB2580D" w14:textId="4E2AD1C9" w:rsidR="00780F0B" w:rsidRPr="00152707" w:rsidRDefault="00780F0B" w:rsidP="00AD27B6">
                      <w:pPr>
                        <w:rPr>
                          <w:color w:val="000000" w:themeColor="text1"/>
                          <w:sz w:val="16"/>
                          <w:szCs w:val="16"/>
                        </w:rPr>
                      </w:pPr>
                      <w:r>
                        <w:rPr>
                          <w:color w:val="000000" w:themeColor="text1"/>
                          <w:sz w:val="16"/>
                          <w:szCs w:val="16"/>
                        </w:rPr>
                        <w:t>Latvia</w:t>
                      </w:r>
                      <w:r>
                        <w:rPr>
                          <w:noProof/>
                        </w:rPr>
                        <w:drawing>
                          <wp:inline distT="0" distB="0" distL="0" distR="0" wp14:anchorId="5AE8D306" wp14:editId="30F46107">
                            <wp:extent cx="217170" cy="124460"/>
                            <wp:effectExtent l="0" t="0" r="11430" b="15240"/>
                            <wp:docPr id="70" name="Chart 70">
                              <a:extLst xmlns:a="http://schemas.openxmlformats.org/drawingml/2006/main">
                                <a:ext uri="{FF2B5EF4-FFF2-40B4-BE49-F238E27FC236}">
                                  <a16:creationId xmlns:a16="http://schemas.microsoft.com/office/drawing/2014/main" id="{183E569A-5166-5040-AD74-93208414E84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txbxContent>
                </v:textbox>
              </v:shape>
            </w:pict>
          </mc:Fallback>
        </mc:AlternateContent>
      </w:r>
      <w:r w:rsidR="00540B94">
        <w:rPr>
          <w:noProof/>
        </w:rPr>
        <mc:AlternateContent>
          <mc:Choice Requires="wps">
            <w:drawing>
              <wp:anchor distT="0" distB="0" distL="114300" distR="114300" simplePos="0" relativeHeight="251751936" behindDoc="0" locked="0" layoutInCell="1" allowOverlap="1" wp14:anchorId="4D6E1B4A" wp14:editId="41829857">
                <wp:simplePos x="0" y="0"/>
                <wp:positionH relativeFrom="column">
                  <wp:posOffset>1977390</wp:posOffset>
                </wp:positionH>
                <wp:positionV relativeFrom="paragraph">
                  <wp:posOffset>373380</wp:posOffset>
                </wp:positionV>
                <wp:extent cx="590550" cy="222250"/>
                <wp:effectExtent l="0" t="0" r="0" b="0"/>
                <wp:wrapNone/>
                <wp:docPr id="60" name="Text Box 60"/>
                <wp:cNvGraphicFramePr/>
                <a:graphic xmlns:a="http://schemas.openxmlformats.org/drawingml/2006/main">
                  <a:graphicData uri="http://schemas.microsoft.com/office/word/2010/wordprocessingShape">
                    <wps:wsp>
                      <wps:cNvSpPr txBox="1"/>
                      <wps:spPr>
                        <a:xfrm>
                          <a:off x="0" y="0"/>
                          <a:ext cx="590550" cy="222250"/>
                        </a:xfrm>
                        <a:prstGeom prst="rect">
                          <a:avLst/>
                        </a:prstGeom>
                        <a:noFill/>
                        <a:ln w="6350">
                          <a:noFill/>
                        </a:ln>
                      </wps:spPr>
                      <wps:txbx>
                        <w:txbxContent>
                          <w:p w14:paraId="64F2815C" w14:textId="09F09927" w:rsidR="00780F0B" w:rsidRPr="00152707" w:rsidRDefault="00780F0B" w:rsidP="00540B94">
                            <w:pPr>
                              <w:rPr>
                                <w:color w:val="000000" w:themeColor="text1"/>
                                <w:sz w:val="16"/>
                                <w:szCs w:val="16"/>
                              </w:rPr>
                            </w:pPr>
                            <w:r>
                              <w:rPr>
                                <w:color w:val="000000" w:themeColor="text1"/>
                                <w:sz w:val="16"/>
                                <w:szCs w:val="16"/>
                              </w:rPr>
                              <w:t>Estonia</w:t>
                            </w:r>
                            <w:r>
                              <w:rPr>
                                <w:noProof/>
                              </w:rPr>
                              <w:drawing>
                                <wp:inline distT="0" distB="0" distL="0" distR="0" wp14:anchorId="6E301507" wp14:editId="45A39FA9">
                                  <wp:extent cx="217170" cy="124460"/>
                                  <wp:effectExtent l="0" t="0" r="11430" b="15240"/>
                                  <wp:docPr id="72" name="Chart 72">
                                    <a:extLst xmlns:a="http://schemas.openxmlformats.org/drawingml/2006/main">
                                      <a:ext uri="{FF2B5EF4-FFF2-40B4-BE49-F238E27FC236}">
                                        <a16:creationId xmlns:a16="http://schemas.microsoft.com/office/drawing/2014/main" id="{183E569A-5166-5040-AD74-93208414E84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6E1B4A" id="Text Box 60" o:spid="_x0000_s1078" type="#_x0000_t202" style="position:absolute;margin-left:155.7pt;margin-top:29.4pt;width:46.5pt;height:17.5pt;z-index:251751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" filled="f" stroked="f" strokeweight=".5pt">
                <v:textbox>
                  <w:txbxContent>
                    <w:p w14:paraId="64F2815C" w14:textId="09F09927" w:rsidR="00780F0B" w:rsidRPr="00152707" w:rsidRDefault="00780F0B" w:rsidP="00540B94">
                      <w:pPr>
                        <w:rPr>
                          <w:color w:val="000000" w:themeColor="text1"/>
                          <w:sz w:val="16"/>
                          <w:szCs w:val="16"/>
                        </w:rPr>
                      </w:pPr>
                      <w:r>
                        <w:rPr>
                          <w:color w:val="000000" w:themeColor="text1"/>
                          <w:sz w:val="16"/>
                          <w:szCs w:val="16"/>
                        </w:rPr>
                        <w:t>Estonia</w:t>
                      </w:r>
                      <w:r>
                        <w:rPr>
                          <w:noProof/>
                        </w:rPr>
                        <w:drawing>
                          <wp:inline distT="0" distB="0" distL="0" distR="0" wp14:anchorId="6E301507" wp14:editId="45A39FA9">
                            <wp:extent cx="217170" cy="124460"/>
                            <wp:effectExtent l="0" t="0" r="11430" b="15240"/>
                            <wp:docPr id="72" name="Chart 72">
                              <a:extLst xmlns:a="http://schemas.openxmlformats.org/drawingml/2006/main">
                                <a:ext uri="{FF2B5EF4-FFF2-40B4-BE49-F238E27FC236}">
                                  <a16:creationId xmlns:a16="http://schemas.microsoft.com/office/drawing/2014/main" id="{183E569A-5166-5040-AD74-93208414E84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txbxContent>
                </v:textbox>
              </v:shape>
            </w:pict>
          </mc:Fallback>
        </mc:AlternateContent>
      </w:r>
      <w:r w:rsidR="008A134A">
        <w:rPr>
          <w:noProof/>
        </w:rPr>
        <w:drawing>
          <wp:inline distT="0" distB="0" distL="0" distR="0" wp14:anchorId="176C9627" wp14:editId="2903BFE9">
            <wp:extent cx="5727700" cy="3279140"/>
            <wp:effectExtent l="0" t="0" r="12700" b="10160"/>
            <wp:docPr id="1" name="Chart 1">
              <a:extLst xmlns:a="http://schemas.openxmlformats.org/drawingml/2006/main">
                <a:ext uri="{FF2B5EF4-FFF2-40B4-BE49-F238E27FC236}">
                  <a16:creationId xmlns:a16="http://schemas.microsoft.com/office/drawing/2014/main" id="{183E569A-5166-5040-AD74-93208414E84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41CB53F1" w14:textId="53D4010A" w:rsidR="00BE3EED" w:rsidRDefault="00BE3EED" w:rsidP="00145B38">
      <w:pPr>
        <w:rPr>
          <w:rFonts w:ascii="Times New Roman" w:hAnsi="Times New Roman" w:cs="Times New Roman"/>
          <w:sz w:val="16"/>
          <w:szCs w:val="16"/>
        </w:rPr>
      </w:pPr>
      <w:r w:rsidRPr="00473027">
        <w:rPr>
          <w:rFonts w:ascii="Times New Roman" w:hAnsi="Times New Roman" w:cs="Times New Roman"/>
          <w:sz w:val="16"/>
          <w:szCs w:val="16"/>
        </w:rPr>
        <w:t xml:space="preserve">Fig </w:t>
      </w:r>
      <w:r>
        <w:rPr>
          <w:rFonts w:ascii="Times New Roman" w:hAnsi="Times New Roman" w:cs="Times New Roman"/>
          <w:sz w:val="16"/>
          <w:szCs w:val="16"/>
        </w:rPr>
        <w:t>7</w:t>
      </w:r>
      <w:r w:rsidRPr="00473027">
        <w:rPr>
          <w:rFonts w:ascii="Times New Roman" w:hAnsi="Times New Roman" w:cs="Times New Roman"/>
          <w:sz w:val="16"/>
          <w:szCs w:val="16"/>
        </w:rPr>
        <w:t xml:space="preserve">: The relationship between GDP per capita and EIA </w:t>
      </w:r>
      <w:r>
        <w:rPr>
          <w:rFonts w:ascii="Times New Roman" w:hAnsi="Times New Roman" w:cs="Times New Roman"/>
          <w:sz w:val="16"/>
          <w:szCs w:val="16"/>
        </w:rPr>
        <w:t>Procedure</w:t>
      </w:r>
    </w:p>
    <w:p w14:paraId="30601ED7" w14:textId="3359CF7F" w:rsidR="00BE3EED" w:rsidRDefault="00BE3EED" w:rsidP="00145B38">
      <w:pPr>
        <w:rPr>
          <w:rFonts w:ascii="Times New Roman" w:hAnsi="Times New Roman" w:cs="Times New Roman"/>
        </w:rPr>
      </w:pPr>
    </w:p>
    <w:p w14:paraId="728BF339" w14:textId="3A66E526" w:rsidR="00BE3EED" w:rsidRPr="00DC5ADB" w:rsidRDefault="00BE3EED" w:rsidP="00145B38">
      <w:pPr>
        <w:rPr>
          <w:rFonts w:ascii="Times New Roman" w:hAnsi="Times New Roman" w:cs="Times New Roman"/>
          <w:i/>
          <w:iCs/>
        </w:rPr>
      </w:pPr>
      <w:r w:rsidRPr="00DC5ADB">
        <w:rPr>
          <w:rFonts w:ascii="Times New Roman" w:hAnsi="Times New Roman" w:cs="Times New Roman"/>
          <w:i/>
          <w:iCs/>
        </w:rPr>
        <w:t>Decision-making</w:t>
      </w:r>
    </w:p>
    <w:p w14:paraId="7DFEB8BB" w14:textId="77777777" w:rsidR="00BE3EED" w:rsidRDefault="00BE3EED" w:rsidP="00145B38">
      <w:pPr>
        <w:rPr>
          <w:rFonts w:ascii="Times New Roman" w:hAnsi="Times New Roman" w:cs="Times New Roman"/>
        </w:rPr>
      </w:pPr>
    </w:p>
    <w:p w14:paraId="3001D4D9" w14:textId="5D5C78FC" w:rsidR="00BE3EED" w:rsidRPr="002E4A25" w:rsidRDefault="00BE3EED" w:rsidP="00C8466E">
      <w:pPr>
        <w:ind w:firstLine="720"/>
        <w:rPr>
          <w:rFonts w:ascii="Times New Roman" w:hAnsi="Times New Roman" w:cs="Times New Roman"/>
        </w:rPr>
      </w:pPr>
      <w:r w:rsidRPr="002E4A25">
        <w:rPr>
          <w:rFonts w:ascii="Times New Roman" w:hAnsi="Times New Roman" w:cs="Times New Roman"/>
        </w:rPr>
        <w:t xml:space="preserve">Poland and Slovenia </w:t>
      </w:r>
      <w:r w:rsidR="00DE76A6">
        <w:rPr>
          <w:rFonts w:ascii="Times New Roman" w:hAnsi="Times New Roman" w:cs="Times New Roman"/>
        </w:rPr>
        <w:t>receive the</w:t>
      </w:r>
      <w:r w:rsidR="00DE76A6" w:rsidRPr="002E4A25">
        <w:rPr>
          <w:rFonts w:ascii="Times New Roman" w:hAnsi="Times New Roman" w:cs="Times New Roman"/>
        </w:rPr>
        <w:t xml:space="preserve"> </w:t>
      </w:r>
      <w:r w:rsidRPr="002E4A25">
        <w:rPr>
          <w:rFonts w:ascii="Times New Roman" w:hAnsi="Times New Roman" w:cs="Times New Roman"/>
        </w:rPr>
        <w:t xml:space="preserve">top two </w:t>
      </w:r>
      <w:r w:rsidR="00DE76A6">
        <w:rPr>
          <w:rFonts w:ascii="Times New Roman" w:hAnsi="Times New Roman" w:cs="Times New Roman"/>
        </w:rPr>
        <w:t xml:space="preserve">scores with regards to </w:t>
      </w:r>
      <w:r w:rsidRPr="002E4A25">
        <w:rPr>
          <w:rFonts w:ascii="Times New Roman" w:hAnsi="Times New Roman" w:cs="Times New Roman"/>
        </w:rPr>
        <w:t xml:space="preserve">integration of EIA </w:t>
      </w:r>
      <w:r w:rsidR="00DE76A6">
        <w:rPr>
          <w:rFonts w:ascii="Times New Roman" w:hAnsi="Times New Roman" w:cs="Times New Roman"/>
        </w:rPr>
        <w:t xml:space="preserve">results </w:t>
      </w:r>
      <w:r w:rsidRPr="002E4A25">
        <w:rPr>
          <w:rFonts w:ascii="Times New Roman" w:hAnsi="Times New Roman" w:cs="Times New Roman"/>
        </w:rPr>
        <w:t xml:space="preserve">in decision-making. Bhutan, Hungary, Israel, Latvia, Lithuania, Macedonia and Moldova </w:t>
      </w:r>
      <w:r w:rsidR="00190830">
        <w:rPr>
          <w:rFonts w:ascii="Times New Roman" w:hAnsi="Times New Roman" w:cs="Times New Roman"/>
        </w:rPr>
        <w:t xml:space="preserve">all </w:t>
      </w:r>
      <w:r w:rsidR="00190830" w:rsidRPr="002E4A25">
        <w:rPr>
          <w:rFonts w:ascii="Times New Roman" w:hAnsi="Times New Roman" w:cs="Times New Roman"/>
        </w:rPr>
        <w:t>share</w:t>
      </w:r>
      <w:r w:rsidR="00DE76A6">
        <w:rPr>
          <w:rFonts w:ascii="Times New Roman" w:hAnsi="Times New Roman" w:cs="Times New Roman"/>
        </w:rPr>
        <w:t xml:space="preserve"> the third highest score</w:t>
      </w:r>
      <w:r w:rsidRPr="002E4A25">
        <w:rPr>
          <w:rFonts w:ascii="Times New Roman" w:hAnsi="Times New Roman" w:cs="Times New Roman"/>
        </w:rPr>
        <w:t xml:space="preserve">. </w:t>
      </w:r>
      <w:r w:rsidR="00DE76A6">
        <w:rPr>
          <w:rFonts w:ascii="Times New Roman" w:hAnsi="Times New Roman" w:cs="Times New Roman"/>
        </w:rPr>
        <w:t>In t</w:t>
      </w:r>
      <w:r w:rsidRPr="002E4A25">
        <w:rPr>
          <w:rFonts w:ascii="Times New Roman" w:hAnsi="Times New Roman" w:cs="Times New Roman"/>
        </w:rPr>
        <w:t>hese countries</w:t>
      </w:r>
      <w:r w:rsidR="00D97095">
        <w:rPr>
          <w:rFonts w:ascii="Times New Roman" w:hAnsi="Times New Roman" w:cs="Times New Roman"/>
        </w:rPr>
        <w:t>,</w:t>
      </w:r>
      <w:r w:rsidRPr="002E4A25">
        <w:rPr>
          <w:rFonts w:ascii="Times New Roman" w:hAnsi="Times New Roman" w:cs="Times New Roman"/>
        </w:rPr>
        <w:t xml:space="preserve"> project decision-making is </w:t>
      </w:r>
      <w:r w:rsidR="00D97095">
        <w:rPr>
          <w:rFonts w:ascii="Times New Roman" w:hAnsi="Times New Roman" w:cs="Times New Roman"/>
        </w:rPr>
        <w:t xml:space="preserve">said to be fairly </w:t>
      </w:r>
      <w:r w:rsidRPr="002E4A25">
        <w:rPr>
          <w:rFonts w:ascii="Times New Roman" w:hAnsi="Times New Roman" w:cs="Times New Roman"/>
        </w:rPr>
        <w:t xml:space="preserve">transparent, </w:t>
      </w:r>
      <w:r w:rsidR="00DE76A6">
        <w:rPr>
          <w:rFonts w:ascii="Times New Roman" w:hAnsi="Times New Roman" w:cs="Times New Roman"/>
        </w:rPr>
        <w:t xml:space="preserve">with </w:t>
      </w:r>
      <w:r w:rsidRPr="002E4A25">
        <w:rPr>
          <w:rFonts w:ascii="Times New Roman" w:hAnsi="Times New Roman" w:cs="Times New Roman"/>
        </w:rPr>
        <w:t>regulatory requirement</w:t>
      </w:r>
      <w:r w:rsidR="004B4332">
        <w:rPr>
          <w:rFonts w:ascii="Times New Roman" w:hAnsi="Times New Roman" w:cs="Times New Roman"/>
        </w:rPr>
        <w:t>s</w:t>
      </w:r>
      <w:r w:rsidRPr="002E4A25">
        <w:rPr>
          <w:rFonts w:ascii="Times New Roman" w:hAnsi="Times New Roman" w:cs="Times New Roman"/>
        </w:rPr>
        <w:t xml:space="preserve"> for the incorporation of EIA results into decision-making</w:t>
      </w:r>
      <w:r w:rsidR="00DE76A6">
        <w:rPr>
          <w:rFonts w:ascii="Times New Roman" w:hAnsi="Times New Roman" w:cs="Times New Roman"/>
        </w:rPr>
        <w:t xml:space="preserve"> in place</w:t>
      </w:r>
      <w:r w:rsidRPr="002E4A25">
        <w:rPr>
          <w:rFonts w:ascii="Times New Roman" w:hAnsi="Times New Roman" w:cs="Times New Roman"/>
        </w:rPr>
        <w:t xml:space="preserve">. China </w:t>
      </w:r>
      <w:r w:rsidR="00DE76A6">
        <w:rPr>
          <w:rFonts w:ascii="Times New Roman" w:hAnsi="Times New Roman" w:cs="Times New Roman"/>
        </w:rPr>
        <w:t xml:space="preserve">scores within the </w:t>
      </w:r>
      <w:r w:rsidRPr="002E4A25">
        <w:rPr>
          <w:rFonts w:ascii="Times New Roman" w:hAnsi="Times New Roman" w:cs="Times New Roman"/>
        </w:rPr>
        <w:t xml:space="preserve">top ten </w:t>
      </w:r>
      <w:r w:rsidR="00DE76A6">
        <w:rPr>
          <w:rFonts w:ascii="Times New Roman" w:hAnsi="Times New Roman" w:cs="Times New Roman"/>
        </w:rPr>
        <w:t>countries</w:t>
      </w:r>
      <w:r w:rsidRPr="002E4A25">
        <w:rPr>
          <w:rFonts w:ascii="Times New Roman" w:hAnsi="Times New Roman" w:cs="Times New Roman"/>
        </w:rPr>
        <w:t xml:space="preserve">, making it one of the two Asian countries with </w:t>
      </w:r>
      <w:r w:rsidR="00DE76A6">
        <w:rPr>
          <w:rFonts w:ascii="Times New Roman" w:hAnsi="Times New Roman" w:cs="Times New Roman"/>
        </w:rPr>
        <w:t>highe</w:t>
      </w:r>
      <w:r w:rsidR="00D97095">
        <w:rPr>
          <w:rFonts w:ascii="Times New Roman" w:hAnsi="Times New Roman" w:cs="Times New Roman"/>
        </w:rPr>
        <w:t>r</w:t>
      </w:r>
      <w:r w:rsidR="00DE76A6">
        <w:rPr>
          <w:rFonts w:ascii="Times New Roman" w:hAnsi="Times New Roman" w:cs="Times New Roman"/>
        </w:rPr>
        <w:t xml:space="preserve"> score</w:t>
      </w:r>
      <w:r w:rsidR="00735072">
        <w:rPr>
          <w:rFonts w:ascii="Times New Roman" w:hAnsi="Times New Roman" w:cs="Times New Roman"/>
        </w:rPr>
        <w:t>s</w:t>
      </w:r>
      <w:r w:rsidR="00DE76A6">
        <w:rPr>
          <w:rFonts w:ascii="Times New Roman" w:hAnsi="Times New Roman" w:cs="Times New Roman"/>
        </w:rPr>
        <w:t xml:space="preserve"> (the other being Singapore)</w:t>
      </w:r>
      <w:r w:rsidRPr="002E4A25">
        <w:rPr>
          <w:rFonts w:ascii="Times New Roman" w:hAnsi="Times New Roman" w:cs="Times New Roman"/>
        </w:rPr>
        <w:t xml:space="preserve">. </w:t>
      </w:r>
      <w:r w:rsidR="00DE76A6">
        <w:rPr>
          <w:rFonts w:ascii="Times New Roman" w:hAnsi="Times New Roman" w:cs="Times New Roman"/>
        </w:rPr>
        <w:t>I</w:t>
      </w:r>
      <w:r w:rsidRPr="002E4A25">
        <w:rPr>
          <w:rFonts w:ascii="Times New Roman" w:hAnsi="Times New Roman" w:cs="Times New Roman"/>
        </w:rPr>
        <w:t xml:space="preserve">mplementation of </w:t>
      </w:r>
      <w:r w:rsidR="00DE76A6">
        <w:rPr>
          <w:rFonts w:ascii="Times New Roman" w:hAnsi="Times New Roman" w:cs="Times New Roman"/>
        </w:rPr>
        <w:t xml:space="preserve">both, </w:t>
      </w:r>
      <w:r w:rsidRPr="002E4A25">
        <w:rPr>
          <w:rFonts w:ascii="Times New Roman" w:hAnsi="Times New Roman" w:cs="Times New Roman"/>
        </w:rPr>
        <w:t xml:space="preserve">EIA and SEA in most </w:t>
      </w:r>
      <w:r w:rsidR="00DE76A6">
        <w:rPr>
          <w:rFonts w:ascii="Times New Roman" w:hAnsi="Times New Roman" w:cs="Times New Roman"/>
        </w:rPr>
        <w:t xml:space="preserve">NIS </w:t>
      </w:r>
      <w:r w:rsidR="00D97095">
        <w:rPr>
          <w:rFonts w:ascii="Times New Roman" w:hAnsi="Times New Roman" w:cs="Times New Roman"/>
        </w:rPr>
        <w:t xml:space="preserve">countries </w:t>
      </w:r>
      <w:r w:rsidRPr="002E4A25">
        <w:rPr>
          <w:rFonts w:ascii="Times New Roman" w:hAnsi="Times New Roman" w:cs="Times New Roman"/>
        </w:rPr>
        <w:t xml:space="preserve">within Europe and Central Asia </w:t>
      </w:r>
      <w:r w:rsidR="00DE76A6">
        <w:rPr>
          <w:rFonts w:ascii="Times New Roman" w:hAnsi="Times New Roman" w:cs="Times New Roman"/>
        </w:rPr>
        <w:t xml:space="preserve">should be closely looked at in order </w:t>
      </w:r>
      <w:r w:rsidRPr="002E4A25">
        <w:rPr>
          <w:rFonts w:ascii="Times New Roman" w:hAnsi="Times New Roman" w:cs="Times New Roman"/>
        </w:rPr>
        <w:t>to improve decision-making</w:t>
      </w:r>
      <w:r w:rsidR="00DE76A6">
        <w:rPr>
          <w:rFonts w:ascii="Times New Roman" w:hAnsi="Times New Roman" w:cs="Times New Roman"/>
        </w:rPr>
        <w:t xml:space="preserve"> effectiveness</w:t>
      </w:r>
      <w:r w:rsidRPr="002E4A25">
        <w:rPr>
          <w:rFonts w:ascii="Times New Roman" w:hAnsi="Times New Roman" w:cs="Times New Roman"/>
        </w:rPr>
        <w:t>. Lack of transparency is observed in many South-</w:t>
      </w:r>
      <w:r w:rsidR="00E11DD8">
        <w:rPr>
          <w:rFonts w:ascii="Times New Roman" w:hAnsi="Times New Roman" w:cs="Times New Roman"/>
        </w:rPr>
        <w:t>E</w:t>
      </w:r>
      <w:r w:rsidRPr="002E4A25">
        <w:rPr>
          <w:rFonts w:ascii="Times New Roman" w:hAnsi="Times New Roman" w:cs="Times New Roman"/>
        </w:rPr>
        <w:t xml:space="preserve">ast Asian, South-Asian and </w:t>
      </w:r>
      <w:r w:rsidR="001A1E44" w:rsidRPr="002E4A25">
        <w:rPr>
          <w:rFonts w:ascii="Times New Roman" w:hAnsi="Times New Roman" w:cs="Times New Roman"/>
        </w:rPr>
        <w:t xml:space="preserve">Middle </w:t>
      </w:r>
      <w:r w:rsidR="00C8466E">
        <w:rPr>
          <w:rFonts w:ascii="Times New Roman" w:hAnsi="Times New Roman" w:cs="Times New Roman"/>
        </w:rPr>
        <w:t>E</w:t>
      </w:r>
      <w:r w:rsidR="001A1E44" w:rsidRPr="002E4A25">
        <w:rPr>
          <w:rFonts w:ascii="Times New Roman" w:hAnsi="Times New Roman" w:cs="Times New Roman"/>
        </w:rPr>
        <w:t>astern</w:t>
      </w:r>
      <w:r w:rsidRPr="002E4A25">
        <w:rPr>
          <w:rFonts w:ascii="Times New Roman" w:hAnsi="Times New Roman" w:cs="Times New Roman"/>
        </w:rPr>
        <w:t xml:space="preserve"> countries. </w:t>
      </w:r>
    </w:p>
    <w:p w14:paraId="514F467F" w14:textId="0965DB46" w:rsidR="00BE3EED" w:rsidRDefault="00D97095" w:rsidP="00C41C79">
      <w:pPr>
        <w:ind w:firstLine="720"/>
        <w:rPr>
          <w:rFonts w:ascii="Times New Roman" w:hAnsi="Times New Roman" w:cs="Times New Roman"/>
        </w:rPr>
      </w:pPr>
      <w:r>
        <w:rPr>
          <w:rFonts w:ascii="Times New Roman" w:hAnsi="Times New Roman" w:cs="Times New Roman"/>
        </w:rPr>
        <w:t>Whilst d</w:t>
      </w:r>
      <w:r w:rsidR="00BE3EED" w:rsidRPr="002E4A25">
        <w:rPr>
          <w:rFonts w:ascii="Times New Roman" w:hAnsi="Times New Roman" w:cs="Times New Roman"/>
        </w:rPr>
        <w:t xml:space="preserve">ecision-making </w:t>
      </w:r>
      <w:r w:rsidR="000A457F">
        <w:rPr>
          <w:rFonts w:ascii="Times New Roman" w:hAnsi="Times New Roman" w:cs="Times New Roman"/>
        </w:rPr>
        <w:t xml:space="preserve">has </w:t>
      </w:r>
      <w:r w:rsidR="00BE3EED" w:rsidRPr="002E4A25">
        <w:rPr>
          <w:rFonts w:ascii="Times New Roman" w:hAnsi="Times New Roman" w:cs="Times New Roman"/>
        </w:rPr>
        <w:t xml:space="preserve">a positive </w:t>
      </w:r>
      <w:r w:rsidR="00A32755">
        <w:rPr>
          <w:rFonts w:ascii="Times New Roman" w:hAnsi="Times New Roman" w:cs="Times New Roman"/>
        </w:rPr>
        <w:t xml:space="preserve">and significant </w:t>
      </w:r>
      <w:r w:rsidR="00BE3EED" w:rsidRPr="002E4A25">
        <w:rPr>
          <w:rFonts w:ascii="Times New Roman" w:hAnsi="Times New Roman" w:cs="Times New Roman"/>
        </w:rPr>
        <w:t>correlation with GDP per capita</w:t>
      </w:r>
      <w:r w:rsidR="00735072">
        <w:rPr>
          <w:rFonts w:ascii="Times New Roman" w:hAnsi="Times New Roman" w:cs="Times New Roman"/>
        </w:rPr>
        <w:t xml:space="preserve"> </w:t>
      </w:r>
      <w:r w:rsidR="00735072" w:rsidRPr="00630818">
        <w:rPr>
          <w:rFonts w:ascii="Times New Roman" w:hAnsi="Times New Roman" w:cs="Times New Roman"/>
        </w:rPr>
        <w:t>(at p=</w:t>
      </w:r>
      <w:r w:rsidR="00A32755" w:rsidRPr="00630818">
        <w:rPr>
          <w:rFonts w:ascii="Times New Roman" w:hAnsi="Times New Roman" w:cs="Times New Roman"/>
        </w:rPr>
        <w:t>0.</w:t>
      </w:r>
      <w:r w:rsidR="00351615" w:rsidRPr="00630818">
        <w:rPr>
          <w:rFonts w:ascii="Times New Roman" w:hAnsi="Times New Roman" w:cs="Times New Roman"/>
        </w:rPr>
        <w:t>000</w:t>
      </w:r>
      <w:r w:rsidR="00735072" w:rsidRPr="00630818">
        <w:rPr>
          <w:rFonts w:ascii="Times New Roman" w:hAnsi="Times New Roman" w:cs="Times New Roman"/>
        </w:rPr>
        <w:t>)</w:t>
      </w:r>
      <w:r w:rsidR="00BE3EED" w:rsidRPr="00E11DD8">
        <w:rPr>
          <w:rFonts w:ascii="Times New Roman" w:hAnsi="Times New Roman" w:cs="Times New Roman"/>
        </w:rPr>
        <w:t>,</w:t>
      </w:r>
      <w:r w:rsidR="00BE3EED" w:rsidRPr="002E4A25">
        <w:rPr>
          <w:rFonts w:ascii="Times New Roman" w:hAnsi="Times New Roman" w:cs="Times New Roman"/>
        </w:rPr>
        <w:t xml:space="preserve"> </w:t>
      </w:r>
      <w:r>
        <w:rPr>
          <w:rFonts w:ascii="Times New Roman" w:hAnsi="Times New Roman" w:cs="Times New Roman"/>
        </w:rPr>
        <w:t xml:space="preserve">this </w:t>
      </w:r>
      <w:r w:rsidR="00BE3EED" w:rsidRPr="002E4A25">
        <w:rPr>
          <w:rFonts w:ascii="Times New Roman" w:hAnsi="Times New Roman" w:cs="Times New Roman"/>
        </w:rPr>
        <w:t xml:space="preserve">relationship is </w:t>
      </w:r>
      <w:r w:rsidR="00297E83">
        <w:rPr>
          <w:rFonts w:ascii="Times New Roman" w:hAnsi="Times New Roman" w:cs="Times New Roman"/>
        </w:rPr>
        <w:t>weak</w:t>
      </w:r>
      <w:r>
        <w:rPr>
          <w:rFonts w:ascii="Times New Roman" w:hAnsi="Times New Roman" w:cs="Times New Roman"/>
        </w:rPr>
        <w:t xml:space="preserve">. This </w:t>
      </w:r>
      <w:r w:rsidR="000A457F">
        <w:rPr>
          <w:rFonts w:ascii="Times New Roman" w:hAnsi="Times New Roman" w:cs="Times New Roman"/>
        </w:rPr>
        <w:t>is not surprising</w:t>
      </w:r>
      <w:r>
        <w:rPr>
          <w:rFonts w:ascii="Times New Roman" w:hAnsi="Times New Roman" w:cs="Times New Roman"/>
        </w:rPr>
        <w:t>, though,</w:t>
      </w:r>
      <w:r w:rsidR="000A457F">
        <w:rPr>
          <w:rFonts w:ascii="Times New Roman" w:hAnsi="Times New Roman" w:cs="Times New Roman"/>
        </w:rPr>
        <w:t xml:space="preserve"> looking at the scores in</w:t>
      </w:r>
      <w:r w:rsidR="00BE3EED" w:rsidRPr="002E4A25">
        <w:rPr>
          <w:rFonts w:ascii="Times New Roman" w:hAnsi="Times New Roman" w:cs="Times New Roman"/>
        </w:rPr>
        <w:t xml:space="preserve"> Fig.</w:t>
      </w:r>
      <w:r w:rsidR="00C8466E">
        <w:rPr>
          <w:rFonts w:ascii="Times New Roman" w:hAnsi="Times New Roman" w:cs="Times New Roman"/>
        </w:rPr>
        <w:t xml:space="preserve"> </w:t>
      </w:r>
      <w:r w:rsidR="00BE3EED" w:rsidRPr="002E4A25">
        <w:rPr>
          <w:rFonts w:ascii="Times New Roman" w:hAnsi="Times New Roman" w:cs="Times New Roman"/>
        </w:rPr>
        <w:t>8. Hence</w:t>
      </w:r>
      <w:r w:rsidR="00735072">
        <w:rPr>
          <w:rFonts w:ascii="Times New Roman" w:hAnsi="Times New Roman" w:cs="Times New Roman"/>
        </w:rPr>
        <w:t>,</w:t>
      </w:r>
      <w:r w:rsidR="00BE3EED" w:rsidRPr="002E4A25">
        <w:rPr>
          <w:rFonts w:ascii="Times New Roman" w:hAnsi="Times New Roman" w:cs="Times New Roman"/>
        </w:rPr>
        <w:t xml:space="preserve"> stringency and transparency of environmental regulation and overall economic development do not </w:t>
      </w:r>
      <w:r w:rsidR="00BE3EED">
        <w:rPr>
          <w:rFonts w:ascii="Times New Roman" w:hAnsi="Times New Roman" w:cs="Times New Roman"/>
        </w:rPr>
        <w:t>progress</w:t>
      </w:r>
      <w:r w:rsidR="00BE3EED" w:rsidRPr="002E4A25">
        <w:rPr>
          <w:rFonts w:ascii="Times New Roman" w:hAnsi="Times New Roman" w:cs="Times New Roman"/>
        </w:rPr>
        <w:t xml:space="preserve"> in parallel. In practice, the comparison of results </w:t>
      </w:r>
      <w:r w:rsidR="000A457F">
        <w:rPr>
          <w:rFonts w:ascii="Times New Roman" w:hAnsi="Times New Roman" w:cs="Times New Roman"/>
        </w:rPr>
        <w:t xml:space="preserve">suggests </w:t>
      </w:r>
      <w:r w:rsidR="00BE3EED" w:rsidRPr="002E4A25">
        <w:rPr>
          <w:rFonts w:ascii="Times New Roman" w:hAnsi="Times New Roman" w:cs="Times New Roman"/>
        </w:rPr>
        <w:t xml:space="preserve">that having </w:t>
      </w:r>
      <w:r w:rsidR="00297E83">
        <w:rPr>
          <w:rFonts w:ascii="Times New Roman" w:hAnsi="Times New Roman" w:cs="Times New Roman"/>
        </w:rPr>
        <w:t>robust</w:t>
      </w:r>
      <w:r w:rsidR="00297E83" w:rsidRPr="002E4A25">
        <w:rPr>
          <w:rFonts w:ascii="Times New Roman" w:hAnsi="Times New Roman" w:cs="Times New Roman"/>
        </w:rPr>
        <w:t xml:space="preserve"> </w:t>
      </w:r>
      <w:r w:rsidR="00BE3EED" w:rsidRPr="002E4A25">
        <w:rPr>
          <w:rFonts w:ascii="Times New Roman" w:hAnsi="Times New Roman" w:cs="Times New Roman"/>
        </w:rPr>
        <w:t>EIA legislation, administration and procedural aspect</w:t>
      </w:r>
      <w:r w:rsidR="00297E83">
        <w:rPr>
          <w:rFonts w:ascii="Times New Roman" w:hAnsi="Times New Roman" w:cs="Times New Roman"/>
        </w:rPr>
        <w:t>s</w:t>
      </w:r>
      <w:r w:rsidR="00BE3EED" w:rsidRPr="002E4A25">
        <w:rPr>
          <w:rFonts w:ascii="Times New Roman" w:hAnsi="Times New Roman" w:cs="Times New Roman"/>
        </w:rPr>
        <w:t xml:space="preserve"> </w:t>
      </w:r>
      <w:r w:rsidR="000A457F">
        <w:rPr>
          <w:rFonts w:ascii="Times New Roman" w:hAnsi="Times New Roman" w:cs="Times New Roman"/>
        </w:rPr>
        <w:t xml:space="preserve">in place does not </w:t>
      </w:r>
      <w:r w:rsidR="00BE3EED" w:rsidRPr="002E4A25">
        <w:rPr>
          <w:rFonts w:ascii="Times New Roman" w:hAnsi="Times New Roman" w:cs="Times New Roman"/>
        </w:rPr>
        <w:t xml:space="preserve">directly translate into </w:t>
      </w:r>
      <w:r w:rsidR="000A457F">
        <w:rPr>
          <w:rFonts w:ascii="Times New Roman" w:hAnsi="Times New Roman" w:cs="Times New Roman"/>
        </w:rPr>
        <w:t>implementation</w:t>
      </w:r>
      <w:r w:rsidR="000A457F" w:rsidRPr="002E4A25">
        <w:rPr>
          <w:rFonts w:ascii="Times New Roman" w:hAnsi="Times New Roman" w:cs="Times New Roman"/>
        </w:rPr>
        <w:t xml:space="preserve"> </w:t>
      </w:r>
      <w:r w:rsidR="00BE3EED" w:rsidRPr="002E4A25">
        <w:rPr>
          <w:rFonts w:ascii="Times New Roman" w:hAnsi="Times New Roman" w:cs="Times New Roman"/>
        </w:rPr>
        <w:t>of EIA results</w:t>
      </w:r>
      <w:r w:rsidR="000A457F">
        <w:rPr>
          <w:rFonts w:ascii="Times New Roman" w:hAnsi="Times New Roman" w:cs="Times New Roman"/>
        </w:rPr>
        <w:t xml:space="preserve"> in decision making</w:t>
      </w:r>
      <w:r w:rsidR="00BE3EED" w:rsidRPr="002E4A25">
        <w:rPr>
          <w:rFonts w:ascii="Times New Roman" w:hAnsi="Times New Roman" w:cs="Times New Roman"/>
        </w:rPr>
        <w:t xml:space="preserve">. </w:t>
      </w:r>
    </w:p>
    <w:p w14:paraId="299ADCEE" w14:textId="37555D00" w:rsidR="00351615" w:rsidRDefault="00351615" w:rsidP="00C41C79">
      <w:pPr>
        <w:ind w:firstLine="720"/>
        <w:rPr>
          <w:rFonts w:ascii="Times New Roman" w:hAnsi="Times New Roman" w:cs="Times New Roman"/>
        </w:rPr>
      </w:pPr>
    </w:p>
    <w:p w14:paraId="695062C8" w14:textId="3B091356" w:rsidR="00BE3EED" w:rsidRDefault="00033567" w:rsidP="00FC2B1C">
      <w:pPr>
        <w:rPr>
          <w:rFonts w:ascii="Times New Roman" w:hAnsi="Times New Roman" w:cs="Times New Roman"/>
        </w:rPr>
      </w:pPr>
      <w:r>
        <w:rPr>
          <w:noProof/>
        </w:rPr>
        <w:lastRenderedPageBreak/>
        <mc:AlternateContent>
          <mc:Choice Requires="wps">
            <w:drawing>
              <wp:anchor distT="0" distB="0" distL="114300" distR="114300" simplePos="0" relativeHeight="251873792" behindDoc="0" locked="0" layoutInCell="1" allowOverlap="1" wp14:anchorId="6637A0A2" wp14:editId="10E5088F">
                <wp:simplePos x="0" y="0"/>
                <wp:positionH relativeFrom="column">
                  <wp:posOffset>1706880</wp:posOffset>
                </wp:positionH>
                <wp:positionV relativeFrom="paragraph">
                  <wp:posOffset>2423160</wp:posOffset>
                </wp:positionV>
                <wp:extent cx="590550" cy="222250"/>
                <wp:effectExtent l="0" t="0" r="0" b="0"/>
                <wp:wrapNone/>
                <wp:docPr id="138" name="Text Box 138"/>
                <wp:cNvGraphicFramePr/>
                <a:graphic xmlns:a="http://schemas.openxmlformats.org/drawingml/2006/main">
                  <a:graphicData uri="http://schemas.microsoft.com/office/word/2010/wordprocessingShape">
                    <wps:wsp>
                      <wps:cNvSpPr txBox="1"/>
                      <wps:spPr>
                        <a:xfrm>
                          <a:off x="0" y="0"/>
                          <a:ext cx="590550" cy="222250"/>
                        </a:xfrm>
                        <a:prstGeom prst="rect">
                          <a:avLst/>
                        </a:prstGeom>
                        <a:noFill/>
                        <a:ln w="6350">
                          <a:noFill/>
                        </a:ln>
                      </wps:spPr>
                      <wps:txbx>
                        <w:txbxContent>
                          <w:p w14:paraId="36F6F45B" w14:textId="0AEF252D" w:rsidR="00780F0B" w:rsidRPr="00152707" w:rsidRDefault="00780F0B" w:rsidP="00033567">
                            <w:pPr>
                              <w:rPr>
                                <w:color w:val="000000" w:themeColor="text1"/>
                                <w:sz w:val="16"/>
                                <w:szCs w:val="16"/>
                              </w:rPr>
                            </w:pPr>
                            <w:r>
                              <w:rPr>
                                <w:color w:val="000000" w:themeColor="text1"/>
                                <w:sz w:val="16"/>
                                <w:szCs w:val="16"/>
                              </w:rPr>
                              <w:t>Slovak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37A0A2" id="Text Box 138" o:spid="_x0000_s1079" type="#_x0000_t202" style="position:absolute;margin-left:134.4pt;margin-top:190.8pt;width:46.5pt;height:17.5pt;z-index:251873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" filled="f" stroked="f" strokeweight=".5pt">
                <v:textbox>
                  <w:txbxContent>
                    <w:p w14:paraId="36F6F45B" w14:textId="0AEF252D" w:rsidR="00780F0B" w:rsidRPr="00152707" w:rsidRDefault="00780F0B" w:rsidP="00033567">
                      <w:pPr>
                        <w:rPr>
                          <w:color w:val="000000" w:themeColor="text1"/>
                          <w:sz w:val="16"/>
                          <w:szCs w:val="16"/>
                        </w:rPr>
                      </w:pPr>
                      <w:r>
                        <w:rPr>
                          <w:color w:val="000000" w:themeColor="text1"/>
                          <w:sz w:val="16"/>
                          <w:szCs w:val="16"/>
                        </w:rPr>
                        <w:t>Slovakia</w:t>
                      </w:r>
                    </w:p>
                  </w:txbxContent>
                </v:textbox>
              </v:shape>
            </w:pict>
          </mc:Fallback>
        </mc:AlternateContent>
      </w:r>
      <w:r w:rsidR="005B017B">
        <w:rPr>
          <w:noProof/>
        </w:rPr>
        <mc:AlternateContent>
          <mc:Choice Requires="wps">
            <w:drawing>
              <wp:anchor distT="0" distB="0" distL="114300" distR="114300" simplePos="0" relativeHeight="251871744" behindDoc="0" locked="0" layoutInCell="1" allowOverlap="1" wp14:anchorId="051EEC22" wp14:editId="7E6C519C">
                <wp:simplePos x="0" y="0"/>
                <wp:positionH relativeFrom="column">
                  <wp:posOffset>1706880</wp:posOffset>
                </wp:positionH>
                <wp:positionV relativeFrom="paragraph">
                  <wp:posOffset>2804160</wp:posOffset>
                </wp:positionV>
                <wp:extent cx="590550" cy="222250"/>
                <wp:effectExtent l="0" t="0" r="0" b="0"/>
                <wp:wrapNone/>
                <wp:docPr id="137" name="Text Box 137"/>
                <wp:cNvGraphicFramePr/>
                <a:graphic xmlns:a="http://schemas.openxmlformats.org/drawingml/2006/main">
                  <a:graphicData uri="http://schemas.microsoft.com/office/word/2010/wordprocessingShape">
                    <wps:wsp>
                      <wps:cNvSpPr txBox="1"/>
                      <wps:spPr>
                        <a:xfrm>
                          <a:off x="0" y="0"/>
                          <a:ext cx="590550" cy="222250"/>
                        </a:xfrm>
                        <a:prstGeom prst="rect">
                          <a:avLst/>
                        </a:prstGeom>
                        <a:noFill/>
                        <a:ln w="6350">
                          <a:noFill/>
                        </a:ln>
                      </wps:spPr>
                      <wps:txbx>
                        <w:txbxContent>
                          <w:p w14:paraId="6EC9172F" w14:textId="3BE264C0" w:rsidR="00780F0B" w:rsidRPr="00152707" w:rsidRDefault="00780F0B" w:rsidP="005B017B">
                            <w:pPr>
                              <w:rPr>
                                <w:color w:val="000000" w:themeColor="text1"/>
                                <w:sz w:val="16"/>
                                <w:szCs w:val="16"/>
                              </w:rPr>
                            </w:pPr>
                            <w:r>
                              <w:rPr>
                                <w:color w:val="000000" w:themeColor="text1"/>
                                <w:sz w:val="16"/>
                                <w:szCs w:val="16"/>
                              </w:rPr>
                              <w:t>Czec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1EEC22" id="Text Box 137" o:spid="_x0000_s1080" type="#_x0000_t202" style="position:absolute;margin-left:134.4pt;margin-top:220.8pt;width:46.5pt;height:17.5pt;z-index:251871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" filled="f" stroked="f" strokeweight=".5pt">
                <v:textbox>
                  <w:txbxContent>
                    <w:p w14:paraId="6EC9172F" w14:textId="3BE264C0" w:rsidR="00780F0B" w:rsidRPr="00152707" w:rsidRDefault="00780F0B" w:rsidP="005B017B">
                      <w:pPr>
                        <w:rPr>
                          <w:color w:val="000000" w:themeColor="text1"/>
                          <w:sz w:val="16"/>
                          <w:szCs w:val="16"/>
                        </w:rPr>
                      </w:pPr>
                      <w:r>
                        <w:rPr>
                          <w:color w:val="000000" w:themeColor="text1"/>
                          <w:sz w:val="16"/>
                          <w:szCs w:val="16"/>
                        </w:rPr>
                        <w:t>Czech</w:t>
                      </w:r>
                    </w:p>
                  </w:txbxContent>
                </v:textbox>
              </v:shape>
            </w:pict>
          </mc:Fallback>
        </mc:AlternateContent>
      </w:r>
      <w:r w:rsidR="00032BC7">
        <w:rPr>
          <w:noProof/>
        </w:rPr>
        <mc:AlternateContent>
          <mc:Choice Requires="wps">
            <w:drawing>
              <wp:anchor distT="0" distB="0" distL="114300" distR="114300" simplePos="0" relativeHeight="251869696" behindDoc="0" locked="0" layoutInCell="1" allowOverlap="1" wp14:anchorId="42C02C5F" wp14:editId="5E76533D">
                <wp:simplePos x="0" y="0"/>
                <wp:positionH relativeFrom="column">
                  <wp:posOffset>2205990</wp:posOffset>
                </wp:positionH>
                <wp:positionV relativeFrom="paragraph">
                  <wp:posOffset>2781300</wp:posOffset>
                </wp:positionV>
                <wp:extent cx="590550" cy="222250"/>
                <wp:effectExtent l="0" t="0" r="0" b="0"/>
                <wp:wrapNone/>
                <wp:docPr id="136" name="Text Box 136"/>
                <wp:cNvGraphicFramePr/>
                <a:graphic xmlns:a="http://schemas.openxmlformats.org/drawingml/2006/main">
                  <a:graphicData uri="http://schemas.microsoft.com/office/word/2010/wordprocessingShape">
                    <wps:wsp>
                      <wps:cNvSpPr txBox="1"/>
                      <wps:spPr>
                        <a:xfrm>
                          <a:off x="0" y="0"/>
                          <a:ext cx="590550" cy="222250"/>
                        </a:xfrm>
                        <a:prstGeom prst="rect">
                          <a:avLst/>
                        </a:prstGeom>
                        <a:noFill/>
                        <a:ln w="6350">
                          <a:noFill/>
                        </a:ln>
                      </wps:spPr>
                      <wps:txbx>
                        <w:txbxContent>
                          <w:p w14:paraId="6F5C421B" w14:textId="16150A6C" w:rsidR="00780F0B" w:rsidRPr="00152707" w:rsidRDefault="00780F0B" w:rsidP="00032BC7">
                            <w:pPr>
                              <w:rPr>
                                <w:color w:val="000000" w:themeColor="text1"/>
                                <w:sz w:val="16"/>
                                <w:szCs w:val="16"/>
                              </w:rPr>
                            </w:pPr>
                            <w:r>
                              <w:rPr>
                                <w:color w:val="000000" w:themeColor="text1"/>
                                <w:sz w:val="16"/>
                                <w:szCs w:val="16"/>
                              </w:rPr>
                              <w:t>Bahra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C02C5F" id="Text Box 136" o:spid="_x0000_s1081" type="#_x0000_t202" style="position:absolute;margin-left:173.7pt;margin-top:219pt;width:46.5pt;height:17.5pt;z-index:251869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" filled="f" stroked="f" strokeweight=".5pt">
                <v:textbox>
                  <w:txbxContent>
                    <w:p w14:paraId="6F5C421B" w14:textId="16150A6C" w:rsidR="00780F0B" w:rsidRPr="00152707" w:rsidRDefault="00780F0B" w:rsidP="00032BC7">
                      <w:pPr>
                        <w:rPr>
                          <w:color w:val="000000" w:themeColor="text1"/>
                          <w:sz w:val="16"/>
                          <w:szCs w:val="16"/>
                        </w:rPr>
                      </w:pPr>
                      <w:r>
                        <w:rPr>
                          <w:color w:val="000000" w:themeColor="text1"/>
                          <w:sz w:val="16"/>
                          <w:szCs w:val="16"/>
                        </w:rPr>
                        <w:t>Bahrain</w:t>
                      </w:r>
                    </w:p>
                  </w:txbxContent>
                </v:textbox>
              </v:shape>
            </w:pict>
          </mc:Fallback>
        </mc:AlternateContent>
      </w:r>
      <w:r w:rsidR="009B5D3F">
        <w:rPr>
          <w:noProof/>
        </w:rPr>
        <mc:AlternateContent>
          <mc:Choice Requires="wps">
            <w:drawing>
              <wp:anchor distT="0" distB="0" distL="114300" distR="114300" simplePos="0" relativeHeight="251867648" behindDoc="0" locked="0" layoutInCell="1" allowOverlap="1" wp14:anchorId="65FFC663" wp14:editId="0AC5FB60">
                <wp:simplePos x="0" y="0"/>
                <wp:positionH relativeFrom="column">
                  <wp:posOffset>2602230</wp:posOffset>
                </wp:positionH>
                <wp:positionV relativeFrom="paragraph">
                  <wp:posOffset>2802890</wp:posOffset>
                </wp:positionV>
                <wp:extent cx="590550" cy="222250"/>
                <wp:effectExtent l="0" t="0" r="0" b="0"/>
                <wp:wrapNone/>
                <wp:docPr id="135" name="Text Box 135"/>
                <wp:cNvGraphicFramePr/>
                <a:graphic xmlns:a="http://schemas.openxmlformats.org/drawingml/2006/main">
                  <a:graphicData uri="http://schemas.microsoft.com/office/word/2010/wordprocessingShape">
                    <wps:wsp>
                      <wps:cNvSpPr txBox="1"/>
                      <wps:spPr>
                        <a:xfrm>
                          <a:off x="0" y="0"/>
                          <a:ext cx="590550" cy="222250"/>
                        </a:xfrm>
                        <a:prstGeom prst="rect">
                          <a:avLst/>
                        </a:prstGeom>
                        <a:noFill/>
                        <a:ln w="6350">
                          <a:noFill/>
                        </a:ln>
                      </wps:spPr>
                      <wps:txbx>
                        <w:txbxContent>
                          <w:p w14:paraId="1BE9F306" w14:textId="5052D0C9" w:rsidR="00780F0B" w:rsidRPr="00152707" w:rsidRDefault="00780F0B" w:rsidP="009B5D3F">
                            <w:pPr>
                              <w:rPr>
                                <w:color w:val="000000" w:themeColor="text1"/>
                                <w:sz w:val="16"/>
                                <w:szCs w:val="16"/>
                              </w:rPr>
                            </w:pPr>
                            <w:r>
                              <w:rPr>
                                <w:color w:val="000000" w:themeColor="text1"/>
                                <w:sz w:val="16"/>
                                <w:szCs w:val="16"/>
                              </w:rPr>
                              <w:t>Kuwai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FFC663" id="Text Box 135" o:spid="_x0000_s1082" type="#_x0000_t202" style="position:absolute;margin-left:204.9pt;margin-top:220.7pt;width:46.5pt;height:17.5pt;z-index:251867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" filled="f" stroked="f" strokeweight=".5pt">
                <v:textbox>
                  <w:txbxContent>
                    <w:p w14:paraId="1BE9F306" w14:textId="5052D0C9" w:rsidR="00780F0B" w:rsidRPr="00152707" w:rsidRDefault="00780F0B" w:rsidP="009B5D3F">
                      <w:pPr>
                        <w:rPr>
                          <w:color w:val="000000" w:themeColor="text1"/>
                          <w:sz w:val="16"/>
                          <w:szCs w:val="16"/>
                        </w:rPr>
                      </w:pPr>
                      <w:r>
                        <w:rPr>
                          <w:color w:val="000000" w:themeColor="text1"/>
                          <w:sz w:val="16"/>
                          <w:szCs w:val="16"/>
                        </w:rPr>
                        <w:t>Kuwait</w:t>
                      </w:r>
                    </w:p>
                  </w:txbxContent>
                </v:textbox>
              </v:shape>
            </w:pict>
          </mc:Fallback>
        </mc:AlternateContent>
      </w:r>
      <w:r w:rsidR="009B5D3F">
        <w:rPr>
          <w:noProof/>
        </w:rPr>
        <mc:AlternateContent>
          <mc:Choice Requires="wps">
            <w:drawing>
              <wp:anchor distT="0" distB="0" distL="114300" distR="114300" simplePos="0" relativeHeight="251865600" behindDoc="0" locked="0" layoutInCell="1" allowOverlap="1" wp14:anchorId="7317ED87" wp14:editId="4427CAC9">
                <wp:simplePos x="0" y="0"/>
                <wp:positionH relativeFrom="column">
                  <wp:posOffset>4895850</wp:posOffset>
                </wp:positionH>
                <wp:positionV relativeFrom="paragraph">
                  <wp:posOffset>1623060</wp:posOffset>
                </wp:positionV>
                <wp:extent cx="590550" cy="222250"/>
                <wp:effectExtent l="0" t="0" r="0" b="0"/>
                <wp:wrapNone/>
                <wp:docPr id="134" name="Text Box 134"/>
                <wp:cNvGraphicFramePr/>
                <a:graphic xmlns:a="http://schemas.openxmlformats.org/drawingml/2006/main">
                  <a:graphicData uri="http://schemas.microsoft.com/office/word/2010/wordprocessingShape">
                    <wps:wsp>
                      <wps:cNvSpPr txBox="1"/>
                      <wps:spPr>
                        <a:xfrm>
                          <a:off x="0" y="0"/>
                          <a:ext cx="590550" cy="222250"/>
                        </a:xfrm>
                        <a:prstGeom prst="rect">
                          <a:avLst/>
                        </a:prstGeom>
                        <a:noFill/>
                        <a:ln w="6350">
                          <a:noFill/>
                        </a:ln>
                      </wps:spPr>
                      <wps:txbx>
                        <w:txbxContent>
                          <w:p w14:paraId="4EE71606" w14:textId="77777777" w:rsidR="00780F0B" w:rsidRPr="00152707" w:rsidRDefault="00780F0B" w:rsidP="009B5D3F">
                            <w:pPr>
                              <w:rPr>
                                <w:color w:val="000000" w:themeColor="text1"/>
                                <w:sz w:val="16"/>
                                <w:szCs w:val="16"/>
                              </w:rPr>
                            </w:pPr>
                            <w:r>
                              <w:rPr>
                                <w:color w:val="000000" w:themeColor="text1"/>
                                <w:sz w:val="16"/>
                                <w:szCs w:val="16"/>
                              </w:rPr>
                              <w:t>Qat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17ED87" id="Text Box 134" o:spid="_x0000_s1083" type="#_x0000_t202" style="position:absolute;margin-left:385.5pt;margin-top:127.8pt;width:46.5pt;height:17.5pt;z-index:251865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" filled="f" stroked="f" strokeweight=".5pt">
                <v:textbox>
                  <w:txbxContent>
                    <w:p w14:paraId="4EE71606" w14:textId="77777777" w:rsidR="00780F0B" w:rsidRPr="00152707" w:rsidRDefault="00780F0B" w:rsidP="009B5D3F">
                      <w:pPr>
                        <w:rPr>
                          <w:color w:val="000000" w:themeColor="text1"/>
                          <w:sz w:val="16"/>
                          <w:szCs w:val="16"/>
                        </w:rPr>
                      </w:pPr>
                      <w:r>
                        <w:rPr>
                          <w:color w:val="000000" w:themeColor="text1"/>
                          <w:sz w:val="16"/>
                          <w:szCs w:val="16"/>
                        </w:rPr>
                        <w:t>Qatar</w:t>
                      </w:r>
                    </w:p>
                  </w:txbxContent>
                </v:textbox>
              </v:shape>
            </w:pict>
          </mc:Fallback>
        </mc:AlternateContent>
      </w:r>
      <w:r w:rsidR="007C45D6">
        <w:rPr>
          <w:noProof/>
        </w:rPr>
        <mc:AlternateContent>
          <mc:Choice Requires="wps">
            <w:drawing>
              <wp:anchor distT="0" distB="0" distL="114300" distR="114300" simplePos="0" relativeHeight="251786752" behindDoc="0" locked="0" layoutInCell="1" allowOverlap="1" wp14:anchorId="3B2A0157" wp14:editId="55EE6908">
                <wp:simplePos x="0" y="0"/>
                <wp:positionH relativeFrom="column">
                  <wp:posOffset>4381500</wp:posOffset>
                </wp:positionH>
                <wp:positionV relativeFrom="paragraph">
                  <wp:posOffset>1013460</wp:posOffset>
                </wp:positionV>
                <wp:extent cx="723900" cy="222250"/>
                <wp:effectExtent l="0" t="0" r="0" b="0"/>
                <wp:wrapNone/>
                <wp:docPr id="99" name="Text Box 99"/>
                <wp:cNvGraphicFramePr/>
                <a:graphic xmlns:a="http://schemas.openxmlformats.org/drawingml/2006/main">
                  <a:graphicData uri="http://schemas.microsoft.com/office/word/2010/wordprocessingShape">
                    <wps:wsp>
                      <wps:cNvSpPr txBox="1"/>
                      <wps:spPr>
                        <a:xfrm>
                          <a:off x="0" y="0"/>
                          <a:ext cx="723900" cy="222250"/>
                        </a:xfrm>
                        <a:prstGeom prst="rect">
                          <a:avLst/>
                        </a:prstGeom>
                        <a:noFill/>
                        <a:ln w="6350">
                          <a:noFill/>
                        </a:ln>
                      </wps:spPr>
                      <wps:txbx>
                        <w:txbxContent>
                          <w:p w14:paraId="4D76FBC3" w14:textId="25A8D539" w:rsidR="00780F0B" w:rsidRPr="00152707" w:rsidRDefault="00780F0B" w:rsidP="007C45D6">
                            <w:pPr>
                              <w:rPr>
                                <w:color w:val="000000" w:themeColor="text1"/>
                                <w:sz w:val="16"/>
                                <w:szCs w:val="16"/>
                              </w:rPr>
                            </w:pPr>
                            <w:r>
                              <w:rPr>
                                <w:color w:val="000000" w:themeColor="text1"/>
                                <w:sz w:val="16"/>
                                <w:szCs w:val="16"/>
                              </w:rPr>
                              <w:t>Singapore</w:t>
                            </w:r>
                            <w:r>
                              <w:rPr>
                                <w:noProof/>
                              </w:rPr>
                              <w:drawing>
                                <wp:inline distT="0" distB="0" distL="0" distR="0" wp14:anchorId="2A399AD4" wp14:editId="7EF57F78">
                                  <wp:extent cx="217170" cy="124460"/>
                                  <wp:effectExtent l="0" t="0" r="11430" b="15240"/>
                                  <wp:docPr id="74" name="Chart 74">
                                    <a:extLst xmlns:a="http://schemas.openxmlformats.org/drawingml/2006/main">
                                      <a:ext uri="{FF2B5EF4-FFF2-40B4-BE49-F238E27FC236}">
                                        <a16:creationId xmlns:a16="http://schemas.microsoft.com/office/drawing/2014/main" id="{183E569A-5166-5040-AD74-93208414E84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2A0157" id="Text Box 99" o:spid="_x0000_s1084" type="#_x0000_t202" style="position:absolute;margin-left:345pt;margin-top:79.8pt;width:57pt;height:17.5pt;z-index:251786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" filled="f" stroked="f" strokeweight=".5pt">
                <v:textbox>
                  <w:txbxContent>
                    <w:p w14:paraId="4D76FBC3" w14:textId="25A8D539" w:rsidR="00780F0B" w:rsidRPr="00152707" w:rsidRDefault="00780F0B" w:rsidP="007C45D6">
                      <w:pPr>
                        <w:rPr>
                          <w:color w:val="000000" w:themeColor="text1"/>
                          <w:sz w:val="16"/>
                          <w:szCs w:val="16"/>
                        </w:rPr>
                      </w:pPr>
                      <w:r>
                        <w:rPr>
                          <w:color w:val="000000" w:themeColor="text1"/>
                          <w:sz w:val="16"/>
                          <w:szCs w:val="16"/>
                        </w:rPr>
                        <w:t>Singapore</w:t>
                      </w:r>
                      <w:r>
                        <w:rPr>
                          <w:noProof/>
                        </w:rPr>
                        <w:drawing>
                          <wp:inline distT="0" distB="0" distL="0" distR="0" wp14:anchorId="2A399AD4" wp14:editId="7EF57F78">
                            <wp:extent cx="217170" cy="124460"/>
                            <wp:effectExtent l="0" t="0" r="11430" b="15240"/>
                            <wp:docPr id="74" name="Chart 74">
                              <a:extLst xmlns:a="http://schemas.openxmlformats.org/drawingml/2006/main">
                                <a:ext uri="{FF2B5EF4-FFF2-40B4-BE49-F238E27FC236}">
                                  <a16:creationId xmlns:a16="http://schemas.microsoft.com/office/drawing/2014/main" id="{183E569A-5166-5040-AD74-93208414E84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txbxContent>
                </v:textbox>
              </v:shape>
            </w:pict>
          </mc:Fallback>
        </mc:AlternateContent>
      </w:r>
      <w:r w:rsidR="007C45D6">
        <w:rPr>
          <w:noProof/>
        </w:rPr>
        <mc:AlternateContent>
          <mc:Choice Requires="wps">
            <w:drawing>
              <wp:anchor distT="0" distB="0" distL="114300" distR="114300" simplePos="0" relativeHeight="251784704" behindDoc="0" locked="0" layoutInCell="1" allowOverlap="1" wp14:anchorId="4176CE06" wp14:editId="2638B48C">
                <wp:simplePos x="0" y="0"/>
                <wp:positionH relativeFrom="column">
                  <wp:posOffset>1040130</wp:posOffset>
                </wp:positionH>
                <wp:positionV relativeFrom="paragraph">
                  <wp:posOffset>1016000</wp:posOffset>
                </wp:positionV>
                <wp:extent cx="590550" cy="222250"/>
                <wp:effectExtent l="0" t="0" r="0" b="0"/>
                <wp:wrapNone/>
                <wp:docPr id="97" name="Text Box 97"/>
                <wp:cNvGraphicFramePr/>
                <a:graphic xmlns:a="http://schemas.openxmlformats.org/drawingml/2006/main">
                  <a:graphicData uri="http://schemas.microsoft.com/office/word/2010/wordprocessingShape">
                    <wps:wsp>
                      <wps:cNvSpPr txBox="1"/>
                      <wps:spPr>
                        <a:xfrm>
                          <a:off x="0" y="0"/>
                          <a:ext cx="590550" cy="222250"/>
                        </a:xfrm>
                        <a:prstGeom prst="rect">
                          <a:avLst/>
                        </a:prstGeom>
                        <a:noFill/>
                        <a:ln w="6350">
                          <a:noFill/>
                        </a:ln>
                      </wps:spPr>
                      <wps:txbx>
                        <w:txbxContent>
                          <w:p w14:paraId="51F800E9" w14:textId="6F2B2114" w:rsidR="00780F0B" w:rsidRPr="00152707" w:rsidRDefault="00780F0B" w:rsidP="007C45D6">
                            <w:pPr>
                              <w:rPr>
                                <w:color w:val="000000" w:themeColor="text1"/>
                                <w:sz w:val="16"/>
                                <w:szCs w:val="16"/>
                              </w:rPr>
                            </w:pPr>
                            <w:r>
                              <w:rPr>
                                <w:color w:val="000000" w:themeColor="text1"/>
                                <w:sz w:val="16"/>
                                <w:szCs w:val="16"/>
                              </w:rPr>
                              <w:t>China</w:t>
                            </w:r>
                            <w:r>
                              <w:rPr>
                                <w:noProof/>
                              </w:rPr>
                              <w:drawing>
                                <wp:inline distT="0" distB="0" distL="0" distR="0" wp14:anchorId="0A180EE2" wp14:editId="57FF972B">
                                  <wp:extent cx="217170" cy="124460"/>
                                  <wp:effectExtent l="0" t="0" r="11430" b="15240"/>
                                  <wp:docPr id="76" name="Chart 76">
                                    <a:extLst xmlns:a="http://schemas.openxmlformats.org/drawingml/2006/main">
                                      <a:ext uri="{FF2B5EF4-FFF2-40B4-BE49-F238E27FC236}">
                                        <a16:creationId xmlns:a16="http://schemas.microsoft.com/office/drawing/2014/main" id="{183E569A-5166-5040-AD74-93208414E84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76CE06" id="Text Box 97" o:spid="_x0000_s1085" type="#_x0000_t202" style="position:absolute;margin-left:81.9pt;margin-top:80pt;width:46.5pt;height:17.5pt;z-index:251784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" filled="f" stroked="f" strokeweight=".5pt">
                <v:textbox>
                  <w:txbxContent>
                    <w:p w14:paraId="51F800E9" w14:textId="6F2B2114" w:rsidR="00780F0B" w:rsidRPr="00152707" w:rsidRDefault="00780F0B" w:rsidP="007C45D6">
                      <w:pPr>
                        <w:rPr>
                          <w:color w:val="000000" w:themeColor="text1"/>
                          <w:sz w:val="16"/>
                          <w:szCs w:val="16"/>
                        </w:rPr>
                      </w:pPr>
                      <w:r>
                        <w:rPr>
                          <w:color w:val="000000" w:themeColor="text1"/>
                          <w:sz w:val="16"/>
                          <w:szCs w:val="16"/>
                        </w:rPr>
                        <w:t>China</w:t>
                      </w:r>
                      <w:r>
                        <w:rPr>
                          <w:noProof/>
                        </w:rPr>
                        <w:drawing>
                          <wp:inline distT="0" distB="0" distL="0" distR="0" wp14:anchorId="0A180EE2" wp14:editId="57FF972B">
                            <wp:extent cx="217170" cy="124460"/>
                            <wp:effectExtent l="0" t="0" r="11430" b="15240"/>
                            <wp:docPr id="76" name="Chart 76">
                              <a:extLst xmlns:a="http://schemas.openxmlformats.org/drawingml/2006/main">
                                <a:ext uri="{FF2B5EF4-FFF2-40B4-BE49-F238E27FC236}">
                                  <a16:creationId xmlns:a16="http://schemas.microsoft.com/office/drawing/2014/main" id="{183E569A-5166-5040-AD74-93208414E84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txbxContent>
                </v:textbox>
              </v:shape>
            </w:pict>
          </mc:Fallback>
        </mc:AlternateContent>
      </w:r>
      <w:r w:rsidR="00E1308F">
        <w:rPr>
          <w:noProof/>
        </w:rPr>
        <mc:AlternateContent>
          <mc:Choice Requires="wps">
            <w:drawing>
              <wp:anchor distT="0" distB="0" distL="114300" distR="114300" simplePos="0" relativeHeight="251782656" behindDoc="0" locked="0" layoutInCell="1" allowOverlap="1" wp14:anchorId="5A579A1A" wp14:editId="1CF2978F">
                <wp:simplePos x="0" y="0"/>
                <wp:positionH relativeFrom="column">
                  <wp:posOffset>925830</wp:posOffset>
                </wp:positionH>
                <wp:positionV relativeFrom="paragraph">
                  <wp:posOffset>668020</wp:posOffset>
                </wp:positionV>
                <wp:extent cx="678180" cy="222250"/>
                <wp:effectExtent l="0" t="0" r="0" b="0"/>
                <wp:wrapNone/>
                <wp:docPr id="95" name="Text Box 95"/>
                <wp:cNvGraphicFramePr/>
                <a:graphic xmlns:a="http://schemas.openxmlformats.org/drawingml/2006/main">
                  <a:graphicData uri="http://schemas.microsoft.com/office/word/2010/wordprocessingShape">
                    <wps:wsp>
                      <wps:cNvSpPr txBox="1"/>
                      <wps:spPr>
                        <a:xfrm>
                          <a:off x="0" y="0"/>
                          <a:ext cx="678180" cy="222250"/>
                        </a:xfrm>
                        <a:prstGeom prst="rect">
                          <a:avLst/>
                        </a:prstGeom>
                        <a:noFill/>
                        <a:ln w="6350">
                          <a:noFill/>
                        </a:ln>
                      </wps:spPr>
                      <wps:txbx>
                        <w:txbxContent>
                          <w:p w14:paraId="4A93879B" w14:textId="2B758139" w:rsidR="00780F0B" w:rsidRPr="00152707" w:rsidRDefault="00780F0B" w:rsidP="00E1308F">
                            <w:pPr>
                              <w:rPr>
                                <w:color w:val="000000" w:themeColor="text1"/>
                                <w:sz w:val="16"/>
                                <w:szCs w:val="16"/>
                              </w:rPr>
                            </w:pPr>
                            <w:r>
                              <w:rPr>
                                <w:color w:val="000000" w:themeColor="text1"/>
                                <w:sz w:val="16"/>
                                <w:szCs w:val="16"/>
                              </w:rPr>
                              <w:t>Moldova</w:t>
                            </w:r>
                            <w:r>
                              <w:rPr>
                                <w:noProof/>
                              </w:rPr>
                              <w:drawing>
                                <wp:inline distT="0" distB="0" distL="0" distR="0" wp14:anchorId="069404BA" wp14:editId="7786052B">
                                  <wp:extent cx="217170" cy="124460"/>
                                  <wp:effectExtent l="0" t="0" r="11430" b="15240"/>
                                  <wp:docPr id="78" name="Chart 78">
                                    <a:extLst xmlns:a="http://schemas.openxmlformats.org/drawingml/2006/main">
                                      <a:ext uri="{FF2B5EF4-FFF2-40B4-BE49-F238E27FC236}">
                                        <a16:creationId xmlns:a16="http://schemas.microsoft.com/office/drawing/2014/main" id="{183E569A-5166-5040-AD74-93208414E84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579A1A" id="Text Box 95" o:spid="_x0000_s1086" type="#_x0000_t202" style="position:absolute;margin-left:72.9pt;margin-top:52.6pt;width:53.4pt;height:17.5pt;z-index:251782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" filled="f" stroked="f" strokeweight=".5pt">
                <v:textbox>
                  <w:txbxContent>
                    <w:p w14:paraId="4A93879B" w14:textId="2B758139" w:rsidR="00780F0B" w:rsidRPr="00152707" w:rsidRDefault="00780F0B" w:rsidP="00E1308F">
                      <w:pPr>
                        <w:rPr>
                          <w:color w:val="000000" w:themeColor="text1"/>
                          <w:sz w:val="16"/>
                          <w:szCs w:val="16"/>
                        </w:rPr>
                      </w:pPr>
                      <w:r>
                        <w:rPr>
                          <w:color w:val="000000" w:themeColor="text1"/>
                          <w:sz w:val="16"/>
                          <w:szCs w:val="16"/>
                        </w:rPr>
                        <w:t>Moldova</w:t>
                      </w:r>
                      <w:r>
                        <w:rPr>
                          <w:noProof/>
                        </w:rPr>
                        <w:drawing>
                          <wp:inline distT="0" distB="0" distL="0" distR="0" wp14:anchorId="069404BA" wp14:editId="7786052B">
                            <wp:extent cx="217170" cy="124460"/>
                            <wp:effectExtent l="0" t="0" r="11430" b="15240"/>
                            <wp:docPr id="78" name="Chart 78">
                              <a:extLst xmlns:a="http://schemas.openxmlformats.org/drawingml/2006/main">
                                <a:ext uri="{FF2B5EF4-FFF2-40B4-BE49-F238E27FC236}">
                                  <a16:creationId xmlns:a16="http://schemas.microsoft.com/office/drawing/2014/main" id="{183E569A-5166-5040-AD74-93208414E84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txbxContent>
                </v:textbox>
              </v:shape>
            </w:pict>
          </mc:Fallback>
        </mc:AlternateContent>
      </w:r>
      <w:r w:rsidR="00E1308F">
        <w:rPr>
          <w:noProof/>
        </w:rPr>
        <mc:AlternateContent>
          <mc:Choice Requires="wps">
            <w:drawing>
              <wp:anchor distT="0" distB="0" distL="114300" distR="114300" simplePos="0" relativeHeight="251770368" behindDoc="0" locked="0" layoutInCell="1" allowOverlap="1" wp14:anchorId="371F6401" wp14:editId="6047B476">
                <wp:simplePos x="0" y="0"/>
                <wp:positionH relativeFrom="column">
                  <wp:posOffset>617220</wp:posOffset>
                </wp:positionH>
                <wp:positionV relativeFrom="paragraph">
                  <wp:posOffset>665480</wp:posOffset>
                </wp:positionV>
                <wp:extent cx="590550" cy="222250"/>
                <wp:effectExtent l="0" t="0" r="0" b="0"/>
                <wp:wrapNone/>
                <wp:docPr id="83" name="Text Box 83"/>
                <wp:cNvGraphicFramePr/>
                <a:graphic xmlns:a="http://schemas.openxmlformats.org/drawingml/2006/main">
                  <a:graphicData uri="http://schemas.microsoft.com/office/word/2010/wordprocessingShape">
                    <wps:wsp>
                      <wps:cNvSpPr txBox="1"/>
                      <wps:spPr>
                        <a:xfrm>
                          <a:off x="0" y="0"/>
                          <a:ext cx="590550" cy="222250"/>
                        </a:xfrm>
                        <a:prstGeom prst="rect">
                          <a:avLst/>
                        </a:prstGeom>
                        <a:noFill/>
                        <a:ln w="6350">
                          <a:noFill/>
                        </a:ln>
                      </wps:spPr>
                      <wps:txbx>
                        <w:txbxContent>
                          <w:p w14:paraId="51A3112B" w14:textId="70312545" w:rsidR="00780F0B" w:rsidRPr="00152707" w:rsidRDefault="00780F0B" w:rsidP="00D96A43">
                            <w:pPr>
                              <w:rPr>
                                <w:color w:val="000000" w:themeColor="text1"/>
                                <w:sz w:val="16"/>
                                <w:szCs w:val="16"/>
                              </w:rPr>
                            </w:pPr>
                            <w:r>
                              <w:rPr>
                                <w:color w:val="000000" w:themeColor="text1"/>
                                <w:sz w:val="16"/>
                                <w:szCs w:val="16"/>
                              </w:rPr>
                              <w:t>Bhutan</w:t>
                            </w:r>
                            <w:r>
                              <w:rPr>
                                <w:noProof/>
                              </w:rPr>
                              <w:drawing>
                                <wp:inline distT="0" distB="0" distL="0" distR="0" wp14:anchorId="7CFCF453" wp14:editId="0F361110">
                                  <wp:extent cx="217170" cy="124460"/>
                                  <wp:effectExtent l="0" t="0" r="11430" b="15240"/>
                                  <wp:docPr id="80" name="Chart 80">
                                    <a:extLst xmlns:a="http://schemas.openxmlformats.org/drawingml/2006/main">
                                      <a:ext uri="{FF2B5EF4-FFF2-40B4-BE49-F238E27FC236}">
                                        <a16:creationId xmlns:a16="http://schemas.microsoft.com/office/drawing/2014/main" id="{183E569A-5166-5040-AD74-93208414E84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1F6401" id="Text Box 83" o:spid="_x0000_s1087" type="#_x0000_t202" style="position:absolute;margin-left:48.6pt;margin-top:52.4pt;width:46.5pt;height:17.5pt;z-index:251770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" filled="f" stroked="f" strokeweight=".5pt">
                <v:textbox>
                  <w:txbxContent>
                    <w:p w14:paraId="51A3112B" w14:textId="70312545" w:rsidR="00780F0B" w:rsidRPr="00152707" w:rsidRDefault="00780F0B" w:rsidP="00D96A43">
                      <w:pPr>
                        <w:rPr>
                          <w:color w:val="000000" w:themeColor="text1"/>
                          <w:sz w:val="16"/>
                          <w:szCs w:val="16"/>
                        </w:rPr>
                      </w:pPr>
                      <w:r>
                        <w:rPr>
                          <w:color w:val="000000" w:themeColor="text1"/>
                          <w:sz w:val="16"/>
                          <w:szCs w:val="16"/>
                        </w:rPr>
                        <w:t>Bhutan</w:t>
                      </w:r>
                      <w:r>
                        <w:rPr>
                          <w:noProof/>
                        </w:rPr>
                        <w:drawing>
                          <wp:inline distT="0" distB="0" distL="0" distR="0" wp14:anchorId="7CFCF453" wp14:editId="0F361110">
                            <wp:extent cx="217170" cy="124460"/>
                            <wp:effectExtent l="0" t="0" r="11430" b="15240"/>
                            <wp:docPr id="80" name="Chart 80">
                              <a:extLst xmlns:a="http://schemas.openxmlformats.org/drawingml/2006/main">
                                <a:ext uri="{FF2B5EF4-FFF2-40B4-BE49-F238E27FC236}">
                                  <a16:creationId xmlns:a16="http://schemas.microsoft.com/office/drawing/2014/main" id="{183E569A-5166-5040-AD74-93208414E84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txbxContent>
                </v:textbox>
              </v:shape>
            </w:pict>
          </mc:Fallback>
        </mc:AlternateContent>
      </w:r>
      <w:r w:rsidR="00E1308F">
        <w:rPr>
          <w:noProof/>
        </w:rPr>
        <mc:AlternateContent>
          <mc:Choice Requires="wps">
            <w:drawing>
              <wp:anchor distT="0" distB="0" distL="114300" distR="114300" simplePos="0" relativeHeight="251780608" behindDoc="0" locked="0" layoutInCell="1" allowOverlap="1" wp14:anchorId="4E8339B5" wp14:editId="571F9242">
                <wp:simplePos x="0" y="0"/>
                <wp:positionH relativeFrom="column">
                  <wp:posOffset>754380</wp:posOffset>
                </wp:positionH>
                <wp:positionV relativeFrom="paragraph">
                  <wp:posOffset>845820</wp:posOffset>
                </wp:positionV>
                <wp:extent cx="678180" cy="222250"/>
                <wp:effectExtent l="0" t="0" r="0" b="0"/>
                <wp:wrapNone/>
                <wp:docPr id="93" name="Text Box 93"/>
                <wp:cNvGraphicFramePr/>
                <a:graphic xmlns:a="http://schemas.openxmlformats.org/drawingml/2006/main">
                  <a:graphicData uri="http://schemas.microsoft.com/office/word/2010/wordprocessingShape">
                    <wps:wsp>
                      <wps:cNvSpPr txBox="1"/>
                      <wps:spPr>
                        <a:xfrm>
                          <a:off x="0" y="0"/>
                          <a:ext cx="678180" cy="222250"/>
                        </a:xfrm>
                        <a:prstGeom prst="rect">
                          <a:avLst/>
                        </a:prstGeom>
                        <a:noFill/>
                        <a:ln w="6350">
                          <a:noFill/>
                        </a:ln>
                      </wps:spPr>
                      <wps:txbx>
                        <w:txbxContent>
                          <w:p w14:paraId="6DC65183" w14:textId="2D67CDAD" w:rsidR="00780F0B" w:rsidRPr="00152707" w:rsidRDefault="00780F0B" w:rsidP="00E1308F">
                            <w:pPr>
                              <w:rPr>
                                <w:color w:val="000000" w:themeColor="text1"/>
                                <w:sz w:val="16"/>
                                <w:szCs w:val="16"/>
                              </w:rPr>
                            </w:pPr>
                            <w:r>
                              <w:rPr>
                                <w:color w:val="000000" w:themeColor="text1"/>
                                <w:sz w:val="16"/>
                                <w:szCs w:val="16"/>
                              </w:rPr>
                              <w:t>Macedonia</w:t>
                            </w:r>
                            <w:r>
                              <w:rPr>
                                <w:noProof/>
                              </w:rPr>
                              <w:drawing>
                                <wp:inline distT="0" distB="0" distL="0" distR="0" wp14:anchorId="52DF4800" wp14:editId="5AD9F998">
                                  <wp:extent cx="217170" cy="124460"/>
                                  <wp:effectExtent l="0" t="0" r="11430" b="15240"/>
                                  <wp:docPr id="82" name="Chart 82">
                                    <a:extLst xmlns:a="http://schemas.openxmlformats.org/drawingml/2006/main">
                                      <a:ext uri="{FF2B5EF4-FFF2-40B4-BE49-F238E27FC236}">
                                        <a16:creationId xmlns:a16="http://schemas.microsoft.com/office/drawing/2014/main" id="{183E569A-5166-5040-AD74-93208414E84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8339B5" id="Text Box 93" o:spid="_x0000_s1088" type="#_x0000_t202" style="position:absolute;margin-left:59.4pt;margin-top:66.6pt;width:53.4pt;height:17.5pt;z-index:251780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" filled="f" stroked="f" strokeweight=".5pt">
                <v:textbox>
                  <w:txbxContent>
                    <w:p w14:paraId="6DC65183" w14:textId="2D67CDAD" w:rsidR="00780F0B" w:rsidRPr="00152707" w:rsidRDefault="00780F0B" w:rsidP="00E1308F">
                      <w:pPr>
                        <w:rPr>
                          <w:color w:val="000000" w:themeColor="text1"/>
                          <w:sz w:val="16"/>
                          <w:szCs w:val="16"/>
                        </w:rPr>
                      </w:pPr>
                      <w:r>
                        <w:rPr>
                          <w:color w:val="000000" w:themeColor="text1"/>
                          <w:sz w:val="16"/>
                          <w:szCs w:val="16"/>
                        </w:rPr>
                        <w:t>Macedonia</w:t>
                      </w:r>
                      <w:r>
                        <w:rPr>
                          <w:noProof/>
                        </w:rPr>
                        <w:drawing>
                          <wp:inline distT="0" distB="0" distL="0" distR="0" wp14:anchorId="52DF4800" wp14:editId="5AD9F998">
                            <wp:extent cx="217170" cy="124460"/>
                            <wp:effectExtent l="0" t="0" r="11430" b="15240"/>
                            <wp:docPr id="82" name="Chart 82">
                              <a:extLst xmlns:a="http://schemas.openxmlformats.org/drawingml/2006/main">
                                <a:ext uri="{FF2B5EF4-FFF2-40B4-BE49-F238E27FC236}">
                                  <a16:creationId xmlns:a16="http://schemas.microsoft.com/office/drawing/2014/main" id="{183E569A-5166-5040-AD74-93208414E84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txbxContent>
                </v:textbox>
              </v:shape>
            </w:pict>
          </mc:Fallback>
        </mc:AlternateContent>
      </w:r>
      <w:r w:rsidR="008847EF">
        <w:rPr>
          <w:noProof/>
        </w:rPr>
        <mc:AlternateContent>
          <mc:Choice Requires="wps">
            <w:drawing>
              <wp:anchor distT="0" distB="0" distL="114300" distR="114300" simplePos="0" relativeHeight="251778560" behindDoc="0" locked="0" layoutInCell="1" allowOverlap="1" wp14:anchorId="2F53431C" wp14:editId="4931A683">
                <wp:simplePos x="0" y="0"/>
                <wp:positionH relativeFrom="column">
                  <wp:posOffset>1584960</wp:posOffset>
                </wp:positionH>
                <wp:positionV relativeFrom="paragraph">
                  <wp:posOffset>847090</wp:posOffset>
                </wp:positionV>
                <wp:extent cx="590550" cy="222250"/>
                <wp:effectExtent l="0" t="0" r="0" b="0"/>
                <wp:wrapNone/>
                <wp:docPr id="91" name="Text Box 91"/>
                <wp:cNvGraphicFramePr/>
                <a:graphic xmlns:a="http://schemas.openxmlformats.org/drawingml/2006/main">
                  <a:graphicData uri="http://schemas.microsoft.com/office/word/2010/wordprocessingShape">
                    <wps:wsp>
                      <wps:cNvSpPr txBox="1"/>
                      <wps:spPr>
                        <a:xfrm>
                          <a:off x="0" y="0"/>
                          <a:ext cx="590550" cy="222250"/>
                        </a:xfrm>
                        <a:prstGeom prst="rect">
                          <a:avLst/>
                        </a:prstGeom>
                        <a:noFill/>
                        <a:ln w="6350">
                          <a:noFill/>
                        </a:ln>
                      </wps:spPr>
                      <wps:txbx>
                        <w:txbxContent>
                          <w:p w14:paraId="1EC59701" w14:textId="08AAD938" w:rsidR="00780F0B" w:rsidRPr="00152707" w:rsidRDefault="00780F0B" w:rsidP="008847EF">
                            <w:pPr>
                              <w:rPr>
                                <w:color w:val="000000" w:themeColor="text1"/>
                                <w:sz w:val="16"/>
                                <w:szCs w:val="16"/>
                              </w:rPr>
                            </w:pPr>
                            <w:r>
                              <w:rPr>
                                <w:color w:val="000000" w:themeColor="text1"/>
                                <w:sz w:val="16"/>
                                <w:szCs w:val="16"/>
                              </w:rPr>
                              <w:t>Lithuania</w:t>
                            </w:r>
                            <w:r>
                              <w:rPr>
                                <w:noProof/>
                              </w:rPr>
                              <w:drawing>
                                <wp:inline distT="0" distB="0" distL="0" distR="0" wp14:anchorId="0B86B871" wp14:editId="4A5E84A4">
                                  <wp:extent cx="217170" cy="124460"/>
                                  <wp:effectExtent l="0" t="0" r="11430" b="15240"/>
                                  <wp:docPr id="84" name="Chart 84">
                                    <a:extLst xmlns:a="http://schemas.openxmlformats.org/drawingml/2006/main">
                                      <a:ext uri="{FF2B5EF4-FFF2-40B4-BE49-F238E27FC236}">
                                        <a16:creationId xmlns:a16="http://schemas.microsoft.com/office/drawing/2014/main" id="{183E569A-5166-5040-AD74-93208414E84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53431C" id="Text Box 91" o:spid="_x0000_s1089" type="#_x0000_t202" style="position:absolute;margin-left:124.8pt;margin-top:66.7pt;width:46.5pt;height:17.5pt;z-index:251778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" filled="f" stroked="f" strokeweight=".5pt">
                <v:textbox>
                  <w:txbxContent>
                    <w:p w14:paraId="1EC59701" w14:textId="08AAD938" w:rsidR="00780F0B" w:rsidRPr="00152707" w:rsidRDefault="00780F0B" w:rsidP="008847EF">
                      <w:pPr>
                        <w:rPr>
                          <w:color w:val="000000" w:themeColor="text1"/>
                          <w:sz w:val="16"/>
                          <w:szCs w:val="16"/>
                        </w:rPr>
                      </w:pPr>
                      <w:r>
                        <w:rPr>
                          <w:color w:val="000000" w:themeColor="text1"/>
                          <w:sz w:val="16"/>
                          <w:szCs w:val="16"/>
                        </w:rPr>
                        <w:t>Lithuania</w:t>
                      </w:r>
                      <w:r>
                        <w:rPr>
                          <w:noProof/>
                        </w:rPr>
                        <w:drawing>
                          <wp:inline distT="0" distB="0" distL="0" distR="0" wp14:anchorId="0B86B871" wp14:editId="4A5E84A4">
                            <wp:extent cx="217170" cy="124460"/>
                            <wp:effectExtent l="0" t="0" r="11430" b="15240"/>
                            <wp:docPr id="84" name="Chart 84">
                              <a:extLst xmlns:a="http://schemas.openxmlformats.org/drawingml/2006/main">
                                <a:ext uri="{FF2B5EF4-FFF2-40B4-BE49-F238E27FC236}">
                                  <a16:creationId xmlns:a16="http://schemas.microsoft.com/office/drawing/2014/main" id="{183E569A-5166-5040-AD74-93208414E84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txbxContent>
                </v:textbox>
              </v:shape>
            </w:pict>
          </mc:Fallback>
        </mc:AlternateContent>
      </w:r>
      <w:r w:rsidR="008847EF">
        <w:rPr>
          <w:noProof/>
        </w:rPr>
        <mc:AlternateContent>
          <mc:Choice Requires="wps">
            <w:drawing>
              <wp:anchor distT="0" distB="0" distL="114300" distR="114300" simplePos="0" relativeHeight="251776512" behindDoc="0" locked="0" layoutInCell="1" allowOverlap="1" wp14:anchorId="266A9C4B" wp14:editId="729F105A">
                <wp:simplePos x="0" y="0"/>
                <wp:positionH relativeFrom="column">
                  <wp:posOffset>1341120</wp:posOffset>
                </wp:positionH>
                <wp:positionV relativeFrom="paragraph">
                  <wp:posOffset>664210</wp:posOffset>
                </wp:positionV>
                <wp:extent cx="590550" cy="222250"/>
                <wp:effectExtent l="0" t="0" r="0" b="0"/>
                <wp:wrapNone/>
                <wp:docPr id="89" name="Text Box 89"/>
                <wp:cNvGraphicFramePr/>
                <a:graphic xmlns:a="http://schemas.openxmlformats.org/drawingml/2006/main">
                  <a:graphicData uri="http://schemas.microsoft.com/office/word/2010/wordprocessingShape">
                    <wps:wsp>
                      <wps:cNvSpPr txBox="1"/>
                      <wps:spPr>
                        <a:xfrm>
                          <a:off x="0" y="0"/>
                          <a:ext cx="590550" cy="222250"/>
                        </a:xfrm>
                        <a:prstGeom prst="rect">
                          <a:avLst/>
                        </a:prstGeom>
                        <a:noFill/>
                        <a:ln w="6350">
                          <a:noFill/>
                        </a:ln>
                      </wps:spPr>
                      <wps:txbx>
                        <w:txbxContent>
                          <w:p w14:paraId="50A81BD7" w14:textId="7A4E8534" w:rsidR="00780F0B" w:rsidRPr="00152707" w:rsidRDefault="00780F0B" w:rsidP="008847EF">
                            <w:pPr>
                              <w:rPr>
                                <w:color w:val="000000" w:themeColor="text1"/>
                                <w:sz w:val="16"/>
                                <w:szCs w:val="16"/>
                              </w:rPr>
                            </w:pPr>
                            <w:r>
                              <w:rPr>
                                <w:color w:val="000000" w:themeColor="text1"/>
                                <w:sz w:val="16"/>
                                <w:szCs w:val="16"/>
                              </w:rPr>
                              <w:t>Latvia</w:t>
                            </w:r>
                            <w:r>
                              <w:rPr>
                                <w:noProof/>
                              </w:rPr>
                              <w:drawing>
                                <wp:inline distT="0" distB="0" distL="0" distR="0" wp14:anchorId="4289387D" wp14:editId="2548E648">
                                  <wp:extent cx="217170" cy="124460"/>
                                  <wp:effectExtent l="0" t="0" r="11430" b="15240"/>
                                  <wp:docPr id="86" name="Chart 86">
                                    <a:extLst xmlns:a="http://schemas.openxmlformats.org/drawingml/2006/main">
                                      <a:ext uri="{FF2B5EF4-FFF2-40B4-BE49-F238E27FC236}">
                                        <a16:creationId xmlns:a16="http://schemas.microsoft.com/office/drawing/2014/main" id="{183E569A-5166-5040-AD74-93208414E84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6A9C4B" id="Text Box 89" o:spid="_x0000_s1090" type="#_x0000_t202" style="position:absolute;margin-left:105.6pt;margin-top:52.3pt;width:46.5pt;height:17.5pt;z-index:251776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" filled="f" stroked="f" strokeweight=".5pt">
                <v:textbox>
                  <w:txbxContent>
                    <w:p w14:paraId="50A81BD7" w14:textId="7A4E8534" w:rsidR="00780F0B" w:rsidRPr="00152707" w:rsidRDefault="00780F0B" w:rsidP="008847EF">
                      <w:pPr>
                        <w:rPr>
                          <w:color w:val="000000" w:themeColor="text1"/>
                          <w:sz w:val="16"/>
                          <w:szCs w:val="16"/>
                        </w:rPr>
                      </w:pPr>
                      <w:r>
                        <w:rPr>
                          <w:color w:val="000000" w:themeColor="text1"/>
                          <w:sz w:val="16"/>
                          <w:szCs w:val="16"/>
                        </w:rPr>
                        <w:t>Latvia</w:t>
                      </w:r>
                      <w:r>
                        <w:rPr>
                          <w:noProof/>
                        </w:rPr>
                        <w:drawing>
                          <wp:inline distT="0" distB="0" distL="0" distR="0" wp14:anchorId="4289387D" wp14:editId="2548E648">
                            <wp:extent cx="217170" cy="124460"/>
                            <wp:effectExtent l="0" t="0" r="11430" b="15240"/>
                            <wp:docPr id="86" name="Chart 86">
                              <a:extLst xmlns:a="http://schemas.openxmlformats.org/drawingml/2006/main">
                                <a:ext uri="{FF2B5EF4-FFF2-40B4-BE49-F238E27FC236}">
                                  <a16:creationId xmlns:a16="http://schemas.microsoft.com/office/drawing/2014/main" id="{183E569A-5166-5040-AD74-93208414E84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txbxContent>
                </v:textbox>
              </v:shape>
            </w:pict>
          </mc:Fallback>
        </mc:AlternateContent>
      </w:r>
      <w:r w:rsidR="00D96A43">
        <w:rPr>
          <w:noProof/>
        </w:rPr>
        <mc:AlternateContent>
          <mc:Choice Requires="wps">
            <w:drawing>
              <wp:anchor distT="0" distB="0" distL="114300" distR="114300" simplePos="0" relativeHeight="251774464" behindDoc="0" locked="0" layoutInCell="1" allowOverlap="1" wp14:anchorId="091778FD" wp14:editId="5252B58D">
                <wp:simplePos x="0" y="0"/>
                <wp:positionH relativeFrom="column">
                  <wp:posOffset>3368040</wp:posOffset>
                </wp:positionH>
                <wp:positionV relativeFrom="paragraph">
                  <wp:posOffset>723900</wp:posOffset>
                </wp:positionV>
                <wp:extent cx="590550" cy="222250"/>
                <wp:effectExtent l="0" t="0" r="0" b="0"/>
                <wp:wrapNone/>
                <wp:docPr id="87" name="Text Box 87"/>
                <wp:cNvGraphicFramePr/>
                <a:graphic xmlns:a="http://schemas.openxmlformats.org/drawingml/2006/main">
                  <a:graphicData uri="http://schemas.microsoft.com/office/word/2010/wordprocessingShape">
                    <wps:wsp>
                      <wps:cNvSpPr txBox="1"/>
                      <wps:spPr>
                        <a:xfrm>
                          <a:off x="0" y="0"/>
                          <a:ext cx="590550" cy="222250"/>
                        </a:xfrm>
                        <a:prstGeom prst="rect">
                          <a:avLst/>
                        </a:prstGeom>
                        <a:noFill/>
                        <a:ln w="6350">
                          <a:noFill/>
                        </a:ln>
                      </wps:spPr>
                      <wps:txbx>
                        <w:txbxContent>
                          <w:p w14:paraId="5165638A" w14:textId="4B461E8C" w:rsidR="00780F0B" w:rsidRPr="00152707" w:rsidRDefault="00780F0B" w:rsidP="00D96A43">
                            <w:pPr>
                              <w:rPr>
                                <w:color w:val="000000" w:themeColor="text1"/>
                                <w:sz w:val="16"/>
                                <w:szCs w:val="16"/>
                              </w:rPr>
                            </w:pPr>
                            <w:r>
                              <w:rPr>
                                <w:color w:val="000000" w:themeColor="text1"/>
                                <w:sz w:val="16"/>
                                <w:szCs w:val="16"/>
                              </w:rPr>
                              <w:t>Israel</w:t>
                            </w:r>
                            <w:r>
                              <w:rPr>
                                <w:noProof/>
                              </w:rPr>
                              <w:drawing>
                                <wp:inline distT="0" distB="0" distL="0" distR="0" wp14:anchorId="12356FF3" wp14:editId="27146CEF">
                                  <wp:extent cx="217170" cy="124460"/>
                                  <wp:effectExtent l="0" t="0" r="11430" b="15240"/>
                                  <wp:docPr id="88" name="Chart 88">
                                    <a:extLst xmlns:a="http://schemas.openxmlformats.org/drawingml/2006/main">
                                      <a:ext uri="{FF2B5EF4-FFF2-40B4-BE49-F238E27FC236}">
                                        <a16:creationId xmlns:a16="http://schemas.microsoft.com/office/drawing/2014/main" id="{183E569A-5166-5040-AD74-93208414E84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1778FD" id="Text Box 87" o:spid="_x0000_s1091" type="#_x0000_t202" style="position:absolute;margin-left:265.2pt;margin-top:57pt;width:46.5pt;height:17.5pt;z-index:251774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" filled="f" stroked="f" strokeweight=".5pt">
                <v:textbox>
                  <w:txbxContent>
                    <w:p w14:paraId="5165638A" w14:textId="4B461E8C" w:rsidR="00780F0B" w:rsidRPr="00152707" w:rsidRDefault="00780F0B" w:rsidP="00D96A43">
                      <w:pPr>
                        <w:rPr>
                          <w:color w:val="000000" w:themeColor="text1"/>
                          <w:sz w:val="16"/>
                          <w:szCs w:val="16"/>
                        </w:rPr>
                      </w:pPr>
                      <w:r>
                        <w:rPr>
                          <w:color w:val="000000" w:themeColor="text1"/>
                          <w:sz w:val="16"/>
                          <w:szCs w:val="16"/>
                        </w:rPr>
                        <w:t>Israel</w:t>
                      </w:r>
                      <w:r>
                        <w:rPr>
                          <w:noProof/>
                        </w:rPr>
                        <w:drawing>
                          <wp:inline distT="0" distB="0" distL="0" distR="0" wp14:anchorId="12356FF3" wp14:editId="27146CEF">
                            <wp:extent cx="217170" cy="124460"/>
                            <wp:effectExtent l="0" t="0" r="11430" b="15240"/>
                            <wp:docPr id="88" name="Chart 88">
                              <a:extLst xmlns:a="http://schemas.openxmlformats.org/drawingml/2006/main">
                                <a:ext uri="{FF2B5EF4-FFF2-40B4-BE49-F238E27FC236}">
                                  <a16:creationId xmlns:a16="http://schemas.microsoft.com/office/drawing/2014/main" id="{183E569A-5166-5040-AD74-93208414E84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txbxContent>
                </v:textbox>
              </v:shape>
            </w:pict>
          </mc:Fallback>
        </mc:AlternateContent>
      </w:r>
      <w:r w:rsidR="00D96A43">
        <w:rPr>
          <w:noProof/>
        </w:rPr>
        <mc:AlternateContent>
          <mc:Choice Requires="wps">
            <w:drawing>
              <wp:anchor distT="0" distB="0" distL="114300" distR="114300" simplePos="0" relativeHeight="251772416" behindDoc="0" locked="0" layoutInCell="1" allowOverlap="1" wp14:anchorId="74EE7179" wp14:editId="48D4B6AE">
                <wp:simplePos x="0" y="0"/>
                <wp:positionH relativeFrom="column">
                  <wp:posOffset>1584960</wp:posOffset>
                </wp:positionH>
                <wp:positionV relativeFrom="paragraph">
                  <wp:posOffset>660400</wp:posOffset>
                </wp:positionV>
                <wp:extent cx="590550" cy="222250"/>
                <wp:effectExtent l="0" t="0" r="0" b="0"/>
                <wp:wrapNone/>
                <wp:docPr id="85" name="Text Box 85"/>
                <wp:cNvGraphicFramePr/>
                <a:graphic xmlns:a="http://schemas.openxmlformats.org/drawingml/2006/main">
                  <a:graphicData uri="http://schemas.microsoft.com/office/word/2010/wordprocessingShape">
                    <wps:wsp>
                      <wps:cNvSpPr txBox="1"/>
                      <wps:spPr>
                        <a:xfrm>
                          <a:off x="0" y="0"/>
                          <a:ext cx="590550" cy="222250"/>
                        </a:xfrm>
                        <a:prstGeom prst="rect">
                          <a:avLst/>
                        </a:prstGeom>
                        <a:noFill/>
                        <a:ln w="6350">
                          <a:noFill/>
                        </a:ln>
                      </wps:spPr>
                      <wps:txbx>
                        <w:txbxContent>
                          <w:p w14:paraId="0653EF8B" w14:textId="4A16B6ED" w:rsidR="00780F0B" w:rsidRPr="00152707" w:rsidRDefault="00780F0B" w:rsidP="00D96A43">
                            <w:pPr>
                              <w:rPr>
                                <w:color w:val="000000" w:themeColor="text1"/>
                                <w:sz w:val="16"/>
                                <w:szCs w:val="16"/>
                              </w:rPr>
                            </w:pPr>
                            <w:r>
                              <w:rPr>
                                <w:color w:val="000000" w:themeColor="text1"/>
                                <w:sz w:val="16"/>
                                <w:szCs w:val="16"/>
                              </w:rPr>
                              <w:t>Hungary</w:t>
                            </w:r>
                            <w:r>
                              <w:rPr>
                                <w:noProof/>
                              </w:rPr>
                              <w:drawing>
                                <wp:inline distT="0" distB="0" distL="0" distR="0" wp14:anchorId="30147C05" wp14:editId="1CE6940D">
                                  <wp:extent cx="217170" cy="124460"/>
                                  <wp:effectExtent l="0" t="0" r="11430" b="15240"/>
                                  <wp:docPr id="90" name="Chart 90">
                                    <a:extLst xmlns:a="http://schemas.openxmlformats.org/drawingml/2006/main">
                                      <a:ext uri="{FF2B5EF4-FFF2-40B4-BE49-F238E27FC236}">
                                        <a16:creationId xmlns:a16="http://schemas.microsoft.com/office/drawing/2014/main" id="{183E569A-5166-5040-AD74-93208414E84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EE7179" id="Text Box 85" o:spid="_x0000_s1092" type="#_x0000_t202" style="position:absolute;margin-left:124.8pt;margin-top:52pt;width:46.5pt;height:17.5pt;z-index:251772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" filled="f" stroked="f" strokeweight=".5pt">
                <v:textbox>
                  <w:txbxContent>
                    <w:p w14:paraId="0653EF8B" w14:textId="4A16B6ED" w:rsidR="00780F0B" w:rsidRPr="00152707" w:rsidRDefault="00780F0B" w:rsidP="00D96A43">
                      <w:pPr>
                        <w:rPr>
                          <w:color w:val="000000" w:themeColor="text1"/>
                          <w:sz w:val="16"/>
                          <w:szCs w:val="16"/>
                        </w:rPr>
                      </w:pPr>
                      <w:r>
                        <w:rPr>
                          <w:color w:val="000000" w:themeColor="text1"/>
                          <w:sz w:val="16"/>
                          <w:szCs w:val="16"/>
                        </w:rPr>
                        <w:t>Hungary</w:t>
                      </w:r>
                      <w:r>
                        <w:rPr>
                          <w:noProof/>
                        </w:rPr>
                        <w:drawing>
                          <wp:inline distT="0" distB="0" distL="0" distR="0" wp14:anchorId="30147C05" wp14:editId="1CE6940D">
                            <wp:extent cx="217170" cy="124460"/>
                            <wp:effectExtent l="0" t="0" r="11430" b="15240"/>
                            <wp:docPr id="90" name="Chart 90">
                              <a:extLst xmlns:a="http://schemas.openxmlformats.org/drawingml/2006/main">
                                <a:ext uri="{FF2B5EF4-FFF2-40B4-BE49-F238E27FC236}">
                                  <a16:creationId xmlns:a16="http://schemas.microsoft.com/office/drawing/2014/main" id="{183E569A-5166-5040-AD74-93208414E84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txbxContent>
                </v:textbox>
              </v:shape>
            </w:pict>
          </mc:Fallback>
        </mc:AlternateContent>
      </w:r>
      <w:r w:rsidR="00D96A43">
        <w:rPr>
          <w:noProof/>
        </w:rPr>
        <mc:AlternateContent>
          <mc:Choice Requires="wps">
            <w:drawing>
              <wp:anchor distT="0" distB="0" distL="114300" distR="114300" simplePos="0" relativeHeight="251768320" behindDoc="0" locked="0" layoutInCell="1" allowOverlap="1" wp14:anchorId="70BC5BF4" wp14:editId="11A71789">
                <wp:simplePos x="0" y="0"/>
                <wp:positionH relativeFrom="column">
                  <wp:posOffset>2202180</wp:posOffset>
                </wp:positionH>
                <wp:positionV relativeFrom="paragraph">
                  <wp:posOffset>542290</wp:posOffset>
                </wp:positionV>
                <wp:extent cx="590550" cy="222250"/>
                <wp:effectExtent l="0" t="0" r="0" b="0"/>
                <wp:wrapNone/>
                <wp:docPr id="81" name="Text Box 81"/>
                <wp:cNvGraphicFramePr/>
                <a:graphic xmlns:a="http://schemas.openxmlformats.org/drawingml/2006/main">
                  <a:graphicData uri="http://schemas.microsoft.com/office/word/2010/wordprocessingShape">
                    <wps:wsp>
                      <wps:cNvSpPr txBox="1"/>
                      <wps:spPr>
                        <a:xfrm>
                          <a:off x="0" y="0"/>
                          <a:ext cx="590550" cy="222250"/>
                        </a:xfrm>
                        <a:prstGeom prst="rect">
                          <a:avLst/>
                        </a:prstGeom>
                        <a:noFill/>
                        <a:ln w="6350">
                          <a:noFill/>
                        </a:ln>
                      </wps:spPr>
                      <wps:txbx>
                        <w:txbxContent>
                          <w:p w14:paraId="394C6E07" w14:textId="384545A4" w:rsidR="00780F0B" w:rsidRPr="00152707" w:rsidRDefault="00780F0B" w:rsidP="00D96A43">
                            <w:pPr>
                              <w:rPr>
                                <w:color w:val="000000" w:themeColor="text1"/>
                                <w:sz w:val="16"/>
                                <w:szCs w:val="16"/>
                              </w:rPr>
                            </w:pPr>
                            <w:r>
                              <w:rPr>
                                <w:color w:val="000000" w:themeColor="text1"/>
                                <w:sz w:val="16"/>
                                <w:szCs w:val="16"/>
                              </w:rPr>
                              <w:t>Slovenia</w:t>
                            </w:r>
                            <w:r>
                              <w:rPr>
                                <w:noProof/>
                              </w:rPr>
                              <w:drawing>
                                <wp:inline distT="0" distB="0" distL="0" distR="0" wp14:anchorId="7BBDEAAF" wp14:editId="3FE135A2">
                                  <wp:extent cx="217170" cy="124460"/>
                                  <wp:effectExtent l="0" t="0" r="11430" b="15240"/>
                                  <wp:docPr id="92" name="Chart 92">
                                    <a:extLst xmlns:a="http://schemas.openxmlformats.org/drawingml/2006/main">
                                      <a:ext uri="{FF2B5EF4-FFF2-40B4-BE49-F238E27FC236}">
                                        <a16:creationId xmlns:a16="http://schemas.microsoft.com/office/drawing/2014/main" id="{183E569A-5166-5040-AD74-93208414E84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BC5BF4" id="Text Box 81" o:spid="_x0000_s1093" type="#_x0000_t202" style="position:absolute;margin-left:173.4pt;margin-top:42.7pt;width:46.5pt;height:17.5pt;z-index:251768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" filled="f" stroked="f" strokeweight=".5pt">
                <v:textbox>
                  <w:txbxContent>
                    <w:p w14:paraId="394C6E07" w14:textId="384545A4" w:rsidR="00780F0B" w:rsidRPr="00152707" w:rsidRDefault="00780F0B" w:rsidP="00D96A43">
                      <w:pPr>
                        <w:rPr>
                          <w:color w:val="000000" w:themeColor="text1"/>
                          <w:sz w:val="16"/>
                          <w:szCs w:val="16"/>
                        </w:rPr>
                      </w:pPr>
                      <w:r>
                        <w:rPr>
                          <w:color w:val="000000" w:themeColor="text1"/>
                          <w:sz w:val="16"/>
                          <w:szCs w:val="16"/>
                        </w:rPr>
                        <w:t>Slovenia</w:t>
                      </w:r>
                      <w:r>
                        <w:rPr>
                          <w:noProof/>
                        </w:rPr>
                        <w:drawing>
                          <wp:inline distT="0" distB="0" distL="0" distR="0" wp14:anchorId="7BBDEAAF" wp14:editId="3FE135A2">
                            <wp:extent cx="217170" cy="124460"/>
                            <wp:effectExtent l="0" t="0" r="11430" b="15240"/>
                            <wp:docPr id="92" name="Chart 92">
                              <a:extLst xmlns:a="http://schemas.openxmlformats.org/drawingml/2006/main">
                                <a:ext uri="{FF2B5EF4-FFF2-40B4-BE49-F238E27FC236}">
                                  <a16:creationId xmlns:a16="http://schemas.microsoft.com/office/drawing/2014/main" id="{183E569A-5166-5040-AD74-93208414E84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txbxContent>
                </v:textbox>
              </v:shape>
            </w:pict>
          </mc:Fallback>
        </mc:AlternateContent>
      </w:r>
      <w:r w:rsidR="00D96A43">
        <w:rPr>
          <w:noProof/>
        </w:rPr>
        <mc:AlternateContent>
          <mc:Choice Requires="wps">
            <w:drawing>
              <wp:anchor distT="0" distB="0" distL="114300" distR="114300" simplePos="0" relativeHeight="251766272" behindDoc="0" locked="0" layoutInCell="1" allowOverlap="1" wp14:anchorId="55A2877D" wp14:editId="7AAB681F">
                <wp:simplePos x="0" y="0"/>
                <wp:positionH relativeFrom="column">
                  <wp:posOffset>1516380</wp:posOffset>
                </wp:positionH>
                <wp:positionV relativeFrom="paragraph">
                  <wp:posOffset>320040</wp:posOffset>
                </wp:positionV>
                <wp:extent cx="590550" cy="222250"/>
                <wp:effectExtent l="0" t="0" r="0" b="0"/>
                <wp:wrapNone/>
                <wp:docPr id="79" name="Text Box 79"/>
                <wp:cNvGraphicFramePr/>
                <a:graphic xmlns:a="http://schemas.openxmlformats.org/drawingml/2006/main">
                  <a:graphicData uri="http://schemas.microsoft.com/office/word/2010/wordprocessingShape">
                    <wps:wsp>
                      <wps:cNvSpPr txBox="1"/>
                      <wps:spPr>
                        <a:xfrm>
                          <a:off x="0" y="0"/>
                          <a:ext cx="590550" cy="222250"/>
                        </a:xfrm>
                        <a:prstGeom prst="rect">
                          <a:avLst/>
                        </a:prstGeom>
                        <a:noFill/>
                        <a:ln w="6350">
                          <a:noFill/>
                        </a:ln>
                      </wps:spPr>
                      <wps:txbx>
                        <w:txbxContent>
                          <w:p w14:paraId="45CAB9DB" w14:textId="0D8E5B3E" w:rsidR="00780F0B" w:rsidRPr="00152707" w:rsidRDefault="00780F0B" w:rsidP="00D96A43">
                            <w:pPr>
                              <w:rPr>
                                <w:color w:val="000000" w:themeColor="text1"/>
                                <w:sz w:val="16"/>
                                <w:szCs w:val="16"/>
                              </w:rPr>
                            </w:pPr>
                            <w:r>
                              <w:rPr>
                                <w:color w:val="000000" w:themeColor="text1"/>
                                <w:sz w:val="16"/>
                                <w:szCs w:val="16"/>
                              </w:rPr>
                              <w:t>Poland</w:t>
                            </w:r>
                            <w:r>
                              <w:rPr>
                                <w:noProof/>
                              </w:rPr>
                              <w:drawing>
                                <wp:inline distT="0" distB="0" distL="0" distR="0" wp14:anchorId="3EA1E891" wp14:editId="6463C8A8">
                                  <wp:extent cx="217170" cy="124460"/>
                                  <wp:effectExtent l="0" t="0" r="11430" b="15240"/>
                                  <wp:docPr id="94" name="Chart 94">
                                    <a:extLst xmlns:a="http://schemas.openxmlformats.org/drawingml/2006/main">
                                      <a:ext uri="{FF2B5EF4-FFF2-40B4-BE49-F238E27FC236}">
                                        <a16:creationId xmlns:a16="http://schemas.microsoft.com/office/drawing/2014/main" id="{183E569A-5166-5040-AD74-93208414E84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A2877D" id="Text Box 79" o:spid="_x0000_s1094" type="#_x0000_t202" style="position:absolute;margin-left:119.4pt;margin-top:25.2pt;width:46.5pt;height:17.5pt;z-index:251766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" filled="f" stroked="f" strokeweight=".5pt">
                <v:textbox>
                  <w:txbxContent>
                    <w:p w14:paraId="45CAB9DB" w14:textId="0D8E5B3E" w:rsidR="00780F0B" w:rsidRPr="00152707" w:rsidRDefault="00780F0B" w:rsidP="00D96A43">
                      <w:pPr>
                        <w:rPr>
                          <w:color w:val="000000" w:themeColor="text1"/>
                          <w:sz w:val="16"/>
                          <w:szCs w:val="16"/>
                        </w:rPr>
                      </w:pPr>
                      <w:r>
                        <w:rPr>
                          <w:color w:val="000000" w:themeColor="text1"/>
                          <w:sz w:val="16"/>
                          <w:szCs w:val="16"/>
                        </w:rPr>
                        <w:t>Poland</w:t>
                      </w:r>
                      <w:r>
                        <w:rPr>
                          <w:noProof/>
                        </w:rPr>
                        <w:drawing>
                          <wp:inline distT="0" distB="0" distL="0" distR="0" wp14:anchorId="3EA1E891" wp14:editId="6463C8A8">
                            <wp:extent cx="217170" cy="124460"/>
                            <wp:effectExtent l="0" t="0" r="11430" b="15240"/>
                            <wp:docPr id="94" name="Chart 94">
                              <a:extLst xmlns:a="http://schemas.openxmlformats.org/drawingml/2006/main">
                                <a:ext uri="{FF2B5EF4-FFF2-40B4-BE49-F238E27FC236}">
                                  <a16:creationId xmlns:a16="http://schemas.microsoft.com/office/drawing/2014/main" id="{183E569A-5166-5040-AD74-93208414E84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txbxContent>
                </v:textbox>
              </v:shape>
            </w:pict>
          </mc:Fallback>
        </mc:AlternateContent>
      </w:r>
      <w:r w:rsidR="00351615">
        <w:rPr>
          <w:noProof/>
        </w:rPr>
        <w:drawing>
          <wp:inline distT="0" distB="0" distL="0" distR="0" wp14:anchorId="1D4426A8" wp14:editId="744DBD71">
            <wp:extent cx="5727700" cy="3619588"/>
            <wp:effectExtent l="0" t="0" r="12700" b="12700"/>
            <wp:docPr id="3" name="Chart 3">
              <a:extLst xmlns:a="http://schemas.openxmlformats.org/drawingml/2006/main">
                <a:ext uri="{FF2B5EF4-FFF2-40B4-BE49-F238E27FC236}">
                  <a16:creationId xmlns:a16="http://schemas.microsoft.com/office/drawing/2014/main" id="{7A95D91E-2C60-8942-83EF-62C318A4417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4BEA7B08" w14:textId="46322B5C" w:rsidR="00BE3EED" w:rsidRDefault="00BE3EED" w:rsidP="00B022AE">
      <w:pPr>
        <w:rPr>
          <w:rFonts w:ascii="Times New Roman" w:hAnsi="Times New Roman" w:cs="Times New Roman"/>
          <w:sz w:val="16"/>
          <w:szCs w:val="16"/>
        </w:rPr>
      </w:pPr>
      <w:r w:rsidRPr="00473027">
        <w:rPr>
          <w:rFonts w:ascii="Times New Roman" w:hAnsi="Times New Roman" w:cs="Times New Roman"/>
          <w:sz w:val="16"/>
          <w:szCs w:val="16"/>
        </w:rPr>
        <w:t xml:space="preserve">Fig </w:t>
      </w:r>
      <w:r>
        <w:rPr>
          <w:rFonts w:ascii="Times New Roman" w:hAnsi="Times New Roman" w:cs="Times New Roman"/>
          <w:sz w:val="16"/>
          <w:szCs w:val="16"/>
        </w:rPr>
        <w:t>8</w:t>
      </w:r>
      <w:r w:rsidRPr="00473027">
        <w:rPr>
          <w:rFonts w:ascii="Times New Roman" w:hAnsi="Times New Roman" w:cs="Times New Roman"/>
          <w:sz w:val="16"/>
          <w:szCs w:val="16"/>
        </w:rPr>
        <w:t xml:space="preserve">: The relationship between GDP per capita and EIA </w:t>
      </w:r>
      <w:r>
        <w:rPr>
          <w:rFonts w:ascii="Times New Roman" w:hAnsi="Times New Roman" w:cs="Times New Roman"/>
          <w:sz w:val="16"/>
          <w:szCs w:val="16"/>
        </w:rPr>
        <w:t>decision-making</w:t>
      </w:r>
    </w:p>
    <w:p w14:paraId="7D7EBCB7" w14:textId="77777777" w:rsidR="00BE3EED" w:rsidRDefault="00BE3EED" w:rsidP="00B022AE">
      <w:pPr>
        <w:rPr>
          <w:rFonts w:ascii="Times New Roman" w:hAnsi="Times New Roman" w:cs="Times New Roman"/>
          <w:sz w:val="16"/>
          <w:szCs w:val="16"/>
        </w:rPr>
      </w:pPr>
    </w:p>
    <w:p w14:paraId="021ABE62" w14:textId="3E076D6A" w:rsidR="00BE3EED" w:rsidRPr="00B022AE" w:rsidRDefault="00BE3EED" w:rsidP="00B022AE">
      <w:pPr>
        <w:rPr>
          <w:rFonts w:ascii="Times New Roman" w:hAnsi="Times New Roman" w:cs="Times New Roman"/>
          <w:sz w:val="16"/>
          <w:szCs w:val="16"/>
        </w:rPr>
      </w:pPr>
    </w:p>
    <w:p w14:paraId="5706597E" w14:textId="78AE88E2" w:rsidR="00BE3EED" w:rsidRDefault="00BE3EED" w:rsidP="00145B38">
      <w:pPr>
        <w:rPr>
          <w:rFonts w:ascii="Times New Roman" w:hAnsi="Times New Roman" w:cs="Times New Roman"/>
          <w:i/>
          <w:iCs/>
        </w:rPr>
      </w:pPr>
      <w:r w:rsidRPr="00DC5ADB">
        <w:rPr>
          <w:rFonts w:ascii="Times New Roman" w:hAnsi="Times New Roman" w:cs="Times New Roman"/>
          <w:i/>
          <w:iCs/>
        </w:rPr>
        <w:t xml:space="preserve">Administrative Support </w:t>
      </w:r>
    </w:p>
    <w:p w14:paraId="29A410D7" w14:textId="2326A7F1" w:rsidR="00BE3EED" w:rsidRDefault="00BE3EED" w:rsidP="00145B38">
      <w:pPr>
        <w:rPr>
          <w:rFonts w:ascii="Times New Roman" w:hAnsi="Times New Roman" w:cs="Times New Roman"/>
        </w:rPr>
      </w:pPr>
    </w:p>
    <w:p w14:paraId="1626DF53" w14:textId="483A3BA8" w:rsidR="00BE3EED" w:rsidRPr="00A04CA8" w:rsidRDefault="00BE3EED" w:rsidP="0048416F">
      <w:pPr>
        <w:ind w:firstLine="720"/>
        <w:rPr>
          <w:rFonts w:ascii="Times New Roman" w:hAnsi="Times New Roman" w:cs="Times New Roman"/>
        </w:rPr>
      </w:pPr>
      <w:r w:rsidRPr="00A04CA8">
        <w:rPr>
          <w:rFonts w:ascii="Times New Roman" w:hAnsi="Times New Roman" w:cs="Times New Roman"/>
        </w:rPr>
        <w:t xml:space="preserve">Israel and Lithuania top the list </w:t>
      </w:r>
      <w:r w:rsidR="000A457F">
        <w:rPr>
          <w:rFonts w:ascii="Times New Roman" w:hAnsi="Times New Roman" w:cs="Times New Roman"/>
        </w:rPr>
        <w:t>with regards</w:t>
      </w:r>
      <w:r w:rsidR="000A457F" w:rsidRPr="00A04CA8">
        <w:rPr>
          <w:rFonts w:ascii="Times New Roman" w:hAnsi="Times New Roman" w:cs="Times New Roman"/>
        </w:rPr>
        <w:t xml:space="preserve"> </w:t>
      </w:r>
      <w:r w:rsidR="004B4332">
        <w:rPr>
          <w:rFonts w:ascii="Times New Roman" w:hAnsi="Times New Roman" w:cs="Times New Roman"/>
        </w:rPr>
        <w:t xml:space="preserve">to </w:t>
      </w:r>
      <w:r w:rsidRPr="00A04CA8">
        <w:rPr>
          <w:rFonts w:ascii="Times New Roman" w:hAnsi="Times New Roman" w:cs="Times New Roman"/>
        </w:rPr>
        <w:t>administrative support for EIA</w:t>
      </w:r>
      <w:r w:rsidR="000A457F">
        <w:rPr>
          <w:rFonts w:ascii="Times New Roman" w:hAnsi="Times New Roman" w:cs="Times New Roman"/>
        </w:rPr>
        <w:t xml:space="preserve"> scores</w:t>
      </w:r>
      <w:r w:rsidRPr="00A04CA8">
        <w:rPr>
          <w:rFonts w:ascii="Times New Roman" w:hAnsi="Times New Roman" w:cs="Times New Roman"/>
        </w:rPr>
        <w:t xml:space="preserve">. The governments of these countries </w:t>
      </w:r>
      <w:r w:rsidR="000A457F">
        <w:rPr>
          <w:rFonts w:ascii="Times New Roman" w:hAnsi="Times New Roman" w:cs="Times New Roman"/>
        </w:rPr>
        <w:t xml:space="preserve">are said to </w:t>
      </w:r>
      <w:r w:rsidRPr="00A04CA8">
        <w:rPr>
          <w:rFonts w:ascii="Times New Roman" w:hAnsi="Times New Roman" w:cs="Times New Roman"/>
        </w:rPr>
        <w:t xml:space="preserve">provide adequate financial and technical resources and regular capacity building </w:t>
      </w:r>
      <w:r w:rsidR="007541C4">
        <w:rPr>
          <w:rFonts w:ascii="Times New Roman" w:hAnsi="Times New Roman" w:cs="Times New Roman"/>
        </w:rPr>
        <w:t xml:space="preserve">activities </w:t>
      </w:r>
      <w:r w:rsidRPr="00A04CA8">
        <w:rPr>
          <w:rFonts w:ascii="Times New Roman" w:hAnsi="Times New Roman" w:cs="Times New Roman"/>
        </w:rPr>
        <w:t>for the execution of EIA</w:t>
      </w:r>
      <w:r w:rsidR="00567E42">
        <w:rPr>
          <w:rFonts w:ascii="Times New Roman" w:hAnsi="Times New Roman" w:cs="Times New Roman"/>
        </w:rPr>
        <w:t xml:space="preserve"> </w:t>
      </w:r>
      <w:r w:rsidR="00C90A36">
        <w:rPr>
          <w:rFonts w:ascii="Times New Roman" w:hAnsi="Times New Roman" w:cs="Times New Roman"/>
        </w:rPr>
        <w:fldChar w:fldCharType="begin" w:fldLock="1"/>
      </w:r>
      <w:r w:rsidR="005B7CA2">
        <w:rPr>
          <w:rFonts w:ascii="Times New Roman" w:hAnsi="Times New Roman" w:cs="Times New Roman"/>
        </w:rPr>
        <w:instrText>ADDIN CSL_CITATION {"citationItems":[{"id":"ITEM-1","itemData":{"author":[{"dropping-particle":"","family":"Gabbay","given":"Shoshana","non-dropping-particle":"","parse-names":false,"suffix":""}],"id":"ITEM-1","issued":{"date-parts":[["2002"]]},"publisher":"State of Isreal Ministry of the Environment","title":"The environment in Israel","type":"book"},"uris":["http://www.mendeley.com/documents/?uuid=a8641e96-b001-4ec4-9a70-ec55ab373fe1"]},{"id":"ITEM-2","itemData":{"DOI":"10.1016/j.eiar.2009.02.003","ISSN":"01959255","abstract":"The paper provides an overview of EIA system applications and assesses its effectiveness in Lithuania. A combination of archival research and quantitative/qualitative analysis was used to identify the main shortcomings of the EIA process in Lithuania: subjectivity in forecasting environmental effects, insufficient consideration of alternatives, politicisation of the process and incompetence of authorities involved. The research revealed that a thorough knowledge of EIA procedures and legal requirements may be a solution to these problems, especially when the stages related to forecasting the effects and evaluating the results are strictly reserved for recognized experts. The work concludes on the suggestions to involve in EIA process relevant authorities and to increase the competence of EIA practitioners. © 2009 Elsevier Inc. All rights reserved.","author":[{"dropping-particle":"","family":"Kruopiene","given":"Jolita","non-dropping-particle":"","parse-names":false,"suffix":""},{"dropping-particle":"","family":"Židoniene","given":"Sigita","non-dropping-particle":"","parse-names":false,"suffix":""},{"dropping-particle":"","family":"Dvarioniene","given":"Jolanta","non-dropping-particle":"","parse-names":false,"suffix":""}],"container-title":"Environmental Impact Assessment Review","id":"ITEM-2","issue":"5","issued":{"date-parts":[["2009"]]},"page":"305-309","title":"Current practice and shortcomings of EIA in Lithuania","type":"article-journal","volume":"29"},"uris":["http://www.mendeley.com/documents/?uuid=9470a6cd-ee13-400b-b831-08ca229a2f68"]}],"mendeley":{"formattedCitation":"(Gabbay, 2002; Kruopiene et al., 2009)","plainTextFormattedCitation":"(Gabbay, 2002; Kruopiene et al., 2009)","previouslyFormattedCitation":"(Gabbay, 2002; Kruopiene et al., 2009)"},"properties":{"noteIndex":0},"schema":"https://github.com/citation-style-language/schema/raw/master/csl-citation.json"}</w:instrText>
      </w:r>
      <w:r w:rsidR="00C90A36">
        <w:rPr>
          <w:rFonts w:ascii="Times New Roman" w:hAnsi="Times New Roman" w:cs="Times New Roman"/>
        </w:rPr>
        <w:fldChar w:fldCharType="separate"/>
      </w:r>
      <w:r w:rsidR="00FE2024" w:rsidRPr="00FE2024">
        <w:rPr>
          <w:rFonts w:ascii="Times New Roman" w:hAnsi="Times New Roman" w:cs="Times New Roman"/>
          <w:noProof/>
        </w:rPr>
        <w:t>(Gabbay, 2002; Kruopiene et al., 2009)</w:t>
      </w:r>
      <w:r w:rsidR="00C90A36">
        <w:rPr>
          <w:rFonts w:ascii="Times New Roman" w:hAnsi="Times New Roman" w:cs="Times New Roman"/>
        </w:rPr>
        <w:fldChar w:fldCharType="end"/>
      </w:r>
      <w:r w:rsidRPr="00A04CA8">
        <w:rPr>
          <w:rFonts w:ascii="Times New Roman" w:hAnsi="Times New Roman" w:cs="Times New Roman"/>
        </w:rPr>
        <w:t xml:space="preserve">. There is also a formal mechanism for cross-government coordination </w:t>
      </w:r>
      <w:r w:rsidR="000A457F">
        <w:rPr>
          <w:rFonts w:ascii="Times New Roman" w:hAnsi="Times New Roman" w:cs="Times New Roman"/>
        </w:rPr>
        <w:t>of</w:t>
      </w:r>
      <w:r w:rsidR="000A457F" w:rsidRPr="00A04CA8">
        <w:rPr>
          <w:rFonts w:ascii="Times New Roman" w:hAnsi="Times New Roman" w:cs="Times New Roman"/>
        </w:rPr>
        <w:t xml:space="preserve"> </w:t>
      </w:r>
      <w:r w:rsidRPr="00A04CA8">
        <w:rPr>
          <w:rFonts w:ascii="Times New Roman" w:hAnsi="Times New Roman" w:cs="Times New Roman"/>
        </w:rPr>
        <w:t xml:space="preserve">the EIA process. Brunei, Singapore and Bahrain </w:t>
      </w:r>
      <w:r w:rsidR="000A457F">
        <w:rPr>
          <w:rFonts w:ascii="Times New Roman" w:hAnsi="Times New Roman" w:cs="Times New Roman"/>
        </w:rPr>
        <w:t>have</w:t>
      </w:r>
      <w:r w:rsidRPr="00A04CA8">
        <w:rPr>
          <w:rFonts w:ascii="Times New Roman" w:hAnsi="Times New Roman" w:cs="Times New Roman"/>
        </w:rPr>
        <w:t xml:space="preserve"> third, fourth and fifth </w:t>
      </w:r>
      <w:r w:rsidR="000A457F">
        <w:rPr>
          <w:rFonts w:ascii="Times New Roman" w:hAnsi="Times New Roman" w:cs="Times New Roman"/>
        </w:rPr>
        <w:t xml:space="preserve">highest scores, </w:t>
      </w:r>
      <w:r w:rsidRPr="00A04CA8">
        <w:rPr>
          <w:rFonts w:ascii="Times New Roman" w:hAnsi="Times New Roman" w:cs="Times New Roman"/>
        </w:rPr>
        <w:t xml:space="preserve">respectively. In general, high-income European countries exhibit stronger legislation, administration, procedure and long-standing governmental commitments to EIA. Lower income-countries suffer from insufficient technical and human capacity and </w:t>
      </w:r>
      <w:r w:rsidR="00F738EC">
        <w:rPr>
          <w:rFonts w:ascii="Times New Roman" w:hAnsi="Times New Roman" w:cs="Times New Roman"/>
        </w:rPr>
        <w:t xml:space="preserve">are easily </w:t>
      </w:r>
      <w:r w:rsidRPr="00A04CA8">
        <w:rPr>
          <w:rFonts w:ascii="Times New Roman" w:hAnsi="Times New Roman" w:cs="Times New Roman"/>
        </w:rPr>
        <w:t>overstretch</w:t>
      </w:r>
      <w:r w:rsidR="00F738EC">
        <w:rPr>
          <w:rFonts w:ascii="Times New Roman" w:hAnsi="Times New Roman" w:cs="Times New Roman"/>
        </w:rPr>
        <w:t>ed</w:t>
      </w:r>
      <w:r w:rsidRPr="00A04CA8">
        <w:rPr>
          <w:rFonts w:ascii="Times New Roman" w:hAnsi="Times New Roman" w:cs="Times New Roman"/>
        </w:rPr>
        <w:t xml:space="preserve"> </w:t>
      </w:r>
      <w:r w:rsidR="00F738EC">
        <w:rPr>
          <w:rFonts w:ascii="Times New Roman" w:hAnsi="Times New Roman" w:cs="Times New Roman"/>
        </w:rPr>
        <w:t xml:space="preserve">with regards to </w:t>
      </w:r>
      <w:r w:rsidRPr="00A04CA8">
        <w:rPr>
          <w:rFonts w:ascii="Times New Roman" w:hAnsi="Times New Roman" w:cs="Times New Roman"/>
        </w:rPr>
        <w:t xml:space="preserve">financial resources </w:t>
      </w:r>
      <w:r w:rsidR="00F738EC">
        <w:rPr>
          <w:rFonts w:ascii="Times New Roman" w:hAnsi="Times New Roman" w:cs="Times New Roman"/>
        </w:rPr>
        <w:t xml:space="preserve">when </w:t>
      </w:r>
      <w:r w:rsidR="00F21FC5">
        <w:rPr>
          <w:rFonts w:ascii="Times New Roman" w:hAnsi="Times New Roman" w:cs="Times New Roman"/>
        </w:rPr>
        <w:t xml:space="preserve">conducting EIA </w:t>
      </w:r>
      <w:r w:rsidR="00486175">
        <w:rPr>
          <w:rFonts w:ascii="Times New Roman" w:hAnsi="Times New Roman" w:cs="Times New Roman"/>
        </w:rPr>
        <w:fldChar w:fldCharType="begin" w:fldLock="1"/>
      </w:r>
      <w:r w:rsidR="009214C5">
        <w:rPr>
          <w:rFonts w:ascii="Times New Roman" w:hAnsi="Times New Roman" w:cs="Times New Roman"/>
        </w:rPr>
        <w:instrText>ADDIN CSL_CITATION {"citationItems":[{"id":"ITEM-1","itemData":{"DOI":"10.1016/j.eiar.2019.106361","ISSN":"01959255","abstract":"BRI has a great potential to improve necessary infrastructure, regional development, connectivity, and industrialization, and promote the sustainable transformation of the countries along the routes. Despite the remarkable aims, economic growth ambition of BRI may clash with the sustainability of the ecosystem given the scales of operations in environmentally sensitive regions, and the amount of material and energy needed. Therefore, the sustainable potential and environmental stewardship of the BRI will largely depend on the standard of strategic environmental and social management, and integration between China and partner countries of respective priorities, policies, and regulations. The effectiveness and compatibility of environmental impact assessment systems (EIA) remain largely unknown, especially across the diverse ecological, social, economic and political contexts represented in countries along the BRI. We review and compare EIA systems on the contextual factors that moderate the effectiveness and compatibility with China's policy. This work helps to identify strategies to more efficiently and effectively implement BRI towards sustainable development.","author":[{"dropping-particle":"","family":"Aung","given":"Thiri Shwesin","non-dropping-particle":"","parse-names":false,"suffix":""},{"dropping-particle":"","family":"Fischer","given":"Thomas B.","non-dropping-particle":"","parse-names":false,"suffix":""},{"dropping-particle":"","family":"Shengji","given":"Luan","non-dropping-particle":"","parse-names":false,"suffix":""}],"container-title":"Environmental Impact Assessment Review","id":"ITEM-1","issue":"January","issued":{"date-parts":[["2020"]]},"page":"106361","publisher":"Elsevier","title":"Evaluating environmental impact assessment (EIA) in the countries along the belt and road initiatives: System effectiveness and the compatibility with the Chinese EIA","type":"article-journal","volume":"81"},"uris":["http://www.mendeley.com/documents/?uuid=44a04387-54a3-4d95-bdb8-16a2fadc1a1e"]},{"id":"ITEM-2","itemData":{"DOI":"10.1016/j.eiar.2012.04.004","ISSN":"0195-9255","author":[{"dropping-particle":"","family":"Kolhoff","given":"Arend J","non-dropping-particle":"","parse-names":false,"suffix":""},{"dropping-particle":"","family":"Driessen","given":"Peter P J","non-dropping-particle":"","parse-names":false,"suffix":""},{"dropping-particle":"","family":"Runhaar","given":"Hens A C","non-dropping-particle":"","parse-names":false,"suffix":""}],"container-title":"Environmental Impact Assessment Review","id":"ITEM-2","issued":{"date-parts":[["2013"]]},"page":"1-15","publisher":"Elsevier Inc.","title":"An analysis framework for characterizing and explaining development of EIA legislation in developing countries — Illustrated for Georgia , Ghana and Yemen","type":"article-journal","volume":"38"},"uris":["http://www.mendeley.com/documents/?uuid=7be43847-046f-4b46-8b72-f59ca0182773"]}],"mendeley":{"formattedCitation":"(Aung et al., 2020; Kolhoff et al., 2013)","plainTextFormattedCitation":"(Aung et al., 2020; Kolhoff et al., 2013)","previouslyFormattedCitation":"(Aung et al., 2020; Kolhoff et al., 2013)"},"properties":{"noteIndex":0},"schema":"https://github.com/citation-style-language/schema/raw/master/csl-citation.json"}</w:instrText>
      </w:r>
      <w:r w:rsidR="00486175">
        <w:rPr>
          <w:rFonts w:ascii="Times New Roman" w:hAnsi="Times New Roman" w:cs="Times New Roman"/>
        </w:rPr>
        <w:fldChar w:fldCharType="separate"/>
      </w:r>
      <w:r w:rsidR="00486175" w:rsidRPr="00486175">
        <w:rPr>
          <w:rFonts w:ascii="Times New Roman" w:hAnsi="Times New Roman" w:cs="Times New Roman"/>
          <w:noProof/>
        </w:rPr>
        <w:t>(Aung et al., 2020; Kolhoff et al., 2013)</w:t>
      </w:r>
      <w:r w:rsidR="00486175">
        <w:rPr>
          <w:rFonts w:ascii="Times New Roman" w:hAnsi="Times New Roman" w:cs="Times New Roman"/>
        </w:rPr>
        <w:fldChar w:fldCharType="end"/>
      </w:r>
      <w:r w:rsidRPr="00A04CA8">
        <w:rPr>
          <w:rFonts w:ascii="Times New Roman" w:hAnsi="Times New Roman" w:cs="Times New Roman"/>
        </w:rPr>
        <w:t xml:space="preserve">. Those countries also need support for </w:t>
      </w:r>
      <w:r>
        <w:rPr>
          <w:rFonts w:ascii="Times New Roman" w:hAnsi="Times New Roman" w:cs="Times New Roman"/>
        </w:rPr>
        <w:t xml:space="preserve">increasing </w:t>
      </w:r>
      <w:r w:rsidRPr="00A04CA8">
        <w:rPr>
          <w:rFonts w:ascii="Times New Roman" w:hAnsi="Times New Roman" w:cs="Times New Roman"/>
        </w:rPr>
        <w:t xml:space="preserve">awareness and capacity. </w:t>
      </w:r>
    </w:p>
    <w:p w14:paraId="6C52371C" w14:textId="280293F2" w:rsidR="00BE3EED" w:rsidRDefault="00893FF2" w:rsidP="0048416F">
      <w:pPr>
        <w:ind w:firstLine="720"/>
        <w:rPr>
          <w:rFonts w:ascii="Times New Roman" w:hAnsi="Times New Roman" w:cs="Times New Roman"/>
        </w:rPr>
      </w:pPr>
      <w:r>
        <w:rPr>
          <w:rFonts w:ascii="Times New Roman" w:hAnsi="Times New Roman" w:cs="Times New Roman"/>
        </w:rPr>
        <w:t>Administrative support is strongly correlated with GDP per capita</w:t>
      </w:r>
      <w:r w:rsidR="00190830">
        <w:rPr>
          <w:rFonts w:ascii="Times New Roman" w:hAnsi="Times New Roman" w:cs="Times New Roman"/>
        </w:rPr>
        <w:t xml:space="preserve"> (</w:t>
      </w:r>
      <w:r w:rsidR="008F0F76">
        <w:rPr>
          <w:rFonts w:ascii="Times New Roman" w:hAnsi="Times New Roman" w:cs="Times New Roman"/>
        </w:rPr>
        <w:t>R</w:t>
      </w:r>
      <w:r w:rsidR="008F0F76" w:rsidRPr="00DB6D55">
        <w:rPr>
          <w:rFonts w:ascii="Times New Roman" w:hAnsi="Times New Roman" w:cs="Times New Roman"/>
          <w:vertAlign w:val="superscript"/>
        </w:rPr>
        <w:t>2</w:t>
      </w:r>
      <w:r w:rsidR="008F0F76">
        <w:rPr>
          <w:rFonts w:ascii="Times New Roman" w:hAnsi="Times New Roman" w:cs="Times New Roman"/>
        </w:rPr>
        <w:t>=0.661</w:t>
      </w:r>
      <w:r w:rsidR="007541C4">
        <w:rPr>
          <w:rFonts w:ascii="Times New Roman" w:hAnsi="Times New Roman" w:cs="Times New Roman"/>
        </w:rPr>
        <w:t xml:space="preserve"> at</w:t>
      </w:r>
      <w:r w:rsidR="008F0F76">
        <w:rPr>
          <w:rFonts w:ascii="Times New Roman" w:hAnsi="Times New Roman" w:cs="Times New Roman"/>
        </w:rPr>
        <w:t xml:space="preserve"> </w:t>
      </w:r>
      <w:r w:rsidR="00190830">
        <w:rPr>
          <w:rFonts w:ascii="Times New Roman" w:hAnsi="Times New Roman" w:cs="Times New Roman"/>
        </w:rPr>
        <w:t>p&lt;0.001)</w:t>
      </w:r>
      <w:r>
        <w:rPr>
          <w:rFonts w:ascii="Times New Roman" w:hAnsi="Times New Roman" w:cs="Times New Roman"/>
        </w:rPr>
        <w:t xml:space="preserve"> </w:t>
      </w:r>
      <w:r w:rsidR="00BE3EED" w:rsidRPr="00A04CA8">
        <w:rPr>
          <w:rFonts w:ascii="Times New Roman" w:hAnsi="Times New Roman" w:cs="Times New Roman"/>
        </w:rPr>
        <w:t>(Fig. 9</w:t>
      </w:r>
      <w:r w:rsidR="00BE3EED">
        <w:rPr>
          <w:rFonts w:ascii="Times New Roman" w:hAnsi="Times New Roman" w:cs="Times New Roman"/>
        </w:rPr>
        <w:t>)</w:t>
      </w:r>
      <w:r w:rsidR="00BE3EED" w:rsidRPr="00A04CA8">
        <w:rPr>
          <w:rFonts w:ascii="Times New Roman" w:hAnsi="Times New Roman" w:cs="Times New Roman"/>
        </w:rPr>
        <w:t>.</w:t>
      </w:r>
      <w:r>
        <w:rPr>
          <w:rFonts w:ascii="Times New Roman" w:hAnsi="Times New Roman" w:cs="Times New Roman"/>
        </w:rPr>
        <w:t xml:space="preserve"> C</w:t>
      </w:r>
      <w:r w:rsidR="00BE3EED" w:rsidRPr="00A04CA8">
        <w:rPr>
          <w:rFonts w:ascii="Times New Roman" w:hAnsi="Times New Roman" w:cs="Times New Roman"/>
        </w:rPr>
        <w:t>onsistent with environmental-economic theories</w:t>
      </w:r>
      <w:r w:rsidR="008F0F76">
        <w:rPr>
          <w:rFonts w:ascii="Times New Roman" w:hAnsi="Times New Roman" w:cs="Times New Roman"/>
        </w:rPr>
        <w:t xml:space="preserve"> </w:t>
      </w:r>
      <w:r w:rsidR="008F0F76">
        <w:rPr>
          <w:rFonts w:ascii="Times New Roman" w:hAnsi="Times New Roman" w:cs="Times New Roman"/>
        </w:rPr>
        <w:fldChar w:fldCharType="begin" w:fldLock="1"/>
      </w:r>
      <w:r w:rsidR="008F0F76">
        <w:rPr>
          <w:rFonts w:ascii="Times New Roman" w:hAnsi="Times New Roman" w:cs="Times New Roman"/>
        </w:rPr>
        <w:instrText>ADDIN CSL_CITATION {"citationItems":[{"id":"ITEM-1","itemData":{"author":[{"dropping-particle":"","family":"Hanna","given":"Lauran Arnold and Kevin","non-dropping-particle":"","parse-names":false,"suffix":""}],"id":"ITEM-1","issued":{"date-parts":[["2017"]]},"title":"Best Practices in Environmental Assessment: Case Studies and Application to Mining","type":"report"},"uris":["http://www.mendeley.com/documents/?uuid=347fbc49-5d7a-4115-9cd0-747106bfc7df"]}],"mendeley":{"formattedCitation":"(Hanna, 2017)","plainTextFormattedCitation":"(Hanna, 2017)","previouslyFormattedCitation":"(Hanna, 2017)"},"properties":{"noteIndex":0},"schema":"https://github.com/citation-style-language/schema/raw/master/csl-citation.json"}</w:instrText>
      </w:r>
      <w:r w:rsidR="008F0F76">
        <w:rPr>
          <w:rFonts w:ascii="Times New Roman" w:hAnsi="Times New Roman" w:cs="Times New Roman"/>
        </w:rPr>
        <w:fldChar w:fldCharType="separate"/>
      </w:r>
      <w:r w:rsidR="008F0F76" w:rsidRPr="00B75B68">
        <w:rPr>
          <w:rFonts w:ascii="Times New Roman" w:hAnsi="Times New Roman" w:cs="Times New Roman"/>
          <w:noProof/>
        </w:rPr>
        <w:t>(Hanna, 2017)</w:t>
      </w:r>
      <w:r w:rsidR="008F0F76">
        <w:rPr>
          <w:rFonts w:ascii="Times New Roman" w:hAnsi="Times New Roman" w:cs="Times New Roman"/>
        </w:rPr>
        <w:fldChar w:fldCharType="end"/>
      </w:r>
      <w:r w:rsidR="00F738EC">
        <w:rPr>
          <w:rFonts w:ascii="Times New Roman" w:hAnsi="Times New Roman" w:cs="Times New Roman"/>
        </w:rPr>
        <w:t xml:space="preserve">, </w:t>
      </w:r>
      <w:r>
        <w:rPr>
          <w:rFonts w:ascii="Times New Roman" w:hAnsi="Times New Roman" w:cs="Times New Roman"/>
        </w:rPr>
        <w:t xml:space="preserve">our results suggest that effective administrative support </w:t>
      </w:r>
      <w:r w:rsidR="00BE3EED" w:rsidRPr="00A04CA8">
        <w:rPr>
          <w:rFonts w:ascii="Times New Roman" w:hAnsi="Times New Roman" w:cs="Times New Roman"/>
        </w:rPr>
        <w:t xml:space="preserve">requires resources necessary to </w:t>
      </w:r>
      <w:r w:rsidR="00297E83">
        <w:rPr>
          <w:rFonts w:ascii="Times New Roman" w:hAnsi="Times New Roman" w:cs="Times New Roman"/>
        </w:rPr>
        <w:t>effectively implement</w:t>
      </w:r>
      <w:r w:rsidR="00297E83" w:rsidRPr="00A04CA8">
        <w:rPr>
          <w:rFonts w:ascii="Times New Roman" w:hAnsi="Times New Roman" w:cs="Times New Roman"/>
        </w:rPr>
        <w:t xml:space="preserve"> </w:t>
      </w:r>
      <w:r w:rsidR="00BE3EED" w:rsidRPr="00A04CA8">
        <w:rPr>
          <w:rFonts w:ascii="Times New Roman" w:hAnsi="Times New Roman" w:cs="Times New Roman"/>
        </w:rPr>
        <w:t>legislation</w:t>
      </w:r>
      <w:r w:rsidR="007541C4">
        <w:rPr>
          <w:rFonts w:ascii="Times New Roman" w:hAnsi="Times New Roman" w:cs="Times New Roman"/>
        </w:rPr>
        <w:t xml:space="preserve"> that are more readily available in higher income countries</w:t>
      </w:r>
      <w:r w:rsidR="00BE3EED" w:rsidRPr="00A04CA8">
        <w:rPr>
          <w:rFonts w:ascii="Times New Roman" w:hAnsi="Times New Roman" w:cs="Times New Roman"/>
        </w:rPr>
        <w:t>.</w:t>
      </w:r>
    </w:p>
    <w:p w14:paraId="2A2EF1A4" w14:textId="37950666" w:rsidR="00EB70A2" w:rsidRDefault="006458DB" w:rsidP="00915ED4">
      <w:pPr>
        <w:rPr>
          <w:noProof/>
        </w:rPr>
      </w:pPr>
      <w:r>
        <w:rPr>
          <w:noProof/>
        </w:rPr>
        <w:lastRenderedPageBreak/>
        <mc:AlternateContent>
          <mc:Choice Requires="wps">
            <w:drawing>
              <wp:anchor distT="0" distB="0" distL="114300" distR="114300" simplePos="0" relativeHeight="251875840" behindDoc="0" locked="0" layoutInCell="1" allowOverlap="1" wp14:anchorId="06C0728C" wp14:editId="635796F1">
                <wp:simplePos x="0" y="0"/>
                <wp:positionH relativeFrom="column">
                  <wp:posOffset>1531620</wp:posOffset>
                </wp:positionH>
                <wp:positionV relativeFrom="paragraph">
                  <wp:posOffset>2606040</wp:posOffset>
                </wp:positionV>
                <wp:extent cx="685800" cy="222250"/>
                <wp:effectExtent l="0" t="0" r="0" b="0"/>
                <wp:wrapNone/>
                <wp:docPr id="139" name="Text Box 139"/>
                <wp:cNvGraphicFramePr/>
                <a:graphic xmlns:a="http://schemas.openxmlformats.org/drawingml/2006/main">
                  <a:graphicData uri="http://schemas.microsoft.com/office/word/2010/wordprocessingShape">
                    <wps:wsp>
                      <wps:cNvSpPr txBox="1"/>
                      <wps:spPr>
                        <a:xfrm>
                          <a:off x="0" y="0"/>
                          <a:ext cx="685800" cy="222250"/>
                        </a:xfrm>
                        <a:prstGeom prst="rect">
                          <a:avLst/>
                        </a:prstGeom>
                        <a:noFill/>
                        <a:ln w="6350">
                          <a:noFill/>
                        </a:ln>
                      </wps:spPr>
                      <wps:txbx>
                        <w:txbxContent>
                          <w:p w14:paraId="6D984E9B" w14:textId="3DAD7965" w:rsidR="00780F0B" w:rsidRPr="00152707" w:rsidRDefault="00780F0B" w:rsidP="006458DB">
                            <w:pPr>
                              <w:rPr>
                                <w:color w:val="000000" w:themeColor="text1"/>
                                <w:sz w:val="16"/>
                                <w:szCs w:val="16"/>
                              </w:rPr>
                            </w:pPr>
                            <w:r>
                              <w:rPr>
                                <w:color w:val="000000" w:themeColor="text1"/>
                                <w:sz w:val="16"/>
                                <w:szCs w:val="16"/>
                              </w:rPr>
                              <w:t>Polan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C0728C" id="Text Box 139" o:spid="_x0000_s1095" type="#_x0000_t202" style="position:absolute;margin-left:120.6pt;margin-top:205.2pt;width:54pt;height:17.5pt;z-index:251875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" filled="f" stroked="f" strokeweight=".5pt">
                <v:textbox>
                  <w:txbxContent>
                    <w:p w14:paraId="6D984E9B" w14:textId="3DAD7965" w:rsidR="00780F0B" w:rsidRPr="00152707" w:rsidRDefault="00780F0B" w:rsidP="006458DB">
                      <w:pPr>
                        <w:rPr>
                          <w:color w:val="000000" w:themeColor="text1"/>
                          <w:sz w:val="16"/>
                          <w:szCs w:val="16"/>
                        </w:rPr>
                      </w:pPr>
                      <w:r>
                        <w:rPr>
                          <w:color w:val="000000" w:themeColor="text1"/>
                          <w:sz w:val="16"/>
                          <w:szCs w:val="16"/>
                        </w:rPr>
                        <w:t>Poland</w:t>
                      </w:r>
                    </w:p>
                  </w:txbxContent>
                </v:textbox>
              </v:shape>
            </w:pict>
          </mc:Fallback>
        </mc:AlternateContent>
      </w:r>
      <w:r w:rsidR="00540F97">
        <w:rPr>
          <w:noProof/>
        </w:rPr>
        <mc:AlternateContent>
          <mc:Choice Requires="wps">
            <w:drawing>
              <wp:anchor distT="0" distB="0" distL="114300" distR="114300" simplePos="0" relativeHeight="251847168" behindDoc="0" locked="0" layoutInCell="1" allowOverlap="1" wp14:anchorId="5FDEEC47" wp14:editId="00909169">
                <wp:simplePos x="0" y="0"/>
                <wp:positionH relativeFrom="column">
                  <wp:posOffset>4781550</wp:posOffset>
                </wp:positionH>
                <wp:positionV relativeFrom="paragraph">
                  <wp:posOffset>2152650</wp:posOffset>
                </wp:positionV>
                <wp:extent cx="590550" cy="222250"/>
                <wp:effectExtent l="0" t="0" r="0" b="0"/>
                <wp:wrapNone/>
                <wp:docPr id="124" name="Text Box 124"/>
                <wp:cNvGraphicFramePr/>
                <a:graphic xmlns:a="http://schemas.openxmlformats.org/drawingml/2006/main">
                  <a:graphicData uri="http://schemas.microsoft.com/office/word/2010/wordprocessingShape">
                    <wps:wsp>
                      <wps:cNvSpPr txBox="1"/>
                      <wps:spPr>
                        <a:xfrm>
                          <a:off x="0" y="0"/>
                          <a:ext cx="590550" cy="222250"/>
                        </a:xfrm>
                        <a:prstGeom prst="rect">
                          <a:avLst/>
                        </a:prstGeom>
                        <a:noFill/>
                        <a:ln w="6350">
                          <a:noFill/>
                        </a:ln>
                      </wps:spPr>
                      <wps:txbx>
                        <w:txbxContent>
                          <w:p w14:paraId="77655F59" w14:textId="2C5B19F7" w:rsidR="00780F0B" w:rsidRPr="00152707" w:rsidRDefault="00780F0B" w:rsidP="00540F97">
                            <w:pPr>
                              <w:rPr>
                                <w:color w:val="000000" w:themeColor="text1"/>
                                <w:sz w:val="16"/>
                                <w:szCs w:val="16"/>
                              </w:rPr>
                            </w:pPr>
                            <w:r>
                              <w:rPr>
                                <w:color w:val="000000" w:themeColor="text1"/>
                                <w:sz w:val="16"/>
                                <w:szCs w:val="16"/>
                              </w:rPr>
                              <w:t>Qat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DEEC47" id="Text Box 124" o:spid="_x0000_s1096" type="#_x0000_t202" style="position:absolute;margin-left:376.5pt;margin-top:169.5pt;width:46.5pt;height:17.5pt;z-index:251847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" filled="f" stroked="f" strokeweight=".5pt">
                <v:textbox>
                  <w:txbxContent>
                    <w:p w14:paraId="77655F59" w14:textId="2C5B19F7" w:rsidR="00780F0B" w:rsidRPr="00152707" w:rsidRDefault="00780F0B" w:rsidP="00540F97">
                      <w:pPr>
                        <w:rPr>
                          <w:color w:val="000000" w:themeColor="text1"/>
                          <w:sz w:val="16"/>
                          <w:szCs w:val="16"/>
                        </w:rPr>
                      </w:pPr>
                      <w:r>
                        <w:rPr>
                          <w:color w:val="000000" w:themeColor="text1"/>
                          <w:sz w:val="16"/>
                          <w:szCs w:val="16"/>
                        </w:rPr>
                        <w:t>Qatar</w:t>
                      </w:r>
                    </w:p>
                  </w:txbxContent>
                </v:textbox>
              </v:shape>
            </w:pict>
          </mc:Fallback>
        </mc:AlternateContent>
      </w:r>
      <w:r w:rsidR="00995AE6">
        <w:rPr>
          <w:noProof/>
        </w:rPr>
        <mc:AlternateContent>
          <mc:Choice Requires="wps">
            <w:drawing>
              <wp:anchor distT="0" distB="0" distL="114300" distR="114300" simplePos="0" relativeHeight="251796992" behindDoc="0" locked="0" layoutInCell="1" allowOverlap="1" wp14:anchorId="540274C7" wp14:editId="5FF53BE2">
                <wp:simplePos x="0" y="0"/>
                <wp:positionH relativeFrom="column">
                  <wp:posOffset>2194560</wp:posOffset>
                </wp:positionH>
                <wp:positionV relativeFrom="paragraph">
                  <wp:posOffset>1075690</wp:posOffset>
                </wp:positionV>
                <wp:extent cx="685800" cy="222250"/>
                <wp:effectExtent l="0" t="0" r="0" b="0"/>
                <wp:wrapNone/>
                <wp:docPr id="109" name="Text Box 109"/>
                <wp:cNvGraphicFramePr/>
                <a:graphic xmlns:a="http://schemas.openxmlformats.org/drawingml/2006/main">
                  <a:graphicData uri="http://schemas.microsoft.com/office/word/2010/wordprocessingShape">
                    <wps:wsp>
                      <wps:cNvSpPr txBox="1"/>
                      <wps:spPr>
                        <a:xfrm>
                          <a:off x="0" y="0"/>
                          <a:ext cx="685800" cy="222250"/>
                        </a:xfrm>
                        <a:prstGeom prst="rect">
                          <a:avLst/>
                        </a:prstGeom>
                        <a:noFill/>
                        <a:ln w="6350">
                          <a:noFill/>
                        </a:ln>
                      </wps:spPr>
                      <wps:txbx>
                        <w:txbxContent>
                          <w:p w14:paraId="5679FBA9" w14:textId="75008E2D" w:rsidR="00780F0B" w:rsidRPr="00152707" w:rsidRDefault="00780F0B" w:rsidP="00995AE6">
                            <w:pPr>
                              <w:rPr>
                                <w:color w:val="000000" w:themeColor="text1"/>
                                <w:sz w:val="16"/>
                                <w:szCs w:val="16"/>
                              </w:rPr>
                            </w:pPr>
                            <w:r>
                              <w:rPr>
                                <w:color w:val="000000" w:themeColor="text1"/>
                                <w:sz w:val="16"/>
                                <w:szCs w:val="16"/>
                              </w:rPr>
                              <w:t>Bahra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0274C7" id="Text Box 109" o:spid="_x0000_s1097" type="#_x0000_t202" style="position:absolute;margin-left:172.8pt;margin-top:84.7pt;width:54pt;height:17.5pt;z-index:251796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" filled="f" stroked="f" strokeweight=".5pt">
                <v:textbox>
                  <w:txbxContent>
                    <w:p w14:paraId="5679FBA9" w14:textId="75008E2D" w:rsidR="00780F0B" w:rsidRPr="00152707" w:rsidRDefault="00780F0B" w:rsidP="00995AE6">
                      <w:pPr>
                        <w:rPr>
                          <w:color w:val="000000" w:themeColor="text1"/>
                          <w:sz w:val="16"/>
                          <w:szCs w:val="16"/>
                        </w:rPr>
                      </w:pPr>
                      <w:r>
                        <w:rPr>
                          <w:color w:val="000000" w:themeColor="text1"/>
                          <w:sz w:val="16"/>
                          <w:szCs w:val="16"/>
                        </w:rPr>
                        <w:t>Bahrain</w:t>
                      </w:r>
                    </w:p>
                  </w:txbxContent>
                </v:textbox>
              </v:shape>
            </w:pict>
          </mc:Fallback>
        </mc:AlternateContent>
      </w:r>
      <w:r w:rsidR="00995AE6">
        <w:rPr>
          <w:noProof/>
        </w:rPr>
        <mc:AlternateContent>
          <mc:Choice Requires="wps">
            <w:drawing>
              <wp:anchor distT="0" distB="0" distL="114300" distR="114300" simplePos="0" relativeHeight="251794944" behindDoc="0" locked="0" layoutInCell="1" allowOverlap="1" wp14:anchorId="1B4541F8" wp14:editId="0117B7B0">
                <wp:simplePos x="0" y="0"/>
                <wp:positionH relativeFrom="column">
                  <wp:posOffset>4434840</wp:posOffset>
                </wp:positionH>
                <wp:positionV relativeFrom="paragraph">
                  <wp:posOffset>944880</wp:posOffset>
                </wp:positionV>
                <wp:extent cx="685800" cy="222250"/>
                <wp:effectExtent l="0" t="0" r="0" b="0"/>
                <wp:wrapNone/>
                <wp:docPr id="108" name="Text Box 108"/>
                <wp:cNvGraphicFramePr/>
                <a:graphic xmlns:a="http://schemas.openxmlformats.org/drawingml/2006/main">
                  <a:graphicData uri="http://schemas.microsoft.com/office/word/2010/wordprocessingShape">
                    <wps:wsp>
                      <wps:cNvSpPr txBox="1"/>
                      <wps:spPr>
                        <a:xfrm>
                          <a:off x="0" y="0"/>
                          <a:ext cx="685800" cy="222250"/>
                        </a:xfrm>
                        <a:prstGeom prst="rect">
                          <a:avLst/>
                        </a:prstGeom>
                        <a:noFill/>
                        <a:ln w="6350">
                          <a:noFill/>
                        </a:ln>
                      </wps:spPr>
                      <wps:txbx>
                        <w:txbxContent>
                          <w:p w14:paraId="1699ECB6" w14:textId="50375F0C" w:rsidR="00780F0B" w:rsidRPr="00152707" w:rsidRDefault="00780F0B" w:rsidP="00995AE6">
                            <w:pPr>
                              <w:rPr>
                                <w:color w:val="000000" w:themeColor="text1"/>
                                <w:sz w:val="16"/>
                                <w:szCs w:val="16"/>
                              </w:rPr>
                            </w:pPr>
                            <w:r>
                              <w:rPr>
                                <w:color w:val="000000" w:themeColor="text1"/>
                                <w:sz w:val="16"/>
                                <w:szCs w:val="16"/>
                              </w:rPr>
                              <w:t>Singapo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4541F8" id="Text Box 108" o:spid="_x0000_s1098" type="#_x0000_t202" style="position:absolute;margin-left:349.2pt;margin-top:74.4pt;width:54pt;height:17.5pt;z-index:251794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" filled="f" stroked="f" strokeweight=".5pt">
                <v:textbox>
                  <w:txbxContent>
                    <w:p w14:paraId="1699ECB6" w14:textId="50375F0C" w:rsidR="00780F0B" w:rsidRPr="00152707" w:rsidRDefault="00780F0B" w:rsidP="00995AE6">
                      <w:pPr>
                        <w:rPr>
                          <w:color w:val="000000" w:themeColor="text1"/>
                          <w:sz w:val="16"/>
                          <w:szCs w:val="16"/>
                        </w:rPr>
                      </w:pPr>
                      <w:r>
                        <w:rPr>
                          <w:color w:val="000000" w:themeColor="text1"/>
                          <w:sz w:val="16"/>
                          <w:szCs w:val="16"/>
                        </w:rPr>
                        <w:t>Singapore</w:t>
                      </w:r>
                    </w:p>
                  </w:txbxContent>
                </v:textbox>
              </v:shape>
            </w:pict>
          </mc:Fallback>
        </mc:AlternateContent>
      </w:r>
      <w:r w:rsidR="00995AE6">
        <w:rPr>
          <w:noProof/>
        </w:rPr>
        <mc:AlternateContent>
          <mc:Choice Requires="wps">
            <w:drawing>
              <wp:anchor distT="0" distB="0" distL="114300" distR="114300" simplePos="0" relativeHeight="251792896" behindDoc="0" locked="0" layoutInCell="1" allowOverlap="1" wp14:anchorId="53975D74" wp14:editId="1151782A">
                <wp:simplePos x="0" y="0"/>
                <wp:positionH relativeFrom="column">
                  <wp:posOffset>2377440</wp:posOffset>
                </wp:positionH>
                <wp:positionV relativeFrom="paragraph">
                  <wp:posOffset>891540</wp:posOffset>
                </wp:positionV>
                <wp:extent cx="502920" cy="222250"/>
                <wp:effectExtent l="0" t="0" r="0" b="0"/>
                <wp:wrapNone/>
                <wp:docPr id="107" name="Text Box 107"/>
                <wp:cNvGraphicFramePr/>
                <a:graphic xmlns:a="http://schemas.openxmlformats.org/drawingml/2006/main">
                  <a:graphicData uri="http://schemas.microsoft.com/office/word/2010/wordprocessingShape">
                    <wps:wsp>
                      <wps:cNvSpPr txBox="1"/>
                      <wps:spPr>
                        <a:xfrm>
                          <a:off x="0" y="0"/>
                          <a:ext cx="502920" cy="222250"/>
                        </a:xfrm>
                        <a:prstGeom prst="rect">
                          <a:avLst/>
                        </a:prstGeom>
                        <a:noFill/>
                        <a:ln w="6350">
                          <a:noFill/>
                        </a:ln>
                      </wps:spPr>
                      <wps:txbx>
                        <w:txbxContent>
                          <w:p w14:paraId="09296422" w14:textId="5E3B60C5" w:rsidR="00780F0B" w:rsidRPr="00152707" w:rsidRDefault="00780F0B" w:rsidP="00995AE6">
                            <w:pPr>
                              <w:rPr>
                                <w:color w:val="000000" w:themeColor="text1"/>
                                <w:sz w:val="16"/>
                                <w:szCs w:val="16"/>
                              </w:rPr>
                            </w:pPr>
                            <w:r>
                              <w:rPr>
                                <w:color w:val="000000" w:themeColor="text1"/>
                                <w:sz w:val="16"/>
                                <w:szCs w:val="16"/>
                              </w:rPr>
                              <w:t>Brune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975D74" id="Text Box 107" o:spid="_x0000_s1099" type="#_x0000_t202" style="position:absolute;margin-left:187.2pt;margin-top:70.2pt;width:39.6pt;height:17.5pt;z-index:251792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" filled="f" stroked="f" strokeweight=".5pt">
                <v:textbox>
                  <w:txbxContent>
                    <w:p w14:paraId="09296422" w14:textId="5E3B60C5" w:rsidR="00780F0B" w:rsidRPr="00152707" w:rsidRDefault="00780F0B" w:rsidP="00995AE6">
                      <w:pPr>
                        <w:rPr>
                          <w:color w:val="000000" w:themeColor="text1"/>
                          <w:sz w:val="16"/>
                          <w:szCs w:val="16"/>
                        </w:rPr>
                      </w:pPr>
                      <w:r>
                        <w:rPr>
                          <w:color w:val="000000" w:themeColor="text1"/>
                          <w:sz w:val="16"/>
                          <w:szCs w:val="16"/>
                        </w:rPr>
                        <w:t>Brunei</w:t>
                      </w:r>
                    </w:p>
                  </w:txbxContent>
                </v:textbox>
              </v:shape>
            </w:pict>
          </mc:Fallback>
        </mc:AlternateContent>
      </w:r>
      <w:r w:rsidR="00995AE6">
        <w:rPr>
          <w:noProof/>
        </w:rPr>
        <mc:AlternateContent>
          <mc:Choice Requires="wps">
            <w:drawing>
              <wp:anchor distT="0" distB="0" distL="114300" distR="114300" simplePos="0" relativeHeight="251788800" behindDoc="0" locked="0" layoutInCell="1" allowOverlap="1" wp14:anchorId="590B185A" wp14:editId="6E7F09B3">
                <wp:simplePos x="0" y="0"/>
                <wp:positionH relativeFrom="column">
                  <wp:posOffset>1691640</wp:posOffset>
                </wp:positionH>
                <wp:positionV relativeFrom="paragraph">
                  <wp:posOffset>853440</wp:posOffset>
                </wp:positionV>
                <wp:extent cx="685800" cy="222250"/>
                <wp:effectExtent l="0" t="0" r="0" b="0"/>
                <wp:wrapNone/>
                <wp:docPr id="104" name="Text Box 104"/>
                <wp:cNvGraphicFramePr/>
                <a:graphic xmlns:a="http://schemas.openxmlformats.org/drawingml/2006/main">
                  <a:graphicData uri="http://schemas.microsoft.com/office/word/2010/wordprocessingShape">
                    <wps:wsp>
                      <wps:cNvSpPr txBox="1"/>
                      <wps:spPr>
                        <a:xfrm>
                          <a:off x="0" y="0"/>
                          <a:ext cx="685800" cy="222250"/>
                        </a:xfrm>
                        <a:prstGeom prst="rect">
                          <a:avLst/>
                        </a:prstGeom>
                        <a:noFill/>
                        <a:ln w="6350">
                          <a:noFill/>
                        </a:ln>
                      </wps:spPr>
                      <wps:txbx>
                        <w:txbxContent>
                          <w:p w14:paraId="56C5F208" w14:textId="11D8C59D" w:rsidR="00780F0B" w:rsidRPr="00152707" w:rsidRDefault="00780F0B" w:rsidP="00995AE6">
                            <w:pPr>
                              <w:rPr>
                                <w:color w:val="000000" w:themeColor="text1"/>
                                <w:sz w:val="16"/>
                                <w:szCs w:val="16"/>
                              </w:rPr>
                            </w:pPr>
                            <w:r>
                              <w:rPr>
                                <w:color w:val="000000" w:themeColor="text1"/>
                                <w:sz w:val="16"/>
                                <w:szCs w:val="16"/>
                              </w:rPr>
                              <w:t>Lithuan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0B185A" id="Text Box 104" o:spid="_x0000_s1100" type="#_x0000_t202" style="position:absolute;margin-left:133.2pt;margin-top:67.2pt;width:54pt;height:17.5pt;z-index:251788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" filled="f" stroked="f" strokeweight=".5pt">
                <v:textbox>
                  <w:txbxContent>
                    <w:p w14:paraId="56C5F208" w14:textId="11D8C59D" w:rsidR="00780F0B" w:rsidRPr="00152707" w:rsidRDefault="00780F0B" w:rsidP="00995AE6">
                      <w:pPr>
                        <w:rPr>
                          <w:color w:val="000000" w:themeColor="text1"/>
                          <w:sz w:val="16"/>
                          <w:szCs w:val="16"/>
                        </w:rPr>
                      </w:pPr>
                      <w:r>
                        <w:rPr>
                          <w:color w:val="000000" w:themeColor="text1"/>
                          <w:sz w:val="16"/>
                          <w:szCs w:val="16"/>
                        </w:rPr>
                        <w:t>Lithuania</w:t>
                      </w:r>
                    </w:p>
                  </w:txbxContent>
                </v:textbox>
              </v:shape>
            </w:pict>
          </mc:Fallback>
        </mc:AlternateContent>
      </w:r>
      <w:r w:rsidR="00995AE6">
        <w:rPr>
          <w:noProof/>
        </w:rPr>
        <mc:AlternateContent>
          <mc:Choice Requires="wps">
            <w:drawing>
              <wp:anchor distT="0" distB="0" distL="114300" distR="114300" simplePos="0" relativeHeight="251790848" behindDoc="0" locked="0" layoutInCell="1" allowOverlap="1" wp14:anchorId="19778E19" wp14:editId="308F2A3D">
                <wp:simplePos x="0" y="0"/>
                <wp:positionH relativeFrom="column">
                  <wp:posOffset>3299460</wp:posOffset>
                </wp:positionH>
                <wp:positionV relativeFrom="paragraph">
                  <wp:posOffset>891540</wp:posOffset>
                </wp:positionV>
                <wp:extent cx="502920" cy="222250"/>
                <wp:effectExtent l="0" t="0" r="0" b="0"/>
                <wp:wrapNone/>
                <wp:docPr id="106" name="Text Box 106"/>
                <wp:cNvGraphicFramePr/>
                <a:graphic xmlns:a="http://schemas.openxmlformats.org/drawingml/2006/main">
                  <a:graphicData uri="http://schemas.microsoft.com/office/word/2010/wordprocessingShape">
                    <wps:wsp>
                      <wps:cNvSpPr txBox="1"/>
                      <wps:spPr>
                        <a:xfrm>
                          <a:off x="0" y="0"/>
                          <a:ext cx="502920" cy="222250"/>
                        </a:xfrm>
                        <a:prstGeom prst="rect">
                          <a:avLst/>
                        </a:prstGeom>
                        <a:noFill/>
                        <a:ln w="6350">
                          <a:noFill/>
                        </a:ln>
                      </wps:spPr>
                      <wps:txbx>
                        <w:txbxContent>
                          <w:p w14:paraId="1FFCA82E" w14:textId="77777777" w:rsidR="00780F0B" w:rsidRPr="00152707" w:rsidRDefault="00780F0B" w:rsidP="00995AE6">
                            <w:pPr>
                              <w:rPr>
                                <w:color w:val="000000" w:themeColor="text1"/>
                                <w:sz w:val="16"/>
                                <w:szCs w:val="16"/>
                              </w:rPr>
                            </w:pPr>
                            <w:r>
                              <w:rPr>
                                <w:color w:val="000000" w:themeColor="text1"/>
                                <w:sz w:val="16"/>
                                <w:szCs w:val="16"/>
                              </w:rPr>
                              <w:t>Isra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778E19" id="Text Box 106" o:spid="_x0000_s1101" type="#_x0000_t202" style="position:absolute;margin-left:259.8pt;margin-top:70.2pt;width:39.6pt;height:17.5pt;z-index:251790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" filled="f" stroked="f" strokeweight=".5pt">
                <v:textbox>
                  <w:txbxContent>
                    <w:p w14:paraId="1FFCA82E" w14:textId="77777777" w:rsidR="00780F0B" w:rsidRPr="00152707" w:rsidRDefault="00780F0B" w:rsidP="00995AE6">
                      <w:pPr>
                        <w:rPr>
                          <w:color w:val="000000" w:themeColor="text1"/>
                          <w:sz w:val="16"/>
                          <w:szCs w:val="16"/>
                        </w:rPr>
                      </w:pPr>
                      <w:r>
                        <w:rPr>
                          <w:color w:val="000000" w:themeColor="text1"/>
                          <w:sz w:val="16"/>
                          <w:szCs w:val="16"/>
                        </w:rPr>
                        <w:t>Israel</w:t>
                      </w:r>
                    </w:p>
                  </w:txbxContent>
                </v:textbox>
              </v:shape>
            </w:pict>
          </mc:Fallback>
        </mc:AlternateContent>
      </w:r>
      <w:r w:rsidR="00EB70A2">
        <w:rPr>
          <w:noProof/>
        </w:rPr>
        <w:drawing>
          <wp:inline distT="0" distB="0" distL="0" distR="0" wp14:anchorId="40C85F5F" wp14:editId="33E3C077">
            <wp:extent cx="5727700" cy="3416300"/>
            <wp:effectExtent l="0" t="0" r="6350" b="12700"/>
            <wp:docPr id="101" name="Chart 101">
              <a:extLst xmlns:a="http://schemas.openxmlformats.org/drawingml/2006/main">
                <a:ext uri="{FF2B5EF4-FFF2-40B4-BE49-F238E27FC236}">
                  <a16:creationId xmlns:a16="http://schemas.microsoft.com/office/drawing/2014/main" id="{F3F06F61-D51A-5A40-AC65-28C43D1A9CD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2C723ED2" w14:textId="36E12282" w:rsidR="00BE3EED" w:rsidRPr="00915ED4" w:rsidRDefault="00BE3EED" w:rsidP="00915ED4">
      <w:pPr>
        <w:rPr>
          <w:rFonts w:ascii="Times New Roman" w:hAnsi="Times New Roman" w:cs="Times New Roman"/>
        </w:rPr>
      </w:pPr>
      <w:r w:rsidRPr="00473027">
        <w:rPr>
          <w:rFonts w:ascii="Times New Roman" w:hAnsi="Times New Roman" w:cs="Times New Roman"/>
          <w:sz w:val="16"/>
          <w:szCs w:val="16"/>
        </w:rPr>
        <w:t xml:space="preserve">Fig </w:t>
      </w:r>
      <w:r>
        <w:rPr>
          <w:rFonts w:ascii="Times New Roman" w:hAnsi="Times New Roman" w:cs="Times New Roman"/>
          <w:sz w:val="16"/>
          <w:szCs w:val="16"/>
        </w:rPr>
        <w:t>9</w:t>
      </w:r>
      <w:r w:rsidRPr="00473027">
        <w:rPr>
          <w:rFonts w:ascii="Times New Roman" w:hAnsi="Times New Roman" w:cs="Times New Roman"/>
          <w:sz w:val="16"/>
          <w:szCs w:val="16"/>
        </w:rPr>
        <w:t xml:space="preserve">: The relationship between GDP per capita and EIA </w:t>
      </w:r>
      <w:r>
        <w:rPr>
          <w:rFonts w:ascii="Times New Roman" w:hAnsi="Times New Roman" w:cs="Times New Roman"/>
          <w:sz w:val="16"/>
          <w:szCs w:val="16"/>
        </w:rPr>
        <w:t xml:space="preserve">Administrative support </w:t>
      </w:r>
    </w:p>
    <w:p w14:paraId="35E0C65F" w14:textId="1332AF48" w:rsidR="00BE3EED" w:rsidRDefault="00BE3EED" w:rsidP="00CF45C7">
      <w:pPr>
        <w:rPr>
          <w:rFonts w:ascii="Times New Roman" w:hAnsi="Times New Roman" w:cs="Times New Roman"/>
        </w:rPr>
      </w:pPr>
    </w:p>
    <w:p w14:paraId="611A35D3" w14:textId="77777777" w:rsidR="00BE3EED" w:rsidRDefault="00BE3EED" w:rsidP="00585114">
      <w:pPr>
        <w:rPr>
          <w:rFonts w:ascii="Times New Roman" w:hAnsi="Times New Roman" w:cs="Times New Roman"/>
        </w:rPr>
      </w:pPr>
    </w:p>
    <w:p w14:paraId="7F8B55C4" w14:textId="2CCB51C6" w:rsidR="00BE3EED" w:rsidRPr="00BA792B" w:rsidRDefault="00BE3EED" w:rsidP="00CF45C7">
      <w:pPr>
        <w:rPr>
          <w:rFonts w:ascii="Times New Roman" w:hAnsi="Times New Roman" w:cs="Times New Roman"/>
          <w:sz w:val="16"/>
          <w:szCs w:val="16"/>
        </w:rPr>
      </w:pPr>
      <w:r>
        <w:rPr>
          <w:rFonts w:ascii="Times New Roman" w:hAnsi="Times New Roman" w:cs="Times New Roman"/>
        </w:rPr>
        <w:t>Conclusion</w:t>
      </w:r>
      <w:r w:rsidR="004D6A88">
        <w:rPr>
          <w:rFonts w:ascii="Times New Roman" w:hAnsi="Times New Roman" w:cs="Times New Roman"/>
        </w:rPr>
        <w:t>s</w:t>
      </w:r>
    </w:p>
    <w:p w14:paraId="712BC4AB" w14:textId="77777777" w:rsidR="00821C9F" w:rsidRDefault="00821C9F" w:rsidP="007E6AA3">
      <w:pPr>
        <w:rPr>
          <w:rFonts w:ascii="Times New Roman" w:hAnsi="Times New Roman" w:cs="Times New Roman"/>
        </w:rPr>
      </w:pPr>
    </w:p>
    <w:p w14:paraId="2ED8FD84" w14:textId="51AD2C61" w:rsidR="00BE3EED" w:rsidRPr="00845A87" w:rsidRDefault="00BE4A0B" w:rsidP="007E6AA3">
      <w:pPr>
        <w:rPr>
          <w:rFonts w:ascii="Times New Roman" w:hAnsi="Times New Roman" w:cs="Times New Roman"/>
        </w:rPr>
      </w:pPr>
      <w:r>
        <w:rPr>
          <w:rFonts w:ascii="Times New Roman" w:hAnsi="Times New Roman" w:cs="Times New Roman"/>
        </w:rPr>
        <w:t xml:space="preserve">In order to be able to </w:t>
      </w:r>
      <w:r w:rsidR="00BE3EED" w:rsidRPr="007E6AA3">
        <w:rPr>
          <w:rFonts w:ascii="Times New Roman" w:hAnsi="Times New Roman" w:cs="Times New Roman"/>
        </w:rPr>
        <w:t>improv</w:t>
      </w:r>
      <w:r w:rsidR="0072798A">
        <w:rPr>
          <w:rFonts w:ascii="Times New Roman" w:hAnsi="Times New Roman" w:cs="Times New Roman"/>
        </w:rPr>
        <w:t>e</w:t>
      </w:r>
      <w:r w:rsidR="00BE3EED" w:rsidRPr="007E6AA3">
        <w:rPr>
          <w:rFonts w:ascii="Times New Roman" w:hAnsi="Times New Roman" w:cs="Times New Roman"/>
        </w:rPr>
        <w:t xml:space="preserve"> environmental regulation</w:t>
      </w:r>
      <w:r w:rsidR="00297E83">
        <w:rPr>
          <w:rFonts w:ascii="Times New Roman" w:hAnsi="Times New Roman" w:cs="Times New Roman"/>
        </w:rPr>
        <w:t xml:space="preserve">, awareness and performance </w:t>
      </w:r>
      <w:r w:rsidR="00821C9F">
        <w:rPr>
          <w:rFonts w:ascii="Times New Roman" w:hAnsi="Times New Roman" w:cs="Times New Roman"/>
        </w:rPr>
        <w:t>for BRI</w:t>
      </w:r>
      <w:r w:rsidR="00FA64AA">
        <w:rPr>
          <w:rFonts w:ascii="Times New Roman" w:hAnsi="Times New Roman" w:cs="Times New Roman"/>
        </w:rPr>
        <w:t xml:space="preserve"> countries</w:t>
      </w:r>
      <w:r w:rsidR="00F72763">
        <w:rPr>
          <w:rFonts w:ascii="Times New Roman" w:hAnsi="Times New Roman" w:cs="Times New Roman"/>
        </w:rPr>
        <w:t xml:space="preserve">, </w:t>
      </w:r>
      <w:r w:rsidR="00297E83">
        <w:rPr>
          <w:rFonts w:ascii="Times New Roman" w:hAnsi="Times New Roman" w:cs="Times New Roman"/>
        </w:rPr>
        <w:t xml:space="preserve">good </w:t>
      </w:r>
      <w:r w:rsidR="00BE3EED" w:rsidRPr="007E6AA3">
        <w:rPr>
          <w:rFonts w:ascii="Times New Roman" w:hAnsi="Times New Roman" w:cs="Times New Roman"/>
        </w:rPr>
        <w:t>environmental data are required at local, national, regional and global level</w:t>
      </w:r>
      <w:r w:rsidR="004D6A88">
        <w:rPr>
          <w:rFonts w:ascii="Times New Roman" w:hAnsi="Times New Roman" w:cs="Times New Roman"/>
        </w:rPr>
        <w:t>s</w:t>
      </w:r>
      <w:r w:rsidR="00BE3EED" w:rsidRPr="007E6AA3">
        <w:rPr>
          <w:rFonts w:ascii="Times New Roman" w:hAnsi="Times New Roman" w:cs="Times New Roman"/>
        </w:rPr>
        <w:t xml:space="preserve">. In this paper, we made </w:t>
      </w:r>
      <w:r w:rsidR="004D6A88">
        <w:rPr>
          <w:rFonts w:ascii="Times New Roman" w:hAnsi="Times New Roman" w:cs="Times New Roman"/>
        </w:rPr>
        <w:t xml:space="preserve">the </w:t>
      </w:r>
      <w:r w:rsidR="00BE3EED" w:rsidRPr="007E6AA3">
        <w:rPr>
          <w:rFonts w:ascii="Times New Roman" w:hAnsi="Times New Roman" w:cs="Times New Roman"/>
        </w:rPr>
        <w:t xml:space="preserve">first ever attempt to build an index-based EIA </w:t>
      </w:r>
      <w:r w:rsidR="004D6A88">
        <w:rPr>
          <w:rFonts w:ascii="Times New Roman" w:hAnsi="Times New Roman" w:cs="Times New Roman"/>
        </w:rPr>
        <w:t xml:space="preserve">repository </w:t>
      </w:r>
      <w:r w:rsidR="00F72763">
        <w:rPr>
          <w:rFonts w:ascii="Times New Roman" w:hAnsi="Times New Roman" w:cs="Times New Roman"/>
        </w:rPr>
        <w:t xml:space="preserve">(based on an EIA </w:t>
      </w:r>
      <w:r w:rsidR="00821C9F">
        <w:rPr>
          <w:rFonts w:ascii="Times New Roman" w:hAnsi="Times New Roman" w:cs="Times New Roman"/>
        </w:rPr>
        <w:t>Quality</w:t>
      </w:r>
      <w:r w:rsidR="00F72763">
        <w:rPr>
          <w:rFonts w:ascii="Times New Roman" w:hAnsi="Times New Roman" w:cs="Times New Roman"/>
        </w:rPr>
        <w:t xml:space="preserve"> Index - E</w:t>
      </w:r>
      <w:r w:rsidR="00821C9F">
        <w:rPr>
          <w:rFonts w:ascii="Times New Roman" w:hAnsi="Times New Roman" w:cs="Times New Roman"/>
        </w:rPr>
        <w:t>Q</w:t>
      </w:r>
      <w:r w:rsidR="00F72763">
        <w:rPr>
          <w:rFonts w:ascii="Times New Roman" w:hAnsi="Times New Roman" w:cs="Times New Roman"/>
        </w:rPr>
        <w:t xml:space="preserve">I - score) </w:t>
      </w:r>
      <w:r w:rsidR="00BE3EED" w:rsidRPr="007E6AA3">
        <w:rPr>
          <w:rFonts w:ascii="Times New Roman" w:hAnsi="Times New Roman" w:cs="Times New Roman"/>
        </w:rPr>
        <w:t>for BRI</w:t>
      </w:r>
      <w:r w:rsidR="00212DB7">
        <w:rPr>
          <w:rFonts w:ascii="Times New Roman" w:hAnsi="Times New Roman" w:cs="Times New Roman"/>
        </w:rPr>
        <w:t xml:space="preserve"> countries</w:t>
      </w:r>
      <w:r w:rsidR="00BE3EED" w:rsidRPr="007E6AA3">
        <w:rPr>
          <w:rFonts w:ascii="Times New Roman" w:hAnsi="Times New Roman" w:cs="Times New Roman"/>
        </w:rPr>
        <w:t xml:space="preserve">. </w:t>
      </w:r>
      <w:r w:rsidR="004D6A88">
        <w:rPr>
          <w:rFonts w:ascii="Times New Roman" w:hAnsi="Times New Roman" w:cs="Times New Roman"/>
        </w:rPr>
        <w:t>D</w:t>
      </w:r>
      <w:r w:rsidR="00BE3EED" w:rsidRPr="007E6AA3">
        <w:rPr>
          <w:rFonts w:ascii="Times New Roman" w:hAnsi="Times New Roman" w:cs="Times New Roman"/>
        </w:rPr>
        <w:t xml:space="preserve">ata </w:t>
      </w:r>
      <w:r w:rsidR="004D6A88">
        <w:rPr>
          <w:rFonts w:ascii="Times New Roman" w:hAnsi="Times New Roman" w:cs="Times New Roman"/>
        </w:rPr>
        <w:t xml:space="preserve">generated in this context </w:t>
      </w:r>
      <w:r w:rsidR="00BE3EED" w:rsidRPr="007E6AA3">
        <w:rPr>
          <w:rFonts w:ascii="Times New Roman" w:hAnsi="Times New Roman" w:cs="Times New Roman"/>
        </w:rPr>
        <w:t xml:space="preserve">offer </w:t>
      </w:r>
      <w:r w:rsidR="00BE3EED">
        <w:rPr>
          <w:rFonts w:ascii="Times New Roman" w:hAnsi="Times New Roman" w:cs="Times New Roman"/>
        </w:rPr>
        <w:t>important</w:t>
      </w:r>
      <w:r w:rsidR="00BE3EED" w:rsidRPr="007E6AA3">
        <w:rPr>
          <w:rFonts w:ascii="Times New Roman" w:hAnsi="Times New Roman" w:cs="Times New Roman"/>
        </w:rPr>
        <w:t xml:space="preserve"> clues as to where </w:t>
      </w:r>
      <w:r w:rsidR="001F02D5">
        <w:rPr>
          <w:rFonts w:ascii="Times New Roman" w:hAnsi="Times New Roman" w:cs="Times New Roman"/>
        </w:rPr>
        <w:t>there is a need for improvement. Financial support should be connected with a requirement to create EIA systems that perform well</w:t>
      </w:r>
      <w:r w:rsidR="00BE3EED" w:rsidRPr="007E6AA3">
        <w:rPr>
          <w:rFonts w:ascii="Times New Roman" w:hAnsi="Times New Roman" w:cs="Times New Roman"/>
        </w:rPr>
        <w:t xml:space="preserve">. </w:t>
      </w:r>
      <w:r w:rsidR="00212DB7">
        <w:rPr>
          <w:rFonts w:ascii="Times New Roman" w:hAnsi="Times New Roman" w:cs="Times New Roman"/>
        </w:rPr>
        <w:t xml:space="preserve">The </w:t>
      </w:r>
      <w:r w:rsidR="00A32F04">
        <w:rPr>
          <w:rFonts w:ascii="Times New Roman" w:hAnsi="Times New Roman" w:cs="Times New Roman"/>
        </w:rPr>
        <w:t>comparative review</w:t>
      </w:r>
      <w:r w:rsidR="00212DB7">
        <w:rPr>
          <w:rFonts w:ascii="Times New Roman" w:hAnsi="Times New Roman" w:cs="Times New Roman"/>
        </w:rPr>
        <w:t xml:space="preserve"> presented in this paper shows that</w:t>
      </w:r>
      <w:r w:rsidR="00A32F04">
        <w:rPr>
          <w:rFonts w:ascii="Times New Roman" w:hAnsi="Times New Roman" w:cs="Times New Roman"/>
        </w:rPr>
        <w:t>, a considerable degree of variance was observed among countries with regards to aspects, attributes and criteria.</w:t>
      </w:r>
      <w:r w:rsidR="00A32F04" w:rsidRPr="007F222B">
        <w:rPr>
          <w:rFonts w:ascii="Times New Roman" w:hAnsi="Times New Roman" w:cs="Times New Roman"/>
        </w:rPr>
        <w:t xml:space="preserve"> </w:t>
      </w:r>
      <w:r w:rsidR="00A32F04">
        <w:rPr>
          <w:rFonts w:ascii="Times New Roman" w:hAnsi="Times New Roman" w:cs="Times New Roman"/>
        </w:rPr>
        <w:t xml:space="preserve">EIA systems of European countries </w:t>
      </w:r>
      <w:r w:rsidR="00212DB7">
        <w:rPr>
          <w:rFonts w:ascii="Times New Roman" w:hAnsi="Times New Roman" w:cs="Times New Roman"/>
        </w:rPr>
        <w:t xml:space="preserve">overall tend to </w:t>
      </w:r>
      <w:r w:rsidR="00A32F04">
        <w:rPr>
          <w:rFonts w:ascii="Times New Roman" w:hAnsi="Times New Roman" w:cs="Times New Roman"/>
        </w:rPr>
        <w:t>attain high scores. The EIA system in China is sixth within all BRI countries and ranked top in Asia.</w:t>
      </w:r>
      <w:r w:rsidR="00A32F04" w:rsidRPr="007F222B">
        <w:rPr>
          <w:rFonts w:ascii="Times New Roman" w:hAnsi="Times New Roman" w:cs="Times New Roman"/>
        </w:rPr>
        <w:t xml:space="preserve"> </w:t>
      </w:r>
      <w:r w:rsidR="00212DB7">
        <w:rPr>
          <w:rFonts w:ascii="Times New Roman" w:hAnsi="Times New Roman" w:cs="Times New Roman"/>
        </w:rPr>
        <w:t>R</w:t>
      </w:r>
      <w:r w:rsidR="00845A87">
        <w:rPr>
          <w:rFonts w:ascii="Times New Roman" w:hAnsi="Times New Roman" w:cs="Times New Roman"/>
        </w:rPr>
        <w:t>esults reveal that there is a great disparity among the countries in terms of EIA system</w:t>
      </w:r>
      <w:r w:rsidR="00212DB7">
        <w:rPr>
          <w:rFonts w:ascii="Times New Roman" w:hAnsi="Times New Roman" w:cs="Times New Roman"/>
        </w:rPr>
        <w:t>s.</w:t>
      </w:r>
      <w:r w:rsidR="00845A87">
        <w:rPr>
          <w:rFonts w:ascii="Times New Roman" w:hAnsi="Times New Roman" w:cs="Times New Roman"/>
        </w:rPr>
        <w:t xml:space="preserve"> </w:t>
      </w:r>
      <w:r w:rsidR="00212DB7">
        <w:rPr>
          <w:rFonts w:ascii="Times New Roman" w:hAnsi="Times New Roman" w:cs="Times New Roman"/>
        </w:rPr>
        <w:t>I</w:t>
      </w:r>
      <w:r w:rsidR="00845A87">
        <w:rPr>
          <w:rFonts w:ascii="Times New Roman" w:hAnsi="Times New Roman" w:cs="Times New Roman"/>
        </w:rPr>
        <w:t xml:space="preserve">t is </w:t>
      </w:r>
      <w:r w:rsidR="00212DB7">
        <w:rPr>
          <w:rFonts w:ascii="Times New Roman" w:hAnsi="Times New Roman" w:cs="Times New Roman"/>
        </w:rPr>
        <w:t xml:space="preserve">therefore </w:t>
      </w:r>
      <w:r w:rsidR="00845A87">
        <w:rPr>
          <w:rFonts w:ascii="Times New Roman" w:hAnsi="Times New Roman" w:cs="Times New Roman"/>
        </w:rPr>
        <w:t xml:space="preserve">crucial to prioritize environmental cooperation and take environmental issues into account at the early stage of project implementation. </w:t>
      </w:r>
      <w:r w:rsidR="00FC4F58">
        <w:rPr>
          <w:rFonts w:ascii="Times New Roman" w:hAnsi="Times New Roman" w:cs="Times New Roman"/>
        </w:rPr>
        <w:t xml:space="preserve">The integrated framework we provided in the study might </w:t>
      </w:r>
      <w:r w:rsidR="004146F2">
        <w:rPr>
          <w:rFonts w:ascii="Times New Roman" w:hAnsi="Times New Roman" w:cs="Times New Roman"/>
        </w:rPr>
        <w:t xml:space="preserve">help </w:t>
      </w:r>
      <w:r w:rsidR="00212DB7">
        <w:rPr>
          <w:rFonts w:ascii="Times New Roman" w:hAnsi="Times New Roman" w:cs="Times New Roman"/>
        </w:rPr>
        <w:t>to support</w:t>
      </w:r>
      <w:r w:rsidR="004146F2">
        <w:rPr>
          <w:rFonts w:ascii="Times New Roman" w:hAnsi="Times New Roman" w:cs="Times New Roman"/>
        </w:rPr>
        <w:t xml:space="preserve"> better decision-making at the project approval level. </w:t>
      </w:r>
    </w:p>
    <w:p w14:paraId="558274FD" w14:textId="26E2225E" w:rsidR="00BE3EED" w:rsidRPr="007E6AA3" w:rsidRDefault="00F72763" w:rsidP="0048416F">
      <w:pPr>
        <w:ind w:firstLine="720"/>
        <w:rPr>
          <w:rFonts w:ascii="Times New Roman" w:hAnsi="Times New Roman" w:cs="Times New Roman"/>
        </w:rPr>
      </w:pPr>
      <w:r>
        <w:rPr>
          <w:rFonts w:ascii="Times New Roman" w:hAnsi="Times New Roman" w:cs="Times New Roman"/>
        </w:rPr>
        <w:t>In the paper, w</w:t>
      </w:r>
      <w:r w:rsidR="00BE3EED" w:rsidRPr="007E6AA3">
        <w:rPr>
          <w:rFonts w:ascii="Times New Roman" w:hAnsi="Times New Roman" w:cs="Times New Roman"/>
        </w:rPr>
        <w:t xml:space="preserve">e </w:t>
      </w:r>
      <w:r w:rsidR="00FC3E24">
        <w:rPr>
          <w:rFonts w:ascii="Times New Roman" w:hAnsi="Times New Roman" w:cs="Times New Roman"/>
        </w:rPr>
        <w:t>tested</w:t>
      </w:r>
      <w:r w:rsidR="00BE3EED" w:rsidRPr="007E6AA3">
        <w:rPr>
          <w:rFonts w:ascii="Times New Roman" w:hAnsi="Times New Roman" w:cs="Times New Roman"/>
        </w:rPr>
        <w:t xml:space="preserve"> how </w:t>
      </w:r>
      <w:r w:rsidR="009E6167">
        <w:rPr>
          <w:rFonts w:ascii="Times New Roman" w:hAnsi="Times New Roman" w:cs="Times New Roman"/>
        </w:rPr>
        <w:t xml:space="preserve">GDP per capita </w:t>
      </w:r>
      <w:r w:rsidR="00BE3EED" w:rsidRPr="007E6AA3">
        <w:rPr>
          <w:rFonts w:ascii="Times New Roman" w:hAnsi="Times New Roman" w:cs="Times New Roman"/>
        </w:rPr>
        <w:t xml:space="preserve">of a country </w:t>
      </w:r>
      <w:r w:rsidR="004D6A88">
        <w:rPr>
          <w:rFonts w:ascii="Times New Roman" w:hAnsi="Times New Roman" w:cs="Times New Roman"/>
        </w:rPr>
        <w:t xml:space="preserve">is associated with </w:t>
      </w:r>
      <w:r>
        <w:rPr>
          <w:rFonts w:ascii="Times New Roman" w:hAnsi="Times New Roman" w:cs="Times New Roman"/>
        </w:rPr>
        <w:t>E</w:t>
      </w:r>
      <w:r w:rsidR="00821C9F">
        <w:rPr>
          <w:rFonts w:ascii="Times New Roman" w:hAnsi="Times New Roman" w:cs="Times New Roman"/>
        </w:rPr>
        <w:t>Q</w:t>
      </w:r>
      <w:r>
        <w:rPr>
          <w:rFonts w:ascii="Times New Roman" w:hAnsi="Times New Roman" w:cs="Times New Roman"/>
        </w:rPr>
        <w:t>I scores,</w:t>
      </w:r>
      <w:r w:rsidR="00BE3EED" w:rsidRPr="007E6AA3">
        <w:rPr>
          <w:rFonts w:ascii="Times New Roman" w:hAnsi="Times New Roman" w:cs="Times New Roman"/>
        </w:rPr>
        <w:t xml:space="preserve"> provid</w:t>
      </w:r>
      <w:r>
        <w:rPr>
          <w:rFonts w:ascii="Times New Roman" w:hAnsi="Times New Roman" w:cs="Times New Roman"/>
        </w:rPr>
        <w:t>ing</w:t>
      </w:r>
      <w:r w:rsidR="00BE3EED" w:rsidRPr="007E6AA3">
        <w:rPr>
          <w:rFonts w:ascii="Times New Roman" w:hAnsi="Times New Roman" w:cs="Times New Roman"/>
        </w:rPr>
        <w:t xml:space="preserve"> </w:t>
      </w:r>
      <w:r w:rsidR="00821C9F">
        <w:rPr>
          <w:rFonts w:ascii="Times New Roman" w:hAnsi="Times New Roman" w:cs="Times New Roman"/>
        </w:rPr>
        <w:t xml:space="preserve">preliminary </w:t>
      </w:r>
      <w:r w:rsidR="00BE3EED" w:rsidRPr="007E6AA3">
        <w:rPr>
          <w:rFonts w:ascii="Times New Roman" w:hAnsi="Times New Roman" w:cs="Times New Roman"/>
        </w:rPr>
        <w:t xml:space="preserve">empirical evidence </w:t>
      </w:r>
      <w:r w:rsidR="004D6A88">
        <w:rPr>
          <w:rFonts w:ascii="Times New Roman" w:hAnsi="Times New Roman" w:cs="Times New Roman"/>
        </w:rPr>
        <w:t xml:space="preserve">for </w:t>
      </w:r>
      <w:r w:rsidR="00BE3EED" w:rsidRPr="007E6AA3">
        <w:rPr>
          <w:rFonts w:ascii="Times New Roman" w:hAnsi="Times New Roman" w:cs="Times New Roman"/>
        </w:rPr>
        <w:t>cross-country differences</w:t>
      </w:r>
      <w:r w:rsidR="004D6A88">
        <w:rPr>
          <w:rFonts w:ascii="Times New Roman" w:hAnsi="Times New Roman" w:cs="Times New Roman"/>
        </w:rPr>
        <w:t>.</w:t>
      </w:r>
      <w:r w:rsidR="00BE3EED" w:rsidRPr="007E6AA3">
        <w:rPr>
          <w:rFonts w:ascii="Times New Roman" w:hAnsi="Times New Roman" w:cs="Times New Roman"/>
        </w:rPr>
        <w:t xml:space="preserve"> </w:t>
      </w:r>
      <w:r w:rsidR="004D6A88">
        <w:rPr>
          <w:rFonts w:ascii="Times New Roman" w:hAnsi="Times New Roman" w:cs="Times New Roman"/>
        </w:rPr>
        <w:t xml:space="preserve">Whilst there is some correlation of </w:t>
      </w:r>
      <w:r>
        <w:rPr>
          <w:rFonts w:ascii="Times New Roman" w:hAnsi="Times New Roman" w:cs="Times New Roman"/>
        </w:rPr>
        <w:t>E</w:t>
      </w:r>
      <w:r w:rsidR="00821C9F">
        <w:rPr>
          <w:rFonts w:ascii="Times New Roman" w:hAnsi="Times New Roman" w:cs="Times New Roman"/>
        </w:rPr>
        <w:t>Q</w:t>
      </w:r>
      <w:r>
        <w:rPr>
          <w:rFonts w:ascii="Times New Roman" w:hAnsi="Times New Roman" w:cs="Times New Roman"/>
        </w:rPr>
        <w:t>I</w:t>
      </w:r>
      <w:r w:rsidRPr="007E6AA3">
        <w:rPr>
          <w:rFonts w:ascii="Times New Roman" w:hAnsi="Times New Roman" w:cs="Times New Roman"/>
        </w:rPr>
        <w:t xml:space="preserve"> </w:t>
      </w:r>
      <w:r>
        <w:rPr>
          <w:rFonts w:ascii="Times New Roman" w:hAnsi="Times New Roman" w:cs="Times New Roman"/>
        </w:rPr>
        <w:t xml:space="preserve">sores </w:t>
      </w:r>
      <w:r w:rsidR="004D6A88">
        <w:rPr>
          <w:rFonts w:ascii="Times New Roman" w:hAnsi="Times New Roman" w:cs="Times New Roman"/>
        </w:rPr>
        <w:t>an</w:t>
      </w:r>
      <w:r w:rsidR="009E6167">
        <w:rPr>
          <w:rFonts w:ascii="Times New Roman" w:hAnsi="Times New Roman" w:cs="Times New Roman"/>
        </w:rPr>
        <w:t>d</w:t>
      </w:r>
      <w:r w:rsidR="004D6A88">
        <w:rPr>
          <w:rFonts w:ascii="Times New Roman" w:hAnsi="Times New Roman" w:cs="Times New Roman"/>
        </w:rPr>
        <w:t xml:space="preserve"> GDP per capita</w:t>
      </w:r>
      <w:r w:rsidR="00BE3EED" w:rsidRPr="007E6AA3">
        <w:rPr>
          <w:rFonts w:ascii="Times New Roman" w:hAnsi="Times New Roman" w:cs="Times New Roman"/>
        </w:rPr>
        <w:t xml:space="preserve">, </w:t>
      </w:r>
      <w:r w:rsidR="009E6167">
        <w:rPr>
          <w:rFonts w:ascii="Times New Roman" w:hAnsi="Times New Roman" w:cs="Times New Roman"/>
        </w:rPr>
        <w:t xml:space="preserve">this </w:t>
      </w:r>
      <w:r>
        <w:rPr>
          <w:rFonts w:ascii="Times New Roman" w:hAnsi="Times New Roman" w:cs="Times New Roman"/>
        </w:rPr>
        <w:t xml:space="preserve">relationship </w:t>
      </w:r>
      <w:r w:rsidR="009E6167">
        <w:rPr>
          <w:rFonts w:ascii="Times New Roman" w:hAnsi="Times New Roman" w:cs="Times New Roman"/>
        </w:rPr>
        <w:t xml:space="preserve">is </w:t>
      </w:r>
      <w:r>
        <w:rPr>
          <w:rFonts w:ascii="Times New Roman" w:hAnsi="Times New Roman" w:cs="Times New Roman"/>
        </w:rPr>
        <w:t>not</w:t>
      </w:r>
      <w:r w:rsidR="00D559E0">
        <w:rPr>
          <w:rFonts w:ascii="Times New Roman" w:hAnsi="Times New Roman" w:cs="Times New Roman"/>
        </w:rPr>
        <w:t xml:space="preserve"> significant</w:t>
      </w:r>
      <w:r w:rsidR="009E6167">
        <w:rPr>
          <w:rFonts w:ascii="Times New Roman" w:hAnsi="Times New Roman" w:cs="Times New Roman"/>
        </w:rPr>
        <w:t xml:space="preserve">. </w:t>
      </w:r>
      <w:r w:rsidR="00BE3EED" w:rsidRPr="007E6AA3">
        <w:rPr>
          <w:rFonts w:ascii="Times New Roman" w:hAnsi="Times New Roman" w:cs="Times New Roman"/>
        </w:rPr>
        <w:t xml:space="preserve">While </w:t>
      </w:r>
      <w:r w:rsidR="009E6167">
        <w:rPr>
          <w:rFonts w:ascii="Times New Roman" w:hAnsi="Times New Roman" w:cs="Times New Roman"/>
        </w:rPr>
        <w:t xml:space="preserve">the </w:t>
      </w:r>
      <w:r>
        <w:rPr>
          <w:rFonts w:ascii="Times New Roman" w:hAnsi="Times New Roman" w:cs="Times New Roman"/>
        </w:rPr>
        <w:t xml:space="preserve">correlations between </w:t>
      </w:r>
      <w:r w:rsidR="009E6167">
        <w:rPr>
          <w:rFonts w:ascii="Times New Roman" w:hAnsi="Times New Roman" w:cs="Times New Roman"/>
        </w:rPr>
        <w:t xml:space="preserve">GDP per capita and </w:t>
      </w:r>
      <w:r w:rsidR="00BE3EED" w:rsidRPr="007E6AA3">
        <w:rPr>
          <w:rFonts w:ascii="Times New Roman" w:hAnsi="Times New Roman" w:cs="Times New Roman"/>
        </w:rPr>
        <w:t xml:space="preserve">overall </w:t>
      </w:r>
      <w:r>
        <w:rPr>
          <w:rFonts w:ascii="Times New Roman" w:hAnsi="Times New Roman" w:cs="Times New Roman"/>
        </w:rPr>
        <w:t>E</w:t>
      </w:r>
      <w:r w:rsidR="00821C9F">
        <w:rPr>
          <w:rFonts w:ascii="Times New Roman" w:hAnsi="Times New Roman" w:cs="Times New Roman"/>
        </w:rPr>
        <w:t>Q</w:t>
      </w:r>
      <w:r>
        <w:rPr>
          <w:rFonts w:ascii="Times New Roman" w:hAnsi="Times New Roman" w:cs="Times New Roman"/>
        </w:rPr>
        <w:t xml:space="preserve">I </w:t>
      </w:r>
      <w:r w:rsidR="009E6167">
        <w:rPr>
          <w:rFonts w:ascii="Times New Roman" w:hAnsi="Times New Roman" w:cs="Times New Roman"/>
        </w:rPr>
        <w:t xml:space="preserve">scores as well as </w:t>
      </w:r>
      <w:r>
        <w:rPr>
          <w:rFonts w:ascii="Times New Roman" w:hAnsi="Times New Roman" w:cs="Times New Roman"/>
        </w:rPr>
        <w:t xml:space="preserve">for the criterion </w:t>
      </w:r>
      <w:r w:rsidR="00BE3EED" w:rsidRPr="007E6AA3">
        <w:rPr>
          <w:rFonts w:ascii="Times New Roman" w:hAnsi="Times New Roman" w:cs="Times New Roman"/>
        </w:rPr>
        <w:t xml:space="preserve">administrative support for EIA </w:t>
      </w:r>
      <w:r w:rsidR="004D6A88">
        <w:rPr>
          <w:rFonts w:ascii="Times New Roman" w:hAnsi="Times New Roman" w:cs="Times New Roman"/>
        </w:rPr>
        <w:t xml:space="preserve">are </w:t>
      </w:r>
      <w:r>
        <w:rPr>
          <w:rFonts w:ascii="Times New Roman" w:hAnsi="Times New Roman" w:cs="Times New Roman"/>
        </w:rPr>
        <w:t xml:space="preserve">statistically </w:t>
      </w:r>
      <w:r w:rsidR="00BE3EED" w:rsidRPr="007E6AA3">
        <w:rPr>
          <w:rFonts w:ascii="Times New Roman" w:hAnsi="Times New Roman" w:cs="Times New Roman"/>
        </w:rPr>
        <w:t>significa</w:t>
      </w:r>
      <w:r w:rsidR="004D6A88">
        <w:rPr>
          <w:rFonts w:ascii="Times New Roman" w:hAnsi="Times New Roman" w:cs="Times New Roman"/>
        </w:rPr>
        <w:t>nt</w:t>
      </w:r>
      <w:r w:rsidR="001F02D5">
        <w:rPr>
          <w:rFonts w:ascii="Times New Roman" w:hAnsi="Times New Roman" w:cs="Times New Roman"/>
        </w:rPr>
        <w:t xml:space="preserve"> and </w:t>
      </w:r>
      <w:r w:rsidR="002F74D1">
        <w:rPr>
          <w:rFonts w:ascii="Times New Roman" w:hAnsi="Times New Roman" w:cs="Times New Roman"/>
        </w:rPr>
        <w:t>clear</w:t>
      </w:r>
      <w:r w:rsidR="00BE3EED" w:rsidRPr="007E6AA3">
        <w:rPr>
          <w:rFonts w:ascii="Times New Roman" w:hAnsi="Times New Roman" w:cs="Times New Roman"/>
        </w:rPr>
        <w:t xml:space="preserve">, </w:t>
      </w:r>
      <w:r w:rsidR="004D6A88">
        <w:rPr>
          <w:rFonts w:ascii="Times New Roman" w:hAnsi="Times New Roman" w:cs="Times New Roman"/>
        </w:rPr>
        <w:t xml:space="preserve">underlying </w:t>
      </w:r>
      <w:r w:rsidR="00BE3EED" w:rsidRPr="007E6AA3">
        <w:rPr>
          <w:rFonts w:ascii="Times New Roman" w:hAnsi="Times New Roman" w:cs="Times New Roman"/>
        </w:rPr>
        <w:t xml:space="preserve">legislation, </w:t>
      </w:r>
      <w:r w:rsidR="004D6A88">
        <w:rPr>
          <w:rFonts w:ascii="Times New Roman" w:hAnsi="Times New Roman" w:cs="Times New Roman"/>
        </w:rPr>
        <w:t xml:space="preserve">completeness of EIA </w:t>
      </w:r>
      <w:r w:rsidR="00BE3EED" w:rsidRPr="007E6AA3">
        <w:rPr>
          <w:rFonts w:ascii="Times New Roman" w:hAnsi="Times New Roman" w:cs="Times New Roman"/>
        </w:rPr>
        <w:t xml:space="preserve">procedure and </w:t>
      </w:r>
      <w:r w:rsidR="00670ADE">
        <w:rPr>
          <w:rFonts w:ascii="Times New Roman" w:hAnsi="Times New Roman" w:cs="Times New Roman"/>
        </w:rPr>
        <w:t xml:space="preserve">influence on </w:t>
      </w:r>
      <w:r w:rsidR="00BE3EED" w:rsidRPr="007E6AA3">
        <w:rPr>
          <w:rFonts w:ascii="Times New Roman" w:hAnsi="Times New Roman" w:cs="Times New Roman"/>
        </w:rPr>
        <w:t>decision-making are not</w:t>
      </w:r>
      <w:r w:rsidR="009E6167">
        <w:rPr>
          <w:rFonts w:ascii="Times New Roman" w:hAnsi="Times New Roman" w:cs="Times New Roman"/>
        </w:rPr>
        <w:t xml:space="preserve"> and t</w:t>
      </w:r>
      <w:r w:rsidR="00BE3EED" w:rsidRPr="007E6AA3">
        <w:rPr>
          <w:rFonts w:ascii="Times New Roman" w:hAnsi="Times New Roman" w:cs="Times New Roman"/>
        </w:rPr>
        <w:t>he quality of the existing environmental regime</w:t>
      </w:r>
      <w:r>
        <w:rPr>
          <w:rFonts w:ascii="Times New Roman" w:hAnsi="Times New Roman" w:cs="Times New Roman"/>
        </w:rPr>
        <w:t xml:space="preserve"> as well as requirements by international donor agencies </w:t>
      </w:r>
      <w:r w:rsidR="006A6610">
        <w:rPr>
          <w:rFonts w:ascii="Times New Roman" w:hAnsi="Times New Roman" w:cs="Times New Roman"/>
        </w:rPr>
        <w:t>play important role</w:t>
      </w:r>
      <w:r w:rsidR="002F74D1">
        <w:rPr>
          <w:rFonts w:ascii="Times New Roman" w:hAnsi="Times New Roman" w:cs="Times New Roman"/>
        </w:rPr>
        <w:t>s</w:t>
      </w:r>
      <w:r w:rsidR="00BE3EED" w:rsidRPr="007E6AA3">
        <w:rPr>
          <w:rFonts w:ascii="Times New Roman" w:hAnsi="Times New Roman" w:cs="Times New Roman"/>
        </w:rPr>
        <w:t xml:space="preserve">. The rigor and structure of environmental regulations </w:t>
      </w:r>
      <w:r>
        <w:rPr>
          <w:rFonts w:ascii="Times New Roman" w:hAnsi="Times New Roman" w:cs="Times New Roman"/>
        </w:rPr>
        <w:t>as well as the ability to</w:t>
      </w:r>
      <w:r w:rsidRPr="007E6AA3">
        <w:rPr>
          <w:rFonts w:ascii="Times New Roman" w:hAnsi="Times New Roman" w:cs="Times New Roman"/>
        </w:rPr>
        <w:t xml:space="preserve"> </w:t>
      </w:r>
      <w:r w:rsidR="00BE3EED" w:rsidRPr="007E6AA3">
        <w:rPr>
          <w:rFonts w:ascii="Times New Roman" w:hAnsi="Times New Roman" w:cs="Times New Roman"/>
        </w:rPr>
        <w:t xml:space="preserve">enforce </w:t>
      </w:r>
      <w:r>
        <w:rPr>
          <w:rFonts w:ascii="Times New Roman" w:hAnsi="Times New Roman" w:cs="Times New Roman"/>
        </w:rPr>
        <w:t xml:space="preserve">compliance </w:t>
      </w:r>
      <w:r w:rsidR="00670ADE">
        <w:rPr>
          <w:rFonts w:ascii="Times New Roman" w:hAnsi="Times New Roman" w:cs="Times New Roman"/>
        </w:rPr>
        <w:t xml:space="preserve">appears to </w:t>
      </w:r>
      <w:r w:rsidR="00BE3EED" w:rsidRPr="007E6AA3">
        <w:rPr>
          <w:rFonts w:ascii="Times New Roman" w:hAnsi="Times New Roman" w:cs="Times New Roman"/>
        </w:rPr>
        <w:t xml:space="preserve">play </w:t>
      </w:r>
      <w:r>
        <w:rPr>
          <w:rFonts w:ascii="Times New Roman" w:hAnsi="Times New Roman" w:cs="Times New Roman"/>
        </w:rPr>
        <w:t xml:space="preserve">a </w:t>
      </w:r>
      <w:r w:rsidR="009E6167">
        <w:rPr>
          <w:rFonts w:ascii="Times New Roman" w:hAnsi="Times New Roman" w:cs="Times New Roman"/>
        </w:rPr>
        <w:t xml:space="preserve">particular </w:t>
      </w:r>
      <w:r w:rsidR="00BE3EED" w:rsidRPr="007E6AA3">
        <w:rPr>
          <w:rFonts w:ascii="Times New Roman" w:hAnsi="Times New Roman" w:cs="Times New Roman"/>
        </w:rPr>
        <w:t>important role</w:t>
      </w:r>
      <w:r w:rsidR="00244845">
        <w:rPr>
          <w:rFonts w:ascii="Times New Roman" w:hAnsi="Times New Roman" w:cs="Times New Roman"/>
        </w:rPr>
        <w:t xml:space="preserve"> (similarly to what was observed by </w:t>
      </w:r>
      <w:r w:rsidR="00D44996">
        <w:rPr>
          <w:rFonts w:ascii="Times New Roman" w:hAnsi="Times New Roman" w:cs="Times New Roman"/>
        </w:rPr>
        <w:fldChar w:fldCharType="begin" w:fldLock="1"/>
      </w:r>
      <w:r w:rsidR="00BD03AC">
        <w:rPr>
          <w:rFonts w:ascii="Times New Roman" w:hAnsi="Times New Roman" w:cs="Times New Roman"/>
        </w:rPr>
        <w:instrText>ADDIN CSL_CITATION {"citationItems":[{"id":"ITEM-1","itemData":{"DOI":"10.1016/j.eiar.2005.11.006","ISSN":"01959255","abstract":"Recent years have seen the introduction of various sets of strategic environmental assessment (SEA) effectiveness criteria in the professional international literature. Content analysis of key international SEA publications suggest that these have been developed based on the experiences of a selected number of countries only, and to date, the question whether they are fully valid in all systems and countries world-wide has not been addressed sufficiently, yet. In this context, the paper discusses the validity of effectiveness criteria for Italy, a country from which authors have only contributed to a very limited extent to the international SEA literature. It is concluded that, particularly in the light of experiences with a 'flexible', but ineffective EIA system, in Italy SEA needs to be applied in a systematic and rigorous manner, aided by strong enforcement mechanisms. © 2006 Elsevier Inc. All rights reserved.","author":[{"dropping-particle":"","family":"Fischer","given":"Thomas B.","non-dropping-particle":"","parse-names":false,"suffix":""},{"dropping-particle":"","family":"Gazzola","given":"Paola","non-dropping-particle":"","parse-names":false,"suffix":""}],"container-title":"Environmental Impact Assessment Review","id":"ITEM-1","issue":"4","issued":{"date-parts":[["2006"]]},"page":"396-409","title":"SEA effectiveness criteria-equally valid in all countries? The case of Italy","type":"article-journal","volume":"26"},"uris":["http://www.mendeley.com/documents/?uuid=c4ffbb68-bc78-4416-90f4-b4194b8c8a5d"]}],"mendeley":{"formattedCitation":"(Fischer &amp; Gazzola, 2006)","manualFormatting":" Fischer &amp; Gazzola (2006)","plainTextFormattedCitation":"(Fischer &amp; Gazzola, 2006)","previouslyFormattedCitation":"(Fischer &amp; Gazzola, 2006)"},"properties":{"noteIndex":0},"schema":"https://github.com/citation-style-language/schema/raw/master/csl-citation.json"}</w:instrText>
      </w:r>
      <w:r w:rsidR="00D44996">
        <w:rPr>
          <w:rFonts w:ascii="Times New Roman" w:hAnsi="Times New Roman" w:cs="Times New Roman"/>
        </w:rPr>
        <w:fldChar w:fldCharType="separate"/>
      </w:r>
      <w:r w:rsidR="00F2245D">
        <w:rPr>
          <w:rFonts w:ascii="Times New Roman" w:hAnsi="Times New Roman" w:cs="Times New Roman"/>
          <w:noProof/>
        </w:rPr>
        <w:t xml:space="preserve"> </w:t>
      </w:r>
      <w:r w:rsidR="00D44996" w:rsidRPr="00D44996">
        <w:rPr>
          <w:rFonts w:ascii="Times New Roman" w:hAnsi="Times New Roman" w:cs="Times New Roman"/>
          <w:noProof/>
        </w:rPr>
        <w:t xml:space="preserve">Fischer &amp; Gazzola </w:t>
      </w:r>
      <w:r w:rsidR="00212DB7">
        <w:rPr>
          <w:rFonts w:ascii="Times New Roman" w:hAnsi="Times New Roman" w:cs="Times New Roman"/>
          <w:noProof/>
        </w:rPr>
        <w:t>(</w:t>
      </w:r>
      <w:r w:rsidR="00D44996" w:rsidRPr="00D44996">
        <w:rPr>
          <w:rFonts w:ascii="Times New Roman" w:hAnsi="Times New Roman" w:cs="Times New Roman"/>
          <w:noProof/>
        </w:rPr>
        <w:t>2006)</w:t>
      </w:r>
      <w:r w:rsidR="00D44996">
        <w:rPr>
          <w:rFonts w:ascii="Times New Roman" w:hAnsi="Times New Roman" w:cs="Times New Roman"/>
        </w:rPr>
        <w:fldChar w:fldCharType="end"/>
      </w:r>
      <w:r w:rsidR="0031128E">
        <w:rPr>
          <w:rFonts w:ascii="Times New Roman" w:hAnsi="Times New Roman" w:cs="Times New Roman"/>
        </w:rPr>
        <w:t>)</w:t>
      </w:r>
      <w:r w:rsidR="00BE3EED" w:rsidRPr="007E6AA3">
        <w:rPr>
          <w:rFonts w:ascii="Times New Roman" w:hAnsi="Times New Roman" w:cs="Times New Roman"/>
        </w:rPr>
        <w:t xml:space="preserve">. </w:t>
      </w:r>
      <w:r w:rsidR="00670ADE">
        <w:rPr>
          <w:rFonts w:ascii="Times New Roman" w:hAnsi="Times New Roman" w:cs="Times New Roman"/>
        </w:rPr>
        <w:t xml:space="preserve">EIA </w:t>
      </w:r>
      <w:r>
        <w:rPr>
          <w:rFonts w:ascii="Times New Roman" w:hAnsi="Times New Roman" w:cs="Times New Roman"/>
        </w:rPr>
        <w:t xml:space="preserve">systems </w:t>
      </w:r>
      <w:r w:rsidR="00A83F59">
        <w:rPr>
          <w:rFonts w:ascii="Times New Roman" w:hAnsi="Times New Roman" w:cs="Times New Roman"/>
        </w:rPr>
        <w:t xml:space="preserve">improve with regards to stronger </w:t>
      </w:r>
      <w:r w:rsidR="00A83F59" w:rsidRPr="007E6AA3">
        <w:rPr>
          <w:rFonts w:ascii="Times New Roman" w:hAnsi="Times New Roman" w:cs="Times New Roman"/>
        </w:rPr>
        <w:t xml:space="preserve">administrative support </w:t>
      </w:r>
      <w:r w:rsidR="00BE3EED" w:rsidRPr="007E6AA3">
        <w:rPr>
          <w:rFonts w:ascii="Times New Roman" w:hAnsi="Times New Roman" w:cs="Times New Roman"/>
        </w:rPr>
        <w:t xml:space="preserve">as </w:t>
      </w:r>
      <w:r w:rsidR="00670ADE">
        <w:rPr>
          <w:rFonts w:ascii="Times New Roman" w:hAnsi="Times New Roman" w:cs="Times New Roman"/>
        </w:rPr>
        <w:t xml:space="preserve">GDP </w:t>
      </w:r>
      <w:r w:rsidR="00BE3EED">
        <w:rPr>
          <w:rFonts w:ascii="Times New Roman" w:hAnsi="Times New Roman" w:cs="Times New Roman"/>
        </w:rPr>
        <w:t>grows</w:t>
      </w:r>
      <w:r w:rsidR="007774CD">
        <w:rPr>
          <w:rFonts w:ascii="Times New Roman" w:hAnsi="Times New Roman" w:cs="Times New Roman"/>
        </w:rPr>
        <w:t xml:space="preserve">. </w:t>
      </w:r>
      <w:r w:rsidR="00A83F59">
        <w:rPr>
          <w:rFonts w:ascii="Times New Roman" w:hAnsi="Times New Roman" w:cs="Times New Roman"/>
        </w:rPr>
        <w:t xml:space="preserve">This includes the development of skills of those involved in EIA as well as </w:t>
      </w:r>
      <w:r w:rsidR="00BE3EED" w:rsidRPr="007E6AA3">
        <w:rPr>
          <w:rFonts w:ascii="Times New Roman" w:hAnsi="Times New Roman" w:cs="Times New Roman"/>
        </w:rPr>
        <w:t xml:space="preserve">and </w:t>
      </w:r>
      <w:r w:rsidR="00670ADE">
        <w:rPr>
          <w:rFonts w:ascii="Times New Roman" w:hAnsi="Times New Roman" w:cs="Times New Roman"/>
        </w:rPr>
        <w:t xml:space="preserve">more </w:t>
      </w:r>
      <w:r w:rsidR="00BE3EED" w:rsidRPr="007E6AA3">
        <w:rPr>
          <w:rFonts w:ascii="Times New Roman" w:hAnsi="Times New Roman" w:cs="Times New Roman"/>
        </w:rPr>
        <w:t xml:space="preserve">rigorous capacity-building. </w:t>
      </w:r>
    </w:p>
    <w:p w14:paraId="08CEE50E" w14:textId="763253AA" w:rsidR="00BE3EED" w:rsidRDefault="00BE3EED" w:rsidP="00D44219">
      <w:pPr>
        <w:ind w:firstLine="720"/>
        <w:rPr>
          <w:rFonts w:ascii="Times New Roman" w:hAnsi="Times New Roman" w:cs="Times New Roman"/>
        </w:rPr>
      </w:pPr>
      <w:r w:rsidRPr="007E6AA3">
        <w:rPr>
          <w:rFonts w:ascii="Times New Roman" w:hAnsi="Times New Roman" w:cs="Times New Roman"/>
        </w:rPr>
        <w:lastRenderedPageBreak/>
        <w:t xml:space="preserve">The findings </w:t>
      </w:r>
      <w:r w:rsidR="00A83F59">
        <w:rPr>
          <w:rFonts w:ascii="Times New Roman" w:hAnsi="Times New Roman" w:cs="Times New Roman"/>
        </w:rPr>
        <w:t xml:space="preserve">introduced in this paper </w:t>
      </w:r>
      <w:r w:rsidRPr="007E6AA3">
        <w:rPr>
          <w:rFonts w:ascii="Times New Roman" w:hAnsi="Times New Roman" w:cs="Times New Roman"/>
        </w:rPr>
        <w:t xml:space="preserve">carry important </w:t>
      </w:r>
      <w:r w:rsidR="00821C9F">
        <w:rPr>
          <w:rFonts w:ascii="Times New Roman" w:hAnsi="Times New Roman" w:cs="Times New Roman"/>
        </w:rPr>
        <w:t xml:space="preserve">baseline information and policy </w:t>
      </w:r>
      <w:r w:rsidRPr="007E6AA3">
        <w:rPr>
          <w:rFonts w:ascii="Times New Roman" w:hAnsi="Times New Roman" w:cs="Times New Roman"/>
        </w:rPr>
        <w:t xml:space="preserve">implications. While economic </w:t>
      </w:r>
      <w:r>
        <w:rPr>
          <w:rFonts w:ascii="Times New Roman" w:hAnsi="Times New Roman" w:cs="Times New Roman"/>
        </w:rPr>
        <w:t>advancement</w:t>
      </w:r>
      <w:r w:rsidR="00670ADE">
        <w:rPr>
          <w:rFonts w:ascii="Times New Roman" w:hAnsi="Times New Roman" w:cs="Times New Roman"/>
        </w:rPr>
        <w:t xml:space="preserve"> </w:t>
      </w:r>
      <w:r>
        <w:rPr>
          <w:rFonts w:ascii="Times New Roman" w:hAnsi="Times New Roman" w:cs="Times New Roman"/>
        </w:rPr>
        <w:t>can be</w:t>
      </w:r>
      <w:r w:rsidRPr="007E6AA3">
        <w:rPr>
          <w:rFonts w:ascii="Times New Roman" w:hAnsi="Times New Roman" w:cs="Times New Roman"/>
        </w:rPr>
        <w:t xml:space="preserve"> a key mechanism for </w:t>
      </w:r>
      <w:r w:rsidR="00670ADE">
        <w:rPr>
          <w:rFonts w:ascii="Times New Roman" w:hAnsi="Times New Roman" w:cs="Times New Roman"/>
        </w:rPr>
        <w:t xml:space="preserve">effective </w:t>
      </w:r>
      <w:r w:rsidRPr="007E6AA3">
        <w:rPr>
          <w:rFonts w:ascii="Times New Roman" w:hAnsi="Times New Roman" w:cs="Times New Roman"/>
        </w:rPr>
        <w:t xml:space="preserve">EIA, a weak correlation between </w:t>
      </w:r>
      <w:r w:rsidR="00670ADE">
        <w:rPr>
          <w:rFonts w:ascii="Times New Roman" w:hAnsi="Times New Roman" w:cs="Times New Roman"/>
        </w:rPr>
        <w:t xml:space="preserve">GDP </w:t>
      </w:r>
      <w:r w:rsidRPr="007E6AA3">
        <w:rPr>
          <w:rFonts w:ascii="Times New Roman" w:hAnsi="Times New Roman" w:cs="Times New Roman"/>
        </w:rPr>
        <w:t xml:space="preserve">and </w:t>
      </w:r>
      <w:r w:rsidR="00670ADE">
        <w:rPr>
          <w:rFonts w:ascii="Times New Roman" w:hAnsi="Times New Roman" w:cs="Times New Roman"/>
        </w:rPr>
        <w:t xml:space="preserve">various </w:t>
      </w:r>
      <w:r w:rsidRPr="007E6AA3">
        <w:rPr>
          <w:rFonts w:ascii="Times New Roman" w:hAnsi="Times New Roman" w:cs="Times New Roman"/>
        </w:rPr>
        <w:t xml:space="preserve">EIA criteria implies that a </w:t>
      </w:r>
      <w:r>
        <w:rPr>
          <w:rFonts w:ascii="Times New Roman" w:hAnsi="Times New Roman" w:cs="Times New Roman"/>
        </w:rPr>
        <w:t>nation’s</w:t>
      </w:r>
      <w:r w:rsidRPr="007E6AA3">
        <w:rPr>
          <w:rFonts w:ascii="Times New Roman" w:hAnsi="Times New Roman" w:cs="Times New Roman"/>
        </w:rPr>
        <w:t xml:space="preserve"> broader </w:t>
      </w:r>
      <w:r w:rsidR="00A83F59">
        <w:rPr>
          <w:rFonts w:ascii="Times New Roman" w:hAnsi="Times New Roman" w:cs="Times New Roman"/>
        </w:rPr>
        <w:t>legal</w:t>
      </w:r>
      <w:r w:rsidR="00A83F59" w:rsidRPr="007E6AA3">
        <w:rPr>
          <w:rFonts w:ascii="Times New Roman" w:hAnsi="Times New Roman" w:cs="Times New Roman"/>
        </w:rPr>
        <w:t xml:space="preserve"> </w:t>
      </w:r>
      <w:r w:rsidRPr="007E6AA3">
        <w:rPr>
          <w:rFonts w:ascii="Times New Roman" w:hAnsi="Times New Roman" w:cs="Times New Roman"/>
        </w:rPr>
        <w:t xml:space="preserve">and other institutional underpinnings, and international support are crucial </w:t>
      </w:r>
      <w:r w:rsidR="00670ADE">
        <w:rPr>
          <w:rFonts w:ascii="Times New Roman" w:hAnsi="Times New Roman" w:cs="Times New Roman"/>
        </w:rPr>
        <w:t xml:space="preserve">for achieving </w:t>
      </w:r>
      <w:r w:rsidRPr="007E6AA3">
        <w:rPr>
          <w:rFonts w:ascii="Times New Roman" w:hAnsi="Times New Roman" w:cs="Times New Roman"/>
        </w:rPr>
        <w:t xml:space="preserve">EIA effectiveness. BRI </w:t>
      </w:r>
      <w:r w:rsidR="00A83F59">
        <w:rPr>
          <w:rFonts w:ascii="Times New Roman" w:hAnsi="Times New Roman" w:cs="Times New Roman"/>
        </w:rPr>
        <w:t xml:space="preserve">projects can </w:t>
      </w:r>
      <w:r w:rsidRPr="007E6AA3">
        <w:rPr>
          <w:rFonts w:ascii="Times New Roman" w:hAnsi="Times New Roman" w:cs="Times New Roman"/>
        </w:rPr>
        <w:t xml:space="preserve">help developing countries to modernize </w:t>
      </w:r>
      <w:r w:rsidR="00A83F59">
        <w:rPr>
          <w:rFonts w:ascii="Times New Roman" w:hAnsi="Times New Roman" w:cs="Times New Roman"/>
        </w:rPr>
        <w:t xml:space="preserve">their </w:t>
      </w:r>
      <w:r w:rsidRPr="007E6AA3">
        <w:rPr>
          <w:rFonts w:ascii="Times New Roman" w:hAnsi="Times New Roman" w:cs="Times New Roman"/>
        </w:rPr>
        <w:t>econom</w:t>
      </w:r>
      <w:r w:rsidR="00A83F59">
        <w:rPr>
          <w:rFonts w:ascii="Times New Roman" w:hAnsi="Times New Roman" w:cs="Times New Roman"/>
        </w:rPr>
        <w:t>ies. In this context, they should also aim at improving</w:t>
      </w:r>
      <w:r w:rsidRPr="007E6AA3">
        <w:rPr>
          <w:rFonts w:ascii="Times New Roman" w:hAnsi="Times New Roman" w:cs="Times New Roman"/>
        </w:rPr>
        <w:t xml:space="preserve"> regulatory systems and environmental performance.</w:t>
      </w:r>
      <w:r w:rsidR="00A83F59">
        <w:rPr>
          <w:rFonts w:ascii="Times New Roman" w:hAnsi="Times New Roman" w:cs="Times New Roman"/>
        </w:rPr>
        <w:t xml:space="preserve"> EIA can play an important role</w:t>
      </w:r>
      <w:r w:rsidR="006A6610">
        <w:rPr>
          <w:rFonts w:ascii="Times New Roman" w:hAnsi="Times New Roman" w:cs="Times New Roman"/>
        </w:rPr>
        <w:t xml:space="preserve"> in achieving this</w:t>
      </w:r>
      <w:r w:rsidR="002F74D1">
        <w:rPr>
          <w:rFonts w:ascii="Times New Roman" w:hAnsi="Times New Roman" w:cs="Times New Roman"/>
        </w:rPr>
        <w:t xml:space="preserve"> and should be designed, so that it can – at least potentially – be effective</w:t>
      </w:r>
      <w:r w:rsidR="00A83F59">
        <w:rPr>
          <w:rFonts w:ascii="Times New Roman" w:hAnsi="Times New Roman" w:cs="Times New Roman"/>
        </w:rPr>
        <w:t xml:space="preserve">. </w:t>
      </w:r>
    </w:p>
    <w:p w14:paraId="7BEBA21A" w14:textId="00298610" w:rsidR="00077665" w:rsidRDefault="00BE4A0B" w:rsidP="00D44219">
      <w:pPr>
        <w:ind w:firstLine="720"/>
        <w:rPr>
          <w:rFonts w:ascii="Times New Roman" w:hAnsi="Times New Roman" w:cs="Times New Roman"/>
        </w:rPr>
      </w:pPr>
      <w:r>
        <w:rPr>
          <w:rFonts w:ascii="Times New Roman" w:hAnsi="Times New Roman" w:cs="Times New Roman"/>
        </w:rPr>
        <w:t>R</w:t>
      </w:r>
      <w:r w:rsidR="00077665">
        <w:rPr>
          <w:rFonts w:ascii="Times New Roman" w:hAnsi="Times New Roman" w:cs="Times New Roman"/>
        </w:rPr>
        <w:t xml:space="preserve">esults </w:t>
      </w:r>
      <w:r w:rsidR="00DF5379">
        <w:rPr>
          <w:rFonts w:ascii="Times New Roman" w:hAnsi="Times New Roman" w:cs="Times New Roman"/>
        </w:rPr>
        <w:t>on</w:t>
      </w:r>
      <w:r w:rsidR="00077665">
        <w:rPr>
          <w:rFonts w:ascii="Times New Roman" w:hAnsi="Times New Roman" w:cs="Times New Roman"/>
        </w:rPr>
        <w:t xml:space="preserve"> EQI-GDP relationship</w:t>
      </w:r>
      <w:r w:rsidR="00DF5379">
        <w:rPr>
          <w:rFonts w:ascii="Times New Roman" w:hAnsi="Times New Roman" w:cs="Times New Roman"/>
        </w:rPr>
        <w:t>s</w:t>
      </w:r>
      <w:r w:rsidR="00077665">
        <w:rPr>
          <w:rFonts w:ascii="Times New Roman" w:hAnsi="Times New Roman" w:cs="Times New Roman"/>
        </w:rPr>
        <w:t xml:space="preserve"> presented are </w:t>
      </w:r>
      <w:r w:rsidR="00DF5379">
        <w:rPr>
          <w:rFonts w:ascii="Times New Roman" w:hAnsi="Times New Roman" w:cs="Times New Roman"/>
        </w:rPr>
        <w:t xml:space="preserve">not </w:t>
      </w:r>
      <w:r w:rsidR="00AD77D0">
        <w:rPr>
          <w:rFonts w:ascii="Times New Roman" w:hAnsi="Times New Roman" w:cs="Times New Roman"/>
        </w:rPr>
        <w:t>significant</w:t>
      </w:r>
      <w:r w:rsidR="00077665">
        <w:rPr>
          <w:rFonts w:ascii="Times New Roman" w:hAnsi="Times New Roman" w:cs="Times New Roman"/>
        </w:rPr>
        <w:t xml:space="preserve">. </w:t>
      </w:r>
      <w:r>
        <w:rPr>
          <w:rFonts w:ascii="Times New Roman" w:hAnsi="Times New Roman" w:cs="Times New Roman"/>
        </w:rPr>
        <w:t>Therefore, f</w:t>
      </w:r>
      <w:r w:rsidR="00E273D2">
        <w:rPr>
          <w:rFonts w:ascii="Times New Roman" w:hAnsi="Times New Roman" w:cs="Times New Roman"/>
        </w:rPr>
        <w:t xml:space="preserve">uture research should </w:t>
      </w:r>
      <w:r w:rsidR="00DF5379">
        <w:rPr>
          <w:rFonts w:ascii="Times New Roman" w:hAnsi="Times New Roman" w:cs="Times New Roman"/>
        </w:rPr>
        <w:t xml:space="preserve">therefore </w:t>
      </w:r>
      <w:r w:rsidR="00E273D2">
        <w:rPr>
          <w:rFonts w:ascii="Times New Roman" w:hAnsi="Times New Roman" w:cs="Times New Roman"/>
        </w:rPr>
        <w:t>explore this relationship</w:t>
      </w:r>
      <w:r w:rsidR="00DF5379">
        <w:rPr>
          <w:rFonts w:ascii="Times New Roman" w:hAnsi="Times New Roman" w:cs="Times New Roman"/>
        </w:rPr>
        <w:t>,</w:t>
      </w:r>
      <w:r w:rsidR="00E273D2">
        <w:rPr>
          <w:rFonts w:ascii="Times New Roman" w:hAnsi="Times New Roman" w:cs="Times New Roman"/>
        </w:rPr>
        <w:t xml:space="preserve"> using systematic econometric techniques when national level environmental data for these countries become available. </w:t>
      </w:r>
    </w:p>
    <w:p w14:paraId="04360715" w14:textId="77777777" w:rsidR="00BE3EED" w:rsidRPr="00202DB1" w:rsidRDefault="00BE3EED" w:rsidP="00202DB1">
      <w:pPr>
        <w:rPr>
          <w:rFonts w:ascii="Times New Roman" w:hAnsi="Times New Roman" w:cs="Times New Roman"/>
        </w:rPr>
      </w:pPr>
    </w:p>
    <w:p w14:paraId="27BA5E90" w14:textId="77777777" w:rsidR="00BE3EED" w:rsidRDefault="00BE3EED" w:rsidP="00202DB1">
      <w:pPr>
        <w:rPr>
          <w:rFonts w:ascii="Times New Roman" w:hAnsi="Times New Roman" w:cs="Times New Roman"/>
        </w:rPr>
      </w:pPr>
      <w:r>
        <w:rPr>
          <w:rFonts w:ascii="Times New Roman" w:hAnsi="Times New Roman" w:cs="Times New Roman"/>
        </w:rPr>
        <w:t>References</w:t>
      </w:r>
    </w:p>
    <w:p w14:paraId="33CA7B0D" w14:textId="77777777" w:rsidR="00BE3EED" w:rsidRPr="00202DB1" w:rsidRDefault="00BE3EED" w:rsidP="00202DB1">
      <w:pPr>
        <w:rPr>
          <w:rFonts w:ascii="Times New Roman" w:hAnsi="Times New Roman" w:cs="Times New Roman"/>
        </w:rPr>
      </w:pPr>
    </w:p>
    <w:p w14:paraId="7E6ECD57" w14:textId="39A18591" w:rsidR="00D02577" w:rsidRPr="00D02577" w:rsidRDefault="00BE3EED" w:rsidP="00D02577">
      <w:pPr>
        <w:widowControl w:val="0"/>
        <w:autoSpaceDE w:val="0"/>
        <w:autoSpaceDN w:val="0"/>
        <w:adjustRightInd w:val="0"/>
        <w:ind w:left="480" w:hanging="480"/>
        <w:rPr>
          <w:rFonts w:ascii="Times New Roman" w:hAnsi="Times New Roman" w:cs="Times New Roman"/>
          <w:noProof/>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D02577" w:rsidRPr="00D02577">
        <w:rPr>
          <w:rFonts w:ascii="Times New Roman" w:hAnsi="Times New Roman" w:cs="Times New Roman"/>
          <w:noProof/>
        </w:rPr>
        <w:t xml:space="preserve">Abaza, H., Bisset, R., and Sadler, B. (2004). </w:t>
      </w:r>
      <w:r w:rsidR="00D02577" w:rsidRPr="00D02577">
        <w:rPr>
          <w:rFonts w:ascii="Times New Roman" w:hAnsi="Times New Roman" w:cs="Times New Roman"/>
          <w:i/>
          <w:iCs/>
          <w:noProof/>
        </w:rPr>
        <w:t>Environmental impact assessment and strategic environmental assessment: towards an integrated approach</w:t>
      </w:r>
      <w:r w:rsidR="00D02577" w:rsidRPr="00D02577">
        <w:rPr>
          <w:rFonts w:ascii="Times New Roman" w:hAnsi="Times New Roman" w:cs="Times New Roman"/>
          <w:noProof/>
        </w:rPr>
        <w:t>.</w:t>
      </w:r>
    </w:p>
    <w:p w14:paraId="7BC873F8" w14:textId="77777777" w:rsidR="00D02577" w:rsidRPr="00D02577" w:rsidRDefault="00D02577" w:rsidP="00D02577">
      <w:pPr>
        <w:widowControl w:val="0"/>
        <w:autoSpaceDE w:val="0"/>
        <w:autoSpaceDN w:val="0"/>
        <w:adjustRightInd w:val="0"/>
        <w:ind w:left="480" w:hanging="480"/>
        <w:rPr>
          <w:rFonts w:ascii="Times New Roman" w:hAnsi="Times New Roman" w:cs="Times New Roman"/>
          <w:noProof/>
        </w:rPr>
      </w:pPr>
      <w:r w:rsidRPr="00D02577">
        <w:rPr>
          <w:rFonts w:ascii="Times New Roman" w:hAnsi="Times New Roman" w:cs="Times New Roman"/>
          <w:noProof/>
        </w:rPr>
        <w:t xml:space="preserve">Ahmad, B., &amp; Wood, C. (2002). </w:t>
      </w:r>
      <w:r w:rsidRPr="00D02577">
        <w:rPr>
          <w:rFonts w:ascii="Times New Roman" w:hAnsi="Times New Roman" w:cs="Times New Roman"/>
          <w:i/>
          <w:iCs/>
          <w:noProof/>
        </w:rPr>
        <w:t>A comparative evaluation of the EIA systems in Egypt , Turkey and Tunisia</w:t>
      </w:r>
      <w:r w:rsidRPr="00D02577">
        <w:rPr>
          <w:rFonts w:ascii="Times New Roman" w:hAnsi="Times New Roman" w:cs="Times New Roman"/>
          <w:noProof/>
        </w:rPr>
        <w:t xml:space="preserve">. </w:t>
      </w:r>
      <w:r w:rsidRPr="00D02577">
        <w:rPr>
          <w:rFonts w:ascii="Times New Roman" w:hAnsi="Times New Roman" w:cs="Times New Roman"/>
          <w:i/>
          <w:iCs/>
          <w:noProof/>
        </w:rPr>
        <w:t>22</w:t>
      </w:r>
      <w:r w:rsidRPr="00D02577">
        <w:rPr>
          <w:rFonts w:ascii="Times New Roman" w:hAnsi="Times New Roman" w:cs="Times New Roman"/>
          <w:noProof/>
        </w:rPr>
        <w:t>, 213–234.</w:t>
      </w:r>
    </w:p>
    <w:p w14:paraId="5415EA8D" w14:textId="77777777" w:rsidR="00D02577" w:rsidRPr="00D02577" w:rsidRDefault="00D02577" w:rsidP="00D02577">
      <w:pPr>
        <w:widowControl w:val="0"/>
        <w:autoSpaceDE w:val="0"/>
        <w:autoSpaceDN w:val="0"/>
        <w:adjustRightInd w:val="0"/>
        <w:ind w:left="480" w:hanging="480"/>
        <w:rPr>
          <w:rFonts w:ascii="Times New Roman" w:hAnsi="Times New Roman" w:cs="Times New Roman"/>
          <w:noProof/>
        </w:rPr>
      </w:pPr>
      <w:r w:rsidRPr="00D02577">
        <w:rPr>
          <w:rFonts w:ascii="Times New Roman" w:hAnsi="Times New Roman" w:cs="Times New Roman"/>
          <w:noProof/>
        </w:rPr>
        <w:t xml:space="preserve">AIIB. (2016). </w:t>
      </w:r>
      <w:r w:rsidRPr="00D02577">
        <w:rPr>
          <w:rFonts w:ascii="Times New Roman" w:hAnsi="Times New Roman" w:cs="Times New Roman"/>
          <w:i/>
          <w:iCs/>
          <w:noProof/>
        </w:rPr>
        <w:t>AIIB env and social framework</w:t>
      </w:r>
      <w:r w:rsidRPr="00D02577">
        <w:rPr>
          <w:rFonts w:ascii="Times New Roman" w:hAnsi="Times New Roman" w:cs="Times New Roman"/>
          <w:noProof/>
        </w:rPr>
        <w:t>.</w:t>
      </w:r>
    </w:p>
    <w:p w14:paraId="67D40DFE" w14:textId="77777777" w:rsidR="00D02577" w:rsidRPr="00D02577" w:rsidRDefault="00D02577" w:rsidP="00D02577">
      <w:pPr>
        <w:widowControl w:val="0"/>
        <w:autoSpaceDE w:val="0"/>
        <w:autoSpaceDN w:val="0"/>
        <w:adjustRightInd w:val="0"/>
        <w:ind w:left="480" w:hanging="480"/>
        <w:rPr>
          <w:rFonts w:ascii="Times New Roman" w:hAnsi="Times New Roman" w:cs="Times New Roman"/>
          <w:noProof/>
        </w:rPr>
      </w:pPr>
      <w:r w:rsidRPr="00D02577">
        <w:rPr>
          <w:rFonts w:ascii="Times New Roman" w:hAnsi="Times New Roman" w:cs="Times New Roman"/>
          <w:noProof/>
        </w:rPr>
        <w:t xml:space="preserve">Ana Luisa Gomes Lima, Ernesto Sanchez-Triana, Darshani De Silva, Javaid Afzal, Tapas Paul, Santiago Enriquez, Shakil Ferdausi, Drona Raj Ghimire, M. A. R. and B. H. R. (2015). south asia Review.pdf. </w:t>
      </w:r>
      <w:r w:rsidRPr="00D02577">
        <w:rPr>
          <w:rFonts w:ascii="Times New Roman" w:hAnsi="Times New Roman" w:cs="Times New Roman"/>
          <w:i/>
          <w:iCs/>
          <w:noProof/>
        </w:rPr>
        <w:t>35th Annual Conference of the International Association of Impact Assessment</w:t>
      </w:r>
      <w:r w:rsidRPr="00D02577">
        <w:rPr>
          <w:rFonts w:ascii="Times New Roman" w:hAnsi="Times New Roman" w:cs="Times New Roman"/>
          <w:noProof/>
        </w:rPr>
        <w:t>, 1–6.</w:t>
      </w:r>
    </w:p>
    <w:p w14:paraId="4D29C342" w14:textId="77777777" w:rsidR="00D02577" w:rsidRPr="00D02577" w:rsidRDefault="00D02577" w:rsidP="00D02577">
      <w:pPr>
        <w:widowControl w:val="0"/>
        <w:autoSpaceDE w:val="0"/>
        <w:autoSpaceDN w:val="0"/>
        <w:adjustRightInd w:val="0"/>
        <w:ind w:left="480" w:hanging="480"/>
        <w:rPr>
          <w:rFonts w:ascii="Times New Roman" w:hAnsi="Times New Roman" w:cs="Times New Roman"/>
          <w:noProof/>
        </w:rPr>
      </w:pPr>
      <w:r w:rsidRPr="00D02577">
        <w:rPr>
          <w:rFonts w:ascii="Times New Roman" w:hAnsi="Times New Roman" w:cs="Times New Roman"/>
          <w:noProof/>
        </w:rPr>
        <w:t xml:space="preserve">Annandale, D., &amp; Annandale, D. (2012). Developing and evaluating environmental impact assessment systems for small developing countries. </w:t>
      </w:r>
      <w:r w:rsidRPr="00D02577">
        <w:rPr>
          <w:rFonts w:ascii="Times New Roman" w:hAnsi="Times New Roman" w:cs="Times New Roman"/>
          <w:i/>
          <w:iCs/>
          <w:noProof/>
        </w:rPr>
        <w:t>Impact Assessment and Project Appraisal</w:t>
      </w:r>
      <w:r w:rsidRPr="00D02577">
        <w:rPr>
          <w:rFonts w:ascii="Times New Roman" w:hAnsi="Times New Roman" w:cs="Times New Roman"/>
          <w:noProof/>
        </w:rPr>
        <w:t xml:space="preserve">, </w:t>
      </w:r>
      <w:r w:rsidRPr="00D02577">
        <w:rPr>
          <w:rFonts w:ascii="Times New Roman" w:hAnsi="Times New Roman" w:cs="Times New Roman"/>
          <w:i/>
          <w:iCs/>
          <w:noProof/>
        </w:rPr>
        <w:t>5517</w:t>
      </w:r>
      <w:r w:rsidRPr="00D02577">
        <w:rPr>
          <w:rFonts w:ascii="Times New Roman" w:hAnsi="Times New Roman" w:cs="Times New Roman"/>
          <w:noProof/>
        </w:rPr>
        <w:t>. https://doi.org/10.3152/147154601781766998</w:t>
      </w:r>
    </w:p>
    <w:p w14:paraId="563489BA" w14:textId="77777777" w:rsidR="00D02577" w:rsidRPr="00D02577" w:rsidRDefault="00D02577" w:rsidP="00D02577">
      <w:pPr>
        <w:widowControl w:val="0"/>
        <w:autoSpaceDE w:val="0"/>
        <w:autoSpaceDN w:val="0"/>
        <w:adjustRightInd w:val="0"/>
        <w:ind w:left="480" w:hanging="480"/>
        <w:rPr>
          <w:rFonts w:ascii="Times New Roman" w:hAnsi="Times New Roman" w:cs="Times New Roman"/>
          <w:noProof/>
        </w:rPr>
      </w:pPr>
      <w:r w:rsidRPr="00D02577">
        <w:rPr>
          <w:rFonts w:ascii="Times New Roman" w:hAnsi="Times New Roman" w:cs="Times New Roman"/>
          <w:noProof/>
        </w:rPr>
        <w:t xml:space="preserve">Arend J. Kolhoff, H. A. C. R. &amp; P. P. J. D., &amp; To. (2009). The contribution of capacities and context to EIA system performance and effectiveness in developing countries: towards a better understanding. </w:t>
      </w:r>
      <w:r w:rsidRPr="00D02577">
        <w:rPr>
          <w:rFonts w:ascii="Times New Roman" w:hAnsi="Times New Roman" w:cs="Times New Roman"/>
          <w:i/>
          <w:iCs/>
          <w:noProof/>
        </w:rPr>
        <w:t>Impact Assessment and Project Appraisal ISSN:</w:t>
      </w:r>
      <w:r w:rsidRPr="00D02577">
        <w:rPr>
          <w:rFonts w:ascii="Times New Roman" w:hAnsi="Times New Roman" w:cs="Times New Roman"/>
          <w:noProof/>
        </w:rPr>
        <w:t xml:space="preserve">, </w:t>
      </w:r>
      <w:r w:rsidRPr="00D02577">
        <w:rPr>
          <w:rFonts w:ascii="Times New Roman" w:hAnsi="Times New Roman" w:cs="Times New Roman"/>
          <w:i/>
          <w:iCs/>
          <w:noProof/>
        </w:rPr>
        <w:t>5517</w:t>
      </w:r>
      <w:r w:rsidRPr="00D02577">
        <w:rPr>
          <w:rFonts w:ascii="Times New Roman" w:hAnsi="Times New Roman" w:cs="Times New Roman"/>
          <w:noProof/>
        </w:rPr>
        <w:t>(27:4), 271–282. https://doi.org/10.3152/146155109X479459</w:t>
      </w:r>
    </w:p>
    <w:p w14:paraId="38947ABD" w14:textId="77777777" w:rsidR="00D02577" w:rsidRPr="00D02577" w:rsidRDefault="00D02577" w:rsidP="00D02577">
      <w:pPr>
        <w:widowControl w:val="0"/>
        <w:autoSpaceDE w:val="0"/>
        <w:autoSpaceDN w:val="0"/>
        <w:adjustRightInd w:val="0"/>
        <w:ind w:left="480" w:hanging="480"/>
        <w:rPr>
          <w:rFonts w:ascii="Times New Roman" w:hAnsi="Times New Roman" w:cs="Times New Roman"/>
          <w:noProof/>
        </w:rPr>
      </w:pPr>
      <w:r w:rsidRPr="00D02577">
        <w:rPr>
          <w:rFonts w:ascii="Times New Roman" w:hAnsi="Times New Roman" w:cs="Times New Roman"/>
          <w:noProof/>
        </w:rPr>
        <w:t xml:space="preserve">Armstrong, R. A. (2019). Should Pearson’s correlation coefficient be avoided? </w:t>
      </w:r>
      <w:r w:rsidRPr="00D02577">
        <w:rPr>
          <w:rFonts w:ascii="Times New Roman" w:hAnsi="Times New Roman" w:cs="Times New Roman"/>
          <w:i/>
          <w:iCs/>
          <w:noProof/>
        </w:rPr>
        <w:t>Ophthalmic and Physiological Optics</w:t>
      </w:r>
      <w:r w:rsidRPr="00D02577">
        <w:rPr>
          <w:rFonts w:ascii="Times New Roman" w:hAnsi="Times New Roman" w:cs="Times New Roman"/>
          <w:noProof/>
        </w:rPr>
        <w:t xml:space="preserve">, </w:t>
      </w:r>
      <w:r w:rsidRPr="00D02577">
        <w:rPr>
          <w:rFonts w:ascii="Times New Roman" w:hAnsi="Times New Roman" w:cs="Times New Roman"/>
          <w:i/>
          <w:iCs/>
          <w:noProof/>
        </w:rPr>
        <w:t>39</w:t>
      </w:r>
      <w:r w:rsidRPr="00D02577">
        <w:rPr>
          <w:rFonts w:ascii="Times New Roman" w:hAnsi="Times New Roman" w:cs="Times New Roman"/>
          <w:noProof/>
        </w:rPr>
        <w:t>(5), 316–327. https://doi.org/10.1111/opo.12636</w:t>
      </w:r>
    </w:p>
    <w:p w14:paraId="33357A28" w14:textId="77777777" w:rsidR="00D02577" w:rsidRPr="00D02577" w:rsidRDefault="00D02577" w:rsidP="00D02577">
      <w:pPr>
        <w:widowControl w:val="0"/>
        <w:autoSpaceDE w:val="0"/>
        <w:autoSpaceDN w:val="0"/>
        <w:adjustRightInd w:val="0"/>
        <w:ind w:left="480" w:hanging="480"/>
        <w:rPr>
          <w:rFonts w:ascii="Times New Roman" w:hAnsi="Times New Roman" w:cs="Times New Roman"/>
          <w:noProof/>
        </w:rPr>
      </w:pPr>
      <w:r w:rsidRPr="00D02577">
        <w:rPr>
          <w:rFonts w:ascii="Times New Roman" w:hAnsi="Times New Roman" w:cs="Times New Roman"/>
          <w:noProof/>
        </w:rPr>
        <w:t xml:space="preserve">Arts, J., Runhaar, H. A. C., Fischer, T. B., Jha-Thakur, U., Van Laerhoven, F., Driessen, P. P. J., &amp; Onyango, V. (2012). The effectiveness of EIA as an instrument for environmental governance: Reflecting on 25 years of EIA practice in the Netherlands and the UK. In </w:t>
      </w:r>
      <w:r w:rsidRPr="00D02577">
        <w:rPr>
          <w:rFonts w:ascii="Times New Roman" w:hAnsi="Times New Roman" w:cs="Times New Roman"/>
          <w:i/>
          <w:iCs/>
          <w:noProof/>
        </w:rPr>
        <w:t>Journal of Environmental Assessment Policy and Management</w:t>
      </w:r>
      <w:r w:rsidRPr="00D02577">
        <w:rPr>
          <w:rFonts w:ascii="Times New Roman" w:hAnsi="Times New Roman" w:cs="Times New Roman"/>
          <w:noProof/>
        </w:rPr>
        <w:t xml:space="preserve"> (Vol. 14, Issue 4). https://doi.org/10.1142/S1464333212500251</w:t>
      </w:r>
    </w:p>
    <w:p w14:paraId="259C0DAD" w14:textId="77777777" w:rsidR="00D02577" w:rsidRPr="00D02577" w:rsidRDefault="00D02577" w:rsidP="00D02577">
      <w:pPr>
        <w:widowControl w:val="0"/>
        <w:autoSpaceDE w:val="0"/>
        <w:autoSpaceDN w:val="0"/>
        <w:adjustRightInd w:val="0"/>
        <w:ind w:left="480" w:hanging="480"/>
        <w:rPr>
          <w:rFonts w:ascii="Times New Roman" w:hAnsi="Times New Roman" w:cs="Times New Roman"/>
          <w:noProof/>
        </w:rPr>
      </w:pPr>
      <w:r w:rsidRPr="00D02577">
        <w:rPr>
          <w:rFonts w:ascii="Times New Roman" w:hAnsi="Times New Roman" w:cs="Times New Roman"/>
          <w:noProof/>
        </w:rPr>
        <w:t xml:space="preserve">Ascensão, F., Fahrig, L., Clevenger, A. P., Corlett, R. T., Jaeger, J. A. G., Laurance, W. F., &amp; Pereira, H. M. (2018). Environmental challenges for the Belt and Road Initiative. </w:t>
      </w:r>
      <w:r w:rsidRPr="00D02577">
        <w:rPr>
          <w:rFonts w:ascii="Times New Roman" w:hAnsi="Times New Roman" w:cs="Times New Roman"/>
          <w:i/>
          <w:iCs/>
          <w:noProof/>
        </w:rPr>
        <w:t>Nature Sustainability</w:t>
      </w:r>
      <w:r w:rsidRPr="00D02577">
        <w:rPr>
          <w:rFonts w:ascii="Times New Roman" w:hAnsi="Times New Roman" w:cs="Times New Roman"/>
          <w:noProof/>
        </w:rPr>
        <w:t xml:space="preserve">, </w:t>
      </w:r>
      <w:r w:rsidRPr="00D02577">
        <w:rPr>
          <w:rFonts w:ascii="Times New Roman" w:hAnsi="Times New Roman" w:cs="Times New Roman"/>
          <w:i/>
          <w:iCs/>
          <w:noProof/>
        </w:rPr>
        <w:t>1</w:t>
      </w:r>
      <w:r w:rsidRPr="00D02577">
        <w:rPr>
          <w:rFonts w:ascii="Times New Roman" w:hAnsi="Times New Roman" w:cs="Times New Roman"/>
          <w:noProof/>
        </w:rPr>
        <w:t>(5), 206–209. https://doi.org/10.1038/s41893-018-0059-3</w:t>
      </w:r>
    </w:p>
    <w:p w14:paraId="6EC561B6" w14:textId="77777777" w:rsidR="00D02577" w:rsidRPr="00D02577" w:rsidRDefault="00D02577" w:rsidP="00D02577">
      <w:pPr>
        <w:widowControl w:val="0"/>
        <w:autoSpaceDE w:val="0"/>
        <w:autoSpaceDN w:val="0"/>
        <w:adjustRightInd w:val="0"/>
        <w:ind w:left="480" w:hanging="480"/>
        <w:rPr>
          <w:rFonts w:ascii="Times New Roman" w:hAnsi="Times New Roman" w:cs="Times New Roman"/>
          <w:noProof/>
        </w:rPr>
      </w:pPr>
      <w:r w:rsidRPr="00D02577">
        <w:rPr>
          <w:rFonts w:ascii="Times New Roman" w:hAnsi="Times New Roman" w:cs="Times New Roman"/>
          <w:noProof/>
        </w:rPr>
        <w:t xml:space="preserve">Aung, T. S., Fischer, T. B., &amp; Shengji, L. (2020). Evaluating environmental impact assessment (EIA) in the countries along the belt and road initiatives: System effectiveness and the compatibility with the Chinese EIA. </w:t>
      </w:r>
      <w:r w:rsidRPr="00D02577">
        <w:rPr>
          <w:rFonts w:ascii="Times New Roman" w:hAnsi="Times New Roman" w:cs="Times New Roman"/>
          <w:i/>
          <w:iCs/>
          <w:noProof/>
        </w:rPr>
        <w:t>Environmental Impact Assessment Review</w:t>
      </w:r>
      <w:r w:rsidRPr="00D02577">
        <w:rPr>
          <w:rFonts w:ascii="Times New Roman" w:hAnsi="Times New Roman" w:cs="Times New Roman"/>
          <w:noProof/>
        </w:rPr>
        <w:t xml:space="preserve">, </w:t>
      </w:r>
      <w:r w:rsidRPr="00D02577">
        <w:rPr>
          <w:rFonts w:ascii="Times New Roman" w:hAnsi="Times New Roman" w:cs="Times New Roman"/>
          <w:i/>
          <w:iCs/>
          <w:noProof/>
        </w:rPr>
        <w:t>81</w:t>
      </w:r>
      <w:r w:rsidRPr="00D02577">
        <w:rPr>
          <w:rFonts w:ascii="Times New Roman" w:hAnsi="Times New Roman" w:cs="Times New Roman"/>
          <w:noProof/>
        </w:rPr>
        <w:t>(January), 106361. https://doi.org/10.1016/j.eiar.2019.106361</w:t>
      </w:r>
    </w:p>
    <w:p w14:paraId="25428857" w14:textId="77777777" w:rsidR="00D02577" w:rsidRPr="00D02577" w:rsidRDefault="00D02577" w:rsidP="00D02577">
      <w:pPr>
        <w:widowControl w:val="0"/>
        <w:autoSpaceDE w:val="0"/>
        <w:autoSpaceDN w:val="0"/>
        <w:adjustRightInd w:val="0"/>
        <w:ind w:left="480" w:hanging="480"/>
        <w:rPr>
          <w:rFonts w:ascii="Times New Roman" w:hAnsi="Times New Roman" w:cs="Times New Roman"/>
          <w:noProof/>
        </w:rPr>
      </w:pPr>
      <w:r w:rsidRPr="00D02577">
        <w:rPr>
          <w:rFonts w:ascii="Times New Roman" w:hAnsi="Times New Roman" w:cs="Times New Roman"/>
          <w:noProof/>
        </w:rPr>
        <w:t xml:space="preserve">Balsam Ahmad, C. W. (2002). A comparative evaluation of the EIA systems in Egypt, Turkey and Tunisia. </w:t>
      </w:r>
      <w:r w:rsidRPr="00D02577">
        <w:rPr>
          <w:rFonts w:ascii="Times New Roman" w:hAnsi="Times New Roman" w:cs="Times New Roman"/>
          <w:i/>
          <w:iCs/>
          <w:noProof/>
        </w:rPr>
        <w:t>Environmental Impact Assessment Review</w:t>
      </w:r>
      <w:r w:rsidRPr="00D02577">
        <w:rPr>
          <w:rFonts w:ascii="Times New Roman" w:hAnsi="Times New Roman" w:cs="Times New Roman"/>
          <w:noProof/>
        </w:rPr>
        <w:t xml:space="preserve">, </w:t>
      </w:r>
      <w:r w:rsidRPr="00D02577">
        <w:rPr>
          <w:rFonts w:ascii="Times New Roman" w:hAnsi="Times New Roman" w:cs="Times New Roman"/>
          <w:i/>
          <w:iCs/>
          <w:noProof/>
        </w:rPr>
        <w:t>22</w:t>
      </w:r>
      <w:r w:rsidRPr="00D02577">
        <w:rPr>
          <w:rFonts w:ascii="Times New Roman" w:hAnsi="Times New Roman" w:cs="Times New Roman"/>
          <w:noProof/>
        </w:rPr>
        <w:t>, 213–234.</w:t>
      </w:r>
    </w:p>
    <w:p w14:paraId="047549F3" w14:textId="77777777" w:rsidR="00D02577" w:rsidRPr="00D02577" w:rsidRDefault="00D02577" w:rsidP="00D02577">
      <w:pPr>
        <w:widowControl w:val="0"/>
        <w:autoSpaceDE w:val="0"/>
        <w:autoSpaceDN w:val="0"/>
        <w:adjustRightInd w:val="0"/>
        <w:ind w:left="480" w:hanging="480"/>
        <w:rPr>
          <w:rFonts w:ascii="Times New Roman" w:hAnsi="Times New Roman" w:cs="Times New Roman"/>
          <w:noProof/>
        </w:rPr>
      </w:pPr>
      <w:r w:rsidRPr="00D02577">
        <w:rPr>
          <w:rFonts w:ascii="Times New Roman" w:hAnsi="Times New Roman" w:cs="Times New Roman"/>
          <w:noProof/>
        </w:rPr>
        <w:t xml:space="preserve">Bond, A. (2018). The never ending conundrum of the application of science in EIA. </w:t>
      </w:r>
      <w:r w:rsidRPr="00D02577">
        <w:rPr>
          <w:rFonts w:ascii="Times New Roman" w:hAnsi="Times New Roman" w:cs="Times New Roman"/>
          <w:i/>
          <w:iCs/>
          <w:noProof/>
        </w:rPr>
        <w:t>Impact Assessment and Project Appraisal</w:t>
      </w:r>
      <w:r w:rsidRPr="00D02577">
        <w:rPr>
          <w:rFonts w:ascii="Times New Roman" w:hAnsi="Times New Roman" w:cs="Times New Roman"/>
          <w:noProof/>
        </w:rPr>
        <w:t>, 1–2. https://doi.org/10.1080/14615517.2018.1552443</w:t>
      </w:r>
    </w:p>
    <w:p w14:paraId="22A2A8AD" w14:textId="77777777" w:rsidR="00D02577" w:rsidRPr="00D02577" w:rsidRDefault="00D02577" w:rsidP="00D02577">
      <w:pPr>
        <w:widowControl w:val="0"/>
        <w:autoSpaceDE w:val="0"/>
        <w:autoSpaceDN w:val="0"/>
        <w:adjustRightInd w:val="0"/>
        <w:ind w:left="480" w:hanging="480"/>
        <w:rPr>
          <w:rFonts w:ascii="Times New Roman" w:hAnsi="Times New Roman" w:cs="Times New Roman"/>
          <w:noProof/>
        </w:rPr>
      </w:pPr>
      <w:r w:rsidRPr="00D02577">
        <w:rPr>
          <w:rFonts w:ascii="Times New Roman" w:hAnsi="Times New Roman" w:cs="Times New Roman"/>
          <w:noProof/>
        </w:rPr>
        <w:t xml:space="preserve">Bond, A., Pope, J., Fundingsland, M., Morrison-Saunders, A., Retief, F., &amp; Hauptfleisch, M. </w:t>
      </w:r>
      <w:r w:rsidRPr="00D02577">
        <w:rPr>
          <w:rFonts w:ascii="Times New Roman" w:hAnsi="Times New Roman" w:cs="Times New Roman"/>
          <w:noProof/>
        </w:rPr>
        <w:lastRenderedPageBreak/>
        <w:t xml:space="preserve">(2020). Explaining the political nature of environmental impact assessment (EIA): A neo-Gramscian perspective. </w:t>
      </w:r>
      <w:r w:rsidRPr="00D02577">
        <w:rPr>
          <w:rFonts w:ascii="Times New Roman" w:hAnsi="Times New Roman" w:cs="Times New Roman"/>
          <w:i/>
          <w:iCs/>
          <w:noProof/>
        </w:rPr>
        <w:t>Journal of Cleaner Production</w:t>
      </w:r>
      <w:r w:rsidRPr="00D02577">
        <w:rPr>
          <w:rFonts w:ascii="Times New Roman" w:hAnsi="Times New Roman" w:cs="Times New Roman"/>
          <w:noProof/>
        </w:rPr>
        <w:t xml:space="preserve">, </w:t>
      </w:r>
      <w:r w:rsidRPr="00D02577">
        <w:rPr>
          <w:rFonts w:ascii="Times New Roman" w:hAnsi="Times New Roman" w:cs="Times New Roman"/>
          <w:i/>
          <w:iCs/>
          <w:noProof/>
        </w:rPr>
        <w:t>244</w:t>
      </w:r>
      <w:r w:rsidRPr="00D02577">
        <w:rPr>
          <w:rFonts w:ascii="Times New Roman" w:hAnsi="Times New Roman" w:cs="Times New Roman"/>
          <w:noProof/>
        </w:rPr>
        <w:t>. https://doi.org/10.1016/j.jclepro.2019.118694</w:t>
      </w:r>
    </w:p>
    <w:p w14:paraId="552DAD91" w14:textId="77777777" w:rsidR="00D02577" w:rsidRPr="00D02577" w:rsidRDefault="00D02577" w:rsidP="00D02577">
      <w:pPr>
        <w:widowControl w:val="0"/>
        <w:autoSpaceDE w:val="0"/>
        <w:autoSpaceDN w:val="0"/>
        <w:adjustRightInd w:val="0"/>
        <w:ind w:left="480" w:hanging="480"/>
        <w:rPr>
          <w:rFonts w:ascii="Times New Roman" w:hAnsi="Times New Roman" w:cs="Times New Roman"/>
          <w:noProof/>
        </w:rPr>
      </w:pPr>
      <w:r w:rsidRPr="00D02577">
        <w:rPr>
          <w:rFonts w:ascii="Times New Roman" w:hAnsi="Times New Roman" w:cs="Times New Roman"/>
          <w:noProof/>
        </w:rPr>
        <w:t xml:space="preserve">Brew, D., &amp; Lee, N. (1996). Reviewing the quality of donor agency environmental assessment guidelines. </w:t>
      </w:r>
      <w:r w:rsidRPr="00D02577">
        <w:rPr>
          <w:rFonts w:ascii="Times New Roman" w:hAnsi="Times New Roman" w:cs="Times New Roman"/>
          <w:i/>
          <w:iCs/>
          <w:noProof/>
        </w:rPr>
        <w:t>Project Appraisal</w:t>
      </w:r>
      <w:r w:rsidRPr="00D02577">
        <w:rPr>
          <w:rFonts w:ascii="Times New Roman" w:hAnsi="Times New Roman" w:cs="Times New Roman"/>
          <w:noProof/>
        </w:rPr>
        <w:t xml:space="preserve">, </w:t>
      </w:r>
      <w:r w:rsidRPr="00D02577">
        <w:rPr>
          <w:rFonts w:ascii="Times New Roman" w:hAnsi="Times New Roman" w:cs="Times New Roman"/>
          <w:i/>
          <w:iCs/>
          <w:noProof/>
        </w:rPr>
        <w:t>11</w:t>
      </w:r>
      <w:r w:rsidRPr="00D02577">
        <w:rPr>
          <w:rFonts w:ascii="Times New Roman" w:hAnsi="Times New Roman" w:cs="Times New Roman"/>
          <w:noProof/>
        </w:rPr>
        <w:t>(2), 79–84. https://doi.org/10.1080/02688867.1996.9727022</w:t>
      </w:r>
    </w:p>
    <w:p w14:paraId="546880C5" w14:textId="77777777" w:rsidR="00D02577" w:rsidRPr="00D02577" w:rsidRDefault="00D02577" w:rsidP="00D02577">
      <w:pPr>
        <w:widowControl w:val="0"/>
        <w:autoSpaceDE w:val="0"/>
        <w:autoSpaceDN w:val="0"/>
        <w:adjustRightInd w:val="0"/>
        <w:ind w:left="480" w:hanging="480"/>
        <w:rPr>
          <w:rFonts w:ascii="Times New Roman" w:hAnsi="Times New Roman" w:cs="Times New Roman"/>
          <w:noProof/>
        </w:rPr>
      </w:pPr>
      <w:r w:rsidRPr="00D02577">
        <w:rPr>
          <w:rFonts w:ascii="Times New Roman" w:hAnsi="Times New Roman" w:cs="Times New Roman"/>
          <w:noProof/>
        </w:rPr>
        <w:t xml:space="preserve">Brombal, D., Moriggi, A., &amp; Marcomini, A. (2017). Evaluating public participation in Chinese EIA. An integrated Public Participation Index and its application to the case of the New Beijing Airport. </w:t>
      </w:r>
      <w:r w:rsidRPr="00D02577">
        <w:rPr>
          <w:rFonts w:ascii="Times New Roman" w:hAnsi="Times New Roman" w:cs="Times New Roman"/>
          <w:i/>
          <w:iCs/>
          <w:noProof/>
        </w:rPr>
        <w:t>Environmental Impact Assessment Review</w:t>
      </w:r>
      <w:r w:rsidRPr="00D02577">
        <w:rPr>
          <w:rFonts w:ascii="Times New Roman" w:hAnsi="Times New Roman" w:cs="Times New Roman"/>
          <w:noProof/>
        </w:rPr>
        <w:t xml:space="preserve">, </w:t>
      </w:r>
      <w:r w:rsidRPr="00D02577">
        <w:rPr>
          <w:rFonts w:ascii="Times New Roman" w:hAnsi="Times New Roman" w:cs="Times New Roman"/>
          <w:i/>
          <w:iCs/>
          <w:noProof/>
        </w:rPr>
        <w:t>62</w:t>
      </w:r>
      <w:r w:rsidRPr="00D02577">
        <w:rPr>
          <w:rFonts w:ascii="Times New Roman" w:hAnsi="Times New Roman" w:cs="Times New Roman"/>
          <w:noProof/>
        </w:rPr>
        <w:t>, 49–60. https://doi.org/10.1016/j.eiar.2016.07.001</w:t>
      </w:r>
    </w:p>
    <w:p w14:paraId="4820F163" w14:textId="77777777" w:rsidR="00D02577" w:rsidRPr="00D02577" w:rsidRDefault="00D02577" w:rsidP="00D02577">
      <w:pPr>
        <w:widowControl w:val="0"/>
        <w:autoSpaceDE w:val="0"/>
        <w:autoSpaceDN w:val="0"/>
        <w:adjustRightInd w:val="0"/>
        <w:ind w:left="480" w:hanging="480"/>
        <w:rPr>
          <w:rFonts w:ascii="Times New Roman" w:hAnsi="Times New Roman" w:cs="Times New Roman"/>
          <w:noProof/>
        </w:rPr>
      </w:pPr>
      <w:r w:rsidRPr="00D02577">
        <w:rPr>
          <w:rFonts w:ascii="Times New Roman" w:hAnsi="Times New Roman" w:cs="Times New Roman"/>
          <w:noProof/>
        </w:rPr>
        <w:t xml:space="preserve">Castillo, N. S. (2015). </w:t>
      </w:r>
      <w:r w:rsidRPr="00D02577">
        <w:rPr>
          <w:rFonts w:ascii="Times New Roman" w:hAnsi="Times New Roman" w:cs="Times New Roman"/>
          <w:i/>
          <w:iCs/>
          <w:noProof/>
        </w:rPr>
        <w:t>China ’ s Obligation to Conduct Transboundary Environmental Impact Assessment ( TEIA ) in Utilizing Its Shared Water Resources China ’ s Obligation to Conduct</w:t>
      </w:r>
      <w:r w:rsidRPr="00D02577">
        <w:rPr>
          <w:rFonts w:ascii="Times New Roman" w:hAnsi="Times New Roman" w:cs="Times New Roman"/>
          <w:noProof/>
        </w:rPr>
        <w:t xml:space="preserve">. </w:t>
      </w:r>
      <w:r w:rsidRPr="00D02577">
        <w:rPr>
          <w:rFonts w:ascii="Times New Roman" w:hAnsi="Times New Roman" w:cs="Times New Roman"/>
          <w:i/>
          <w:iCs/>
          <w:noProof/>
        </w:rPr>
        <w:t>55</w:t>
      </w:r>
      <w:r w:rsidRPr="00D02577">
        <w:rPr>
          <w:rFonts w:ascii="Times New Roman" w:hAnsi="Times New Roman" w:cs="Times New Roman"/>
          <w:noProof/>
        </w:rPr>
        <w:t>(Winter).</w:t>
      </w:r>
    </w:p>
    <w:p w14:paraId="32D94B6A" w14:textId="77777777" w:rsidR="00D02577" w:rsidRPr="00D02577" w:rsidRDefault="00D02577" w:rsidP="00D02577">
      <w:pPr>
        <w:widowControl w:val="0"/>
        <w:autoSpaceDE w:val="0"/>
        <w:autoSpaceDN w:val="0"/>
        <w:adjustRightInd w:val="0"/>
        <w:ind w:left="480" w:hanging="480"/>
        <w:rPr>
          <w:rFonts w:ascii="Times New Roman" w:hAnsi="Times New Roman" w:cs="Times New Roman"/>
          <w:noProof/>
        </w:rPr>
      </w:pPr>
      <w:r w:rsidRPr="00D02577">
        <w:rPr>
          <w:rFonts w:ascii="Times New Roman" w:hAnsi="Times New Roman" w:cs="Times New Roman"/>
          <w:noProof/>
        </w:rPr>
        <w:t xml:space="preserve">Cederman, L., &amp; Pengl, Y. (2019). </w:t>
      </w:r>
      <w:r w:rsidRPr="00D02577">
        <w:rPr>
          <w:rFonts w:ascii="Times New Roman" w:hAnsi="Times New Roman" w:cs="Times New Roman"/>
          <w:i/>
          <w:iCs/>
          <w:noProof/>
        </w:rPr>
        <w:t>Global Conflict Trends and their Consequences *</w:t>
      </w:r>
      <w:r w:rsidRPr="00D02577">
        <w:rPr>
          <w:rFonts w:ascii="Times New Roman" w:hAnsi="Times New Roman" w:cs="Times New Roman"/>
          <w:noProof/>
        </w:rPr>
        <w:t>.</w:t>
      </w:r>
    </w:p>
    <w:p w14:paraId="552F034A" w14:textId="77777777" w:rsidR="00D02577" w:rsidRPr="00D02577" w:rsidRDefault="00D02577" w:rsidP="00D02577">
      <w:pPr>
        <w:widowControl w:val="0"/>
        <w:autoSpaceDE w:val="0"/>
        <w:autoSpaceDN w:val="0"/>
        <w:adjustRightInd w:val="0"/>
        <w:ind w:left="480" w:hanging="480"/>
        <w:rPr>
          <w:rFonts w:ascii="Times New Roman" w:hAnsi="Times New Roman" w:cs="Times New Roman"/>
          <w:noProof/>
        </w:rPr>
      </w:pPr>
      <w:r w:rsidRPr="00D02577">
        <w:rPr>
          <w:rFonts w:ascii="Times New Roman" w:hAnsi="Times New Roman" w:cs="Times New Roman"/>
          <w:noProof/>
        </w:rPr>
        <w:t xml:space="preserve">Chen, Q., Zhang, Y., &amp; Ekroos, A. (2007). Comparison of China ’ s Environmental Impact Assessment ( EIA ) Law with the European Union ( EU ) EIA Directive. </w:t>
      </w:r>
      <w:r w:rsidRPr="00D02577">
        <w:rPr>
          <w:rFonts w:ascii="Times New Roman" w:hAnsi="Times New Roman" w:cs="Times New Roman"/>
          <w:i/>
          <w:iCs/>
          <w:noProof/>
        </w:rPr>
        <w:t>Environ Monit Assess (2007)</w:t>
      </w:r>
      <w:r w:rsidRPr="00D02577">
        <w:rPr>
          <w:rFonts w:ascii="Times New Roman" w:hAnsi="Times New Roman" w:cs="Times New Roman"/>
          <w:noProof/>
        </w:rPr>
        <w:t xml:space="preserve">, </w:t>
      </w:r>
      <w:r w:rsidRPr="00D02577">
        <w:rPr>
          <w:rFonts w:ascii="Times New Roman" w:hAnsi="Times New Roman" w:cs="Times New Roman"/>
          <w:i/>
          <w:iCs/>
          <w:noProof/>
        </w:rPr>
        <w:t>1990</w:t>
      </w:r>
      <w:r w:rsidRPr="00D02577">
        <w:rPr>
          <w:rFonts w:ascii="Times New Roman" w:hAnsi="Times New Roman" w:cs="Times New Roman"/>
          <w:noProof/>
        </w:rPr>
        <w:t>(132), 53–65. https://doi.org/10.1007/s10661-006-9502-4</w:t>
      </w:r>
    </w:p>
    <w:p w14:paraId="079E094D" w14:textId="77777777" w:rsidR="00D02577" w:rsidRPr="00D02577" w:rsidRDefault="00D02577" w:rsidP="00D02577">
      <w:pPr>
        <w:widowControl w:val="0"/>
        <w:autoSpaceDE w:val="0"/>
        <w:autoSpaceDN w:val="0"/>
        <w:adjustRightInd w:val="0"/>
        <w:ind w:left="480" w:hanging="480"/>
        <w:rPr>
          <w:rFonts w:ascii="Times New Roman" w:hAnsi="Times New Roman" w:cs="Times New Roman"/>
          <w:noProof/>
        </w:rPr>
      </w:pPr>
      <w:r w:rsidRPr="00D02577">
        <w:rPr>
          <w:rFonts w:ascii="Times New Roman" w:hAnsi="Times New Roman" w:cs="Times New Roman"/>
          <w:noProof/>
        </w:rPr>
        <w:t xml:space="preserve">Cherp, A. (2001a). </w:t>
      </w:r>
      <w:r w:rsidRPr="00D02577">
        <w:rPr>
          <w:rFonts w:ascii="Times New Roman" w:hAnsi="Times New Roman" w:cs="Times New Roman"/>
          <w:i/>
          <w:iCs/>
          <w:noProof/>
        </w:rPr>
        <w:t>Environmental assessment in countries in transition : Evolution in a changing context</w:t>
      </w:r>
      <w:r w:rsidRPr="00D02577">
        <w:rPr>
          <w:rFonts w:ascii="Times New Roman" w:hAnsi="Times New Roman" w:cs="Times New Roman"/>
          <w:noProof/>
        </w:rPr>
        <w:t xml:space="preserve">. </w:t>
      </w:r>
      <w:r w:rsidRPr="00D02577">
        <w:rPr>
          <w:rFonts w:ascii="Times New Roman" w:hAnsi="Times New Roman" w:cs="Times New Roman"/>
          <w:i/>
          <w:iCs/>
          <w:noProof/>
        </w:rPr>
        <w:t>February</w:t>
      </w:r>
      <w:r w:rsidRPr="00D02577">
        <w:rPr>
          <w:rFonts w:ascii="Times New Roman" w:hAnsi="Times New Roman" w:cs="Times New Roman"/>
          <w:noProof/>
        </w:rPr>
        <w:t>, 357–374. https://doi.org/10.1006/jema.2001.0438</w:t>
      </w:r>
    </w:p>
    <w:p w14:paraId="54D77329" w14:textId="77777777" w:rsidR="00D02577" w:rsidRPr="00D02577" w:rsidRDefault="00D02577" w:rsidP="00D02577">
      <w:pPr>
        <w:widowControl w:val="0"/>
        <w:autoSpaceDE w:val="0"/>
        <w:autoSpaceDN w:val="0"/>
        <w:adjustRightInd w:val="0"/>
        <w:ind w:left="480" w:hanging="480"/>
        <w:rPr>
          <w:rFonts w:ascii="Times New Roman" w:hAnsi="Times New Roman" w:cs="Times New Roman"/>
          <w:noProof/>
        </w:rPr>
      </w:pPr>
      <w:r w:rsidRPr="00D02577">
        <w:rPr>
          <w:rFonts w:ascii="Times New Roman" w:hAnsi="Times New Roman" w:cs="Times New Roman"/>
          <w:noProof/>
        </w:rPr>
        <w:t xml:space="preserve">Cherp, A. (2001b). Environmental assessment in countries in transition: Evolution in a changing context. </w:t>
      </w:r>
      <w:r w:rsidRPr="00D02577">
        <w:rPr>
          <w:rFonts w:ascii="Times New Roman" w:hAnsi="Times New Roman" w:cs="Times New Roman"/>
          <w:i/>
          <w:iCs/>
          <w:noProof/>
        </w:rPr>
        <w:t>Journal of Environmental Management</w:t>
      </w:r>
      <w:r w:rsidRPr="00D02577">
        <w:rPr>
          <w:rFonts w:ascii="Times New Roman" w:hAnsi="Times New Roman" w:cs="Times New Roman"/>
          <w:noProof/>
        </w:rPr>
        <w:t xml:space="preserve">, </w:t>
      </w:r>
      <w:r w:rsidRPr="00D02577">
        <w:rPr>
          <w:rFonts w:ascii="Times New Roman" w:hAnsi="Times New Roman" w:cs="Times New Roman"/>
          <w:i/>
          <w:iCs/>
          <w:noProof/>
        </w:rPr>
        <w:t>62</w:t>
      </w:r>
      <w:r w:rsidRPr="00D02577">
        <w:rPr>
          <w:rFonts w:ascii="Times New Roman" w:hAnsi="Times New Roman" w:cs="Times New Roman"/>
          <w:noProof/>
        </w:rPr>
        <w:t>(4), 357–374. https://doi.org/10.1006/jema.2001.0438</w:t>
      </w:r>
    </w:p>
    <w:p w14:paraId="6869E1D4" w14:textId="77777777" w:rsidR="00D02577" w:rsidRPr="00D02577" w:rsidRDefault="00D02577" w:rsidP="00D02577">
      <w:pPr>
        <w:widowControl w:val="0"/>
        <w:autoSpaceDE w:val="0"/>
        <w:autoSpaceDN w:val="0"/>
        <w:adjustRightInd w:val="0"/>
        <w:ind w:left="480" w:hanging="480"/>
        <w:rPr>
          <w:rFonts w:ascii="Times New Roman" w:hAnsi="Times New Roman" w:cs="Times New Roman"/>
          <w:noProof/>
        </w:rPr>
      </w:pPr>
      <w:r w:rsidRPr="00D02577">
        <w:rPr>
          <w:rFonts w:ascii="Times New Roman" w:hAnsi="Times New Roman" w:cs="Times New Roman"/>
          <w:noProof/>
        </w:rPr>
        <w:t xml:space="preserve">Chowdhury, T., &amp; Islam, S. (2017). Environmental Performance Index and GDP growth rate: evidence from BRICS countries. </w:t>
      </w:r>
      <w:r w:rsidRPr="00D02577">
        <w:rPr>
          <w:rFonts w:ascii="Times New Roman" w:hAnsi="Times New Roman" w:cs="Times New Roman"/>
          <w:i/>
          <w:iCs/>
          <w:noProof/>
        </w:rPr>
        <w:t>Environmental Economics</w:t>
      </w:r>
      <w:r w:rsidRPr="00D02577">
        <w:rPr>
          <w:rFonts w:ascii="Times New Roman" w:hAnsi="Times New Roman" w:cs="Times New Roman"/>
          <w:noProof/>
        </w:rPr>
        <w:t xml:space="preserve">, </w:t>
      </w:r>
      <w:r w:rsidRPr="00D02577">
        <w:rPr>
          <w:rFonts w:ascii="Times New Roman" w:hAnsi="Times New Roman" w:cs="Times New Roman"/>
          <w:i/>
          <w:iCs/>
          <w:noProof/>
        </w:rPr>
        <w:t>8</w:t>
      </w:r>
      <w:r w:rsidRPr="00D02577">
        <w:rPr>
          <w:rFonts w:ascii="Times New Roman" w:hAnsi="Times New Roman" w:cs="Times New Roman"/>
          <w:noProof/>
        </w:rPr>
        <w:t>(4), 31–36. https://doi.org/10.21511/ee.08(4).2017.04</w:t>
      </w:r>
    </w:p>
    <w:p w14:paraId="41097E79" w14:textId="77777777" w:rsidR="00D02577" w:rsidRPr="00D02577" w:rsidRDefault="00D02577" w:rsidP="00D02577">
      <w:pPr>
        <w:widowControl w:val="0"/>
        <w:autoSpaceDE w:val="0"/>
        <w:autoSpaceDN w:val="0"/>
        <w:adjustRightInd w:val="0"/>
        <w:ind w:left="480" w:hanging="480"/>
        <w:rPr>
          <w:rFonts w:ascii="Times New Roman" w:hAnsi="Times New Roman" w:cs="Times New Roman"/>
          <w:noProof/>
        </w:rPr>
      </w:pPr>
      <w:r w:rsidRPr="00D02577">
        <w:rPr>
          <w:rFonts w:ascii="Times New Roman" w:hAnsi="Times New Roman" w:cs="Times New Roman"/>
          <w:noProof/>
        </w:rPr>
        <w:t xml:space="preserve">Corrigan, G. R. C. M. D. H. C. S. (2014). Assessing Progress toward Sustainable Competitiveness. </w:t>
      </w:r>
      <w:r w:rsidRPr="00D02577">
        <w:rPr>
          <w:rFonts w:ascii="Times New Roman" w:hAnsi="Times New Roman" w:cs="Times New Roman"/>
          <w:i/>
          <w:iCs/>
          <w:noProof/>
        </w:rPr>
        <w:t>The Global Competitiveness Report 2014–2015</w:t>
      </w:r>
      <w:r w:rsidRPr="00D02577">
        <w:rPr>
          <w:rFonts w:ascii="Times New Roman" w:hAnsi="Times New Roman" w:cs="Times New Roman"/>
          <w:noProof/>
        </w:rPr>
        <w:t>, 2.</w:t>
      </w:r>
    </w:p>
    <w:p w14:paraId="2445B67C" w14:textId="77777777" w:rsidR="00D02577" w:rsidRPr="00D02577" w:rsidRDefault="00D02577" w:rsidP="00D02577">
      <w:pPr>
        <w:widowControl w:val="0"/>
        <w:autoSpaceDE w:val="0"/>
        <w:autoSpaceDN w:val="0"/>
        <w:adjustRightInd w:val="0"/>
        <w:ind w:left="480" w:hanging="480"/>
        <w:rPr>
          <w:rFonts w:ascii="Times New Roman" w:hAnsi="Times New Roman" w:cs="Times New Roman"/>
          <w:noProof/>
        </w:rPr>
      </w:pPr>
      <w:r w:rsidRPr="00D02577">
        <w:rPr>
          <w:rFonts w:ascii="Times New Roman" w:hAnsi="Times New Roman" w:cs="Times New Roman"/>
          <w:noProof/>
        </w:rPr>
        <w:t xml:space="preserve">Cracolici, M. F., Cuffaro, M., &amp; Nijkamp, P. (2010). The measurement of economic, social and environmental performance of countries: A novel approach. </w:t>
      </w:r>
      <w:r w:rsidRPr="00D02577">
        <w:rPr>
          <w:rFonts w:ascii="Times New Roman" w:hAnsi="Times New Roman" w:cs="Times New Roman"/>
          <w:i/>
          <w:iCs/>
          <w:noProof/>
        </w:rPr>
        <w:t>Social Indicators Research</w:t>
      </w:r>
      <w:r w:rsidRPr="00D02577">
        <w:rPr>
          <w:rFonts w:ascii="Times New Roman" w:hAnsi="Times New Roman" w:cs="Times New Roman"/>
          <w:noProof/>
        </w:rPr>
        <w:t xml:space="preserve">, </w:t>
      </w:r>
      <w:r w:rsidRPr="00D02577">
        <w:rPr>
          <w:rFonts w:ascii="Times New Roman" w:hAnsi="Times New Roman" w:cs="Times New Roman"/>
          <w:i/>
          <w:iCs/>
          <w:noProof/>
        </w:rPr>
        <w:t>95</w:t>
      </w:r>
      <w:r w:rsidRPr="00D02577">
        <w:rPr>
          <w:rFonts w:ascii="Times New Roman" w:hAnsi="Times New Roman" w:cs="Times New Roman"/>
          <w:noProof/>
        </w:rPr>
        <w:t>(2), 339–356. https://doi.org/10.1007/s11205-009-9464-3</w:t>
      </w:r>
    </w:p>
    <w:p w14:paraId="21767450" w14:textId="77777777" w:rsidR="00D02577" w:rsidRPr="00D02577" w:rsidRDefault="00D02577" w:rsidP="00D02577">
      <w:pPr>
        <w:widowControl w:val="0"/>
        <w:autoSpaceDE w:val="0"/>
        <w:autoSpaceDN w:val="0"/>
        <w:adjustRightInd w:val="0"/>
        <w:ind w:left="480" w:hanging="480"/>
        <w:rPr>
          <w:rFonts w:ascii="Times New Roman" w:hAnsi="Times New Roman" w:cs="Times New Roman"/>
          <w:noProof/>
        </w:rPr>
      </w:pPr>
      <w:r w:rsidRPr="00D02577">
        <w:rPr>
          <w:rFonts w:ascii="Times New Roman" w:hAnsi="Times New Roman" w:cs="Times New Roman"/>
          <w:noProof/>
        </w:rPr>
        <w:t xml:space="preserve">Dkhili, H. (2019). Environmental performance and economic growth in Middle East and North Africa countries. </w:t>
      </w:r>
      <w:r w:rsidRPr="00D02577">
        <w:rPr>
          <w:rFonts w:ascii="Times New Roman" w:hAnsi="Times New Roman" w:cs="Times New Roman"/>
          <w:i/>
          <w:iCs/>
          <w:noProof/>
        </w:rPr>
        <w:t>Journal of Health and Pollution</w:t>
      </w:r>
      <w:r w:rsidRPr="00D02577">
        <w:rPr>
          <w:rFonts w:ascii="Times New Roman" w:hAnsi="Times New Roman" w:cs="Times New Roman"/>
          <w:noProof/>
        </w:rPr>
        <w:t xml:space="preserve">, </w:t>
      </w:r>
      <w:r w:rsidRPr="00D02577">
        <w:rPr>
          <w:rFonts w:ascii="Times New Roman" w:hAnsi="Times New Roman" w:cs="Times New Roman"/>
          <w:i/>
          <w:iCs/>
          <w:noProof/>
        </w:rPr>
        <w:t>9</w:t>
      </w:r>
      <w:r w:rsidRPr="00D02577">
        <w:rPr>
          <w:rFonts w:ascii="Times New Roman" w:hAnsi="Times New Roman" w:cs="Times New Roman"/>
          <w:noProof/>
        </w:rPr>
        <w:t>(24). https://doi.org/10.5696/2156-9614-9.24.191208</w:t>
      </w:r>
    </w:p>
    <w:p w14:paraId="5858DC8E" w14:textId="77777777" w:rsidR="00D02577" w:rsidRPr="00D02577" w:rsidRDefault="00D02577" w:rsidP="00D02577">
      <w:pPr>
        <w:widowControl w:val="0"/>
        <w:autoSpaceDE w:val="0"/>
        <w:autoSpaceDN w:val="0"/>
        <w:adjustRightInd w:val="0"/>
        <w:ind w:left="480" w:hanging="480"/>
        <w:rPr>
          <w:rFonts w:ascii="Times New Roman" w:hAnsi="Times New Roman" w:cs="Times New Roman"/>
          <w:noProof/>
        </w:rPr>
      </w:pPr>
      <w:r w:rsidRPr="00D02577">
        <w:rPr>
          <w:rFonts w:ascii="Times New Roman" w:hAnsi="Times New Roman" w:cs="Times New Roman"/>
          <w:noProof/>
        </w:rPr>
        <w:t xml:space="preserve">Donelley, A. B. D.-C. and R. H. (1998). of Impact Assessment Guidelines A Directory of Impact Assessment Guidelines Second edition Compiled by. In </w:t>
      </w:r>
      <w:r w:rsidRPr="00D02577">
        <w:rPr>
          <w:rFonts w:ascii="Times New Roman" w:hAnsi="Times New Roman" w:cs="Times New Roman"/>
          <w:i/>
          <w:iCs/>
          <w:noProof/>
        </w:rPr>
        <w:t>International Institute for Environment and Development</w:t>
      </w:r>
      <w:r w:rsidRPr="00D02577">
        <w:rPr>
          <w:rFonts w:ascii="Times New Roman" w:hAnsi="Times New Roman" w:cs="Times New Roman"/>
          <w:noProof/>
        </w:rPr>
        <w:t>. International Environmental and Natural Resource Assessment Information Service (INTERAISE).</w:t>
      </w:r>
    </w:p>
    <w:p w14:paraId="641215F7" w14:textId="77777777" w:rsidR="00D02577" w:rsidRPr="00D02577" w:rsidRDefault="00D02577" w:rsidP="00D02577">
      <w:pPr>
        <w:widowControl w:val="0"/>
        <w:autoSpaceDE w:val="0"/>
        <w:autoSpaceDN w:val="0"/>
        <w:adjustRightInd w:val="0"/>
        <w:ind w:left="480" w:hanging="480"/>
        <w:rPr>
          <w:rFonts w:ascii="Times New Roman" w:hAnsi="Times New Roman" w:cs="Times New Roman"/>
          <w:noProof/>
        </w:rPr>
      </w:pPr>
      <w:r w:rsidRPr="00D02577">
        <w:rPr>
          <w:rFonts w:ascii="Times New Roman" w:hAnsi="Times New Roman" w:cs="Times New Roman"/>
          <w:noProof/>
        </w:rPr>
        <w:t xml:space="preserve">El-Fadl, K., &amp; El-Fadel, M. (2004). Comparative assessment of EIA systems in MENA countries: Challenges and prospects. </w:t>
      </w:r>
      <w:r w:rsidRPr="00D02577">
        <w:rPr>
          <w:rFonts w:ascii="Times New Roman" w:hAnsi="Times New Roman" w:cs="Times New Roman"/>
          <w:i/>
          <w:iCs/>
          <w:noProof/>
        </w:rPr>
        <w:t>Environmental Impact Assessment Review</w:t>
      </w:r>
      <w:r w:rsidRPr="00D02577">
        <w:rPr>
          <w:rFonts w:ascii="Times New Roman" w:hAnsi="Times New Roman" w:cs="Times New Roman"/>
          <w:noProof/>
        </w:rPr>
        <w:t xml:space="preserve">, </w:t>
      </w:r>
      <w:r w:rsidRPr="00D02577">
        <w:rPr>
          <w:rFonts w:ascii="Times New Roman" w:hAnsi="Times New Roman" w:cs="Times New Roman"/>
          <w:i/>
          <w:iCs/>
          <w:noProof/>
        </w:rPr>
        <w:t>24</w:t>
      </w:r>
      <w:r w:rsidRPr="00D02577">
        <w:rPr>
          <w:rFonts w:ascii="Times New Roman" w:hAnsi="Times New Roman" w:cs="Times New Roman"/>
          <w:noProof/>
        </w:rPr>
        <w:t>(6), 553–593. https://doi.org/10.1016/j.eiar.2004.01.004</w:t>
      </w:r>
    </w:p>
    <w:p w14:paraId="24E19187" w14:textId="77777777" w:rsidR="00D02577" w:rsidRPr="00D02577" w:rsidRDefault="00D02577" w:rsidP="00D02577">
      <w:pPr>
        <w:widowControl w:val="0"/>
        <w:autoSpaceDE w:val="0"/>
        <w:autoSpaceDN w:val="0"/>
        <w:adjustRightInd w:val="0"/>
        <w:ind w:left="480" w:hanging="480"/>
        <w:rPr>
          <w:rFonts w:ascii="Times New Roman" w:hAnsi="Times New Roman" w:cs="Times New Roman"/>
          <w:noProof/>
        </w:rPr>
      </w:pPr>
      <w:r w:rsidRPr="00D02577">
        <w:rPr>
          <w:rFonts w:ascii="Times New Roman" w:hAnsi="Times New Roman" w:cs="Times New Roman"/>
          <w:noProof/>
        </w:rPr>
        <w:t xml:space="preserve">Elena F. Tracy, Evgeny Shvarts, E. S. &amp; M. B. (2017). China’s new Eurasian ambitions: the environmental risks of the Silk Road Economic Belt. </w:t>
      </w:r>
      <w:r w:rsidRPr="00D02577">
        <w:rPr>
          <w:rFonts w:ascii="Times New Roman" w:hAnsi="Times New Roman" w:cs="Times New Roman"/>
          <w:i/>
          <w:iCs/>
          <w:noProof/>
        </w:rPr>
        <w:t>Eurasian Geography and Economics</w:t>
      </w:r>
      <w:r w:rsidRPr="00D02577">
        <w:rPr>
          <w:rFonts w:ascii="Times New Roman" w:hAnsi="Times New Roman" w:cs="Times New Roman"/>
          <w:noProof/>
        </w:rPr>
        <w:t xml:space="preserve">, </w:t>
      </w:r>
      <w:r w:rsidRPr="00D02577">
        <w:rPr>
          <w:rFonts w:ascii="Times New Roman" w:hAnsi="Times New Roman" w:cs="Times New Roman"/>
          <w:i/>
          <w:iCs/>
          <w:noProof/>
        </w:rPr>
        <w:t>58</w:t>
      </w:r>
      <w:r w:rsidRPr="00D02577">
        <w:rPr>
          <w:rFonts w:ascii="Times New Roman" w:hAnsi="Times New Roman" w:cs="Times New Roman"/>
          <w:noProof/>
        </w:rPr>
        <w:t>(1), 1938–2863. https://doi.org/10.1080/15387216.2017.1295876</w:t>
      </w:r>
    </w:p>
    <w:p w14:paraId="7C98B7FD" w14:textId="77777777" w:rsidR="00D02577" w:rsidRPr="00D02577" w:rsidRDefault="00D02577" w:rsidP="00D02577">
      <w:pPr>
        <w:widowControl w:val="0"/>
        <w:autoSpaceDE w:val="0"/>
        <w:autoSpaceDN w:val="0"/>
        <w:adjustRightInd w:val="0"/>
        <w:ind w:left="480" w:hanging="480"/>
        <w:rPr>
          <w:rFonts w:ascii="Times New Roman" w:hAnsi="Times New Roman" w:cs="Times New Roman"/>
          <w:noProof/>
        </w:rPr>
      </w:pPr>
      <w:r w:rsidRPr="00D02577">
        <w:rPr>
          <w:rFonts w:ascii="Times New Roman" w:hAnsi="Times New Roman" w:cs="Times New Roman"/>
          <w:noProof/>
        </w:rPr>
        <w:t xml:space="preserve">Esty, D. C., &amp; Porter, M. E. (2002). Ranking national environmental regulation and performance: A leading indicator of future competitiveness? </w:t>
      </w:r>
      <w:r w:rsidRPr="00D02577">
        <w:rPr>
          <w:rFonts w:ascii="Times New Roman" w:hAnsi="Times New Roman" w:cs="Times New Roman"/>
          <w:i/>
          <w:iCs/>
          <w:noProof/>
        </w:rPr>
        <w:t>The Global Competitive Report</w:t>
      </w:r>
      <w:r w:rsidRPr="00D02577">
        <w:rPr>
          <w:rFonts w:ascii="Times New Roman" w:hAnsi="Times New Roman" w:cs="Times New Roman"/>
          <w:noProof/>
        </w:rPr>
        <w:t>, 78–100. https://doi.org/http://dx.doi.org/10.1017/S1355770X05002275</w:t>
      </w:r>
    </w:p>
    <w:p w14:paraId="09D75DD9" w14:textId="77777777" w:rsidR="00D02577" w:rsidRPr="00D02577" w:rsidRDefault="00D02577" w:rsidP="00D02577">
      <w:pPr>
        <w:widowControl w:val="0"/>
        <w:autoSpaceDE w:val="0"/>
        <w:autoSpaceDN w:val="0"/>
        <w:adjustRightInd w:val="0"/>
        <w:ind w:left="480" w:hanging="480"/>
        <w:rPr>
          <w:rFonts w:ascii="Times New Roman" w:hAnsi="Times New Roman" w:cs="Times New Roman"/>
          <w:noProof/>
        </w:rPr>
      </w:pPr>
      <w:r w:rsidRPr="00D02577">
        <w:rPr>
          <w:rFonts w:ascii="Times New Roman" w:hAnsi="Times New Roman" w:cs="Times New Roman"/>
          <w:noProof/>
        </w:rPr>
        <w:t xml:space="preserve">Fakher, H., &amp; Abedi, Z. (2017). Relationship between Environmental Quality and Economic Growth in Developing Countries ( based on Environmental Performance Index ). </w:t>
      </w:r>
      <w:r w:rsidRPr="00D02577">
        <w:rPr>
          <w:rFonts w:ascii="Times New Roman" w:hAnsi="Times New Roman" w:cs="Times New Roman"/>
          <w:i/>
          <w:iCs/>
          <w:noProof/>
        </w:rPr>
        <w:t>Environmental Energy and Economic Research</w:t>
      </w:r>
      <w:r w:rsidRPr="00D02577">
        <w:rPr>
          <w:rFonts w:ascii="Times New Roman" w:hAnsi="Times New Roman" w:cs="Times New Roman"/>
          <w:noProof/>
        </w:rPr>
        <w:t xml:space="preserve">, </w:t>
      </w:r>
      <w:r w:rsidRPr="00D02577">
        <w:rPr>
          <w:rFonts w:ascii="Times New Roman" w:hAnsi="Times New Roman" w:cs="Times New Roman"/>
          <w:i/>
          <w:iCs/>
          <w:noProof/>
        </w:rPr>
        <w:t>1</w:t>
      </w:r>
      <w:r w:rsidRPr="00D02577">
        <w:rPr>
          <w:rFonts w:ascii="Times New Roman" w:hAnsi="Times New Roman" w:cs="Times New Roman"/>
          <w:noProof/>
        </w:rPr>
        <w:t>(3), 299–310. https://doi.org/10.22097/eeer.2017.86464.1001</w:t>
      </w:r>
    </w:p>
    <w:p w14:paraId="263807E7" w14:textId="77777777" w:rsidR="00D02577" w:rsidRPr="00D02577" w:rsidRDefault="00D02577" w:rsidP="00D02577">
      <w:pPr>
        <w:widowControl w:val="0"/>
        <w:autoSpaceDE w:val="0"/>
        <w:autoSpaceDN w:val="0"/>
        <w:adjustRightInd w:val="0"/>
        <w:ind w:left="480" w:hanging="480"/>
        <w:rPr>
          <w:rFonts w:ascii="Times New Roman" w:hAnsi="Times New Roman" w:cs="Times New Roman"/>
          <w:noProof/>
        </w:rPr>
      </w:pPr>
      <w:r w:rsidRPr="00D02577">
        <w:rPr>
          <w:rFonts w:ascii="Times New Roman" w:hAnsi="Times New Roman" w:cs="Times New Roman"/>
          <w:noProof/>
        </w:rPr>
        <w:lastRenderedPageBreak/>
        <w:t xml:space="preserve">Fatma Tektüfekçi, &amp; Nilgün Kutay. (2016). The Relationship Between EPI and GDP Growth: An Examination on Developed and Emerging Countries. </w:t>
      </w:r>
      <w:r w:rsidRPr="00D02577">
        <w:rPr>
          <w:rFonts w:ascii="Times New Roman" w:hAnsi="Times New Roman" w:cs="Times New Roman"/>
          <w:i/>
          <w:iCs/>
          <w:noProof/>
        </w:rPr>
        <w:t>Journal of Modern Accounting and Auditing</w:t>
      </w:r>
      <w:r w:rsidRPr="00D02577">
        <w:rPr>
          <w:rFonts w:ascii="Times New Roman" w:hAnsi="Times New Roman" w:cs="Times New Roman"/>
          <w:noProof/>
        </w:rPr>
        <w:t xml:space="preserve">, </w:t>
      </w:r>
      <w:r w:rsidRPr="00D02577">
        <w:rPr>
          <w:rFonts w:ascii="Times New Roman" w:hAnsi="Times New Roman" w:cs="Times New Roman"/>
          <w:i/>
          <w:iCs/>
          <w:noProof/>
        </w:rPr>
        <w:t>12</w:t>
      </w:r>
      <w:r w:rsidRPr="00D02577">
        <w:rPr>
          <w:rFonts w:ascii="Times New Roman" w:hAnsi="Times New Roman" w:cs="Times New Roman"/>
          <w:noProof/>
        </w:rPr>
        <w:t>(5), 268–276. https://doi.org/10.17265/1548-6583/2016.05.003</w:t>
      </w:r>
    </w:p>
    <w:p w14:paraId="4E93F9FD" w14:textId="77777777" w:rsidR="00D02577" w:rsidRPr="00D02577" w:rsidRDefault="00D02577" w:rsidP="00D02577">
      <w:pPr>
        <w:widowControl w:val="0"/>
        <w:autoSpaceDE w:val="0"/>
        <w:autoSpaceDN w:val="0"/>
        <w:adjustRightInd w:val="0"/>
        <w:ind w:left="480" w:hanging="480"/>
        <w:rPr>
          <w:rFonts w:ascii="Times New Roman" w:hAnsi="Times New Roman" w:cs="Times New Roman"/>
          <w:noProof/>
        </w:rPr>
      </w:pPr>
      <w:r w:rsidRPr="00D02577">
        <w:rPr>
          <w:rFonts w:ascii="Times New Roman" w:hAnsi="Times New Roman" w:cs="Times New Roman"/>
          <w:noProof/>
        </w:rPr>
        <w:t xml:space="preserve">Fischer, T. B. (2015). </w:t>
      </w:r>
      <w:r w:rsidRPr="00D02577">
        <w:rPr>
          <w:rFonts w:ascii="Times New Roman" w:hAnsi="Times New Roman" w:cs="Times New Roman"/>
          <w:i/>
          <w:iCs/>
          <w:noProof/>
        </w:rPr>
        <w:t>Environmental Assessment ( Critical Concepts in Built Environment ) 1st Edition</w:t>
      </w:r>
      <w:r w:rsidRPr="00D02577">
        <w:rPr>
          <w:rFonts w:ascii="Times New Roman" w:hAnsi="Times New Roman" w:cs="Times New Roman"/>
          <w:noProof/>
        </w:rPr>
        <w:t xml:space="preserve"> (T. B. F. (Editor) (ed.); 1st ed.). Routledge.</w:t>
      </w:r>
    </w:p>
    <w:p w14:paraId="1DEA4D48" w14:textId="77777777" w:rsidR="00D02577" w:rsidRPr="00D02577" w:rsidRDefault="00D02577" w:rsidP="00D02577">
      <w:pPr>
        <w:widowControl w:val="0"/>
        <w:autoSpaceDE w:val="0"/>
        <w:autoSpaceDN w:val="0"/>
        <w:adjustRightInd w:val="0"/>
        <w:ind w:left="480" w:hanging="480"/>
        <w:rPr>
          <w:rFonts w:ascii="Times New Roman" w:hAnsi="Times New Roman" w:cs="Times New Roman"/>
          <w:noProof/>
        </w:rPr>
      </w:pPr>
      <w:r w:rsidRPr="00D02577">
        <w:rPr>
          <w:rFonts w:ascii="Times New Roman" w:hAnsi="Times New Roman" w:cs="Times New Roman"/>
          <w:noProof/>
        </w:rPr>
        <w:t xml:space="preserve">Fischer, T. B., &amp; Gazzola, P. (2006). SEA effectiveness criteria-equally valid in all countries? The case of Italy. </w:t>
      </w:r>
      <w:r w:rsidRPr="00D02577">
        <w:rPr>
          <w:rFonts w:ascii="Times New Roman" w:hAnsi="Times New Roman" w:cs="Times New Roman"/>
          <w:i/>
          <w:iCs/>
          <w:noProof/>
        </w:rPr>
        <w:t>Environmental Impact Assessment Review</w:t>
      </w:r>
      <w:r w:rsidRPr="00D02577">
        <w:rPr>
          <w:rFonts w:ascii="Times New Roman" w:hAnsi="Times New Roman" w:cs="Times New Roman"/>
          <w:noProof/>
        </w:rPr>
        <w:t xml:space="preserve">, </w:t>
      </w:r>
      <w:r w:rsidRPr="00D02577">
        <w:rPr>
          <w:rFonts w:ascii="Times New Roman" w:hAnsi="Times New Roman" w:cs="Times New Roman"/>
          <w:i/>
          <w:iCs/>
          <w:noProof/>
        </w:rPr>
        <w:t>26</w:t>
      </w:r>
      <w:r w:rsidRPr="00D02577">
        <w:rPr>
          <w:rFonts w:ascii="Times New Roman" w:hAnsi="Times New Roman" w:cs="Times New Roman"/>
          <w:noProof/>
        </w:rPr>
        <w:t>(4), 396–409. https://doi.org/10.1016/j.eiar.2005.11.006</w:t>
      </w:r>
    </w:p>
    <w:p w14:paraId="40A38BFD" w14:textId="77777777" w:rsidR="00D02577" w:rsidRPr="00D02577" w:rsidRDefault="00D02577" w:rsidP="00D02577">
      <w:pPr>
        <w:widowControl w:val="0"/>
        <w:autoSpaceDE w:val="0"/>
        <w:autoSpaceDN w:val="0"/>
        <w:adjustRightInd w:val="0"/>
        <w:ind w:left="480" w:hanging="480"/>
        <w:rPr>
          <w:rFonts w:ascii="Times New Roman" w:hAnsi="Times New Roman" w:cs="Times New Roman"/>
          <w:noProof/>
        </w:rPr>
      </w:pPr>
      <w:r w:rsidRPr="00D02577">
        <w:rPr>
          <w:rFonts w:ascii="Times New Roman" w:hAnsi="Times New Roman" w:cs="Times New Roman"/>
          <w:noProof/>
        </w:rPr>
        <w:t xml:space="preserve">Frankel, M. B. and D. R. (2015). </w:t>
      </w:r>
      <w:r w:rsidRPr="00D02577">
        <w:rPr>
          <w:rFonts w:ascii="Times New Roman" w:hAnsi="Times New Roman" w:cs="Times New Roman"/>
          <w:i/>
          <w:iCs/>
          <w:noProof/>
        </w:rPr>
        <w:t>Mekong Partnership for the Environment MEKONG EIA BRIEFING : Environmental Impact Assessment Comparative Analysis In Lower Mekong Countries</w:t>
      </w:r>
      <w:r w:rsidRPr="00D02577">
        <w:rPr>
          <w:rFonts w:ascii="Times New Roman" w:hAnsi="Times New Roman" w:cs="Times New Roman"/>
          <w:noProof/>
        </w:rPr>
        <w:t>.</w:t>
      </w:r>
    </w:p>
    <w:p w14:paraId="5D3E31AA" w14:textId="77777777" w:rsidR="00D02577" w:rsidRPr="00D02577" w:rsidRDefault="00D02577" w:rsidP="00D02577">
      <w:pPr>
        <w:widowControl w:val="0"/>
        <w:autoSpaceDE w:val="0"/>
        <w:autoSpaceDN w:val="0"/>
        <w:adjustRightInd w:val="0"/>
        <w:ind w:left="480" w:hanging="480"/>
        <w:rPr>
          <w:rFonts w:ascii="Times New Roman" w:hAnsi="Times New Roman" w:cs="Times New Roman"/>
          <w:noProof/>
        </w:rPr>
      </w:pPr>
      <w:r w:rsidRPr="00D02577">
        <w:rPr>
          <w:rFonts w:ascii="Times New Roman" w:hAnsi="Times New Roman" w:cs="Times New Roman"/>
          <w:noProof/>
        </w:rPr>
        <w:t xml:space="preserve">Gabbay, S. (2002). </w:t>
      </w:r>
      <w:r w:rsidRPr="00D02577">
        <w:rPr>
          <w:rFonts w:ascii="Times New Roman" w:hAnsi="Times New Roman" w:cs="Times New Roman"/>
          <w:i/>
          <w:iCs/>
          <w:noProof/>
        </w:rPr>
        <w:t>The environment in Israel</w:t>
      </w:r>
      <w:r w:rsidRPr="00D02577">
        <w:rPr>
          <w:rFonts w:ascii="Times New Roman" w:hAnsi="Times New Roman" w:cs="Times New Roman"/>
          <w:noProof/>
        </w:rPr>
        <w:t>. State of Isreal Ministry of the Environment.</w:t>
      </w:r>
    </w:p>
    <w:p w14:paraId="36042EE9" w14:textId="77777777" w:rsidR="00D02577" w:rsidRPr="00D02577" w:rsidRDefault="00D02577" w:rsidP="00D02577">
      <w:pPr>
        <w:widowControl w:val="0"/>
        <w:autoSpaceDE w:val="0"/>
        <w:autoSpaceDN w:val="0"/>
        <w:adjustRightInd w:val="0"/>
        <w:ind w:left="480" w:hanging="480"/>
        <w:rPr>
          <w:rFonts w:ascii="Times New Roman" w:hAnsi="Times New Roman" w:cs="Times New Roman"/>
          <w:noProof/>
        </w:rPr>
      </w:pPr>
      <w:r w:rsidRPr="00D02577">
        <w:rPr>
          <w:rFonts w:ascii="Times New Roman" w:hAnsi="Times New Roman" w:cs="Times New Roman"/>
          <w:noProof/>
        </w:rPr>
        <w:t xml:space="preserve">Gałaś, S., Gałaś, A., Zeleňáková, M., Zvijáková, L., Fialová, J., &amp; Kubíčková, H. (2015). Environmental Impact Assessment in the Visegrad Group countries. </w:t>
      </w:r>
      <w:r w:rsidRPr="00D02577">
        <w:rPr>
          <w:rFonts w:ascii="Times New Roman" w:hAnsi="Times New Roman" w:cs="Times New Roman"/>
          <w:i/>
          <w:iCs/>
          <w:noProof/>
        </w:rPr>
        <w:t>Environmental Impact Assessment Review</w:t>
      </w:r>
      <w:r w:rsidRPr="00D02577">
        <w:rPr>
          <w:rFonts w:ascii="Times New Roman" w:hAnsi="Times New Roman" w:cs="Times New Roman"/>
          <w:noProof/>
        </w:rPr>
        <w:t xml:space="preserve">, </w:t>
      </w:r>
      <w:r w:rsidRPr="00D02577">
        <w:rPr>
          <w:rFonts w:ascii="Times New Roman" w:hAnsi="Times New Roman" w:cs="Times New Roman"/>
          <w:i/>
          <w:iCs/>
          <w:noProof/>
        </w:rPr>
        <w:t>55</w:t>
      </w:r>
      <w:r w:rsidRPr="00D02577">
        <w:rPr>
          <w:rFonts w:ascii="Times New Roman" w:hAnsi="Times New Roman" w:cs="Times New Roman"/>
          <w:noProof/>
        </w:rPr>
        <w:t>, 11–20. https://doi.org/10.1016/j.eiar.2015.06.006</w:t>
      </w:r>
    </w:p>
    <w:p w14:paraId="5988668D" w14:textId="77777777" w:rsidR="00D02577" w:rsidRPr="00D02577" w:rsidRDefault="00D02577" w:rsidP="00D02577">
      <w:pPr>
        <w:widowControl w:val="0"/>
        <w:autoSpaceDE w:val="0"/>
        <w:autoSpaceDN w:val="0"/>
        <w:adjustRightInd w:val="0"/>
        <w:ind w:left="480" w:hanging="480"/>
        <w:rPr>
          <w:rFonts w:ascii="Times New Roman" w:hAnsi="Times New Roman" w:cs="Times New Roman"/>
          <w:noProof/>
        </w:rPr>
      </w:pPr>
      <w:r w:rsidRPr="00D02577">
        <w:rPr>
          <w:rFonts w:ascii="Times New Roman" w:hAnsi="Times New Roman" w:cs="Times New Roman"/>
          <w:noProof/>
        </w:rPr>
        <w:t xml:space="preserve">Goldsmith, B., Conover, S., &amp; Brown, K. (1999). </w:t>
      </w:r>
      <w:r w:rsidRPr="00D02577">
        <w:rPr>
          <w:rFonts w:ascii="Times New Roman" w:hAnsi="Times New Roman" w:cs="Times New Roman"/>
          <w:i/>
          <w:iCs/>
          <w:noProof/>
        </w:rPr>
        <w:t>PRINCIPLES OF ENVIRONMENTAL IMPACT ASSESSMENT</w:t>
      </w:r>
      <w:r w:rsidRPr="00D02577">
        <w:rPr>
          <w:rFonts w:ascii="Times New Roman" w:hAnsi="Times New Roman" w:cs="Times New Roman"/>
          <w:noProof/>
        </w:rPr>
        <w:t>.</w:t>
      </w:r>
    </w:p>
    <w:p w14:paraId="60D31B1E" w14:textId="77777777" w:rsidR="00D02577" w:rsidRPr="00D02577" w:rsidRDefault="00D02577" w:rsidP="00D02577">
      <w:pPr>
        <w:widowControl w:val="0"/>
        <w:autoSpaceDE w:val="0"/>
        <w:autoSpaceDN w:val="0"/>
        <w:adjustRightInd w:val="0"/>
        <w:ind w:left="480" w:hanging="480"/>
        <w:rPr>
          <w:rFonts w:ascii="Times New Roman" w:hAnsi="Times New Roman" w:cs="Times New Roman"/>
          <w:noProof/>
        </w:rPr>
      </w:pPr>
      <w:r w:rsidRPr="00D02577">
        <w:rPr>
          <w:rFonts w:ascii="Times New Roman" w:hAnsi="Times New Roman" w:cs="Times New Roman"/>
          <w:noProof/>
        </w:rPr>
        <w:t xml:space="preserve">Hanna, L. A. and K. (2017). </w:t>
      </w:r>
      <w:r w:rsidRPr="00D02577">
        <w:rPr>
          <w:rFonts w:ascii="Times New Roman" w:hAnsi="Times New Roman" w:cs="Times New Roman"/>
          <w:i/>
          <w:iCs/>
          <w:noProof/>
        </w:rPr>
        <w:t>Best Practices in Environmental Assessment: Case Studies and Application to Mining</w:t>
      </w:r>
      <w:r w:rsidRPr="00D02577">
        <w:rPr>
          <w:rFonts w:ascii="Times New Roman" w:hAnsi="Times New Roman" w:cs="Times New Roman"/>
          <w:noProof/>
        </w:rPr>
        <w:t>.</w:t>
      </w:r>
    </w:p>
    <w:p w14:paraId="1DC43D52" w14:textId="77777777" w:rsidR="00D02577" w:rsidRPr="00D02577" w:rsidRDefault="00D02577" w:rsidP="00D02577">
      <w:pPr>
        <w:widowControl w:val="0"/>
        <w:autoSpaceDE w:val="0"/>
        <w:autoSpaceDN w:val="0"/>
        <w:adjustRightInd w:val="0"/>
        <w:ind w:left="480" w:hanging="480"/>
        <w:rPr>
          <w:rFonts w:ascii="Times New Roman" w:hAnsi="Times New Roman" w:cs="Times New Roman"/>
          <w:noProof/>
        </w:rPr>
      </w:pPr>
      <w:r w:rsidRPr="00D02577">
        <w:rPr>
          <w:rFonts w:ascii="Times New Roman" w:hAnsi="Times New Roman" w:cs="Times New Roman"/>
          <w:noProof/>
        </w:rPr>
        <w:t xml:space="preserve">Heaton, C., &amp; Burns, S. (2014). An evaluation of environmental impact assessment in Abu Dhabi , United Arab Emirates. </w:t>
      </w:r>
      <w:r w:rsidRPr="00D02577">
        <w:rPr>
          <w:rFonts w:ascii="Times New Roman" w:hAnsi="Times New Roman" w:cs="Times New Roman"/>
          <w:i/>
          <w:iCs/>
          <w:noProof/>
        </w:rPr>
        <w:t>Impact Assessment and Project Appraisal</w:t>
      </w:r>
      <w:r w:rsidRPr="00D02577">
        <w:rPr>
          <w:rFonts w:ascii="Times New Roman" w:hAnsi="Times New Roman" w:cs="Times New Roman"/>
          <w:noProof/>
        </w:rPr>
        <w:t xml:space="preserve">, </w:t>
      </w:r>
      <w:r w:rsidRPr="00D02577">
        <w:rPr>
          <w:rFonts w:ascii="Times New Roman" w:hAnsi="Times New Roman" w:cs="Times New Roman"/>
          <w:i/>
          <w:iCs/>
          <w:noProof/>
        </w:rPr>
        <w:t>5517</w:t>
      </w:r>
      <w:r w:rsidRPr="00D02577">
        <w:rPr>
          <w:rFonts w:ascii="Times New Roman" w:hAnsi="Times New Roman" w:cs="Times New Roman"/>
          <w:noProof/>
        </w:rPr>
        <w:t>. https://doi.org/10.1080/14615517.2014.908004</w:t>
      </w:r>
    </w:p>
    <w:p w14:paraId="0C712A17" w14:textId="77777777" w:rsidR="00D02577" w:rsidRPr="00D02577" w:rsidRDefault="00D02577" w:rsidP="00D02577">
      <w:pPr>
        <w:widowControl w:val="0"/>
        <w:autoSpaceDE w:val="0"/>
        <w:autoSpaceDN w:val="0"/>
        <w:adjustRightInd w:val="0"/>
        <w:ind w:left="480" w:hanging="480"/>
        <w:rPr>
          <w:rFonts w:ascii="Times New Roman" w:hAnsi="Times New Roman" w:cs="Times New Roman"/>
          <w:noProof/>
        </w:rPr>
      </w:pPr>
      <w:r w:rsidRPr="00D02577">
        <w:rPr>
          <w:rFonts w:ascii="Times New Roman" w:hAnsi="Times New Roman" w:cs="Times New Roman"/>
          <w:noProof/>
        </w:rPr>
        <w:t xml:space="preserve">Hughes, A. C. (2019). Understanding and minimizing environmental impacts of the Belt and Road Initiative. </w:t>
      </w:r>
      <w:r w:rsidRPr="00D02577">
        <w:rPr>
          <w:rFonts w:ascii="Times New Roman" w:hAnsi="Times New Roman" w:cs="Times New Roman"/>
          <w:i/>
          <w:iCs/>
          <w:noProof/>
        </w:rPr>
        <w:t>Conservation Biology</w:t>
      </w:r>
      <w:r w:rsidRPr="00D02577">
        <w:rPr>
          <w:rFonts w:ascii="Times New Roman" w:hAnsi="Times New Roman" w:cs="Times New Roman"/>
          <w:noProof/>
        </w:rPr>
        <w:t xml:space="preserve">, </w:t>
      </w:r>
      <w:r w:rsidRPr="00D02577">
        <w:rPr>
          <w:rFonts w:ascii="Times New Roman" w:hAnsi="Times New Roman" w:cs="Times New Roman"/>
          <w:i/>
          <w:iCs/>
          <w:noProof/>
        </w:rPr>
        <w:t>April</w:t>
      </w:r>
      <w:r w:rsidRPr="00D02577">
        <w:rPr>
          <w:rFonts w:ascii="Times New Roman" w:hAnsi="Times New Roman" w:cs="Times New Roman"/>
          <w:noProof/>
        </w:rPr>
        <w:t>. https://doi.org/10.1111/cobi.13317</w:t>
      </w:r>
    </w:p>
    <w:p w14:paraId="6C6869C7" w14:textId="77777777" w:rsidR="00D02577" w:rsidRPr="00D02577" w:rsidRDefault="00D02577" w:rsidP="00D02577">
      <w:pPr>
        <w:widowControl w:val="0"/>
        <w:autoSpaceDE w:val="0"/>
        <w:autoSpaceDN w:val="0"/>
        <w:adjustRightInd w:val="0"/>
        <w:ind w:left="480" w:hanging="480"/>
        <w:rPr>
          <w:rFonts w:ascii="Times New Roman" w:hAnsi="Times New Roman" w:cs="Times New Roman"/>
          <w:noProof/>
        </w:rPr>
      </w:pPr>
      <w:r w:rsidRPr="00D02577">
        <w:rPr>
          <w:rFonts w:ascii="Times New Roman" w:hAnsi="Times New Roman" w:cs="Times New Roman"/>
          <w:noProof/>
        </w:rPr>
        <w:t xml:space="preserve">Ivanov, V. (2009). ESTABLISHMENT OF THE STRATEGIC ENVIRONMENTAL ASSESSMENT (SEA) SYSTEM IN THE REPUBLIC OF MOLDOVA VIOLETA. In A. Bahadir (Ed.), </w:t>
      </w:r>
      <w:r w:rsidRPr="00D02577">
        <w:rPr>
          <w:rFonts w:ascii="Times New Roman" w:hAnsi="Times New Roman" w:cs="Times New Roman"/>
          <w:i/>
          <w:iCs/>
          <w:noProof/>
        </w:rPr>
        <w:t>The Role of Ecological Chemistry in Pollution Research and Sustainable Development</w:t>
      </w:r>
      <w:r w:rsidRPr="00D02577">
        <w:rPr>
          <w:rFonts w:ascii="Times New Roman" w:hAnsi="Times New Roman" w:cs="Times New Roman"/>
          <w:noProof/>
        </w:rPr>
        <w:t xml:space="preserve"> (1st ed., pp. 263–267). Springer.</w:t>
      </w:r>
    </w:p>
    <w:p w14:paraId="7CAEE4AF" w14:textId="77777777" w:rsidR="00D02577" w:rsidRPr="00D02577" w:rsidRDefault="00D02577" w:rsidP="00D02577">
      <w:pPr>
        <w:widowControl w:val="0"/>
        <w:autoSpaceDE w:val="0"/>
        <w:autoSpaceDN w:val="0"/>
        <w:adjustRightInd w:val="0"/>
        <w:ind w:left="480" w:hanging="480"/>
        <w:rPr>
          <w:rFonts w:ascii="Times New Roman" w:hAnsi="Times New Roman" w:cs="Times New Roman"/>
          <w:noProof/>
        </w:rPr>
      </w:pPr>
      <w:r w:rsidRPr="00D02577">
        <w:rPr>
          <w:rFonts w:ascii="Times New Roman" w:hAnsi="Times New Roman" w:cs="Times New Roman"/>
          <w:noProof/>
        </w:rPr>
        <w:t xml:space="preserve">Khadka, R. B., &amp; Shrestha, U. S. (2011). Process and procedure of environmental impact assessment application in some countries of South Asia: A review study. </w:t>
      </w:r>
      <w:r w:rsidRPr="00D02577">
        <w:rPr>
          <w:rFonts w:ascii="Times New Roman" w:hAnsi="Times New Roman" w:cs="Times New Roman"/>
          <w:i/>
          <w:iCs/>
          <w:noProof/>
        </w:rPr>
        <w:t>Journal of Environmental Science and Technology</w:t>
      </w:r>
      <w:r w:rsidRPr="00D02577">
        <w:rPr>
          <w:rFonts w:ascii="Times New Roman" w:hAnsi="Times New Roman" w:cs="Times New Roman"/>
          <w:noProof/>
        </w:rPr>
        <w:t xml:space="preserve">, </w:t>
      </w:r>
      <w:r w:rsidRPr="00D02577">
        <w:rPr>
          <w:rFonts w:ascii="Times New Roman" w:hAnsi="Times New Roman" w:cs="Times New Roman"/>
          <w:i/>
          <w:iCs/>
          <w:noProof/>
        </w:rPr>
        <w:t>4</w:t>
      </w:r>
      <w:r w:rsidRPr="00D02577">
        <w:rPr>
          <w:rFonts w:ascii="Times New Roman" w:hAnsi="Times New Roman" w:cs="Times New Roman"/>
          <w:noProof/>
        </w:rPr>
        <w:t>(3), 215–233. https://doi.org/10.3923/jest.2011.215.233</w:t>
      </w:r>
    </w:p>
    <w:p w14:paraId="5C881545" w14:textId="77777777" w:rsidR="00D02577" w:rsidRPr="00D02577" w:rsidRDefault="00D02577" w:rsidP="00D02577">
      <w:pPr>
        <w:widowControl w:val="0"/>
        <w:autoSpaceDE w:val="0"/>
        <w:autoSpaceDN w:val="0"/>
        <w:adjustRightInd w:val="0"/>
        <w:ind w:left="480" w:hanging="480"/>
        <w:rPr>
          <w:rFonts w:ascii="Times New Roman" w:hAnsi="Times New Roman" w:cs="Times New Roman"/>
          <w:noProof/>
        </w:rPr>
      </w:pPr>
      <w:r w:rsidRPr="00D02577">
        <w:rPr>
          <w:rFonts w:ascii="Times New Roman" w:hAnsi="Times New Roman" w:cs="Times New Roman"/>
          <w:noProof/>
        </w:rPr>
        <w:t xml:space="preserve">Kolhoff, A. J., Driessen, P. P. J., &amp; Runhaar, H. A. C. (2013). An analysis framework for characterizing and explaining development of EIA legislation in developing countries — Illustrated for Georgia , Ghana and Yemen. </w:t>
      </w:r>
      <w:r w:rsidRPr="00D02577">
        <w:rPr>
          <w:rFonts w:ascii="Times New Roman" w:hAnsi="Times New Roman" w:cs="Times New Roman"/>
          <w:i/>
          <w:iCs/>
          <w:noProof/>
        </w:rPr>
        <w:t>Environmental Impact Assessment Review</w:t>
      </w:r>
      <w:r w:rsidRPr="00D02577">
        <w:rPr>
          <w:rFonts w:ascii="Times New Roman" w:hAnsi="Times New Roman" w:cs="Times New Roman"/>
          <w:noProof/>
        </w:rPr>
        <w:t xml:space="preserve">, </w:t>
      </w:r>
      <w:r w:rsidRPr="00D02577">
        <w:rPr>
          <w:rFonts w:ascii="Times New Roman" w:hAnsi="Times New Roman" w:cs="Times New Roman"/>
          <w:i/>
          <w:iCs/>
          <w:noProof/>
        </w:rPr>
        <w:t>38</w:t>
      </w:r>
      <w:r w:rsidRPr="00D02577">
        <w:rPr>
          <w:rFonts w:ascii="Times New Roman" w:hAnsi="Times New Roman" w:cs="Times New Roman"/>
          <w:noProof/>
        </w:rPr>
        <w:t>, 1–15. https://doi.org/10.1016/j.eiar.2012.04.004</w:t>
      </w:r>
    </w:p>
    <w:p w14:paraId="6BA4D01B" w14:textId="77777777" w:rsidR="00D02577" w:rsidRPr="00D02577" w:rsidRDefault="00D02577" w:rsidP="00D02577">
      <w:pPr>
        <w:widowControl w:val="0"/>
        <w:autoSpaceDE w:val="0"/>
        <w:autoSpaceDN w:val="0"/>
        <w:adjustRightInd w:val="0"/>
        <w:ind w:left="480" w:hanging="480"/>
        <w:rPr>
          <w:rFonts w:ascii="Times New Roman" w:hAnsi="Times New Roman" w:cs="Times New Roman"/>
          <w:noProof/>
        </w:rPr>
      </w:pPr>
      <w:r w:rsidRPr="00D02577">
        <w:rPr>
          <w:rFonts w:ascii="Times New Roman" w:hAnsi="Times New Roman" w:cs="Times New Roman"/>
          <w:noProof/>
        </w:rPr>
        <w:t xml:space="preserve">Kruopiene, J., Židoniene, S., &amp; Dvarioniene, J. (2009). Current practice and shortcomings of EIA in Lithuania. </w:t>
      </w:r>
      <w:r w:rsidRPr="00D02577">
        <w:rPr>
          <w:rFonts w:ascii="Times New Roman" w:hAnsi="Times New Roman" w:cs="Times New Roman"/>
          <w:i/>
          <w:iCs/>
          <w:noProof/>
        </w:rPr>
        <w:t>Environmental Impact Assessment Review</w:t>
      </w:r>
      <w:r w:rsidRPr="00D02577">
        <w:rPr>
          <w:rFonts w:ascii="Times New Roman" w:hAnsi="Times New Roman" w:cs="Times New Roman"/>
          <w:noProof/>
        </w:rPr>
        <w:t xml:space="preserve">, </w:t>
      </w:r>
      <w:r w:rsidRPr="00D02577">
        <w:rPr>
          <w:rFonts w:ascii="Times New Roman" w:hAnsi="Times New Roman" w:cs="Times New Roman"/>
          <w:i/>
          <w:iCs/>
          <w:noProof/>
        </w:rPr>
        <w:t>29</w:t>
      </w:r>
      <w:r w:rsidRPr="00D02577">
        <w:rPr>
          <w:rFonts w:ascii="Times New Roman" w:hAnsi="Times New Roman" w:cs="Times New Roman"/>
          <w:noProof/>
        </w:rPr>
        <w:t>(5), 305–309. https://doi.org/10.1016/j.eiar.2009.02.003</w:t>
      </w:r>
    </w:p>
    <w:p w14:paraId="2CD0860F" w14:textId="77777777" w:rsidR="00D02577" w:rsidRPr="00D02577" w:rsidRDefault="00D02577" w:rsidP="00D02577">
      <w:pPr>
        <w:widowControl w:val="0"/>
        <w:autoSpaceDE w:val="0"/>
        <w:autoSpaceDN w:val="0"/>
        <w:adjustRightInd w:val="0"/>
        <w:ind w:left="480" w:hanging="480"/>
        <w:rPr>
          <w:rFonts w:ascii="Times New Roman" w:hAnsi="Times New Roman" w:cs="Times New Roman"/>
          <w:noProof/>
        </w:rPr>
      </w:pPr>
      <w:r w:rsidRPr="00D02577">
        <w:rPr>
          <w:rFonts w:ascii="Times New Roman" w:hAnsi="Times New Roman" w:cs="Times New Roman"/>
          <w:noProof/>
        </w:rPr>
        <w:t xml:space="preserve">Laevskaya, E. (2013). </w:t>
      </w:r>
      <w:r w:rsidRPr="00D02577">
        <w:rPr>
          <w:rFonts w:ascii="Times New Roman" w:hAnsi="Times New Roman" w:cs="Times New Roman"/>
          <w:i/>
          <w:iCs/>
          <w:noProof/>
        </w:rPr>
        <w:t>Review of legislation of the Republic of Moldova with regard to implementation of the UNECE Protocol on Strategic Environmental Assessment</w:t>
      </w:r>
      <w:r w:rsidRPr="00D02577">
        <w:rPr>
          <w:rFonts w:ascii="Times New Roman" w:hAnsi="Times New Roman" w:cs="Times New Roman"/>
          <w:noProof/>
        </w:rPr>
        <w:t>.</w:t>
      </w:r>
    </w:p>
    <w:p w14:paraId="56B3B6CE" w14:textId="77777777" w:rsidR="00D02577" w:rsidRPr="00D02577" w:rsidRDefault="00D02577" w:rsidP="00D02577">
      <w:pPr>
        <w:widowControl w:val="0"/>
        <w:autoSpaceDE w:val="0"/>
        <w:autoSpaceDN w:val="0"/>
        <w:adjustRightInd w:val="0"/>
        <w:ind w:left="480" w:hanging="480"/>
        <w:rPr>
          <w:rFonts w:ascii="Times New Roman" w:hAnsi="Times New Roman" w:cs="Times New Roman"/>
          <w:noProof/>
        </w:rPr>
      </w:pPr>
      <w:r w:rsidRPr="00D02577">
        <w:rPr>
          <w:rFonts w:ascii="Times New Roman" w:hAnsi="Times New Roman" w:cs="Times New Roman"/>
          <w:noProof/>
        </w:rPr>
        <w:t xml:space="preserve">Le, T. H., Chang, Y., &amp; Park, D. (2019). Economic development and environmental sustainability: evidence from Asia. </w:t>
      </w:r>
      <w:r w:rsidRPr="00D02577">
        <w:rPr>
          <w:rFonts w:ascii="Times New Roman" w:hAnsi="Times New Roman" w:cs="Times New Roman"/>
          <w:i/>
          <w:iCs/>
          <w:noProof/>
        </w:rPr>
        <w:t>Empirical Economics</w:t>
      </w:r>
      <w:r w:rsidRPr="00D02577">
        <w:rPr>
          <w:rFonts w:ascii="Times New Roman" w:hAnsi="Times New Roman" w:cs="Times New Roman"/>
          <w:noProof/>
        </w:rPr>
        <w:t xml:space="preserve">, </w:t>
      </w:r>
      <w:r w:rsidRPr="00D02577">
        <w:rPr>
          <w:rFonts w:ascii="Times New Roman" w:hAnsi="Times New Roman" w:cs="Times New Roman"/>
          <w:i/>
          <w:iCs/>
          <w:noProof/>
        </w:rPr>
        <w:t>57</w:t>
      </w:r>
      <w:r w:rsidRPr="00D02577">
        <w:rPr>
          <w:rFonts w:ascii="Times New Roman" w:hAnsi="Times New Roman" w:cs="Times New Roman"/>
          <w:noProof/>
        </w:rPr>
        <w:t>(4), 1129–1156. https://doi.org/10.1007/s00181-018-1494-8</w:t>
      </w:r>
    </w:p>
    <w:p w14:paraId="4778D002" w14:textId="77777777" w:rsidR="00D02577" w:rsidRPr="00D02577" w:rsidRDefault="00D02577" w:rsidP="00D02577">
      <w:pPr>
        <w:widowControl w:val="0"/>
        <w:autoSpaceDE w:val="0"/>
        <w:autoSpaceDN w:val="0"/>
        <w:adjustRightInd w:val="0"/>
        <w:ind w:left="480" w:hanging="480"/>
        <w:rPr>
          <w:rFonts w:ascii="Times New Roman" w:hAnsi="Times New Roman" w:cs="Times New Roman"/>
          <w:noProof/>
        </w:rPr>
      </w:pPr>
      <w:r w:rsidRPr="00D02577">
        <w:rPr>
          <w:rFonts w:ascii="Times New Roman" w:hAnsi="Times New Roman" w:cs="Times New Roman"/>
          <w:noProof/>
        </w:rPr>
        <w:t xml:space="preserve">Lechner, A. M., Chan, F. K. S., &amp; Campos-Arceiz, A. (2018). Biodiversity conservation should be a core value of China’s Belt and Road Initiative. </w:t>
      </w:r>
      <w:r w:rsidRPr="00D02577">
        <w:rPr>
          <w:rFonts w:ascii="Times New Roman" w:hAnsi="Times New Roman" w:cs="Times New Roman"/>
          <w:i/>
          <w:iCs/>
          <w:noProof/>
        </w:rPr>
        <w:t>Nature Ecology and Evolution</w:t>
      </w:r>
      <w:r w:rsidRPr="00D02577">
        <w:rPr>
          <w:rFonts w:ascii="Times New Roman" w:hAnsi="Times New Roman" w:cs="Times New Roman"/>
          <w:noProof/>
        </w:rPr>
        <w:t xml:space="preserve">, </w:t>
      </w:r>
      <w:r w:rsidRPr="00D02577">
        <w:rPr>
          <w:rFonts w:ascii="Times New Roman" w:hAnsi="Times New Roman" w:cs="Times New Roman"/>
          <w:i/>
          <w:iCs/>
          <w:noProof/>
        </w:rPr>
        <w:t>2</w:t>
      </w:r>
      <w:r w:rsidRPr="00D02577">
        <w:rPr>
          <w:rFonts w:ascii="Times New Roman" w:hAnsi="Times New Roman" w:cs="Times New Roman"/>
          <w:noProof/>
        </w:rPr>
        <w:t>(3), 408–409. https://doi.org/10.1038/s41559-017-0452-8</w:t>
      </w:r>
    </w:p>
    <w:p w14:paraId="00D0A809" w14:textId="77777777" w:rsidR="00D02577" w:rsidRPr="00D02577" w:rsidRDefault="00D02577" w:rsidP="00D02577">
      <w:pPr>
        <w:widowControl w:val="0"/>
        <w:autoSpaceDE w:val="0"/>
        <w:autoSpaceDN w:val="0"/>
        <w:adjustRightInd w:val="0"/>
        <w:ind w:left="480" w:hanging="480"/>
        <w:rPr>
          <w:rFonts w:ascii="Times New Roman" w:hAnsi="Times New Roman" w:cs="Times New Roman"/>
          <w:noProof/>
        </w:rPr>
      </w:pPr>
      <w:r w:rsidRPr="00D02577">
        <w:rPr>
          <w:rFonts w:ascii="Times New Roman" w:hAnsi="Times New Roman" w:cs="Times New Roman"/>
          <w:noProof/>
        </w:rPr>
        <w:t xml:space="preserve">Leu, W. S., Williams, W. P., &amp; Bark, A. W. (1996). Development of an environmental impact assessment evaluation model and its application: Taiwan case study. </w:t>
      </w:r>
      <w:r w:rsidRPr="00D02577">
        <w:rPr>
          <w:rFonts w:ascii="Times New Roman" w:hAnsi="Times New Roman" w:cs="Times New Roman"/>
          <w:i/>
          <w:iCs/>
          <w:noProof/>
        </w:rPr>
        <w:lastRenderedPageBreak/>
        <w:t>Environmental Impact Assessment Review</w:t>
      </w:r>
      <w:r w:rsidRPr="00D02577">
        <w:rPr>
          <w:rFonts w:ascii="Times New Roman" w:hAnsi="Times New Roman" w:cs="Times New Roman"/>
          <w:noProof/>
        </w:rPr>
        <w:t>. https://doi.org/10.1016/0195-9255(95)00107-7</w:t>
      </w:r>
    </w:p>
    <w:p w14:paraId="5FCB036F" w14:textId="77777777" w:rsidR="00D02577" w:rsidRPr="00D02577" w:rsidRDefault="00D02577" w:rsidP="00D02577">
      <w:pPr>
        <w:widowControl w:val="0"/>
        <w:autoSpaceDE w:val="0"/>
        <w:autoSpaceDN w:val="0"/>
        <w:adjustRightInd w:val="0"/>
        <w:ind w:left="480" w:hanging="480"/>
        <w:rPr>
          <w:rFonts w:ascii="Times New Roman" w:hAnsi="Times New Roman" w:cs="Times New Roman"/>
          <w:noProof/>
        </w:rPr>
      </w:pPr>
      <w:r w:rsidRPr="00D02577">
        <w:rPr>
          <w:rFonts w:ascii="Times New Roman" w:hAnsi="Times New Roman" w:cs="Times New Roman"/>
          <w:noProof/>
        </w:rPr>
        <w:t xml:space="preserve">Lima, A. L. G. E. S.-T. D. D. S. A. T. P. S. E. S. F. R. G. M. A. R. and B. H. R. (2015). “IAIA15 Conference Proceedings” Impact Assessment in the Digital Era. </w:t>
      </w:r>
      <w:r w:rsidRPr="00D02577">
        <w:rPr>
          <w:rFonts w:ascii="Times New Roman" w:hAnsi="Times New Roman" w:cs="Times New Roman"/>
          <w:i/>
          <w:iCs/>
          <w:noProof/>
        </w:rPr>
        <w:t>35th Annual Conference of the International Association for Impact Assessment</w:t>
      </w:r>
      <w:r w:rsidRPr="00D02577">
        <w:rPr>
          <w:rFonts w:ascii="Times New Roman" w:hAnsi="Times New Roman" w:cs="Times New Roman"/>
          <w:noProof/>
        </w:rPr>
        <w:t>.</w:t>
      </w:r>
    </w:p>
    <w:p w14:paraId="0A4FB2F0" w14:textId="77777777" w:rsidR="00D02577" w:rsidRPr="00D02577" w:rsidRDefault="00D02577" w:rsidP="00D02577">
      <w:pPr>
        <w:widowControl w:val="0"/>
        <w:autoSpaceDE w:val="0"/>
        <w:autoSpaceDN w:val="0"/>
        <w:adjustRightInd w:val="0"/>
        <w:ind w:left="480" w:hanging="480"/>
        <w:rPr>
          <w:rFonts w:ascii="Times New Roman" w:hAnsi="Times New Roman" w:cs="Times New Roman"/>
          <w:noProof/>
        </w:rPr>
      </w:pPr>
      <w:r w:rsidRPr="00D02577">
        <w:rPr>
          <w:rFonts w:ascii="Times New Roman" w:hAnsi="Times New Roman" w:cs="Times New Roman"/>
          <w:noProof/>
        </w:rPr>
        <w:t xml:space="preserve">Loayza. (2012). </w:t>
      </w:r>
      <w:r w:rsidRPr="00D02577">
        <w:rPr>
          <w:rFonts w:ascii="Times New Roman" w:hAnsi="Times New Roman" w:cs="Times New Roman"/>
          <w:i/>
          <w:iCs/>
          <w:noProof/>
        </w:rPr>
        <w:t>Strategic Environmental Assessment in the World Bank: Learning from the recent experience and challenges.</w:t>
      </w:r>
    </w:p>
    <w:p w14:paraId="2E905890" w14:textId="77777777" w:rsidR="00D02577" w:rsidRPr="00D02577" w:rsidRDefault="00D02577" w:rsidP="00D02577">
      <w:pPr>
        <w:widowControl w:val="0"/>
        <w:autoSpaceDE w:val="0"/>
        <w:autoSpaceDN w:val="0"/>
        <w:adjustRightInd w:val="0"/>
        <w:ind w:left="480" w:hanging="480"/>
        <w:rPr>
          <w:rFonts w:ascii="Times New Roman" w:hAnsi="Times New Roman" w:cs="Times New Roman"/>
          <w:noProof/>
        </w:rPr>
      </w:pPr>
      <w:r w:rsidRPr="00D02577">
        <w:rPr>
          <w:rFonts w:ascii="Times New Roman" w:hAnsi="Times New Roman" w:cs="Times New Roman"/>
          <w:noProof/>
        </w:rPr>
        <w:t xml:space="preserve">Loomis, J. J., &amp; Dziedzic, M. (2018). Evaluating EIA systems’ effectiveness: A state of the art. </w:t>
      </w:r>
      <w:r w:rsidRPr="00D02577">
        <w:rPr>
          <w:rFonts w:ascii="Times New Roman" w:hAnsi="Times New Roman" w:cs="Times New Roman"/>
          <w:i/>
          <w:iCs/>
          <w:noProof/>
        </w:rPr>
        <w:t>Environmental Impact Assessment Review</w:t>
      </w:r>
      <w:r w:rsidRPr="00D02577">
        <w:rPr>
          <w:rFonts w:ascii="Times New Roman" w:hAnsi="Times New Roman" w:cs="Times New Roman"/>
          <w:noProof/>
        </w:rPr>
        <w:t xml:space="preserve">, </w:t>
      </w:r>
      <w:r w:rsidRPr="00D02577">
        <w:rPr>
          <w:rFonts w:ascii="Times New Roman" w:hAnsi="Times New Roman" w:cs="Times New Roman"/>
          <w:i/>
          <w:iCs/>
          <w:noProof/>
        </w:rPr>
        <w:t>68</w:t>
      </w:r>
      <w:r w:rsidRPr="00D02577">
        <w:rPr>
          <w:rFonts w:ascii="Times New Roman" w:hAnsi="Times New Roman" w:cs="Times New Roman"/>
          <w:noProof/>
        </w:rPr>
        <w:t>(September 2017), 29–37. https://doi.org/10.1016/j.eiar.2017.10.005</w:t>
      </w:r>
    </w:p>
    <w:p w14:paraId="72A248B4" w14:textId="77777777" w:rsidR="00D02577" w:rsidRPr="00D02577" w:rsidRDefault="00D02577" w:rsidP="00D02577">
      <w:pPr>
        <w:widowControl w:val="0"/>
        <w:autoSpaceDE w:val="0"/>
        <w:autoSpaceDN w:val="0"/>
        <w:adjustRightInd w:val="0"/>
        <w:ind w:left="480" w:hanging="480"/>
        <w:rPr>
          <w:rFonts w:ascii="Times New Roman" w:hAnsi="Times New Roman" w:cs="Times New Roman"/>
          <w:noProof/>
        </w:rPr>
      </w:pPr>
      <w:r w:rsidRPr="00D02577">
        <w:rPr>
          <w:rFonts w:ascii="Times New Roman" w:hAnsi="Times New Roman" w:cs="Times New Roman"/>
          <w:noProof/>
        </w:rPr>
        <w:t xml:space="preserve">Lotman, S., Avramov, S., &amp; Anna, I. (2013). </w:t>
      </w:r>
      <w:r w:rsidRPr="00D02577">
        <w:rPr>
          <w:rFonts w:ascii="Times New Roman" w:hAnsi="Times New Roman" w:cs="Times New Roman"/>
          <w:i/>
          <w:iCs/>
          <w:noProof/>
        </w:rPr>
        <w:t>Implementation of Environmental Impact Assessments in Central and Eastern Europe</w:t>
      </w:r>
      <w:r w:rsidRPr="00D02577">
        <w:rPr>
          <w:rFonts w:ascii="Times New Roman" w:hAnsi="Times New Roman" w:cs="Times New Roman"/>
          <w:noProof/>
        </w:rPr>
        <w:t>. http://www.ceeweb.org/wp-content/uploads/2012/01/Implementation-of-Environmental-Impact-Assessments-in-Central-and-Eastern-Europe.pdf</w:t>
      </w:r>
    </w:p>
    <w:p w14:paraId="56CC0AAA" w14:textId="77777777" w:rsidR="00D02577" w:rsidRPr="00D02577" w:rsidRDefault="00D02577" w:rsidP="00D02577">
      <w:pPr>
        <w:widowControl w:val="0"/>
        <w:autoSpaceDE w:val="0"/>
        <w:autoSpaceDN w:val="0"/>
        <w:adjustRightInd w:val="0"/>
        <w:ind w:left="480" w:hanging="480"/>
        <w:rPr>
          <w:rFonts w:ascii="Times New Roman" w:hAnsi="Times New Roman" w:cs="Times New Roman"/>
          <w:noProof/>
        </w:rPr>
      </w:pPr>
      <w:r w:rsidRPr="00D02577">
        <w:rPr>
          <w:rFonts w:ascii="Times New Roman" w:hAnsi="Times New Roman" w:cs="Times New Roman"/>
          <w:noProof/>
        </w:rPr>
        <w:t xml:space="preserve">Morgan, R. K. (2012). Environmental impact assessment: The state of the art. </w:t>
      </w:r>
      <w:r w:rsidRPr="00D02577">
        <w:rPr>
          <w:rFonts w:ascii="Times New Roman" w:hAnsi="Times New Roman" w:cs="Times New Roman"/>
          <w:i/>
          <w:iCs/>
          <w:noProof/>
        </w:rPr>
        <w:t>Impact Assessment and Project Appraisal</w:t>
      </w:r>
      <w:r w:rsidRPr="00D02577">
        <w:rPr>
          <w:rFonts w:ascii="Times New Roman" w:hAnsi="Times New Roman" w:cs="Times New Roman"/>
          <w:noProof/>
        </w:rPr>
        <w:t xml:space="preserve">, </w:t>
      </w:r>
      <w:r w:rsidRPr="00D02577">
        <w:rPr>
          <w:rFonts w:ascii="Times New Roman" w:hAnsi="Times New Roman" w:cs="Times New Roman"/>
          <w:i/>
          <w:iCs/>
          <w:noProof/>
        </w:rPr>
        <w:t>30</w:t>
      </w:r>
      <w:r w:rsidRPr="00D02577">
        <w:rPr>
          <w:rFonts w:ascii="Times New Roman" w:hAnsi="Times New Roman" w:cs="Times New Roman"/>
          <w:noProof/>
        </w:rPr>
        <w:t>(1), 5–14. https://doi.org/10.1080/14615517.2012.661557</w:t>
      </w:r>
    </w:p>
    <w:p w14:paraId="6CC1FD89" w14:textId="77777777" w:rsidR="00D02577" w:rsidRPr="00D02577" w:rsidRDefault="00D02577" w:rsidP="00D02577">
      <w:pPr>
        <w:widowControl w:val="0"/>
        <w:autoSpaceDE w:val="0"/>
        <w:autoSpaceDN w:val="0"/>
        <w:adjustRightInd w:val="0"/>
        <w:ind w:left="480" w:hanging="480"/>
        <w:rPr>
          <w:rFonts w:ascii="Times New Roman" w:hAnsi="Times New Roman" w:cs="Times New Roman"/>
          <w:noProof/>
        </w:rPr>
      </w:pPr>
      <w:r w:rsidRPr="00D02577">
        <w:rPr>
          <w:rFonts w:ascii="Times New Roman" w:hAnsi="Times New Roman" w:cs="Times New Roman"/>
          <w:noProof/>
        </w:rPr>
        <w:t xml:space="preserve">Morgan, R. K. (2017). Conceptualising best practice in impact assessment. </w:t>
      </w:r>
      <w:r w:rsidRPr="00D02577">
        <w:rPr>
          <w:rFonts w:ascii="Times New Roman" w:hAnsi="Times New Roman" w:cs="Times New Roman"/>
          <w:i/>
          <w:iCs/>
          <w:noProof/>
        </w:rPr>
        <w:t>Environmental Impact Assessment Review</w:t>
      </w:r>
      <w:r w:rsidRPr="00D02577">
        <w:rPr>
          <w:rFonts w:ascii="Times New Roman" w:hAnsi="Times New Roman" w:cs="Times New Roman"/>
          <w:noProof/>
        </w:rPr>
        <w:t xml:space="preserve">, </w:t>
      </w:r>
      <w:r w:rsidRPr="00D02577">
        <w:rPr>
          <w:rFonts w:ascii="Times New Roman" w:hAnsi="Times New Roman" w:cs="Times New Roman"/>
          <w:i/>
          <w:iCs/>
          <w:noProof/>
        </w:rPr>
        <w:t>66</w:t>
      </w:r>
      <w:r w:rsidRPr="00D02577">
        <w:rPr>
          <w:rFonts w:ascii="Times New Roman" w:hAnsi="Times New Roman" w:cs="Times New Roman"/>
          <w:noProof/>
        </w:rPr>
        <w:t>(February), 78–85. https://doi.org/10.1016/j.eiar.2017.06.009</w:t>
      </w:r>
    </w:p>
    <w:p w14:paraId="6928728B" w14:textId="77777777" w:rsidR="00D02577" w:rsidRPr="00D02577" w:rsidRDefault="00D02577" w:rsidP="00D02577">
      <w:pPr>
        <w:widowControl w:val="0"/>
        <w:autoSpaceDE w:val="0"/>
        <w:autoSpaceDN w:val="0"/>
        <w:adjustRightInd w:val="0"/>
        <w:ind w:left="480" w:hanging="480"/>
        <w:rPr>
          <w:rFonts w:ascii="Times New Roman" w:hAnsi="Times New Roman" w:cs="Times New Roman"/>
          <w:noProof/>
        </w:rPr>
      </w:pPr>
      <w:r w:rsidRPr="00D02577">
        <w:rPr>
          <w:rFonts w:ascii="Times New Roman" w:hAnsi="Times New Roman" w:cs="Times New Roman"/>
          <w:noProof/>
        </w:rPr>
        <w:t xml:space="preserve">Munda, G. (2005). Multiple criteria decision analysis and sustainable development. In </w:t>
      </w:r>
      <w:r w:rsidRPr="00D02577">
        <w:rPr>
          <w:rFonts w:ascii="Times New Roman" w:hAnsi="Times New Roman" w:cs="Times New Roman"/>
          <w:i/>
          <w:iCs/>
          <w:noProof/>
        </w:rPr>
        <w:t>International Series in Operations Research and Management Science</w:t>
      </w:r>
      <w:r w:rsidRPr="00D02577">
        <w:rPr>
          <w:rFonts w:ascii="Times New Roman" w:hAnsi="Times New Roman" w:cs="Times New Roman"/>
          <w:noProof/>
        </w:rPr>
        <w:t xml:space="preserve"> (Vol. 78, pp. 953–986). Springer New York LLC. https://doi.org/10.1007/0-387-23081-5_23</w:t>
      </w:r>
    </w:p>
    <w:p w14:paraId="4FBF2F6A" w14:textId="77777777" w:rsidR="00D02577" w:rsidRPr="00D02577" w:rsidRDefault="00D02577" w:rsidP="00D02577">
      <w:pPr>
        <w:widowControl w:val="0"/>
        <w:autoSpaceDE w:val="0"/>
        <w:autoSpaceDN w:val="0"/>
        <w:adjustRightInd w:val="0"/>
        <w:ind w:left="480" w:hanging="480"/>
        <w:rPr>
          <w:rFonts w:ascii="Times New Roman" w:hAnsi="Times New Roman" w:cs="Times New Roman"/>
          <w:noProof/>
        </w:rPr>
      </w:pPr>
      <w:r w:rsidRPr="00D02577">
        <w:rPr>
          <w:rFonts w:ascii="Times New Roman" w:hAnsi="Times New Roman" w:cs="Times New Roman"/>
          <w:noProof/>
        </w:rPr>
        <w:t xml:space="preserve">National Environmental Commission. (2012). </w:t>
      </w:r>
      <w:r w:rsidRPr="00D02577">
        <w:rPr>
          <w:rFonts w:ascii="Times New Roman" w:hAnsi="Times New Roman" w:cs="Times New Roman"/>
          <w:i/>
          <w:iCs/>
          <w:noProof/>
        </w:rPr>
        <w:t>Environmental Assessment General Guidelines Bhutan</w:t>
      </w:r>
      <w:r w:rsidRPr="00D02577">
        <w:rPr>
          <w:rFonts w:ascii="Times New Roman" w:hAnsi="Times New Roman" w:cs="Times New Roman"/>
          <w:noProof/>
        </w:rPr>
        <w:t xml:space="preserve"> (Issue May).</w:t>
      </w:r>
    </w:p>
    <w:p w14:paraId="748AC514" w14:textId="77777777" w:rsidR="00D02577" w:rsidRPr="00D02577" w:rsidRDefault="00D02577" w:rsidP="00D02577">
      <w:pPr>
        <w:widowControl w:val="0"/>
        <w:autoSpaceDE w:val="0"/>
        <w:autoSpaceDN w:val="0"/>
        <w:adjustRightInd w:val="0"/>
        <w:ind w:left="480" w:hanging="480"/>
        <w:rPr>
          <w:rFonts w:ascii="Times New Roman" w:hAnsi="Times New Roman" w:cs="Times New Roman"/>
          <w:noProof/>
        </w:rPr>
      </w:pPr>
      <w:r w:rsidRPr="00D02577">
        <w:rPr>
          <w:rFonts w:ascii="Times New Roman" w:hAnsi="Times New Roman" w:cs="Times New Roman"/>
          <w:noProof/>
        </w:rPr>
        <w:t xml:space="preserve">Ortolano, L., Jenkins, B., &amp; Abracosa, R. P. (1987). Speculations on when and why EIA is effective. </w:t>
      </w:r>
      <w:r w:rsidRPr="00D02577">
        <w:rPr>
          <w:rFonts w:ascii="Times New Roman" w:hAnsi="Times New Roman" w:cs="Times New Roman"/>
          <w:i/>
          <w:iCs/>
          <w:noProof/>
        </w:rPr>
        <w:t>Environmental Impact Assessment Review</w:t>
      </w:r>
      <w:r w:rsidRPr="00D02577">
        <w:rPr>
          <w:rFonts w:ascii="Times New Roman" w:hAnsi="Times New Roman" w:cs="Times New Roman"/>
          <w:noProof/>
        </w:rPr>
        <w:t>. https://doi.org/10.1016/0195-9255(87)90002-3</w:t>
      </w:r>
    </w:p>
    <w:p w14:paraId="0AB78CBA" w14:textId="77777777" w:rsidR="00D02577" w:rsidRPr="00D02577" w:rsidRDefault="00D02577" w:rsidP="00D02577">
      <w:pPr>
        <w:widowControl w:val="0"/>
        <w:autoSpaceDE w:val="0"/>
        <w:autoSpaceDN w:val="0"/>
        <w:adjustRightInd w:val="0"/>
        <w:ind w:left="480" w:hanging="480"/>
        <w:rPr>
          <w:rFonts w:ascii="Times New Roman" w:hAnsi="Times New Roman" w:cs="Times New Roman"/>
          <w:noProof/>
        </w:rPr>
      </w:pPr>
      <w:r w:rsidRPr="00D02577">
        <w:rPr>
          <w:rFonts w:ascii="Times New Roman" w:hAnsi="Times New Roman" w:cs="Times New Roman"/>
          <w:noProof/>
        </w:rPr>
        <w:t xml:space="preserve">Põder, T., &amp; Lukki, T. (2011). A critical review of checklist-based evaluation of environmental impact statements. </w:t>
      </w:r>
      <w:r w:rsidRPr="00D02577">
        <w:rPr>
          <w:rFonts w:ascii="Times New Roman" w:hAnsi="Times New Roman" w:cs="Times New Roman"/>
          <w:i/>
          <w:iCs/>
          <w:noProof/>
        </w:rPr>
        <w:t>Impact Assessment and Project Appraisal</w:t>
      </w:r>
      <w:r w:rsidRPr="00D02577">
        <w:rPr>
          <w:rFonts w:ascii="Times New Roman" w:hAnsi="Times New Roman" w:cs="Times New Roman"/>
          <w:noProof/>
        </w:rPr>
        <w:t xml:space="preserve">, </w:t>
      </w:r>
      <w:r w:rsidRPr="00D02577">
        <w:rPr>
          <w:rFonts w:ascii="Times New Roman" w:hAnsi="Times New Roman" w:cs="Times New Roman"/>
          <w:i/>
          <w:iCs/>
          <w:noProof/>
        </w:rPr>
        <w:t>29</w:t>
      </w:r>
      <w:r w:rsidRPr="00D02577">
        <w:rPr>
          <w:rFonts w:ascii="Times New Roman" w:hAnsi="Times New Roman" w:cs="Times New Roman"/>
          <w:noProof/>
        </w:rPr>
        <w:t>(1), 27–36. https://doi.org/10.3152/146155111X12913679730511</w:t>
      </w:r>
    </w:p>
    <w:p w14:paraId="3E9E63CF" w14:textId="77777777" w:rsidR="00D02577" w:rsidRPr="00D02577" w:rsidRDefault="00D02577" w:rsidP="00D02577">
      <w:pPr>
        <w:widowControl w:val="0"/>
        <w:autoSpaceDE w:val="0"/>
        <w:autoSpaceDN w:val="0"/>
        <w:adjustRightInd w:val="0"/>
        <w:ind w:left="480" w:hanging="480"/>
        <w:rPr>
          <w:rFonts w:ascii="Times New Roman" w:hAnsi="Times New Roman" w:cs="Times New Roman"/>
          <w:noProof/>
        </w:rPr>
      </w:pPr>
      <w:r w:rsidRPr="00D02577">
        <w:rPr>
          <w:rFonts w:ascii="Times New Roman" w:hAnsi="Times New Roman" w:cs="Times New Roman"/>
          <w:noProof/>
        </w:rPr>
        <w:t xml:space="preserve">PWCCN. (2015). </w:t>
      </w:r>
      <w:r w:rsidRPr="00D02577">
        <w:rPr>
          <w:rFonts w:ascii="Times New Roman" w:hAnsi="Times New Roman" w:cs="Times New Roman"/>
          <w:i/>
          <w:iCs/>
          <w:noProof/>
        </w:rPr>
        <w:t>海外工程项目</w:t>
      </w:r>
      <w:r w:rsidRPr="00D02577">
        <w:rPr>
          <w:rFonts w:ascii="Times New Roman" w:hAnsi="Times New Roman" w:cs="Times New Roman"/>
          <w:i/>
          <w:iCs/>
          <w:noProof/>
        </w:rPr>
        <w:t xml:space="preserve"> </w:t>
      </w:r>
      <w:r w:rsidRPr="00D02577">
        <w:rPr>
          <w:rFonts w:ascii="Times New Roman" w:hAnsi="Times New Roman" w:cs="Times New Roman"/>
          <w:i/>
          <w:iCs/>
          <w:noProof/>
        </w:rPr>
        <w:t>一站式解决方案</w:t>
      </w:r>
      <w:r w:rsidRPr="00D02577">
        <w:rPr>
          <w:rFonts w:ascii="Times New Roman" w:hAnsi="Times New Roman" w:cs="Times New Roman"/>
          <w:noProof/>
        </w:rPr>
        <w:t>.</w:t>
      </w:r>
    </w:p>
    <w:p w14:paraId="5D67C46E" w14:textId="77777777" w:rsidR="00D02577" w:rsidRPr="00D02577" w:rsidRDefault="00D02577" w:rsidP="00D02577">
      <w:pPr>
        <w:widowControl w:val="0"/>
        <w:autoSpaceDE w:val="0"/>
        <w:autoSpaceDN w:val="0"/>
        <w:adjustRightInd w:val="0"/>
        <w:ind w:left="480" w:hanging="480"/>
        <w:rPr>
          <w:rFonts w:ascii="Times New Roman" w:hAnsi="Times New Roman" w:cs="Times New Roman"/>
          <w:noProof/>
        </w:rPr>
      </w:pPr>
      <w:r w:rsidRPr="00D02577">
        <w:rPr>
          <w:rFonts w:ascii="Times New Roman" w:hAnsi="Times New Roman" w:cs="Times New Roman"/>
          <w:noProof/>
        </w:rPr>
        <w:t xml:space="preserve">Retief, F., Bond, A., Pope, J., Morrison-Saunders, A., &amp; King, N. (2016). Global megatrends and their implications for environmental assessment practice. </w:t>
      </w:r>
      <w:r w:rsidRPr="00D02577">
        <w:rPr>
          <w:rFonts w:ascii="Times New Roman" w:hAnsi="Times New Roman" w:cs="Times New Roman"/>
          <w:i/>
          <w:iCs/>
          <w:noProof/>
        </w:rPr>
        <w:t>Environmental Impact Assessment Review</w:t>
      </w:r>
      <w:r w:rsidRPr="00D02577">
        <w:rPr>
          <w:rFonts w:ascii="Times New Roman" w:hAnsi="Times New Roman" w:cs="Times New Roman"/>
          <w:noProof/>
        </w:rPr>
        <w:t xml:space="preserve">, </w:t>
      </w:r>
      <w:r w:rsidRPr="00D02577">
        <w:rPr>
          <w:rFonts w:ascii="Times New Roman" w:hAnsi="Times New Roman" w:cs="Times New Roman"/>
          <w:i/>
          <w:iCs/>
          <w:noProof/>
        </w:rPr>
        <w:t>61</w:t>
      </w:r>
      <w:r w:rsidRPr="00D02577">
        <w:rPr>
          <w:rFonts w:ascii="Times New Roman" w:hAnsi="Times New Roman" w:cs="Times New Roman"/>
          <w:noProof/>
        </w:rPr>
        <w:t>, 52–60. https://doi.org/10.1016/j.eiar.2016.07.002</w:t>
      </w:r>
    </w:p>
    <w:p w14:paraId="70E78DB2" w14:textId="77777777" w:rsidR="00D02577" w:rsidRPr="00D02577" w:rsidRDefault="00D02577" w:rsidP="00D02577">
      <w:pPr>
        <w:widowControl w:val="0"/>
        <w:autoSpaceDE w:val="0"/>
        <w:autoSpaceDN w:val="0"/>
        <w:adjustRightInd w:val="0"/>
        <w:ind w:left="480" w:hanging="480"/>
        <w:rPr>
          <w:rFonts w:ascii="Times New Roman" w:hAnsi="Times New Roman" w:cs="Times New Roman"/>
          <w:noProof/>
        </w:rPr>
      </w:pPr>
      <w:r w:rsidRPr="00D02577">
        <w:rPr>
          <w:rFonts w:ascii="Times New Roman" w:hAnsi="Times New Roman" w:cs="Times New Roman"/>
          <w:noProof/>
        </w:rPr>
        <w:t xml:space="preserve">Samimi, A. J., Erami, N. E., &amp; Mehnatfar, Y. (2010). Environmental performance index and economic growth: Evidence from some developing countries. </w:t>
      </w:r>
      <w:r w:rsidRPr="00D02577">
        <w:rPr>
          <w:rFonts w:ascii="Times New Roman" w:hAnsi="Times New Roman" w:cs="Times New Roman"/>
          <w:i/>
          <w:iCs/>
          <w:noProof/>
        </w:rPr>
        <w:t>Australian Journal of Basic and Applied Sciences</w:t>
      </w:r>
      <w:r w:rsidRPr="00D02577">
        <w:rPr>
          <w:rFonts w:ascii="Times New Roman" w:hAnsi="Times New Roman" w:cs="Times New Roman"/>
          <w:noProof/>
        </w:rPr>
        <w:t xml:space="preserve">, </w:t>
      </w:r>
      <w:r w:rsidRPr="00D02577">
        <w:rPr>
          <w:rFonts w:ascii="Times New Roman" w:hAnsi="Times New Roman" w:cs="Times New Roman"/>
          <w:i/>
          <w:iCs/>
          <w:noProof/>
        </w:rPr>
        <w:t>4</w:t>
      </w:r>
      <w:r w:rsidRPr="00D02577">
        <w:rPr>
          <w:rFonts w:ascii="Times New Roman" w:hAnsi="Times New Roman" w:cs="Times New Roman"/>
          <w:noProof/>
        </w:rPr>
        <w:t>(8), 3098–3102.</w:t>
      </w:r>
    </w:p>
    <w:p w14:paraId="7E33C86B" w14:textId="77777777" w:rsidR="00D02577" w:rsidRPr="00D02577" w:rsidRDefault="00D02577" w:rsidP="00D02577">
      <w:pPr>
        <w:widowControl w:val="0"/>
        <w:autoSpaceDE w:val="0"/>
        <w:autoSpaceDN w:val="0"/>
        <w:adjustRightInd w:val="0"/>
        <w:ind w:left="480" w:hanging="480"/>
        <w:rPr>
          <w:rFonts w:ascii="Times New Roman" w:hAnsi="Times New Roman" w:cs="Times New Roman"/>
          <w:noProof/>
        </w:rPr>
      </w:pPr>
      <w:r w:rsidRPr="00D02577">
        <w:rPr>
          <w:rFonts w:ascii="Times New Roman" w:hAnsi="Times New Roman" w:cs="Times New Roman"/>
          <w:noProof/>
        </w:rPr>
        <w:t xml:space="preserve">Schober, P., &amp; Schwarte, L. A. (2018). Correlation coefficients: Appropriate use and interpretation. </w:t>
      </w:r>
      <w:r w:rsidRPr="00D02577">
        <w:rPr>
          <w:rFonts w:ascii="Times New Roman" w:hAnsi="Times New Roman" w:cs="Times New Roman"/>
          <w:i/>
          <w:iCs/>
          <w:noProof/>
        </w:rPr>
        <w:t>Anesthesia and Analgesia</w:t>
      </w:r>
      <w:r w:rsidRPr="00D02577">
        <w:rPr>
          <w:rFonts w:ascii="Times New Roman" w:hAnsi="Times New Roman" w:cs="Times New Roman"/>
          <w:noProof/>
        </w:rPr>
        <w:t xml:space="preserve">, </w:t>
      </w:r>
      <w:r w:rsidRPr="00D02577">
        <w:rPr>
          <w:rFonts w:ascii="Times New Roman" w:hAnsi="Times New Roman" w:cs="Times New Roman"/>
          <w:i/>
          <w:iCs/>
          <w:noProof/>
        </w:rPr>
        <w:t>126</w:t>
      </w:r>
      <w:r w:rsidRPr="00D02577">
        <w:rPr>
          <w:rFonts w:ascii="Times New Roman" w:hAnsi="Times New Roman" w:cs="Times New Roman"/>
          <w:noProof/>
        </w:rPr>
        <w:t>(5), 1763–1768. https://doi.org/10.1213/ANE.0000000000002864</w:t>
      </w:r>
    </w:p>
    <w:p w14:paraId="239C9A4C" w14:textId="77777777" w:rsidR="00D02577" w:rsidRPr="00D02577" w:rsidRDefault="00D02577" w:rsidP="00D02577">
      <w:pPr>
        <w:widowControl w:val="0"/>
        <w:autoSpaceDE w:val="0"/>
        <w:autoSpaceDN w:val="0"/>
        <w:adjustRightInd w:val="0"/>
        <w:ind w:left="480" w:hanging="480"/>
        <w:rPr>
          <w:rFonts w:ascii="Times New Roman" w:hAnsi="Times New Roman" w:cs="Times New Roman"/>
          <w:noProof/>
        </w:rPr>
      </w:pPr>
      <w:r w:rsidRPr="00D02577">
        <w:rPr>
          <w:rFonts w:ascii="Times New Roman" w:hAnsi="Times New Roman" w:cs="Times New Roman"/>
          <w:noProof/>
        </w:rPr>
        <w:t xml:space="preserve">Sheng, M. (2018). </w:t>
      </w:r>
      <w:r w:rsidRPr="00D02577">
        <w:rPr>
          <w:rFonts w:ascii="Times New Roman" w:hAnsi="Times New Roman" w:cs="Times New Roman"/>
          <w:i/>
          <w:iCs/>
          <w:noProof/>
        </w:rPr>
        <w:t>Chinese outbound investment regulations for a new year</w:t>
      </w:r>
      <w:r w:rsidRPr="00D02577">
        <w:rPr>
          <w:rFonts w:ascii="Times New Roman" w:hAnsi="Times New Roman" w:cs="Times New Roman"/>
          <w:noProof/>
        </w:rPr>
        <w:t>. https://www.ashurst.com/en/news-and-insights/legal-updates/chinese-outbound-investment-regulations-for-a-new-year/</w:t>
      </w:r>
    </w:p>
    <w:p w14:paraId="49D81EF7" w14:textId="77777777" w:rsidR="00D02577" w:rsidRPr="00D02577" w:rsidRDefault="00D02577" w:rsidP="00D02577">
      <w:pPr>
        <w:widowControl w:val="0"/>
        <w:autoSpaceDE w:val="0"/>
        <w:autoSpaceDN w:val="0"/>
        <w:adjustRightInd w:val="0"/>
        <w:ind w:left="480" w:hanging="480"/>
        <w:rPr>
          <w:rFonts w:ascii="Times New Roman" w:hAnsi="Times New Roman" w:cs="Times New Roman"/>
          <w:noProof/>
        </w:rPr>
      </w:pPr>
      <w:r w:rsidRPr="00D02577">
        <w:rPr>
          <w:rFonts w:ascii="Times New Roman" w:hAnsi="Times New Roman" w:cs="Times New Roman"/>
          <w:noProof/>
        </w:rPr>
        <w:t xml:space="preserve">Swangjang, K. (2018). Comparative review of EIA in the Association of Southeast Asian Nations. </w:t>
      </w:r>
      <w:r w:rsidRPr="00D02577">
        <w:rPr>
          <w:rFonts w:ascii="Times New Roman" w:hAnsi="Times New Roman" w:cs="Times New Roman"/>
          <w:i/>
          <w:iCs/>
          <w:noProof/>
        </w:rPr>
        <w:t>Environmental Impact Assessment Review</w:t>
      </w:r>
      <w:r w:rsidRPr="00D02577">
        <w:rPr>
          <w:rFonts w:ascii="Times New Roman" w:hAnsi="Times New Roman" w:cs="Times New Roman"/>
          <w:noProof/>
        </w:rPr>
        <w:t xml:space="preserve">, </w:t>
      </w:r>
      <w:r w:rsidRPr="00D02577">
        <w:rPr>
          <w:rFonts w:ascii="Times New Roman" w:hAnsi="Times New Roman" w:cs="Times New Roman"/>
          <w:i/>
          <w:iCs/>
          <w:noProof/>
        </w:rPr>
        <w:t>72</w:t>
      </w:r>
      <w:r w:rsidRPr="00D02577">
        <w:rPr>
          <w:rFonts w:ascii="Times New Roman" w:hAnsi="Times New Roman" w:cs="Times New Roman"/>
          <w:noProof/>
        </w:rPr>
        <w:t>(March), 33–42. https://doi.org/10.1016/j.eiar.2018.04.011</w:t>
      </w:r>
    </w:p>
    <w:p w14:paraId="0328BCE8" w14:textId="77777777" w:rsidR="00D02577" w:rsidRPr="00D02577" w:rsidRDefault="00D02577" w:rsidP="00D02577">
      <w:pPr>
        <w:widowControl w:val="0"/>
        <w:autoSpaceDE w:val="0"/>
        <w:autoSpaceDN w:val="0"/>
        <w:adjustRightInd w:val="0"/>
        <w:ind w:left="480" w:hanging="480"/>
        <w:rPr>
          <w:rFonts w:ascii="Times New Roman" w:hAnsi="Times New Roman" w:cs="Times New Roman"/>
          <w:noProof/>
        </w:rPr>
      </w:pPr>
      <w:r w:rsidRPr="00D02577">
        <w:rPr>
          <w:rFonts w:ascii="Times New Roman" w:hAnsi="Times New Roman" w:cs="Times New Roman"/>
          <w:noProof/>
        </w:rPr>
        <w:t xml:space="preserve">The Legislative Herald of Georgia. (2013). </w:t>
      </w:r>
      <w:r w:rsidRPr="00D02577">
        <w:rPr>
          <w:rFonts w:ascii="Times New Roman" w:hAnsi="Times New Roman" w:cs="Times New Roman"/>
          <w:i/>
          <w:iCs/>
          <w:noProof/>
        </w:rPr>
        <w:t>Law of georgia on environmental impact permits</w:t>
      </w:r>
      <w:r w:rsidRPr="00D02577">
        <w:rPr>
          <w:rFonts w:ascii="Times New Roman" w:hAnsi="Times New Roman" w:cs="Times New Roman"/>
          <w:noProof/>
        </w:rPr>
        <w:t xml:space="preserve"> (Issue 4400). https://matsne.gov.ge/en/document/download/20206/13/en/pdf</w:t>
      </w:r>
    </w:p>
    <w:p w14:paraId="4CE3B538" w14:textId="77777777" w:rsidR="00D02577" w:rsidRPr="00D02577" w:rsidRDefault="00D02577" w:rsidP="00D02577">
      <w:pPr>
        <w:widowControl w:val="0"/>
        <w:autoSpaceDE w:val="0"/>
        <w:autoSpaceDN w:val="0"/>
        <w:adjustRightInd w:val="0"/>
        <w:ind w:left="480" w:hanging="480"/>
        <w:rPr>
          <w:rFonts w:ascii="Times New Roman" w:hAnsi="Times New Roman" w:cs="Times New Roman"/>
          <w:noProof/>
        </w:rPr>
      </w:pPr>
      <w:r w:rsidRPr="00D02577">
        <w:rPr>
          <w:rFonts w:ascii="Times New Roman" w:hAnsi="Times New Roman" w:cs="Times New Roman"/>
          <w:noProof/>
        </w:rPr>
        <w:t xml:space="preserve">The World Bank. (2002). </w:t>
      </w:r>
      <w:r w:rsidRPr="00D02577">
        <w:rPr>
          <w:rFonts w:ascii="Times New Roman" w:hAnsi="Times New Roman" w:cs="Times New Roman"/>
          <w:i/>
          <w:iCs/>
          <w:noProof/>
        </w:rPr>
        <w:t xml:space="preserve">Environmental Impact Assessment Systems in Europe and Central </w:t>
      </w:r>
      <w:r w:rsidRPr="00D02577">
        <w:rPr>
          <w:rFonts w:ascii="Times New Roman" w:hAnsi="Times New Roman" w:cs="Times New Roman"/>
          <w:i/>
          <w:iCs/>
          <w:noProof/>
        </w:rPr>
        <w:lastRenderedPageBreak/>
        <w:t>Asia Countries Europe and Central Asia Environmentally and Socially Sustainable Development Department Website: www.worldbank.org/eca/environment</w:t>
      </w:r>
      <w:r w:rsidRPr="00D02577">
        <w:rPr>
          <w:rFonts w:ascii="Times New Roman" w:hAnsi="Times New Roman" w:cs="Times New Roman"/>
          <w:noProof/>
        </w:rPr>
        <w:t xml:space="preserve"> (Issue May). www.worldbank.org/eca/environment</w:t>
      </w:r>
    </w:p>
    <w:p w14:paraId="56AC143D" w14:textId="77777777" w:rsidR="00D02577" w:rsidRPr="00D02577" w:rsidRDefault="00D02577" w:rsidP="00D02577">
      <w:pPr>
        <w:widowControl w:val="0"/>
        <w:autoSpaceDE w:val="0"/>
        <w:autoSpaceDN w:val="0"/>
        <w:adjustRightInd w:val="0"/>
        <w:ind w:left="480" w:hanging="480"/>
        <w:rPr>
          <w:rFonts w:ascii="Times New Roman" w:hAnsi="Times New Roman" w:cs="Times New Roman"/>
          <w:noProof/>
        </w:rPr>
      </w:pPr>
      <w:r w:rsidRPr="00D02577">
        <w:rPr>
          <w:rFonts w:ascii="Times New Roman" w:hAnsi="Times New Roman" w:cs="Times New Roman"/>
          <w:noProof/>
        </w:rPr>
        <w:t xml:space="preserve">USEPA. (1998). </w:t>
      </w:r>
      <w:r w:rsidRPr="00D02577">
        <w:rPr>
          <w:rFonts w:ascii="Times New Roman" w:hAnsi="Times New Roman" w:cs="Times New Roman"/>
          <w:i/>
          <w:iCs/>
          <w:noProof/>
        </w:rPr>
        <w:t>Principles of Environmental Impact Assessment Review: Appendix A: Environmental Impact Assessment Checklist</w:t>
      </w:r>
      <w:r w:rsidRPr="00D02577">
        <w:rPr>
          <w:rFonts w:ascii="Times New Roman" w:hAnsi="Times New Roman" w:cs="Times New Roman"/>
          <w:noProof/>
        </w:rPr>
        <w:t>.</w:t>
      </w:r>
    </w:p>
    <w:p w14:paraId="22915269" w14:textId="77777777" w:rsidR="00D02577" w:rsidRPr="00D02577" w:rsidRDefault="00D02577" w:rsidP="00D02577">
      <w:pPr>
        <w:widowControl w:val="0"/>
        <w:autoSpaceDE w:val="0"/>
        <w:autoSpaceDN w:val="0"/>
        <w:adjustRightInd w:val="0"/>
        <w:ind w:left="480" w:hanging="480"/>
        <w:rPr>
          <w:rFonts w:ascii="Times New Roman" w:hAnsi="Times New Roman" w:cs="Times New Roman"/>
          <w:noProof/>
        </w:rPr>
      </w:pPr>
      <w:r w:rsidRPr="00D02577">
        <w:rPr>
          <w:rFonts w:ascii="Times New Roman" w:hAnsi="Times New Roman" w:cs="Times New Roman"/>
          <w:noProof/>
        </w:rPr>
        <w:t xml:space="preserve">Wathern, P. (2013). </w:t>
      </w:r>
      <w:r w:rsidRPr="00D02577">
        <w:rPr>
          <w:rFonts w:ascii="Times New Roman" w:hAnsi="Times New Roman" w:cs="Times New Roman"/>
          <w:i/>
          <w:iCs/>
          <w:noProof/>
        </w:rPr>
        <w:t>Environmental Impact Assessment: Theory and Practice</w:t>
      </w:r>
      <w:r w:rsidRPr="00D02577">
        <w:rPr>
          <w:rFonts w:ascii="Times New Roman" w:hAnsi="Times New Roman" w:cs="Times New Roman"/>
          <w:noProof/>
        </w:rPr>
        <w:t>. Taylor and Francis. https://hollis.harvard.edu/primo-explore/fulldisplay?docid=TN_informaworld_s9780203409978&amp;context=PC&amp;vid=HVD2&amp;lang=en_US&amp;search_scope=everything&amp;adaptor=primo_central_multiple_fe&amp;tab=everything&amp;query=any,contains,Environmental Impact Assessment: Theory an</w:t>
      </w:r>
    </w:p>
    <w:p w14:paraId="3C134F5A" w14:textId="77777777" w:rsidR="00D02577" w:rsidRPr="00D02577" w:rsidRDefault="00D02577" w:rsidP="00D02577">
      <w:pPr>
        <w:widowControl w:val="0"/>
        <w:autoSpaceDE w:val="0"/>
        <w:autoSpaceDN w:val="0"/>
        <w:adjustRightInd w:val="0"/>
        <w:ind w:left="480" w:hanging="480"/>
        <w:rPr>
          <w:rFonts w:ascii="Times New Roman" w:hAnsi="Times New Roman" w:cs="Times New Roman"/>
          <w:noProof/>
        </w:rPr>
      </w:pPr>
      <w:r w:rsidRPr="00D02577">
        <w:rPr>
          <w:rFonts w:ascii="Times New Roman" w:hAnsi="Times New Roman" w:cs="Times New Roman"/>
          <w:noProof/>
        </w:rPr>
        <w:t xml:space="preserve">Wendling, Z. A., Emerson, J. W., de Sherbinin, A., Esty, D. C.,  et al. (2020). </w:t>
      </w:r>
      <w:r w:rsidRPr="00D02577">
        <w:rPr>
          <w:rFonts w:ascii="Times New Roman" w:hAnsi="Times New Roman" w:cs="Times New Roman"/>
          <w:i/>
          <w:iCs/>
          <w:noProof/>
        </w:rPr>
        <w:t>Environmental Performance Index</w:t>
      </w:r>
      <w:r w:rsidRPr="00D02577">
        <w:rPr>
          <w:rFonts w:ascii="Times New Roman" w:hAnsi="Times New Roman" w:cs="Times New Roman"/>
          <w:noProof/>
        </w:rPr>
        <w:t>. Yale Center for Environmental Law &amp; Policy. https://epi.yale.edu/</w:t>
      </w:r>
    </w:p>
    <w:p w14:paraId="4BD7F4EE" w14:textId="77777777" w:rsidR="00D02577" w:rsidRPr="00D02577" w:rsidRDefault="00D02577" w:rsidP="00D02577">
      <w:pPr>
        <w:widowControl w:val="0"/>
        <w:autoSpaceDE w:val="0"/>
        <w:autoSpaceDN w:val="0"/>
        <w:adjustRightInd w:val="0"/>
        <w:ind w:left="480" w:hanging="480"/>
        <w:rPr>
          <w:rFonts w:ascii="Times New Roman" w:hAnsi="Times New Roman" w:cs="Times New Roman"/>
          <w:noProof/>
        </w:rPr>
      </w:pPr>
      <w:r w:rsidRPr="00D02577">
        <w:rPr>
          <w:rFonts w:ascii="Times New Roman" w:hAnsi="Times New Roman" w:cs="Times New Roman"/>
          <w:noProof/>
        </w:rPr>
        <w:t xml:space="preserve">Wong, A. A., &amp; Jia, S. (2017). </w:t>
      </w:r>
      <w:r w:rsidRPr="00D02577">
        <w:rPr>
          <w:rFonts w:ascii="Times New Roman" w:hAnsi="Times New Roman" w:cs="Times New Roman"/>
          <w:i/>
          <w:iCs/>
          <w:noProof/>
        </w:rPr>
        <w:t>Belt &amp; Road: Opportunity &amp; Risk The prospects and perils of building China’s New Silk Road</w:t>
      </w:r>
      <w:r w:rsidRPr="00D02577">
        <w:rPr>
          <w:rFonts w:ascii="Times New Roman" w:hAnsi="Times New Roman" w:cs="Times New Roman"/>
          <w:noProof/>
        </w:rPr>
        <w:t>. https://www.bakermckenzie.com/-/media/files/insight/publications/2017/10/belt-road/baker_mckenzie_belt_road_report_2017.pdf?la=en</w:t>
      </w:r>
    </w:p>
    <w:p w14:paraId="36DC2202" w14:textId="77777777" w:rsidR="00D02577" w:rsidRPr="00D02577" w:rsidRDefault="00D02577" w:rsidP="00D02577">
      <w:pPr>
        <w:widowControl w:val="0"/>
        <w:autoSpaceDE w:val="0"/>
        <w:autoSpaceDN w:val="0"/>
        <w:adjustRightInd w:val="0"/>
        <w:ind w:left="480" w:hanging="480"/>
        <w:rPr>
          <w:rFonts w:ascii="Times New Roman" w:hAnsi="Times New Roman" w:cs="Times New Roman"/>
          <w:noProof/>
        </w:rPr>
      </w:pPr>
      <w:r w:rsidRPr="00D02577">
        <w:rPr>
          <w:rFonts w:ascii="Times New Roman" w:hAnsi="Times New Roman" w:cs="Times New Roman"/>
          <w:noProof/>
        </w:rPr>
        <w:t xml:space="preserve">Wood, C. (1995). </w:t>
      </w:r>
      <w:r w:rsidRPr="00D02577">
        <w:rPr>
          <w:rFonts w:ascii="Times New Roman" w:hAnsi="Times New Roman" w:cs="Times New Roman"/>
          <w:i/>
          <w:iCs/>
          <w:noProof/>
        </w:rPr>
        <w:t>Catalog Search Results | HathiTrust Digital Library</w:t>
      </w:r>
      <w:r w:rsidRPr="00D02577">
        <w:rPr>
          <w:rFonts w:ascii="Times New Roman" w:hAnsi="Times New Roman" w:cs="Times New Roman"/>
          <w:noProof/>
        </w:rPr>
        <w:t>. University of Michigan. https://catalog.hathitrust.org/Search/Home?type%5B%5D=oclc&amp;lookfor%5B%5D=49525839&amp;page=1&amp;pagesize=20&amp;ft=</w:t>
      </w:r>
    </w:p>
    <w:p w14:paraId="36116E82" w14:textId="77777777" w:rsidR="00D02577" w:rsidRPr="00D02577" w:rsidRDefault="00D02577" w:rsidP="00D02577">
      <w:pPr>
        <w:widowControl w:val="0"/>
        <w:autoSpaceDE w:val="0"/>
        <w:autoSpaceDN w:val="0"/>
        <w:adjustRightInd w:val="0"/>
        <w:ind w:left="480" w:hanging="480"/>
        <w:rPr>
          <w:rFonts w:ascii="Times New Roman" w:hAnsi="Times New Roman" w:cs="Times New Roman"/>
          <w:noProof/>
        </w:rPr>
      </w:pPr>
      <w:r w:rsidRPr="00D02577">
        <w:rPr>
          <w:rFonts w:ascii="Times New Roman" w:hAnsi="Times New Roman" w:cs="Times New Roman"/>
          <w:noProof/>
        </w:rPr>
        <w:t xml:space="preserve">Yale University. (2018). </w:t>
      </w:r>
      <w:r w:rsidRPr="00D02577">
        <w:rPr>
          <w:rFonts w:ascii="Times New Roman" w:hAnsi="Times New Roman" w:cs="Times New Roman"/>
          <w:i/>
          <w:iCs/>
          <w:noProof/>
        </w:rPr>
        <w:t>Introduction | Environmental Performance Index</w:t>
      </w:r>
      <w:r w:rsidRPr="00D02577">
        <w:rPr>
          <w:rFonts w:ascii="Times New Roman" w:hAnsi="Times New Roman" w:cs="Times New Roman"/>
          <w:noProof/>
        </w:rPr>
        <w:t>. Environmental Performance Index. https://epi.envirocenter.yale.edu/2018-epi-report/introduction</w:t>
      </w:r>
    </w:p>
    <w:p w14:paraId="55C94B84" w14:textId="77777777" w:rsidR="00D02577" w:rsidRPr="00D02577" w:rsidRDefault="00D02577" w:rsidP="00D02577">
      <w:pPr>
        <w:widowControl w:val="0"/>
        <w:autoSpaceDE w:val="0"/>
        <w:autoSpaceDN w:val="0"/>
        <w:adjustRightInd w:val="0"/>
        <w:ind w:left="480" w:hanging="480"/>
        <w:rPr>
          <w:rFonts w:ascii="Times New Roman" w:hAnsi="Times New Roman" w:cs="Times New Roman"/>
          <w:noProof/>
        </w:rPr>
      </w:pPr>
      <w:r w:rsidRPr="00D02577">
        <w:rPr>
          <w:rFonts w:ascii="Times New Roman" w:hAnsi="Times New Roman" w:cs="Times New Roman"/>
          <w:noProof/>
        </w:rPr>
        <w:t xml:space="preserve">Yang, T. (2019). The Emergence of the Environmental Impact Assessment Duty as a Global Legal Norm and General Principle of Law. </w:t>
      </w:r>
      <w:r w:rsidRPr="00D02577">
        <w:rPr>
          <w:rFonts w:ascii="Times New Roman" w:hAnsi="Times New Roman" w:cs="Times New Roman"/>
          <w:i/>
          <w:iCs/>
          <w:noProof/>
        </w:rPr>
        <w:t>Hastings Law Journal</w:t>
      </w:r>
      <w:r w:rsidRPr="00D02577">
        <w:rPr>
          <w:rFonts w:ascii="Times New Roman" w:hAnsi="Times New Roman" w:cs="Times New Roman"/>
          <w:noProof/>
        </w:rPr>
        <w:t xml:space="preserve">, </w:t>
      </w:r>
      <w:r w:rsidRPr="00D02577">
        <w:rPr>
          <w:rFonts w:ascii="Times New Roman" w:hAnsi="Times New Roman" w:cs="Times New Roman"/>
          <w:i/>
          <w:iCs/>
          <w:noProof/>
        </w:rPr>
        <w:t>70</w:t>
      </w:r>
      <w:r w:rsidRPr="00D02577">
        <w:rPr>
          <w:rFonts w:ascii="Times New Roman" w:hAnsi="Times New Roman" w:cs="Times New Roman"/>
          <w:noProof/>
        </w:rPr>
        <w:t>(2), 525.</w:t>
      </w:r>
    </w:p>
    <w:p w14:paraId="0DD77B8C" w14:textId="3D3C97E1" w:rsidR="00BE3EED" w:rsidRPr="00202DB1" w:rsidRDefault="00BE3EED" w:rsidP="00D44996">
      <w:pPr>
        <w:widowControl w:val="0"/>
        <w:autoSpaceDE w:val="0"/>
        <w:autoSpaceDN w:val="0"/>
        <w:adjustRightInd w:val="0"/>
        <w:ind w:left="480" w:hanging="480"/>
        <w:rPr>
          <w:rFonts w:ascii="Times New Roman" w:hAnsi="Times New Roman" w:cs="Times New Roman"/>
        </w:rPr>
      </w:pPr>
      <w:r>
        <w:rPr>
          <w:rFonts w:ascii="Times New Roman" w:hAnsi="Times New Roman" w:cs="Times New Roman"/>
        </w:rPr>
        <w:fldChar w:fldCharType="end"/>
      </w:r>
    </w:p>
    <w:p w14:paraId="1EAB540C" w14:textId="23026AAA" w:rsidR="00EF3DDA" w:rsidRDefault="00EF3DDA">
      <w:pPr>
        <w:rPr>
          <w:rFonts w:ascii="Times New Roman" w:hAnsi="Times New Roman" w:cs="Times New Roman"/>
        </w:rPr>
      </w:pPr>
      <w:r>
        <w:rPr>
          <w:rFonts w:ascii="Times New Roman" w:hAnsi="Times New Roman" w:cs="Times New Roman"/>
        </w:rPr>
        <w:br w:type="page"/>
      </w:r>
    </w:p>
    <w:p w14:paraId="2EC2BAD9" w14:textId="12373B66" w:rsidR="00BE3EED" w:rsidRDefault="00EF3DDA" w:rsidP="00A51A51">
      <w:pPr>
        <w:widowControl w:val="0"/>
        <w:autoSpaceDE w:val="0"/>
        <w:autoSpaceDN w:val="0"/>
        <w:adjustRightInd w:val="0"/>
        <w:ind w:left="480" w:hanging="480"/>
        <w:rPr>
          <w:rFonts w:ascii="Times New Roman" w:hAnsi="Times New Roman" w:cs="Times New Roman"/>
        </w:rPr>
      </w:pPr>
      <w:r>
        <w:rPr>
          <w:rFonts w:ascii="Times New Roman" w:hAnsi="Times New Roman" w:cs="Times New Roman"/>
        </w:rPr>
        <w:lastRenderedPageBreak/>
        <w:t xml:space="preserve">Annex 1: </w:t>
      </w:r>
      <w:r w:rsidR="008F2A2D">
        <w:rPr>
          <w:rFonts w:ascii="Times New Roman" w:hAnsi="Times New Roman" w:cs="Times New Roman"/>
        </w:rPr>
        <w:t xml:space="preserve">EEI </w:t>
      </w:r>
      <w:r>
        <w:rPr>
          <w:rFonts w:ascii="Times New Roman" w:hAnsi="Times New Roman" w:cs="Times New Roman"/>
        </w:rPr>
        <w:t>Criteria scores by country</w:t>
      </w:r>
    </w:p>
    <w:p w14:paraId="0C0F61E9" w14:textId="452BCC6F" w:rsidR="00EF3DDA" w:rsidRDefault="00EF3DDA" w:rsidP="00A51A51">
      <w:pPr>
        <w:widowControl w:val="0"/>
        <w:autoSpaceDE w:val="0"/>
        <w:autoSpaceDN w:val="0"/>
        <w:adjustRightInd w:val="0"/>
        <w:ind w:left="480" w:hanging="480"/>
        <w:rPr>
          <w:rFonts w:ascii="Times New Roman" w:hAnsi="Times New Roman" w:cs="Times New Roman"/>
        </w:rPr>
      </w:pPr>
    </w:p>
    <w:p w14:paraId="5519D9FC" w14:textId="77777777" w:rsidR="00EF3DDA" w:rsidRDefault="00EF3DDA" w:rsidP="00EF3DDA">
      <w:pPr>
        <w:widowControl w:val="0"/>
        <w:autoSpaceDE w:val="0"/>
        <w:autoSpaceDN w:val="0"/>
        <w:adjustRightInd w:val="0"/>
        <w:ind w:left="480" w:hanging="480"/>
        <w:rPr>
          <w:rFonts w:ascii="Times New Roman" w:hAnsi="Times New Roman" w:cs="Times New Roman"/>
          <w:sz w:val="16"/>
          <w:szCs w:val="16"/>
        </w:rPr>
      </w:pPr>
    </w:p>
    <w:tbl>
      <w:tblPr>
        <w:tblStyle w:val="TableGrid"/>
        <w:tblW w:w="93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8"/>
        <w:gridCol w:w="1083"/>
        <w:gridCol w:w="1518"/>
        <w:gridCol w:w="1134"/>
        <w:gridCol w:w="993"/>
        <w:gridCol w:w="1430"/>
        <w:gridCol w:w="1066"/>
        <w:gridCol w:w="711"/>
      </w:tblGrid>
      <w:tr w:rsidR="00EF3DDA" w14:paraId="3B44C573" w14:textId="77777777" w:rsidTr="006401D7">
        <w:trPr>
          <w:trHeight w:val="320"/>
        </w:trPr>
        <w:tc>
          <w:tcPr>
            <w:tcW w:w="1368" w:type="dxa"/>
            <w:tcBorders>
              <w:top w:val="single" w:sz="4" w:space="0" w:color="auto"/>
              <w:left w:val="nil"/>
              <w:bottom w:val="single" w:sz="4" w:space="0" w:color="auto"/>
              <w:right w:val="nil"/>
            </w:tcBorders>
            <w:noWrap/>
            <w:hideMark/>
          </w:tcPr>
          <w:p w14:paraId="5BCC729C"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Country</w:t>
            </w:r>
          </w:p>
        </w:tc>
        <w:tc>
          <w:tcPr>
            <w:tcW w:w="1083" w:type="dxa"/>
            <w:tcBorders>
              <w:top w:val="single" w:sz="4" w:space="0" w:color="auto"/>
              <w:left w:val="nil"/>
              <w:bottom w:val="single" w:sz="4" w:space="0" w:color="auto"/>
              <w:right w:val="nil"/>
            </w:tcBorders>
            <w:noWrap/>
            <w:hideMark/>
          </w:tcPr>
          <w:p w14:paraId="4D55B140"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Legislation</w:t>
            </w:r>
          </w:p>
        </w:tc>
        <w:tc>
          <w:tcPr>
            <w:tcW w:w="1518" w:type="dxa"/>
            <w:tcBorders>
              <w:top w:val="single" w:sz="4" w:space="0" w:color="auto"/>
              <w:left w:val="nil"/>
              <w:bottom w:val="single" w:sz="4" w:space="0" w:color="auto"/>
              <w:right w:val="nil"/>
            </w:tcBorders>
            <w:noWrap/>
            <w:hideMark/>
          </w:tcPr>
          <w:p w14:paraId="6B7DB146"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Administration</w:t>
            </w:r>
          </w:p>
        </w:tc>
        <w:tc>
          <w:tcPr>
            <w:tcW w:w="1134" w:type="dxa"/>
            <w:tcBorders>
              <w:top w:val="single" w:sz="4" w:space="0" w:color="auto"/>
              <w:left w:val="nil"/>
              <w:bottom w:val="single" w:sz="4" w:space="0" w:color="auto"/>
              <w:right w:val="nil"/>
            </w:tcBorders>
            <w:noWrap/>
            <w:hideMark/>
          </w:tcPr>
          <w:p w14:paraId="5006C024"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EIA Procedure</w:t>
            </w:r>
          </w:p>
        </w:tc>
        <w:tc>
          <w:tcPr>
            <w:tcW w:w="993" w:type="dxa"/>
            <w:tcBorders>
              <w:top w:val="single" w:sz="4" w:space="0" w:color="auto"/>
              <w:left w:val="nil"/>
              <w:bottom w:val="single" w:sz="4" w:space="0" w:color="auto"/>
              <w:right w:val="nil"/>
            </w:tcBorders>
            <w:noWrap/>
            <w:hideMark/>
          </w:tcPr>
          <w:p w14:paraId="2E060CB5"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EIA Support</w:t>
            </w:r>
          </w:p>
        </w:tc>
        <w:tc>
          <w:tcPr>
            <w:tcW w:w="1430" w:type="dxa"/>
            <w:tcBorders>
              <w:top w:val="single" w:sz="4" w:space="0" w:color="auto"/>
              <w:left w:val="nil"/>
              <w:bottom w:val="single" w:sz="4" w:space="0" w:color="auto"/>
              <w:right w:val="nil"/>
            </w:tcBorders>
            <w:noWrap/>
            <w:hideMark/>
          </w:tcPr>
          <w:p w14:paraId="3922373F"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EIA Decision Making</w:t>
            </w:r>
          </w:p>
        </w:tc>
        <w:tc>
          <w:tcPr>
            <w:tcW w:w="1066" w:type="dxa"/>
            <w:tcBorders>
              <w:top w:val="single" w:sz="4" w:space="0" w:color="auto"/>
              <w:left w:val="nil"/>
              <w:bottom w:val="single" w:sz="4" w:space="0" w:color="auto"/>
              <w:right w:val="nil"/>
            </w:tcBorders>
            <w:noWrap/>
            <w:hideMark/>
          </w:tcPr>
          <w:p w14:paraId="70AE4E44"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Final EIA score</w:t>
            </w:r>
          </w:p>
        </w:tc>
        <w:tc>
          <w:tcPr>
            <w:tcW w:w="711" w:type="dxa"/>
            <w:tcBorders>
              <w:top w:val="single" w:sz="4" w:space="0" w:color="auto"/>
              <w:left w:val="nil"/>
              <w:bottom w:val="single" w:sz="4" w:space="0" w:color="auto"/>
              <w:right w:val="nil"/>
            </w:tcBorders>
            <w:noWrap/>
            <w:hideMark/>
          </w:tcPr>
          <w:p w14:paraId="69FD737F"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Rank</w:t>
            </w:r>
          </w:p>
        </w:tc>
      </w:tr>
      <w:tr w:rsidR="00EF3DDA" w14:paraId="33C4152A" w14:textId="77777777" w:rsidTr="006401D7">
        <w:trPr>
          <w:trHeight w:val="320"/>
        </w:trPr>
        <w:tc>
          <w:tcPr>
            <w:tcW w:w="1368" w:type="dxa"/>
            <w:tcBorders>
              <w:top w:val="single" w:sz="4" w:space="0" w:color="auto"/>
              <w:left w:val="nil"/>
              <w:bottom w:val="nil"/>
              <w:right w:val="nil"/>
            </w:tcBorders>
            <w:noWrap/>
            <w:hideMark/>
          </w:tcPr>
          <w:p w14:paraId="58579F59"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Afghanistan</w:t>
            </w:r>
          </w:p>
        </w:tc>
        <w:tc>
          <w:tcPr>
            <w:tcW w:w="1083" w:type="dxa"/>
            <w:tcBorders>
              <w:top w:val="single" w:sz="4" w:space="0" w:color="auto"/>
              <w:left w:val="nil"/>
              <w:bottom w:val="nil"/>
              <w:right w:val="nil"/>
            </w:tcBorders>
            <w:noWrap/>
            <w:hideMark/>
          </w:tcPr>
          <w:p w14:paraId="3488F99E"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231</w:t>
            </w:r>
          </w:p>
        </w:tc>
        <w:tc>
          <w:tcPr>
            <w:tcW w:w="1518" w:type="dxa"/>
            <w:tcBorders>
              <w:top w:val="single" w:sz="4" w:space="0" w:color="auto"/>
              <w:left w:val="nil"/>
              <w:bottom w:val="nil"/>
              <w:right w:val="nil"/>
            </w:tcBorders>
            <w:noWrap/>
            <w:hideMark/>
          </w:tcPr>
          <w:p w14:paraId="05DCE58A"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680</w:t>
            </w:r>
          </w:p>
        </w:tc>
        <w:tc>
          <w:tcPr>
            <w:tcW w:w="1134" w:type="dxa"/>
            <w:tcBorders>
              <w:top w:val="single" w:sz="4" w:space="0" w:color="auto"/>
              <w:left w:val="nil"/>
              <w:bottom w:val="nil"/>
              <w:right w:val="nil"/>
            </w:tcBorders>
            <w:noWrap/>
            <w:hideMark/>
          </w:tcPr>
          <w:p w14:paraId="065E8906"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286</w:t>
            </w:r>
          </w:p>
        </w:tc>
        <w:tc>
          <w:tcPr>
            <w:tcW w:w="993" w:type="dxa"/>
            <w:tcBorders>
              <w:top w:val="single" w:sz="4" w:space="0" w:color="auto"/>
              <w:left w:val="nil"/>
              <w:bottom w:val="nil"/>
              <w:right w:val="nil"/>
            </w:tcBorders>
            <w:noWrap/>
            <w:hideMark/>
          </w:tcPr>
          <w:p w14:paraId="73BB4CE5"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059</w:t>
            </w:r>
          </w:p>
        </w:tc>
        <w:tc>
          <w:tcPr>
            <w:tcW w:w="1430" w:type="dxa"/>
            <w:tcBorders>
              <w:top w:val="single" w:sz="4" w:space="0" w:color="auto"/>
              <w:left w:val="nil"/>
              <w:bottom w:val="nil"/>
              <w:right w:val="nil"/>
            </w:tcBorders>
            <w:noWrap/>
            <w:hideMark/>
          </w:tcPr>
          <w:p w14:paraId="7381E35A"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213</w:t>
            </w:r>
          </w:p>
        </w:tc>
        <w:tc>
          <w:tcPr>
            <w:tcW w:w="1066" w:type="dxa"/>
            <w:tcBorders>
              <w:top w:val="single" w:sz="4" w:space="0" w:color="auto"/>
              <w:left w:val="nil"/>
              <w:bottom w:val="nil"/>
              <w:right w:val="nil"/>
            </w:tcBorders>
            <w:noWrap/>
            <w:hideMark/>
          </w:tcPr>
          <w:p w14:paraId="58FBDEC4"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24</w:t>
            </w:r>
          </w:p>
        </w:tc>
        <w:tc>
          <w:tcPr>
            <w:tcW w:w="711" w:type="dxa"/>
            <w:tcBorders>
              <w:top w:val="single" w:sz="4" w:space="0" w:color="auto"/>
              <w:left w:val="nil"/>
              <w:bottom w:val="nil"/>
              <w:right w:val="nil"/>
            </w:tcBorders>
            <w:noWrap/>
            <w:hideMark/>
          </w:tcPr>
          <w:p w14:paraId="519DF4C5"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55</w:t>
            </w:r>
          </w:p>
        </w:tc>
      </w:tr>
      <w:tr w:rsidR="00EF3DDA" w14:paraId="415ADF10" w14:textId="77777777" w:rsidTr="006401D7">
        <w:trPr>
          <w:trHeight w:val="320"/>
        </w:trPr>
        <w:tc>
          <w:tcPr>
            <w:tcW w:w="1368" w:type="dxa"/>
            <w:noWrap/>
            <w:hideMark/>
          </w:tcPr>
          <w:p w14:paraId="046CBFCF"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Albania</w:t>
            </w:r>
          </w:p>
        </w:tc>
        <w:tc>
          <w:tcPr>
            <w:tcW w:w="1083" w:type="dxa"/>
            <w:noWrap/>
            <w:hideMark/>
          </w:tcPr>
          <w:p w14:paraId="5B07099E"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348</w:t>
            </w:r>
          </w:p>
        </w:tc>
        <w:tc>
          <w:tcPr>
            <w:tcW w:w="1518" w:type="dxa"/>
            <w:noWrap/>
            <w:hideMark/>
          </w:tcPr>
          <w:p w14:paraId="3808CCB0"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190</w:t>
            </w:r>
          </w:p>
        </w:tc>
        <w:tc>
          <w:tcPr>
            <w:tcW w:w="1134" w:type="dxa"/>
            <w:noWrap/>
            <w:hideMark/>
          </w:tcPr>
          <w:p w14:paraId="44A1510E"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450</w:t>
            </w:r>
          </w:p>
        </w:tc>
        <w:tc>
          <w:tcPr>
            <w:tcW w:w="993" w:type="dxa"/>
            <w:noWrap/>
            <w:hideMark/>
          </w:tcPr>
          <w:p w14:paraId="7BAF6D1C"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307</w:t>
            </w:r>
          </w:p>
        </w:tc>
        <w:tc>
          <w:tcPr>
            <w:tcW w:w="1430" w:type="dxa"/>
            <w:noWrap/>
            <w:hideMark/>
          </w:tcPr>
          <w:p w14:paraId="13F9C203"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000</w:t>
            </w:r>
          </w:p>
        </w:tc>
        <w:tc>
          <w:tcPr>
            <w:tcW w:w="1066" w:type="dxa"/>
            <w:noWrap/>
            <w:hideMark/>
          </w:tcPr>
          <w:p w14:paraId="6F94A3DC"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48</w:t>
            </w:r>
          </w:p>
        </w:tc>
        <w:tc>
          <w:tcPr>
            <w:tcW w:w="711" w:type="dxa"/>
            <w:noWrap/>
            <w:hideMark/>
          </w:tcPr>
          <w:p w14:paraId="345F26A9"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23</w:t>
            </w:r>
          </w:p>
        </w:tc>
      </w:tr>
      <w:tr w:rsidR="00EF3DDA" w14:paraId="0D0EEEA1" w14:textId="77777777" w:rsidTr="006401D7">
        <w:trPr>
          <w:trHeight w:val="320"/>
        </w:trPr>
        <w:tc>
          <w:tcPr>
            <w:tcW w:w="1368" w:type="dxa"/>
            <w:noWrap/>
            <w:hideMark/>
          </w:tcPr>
          <w:p w14:paraId="562C2F18"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Armenia</w:t>
            </w:r>
          </w:p>
        </w:tc>
        <w:tc>
          <w:tcPr>
            <w:tcW w:w="1083" w:type="dxa"/>
            <w:noWrap/>
            <w:hideMark/>
          </w:tcPr>
          <w:p w14:paraId="78179417"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299</w:t>
            </w:r>
          </w:p>
        </w:tc>
        <w:tc>
          <w:tcPr>
            <w:tcW w:w="1518" w:type="dxa"/>
            <w:noWrap/>
            <w:hideMark/>
          </w:tcPr>
          <w:p w14:paraId="3B993788"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490</w:t>
            </w:r>
          </w:p>
        </w:tc>
        <w:tc>
          <w:tcPr>
            <w:tcW w:w="1134" w:type="dxa"/>
            <w:noWrap/>
            <w:hideMark/>
          </w:tcPr>
          <w:p w14:paraId="7FF43BF0"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479</w:t>
            </w:r>
          </w:p>
        </w:tc>
        <w:tc>
          <w:tcPr>
            <w:tcW w:w="993" w:type="dxa"/>
            <w:noWrap/>
            <w:hideMark/>
          </w:tcPr>
          <w:p w14:paraId="57AC56BB"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292</w:t>
            </w:r>
          </w:p>
        </w:tc>
        <w:tc>
          <w:tcPr>
            <w:tcW w:w="1430" w:type="dxa"/>
            <w:noWrap/>
            <w:hideMark/>
          </w:tcPr>
          <w:p w14:paraId="0988172F"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000</w:t>
            </w:r>
          </w:p>
        </w:tc>
        <w:tc>
          <w:tcPr>
            <w:tcW w:w="1066" w:type="dxa"/>
            <w:noWrap/>
            <w:hideMark/>
          </w:tcPr>
          <w:p w14:paraId="44EE11FB"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43</w:t>
            </w:r>
          </w:p>
        </w:tc>
        <w:tc>
          <w:tcPr>
            <w:tcW w:w="711" w:type="dxa"/>
            <w:noWrap/>
            <w:hideMark/>
          </w:tcPr>
          <w:p w14:paraId="7C34B4F4"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32</w:t>
            </w:r>
          </w:p>
        </w:tc>
      </w:tr>
      <w:tr w:rsidR="00EF3DDA" w14:paraId="121D26E4" w14:textId="77777777" w:rsidTr="006401D7">
        <w:trPr>
          <w:trHeight w:val="320"/>
        </w:trPr>
        <w:tc>
          <w:tcPr>
            <w:tcW w:w="1368" w:type="dxa"/>
            <w:noWrap/>
            <w:hideMark/>
          </w:tcPr>
          <w:p w14:paraId="10E53EE1"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Azerbaijan</w:t>
            </w:r>
          </w:p>
        </w:tc>
        <w:tc>
          <w:tcPr>
            <w:tcW w:w="1083" w:type="dxa"/>
            <w:noWrap/>
            <w:hideMark/>
          </w:tcPr>
          <w:p w14:paraId="45A9ED8B"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380</w:t>
            </w:r>
          </w:p>
        </w:tc>
        <w:tc>
          <w:tcPr>
            <w:tcW w:w="1518" w:type="dxa"/>
            <w:noWrap/>
            <w:hideMark/>
          </w:tcPr>
          <w:p w14:paraId="230AC2FE"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600</w:t>
            </w:r>
          </w:p>
        </w:tc>
        <w:tc>
          <w:tcPr>
            <w:tcW w:w="1134" w:type="dxa"/>
            <w:noWrap/>
            <w:hideMark/>
          </w:tcPr>
          <w:p w14:paraId="6EE7476A"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335</w:t>
            </w:r>
          </w:p>
        </w:tc>
        <w:tc>
          <w:tcPr>
            <w:tcW w:w="993" w:type="dxa"/>
            <w:noWrap/>
            <w:hideMark/>
          </w:tcPr>
          <w:p w14:paraId="39AB8FBD"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306</w:t>
            </w:r>
          </w:p>
        </w:tc>
        <w:tc>
          <w:tcPr>
            <w:tcW w:w="1430" w:type="dxa"/>
            <w:noWrap/>
            <w:hideMark/>
          </w:tcPr>
          <w:p w14:paraId="05B62499"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000</w:t>
            </w:r>
          </w:p>
        </w:tc>
        <w:tc>
          <w:tcPr>
            <w:tcW w:w="1066" w:type="dxa"/>
            <w:noWrap/>
            <w:hideMark/>
          </w:tcPr>
          <w:p w14:paraId="37A6BA61"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19</w:t>
            </w:r>
          </w:p>
        </w:tc>
        <w:tc>
          <w:tcPr>
            <w:tcW w:w="711" w:type="dxa"/>
            <w:noWrap/>
            <w:hideMark/>
          </w:tcPr>
          <w:p w14:paraId="1248E8F1"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57</w:t>
            </w:r>
          </w:p>
        </w:tc>
      </w:tr>
      <w:tr w:rsidR="00EF3DDA" w14:paraId="1E93790C" w14:textId="77777777" w:rsidTr="006401D7">
        <w:trPr>
          <w:trHeight w:val="320"/>
        </w:trPr>
        <w:tc>
          <w:tcPr>
            <w:tcW w:w="1368" w:type="dxa"/>
            <w:noWrap/>
            <w:hideMark/>
          </w:tcPr>
          <w:p w14:paraId="0369BB4B"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Bahrain</w:t>
            </w:r>
          </w:p>
        </w:tc>
        <w:tc>
          <w:tcPr>
            <w:tcW w:w="1083" w:type="dxa"/>
            <w:noWrap/>
            <w:hideMark/>
          </w:tcPr>
          <w:p w14:paraId="0A42E425"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616</w:t>
            </w:r>
          </w:p>
        </w:tc>
        <w:tc>
          <w:tcPr>
            <w:tcW w:w="1518" w:type="dxa"/>
            <w:noWrap/>
            <w:hideMark/>
          </w:tcPr>
          <w:p w14:paraId="43372640"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440</w:t>
            </w:r>
          </w:p>
        </w:tc>
        <w:tc>
          <w:tcPr>
            <w:tcW w:w="1134" w:type="dxa"/>
            <w:noWrap/>
            <w:hideMark/>
          </w:tcPr>
          <w:p w14:paraId="35C331AE"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721</w:t>
            </w:r>
          </w:p>
        </w:tc>
        <w:tc>
          <w:tcPr>
            <w:tcW w:w="993" w:type="dxa"/>
            <w:noWrap/>
            <w:hideMark/>
          </w:tcPr>
          <w:p w14:paraId="1C559E2E"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881</w:t>
            </w:r>
          </w:p>
        </w:tc>
        <w:tc>
          <w:tcPr>
            <w:tcW w:w="1430" w:type="dxa"/>
            <w:noWrap/>
            <w:hideMark/>
          </w:tcPr>
          <w:p w14:paraId="1BA20682"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000</w:t>
            </w:r>
          </w:p>
        </w:tc>
        <w:tc>
          <w:tcPr>
            <w:tcW w:w="1066" w:type="dxa"/>
            <w:noWrap/>
            <w:hideMark/>
          </w:tcPr>
          <w:p w14:paraId="31E05AC1"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40</w:t>
            </w:r>
          </w:p>
        </w:tc>
        <w:tc>
          <w:tcPr>
            <w:tcW w:w="711" w:type="dxa"/>
            <w:noWrap/>
            <w:hideMark/>
          </w:tcPr>
          <w:p w14:paraId="07067A6E"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39</w:t>
            </w:r>
          </w:p>
        </w:tc>
      </w:tr>
      <w:tr w:rsidR="00EF3DDA" w14:paraId="1B3E3387" w14:textId="77777777" w:rsidTr="006401D7">
        <w:trPr>
          <w:trHeight w:val="320"/>
        </w:trPr>
        <w:tc>
          <w:tcPr>
            <w:tcW w:w="1368" w:type="dxa"/>
            <w:noWrap/>
            <w:hideMark/>
          </w:tcPr>
          <w:p w14:paraId="1A9785D9"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Bangladesh</w:t>
            </w:r>
          </w:p>
        </w:tc>
        <w:tc>
          <w:tcPr>
            <w:tcW w:w="1083" w:type="dxa"/>
            <w:noWrap/>
            <w:hideMark/>
          </w:tcPr>
          <w:p w14:paraId="41F68A0F"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283</w:t>
            </w:r>
          </w:p>
        </w:tc>
        <w:tc>
          <w:tcPr>
            <w:tcW w:w="1518" w:type="dxa"/>
            <w:noWrap/>
            <w:hideMark/>
          </w:tcPr>
          <w:p w14:paraId="2A1B2C14"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600</w:t>
            </w:r>
          </w:p>
        </w:tc>
        <w:tc>
          <w:tcPr>
            <w:tcW w:w="1134" w:type="dxa"/>
            <w:noWrap/>
            <w:hideMark/>
          </w:tcPr>
          <w:p w14:paraId="6F76D1CE"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479</w:t>
            </w:r>
          </w:p>
        </w:tc>
        <w:tc>
          <w:tcPr>
            <w:tcW w:w="993" w:type="dxa"/>
            <w:noWrap/>
            <w:hideMark/>
          </w:tcPr>
          <w:p w14:paraId="3C5BC42C"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000</w:t>
            </w:r>
          </w:p>
        </w:tc>
        <w:tc>
          <w:tcPr>
            <w:tcW w:w="1430" w:type="dxa"/>
            <w:noWrap/>
            <w:hideMark/>
          </w:tcPr>
          <w:p w14:paraId="27819B09"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000</w:t>
            </w:r>
          </w:p>
        </w:tc>
        <w:tc>
          <w:tcPr>
            <w:tcW w:w="1066" w:type="dxa"/>
            <w:noWrap/>
            <w:hideMark/>
          </w:tcPr>
          <w:p w14:paraId="322573F3"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16</w:t>
            </w:r>
          </w:p>
        </w:tc>
        <w:tc>
          <w:tcPr>
            <w:tcW w:w="711" w:type="dxa"/>
            <w:noWrap/>
            <w:hideMark/>
          </w:tcPr>
          <w:p w14:paraId="61DDF649"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62</w:t>
            </w:r>
          </w:p>
        </w:tc>
      </w:tr>
      <w:tr w:rsidR="00EF3DDA" w14:paraId="3F50AC6F" w14:textId="77777777" w:rsidTr="006401D7">
        <w:trPr>
          <w:trHeight w:val="320"/>
        </w:trPr>
        <w:tc>
          <w:tcPr>
            <w:tcW w:w="1368" w:type="dxa"/>
            <w:noWrap/>
            <w:hideMark/>
          </w:tcPr>
          <w:p w14:paraId="3C4B6FD3"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Belarus</w:t>
            </w:r>
          </w:p>
        </w:tc>
        <w:tc>
          <w:tcPr>
            <w:tcW w:w="1083" w:type="dxa"/>
            <w:noWrap/>
            <w:hideMark/>
          </w:tcPr>
          <w:p w14:paraId="350DCAD1"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497</w:t>
            </w:r>
          </w:p>
        </w:tc>
        <w:tc>
          <w:tcPr>
            <w:tcW w:w="1518" w:type="dxa"/>
            <w:noWrap/>
            <w:hideMark/>
          </w:tcPr>
          <w:p w14:paraId="6D2A939B"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440</w:t>
            </w:r>
          </w:p>
        </w:tc>
        <w:tc>
          <w:tcPr>
            <w:tcW w:w="1134" w:type="dxa"/>
            <w:noWrap/>
            <w:hideMark/>
          </w:tcPr>
          <w:p w14:paraId="156D9FCA"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711</w:t>
            </w:r>
          </w:p>
        </w:tc>
        <w:tc>
          <w:tcPr>
            <w:tcW w:w="993" w:type="dxa"/>
            <w:noWrap/>
            <w:hideMark/>
          </w:tcPr>
          <w:p w14:paraId="2997D33D"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354</w:t>
            </w:r>
          </w:p>
        </w:tc>
        <w:tc>
          <w:tcPr>
            <w:tcW w:w="1430" w:type="dxa"/>
            <w:noWrap/>
            <w:hideMark/>
          </w:tcPr>
          <w:p w14:paraId="408F903F"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000</w:t>
            </w:r>
          </w:p>
        </w:tc>
        <w:tc>
          <w:tcPr>
            <w:tcW w:w="1066" w:type="dxa"/>
            <w:noWrap/>
            <w:hideMark/>
          </w:tcPr>
          <w:p w14:paraId="5E9D867E"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24</w:t>
            </w:r>
          </w:p>
        </w:tc>
        <w:tc>
          <w:tcPr>
            <w:tcW w:w="711" w:type="dxa"/>
            <w:noWrap/>
            <w:hideMark/>
          </w:tcPr>
          <w:p w14:paraId="5C3D8629"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56</w:t>
            </w:r>
          </w:p>
        </w:tc>
      </w:tr>
      <w:tr w:rsidR="00EF3DDA" w14:paraId="44B71A92" w14:textId="77777777" w:rsidTr="006401D7">
        <w:trPr>
          <w:trHeight w:val="320"/>
        </w:trPr>
        <w:tc>
          <w:tcPr>
            <w:tcW w:w="1368" w:type="dxa"/>
            <w:noWrap/>
            <w:hideMark/>
          </w:tcPr>
          <w:p w14:paraId="14F3FA7D"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Bhutan</w:t>
            </w:r>
          </w:p>
        </w:tc>
        <w:tc>
          <w:tcPr>
            <w:tcW w:w="1083" w:type="dxa"/>
            <w:noWrap/>
            <w:hideMark/>
          </w:tcPr>
          <w:p w14:paraId="6EDD50EB"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700</w:t>
            </w:r>
          </w:p>
        </w:tc>
        <w:tc>
          <w:tcPr>
            <w:tcW w:w="1518" w:type="dxa"/>
            <w:noWrap/>
            <w:hideMark/>
          </w:tcPr>
          <w:p w14:paraId="3B763A76"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600</w:t>
            </w:r>
          </w:p>
        </w:tc>
        <w:tc>
          <w:tcPr>
            <w:tcW w:w="1134" w:type="dxa"/>
            <w:noWrap/>
            <w:hideMark/>
          </w:tcPr>
          <w:p w14:paraId="41AD9AB5"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679</w:t>
            </w:r>
          </w:p>
        </w:tc>
        <w:tc>
          <w:tcPr>
            <w:tcW w:w="993" w:type="dxa"/>
            <w:noWrap/>
            <w:hideMark/>
          </w:tcPr>
          <w:p w14:paraId="3C14E36D"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281</w:t>
            </w:r>
          </w:p>
        </w:tc>
        <w:tc>
          <w:tcPr>
            <w:tcW w:w="1430" w:type="dxa"/>
            <w:noWrap/>
            <w:hideMark/>
          </w:tcPr>
          <w:p w14:paraId="0865A5FE"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749</w:t>
            </w:r>
          </w:p>
        </w:tc>
        <w:tc>
          <w:tcPr>
            <w:tcW w:w="1066" w:type="dxa"/>
            <w:noWrap/>
            <w:hideMark/>
          </w:tcPr>
          <w:p w14:paraId="3E9DA923"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76</w:t>
            </w:r>
          </w:p>
        </w:tc>
        <w:tc>
          <w:tcPr>
            <w:tcW w:w="711" w:type="dxa"/>
            <w:noWrap/>
            <w:hideMark/>
          </w:tcPr>
          <w:p w14:paraId="416E6F78"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7</w:t>
            </w:r>
          </w:p>
        </w:tc>
      </w:tr>
      <w:tr w:rsidR="00EF3DDA" w14:paraId="58BD36EC" w14:textId="77777777" w:rsidTr="006401D7">
        <w:trPr>
          <w:trHeight w:val="320"/>
        </w:trPr>
        <w:tc>
          <w:tcPr>
            <w:tcW w:w="1368" w:type="dxa"/>
            <w:noWrap/>
            <w:hideMark/>
          </w:tcPr>
          <w:p w14:paraId="3F8333EC"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Bosnia</w:t>
            </w:r>
          </w:p>
        </w:tc>
        <w:tc>
          <w:tcPr>
            <w:tcW w:w="1083" w:type="dxa"/>
            <w:noWrap/>
            <w:hideMark/>
          </w:tcPr>
          <w:p w14:paraId="276BB941"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314</w:t>
            </w:r>
          </w:p>
        </w:tc>
        <w:tc>
          <w:tcPr>
            <w:tcW w:w="1518" w:type="dxa"/>
            <w:noWrap/>
            <w:hideMark/>
          </w:tcPr>
          <w:p w14:paraId="6AAEC841"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500</w:t>
            </w:r>
          </w:p>
        </w:tc>
        <w:tc>
          <w:tcPr>
            <w:tcW w:w="1134" w:type="dxa"/>
            <w:noWrap/>
            <w:hideMark/>
          </w:tcPr>
          <w:p w14:paraId="4E45570E"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679</w:t>
            </w:r>
          </w:p>
        </w:tc>
        <w:tc>
          <w:tcPr>
            <w:tcW w:w="993" w:type="dxa"/>
            <w:noWrap/>
            <w:hideMark/>
          </w:tcPr>
          <w:p w14:paraId="55298E13"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354</w:t>
            </w:r>
          </w:p>
        </w:tc>
        <w:tc>
          <w:tcPr>
            <w:tcW w:w="1430" w:type="dxa"/>
            <w:noWrap/>
            <w:hideMark/>
          </w:tcPr>
          <w:p w14:paraId="363C4E83"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000</w:t>
            </w:r>
          </w:p>
        </w:tc>
        <w:tc>
          <w:tcPr>
            <w:tcW w:w="1066" w:type="dxa"/>
            <w:noWrap/>
            <w:hideMark/>
          </w:tcPr>
          <w:p w14:paraId="429CC8BD"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16</w:t>
            </w:r>
          </w:p>
        </w:tc>
        <w:tc>
          <w:tcPr>
            <w:tcW w:w="711" w:type="dxa"/>
            <w:noWrap/>
            <w:hideMark/>
          </w:tcPr>
          <w:p w14:paraId="13CDC9A3"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61</w:t>
            </w:r>
          </w:p>
        </w:tc>
      </w:tr>
      <w:tr w:rsidR="00EF3DDA" w14:paraId="4FC4499A" w14:textId="77777777" w:rsidTr="006401D7">
        <w:trPr>
          <w:trHeight w:val="320"/>
        </w:trPr>
        <w:tc>
          <w:tcPr>
            <w:tcW w:w="1368" w:type="dxa"/>
            <w:noWrap/>
            <w:hideMark/>
          </w:tcPr>
          <w:p w14:paraId="6DF0EB3A"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Brunei</w:t>
            </w:r>
          </w:p>
        </w:tc>
        <w:tc>
          <w:tcPr>
            <w:tcW w:w="1083" w:type="dxa"/>
            <w:noWrap/>
            <w:hideMark/>
          </w:tcPr>
          <w:p w14:paraId="4E7CF4B3"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395</w:t>
            </w:r>
          </w:p>
        </w:tc>
        <w:tc>
          <w:tcPr>
            <w:tcW w:w="1518" w:type="dxa"/>
            <w:noWrap/>
            <w:hideMark/>
          </w:tcPr>
          <w:p w14:paraId="2AC44EC5"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950</w:t>
            </w:r>
          </w:p>
        </w:tc>
        <w:tc>
          <w:tcPr>
            <w:tcW w:w="1134" w:type="dxa"/>
            <w:noWrap/>
            <w:hideMark/>
          </w:tcPr>
          <w:p w14:paraId="480EA9F1"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443</w:t>
            </w:r>
          </w:p>
        </w:tc>
        <w:tc>
          <w:tcPr>
            <w:tcW w:w="993" w:type="dxa"/>
            <w:noWrap/>
            <w:hideMark/>
          </w:tcPr>
          <w:p w14:paraId="759A5C3D"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896</w:t>
            </w:r>
          </w:p>
        </w:tc>
        <w:tc>
          <w:tcPr>
            <w:tcW w:w="1430" w:type="dxa"/>
            <w:noWrap/>
            <w:hideMark/>
          </w:tcPr>
          <w:p w14:paraId="3DD17A42"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413</w:t>
            </w:r>
          </w:p>
        </w:tc>
        <w:tc>
          <w:tcPr>
            <w:tcW w:w="1066" w:type="dxa"/>
            <w:noWrap/>
            <w:hideMark/>
          </w:tcPr>
          <w:p w14:paraId="284C179C"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46</w:t>
            </w:r>
          </w:p>
        </w:tc>
        <w:tc>
          <w:tcPr>
            <w:tcW w:w="711" w:type="dxa"/>
            <w:noWrap/>
            <w:hideMark/>
          </w:tcPr>
          <w:p w14:paraId="0A328927"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25</w:t>
            </w:r>
          </w:p>
        </w:tc>
      </w:tr>
      <w:tr w:rsidR="00EF3DDA" w14:paraId="37B6D4B4" w14:textId="77777777" w:rsidTr="006401D7">
        <w:trPr>
          <w:trHeight w:val="320"/>
        </w:trPr>
        <w:tc>
          <w:tcPr>
            <w:tcW w:w="1368" w:type="dxa"/>
            <w:noWrap/>
            <w:hideMark/>
          </w:tcPr>
          <w:p w14:paraId="384867C5"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Bulgaria</w:t>
            </w:r>
          </w:p>
        </w:tc>
        <w:tc>
          <w:tcPr>
            <w:tcW w:w="1083" w:type="dxa"/>
            <w:noWrap/>
            <w:hideMark/>
          </w:tcPr>
          <w:p w14:paraId="4CC1CDB4"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633</w:t>
            </w:r>
          </w:p>
        </w:tc>
        <w:tc>
          <w:tcPr>
            <w:tcW w:w="1518" w:type="dxa"/>
            <w:noWrap/>
            <w:hideMark/>
          </w:tcPr>
          <w:p w14:paraId="41FD43C3"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830</w:t>
            </w:r>
          </w:p>
        </w:tc>
        <w:tc>
          <w:tcPr>
            <w:tcW w:w="1134" w:type="dxa"/>
            <w:noWrap/>
            <w:hideMark/>
          </w:tcPr>
          <w:p w14:paraId="2C1D73B9"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661</w:t>
            </w:r>
          </w:p>
        </w:tc>
        <w:tc>
          <w:tcPr>
            <w:tcW w:w="993" w:type="dxa"/>
            <w:noWrap/>
            <w:hideMark/>
          </w:tcPr>
          <w:p w14:paraId="00ED388F"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576</w:t>
            </w:r>
          </w:p>
        </w:tc>
        <w:tc>
          <w:tcPr>
            <w:tcW w:w="1430" w:type="dxa"/>
            <w:noWrap/>
            <w:hideMark/>
          </w:tcPr>
          <w:p w14:paraId="279F69D7"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625</w:t>
            </w:r>
          </w:p>
        </w:tc>
        <w:tc>
          <w:tcPr>
            <w:tcW w:w="1066" w:type="dxa"/>
            <w:noWrap/>
            <w:hideMark/>
          </w:tcPr>
          <w:p w14:paraId="29AC372C"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72</w:t>
            </w:r>
          </w:p>
        </w:tc>
        <w:tc>
          <w:tcPr>
            <w:tcW w:w="711" w:type="dxa"/>
            <w:noWrap/>
            <w:hideMark/>
          </w:tcPr>
          <w:p w14:paraId="4ECD5EB3"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8</w:t>
            </w:r>
          </w:p>
        </w:tc>
      </w:tr>
      <w:tr w:rsidR="00EF3DDA" w14:paraId="311079FB" w14:textId="77777777" w:rsidTr="006401D7">
        <w:trPr>
          <w:trHeight w:val="320"/>
        </w:trPr>
        <w:tc>
          <w:tcPr>
            <w:tcW w:w="1368" w:type="dxa"/>
            <w:noWrap/>
            <w:hideMark/>
          </w:tcPr>
          <w:p w14:paraId="7C0ACD1C"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Cambodia</w:t>
            </w:r>
          </w:p>
        </w:tc>
        <w:tc>
          <w:tcPr>
            <w:tcW w:w="1083" w:type="dxa"/>
            <w:noWrap/>
            <w:hideMark/>
          </w:tcPr>
          <w:p w14:paraId="456BB590"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714</w:t>
            </w:r>
          </w:p>
        </w:tc>
        <w:tc>
          <w:tcPr>
            <w:tcW w:w="1518" w:type="dxa"/>
            <w:noWrap/>
            <w:hideMark/>
          </w:tcPr>
          <w:p w14:paraId="50214208"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390</w:t>
            </w:r>
          </w:p>
        </w:tc>
        <w:tc>
          <w:tcPr>
            <w:tcW w:w="1134" w:type="dxa"/>
            <w:noWrap/>
            <w:hideMark/>
          </w:tcPr>
          <w:p w14:paraId="26EF1C40"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627</w:t>
            </w:r>
          </w:p>
        </w:tc>
        <w:tc>
          <w:tcPr>
            <w:tcW w:w="993" w:type="dxa"/>
            <w:noWrap/>
            <w:hideMark/>
          </w:tcPr>
          <w:p w14:paraId="3E1B99F1"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163</w:t>
            </w:r>
          </w:p>
        </w:tc>
        <w:tc>
          <w:tcPr>
            <w:tcW w:w="1430" w:type="dxa"/>
            <w:noWrap/>
            <w:hideMark/>
          </w:tcPr>
          <w:p w14:paraId="43ED9276"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000</w:t>
            </w:r>
          </w:p>
        </w:tc>
        <w:tc>
          <w:tcPr>
            <w:tcW w:w="1066" w:type="dxa"/>
            <w:noWrap/>
            <w:hideMark/>
          </w:tcPr>
          <w:p w14:paraId="0C187F87"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45</w:t>
            </w:r>
          </w:p>
        </w:tc>
        <w:tc>
          <w:tcPr>
            <w:tcW w:w="711" w:type="dxa"/>
            <w:noWrap/>
            <w:hideMark/>
          </w:tcPr>
          <w:p w14:paraId="22E11C89"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26</w:t>
            </w:r>
          </w:p>
        </w:tc>
      </w:tr>
      <w:tr w:rsidR="00EF3DDA" w14:paraId="5BD55B2D" w14:textId="77777777" w:rsidTr="006401D7">
        <w:trPr>
          <w:trHeight w:val="320"/>
        </w:trPr>
        <w:tc>
          <w:tcPr>
            <w:tcW w:w="1368" w:type="dxa"/>
            <w:noWrap/>
            <w:hideMark/>
          </w:tcPr>
          <w:p w14:paraId="60244D3A"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China</w:t>
            </w:r>
          </w:p>
        </w:tc>
        <w:tc>
          <w:tcPr>
            <w:tcW w:w="1083" w:type="dxa"/>
            <w:noWrap/>
            <w:hideMark/>
          </w:tcPr>
          <w:p w14:paraId="6BB38901"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800</w:t>
            </w:r>
          </w:p>
        </w:tc>
        <w:tc>
          <w:tcPr>
            <w:tcW w:w="1518" w:type="dxa"/>
            <w:noWrap/>
            <w:hideMark/>
          </w:tcPr>
          <w:p w14:paraId="619BCA85"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830</w:t>
            </w:r>
          </w:p>
        </w:tc>
        <w:tc>
          <w:tcPr>
            <w:tcW w:w="1134" w:type="dxa"/>
            <w:noWrap/>
            <w:hideMark/>
          </w:tcPr>
          <w:p w14:paraId="30B54488"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735</w:t>
            </w:r>
          </w:p>
        </w:tc>
        <w:tc>
          <w:tcPr>
            <w:tcW w:w="993" w:type="dxa"/>
            <w:noWrap/>
            <w:hideMark/>
          </w:tcPr>
          <w:p w14:paraId="3512E4AE"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855</w:t>
            </w:r>
          </w:p>
        </w:tc>
        <w:tc>
          <w:tcPr>
            <w:tcW w:w="1430" w:type="dxa"/>
            <w:noWrap/>
            <w:hideMark/>
          </w:tcPr>
          <w:p w14:paraId="30DBC7CB"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625</w:t>
            </w:r>
          </w:p>
        </w:tc>
        <w:tc>
          <w:tcPr>
            <w:tcW w:w="1066" w:type="dxa"/>
            <w:noWrap/>
            <w:hideMark/>
          </w:tcPr>
          <w:p w14:paraId="7A8C95C0"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77</w:t>
            </w:r>
          </w:p>
        </w:tc>
        <w:tc>
          <w:tcPr>
            <w:tcW w:w="711" w:type="dxa"/>
            <w:noWrap/>
            <w:hideMark/>
          </w:tcPr>
          <w:p w14:paraId="7E59F33D"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6</w:t>
            </w:r>
          </w:p>
        </w:tc>
      </w:tr>
      <w:tr w:rsidR="00EF3DDA" w14:paraId="6BBA5831" w14:textId="77777777" w:rsidTr="006401D7">
        <w:trPr>
          <w:trHeight w:val="320"/>
        </w:trPr>
        <w:tc>
          <w:tcPr>
            <w:tcW w:w="1368" w:type="dxa"/>
            <w:noWrap/>
            <w:hideMark/>
          </w:tcPr>
          <w:p w14:paraId="2317BC78"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Croatia</w:t>
            </w:r>
          </w:p>
        </w:tc>
        <w:tc>
          <w:tcPr>
            <w:tcW w:w="1083" w:type="dxa"/>
            <w:noWrap/>
            <w:hideMark/>
          </w:tcPr>
          <w:p w14:paraId="60A60961"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733</w:t>
            </w:r>
          </w:p>
        </w:tc>
        <w:tc>
          <w:tcPr>
            <w:tcW w:w="1518" w:type="dxa"/>
            <w:noWrap/>
            <w:hideMark/>
          </w:tcPr>
          <w:p w14:paraId="5CC2BA82"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210</w:t>
            </w:r>
          </w:p>
        </w:tc>
        <w:tc>
          <w:tcPr>
            <w:tcW w:w="1134" w:type="dxa"/>
            <w:noWrap/>
            <w:hideMark/>
          </w:tcPr>
          <w:p w14:paraId="3579F920"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698</w:t>
            </w:r>
          </w:p>
        </w:tc>
        <w:tc>
          <w:tcPr>
            <w:tcW w:w="993" w:type="dxa"/>
            <w:noWrap/>
            <w:hideMark/>
          </w:tcPr>
          <w:p w14:paraId="235709AF"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776</w:t>
            </w:r>
          </w:p>
        </w:tc>
        <w:tc>
          <w:tcPr>
            <w:tcW w:w="1430" w:type="dxa"/>
            <w:noWrap/>
            <w:hideMark/>
          </w:tcPr>
          <w:p w14:paraId="5D1B35DF"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625</w:t>
            </w:r>
          </w:p>
        </w:tc>
        <w:tc>
          <w:tcPr>
            <w:tcW w:w="1066" w:type="dxa"/>
            <w:noWrap/>
            <w:hideMark/>
          </w:tcPr>
          <w:p w14:paraId="77EE87CC"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71</w:t>
            </w:r>
          </w:p>
        </w:tc>
        <w:tc>
          <w:tcPr>
            <w:tcW w:w="711" w:type="dxa"/>
            <w:noWrap/>
            <w:hideMark/>
          </w:tcPr>
          <w:p w14:paraId="14DC8A82"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9</w:t>
            </w:r>
          </w:p>
        </w:tc>
      </w:tr>
      <w:tr w:rsidR="00EF3DDA" w14:paraId="12B9D5F5" w14:textId="77777777" w:rsidTr="006401D7">
        <w:trPr>
          <w:trHeight w:val="320"/>
        </w:trPr>
        <w:tc>
          <w:tcPr>
            <w:tcW w:w="1368" w:type="dxa"/>
            <w:noWrap/>
            <w:hideMark/>
          </w:tcPr>
          <w:p w14:paraId="66D64E21"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Czech</w:t>
            </w:r>
          </w:p>
        </w:tc>
        <w:tc>
          <w:tcPr>
            <w:tcW w:w="1083" w:type="dxa"/>
            <w:noWrap/>
            <w:hideMark/>
          </w:tcPr>
          <w:p w14:paraId="46802B6B"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900</w:t>
            </w:r>
          </w:p>
        </w:tc>
        <w:tc>
          <w:tcPr>
            <w:tcW w:w="1518" w:type="dxa"/>
            <w:noWrap/>
            <w:hideMark/>
          </w:tcPr>
          <w:p w14:paraId="3E0E8322"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270</w:t>
            </w:r>
          </w:p>
        </w:tc>
        <w:tc>
          <w:tcPr>
            <w:tcW w:w="1134" w:type="dxa"/>
            <w:noWrap/>
            <w:hideMark/>
          </w:tcPr>
          <w:p w14:paraId="4DC99255"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099</w:t>
            </w:r>
          </w:p>
        </w:tc>
        <w:tc>
          <w:tcPr>
            <w:tcW w:w="993" w:type="dxa"/>
            <w:noWrap/>
            <w:hideMark/>
          </w:tcPr>
          <w:p w14:paraId="48FF9EB2"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826</w:t>
            </w:r>
          </w:p>
        </w:tc>
        <w:tc>
          <w:tcPr>
            <w:tcW w:w="1430" w:type="dxa"/>
            <w:noWrap/>
            <w:hideMark/>
          </w:tcPr>
          <w:p w14:paraId="1177E803"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536</w:t>
            </w:r>
          </w:p>
        </w:tc>
        <w:tc>
          <w:tcPr>
            <w:tcW w:w="1066" w:type="dxa"/>
            <w:noWrap/>
            <w:hideMark/>
          </w:tcPr>
          <w:p w14:paraId="400C6A4C"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68</w:t>
            </w:r>
          </w:p>
        </w:tc>
        <w:tc>
          <w:tcPr>
            <w:tcW w:w="711" w:type="dxa"/>
            <w:noWrap/>
            <w:hideMark/>
          </w:tcPr>
          <w:p w14:paraId="3756A9B8"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11</w:t>
            </w:r>
          </w:p>
        </w:tc>
      </w:tr>
      <w:tr w:rsidR="00EF3DDA" w14:paraId="5638A688" w14:textId="77777777" w:rsidTr="006401D7">
        <w:trPr>
          <w:trHeight w:val="320"/>
        </w:trPr>
        <w:tc>
          <w:tcPr>
            <w:tcW w:w="1368" w:type="dxa"/>
            <w:noWrap/>
            <w:hideMark/>
          </w:tcPr>
          <w:p w14:paraId="7E51D0DF"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Egypt</w:t>
            </w:r>
          </w:p>
        </w:tc>
        <w:tc>
          <w:tcPr>
            <w:tcW w:w="1083" w:type="dxa"/>
            <w:noWrap/>
            <w:hideMark/>
          </w:tcPr>
          <w:p w14:paraId="23C6F60C"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516</w:t>
            </w:r>
          </w:p>
        </w:tc>
        <w:tc>
          <w:tcPr>
            <w:tcW w:w="1518" w:type="dxa"/>
            <w:noWrap/>
            <w:hideMark/>
          </w:tcPr>
          <w:p w14:paraId="22D9E7BA"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170</w:t>
            </w:r>
          </w:p>
        </w:tc>
        <w:tc>
          <w:tcPr>
            <w:tcW w:w="1134" w:type="dxa"/>
            <w:noWrap/>
            <w:hideMark/>
          </w:tcPr>
          <w:p w14:paraId="1C9B9B58"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212</w:t>
            </w:r>
          </w:p>
        </w:tc>
        <w:tc>
          <w:tcPr>
            <w:tcW w:w="993" w:type="dxa"/>
            <w:noWrap/>
            <w:hideMark/>
          </w:tcPr>
          <w:p w14:paraId="18A35178"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192</w:t>
            </w:r>
          </w:p>
        </w:tc>
        <w:tc>
          <w:tcPr>
            <w:tcW w:w="1430" w:type="dxa"/>
            <w:noWrap/>
            <w:hideMark/>
          </w:tcPr>
          <w:p w14:paraId="4C791B8B"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625</w:t>
            </w:r>
          </w:p>
        </w:tc>
        <w:tc>
          <w:tcPr>
            <w:tcW w:w="1066" w:type="dxa"/>
            <w:noWrap/>
            <w:hideMark/>
          </w:tcPr>
          <w:p w14:paraId="5D22911D"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52</w:t>
            </w:r>
          </w:p>
        </w:tc>
        <w:tc>
          <w:tcPr>
            <w:tcW w:w="711" w:type="dxa"/>
            <w:noWrap/>
            <w:hideMark/>
          </w:tcPr>
          <w:p w14:paraId="1225FBC6"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19</w:t>
            </w:r>
          </w:p>
        </w:tc>
      </w:tr>
      <w:tr w:rsidR="00EF3DDA" w14:paraId="797F386D" w14:textId="77777777" w:rsidTr="006401D7">
        <w:trPr>
          <w:trHeight w:val="320"/>
        </w:trPr>
        <w:tc>
          <w:tcPr>
            <w:tcW w:w="1368" w:type="dxa"/>
            <w:noWrap/>
            <w:hideMark/>
          </w:tcPr>
          <w:p w14:paraId="565993CF"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Estonia</w:t>
            </w:r>
          </w:p>
        </w:tc>
        <w:tc>
          <w:tcPr>
            <w:tcW w:w="1083" w:type="dxa"/>
            <w:noWrap/>
            <w:hideMark/>
          </w:tcPr>
          <w:p w14:paraId="45885553"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1.000</w:t>
            </w:r>
          </w:p>
        </w:tc>
        <w:tc>
          <w:tcPr>
            <w:tcW w:w="1518" w:type="dxa"/>
            <w:noWrap/>
            <w:hideMark/>
          </w:tcPr>
          <w:p w14:paraId="1A3E24ED"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170</w:t>
            </w:r>
          </w:p>
        </w:tc>
        <w:tc>
          <w:tcPr>
            <w:tcW w:w="1134" w:type="dxa"/>
            <w:noWrap/>
            <w:hideMark/>
          </w:tcPr>
          <w:p w14:paraId="5D1B4E6B"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769</w:t>
            </w:r>
          </w:p>
        </w:tc>
        <w:tc>
          <w:tcPr>
            <w:tcW w:w="993" w:type="dxa"/>
            <w:noWrap/>
            <w:hideMark/>
          </w:tcPr>
          <w:p w14:paraId="7B9C5328"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855</w:t>
            </w:r>
          </w:p>
        </w:tc>
        <w:tc>
          <w:tcPr>
            <w:tcW w:w="1430" w:type="dxa"/>
            <w:noWrap/>
            <w:hideMark/>
          </w:tcPr>
          <w:p w14:paraId="372F2223"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413</w:t>
            </w:r>
          </w:p>
        </w:tc>
        <w:tc>
          <w:tcPr>
            <w:tcW w:w="1066" w:type="dxa"/>
            <w:noWrap/>
            <w:hideMark/>
          </w:tcPr>
          <w:p w14:paraId="263D7541"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77</w:t>
            </w:r>
          </w:p>
        </w:tc>
        <w:tc>
          <w:tcPr>
            <w:tcW w:w="711" w:type="dxa"/>
            <w:noWrap/>
            <w:hideMark/>
          </w:tcPr>
          <w:p w14:paraId="1EC7FE9B"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5</w:t>
            </w:r>
          </w:p>
        </w:tc>
      </w:tr>
      <w:tr w:rsidR="00EF3DDA" w14:paraId="0F3952AB" w14:textId="77777777" w:rsidTr="006401D7">
        <w:trPr>
          <w:trHeight w:val="320"/>
        </w:trPr>
        <w:tc>
          <w:tcPr>
            <w:tcW w:w="1368" w:type="dxa"/>
            <w:noWrap/>
            <w:hideMark/>
          </w:tcPr>
          <w:p w14:paraId="20A4AFAD"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Georgia</w:t>
            </w:r>
          </w:p>
        </w:tc>
        <w:tc>
          <w:tcPr>
            <w:tcW w:w="1083" w:type="dxa"/>
            <w:noWrap/>
            <w:hideMark/>
          </w:tcPr>
          <w:p w14:paraId="68F43FE9"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600</w:t>
            </w:r>
          </w:p>
        </w:tc>
        <w:tc>
          <w:tcPr>
            <w:tcW w:w="1518" w:type="dxa"/>
            <w:noWrap/>
            <w:hideMark/>
          </w:tcPr>
          <w:p w14:paraId="7D44B318"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1.000</w:t>
            </w:r>
          </w:p>
        </w:tc>
        <w:tc>
          <w:tcPr>
            <w:tcW w:w="1134" w:type="dxa"/>
            <w:noWrap/>
            <w:hideMark/>
          </w:tcPr>
          <w:p w14:paraId="4F979DAC"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699</w:t>
            </w:r>
          </w:p>
        </w:tc>
        <w:tc>
          <w:tcPr>
            <w:tcW w:w="993" w:type="dxa"/>
            <w:noWrap/>
            <w:hideMark/>
          </w:tcPr>
          <w:p w14:paraId="0688B65D"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276</w:t>
            </w:r>
          </w:p>
        </w:tc>
        <w:tc>
          <w:tcPr>
            <w:tcW w:w="1430" w:type="dxa"/>
            <w:noWrap/>
            <w:hideMark/>
          </w:tcPr>
          <w:p w14:paraId="45C8D052"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536</w:t>
            </w:r>
          </w:p>
        </w:tc>
        <w:tc>
          <w:tcPr>
            <w:tcW w:w="1066" w:type="dxa"/>
            <w:noWrap/>
            <w:hideMark/>
          </w:tcPr>
          <w:p w14:paraId="43ECBF04"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71</w:t>
            </w:r>
          </w:p>
        </w:tc>
        <w:tc>
          <w:tcPr>
            <w:tcW w:w="711" w:type="dxa"/>
            <w:noWrap/>
            <w:hideMark/>
          </w:tcPr>
          <w:p w14:paraId="6C68E580"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10</w:t>
            </w:r>
          </w:p>
        </w:tc>
      </w:tr>
      <w:tr w:rsidR="00EF3DDA" w14:paraId="6BEA8961" w14:textId="77777777" w:rsidTr="006401D7">
        <w:trPr>
          <w:trHeight w:val="320"/>
        </w:trPr>
        <w:tc>
          <w:tcPr>
            <w:tcW w:w="1368" w:type="dxa"/>
            <w:noWrap/>
            <w:hideMark/>
          </w:tcPr>
          <w:p w14:paraId="252524A4"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Hungary</w:t>
            </w:r>
          </w:p>
        </w:tc>
        <w:tc>
          <w:tcPr>
            <w:tcW w:w="1083" w:type="dxa"/>
            <w:noWrap/>
            <w:hideMark/>
          </w:tcPr>
          <w:p w14:paraId="1CFB7C1A"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1.000</w:t>
            </w:r>
          </w:p>
        </w:tc>
        <w:tc>
          <w:tcPr>
            <w:tcW w:w="1518" w:type="dxa"/>
            <w:noWrap/>
            <w:hideMark/>
          </w:tcPr>
          <w:p w14:paraId="76D4A0B9"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290</w:t>
            </w:r>
          </w:p>
        </w:tc>
        <w:tc>
          <w:tcPr>
            <w:tcW w:w="1134" w:type="dxa"/>
            <w:noWrap/>
            <w:hideMark/>
          </w:tcPr>
          <w:p w14:paraId="5626CAA6"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635</w:t>
            </w:r>
          </w:p>
        </w:tc>
        <w:tc>
          <w:tcPr>
            <w:tcW w:w="993" w:type="dxa"/>
            <w:noWrap/>
            <w:hideMark/>
          </w:tcPr>
          <w:p w14:paraId="29391C72"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800</w:t>
            </w:r>
          </w:p>
        </w:tc>
        <w:tc>
          <w:tcPr>
            <w:tcW w:w="1430" w:type="dxa"/>
            <w:noWrap/>
            <w:hideMark/>
          </w:tcPr>
          <w:p w14:paraId="0F050899"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749</w:t>
            </w:r>
          </w:p>
        </w:tc>
        <w:tc>
          <w:tcPr>
            <w:tcW w:w="1066" w:type="dxa"/>
            <w:noWrap/>
            <w:hideMark/>
          </w:tcPr>
          <w:p w14:paraId="4F279E7D"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84</w:t>
            </w:r>
          </w:p>
        </w:tc>
        <w:tc>
          <w:tcPr>
            <w:tcW w:w="711" w:type="dxa"/>
            <w:noWrap/>
            <w:hideMark/>
          </w:tcPr>
          <w:p w14:paraId="3DF7F122"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3</w:t>
            </w:r>
          </w:p>
        </w:tc>
      </w:tr>
      <w:tr w:rsidR="00EF3DDA" w14:paraId="02E2822F" w14:textId="77777777" w:rsidTr="006401D7">
        <w:trPr>
          <w:trHeight w:val="320"/>
        </w:trPr>
        <w:tc>
          <w:tcPr>
            <w:tcW w:w="1368" w:type="dxa"/>
            <w:noWrap/>
            <w:hideMark/>
          </w:tcPr>
          <w:p w14:paraId="1FA53AE3"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India</w:t>
            </w:r>
          </w:p>
        </w:tc>
        <w:tc>
          <w:tcPr>
            <w:tcW w:w="1083" w:type="dxa"/>
            <w:noWrap/>
            <w:hideMark/>
          </w:tcPr>
          <w:p w14:paraId="20D0D8A1"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283</w:t>
            </w:r>
          </w:p>
        </w:tc>
        <w:tc>
          <w:tcPr>
            <w:tcW w:w="1518" w:type="dxa"/>
            <w:noWrap/>
            <w:hideMark/>
          </w:tcPr>
          <w:p w14:paraId="07135AE1"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290</w:t>
            </w:r>
          </w:p>
        </w:tc>
        <w:tc>
          <w:tcPr>
            <w:tcW w:w="1134" w:type="dxa"/>
            <w:noWrap/>
            <w:hideMark/>
          </w:tcPr>
          <w:p w14:paraId="0C921AAC"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301</w:t>
            </w:r>
          </w:p>
        </w:tc>
        <w:tc>
          <w:tcPr>
            <w:tcW w:w="993" w:type="dxa"/>
            <w:noWrap/>
            <w:hideMark/>
          </w:tcPr>
          <w:p w14:paraId="5C15DD0C"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142</w:t>
            </w:r>
          </w:p>
        </w:tc>
        <w:tc>
          <w:tcPr>
            <w:tcW w:w="1430" w:type="dxa"/>
            <w:noWrap/>
            <w:hideMark/>
          </w:tcPr>
          <w:p w14:paraId="4DCE07C6"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413</w:t>
            </w:r>
          </w:p>
        </w:tc>
        <w:tc>
          <w:tcPr>
            <w:tcW w:w="1066" w:type="dxa"/>
            <w:noWrap/>
            <w:hideMark/>
          </w:tcPr>
          <w:p w14:paraId="740D1EC7"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41</w:t>
            </w:r>
          </w:p>
        </w:tc>
        <w:tc>
          <w:tcPr>
            <w:tcW w:w="711" w:type="dxa"/>
            <w:noWrap/>
            <w:hideMark/>
          </w:tcPr>
          <w:p w14:paraId="3662AF0E"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37</w:t>
            </w:r>
          </w:p>
        </w:tc>
      </w:tr>
      <w:tr w:rsidR="00EF3DDA" w14:paraId="2721F10C" w14:textId="77777777" w:rsidTr="006401D7">
        <w:trPr>
          <w:trHeight w:val="320"/>
        </w:trPr>
        <w:tc>
          <w:tcPr>
            <w:tcW w:w="1368" w:type="dxa"/>
            <w:noWrap/>
            <w:hideMark/>
          </w:tcPr>
          <w:p w14:paraId="46A8ED3C"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Indonesia</w:t>
            </w:r>
          </w:p>
        </w:tc>
        <w:tc>
          <w:tcPr>
            <w:tcW w:w="1083" w:type="dxa"/>
            <w:noWrap/>
            <w:hideMark/>
          </w:tcPr>
          <w:p w14:paraId="59A1FE6C"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615</w:t>
            </w:r>
          </w:p>
        </w:tc>
        <w:tc>
          <w:tcPr>
            <w:tcW w:w="1518" w:type="dxa"/>
            <w:noWrap/>
            <w:hideMark/>
          </w:tcPr>
          <w:p w14:paraId="36AA6E18"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120</w:t>
            </w:r>
          </w:p>
        </w:tc>
        <w:tc>
          <w:tcPr>
            <w:tcW w:w="1134" w:type="dxa"/>
            <w:noWrap/>
            <w:hideMark/>
          </w:tcPr>
          <w:p w14:paraId="434E6809"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539</w:t>
            </w:r>
          </w:p>
        </w:tc>
        <w:tc>
          <w:tcPr>
            <w:tcW w:w="993" w:type="dxa"/>
            <w:noWrap/>
            <w:hideMark/>
          </w:tcPr>
          <w:p w14:paraId="31F9E887"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291</w:t>
            </w:r>
          </w:p>
        </w:tc>
        <w:tc>
          <w:tcPr>
            <w:tcW w:w="1430" w:type="dxa"/>
            <w:noWrap/>
            <w:hideMark/>
          </w:tcPr>
          <w:p w14:paraId="5B5A52EA"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000</w:t>
            </w:r>
          </w:p>
        </w:tc>
        <w:tc>
          <w:tcPr>
            <w:tcW w:w="1066" w:type="dxa"/>
            <w:noWrap/>
            <w:hideMark/>
          </w:tcPr>
          <w:p w14:paraId="332BCCFA"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48</w:t>
            </w:r>
          </w:p>
        </w:tc>
        <w:tc>
          <w:tcPr>
            <w:tcW w:w="711" w:type="dxa"/>
            <w:noWrap/>
            <w:hideMark/>
          </w:tcPr>
          <w:p w14:paraId="326350DD"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22</w:t>
            </w:r>
          </w:p>
        </w:tc>
      </w:tr>
      <w:tr w:rsidR="00EF3DDA" w14:paraId="6B7D49F2" w14:textId="77777777" w:rsidTr="006401D7">
        <w:trPr>
          <w:trHeight w:val="320"/>
        </w:trPr>
        <w:tc>
          <w:tcPr>
            <w:tcW w:w="1368" w:type="dxa"/>
            <w:noWrap/>
            <w:hideMark/>
          </w:tcPr>
          <w:p w14:paraId="5C292D21"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Iran</w:t>
            </w:r>
          </w:p>
        </w:tc>
        <w:tc>
          <w:tcPr>
            <w:tcW w:w="1083" w:type="dxa"/>
            <w:noWrap/>
            <w:hideMark/>
          </w:tcPr>
          <w:p w14:paraId="32B527AD"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283</w:t>
            </w:r>
          </w:p>
        </w:tc>
        <w:tc>
          <w:tcPr>
            <w:tcW w:w="1518" w:type="dxa"/>
            <w:noWrap/>
            <w:hideMark/>
          </w:tcPr>
          <w:p w14:paraId="6ABFE5C5"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120</w:t>
            </w:r>
          </w:p>
        </w:tc>
        <w:tc>
          <w:tcPr>
            <w:tcW w:w="1134" w:type="dxa"/>
            <w:noWrap/>
            <w:hideMark/>
          </w:tcPr>
          <w:p w14:paraId="5EDEB32C"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437</w:t>
            </w:r>
          </w:p>
        </w:tc>
        <w:tc>
          <w:tcPr>
            <w:tcW w:w="993" w:type="dxa"/>
            <w:noWrap/>
            <w:hideMark/>
          </w:tcPr>
          <w:p w14:paraId="208C7B73"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000</w:t>
            </w:r>
          </w:p>
        </w:tc>
        <w:tc>
          <w:tcPr>
            <w:tcW w:w="1430" w:type="dxa"/>
            <w:noWrap/>
            <w:hideMark/>
          </w:tcPr>
          <w:p w14:paraId="4868A3CC"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625</w:t>
            </w:r>
          </w:p>
        </w:tc>
        <w:tc>
          <w:tcPr>
            <w:tcW w:w="1066" w:type="dxa"/>
            <w:noWrap/>
            <w:hideMark/>
          </w:tcPr>
          <w:p w14:paraId="7160ABB6"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34</w:t>
            </w:r>
          </w:p>
        </w:tc>
        <w:tc>
          <w:tcPr>
            <w:tcW w:w="711" w:type="dxa"/>
            <w:noWrap/>
            <w:hideMark/>
          </w:tcPr>
          <w:p w14:paraId="24A866D2"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44</w:t>
            </w:r>
          </w:p>
        </w:tc>
      </w:tr>
      <w:tr w:rsidR="00EF3DDA" w14:paraId="3CD633F4" w14:textId="77777777" w:rsidTr="006401D7">
        <w:trPr>
          <w:trHeight w:val="320"/>
        </w:trPr>
        <w:tc>
          <w:tcPr>
            <w:tcW w:w="1368" w:type="dxa"/>
            <w:noWrap/>
            <w:hideMark/>
          </w:tcPr>
          <w:p w14:paraId="408AC9F1"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Iraq</w:t>
            </w:r>
          </w:p>
        </w:tc>
        <w:tc>
          <w:tcPr>
            <w:tcW w:w="1083" w:type="dxa"/>
            <w:noWrap/>
            <w:hideMark/>
          </w:tcPr>
          <w:p w14:paraId="2771F44D"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283</w:t>
            </w:r>
          </w:p>
        </w:tc>
        <w:tc>
          <w:tcPr>
            <w:tcW w:w="1518" w:type="dxa"/>
            <w:noWrap/>
            <w:hideMark/>
          </w:tcPr>
          <w:p w14:paraId="59B5E7F7"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440</w:t>
            </w:r>
          </w:p>
        </w:tc>
        <w:tc>
          <w:tcPr>
            <w:tcW w:w="1134" w:type="dxa"/>
            <w:noWrap/>
            <w:hideMark/>
          </w:tcPr>
          <w:p w14:paraId="3290DF33"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587</w:t>
            </w:r>
          </w:p>
        </w:tc>
        <w:tc>
          <w:tcPr>
            <w:tcW w:w="993" w:type="dxa"/>
            <w:noWrap/>
            <w:hideMark/>
          </w:tcPr>
          <w:p w14:paraId="7ACF73A7"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000</w:t>
            </w:r>
          </w:p>
        </w:tc>
        <w:tc>
          <w:tcPr>
            <w:tcW w:w="1430" w:type="dxa"/>
            <w:noWrap/>
            <w:hideMark/>
          </w:tcPr>
          <w:p w14:paraId="0394BC7E"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000</w:t>
            </w:r>
          </w:p>
        </w:tc>
        <w:tc>
          <w:tcPr>
            <w:tcW w:w="1066" w:type="dxa"/>
            <w:noWrap/>
            <w:hideMark/>
          </w:tcPr>
          <w:p w14:paraId="7C0FD3C2"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19</w:t>
            </w:r>
          </w:p>
        </w:tc>
        <w:tc>
          <w:tcPr>
            <w:tcW w:w="711" w:type="dxa"/>
            <w:noWrap/>
            <w:hideMark/>
          </w:tcPr>
          <w:p w14:paraId="063BBD34"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58</w:t>
            </w:r>
          </w:p>
        </w:tc>
      </w:tr>
      <w:tr w:rsidR="00EF3DDA" w14:paraId="7CF58A20" w14:textId="77777777" w:rsidTr="006401D7">
        <w:trPr>
          <w:trHeight w:val="320"/>
        </w:trPr>
        <w:tc>
          <w:tcPr>
            <w:tcW w:w="1368" w:type="dxa"/>
            <w:noWrap/>
            <w:hideMark/>
          </w:tcPr>
          <w:p w14:paraId="0093FD19"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Israel</w:t>
            </w:r>
          </w:p>
        </w:tc>
        <w:tc>
          <w:tcPr>
            <w:tcW w:w="1083" w:type="dxa"/>
            <w:noWrap/>
            <w:hideMark/>
          </w:tcPr>
          <w:p w14:paraId="4861594F"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716</w:t>
            </w:r>
          </w:p>
        </w:tc>
        <w:tc>
          <w:tcPr>
            <w:tcW w:w="1518" w:type="dxa"/>
            <w:noWrap/>
            <w:hideMark/>
          </w:tcPr>
          <w:p w14:paraId="59AC1280"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440</w:t>
            </w:r>
          </w:p>
        </w:tc>
        <w:tc>
          <w:tcPr>
            <w:tcW w:w="1134" w:type="dxa"/>
            <w:noWrap/>
            <w:hideMark/>
          </w:tcPr>
          <w:p w14:paraId="394EA5E5"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656</w:t>
            </w:r>
          </w:p>
        </w:tc>
        <w:tc>
          <w:tcPr>
            <w:tcW w:w="993" w:type="dxa"/>
            <w:noWrap/>
            <w:hideMark/>
          </w:tcPr>
          <w:p w14:paraId="193F2387"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911</w:t>
            </w:r>
          </w:p>
        </w:tc>
        <w:tc>
          <w:tcPr>
            <w:tcW w:w="1430" w:type="dxa"/>
            <w:noWrap/>
            <w:hideMark/>
          </w:tcPr>
          <w:p w14:paraId="2642A3A6"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749</w:t>
            </w:r>
          </w:p>
        </w:tc>
        <w:tc>
          <w:tcPr>
            <w:tcW w:w="1066" w:type="dxa"/>
            <w:noWrap/>
            <w:hideMark/>
          </w:tcPr>
          <w:p w14:paraId="658CD438"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60</w:t>
            </w:r>
          </w:p>
        </w:tc>
        <w:tc>
          <w:tcPr>
            <w:tcW w:w="711" w:type="dxa"/>
            <w:noWrap/>
            <w:hideMark/>
          </w:tcPr>
          <w:p w14:paraId="66B65C08"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13</w:t>
            </w:r>
          </w:p>
        </w:tc>
      </w:tr>
      <w:tr w:rsidR="00EF3DDA" w14:paraId="7F32C707" w14:textId="77777777" w:rsidTr="006401D7">
        <w:trPr>
          <w:trHeight w:val="320"/>
        </w:trPr>
        <w:tc>
          <w:tcPr>
            <w:tcW w:w="1368" w:type="dxa"/>
            <w:noWrap/>
            <w:hideMark/>
          </w:tcPr>
          <w:p w14:paraId="72C0EB0D"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Jordan</w:t>
            </w:r>
          </w:p>
        </w:tc>
        <w:tc>
          <w:tcPr>
            <w:tcW w:w="1083" w:type="dxa"/>
            <w:noWrap/>
            <w:hideMark/>
          </w:tcPr>
          <w:p w14:paraId="6E06549F"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316</w:t>
            </w:r>
          </w:p>
        </w:tc>
        <w:tc>
          <w:tcPr>
            <w:tcW w:w="1518" w:type="dxa"/>
            <w:noWrap/>
            <w:hideMark/>
          </w:tcPr>
          <w:p w14:paraId="03E93E31"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440</w:t>
            </w:r>
          </w:p>
        </w:tc>
        <w:tc>
          <w:tcPr>
            <w:tcW w:w="1134" w:type="dxa"/>
            <w:noWrap/>
            <w:hideMark/>
          </w:tcPr>
          <w:p w14:paraId="26039CF8"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411</w:t>
            </w:r>
          </w:p>
        </w:tc>
        <w:tc>
          <w:tcPr>
            <w:tcW w:w="993" w:type="dxa"/>
            <w:noWrap/>
            <w:hideMark/>
          </w:tcPr>
          <w:p w14:paraId="73A98E4A"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000</w:t>
            </w:r>
          </w:p>
        </w:tc>
        <w:tc>
          <w:tcPr>
            <w:tcW w:w="1430" w:type="dxa"/>
            <w:noWrap/>
            <w:hideMark/>
          </w:tcPr>
          <w:p w14:paraId="4AC48F90"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625</w:t>
            </w:r>
          </w:p>
        </w:tc>
        <w:tc>
          <w:tcPr>
            <w:tcW w:w="1066" w:type="dxa"/>
            <w:noWrap/>
            <w:hideMark/>
          </w:tcPr>
          <w:p w14:paraId="71C469B1"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32</w:t>
            </w:r>
          </w:p>
        </w:tc>
        <w:tc>
          <w:tcPr>
            <w:tcW w:w="711" w:type="dxa"/>
            <w:noWrap/>
            <w:hideMark/>
          </w:tcPr>
          <w:p w14:paraId="17179819"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50</w:t>
            </w:r>
          </w:p>
        </w:tc>
      </w:tr>
      <w:tr w:rsidR="00EF3DDA" w14:paraId="45E86301" w14:textId="77777777" w:rsidTr="006401D7">
        <w:trPr>
          <w:trHeight w:val="320"/>
        </w:trPr>
        <w:tc>
          <w:tcPr>
            <w:tcW w:w="1368" w:type="dxa"/>
            <w:noWrap/>
            <w:hideMark/>
          </w:tcPr>
          <w:p w14:paraId="5A0A507A"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Kazakhstan</w:t>
            </w:r>
          </w:p>
        </w:tc>
        <w:tc>
          <w:tcPr>
            <w:tcW w:w="1083" w:type="dxa"/>
            <w:noWrap/>
            <w:hideMark/>
          </w:tcPr>
          <w:p w14:paraId="58BE38C0"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297</w:t>
            </w:r>
          </w:p>
        </w:tc>
        <w:tc>
          <w:tcPr>
            <w:tcW w:w="1518" w:type="dxa"/>
            <w:noWrap/>
            <w:hideMark/>
          </w:tcPr>
          <w:p w14:paraId="14941530"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440</w:t>
            </w:r>
          </w:p>
        </w:tc>
        <w:tc>
          <w:tcPr>
            <w:tcW w:w="1134" w:type="dxa"/>
            <w:noWrap/>
            <w:hideMark/>
          </w:tcPr>
          <w:p w14:paraId="0FFD9A72"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617</w:t>
            </w:r>
          </w:p>
        </w:tc>
        <w:tc>
          <w:tcPr>
            <w:tcW w:w="993" w:type="dxa"/>
            <w:noWrap/>
            <w:hideMark/>
          </w:tcPr>
          <w:p w14:paraId="0F1AD03F"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000</w:t>
            </w:r>
          </w:p>
        </w:tc>
        <w:tc>
          <w:tcPr>
            <w:tcW w:w="1430" w:type="dxa"/>
            <w:noWrap/>
            <w:hideMark/>
          </w:tcPr>
          <w:p w14:paraId="12B3C9A5"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625</w:t>
            </w:r>
          </w:p>
        </w:tc>
        <w:tc>
          <w:tcPr>
            <w:tcW w:w="1066" w:type="dxa"/>
            <w:noWrap/>
            <w:hideMark/>
          </w:tcPr>
          <w:p w14:paraId="164B80BB"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28</w:t>
            </w:r>
          </w:p>
        </w:tc>
        <w:tc>
          <w:tcPr>
            <w:tcW w:w="711" w:type="dxa"/>
            <w:noWrap/>
            <w:hideMark/>
          </w:tcPr>
          <w:p w14:paraId="69964BD7"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52</w:t>
            </w:r>
          </w:p>
        </w:tc>
      </w:tr>
      <w:tr w:rsidR="00EF3DDA" w14:paraId="0A9889BA" w14:textId="77777777" w:rsidTr="006401D7">
        <w:trPr>
          <w:trHeight w:val="320"/>
        </w:trPr>
        <w:tc>
          <w:tcPr>
            <w:tcW w:w="1368" w:type="dxa"/>
            <w:noWrap/>
            <w:hideMark/>
          </w:tcPr>
          <w:p w14:paraId="7F2AE66A"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Kuwait</w:t>
            </w:r>
          </w:p>
        </w:tc>
        <w:tc>
          <w:tcPr>
            <w:tcW w:w="1083" w:type="dxa"/>
            <w:noWrap/>
            <w:hideMark/>
          </w:tcPr>
          <w:p w14:paraId="2BD67488"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616</w:t>
            </w:r>
          </w:p>
        </w:tc>
        <w:tc>
          <w:tcPr>
            <w:tcW w:w="1518" w:type="dxa"/>
            <w:noWrap/>
            <w:hideMark/>
          </w:tcPr>
          <w:p w14:paraId="5D416158"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730</w:t>
            </w:r>
          </w:p>
        </w:tc>
        <w:tc>
          <w:tcPr>
            <w:tcW w:w="1134" w:type="dxa"/>
            <w:noWrap/>
            <w:hideMark/>
          </w:tcPr>
          <w:p w14:paraId="304041F0"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459</w:t>
            </w:r>
          </w:p>
        </w:tc>
        <w:tc>
          <w:tcPr>
            <w:tcW w:w="993" w:type="dxa"/>
            <w:noWrap/>
            <w:hideMark/>
          </w:tcPr>
          <w:p w14:paraId="2C2E6D47"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840</w:t>
            </w:r>
          </w:p>
        </w:tc>
        <w:tc>
          <w:tcPr>
            <w:tcW w:w="1430" w:type="dxa"/>
            <w:noWrap/>
            <w:hideMark/>
          </w:tcPr>
          <w:p w14:paraId="0C231583"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000</w:t>
            </w:r>
          </w:p>
        </w:tc>
        <w:tc>
          <w:tcPr>
            <w:tcW w:w="1066" w:type="dxa"/>
            <w:noWrap/>
            <w:hideMark/>
          </w:tcPr>
          <w:p w14:paraId="38FCF877"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33</w:t>
            </w:r>
          </w:p>
        </w:tc>
        <w:tc>
          <w:tcPr>
            <w:tcW w:w="711" w:type="dxa"/>
            <w:noWrap/>
            <w:hideMark/>
          </w:tcPr>
          <w:p w14:paraId="5BD4B7B5"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45</w:t>
            </w:r>
          </w:p>
        </w:tc>
      </w:tr>
      <w:tr w:rsidR="00EF3DDA" w14:paraId="1DD60D08" w14:textId="77777777" w:rsidTr="006401D7">
        <w:trPr>
          <w:trHeight w:val="320"/>
        </w:trPr>
        <w:tc>
          <w:tcPr>
            <w:tcW w:w="1368" w:type="dxa"/>
            <w:noWrap/>
            <w:hideMark/>
          </w:tcPr>
          <w:p w14:paraId="18E8586C"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Kyrgyzstan</w:t>
            </w:r>
          </w:p>
        </w:tc>
        <w:tc>
          <w:tcPr>
            <w:tcW w:w="1083" w:type="dxa"/>
            <w:noWrap/>
            <w:hideMark/>
          </w:tcPr>
          <w:p w14:paraId="2494F563"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231</w:t>
            </w:r>
          </w:p>
        </w:tc>
        <w:tc>
          <w:tcPr>
            <w:tcW w:w="1518" w:type="dxa"/>
            <w:noWrap/>
            <w:hideMark/>
          </w:tcPr>
          <w:p w14:paraId="01969BC1"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440</w:t>
            </w:r>
          </w:p>
        </w:tc>
        <w:tc>
          <w:tcPr>
            <w:tcW w:w="1134" w:type="dxa"/>
            <w:noWrap/>
            <w:hideMark/>
          </w:tcPr>
          <w:p w14:paraId="09E1E4DA"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259</w:t>
            </w:r>
          </w:p>
        </w:tc>
        <w:tc>
          <w:tcPr>
            <w:tcW w:w="993" w:type="dxa"/>
            <w:noWrap/>
            <w:hideMark/>
          </w:tcPr>
          <w:p w14:paraId="3A153957"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000</w:t>
            </w:r>
          </w:p>
        </w:tc>
        <w:tc>
          <w:tcPr>
            <w:tcW w:w="1430" w:type="dxa"/>
            <w:noWrap/>
            <w:hideMark/>
          </w:tcPr>
          <w:p w14:paraId="5B45A225"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000</w:t>
            </w:r>
          </w:p>
        </w:tc>
        <w:tc>
          <w:tcPr>
            <w:tcW w:w="1066" w:type="dxa"/>
            <w:noWrap/>
            <w:hideMark/>
          </w:tcPr>
          <w:p w14:paraId="196A5E61"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12</w:t>
            </w:r>
          </w:p>
        </w:tc>
        <w:tc>
          <w:tcPr>
            <w:tcW w:w="711" w:type="dxa"/>
            <w:noWrap/>
            <w:hideMark/>
          </w:tcPr>
          <w:p w14:paraId="20B36929"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63</w:t>
            </w:r>
          </w:p>
        </w:tc>
      </w:tr>
      <w:tr w:rsidR="00EF3DDA" w14:paraId="25D2636D" w14:textId="77777777" w:rsidTr="006401D7">
        <w:trPr>
          <w:trHeight w:val="320"/>
        </w:trPr>
        <w:tc>
          <w:tcPr>
            <w:tcW w:w="1368" w:type="dxa"/>
            <w:noWrap/>
            <w:hideMark/>
          </w:tcPr>
          <w:p w14:paraId="37BEBC28"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Laos</w:t>
            </w:r>
          </w:p>
        </w:tc>
        <w:tc>
          <w:tcPr>
            <w:tcW w:w="1083" w:type="dxa"/>
            <w:noWrap/>
            <w:hideMark/>
          </w:tcPr>
          <w:p w14:paraId="2B45129D"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615</w:t>
            </w:r>
          </w:p>
        </w:tc>
        <w:tc>
          <w:tcPr>
            <w:tcW w:w="1518" w:type="dxa"/>
            <w:noWrap/>
            <w:hideMark/>
          </w:tcPr>
          <w:p w14:paraId="13E7E0D6"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440</w:t>
            </w:r>
          </w:p>
        </w:tc>
        <w:tc>
          <w:tcPr>
            <w:tcW w:w="1134" w:type="dxa"/>
            <w:noWrap/>
            <w:hideMark/>
          </w:tcPr>
          <w:p w14:paraId="41A93660"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259</w:t>
            </w:r>
          </w:p>
        </w:tc>
        <w:tc>
          <w:tcPr>
            <w:tcW w:w="993" w:type="dxa"/>
            <w:noWrap/>
            <w:hideMark/>
          </w:tcPr>
          <w:p w14:paraId="1397E967"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000</w:t>
            </w:r>
          </w:p>
        </w:tc>
        <w:tc>
          <w:tcPr>
            <w:tcW w:w="1430" w:type="dxa"/>
            <w:noWrap/>
            <w:hideMark/>
          </w:tcPr>
          <w:p w14:paraId="45E1D6CE"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206</w:t>
            </w:r>
          </w:p>
        </w:tc>
        <w:tc>
          <w:tcPr>
            <w:tcW w:w="1066" w:type="dxa"/>
            <w:noWrap/>
            <w:hideMark/>
          </w:tcPr>
          <w:p w14:paraId="03FA7422"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44</w:t>
            </w:r>
          </w:p>
        </w:tc>
        <w:tc>
          <w:tcPr>
            <w:tcW w:w="711" w:type="dxa"/>
            <w:noWrap/>
            <w:hideMark/>
          </w:tcPr>
          <w:p w14:paraId="3A45E0EB"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28</w:t>
            </w:r>
          </w:p>
        </w:tc>
      </w:tr>
      <w:tr w:rsidR="00EF3DDA" w14:paraId="258F8BF0" w14:textId="77777777" w:rsidTr="006401D7">
        <w:trPr>
          <w:trHeight w:val="320"/>
        </w:trPr>
        <w:tc>
          <w:tcPr>
            <w:tcW w:w="1368" w:type="dxa"/>
            <w:noWrap/>
            <w:hideMark/>
          </w:tcPr>
          <w:p w14:paraId="133D0E17"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Latvia</w:t>
            </w:r>
          </w:p>
        </w:tc>
        <w:tc>
          <w:tcPr>
            <w:tcW w:w="1083" w:type="dxa"/>
            <w:noWrap/>
            <w:hideMark/>
          </w:tcPr>
          <w:p w14:paraId="28523264"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833</w:t>
            </w:r>
          </w:p>
        </w:tc>
        <w:tc>
          <w:tcPr>
            <w:tcW w:w="1518" w:type="dxa"/>
            <w:noWrap/>
            <w:hideMark/>
          </w:tcPr>
          <w:p w14:paraId="7463FC58"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640</w:t>
            </w:r>
          </w:p>
        </w:tc>
        <w:tc>
          <w:tcPr>
            <w:tcW w:w="1134" w:type="dxa"/>
            <w:noWrap/>
            <w:hideMark/>
          </w:tcPr>
          <w:p w14:paraId="3AD4A9E4"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797</w:t>
            </w:r>
          </w:p>
        </w:tc>
        <w:tc>
          <w:tcPr>
            <w:tcW w:w="993" w:type="dxa"/>
            <w:noWrap/>
            <w:hideMark/>
          </w:tcPr>
          <w:p w14:paraId="0B86554A"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781</w:t>
            </w:r>
          </w:p>
        </w:tc>
        <w:tc>
          <w:tcPr>
            <w:tcW w:w="1430" w:type="dxa"/>
            <w:noWrap/>
            <w:hideMark/>
          </w:tcPr>
          <w:p w14:paraId="3B82B9F8"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749</w:t>
            </w:r>
          </w:p>
        </w:tc>
        <w:tc>
          <w:tcPr>
            <w:tcW w:w="1066" w:type="dxa"/>
            <w:noWrap/>
            <w:hideMark/>
          </w:tcPr>
          <w:p w14:paraId="212540E1"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80</w:t>
            </w:r>
          </w:p>
        </w:tc>
        <w:tc>
          <w:tcPr>
            <w:tcW w:w="711" w:type="dxa"/>
            <w:noWrap/>
            <w:hideMark/>
          </w:tcPr>
          <w:p w14:paraId="2D36ACCA"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4</w:t>
            </w:r>
          </w:p>
        </w:tc>
      </w:tr>
      <w:tr w:rsidR="00EF3DDA" w14:paraId="7D731206" w14:textId="77777777" w:rsidTr="006401D7">
        <w:trPr>
          <w:trHeight w:val="320"/>
        </w:trPr>
        <w:tc>
          <w:tcPr>
            <w:tcW w:w="1368" w:type="dxa"/>
            <w:noWrap/>
            <w:hideMark/>
          </w:tcPr>
          <w:p w14:paraId="0EF845C4"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Lebanon</w:t>
            </w:r>
          </w:p>
        </w:tc>
        <w:tc>
          <w:tcPr>
            <w:tcW w:w="1083" w:type="dxa"/>
            <w:noWrap/>
            <w:hideMark/>
          </w:tcPr>
          <w:p w14:paraId="65991FEE"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231</w:t>
            </w:r>
          </w:p>
        </w:tc>
        <w:tc>
          <w:tcPr>
            <w:tcW w:w="1518" w:type="dxa"/>
            <w:noWrap/>
            <w:hideMark/>
          </w:tcPr>
          <w:p w14:paraId="3E6AE259"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330</w:t>
            </w:r>
          </w:p>
        </w:tc>
        <w:tc>
          <w:tcPr>
            <w:tcW w:w="1134" w:type="dxa"/>
            <w:noWrap/>
            <w:hideMark/>
          </w:tcPr>
          <w:p w14:paraId="257A57F6"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576</w:t>
            </w:r>
          </w:p>
        </w:tc>
        <w:tc>
          <w:tcPr>
            <w:tcW w:w="993" w:type="dxa"/>
            <w:noWrap/>
            <w:hideMark/>
          </w:tcPr>
          <w:p w14:paraId="618D33DC"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455</w:t>
            </w:r>
          </w:p>
        </w:tc>
        <w:tc>
          <w:tcPr>
            <w:tcW w:w="1430" w:type="dxa"/>
            <w:noWrap/>
            <w:hideMark/>
          </w:tcPr>
          <w:p w14:paraId="010B614F"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413</w:t>
            </w:r>
          </w:p>
        </w:tc>
        <w:tc>
          <w:tcPr>
            <w:tcW w:w="1066" w:type="dxa"/>
            <w:noWrap/>
            <w:hideMark/>
          </w:tcPr>
          <w:p w14:paraId="2CA0B3C5"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40</w:t>
            </w:r>
          </w:p>
        </w:tc>
        <w:tc>
          <w:tcPr>
            <w:tcW w:w="711" w:type="dxa"/>
            <w:noWrap/>
            <w:hideMark/>
          </w:tcPr>
          <w:p w14:paraId="2C1D5C85"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40</w:t>
            </w:r>
          </w:p>
        </w:tc>
      </w:tr>
      <w:tr w:rsidR="00EF3DDA" w14:paraId="3D0FBD0B" w14:textId="77777777" w:rsidTr="006401D7">
        <w:trPr>
          <w:trHeight w:val="320"/>
        </w:trPr>
        <w:tc>
          <w:tcPr>
            <w:tcW w:w="1368" w:type="dxa"/>
            <w:noWrap/>
            <w:hideMark/>
          </w:tcPr>
          <w:p w14:paraId="42875F1C"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Lithuania</w:t>
            </w:r>
          </w:p>
        </w:tc>
        <w:tc>
          <w:tcPr>
            <w:tcW w:w="1083" w:type="dxa"/>
            <w:noWrap/>
            <w:hideMark/>
          </w:tcPr>
          <w:p w14:paraId="5E589F32"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1.000</w:t>
            </w:r>
          </w:p>
        </w:tc>
        <w:tc>
          <w:tcPr>
            <w:tcW w:w="1518" w:type="dxa"/>
            <w:noWrap/>
            <w:hideMark/>
          </w:tcPr>
          <w:p w14:paraId="08E01BD5"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880</w:t>
            </w:r>
          </w:p>
        </w:tc>
        <w:tc>
          <w:tcPr>
            <w:tcW w:w="1134" w:type="dxa"/>
            <w:noWrap/>
            <w:hideMark/>
          </w:tcPr>
          <w:p w14:paraId="1898659E"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559</w:t>
            </w:r>
          </w:p>
        </w:tc>
        <w:tc>
          <w:tcPr>
            <w:tcW w:w="993" w:type="dxa"/>
            <w:noWrap/>
            <w:hideMark/>
          </w:tcPr>
          <w:p w14:paraId="297F0A75"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911</w:t>
            </w:r>
          </w:p>
        </w:tc>
        <w:tc>
          <w:tcPr>
            <w:tcW w:w="1430" w:type="dxa"/>
            <w:noWrap/>
            <w:hideMark/>
          </w:tcPr>
          <w:p w14:paraId="09C0FCDB"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749</w:t>
            </w:r>
          </w:p>
        </w:tc>
        <w:tc>
          <w:tcPr>
            <w:tcW w:w="1066" w:type="dxa"/>
            <w:noWrap/>
            <w:hideMark/>
          </w:tcPr>
          <w:p w14:paraId="4BB10293"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87</w:t>
            </w:r>
          </w:p>
        </w:tc>
        <w:tc>
          <w:tcPr>
            <w:tcW w:w="711" w:type="dxa"/>
            <w:noWrap/>
            <w:hideMark/>
          </w:tcPr>
          <w:p w14:paraId="60BC90E6"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1</w:t>
            </w:r>
          </w:p>
        </w:tc>
      </w:tr>
      <w:tr w:rsidR="00EF3DDA" w14:paraId="6E7CD66B" w14:textId="77777777" w:rsidTr="006401D7">
        <w:trPr>
          <w:trHeight w:val="320"/>
        </w:trPr>
        <w:tc>
          <w:tcPr>
            <w:tcW w:w="1368" w:type="dxa"/>
            <w:noWrap/>
            <w:hideMark/>
          </w:tcPr>
          <w:p w14:paraId="1FD421A5"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Macedonia</w:t>
            </w:r>
          </w:p>
        </w:tc>
        <w:tc>
          <w:tcPr>
            <w:tcW w:w="1083" w:type="dxa"/>
            <w:noWrap/>
            <w:hideMark/>
          </w:tcPr>
          <w:p w14:paraId="281B77D5"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598</w:t>
            </w:r>
          </w:p>
        </w:tc>
        <w:tc>
          <w:tcPr>
            <w:tcW w:w="1518" w:type="dxa"/>
            <w:noWrap/>
            <w:hideMark/>
          </w:tcPr>
          <w:p w14:paraId="40D0E565"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330</w:t>
            </w:r>
          </w:p>
        </w:tc>
        <w:tc>
          <w:tcPr>
            <w:tcW w:w="1134" w:type="dxa"/>
            <w:noWrap/>
            <w:hideMark/>
          </w:tcPr>
          <w:p w14:paraId="28FD2451"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450</w:t>
            </w:r>
          </w:p>
        </w:tc>
        <w:tc>
          <w:tcPr>
            <w:tcW w:w="993" w:type="dxa"/>
            <w:noWrap/>
            <w:hideMark/>
          </w:tcPr>
          <w:p w14:paraId="1266FBFD"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000</w:t>
            </w:r>
          </w:p>
        </w:tc>
        <w:tc>
          <w:tcPr>
            <w:tcW w:w="1430" w:type="dxa"/>
            <w:noWrap/>
            <w:hideMark/>
          </w:tcPr>
          <w:p w14:paraId="13DDD41B"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749</w:t>
            </w:r>
          </w:p>
        </w:tc>
        <w:tc>
          <w:tcPr>
            <w:tcW w:w="1066" w:type="dxa"/>
            <w:noWrap/>
            <w:hideMark/>
          </w:tcPr>
          <w:p w14:paraId="401ED651"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53</w:t>
            </w:r>
          </w:p>
        </w:tc>
        <w:tc>
          <w:tcPr>
            <w:tcW w:w="711" w:type="dxa"/>
            <w:noWrap/>
            <w:hideMark/>
          </w:tcPr>
          <w:p w14:paraId="7A10B857"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18</w:t>
            </w:r>
          </w:p>
        </w:tc>
      </w:tr>
      <w:tr w:rsidR="00EF3DDA" w14:paraId="7484F2F8" w14:textId="77777777" w:rsidTr="006401D7">
        <w:trPr>
          <w:trHeight w:val="320"/>
        </w:trPr>
        <w:tc>
          <w:tcPr>
            <w:tcW w:w="1368" w:type="dxa"/>
            <w:noWrap/>
            <w:hideMark/>
          </w:tcPr>
          <w:p w14:paraId="463AA79A"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Malaysia</w:t>
            </w:r>
          </w:p>
        </w:tc>
        <w:tc>
          <w:tcPr>
            <w:tcW w:w="1083" w:type="dxa"/>
            <w:noWrap/>
            <w:hideMark/>
          </w:tcPr>
          <w:p w14:paraId="533CABF7"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516</w:t>
            </w:r>
          </w:p>
        </w:tc>
        <w:tc>
          <w:tcPr>
            <w:tcW w:w="1518" w:type="dxa"/>
            <w:noWrap/>
            <w:hideMark/>
          </w:tcPr>
          <w:p w14:paraId="599E0795"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210</w:t>
            </w:r>
          </w:p>
        </w:tc>
        <w:tc>
          <w:tcPr>
            <w:tcW w:w="1134" w:type="dxa"/>
            <w:noWrap/>
            <w:hideMark/>
          </w:tcPr>
          <w:p w14:paraId="1E95CBB4"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647</w:t>
            </w:r>
          </w:p>
        </w:tc>
        <w:tc>
          <w:tcPr>
            <w:tcW w:w="993" w:type="dxa"/>
            <w:noWrap/>
            <w:hideMark/>
          </w:tcPr>
          <w:p w14:paraId="73B4736E"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601</w:t>
            </w:r>
          </w:p>
        </w:tc>
        <w:tc>
          <w:tcPr>
            <w:tcW w:w="1430" w:type="dxa"/>
            <w:noWrap/>
            <w:hideMark/>
          </w:tcPr>
          <w:p w14:paraId="6CBD4842"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206</w:t>
            </w:r>
          </w:p>
        </w:tc>
        <w:tc>
          <w:tcPr>
            <w:tcW w:w="1066" w:type="dxa"/>
            <w:noWrap/>
            <w:hideMark/>
          </w:tcPr>
          <w:p w14:paraId="3489EB36"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50</w:t>
            </w:r>
          </w:p>
        </w:tc>
        <w:tc>
          <w:tcPr>
            <w:tcW w:w="711" w:type="dxa"/>
            <w:noWrap/>
            <w:hideMark/>
          </w:tcPr>
          <w:p w14:paraId="2A114B5D"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20</w:t>
            </w:r>
          </w:p>
        </w:tc>
      </w:tr>
      <w:tr w:rsidR="00EF3DDA" w14:paraId="5DA139B3" w14:textId="77777777" w:rsidTr="006401D7">
        <w:trPr>
          <w:trHeight w:val="320"/>
        </w:trPr>
        <w:tc>
          <w:tcPr>
            <w:tcW w:w="1368" w:type="dxa"/>
            <w:noWrap/>
            <w:hideMark/>
          </w:tcPr>
          <w:p w14:paraId="2B69F92C"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Maldives</w:t>
            </w:r>
          </w:p>
        </w:tc>
        <w:tc>
          <w:tcPr>
            <w:tcW w:w="1083" w:type="dxa"/>
            <w:noWrap/>
            <w:hideMark/>
          </w:tcPr>
          <w:p w14:paraId="1B88E82D"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398</w:t>
            </w:r>
          </w:p>
        </w:tc>
        <w:tc>
          <w:tcPr>
            <w:tcW w:w="1518" w:type="dxa"/>
            <w:noWrap/>
            <w:hideMark/>
          </w:tcPr>
          <w:p w14:paraId="6E3FBBFE"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230</w:t>
            </w:r>
          </w:p>
        </w:tc>
        <w:tc>
          <w:tcPr>
            <w:tcW w:w="1134" w:type="dxa"/>
            <w:noWrap/>
            <w:hideMark/>
          </w:tcPr>
          <w:p w14:paraId="1E1C0193"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504</w:t>
            </w:r>
          </w:p>
        </w:tc>
        <w:tc>
          <w:tcPr>
            <w:tcW w:w="993" w:type="dxa"/>
            <w:noWrap/>
            <w:hideMark/>
          </w:tcPr>
          <w:p w14:paraId="33753972"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709</w:t>
            </w:r>
          </w:p>
        </w:tc>
        <w:tc>
          <w:tcPr>
            <w:tcW w:w="1430" w:type="dxa"/>
            <w:noWrap/>
            <w:hideMark/>
          </w:tcPr>
          <w:p w14:paraId="3329AA79"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000</w:t>
            </w:r>
          </w:p>
        </w:tc>
        <w:tc>
          <w:tcPr>
            <w:tcW w:w="1066" w:type="dxa"/>
            <w:noWrap/>
            <w:hideMark/>
          </w:tcPr>
          <w:p w14:paraId="607DB88D"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12</w:t>
            </w:r>
          </w:p>
        </w:tc>
        <w:tc>
          <w:tcPr>
            <w:tcW w:w="711" w:type="dxa"/>
            <w:noWrap/>
            <w:hideMark/>
          </w:tcPr>
          <w:p w14:paraId="521DD5D5"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64</w:t>
            </w:r>
          </w:p>
        </w:tc>
      </w:tr>
      <w:tr w:rsidR="00EF3DDA" w14:paraId="4622E9A0" w14:textId="77777777" w:rsidTr="006401D7">
        <w:trPr>
          <w:trHeight w:val="320"/>
        </w:trPr>
        <w:tc>
          <w:tcPr>
            <w:tcW w:w="1368" w:type="dxa"/>
            <w:noWrap/>
            <w:hideMark/>
          </w:tcPr>
          <w:p w14:paraId="0D2F6265"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Moldova</w:t>
            </w:r>
          </w:p>
        </w:tc>
        <w:tc>
          <w:tcPr>
            <w:tcW w:w="1083" w:type="dxa"/>
            <w:noWrap/>
            <w:hideMark/>
          </w:tcPr>
          <w:p w14:paraId="6DDE726A"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933</w:t>
            </w:r>
          </w:p>
        </w:tc>
        <w:tc>
          <w:tcPr>
            <w:tcW w:w="1518" w:type="dxa"/>
            <w:noWrap/>
            <w:hideMark/>
          </w:tcPr>
          <w:p w14:paraId="09D82F6B"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910</w:t>
            </w:r>
          </w:p>
        </w:tc>
        <w:tc>
          <w:tcPr>
            <w:tcW w:w="1134" w:type="dxa"/>
            <w:noWrap/>
            <w:hideMark/>
          </w:tcPr>
          <w:p w14:paraId="459FC65B"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757</w:t>
            </w:r>
          </w:p>
        </w:tc>
        <w:tc>
          <w:tcPr>
            <w:tcW w:w="993" w:type="dxa"/>
            <w:noWrap/>
            <w:hideMark/>
          </w:tcPr>
          <w:p w14:paraId="1D896A87"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311</w:t>
            </w:r>
          </w:p>
        </w:tc>
        <w:tc>
          <w:tcPr>
            <w:tcW w:w="1430" w:type="dxa"/>
            <w:noWrap/>
            <w:hideMark/>
          </w:tcPr>
          <w:p w14:paraId="3BC86BE0"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749</w:t>
            </w:r>
          </w:p>
        </w:tc>
        <w:tc>
          <w:tcPr>
            <w:tcW w:w="1066" w:type="dxa"/>
            <w:noWrap/>
            <w:hideMark/>
          </w:tcPr>
          <w:p w14:paraId="12DF3802"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85</w:t>
            </w:r>
          </w:p>
        </w:tc>
        <w:tc>
          <w:tcPr>
            <w:tcW w:w="711" w:type="dxa"/>
            <w:noWrap/>
            <w:hideMark/>
          </w:tcPr>
          <w:p w14:paraId="18747115"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2</w:t>
            </w:r>
          </w:p>
        </w:tc>
      </w:tr>
      <w:tr w:rsidR="00EF3DDA" w14:paraId="3460AB09" w14:textId="77777777" w:rsidTr="006401D7">
        <w:trPr>
          <w:trHeight w:val="320"/>
        </w:trPr>
        <w:tc>
          <w:tcPr>
            <w:tcW w:w="1368" w:type="dxa"/>
            <w:noWrap/>
            <w:hideMark/>
          </w:tcPr>
          <w:p w14:paraId="44698567"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Mongolia</w:t>
            </w:r>
          </w:p>
        </w:tc>
        <w:tc>
          <w:tcPr>
            <w:tcW w:w="1083" w:type="dxa"/>
            <w:noWrap/>
            <w:hideMark/>
          </w:tcPr>
          <w:p w14:paraId="1F2F97F0"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549</w:t>
            </w:r>
          </w:p>
        </w:tc>
        <w:tc>
          <w:tcPr>
            <w:tcW w:w="1518" w:type="dxa"/>
            <w:noWrap/>
            <w:hideMark/>
          </w:tcPr>
          <w:p w14:paraId="7FE48BA7"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000</w:t>
            </w:r>
          </w:p>
        </w:tc>
        <w:tc>
          <w:tcPr>
            <w:tcW w:w="1134" w:type="dxa"/>
            <w:noWrap/>
            <w:hideMark/>
          </w:tcPr>
          <w:p w14:paraId="7DCE9215"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259</w:t>
            </w:r>
          </w:p>
        </w:tc>
        <w:tc>
          <w:tcPr>
            <w:tcW w:w="993" w:type="dxa"/>
            <w:noWrap/>
            <w:hideMark/>
          </w:tcPr>
          <w:p w14:paraId="78C718C0"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209</w:t>
            </w:r>
          </w:p>
        </w:tc>
        <w:tc>
          <w:tcPr>
            <w:tcW w:w="1430" w:type="dxa"/>
            <w:noWrap/>
            <w:hideMark/>
          </w:tcPr>
          <w:p w14:paraId="090D77F6"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000</w:t>
            </w:r>
          </w:p>
        </w:tc>
        <w:tc>
          <w:tcPr>
            <w:tcW w:w="1066" w:type="dxa"/>
            <w:noWrap/>
            <w:hideMark/>
          </w:tcPr>
          <w:p w14:paraId="64BFD5BB"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29</w:t>
            </w:r>
          </w:p>
        </w:tc>
        <w:tc>
          <w:tcPr>
            <w:tcW w:w="711" w:type="dxa"/>
            <w:noWrap/>
            <w:hideMark/>
          </w:tcPr>
          <w:p w14:paraId="2E775E12"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51</w:t>
            </w:r>
          </w:p>
        </w:tc>
      </w:tr>
      <w:tr w:rsidR="00EF3DDA" w14:paraId="781A7F9A" w14:textId="77777777" w:rsidTr="006401D7">
        <w:trPr>
          <w:trHeight w:val="320"/>
        </w:trPr>
        <w:tc>
          <w:tcPr>
            <w:tcW w:w="1368" w:type="dxa"/>
            <w:noWrap/>
            <w:hideMark/>
          </w:tcPr>
          <w:p w14:paraId="7B8E5195"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Montenegro</w:t>
            </w:r>
          </w:p>
        </w:tc>
        <w:tc>
          <w:tcPr>
            <w:tcW w:w="1083" w:type="dxa"/>
            <w:noWrap/>
            <w:hideMark/>
          </w:tcPr>
          <w:p w14:paraId="1DDCAEC0"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264</w:t>
            </w:r>
          </w:p>
        </w:tc>
        <w:tc>
          <w:tcPr>
            <w:tcW w:w="1518" w:type="dxa"/>
            <w:noWrap/>
            <w:hideMark/>
          </w:tcPr>
          <w:p w14:paraId="3628CBB3"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580</w:t>
            </w:r>
          </w:p>
        </w:tc>
        <w:tc>
          <w:tcPr>
            <w:tcW w:w="1134" w:type="dxa"/>
            <w:noWrap/>
            <w:hideMark/>
          </w:tcPr>
          <w:p w14:paraId="561B6499"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342</w:t>
            </w:r>
          </w:p>
        </w:tc>
        <w:tc>
          <w:tcPr>
            <w:tcW w:w="993" w:type="dxa"/>
            <w:noWrap/>
            <w:hideMark/>
          </w:tcPr>
          <w:p w14:paraId="73EF21DD"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000</w:t>
            </w:r>
          </w:p>
        </w:tc>
        <w:tc>
          <w:tcPr>
            <w:tcW w:w="1430" w:type="dxa"/>
            <w:noWrap/>
            <w:hideMark/>
          </w:tcPr>
          <w:p w14:paraId="37F304C9"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625</w:t>
            </w:r>
          </w:p>
        </w:tc>
        <w:tc>
          <w:tcPr>
            <w:tcW w:w="1066" w:type="dxa"/>
            <w:noWrap/>
            <w:hideMark/>
          </w:tcPr>
          <w:p w14:paraId="010B6346"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43</w:t>
            </w:r>
          </w:p>
        </w:tc>
        <w:tc>
          <w:tcPr>
            <w:tcW w:w="711" w:type="dxa"/>
            <w:noWrap/>
            <w:hideMark/>
          </w:tcPr>
          <w:p w14:paraId="2CEC1626"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30</w:t>
            </w:r>
          </w:p>
        </w:tc>
      </w:tr>
      <w:tr w:rsidR="00EF3DDA" w14:paraId="4B407826" w14:textId="77777777" w:rsidTr="006401D7">
        <w:trPr>
          <w:trHeight w:val="320"/>
        </w:trPr>
        <w:tc>
          <w:tcPr>
            <w:tcW w:w="1368" w:type="dxa"/>
            <w:noWrap/>
            <w:hideMark/>
          </w:tcPr>
          <w:p w14:paraId="2B9E2D72"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Myanmar</w:t>
            </w:r>
          </w:p>
        </w:tc>
        <w:tc>
          <w:tcPr>
            <w:tcW w:w="1083" w:type="dxa"/>
            <w:noWrap/>
            <w:hideMark/>
          </w:tcPr>
          <w:p w14:paraId="6E423F42"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547</w:t>
            </w:r>
          </w:p>
        </w:tc>
        <w:tc>
          <w:tcPr>
            <w:tcW w:w="1518" w:type="dxa"/>
            <w:noWrap/>
            <w:hideMark/>
          </w:tcPr>
          <w:p w14:paraId="7E81C6CD"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370</w:t>
            </w:r>
          </w:p>
        </w:tc>
        <w:tc>
          <w:tcPr>
            <w:tcW w:w="1134" w:type="dxa"/>
            <w:noWrap/>
            <w:hideMark/>
          </w:tcPr>
          <w:p w14:paraId="53B4A22E"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298</w:t>
            </w:r>
          </w:p>
        </w:tc>
        <w:tc>
          <w:tcPr>
            <w:tcW w:w="993" w:type="dxa"/>
            <w:noWrap/>
            <w:hideMark/>
          </w:tcPr>
          <w:p w14:paraId="53BE945A"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000</w:t>
            </w:r>
          </w:p>
        </w:tc>
        <w:tc>
          <w:tcPr>
            <w:tcW w:w="1430" w:type="dxa"/>
            <w:noWrap/>
            <w:hideMark/>
          </w:tcPr>
          <w:p w14:paraId="514E3223"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000</w:t>
            </w:r>
          </w:p>
        </w:tc>
        <w:tc>
          <w:tcPr>
            <w:tcW w:w="1066" w:type="dxa"/>
            <w:noWrap/>
            <w:hideMark/>
          </w:tcPr>
          <w:p w14:paraId="3FE642B4"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38</w:t>
            </w:r>
          </w:p>
        </w:tc>
        <w:tc>
          <w:tcPr>
            <w:tcW w:w="711" w:type="dxa"/>
            <w:noWrap/>
            <w:hideMark/>
          </w:tcPr>
          <w:p w14:paraId="7F99D2FF"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41</w:t>
            </w:r>
          </w:p>
        </w:tc>
      </w:tr>
      <w:tr w:rsidR="00EF3DDA" w14:paraId="6E006095" w14:textId="77777777" w:rsidTr="006401D7">
        <w:trPr>
          <w:trHeight w:val="320"/>
        </w:trPr>
        <w:tc>
          <w:tcPr>
            <w:tcW w:w="1368" w:type="dxa"/>
            <w:noWrap/>
            <w:hideMark/>
          </w:tcPr>
          <w:p w14:paraId="034E18DC"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lastRenderedPageBreak/>
              <w:t>Nepal</w:t>
            </w:r>
          </w:p>
        </w:tc>
        <w:tc>
          <w:tcPr>
            <w:tcW w:w="1083" w:type="dxa"/>
            <w:noWrap/>
            <w:hideMark/>
          </w:tcPr>
          <w:p w14:paraId="661C553C"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481</w:t>
            </w:r>
          </w:p>
        </w:tc>
        <w:tc>
          <w:tcPr>
            <w:tcW w:w="1518" w:type="dxa"/>
            <w:noWrap/>
            <w:hideMark/>
          </w:tcPr>
          <w:p w14:paraId="67FECA2B"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580</w:t>
            </w:r>
          </w:p>
        </w:tc>
        <w:tc>
          <w:tcPr>
            <w:tcW w:w="1134" w:type="dxa"/>
            <w:noWrap/>
            <w:hideMark/>
          </w:tcPr>
          <w:p w14:paraId="349ECFA1"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298</w:t>
            </w:r>
          </w:p>
        </w:tc>
        <w:tc>
          <w:tcPr>
            <w:tcW w:w="993" w:type="dxa"/>
            <w:noWrap/>
            <w:hideMark/>
          </w:tcPr>
          <w:p w14:paraId="4B901E91"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127</w:t>
            </w:r>
          </w:p>
        </w:tc>
        <w:tc>
          <w:tcPr>
            <w:tcW w:w="1430" w:type="dxa"/>
            <w:noWrap/>
            <w:hideMark/>
          </w:tcPr>
          <w:p w14:paraId="72F17AA9"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413</w:t>
            </w:r>
          </w:p>
        </w:tc>
        <w:tc>
          <w:tcPr>
            <w:tcW w:w="1066" w:type="dxa"/>
            <w:noWrap/>
            <w:hideMark/>
          </w:tcPr>
          <w:p w14:paraId="34FBAB5E"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42</w:t>
            </w:r>
          </w:p>
        </w:tc>
        <w:tc>
          <w:tcPr>
            <w:tcW w:w="711" w:type="dxa"/>
            <w:noWrap/>
            <w:hideMark/>
          </w:tcPr>
          <w:p w14:paraId="35EA064C"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35</w:t>
            </w:r>
          </w:p>
        </w:tc>
      </w:tr>
      <w:tr w:rsidR="00EF3DDA" w14:paraId="6EE0EFD0" w14:textId="77777777" w:rsidTr="006401D7">
        <w:trPr>
          <w:trHeight w:val="320"/>
        </w:trPr>
        <w:tc>
          <w:tcPr>
            <w:tcW w:w="1368" w:type="dxa"/>
            <w:noWrap/>
            <w:hideMark/>
          </w:tcPr>
          <w:p w14:paraId="1F861F34"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Oman</w:t>
            </w:r>
          </w:p>
        </w:tc>
        <w:tc>
          <w:tcPr>
            <w:tcW w:w="1083" w:type="dxa"/>
            <w:noWrap/>
            <w:hideMark/>
          </w:tcPr>
          <w:p w14:paraId="7767D718"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548</w:t>
            </w:r>
          </w:p>
        </w:tc>
        <w:tc>
          <w:tcPr>
            <w:tcW w:w="1518" w:type="dxa"/>
            <w:noWrap/>
            <w:hideMark/>
          </w:tcPr>
          <w:p w14:paraId="65B39F50"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580</w:t>
            </w:r>
          </w:p>
        </w:tc>
        <w:tc>
          <w:tcPr>
            <w:tcW w:w="1134" w:type="dxa"/>
            <w:noWrap/>
            <w:hideMark/>
          </w:tcPr>
          <w:p w14:paraId="36F3B9F9"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647</w:t>
            </w:r>
          </w:p>
        </w:tc>
        <w:tc>
          <w:tcPr>
            <w:tcW w:w="993" w:type="dxa"/>
            <w:noWrap/>
            <w:hideMark/>
          </w:tcPr>
          <w:p w14:paraId="3F324D3D"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646</w:t>
            </w:r>
          </w:p>
        </w:tc>
        <w:tc>
          <w:tcPr>
            <w:tcW w:w="1430" w:type="dxa"/>
            <w:noWrap/>
            <w:hideMark/>
          </w:tcPr>
          <w:p w14:paraId="07C9F774"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413</w:t>
            </w:r>
          </w:p>
        </w:tc>
        <w:tc>
          <w:tcPr>
            <w:tcW w:w="1066" w:type="dxa"/>
            <w:noWrap/>
            <w:hideMark/>
          </w:tcPr>
          <w:p w14:paraId="6A26CBE5"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44</w:t>
            </w:r>
          </w:p>
        </w:tc>
        <w:tc>
          <w:tcPr>
            <w:tcW w:w="711" w:type="dxa"/>
            <w:noWrap/>
            <w:hideMark/>
          </w:tcPr>
          <w:p w14:paraId="6D68F737"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29</w:t>
            </w:r>
          </w:p>
        </w:tc>
      </w:tr>
      <w:tr w:rsidR="00EF3DDA" w14:paraId="7F740F87" w14:textId="77777777" w:rsidTr="006401D7">
        <w:trPr>
          <w:trHeight w:val="320"/>
        </w:trPr>
        <w:tc>
          <w:tcPr>
            <w:tcW w:w="1368" w:type="dxa"/>
            <w:noWrap/>
            <w:hideMark/>
          </w:tcPr>
          <w:p w14:paraId="465D0210"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Pakistan</w:t>
            </w:r>
          </w:p>
        </w:tc>
        <w:tc>
          <w:tcPr>
            <w:tcW w:w="1083" w:type="dxa"/>
            <w:noWrap/>
            <w:hideMark/>
          </w:tcPr>
          <w:p w14:paraId="7924F142"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565</w:t>
            </w:r>
          </w:p>
        </w:tc>
        <w:tc>
          <w:tcPr>
            <w:tcW w:w="1518" w:type="dxa"/>
            <w:noWrap/>
            <w:hideMark/>
          </w:tcPr>
          <w:p w14:paraId="19485BD4"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680</w:t>
            </w:r>
          </w:p>
        </w:tc>
        <w:tc>
          <w:tcPr>
            <w:tcW w:w="1134" w:type="dxa"/>
            <w:noWrap/>
            <w:hideMark/>
          </w:tcPr>
          <w:p w14:paraId="07F78865"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551</w:t>
            </w:r>
          </w:p>
        </w:tc>
        <w:tc>
          <w:tcPr>
            <w:tcW w:w="993" w:type="dxa"/>
            <w:noWrap/>
            <w:hideMark/>
          </w:tcPr>
          <w:p w14:paraId="3E383CE5"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383</w:t>
            </w:r>
          </w:p>
        </w:tc>
        <w:tc>
          <w:tcPr>
            <w:tcW w:w="1430" w:type="dxa"/>
            <w:noWrap/>
            <w:hideMark/>
          </w:tcPr>
          <w:p w14:paraId="0E84EB7F"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413</w:t>
            </w:r>
          </w:p>
        </w:tc>
        <w:tc>
          <w:tcPr>
            <w:tcW w:w="1066" w:type="dxa"/>
            <w:noWrap/>
            <w:hideMark/>
          </w:tcPr>
          <w:p w14:paraId="1C4B137F"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42</w:t>
            </w:r>
          </w:p>
        </w:tc>
        <w:tc>
          <w:tcPr>
            <w:tcW w:w="711" w:type="dxa"/>
            <w:noWrap/>
            <w:hideMark/>
          </w:tcPr>
          <w:p w14:paraId="0737B6FF"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36</w:t>
            </w:r>
          </w:p>
        </w:tc>
      </w:tr>
      <w:tr w:rsidR="00EF3DDA" w14:paraId="49ECACB7" w14:textId="77777777" w:rsidTr="006401D7">
        <w:trPr>
          <w:trHeight w:val="320"/>
        </w:trPr>
        <w:tc>
          <w:tcPr>
            <w:tcW w:w="1368" w:type="dxa"/>
            <w:noWrap/>
            <w:hideMark/>
          </w:tcPr>
          <w:p w14:paraId="2284A568"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Palestine</w:t>
            </w:r>
          </w:p>
        </w:tc>
        <w:tc>
          <w:tcPr>
            <w:tcW w:w="1083" w:type="dxa"/>
            <w:noWrap/>
            <w:hideMark/>
          </w:tcPr>
          <w:p w14:paraId="55CA47E5"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450</w:t>
            </w:r>
          </w:p>
        </w:tc>
        <w:tc>
          <w:tcPr>
            <w:tcW w:w="1518" w:type="dxa"/>
            <w:noWrap/>
            <w:hideMark/>
          </w:tcPr>
          <w:p w14:paraId="4C34F01C"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000</w:t>
            </w:r>
          </w:p>
        </w:tc>
        <w:tc>
          <w:tcPr>
            <w:tcW w:w="1134" w:type="dxa"/>
            <w:noWrap/>
            <w:hideMark/>
          </w:tcPr>
          <w:p w14:paraId="25EC4CCC"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235</w:t>
            </w:r>
          </w:p>
        </w:tc>
        <w:tc>
          <w:tcPr>
            <w:tcW w:w="993" w:type="dxa"/>
            <w:noWrap/>
            <w:hideMark/>
          </w:tcPr>
          <w:p w14:paraId="754AF3CA"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246</w:t>
            </w:r>
          </w:p>
        </w:tc>
        <w:tc>
          <w:tcPr>
            <w:tcW w:w="1430" w:type="dxa"/>
            <w:noWrap/>
            <w:hideMark/>
          </w:tcPr>
          <w:p w14:paraId="577789BD"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000</w:t>
            </w:r>
          </w:p>
        </w:tc>
        <w:tc>
          <w:tcPr>
            <w:tcW w:w="1066" w:type="dxa"/>
            <w:noWrap/>
            <w:hideMark/>
          </w:tcPr>
          <w:p w14:paraId="1FEBED28"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36</w:t>
            </w:r>
          </w:p>
        </w:tc>
        <w:tc>
          <w:tcPr>
            <w:tcW w:w="711" w:type="dxa"/>
            <w:noWrap/>
            <w:hideMark/>
          </w:tcPr>
          <w:p w14:paraId="38F5D4AC"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42</w:t>
            </w:r>
          </w:p>
        </w:tc>
      </w:tr>
      <w:tr w:rsidR="00EF3DDA" w14:paraId="47D725D1" w14:textId="77777777" w:rsidTr="006401D7">
        <w:trPr>
          <w:trHeight w:val="320"/>
        </w:trPr>
        <w:tc>
          <w:tcPr>
            <w:tcW w:w="1368" w:type="dxa"/>
            <w:noWrap/>
            <w:hideMark/>
          </w:tcPr>
          <w:p w14:paraId="17AAC758"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Philippines</w:t>
            </w:r>
          </w:p>
        </w:tc>
        <w:tc>
          <w:tcPr>
            <w:tcW w:w="1083" w:type="dxa"/>
            <w:noWrap/>
            <w:hideMark/>
          </w:tcPr>
          <w:p w14:paraId="0DAE2CCD"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448</w:t>
            </w:r>
          </w:p>
        </w:tc>
        <w:tc>
          <w:tcPr>
            <w:tcW w:w="1518" w:type="dxa"/>
            <w:noWrap/>
            <w:hideMark/>
          </w:tcPr>
          <w:p w14:paraId="6DF95FEE"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480</w:t>
            </w:r>
          </w:p>
        </w:tc>
        <w:tc>
          <w:tcPr>
            <w:tcW w:w="1134" w:type="dxa"/>
            <w:noWrap/>
            <w:hideMark/>
          </w:tcPr>
          <w:p w14:paraId="12E214CA"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399</w:t>
            </w:r>
          </w:p>
        </w:tc>
        <w:tc>
          <w:tcPr>
            <w:tcW w:w="993" w:type="dxa"/>
            <w:noWrap/>
            <w:hideMark/>
          </w:tcPr>
          <w:p w14:paraId="06444F72"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209</w:t>
            </w:r>
          </w:p>
        </w:tc>
        <w:tc>
          <w:tcPr>
            <w:tcW w:w="1430" w:type="dxa"/>
            <w:noWrap/>
            <w:hideMark/>
          </w:tcPr>
          <w:p w14:paraId="05A87586"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000</w:t>
            </w:r>
          </w:p>
        </w:tc>
        <w:tc>
          <w:tcPr>
            <w:tcW w:w="1066" w:type="dxa"/>
            <w:noWrap/>
            <w:hideMark/>
          </w:tcPr>
          <w:p w14:paraId="2AB1567F"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36</w:t>
            </w:r>
          </w:p>
        </w:tc>
        <w:tc>
          <w:tcPr>
            <w:tcW w:w="711" w:type="dxa"/>
            <w:noWrap/>
            <w:hideMark/>
          </w:tcPr>
          <w:p w14:paraId="704FFE2E"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43</w:t>
            </w:r>
          </w:p>
        </w:tc>
      </w:tr>
      <w:tr w:rsidR="00EF3DDA" w14:paraId="3731CE68" w14:textId="77777777" w:rsidTr="006401D7">
        <w:trPr>
          <w:trHeight w:val="320"/>
        </w:trPr>
        <w:tc>
          <w:tcPr>
            <w:tcW w:w="1368" w:type="dxa"/>
            <w:noWrap/>
            <w:hideMark/>
          </w:tcPr>
          <w:p w14:paraId="23D2AD8D"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Poland</w:t>
            </w:r>
          </w:p>
        </w:tc>
        <w:tc>
          <w:tcPr>
            <w:tcW w:w="1083" w:type="dxa"/>
            <w:noWrap/>
            <w:hideMark/>
          </w:tcPr>
          <w:p w14:paraId="6458BFE7"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731</w:t>
            </w:r>
          </w:p>
        </w:tc>
        <w:tc>
          <w:tcPr>
            <w:tcW w:w="1518" w:type="dxa"/>
            <w:noWrap/>
            <w:hideMark/>
          </w:tcPr>
          <w:p w14:paraId="3BC6FE46"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190</w:t>
            </w:r>
          </w:p>
        </w:tc>
        <w:tc>
          <w:tcPr>
            <w:tcW w:w="1134" w:type="dxa"/>
            <w:noWrap/>
            <w:hideMark/>
          </w:tcPr>
          <w:p w14:paraId="5C1598D9"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606</w:t>
            </w:r>
          </w:p>
        </w:tc>
        <w:tc>
          <w:tcPr>
            <w:tcW w:w="993" w:type="dxa"/>
            <w:noWrap/>
            <w:hideMark/>
          </w:tcPr>
          <w:p w14:paraId="4395995E"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000</w:t>
            </w:r>
          </w:p>
        </w:tc>
        <w:tc>
          <w:tcPr>
            <w:tcW w:w="1430" w:type="dxa"/>
            <w:noWrap/>
            <w:hideMark/>
          </w:tcPr>
          <w:p w14:paraId="5D299180"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873</w:t>
            </w:r>
          </w:p>
        </w:tc>
        <w:tc>
          <w:tcPr>
            <w:tcW w:w="1066" w:type="dxa"/>
            <w:noWrap/>
            <w:hideMark/>
          </w:tcPr>
          <w:p w14:paraId="1EBFB9FD"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59</w:t>
            </w:r>
          </w:p>
        </w:tc>
        <w:tc>
          <w:tcPr>
            <w:tcW w:w="711" w:type="dxa"/>
            <w:noWrap/>
            <w:hideMark/>
          </w:tcPr>
          <w:p w14:paraId="3C4ED442"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14</w:t>
            </w:r>
          </w:p>
        </w:tc>
      </w:tr>
      <w:tr w:rsidR="00EF3DDA" w14:paraId="75182559" w14:textId="77777777" w:rsidTr="006401D7">
        <w:trPr>
          <w:trHeight w:val="320"/>
        </w:trPr>
        <w:tc>
          <w:tcPr>
            <w:tcW w:w="1368" w:type="dxa"/>
            <w:noWrap/>
            <w:hideMark/>
          </w:tcPr>
          <w:p w14:paraId="0CC82AE0"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Qatar</w:t>
            </w:r>
          </w:p>
        </w:tc>
        <w:tc>
          <w:tcPr>
            <w:tcW w:w="1083" w:type="dxa"/>
            <w:noWrap/>
            <w:hideMark/>
          </w:tcPr>
          <w:p w14:paraId="7621849A"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516</w:t>
            </w:r>
          </w:p>
        </w:tc>
        <w:tc>
          <w:tcPr>
            <w:tcW w:w="1518" w:type="dxa"/>
            <w:noWrap/>
            <w:hideMark/>
          </w:tcPr>
          <w:p w14:paraId="7EE8EEBE"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920</w:t>
            </w:r>
          </w:p>
        </w:tc>
        <w:tc>
          <w:tcPr>
            <w:tcW w:w="1134" w:type="dxa"/>
            <w:noWrap/>
            <w:hideMark/>
          </w:tcPr>
          <w:p w14:paraId="491BF751"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693</w:t>
            </w:r>
          </w:p>
        </w:tc>
        <w:tc>
          <w:tcPr>
            <w:tcW w:w="993" w:type="dxa"/>
            <w:noWrap/>
            <w:hideMark/>
          </w:tcPr>
          <w:p w14:paraId="50EBC7D9"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383</w:t>
            </w:r>
          </w:p>
        </w:tc>
        <w:tc>
          <w:tcPr>
            <w:tcW w:w="1430" w:type="dxa"/>
            <w:noWrap/>
            <w:hideMark/>
          </w:tcPr>
          <w:p w14:paraId="005EBF7B"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413</w:t>
            </w:r>
          </w:p>
        </w:tc>
        <w:tc>
          <w:tcPr>
            <w:tcW w:w="1066" w:type="dxa"/>
            <w:noWrap/>
            <w:hideMark/>
          </w:tcPr>
          <w:p w14:paraId="4DE47786"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41</w:t>
            </w:r>
          </w:p>
        </w:tc>
        <w:tc>
          <w:tcPr>
            <w:tcW w:w="711" w:type="dxa"/>
            <w:noWrap/>
            <w:hideMark/>
          </w:tcPr>
          <w:p w14:paraId="50CA1F1B"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38</w:t>
            </w:r>
          </w:p>
        </w:tc>
      </w:tr>
      <w:tr w:rsidR="00EF3DDA" w14:paraId="5106F2BC" w14:textId="77777777" w:rsidTr="006401D7">
        <w:trPr>
          <w:trHeight w:val="320"/>
        </w:trPr>
        <w:tc>
          <w:tcPr>
            <w:tcW w:w="1368" w:type="dxa"/>
            <w:noWrap/>
            <w:hideMark/>
          </w:tcPr>
          <w:p w14:paraId="3A5DBFAB"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Romania</w:t>
            </w:r>
          </w:p>
        </w:tc>
        <w:tc>
          <w:tcPr>
            <w:tcW w:w="1083" w:type="dxa"/>
            <w:noWrap/>
            <w:hideMark/>
          </w:tcPr>
          <w:p w14:paraId="398ED22C"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649</w:t>
            </w:r>
          </w:p>
        </w:tc>
        <w:tc>
          <w:tcPr>
            <w:tcW w:w="1518" w:type="dxa"/>
            <w:noWrap/>
            <w:hideMark/>
          </w:tcPr>
          <w:p w14:paraId="3721ADAA"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620</w:t>
            </w:r>
          </w:p>
        </w:tc>
        <w:tc>
          <w:tcPr>
            <w:tcW w:w="1134" w:type="dxa"/>
            <w:noWrap/>
            <w:hideMark/>
          </w:tcPr>
          <w:p w14:paraId="221017C5"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641</w:t>
            </w:r>
          </w:p>
        </w:tc>
        <w:tc>
          <w:tcPr>
            <w:tcW w:w="993" w:type="dxa"/>
            <w:noWrap/>
            <w:hideMark/>
          </w:tcPr>
          <w:p w14:paraId="5E6C9F34"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695</w:t>
            </w:r>
          </w:p>
        </w:tc>
        <w:tc>
          <w:tcPr>
            <w:tcW w:w="1430" w:type="dxa"/>
            <w:noWrap/>
            <w:hideMark/>
          </w:tcPr>
          <w:p w14:paraId="08248867"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625</w:t>
            </w:r>
          </w:p>
        </w:tc>
        <w:tc>
          <w:tcPr>
            <w:tcW w:w="1066" w:type="dxa"/>
            <w:noWrap/>
            <w:hideMark/>
          </w:tcPr>
          <w:p w14:paraId="7C918A37"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55</w:t>
            </w:r>
          </w:p>
        </w:tc>
        <w:tc>
          <w:tcPr>
            <w:tcW w:w="711" w:type="dxa"/>
            <w:noWrap/>
            <w:hideMark/>
          </w:tcPr>
          <w:p w14:paraId="76706606"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16</w:t>
            </w:r>
          </w:p>
        </w:tc>
      </w:tr>
      <w:tr w:rsidR="00EF3DDA" w14:paraId="02197C13" w14:textId="77777777" w:rsidTr="006401D7">
        <w:trPr>
          <w:trHeight w:val="320"/>
        </w:trPr>
        <w:tc>
          <w:tcPr>
            <w:tcW w:w="1368" w:type="dxa"/>
            <w:noWrap/>
            <w:hideMark/>
          </w:tcPr>
          <w:p w14:paraId="129AE832"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Russia</w:t>
            </w:r>
          </w:p>
        </w:tc>
        <w:tc>
          <w:tcPr>
            <w:tcW w:w="1083" w:type="dxa"/>
            <w:noWrap/>
            <w:hideMark/>
          </w:tcPr>
          <w:p w14:paraId="5BCA8E18"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649</w:t>
            </w:r>
          </w:p>
        </w:tc>
        <w:tc>
          <w:tcPr>
            <w:tcW w:w="1518" w:type="dxa"/>
            <w:noWrap/>
            <w:hideMark/>
          </w:tcPr>
          <w:p w14:paraId="04BA16F3"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540</w:t>
            </w:r>
          </w:p>
        </w:tc>
        <w:tc>
          <w:tcPr>
            <w:tcW w:w="1134" w:type="dxa"/>
            <w:noWrap/>
            <w:hideMark/>
          </w:tcPr>
          <w:p w14:paraId="720F0ECA"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641</w:t>
            </w:r>
          </w:p>
        </w:tc>
        <w:tc>
          <w:tcPr>
            <w:tcW w:w="993" w:type="dxa"/>
            <w:noWrap/>
            <w:hideMark/>
          </w:tcPr>
          <w:p w14:paraId="46B74329"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609</w:t>
            </w:r>
          </w:p>
        </w:tc>
        <w:tc>
          <w:tcPr>
            <w:tcW w:w="1430" w:type="dxa"/>
            <w:noWrap/>
            <w:hideMark/>
          </w:tcPr>
          <w:p w14:paraId="7F984565"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625</w:t>
            </w:r>
          </w:p>
        </w:tc>
        <w:tc>
          <w:tcPr>
            <w:tcW w:w="1066" w:type="dxa"/>
            <w:noWrap/>
            <w:hideMark/>
          </w:tcPr>
          <w:p w14:paraId="0FAB3B2A"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48</w:t>
            </w:r>
          </w:p>
        </w:tc>
        <w:tc>
          <w:tcPr>
            <w:tcW w:w="711" w:type="dxa"/>
            <w:noWrap/>
            <w:hideMark/>
          </w:tcPr>
          <w:p w14:paraId="37097D52"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24</w:t>
            </w:r>
          </w:p>
        </w:tc>
      </w:tr>
      <w:tr w:rsidR="00EF3DDA" w14:paraId="68865902" w14:textId="77777777" w:rsidTr="006401D7">
        <w:trPr>
          <w:trHeight w:val="320"/>
        </w:trPr>
        <w:tc>
          <w:tcPr>
            <w:tcW w:w="1368" w:type="dxa"/>
            <w:noWrap/>
            <w:hideMark/>
          </w:tcPr>
          <w:p w14:paraId="26B98ABE"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Saudi Arabia</w:t>
            </w:r>
          </w:p>
        </w:tc>
        <w:tc>
          <w:tcPr>
            <w:tcW w:w="1083" w:type="dxa"/>
            <w:noWrap/>
            <w:hideMark/>
          </w:tcPr>
          <w:p w14:paraId="370C6A73"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516</w:t>
            </w:r>
          </w:p>
        </w:tc>
        <w:tc>
          <w:tcPr>
            <w:tcW w:w="1518" w:type="dxa"/>
            <w:noWrap/>
            <w:hideMark/>
          </w:tcPr>
          <w:p w14:paraId="725C9CEF"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390</w:t>
            </w:r>
          </w:p>
        </w:tc>
        <w:tc>
          <w:tcPr>
            <w:tcW w:w="1134" w:type="dxa"/>
            <w:noWrap/>
            <w:hideMark/>
          </w:tcPr>
          <w:p w14:paraId="65FD70E3"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630</w:t>
            </w:r>
          </w:p>
        </w:tc>
        <w:tc>
          <w:tcPr>
            <w:tcW w:w="993" w:type="dxa"/>
            <w:noWrap/>
            <w:hideMark/>
          </w:tcPr>
          <w:p w14:paraId="46E09C3E"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783</w:t>
            </w:r>
          </w:p>
        </w:tc>
        <w:tc>
          <w:tcPr>
            <w:tcW w:w="1430" w:type="dxa"/>
            <w:noWrap/>
            <w:hideMark/>
          </w:tcPr>
          <w:p w14:paraId="31D6BFF4"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000</w:t>
            </w:r>
          </w:p>
        </w:tc>
        <w:tc>
          <w:tcPr>
            <w:tcW w:w="1066" w:type="dxa"/>
            <w:noWrap/>
            <w:hideMark/>
          </w:tcPr>
          <w:p w14:paraId="168ECDC8"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32</w:t>
            </w:r>
          </w:p>
        </w:tc>
        <w:tc>
          <w:tcPr>
            <w:tcW w:w="711" w:type="dxa"/>
            <w:noWrap/>
            <w:hideMark/>
          </w:tcPr>
          <w:p w14:paraId="7F7938D6"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49</w:t>
            </w:r>
          </w:p>
        </w:tc>
      </w:tr>
      <w:tr w:rsidR="00EF3DDA" w14:paraId="5BE02232" w14:textId="77777777" w:rsidTr="006401D7">
        <w:trPr>
          <w:trHeight w:val="320"/>
        </w:trPr>
        <w:tc>
          <w:tcPr>
            <w:tcW w:w="1368" w:type="dxa"/>
            <w:noWrap/>
            <w:hideMark/>
          </w:tcPr>
          <w:p w14:paraId="051197E4"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Serbia</w:t>
            </w:r>
          </w:p>
        </w:tc>
        <w:tc>
          <w:tcPr>
            <w:tcW w:w="1083" w:type="dxa"/>
            <w:noWrap/>
            <w:hideMark/>
          </w:tcPr>
          <w:p w14:paraId="0EFCCA77"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198</w:t>
            </w:r>
          </w:p>
        </w:tc>
        <w:tc>
          <w:tcPr>
            <w:tcW w:w="1518" w:type="dxa"/>
            <w:noWrap/>
            <w:hideMark/>
          </w:tcPr>
          <w:p w14:paraId="12EFF965"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480</w:t>
            </w:r>
          </w:p>
        </w:tc>
        <w:tc>
          <w:tcPr>
            <w:tcW w:w="1134" w:type="dxa"/>
            <w:noWrap/>
            <w:hideMark/>
          </w:tcPr>
          <w:p w14:paraId="1B3F5A15"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610</w:t>
            </w:r>
          </w:p>
        </w:tc>
        <w:tc>
          <w:tcPr>
            <w:tcW w:w="993" w:type="dxa"/>
            <w:noWrap/>
            <w:hideMark/>
          </w:tcPr>
          <w:p w14:paraId="686F888E"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337</w:t>
            </w:r>
          </w:p>
        </w:tc>
        <w:tc>
          <w:tcPr>
            <w:tcW w:w="1430" w:type="dxa"/>
            <w:noWrap/>
            <w:hideMark/>
          </w:tcPr>
          <w:p w14:paraId="19D6A0E1"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206</w:t>
            </w:r>
          </w:p>
        </w:tc>
        <w:tc>
          <w:tcPr>
            <w:tcW w:w="1066" w:type="dxa"/>
            <w:noWrap/>
            <w:hideMark/>
          </w:tcPr>
          <w:p w14:paraId="59E6A3CA"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27</w:t>
            </w:r>
          </w:p>
        </w:tc>
        <w:tc>
          <w:tcPr>
            <w:tcW w:w="711" w:type="dxa"/>
            <w:noWrap/>
            <w:hideMark/>
          </w:tcPr>
          <w:p w14:paraId="0026643D"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53</w:t>
            </w:r>
          </w:p>
        </w:tc>
      </w:tr>
      <w:tr w:rsidR="00EF3DDA" w14:paraId="2E63684E" w14:textId="77777777" w:rsidTr="006401D7">
        <w:trPr>
          <w:trHeight w:val="320"/>
        </w:trPr>
        <w:tc>
          <w:tcPr>
            <w:tcW w:w="1368" w:type="dxa"/>
            <w:noWrap/>
            <w:hideMark/>
          </w:tcPr>
          <w:p w14:paraId="408CAE2F"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Singapore</w:t>
            </w:r>
          </w:p>
        </w:tc>
        <w:tc>
          <w:tcPr>
            <w:tcW w:w="1083" w:type="dxa"/>
            <w:noWrap/>
            <w:hideMark/>
          </w:tcPr>
          <w:p w14:paraId="70031704"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783</w:t>
            </w:r>
          </w:p>
        </w:tc>
        <w:tc>
          <w:tcPr>
            <w:tcW w:w="1518" w:type="dxa"/>
            <w:noWrap/>
            <w:hideMark/>
          </w:tcPr>
          <w:p w14:paraId="4196DB68"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620</w:t>
            </w:r>
          </w:p>
        </w:tc>
        <w:tc>
          <w:tcPr>
            <w:tcW w:w="1134" w:type="dxa"/>
            <w:noWrap/>
            <w:hideMark/>
          </w:tcPr>
          <w:p w14:paraId="536BEE6F"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610</w:t>
            </w:r>
          </w:p>
        </w:tc>
        <w:tc>
          <w:tcPr>
            <w:tcW w:w="993" w:type="dxa"/>
            <w:noWrap/>
            <w:hideMark/>
          </w:tcPr>
          <w:p w14:paraId="6EA7075E"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892</w:t>
            </w:r>
          </w:p>
        </w:tc>
        <w:tc>
          <w:tcPr>
            <w:tcW w:w="1430" w:type="dxa"/>
            <w:noWrap/>
            <w:hideMark/>
          </w:tcPr>
          <w:p w14:paraId="18D28255"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625</w:t>
            </w:r>
          </w:p>
        </w:tc>
        <w:tc>
          <w:tcPr>
            <w:tcW w:w="1066" w:type="dxa"/>
            <w:noWrap/>
            <w:hideMark/>
          </w:tcPr>
          <w:p w14:paraId="5EDEC0FB"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53</w:t>
            </w:r>
          </w:p>
        </w:tc>
        <w:tc>
          <w:tcPr>
            <w:tcW w:w="711" w:type="dxa"/>
            <w:noWrap/>
            <w:hideMark/>
          </w:tcPr>
          <w:p w14:paraId="229E4FAD"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17</w:t>
            </w:r>
          </w:p>
        </w:tc>
      </w:tr>
      <w:tr w:rsidR="00EF3DDA" w14:paraId="144FF152" w14:textId="77777777" w:rsidTr="006401D7">
        <w:trPr>
          <w:trHeight w:val="320"/>
        </w:trPr>
        <w:tc>
          <w:tcPr>
            <w:tcW w:w="1368" w:type="dxa"/>
            <w:noWrap/>
            <w:hideMark/>
          </w:tcPr>
          <w:p w14:paraId="36A5449D"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Slovakia</w:t>
            </w:r>
          </w:p>
        </w:tc>
        <w:tc>
          <w:tcPr>
            <w:tcW w:w="1083" w:type="dxa"/>
            <w:noWrap/>
            <w:hideMark/>
          </w:tcPr>
          <w:p w14:paraId="7D46116D"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716</w:t>
            </w:r>
          </w:p>
        </w:tc>
        <w:tc>
          <w:tcPr>
            <w:tcW w:w="1518" w:type="dxa"/>
            <w:noWrap/>
            <w:hideMark/>
          </w:tcPr>
          <w:p w14:paraId="04176D00"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710</w:t>
            </w:r>
          </w:p>
        </w:tc>
        <w:tc>
          <w:tcPr>
            <w:tcW w:w="1134" w:type="dxa"/>
            <w:noWrap/>
            <w:hideMark/>
          </w:tcPr>
          <w:p w14:paraId="11BD49C8"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661</w:t>
            </w:r>
          </w:p>
        </w:tc>
        <w:tc>
          <w:tcPr>
            <w:tcW w:w="993" w:type="dxa"/>
            <w:noWrap/>
            <w:hideMark/>
          </w:tcPr>
          <w:p w14:paraId="25C43AA6"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655</w:t>
            </w:r>
          </w:p>
        </w:tc>
        <w:tc>
          <w:tcPr>
            <w:tcW w:w="1430" w:type="dxa"/>
            <w:noWrap/>
            <w:hideMark/>
          </w:tcPr>
          <w:p w14:paraId="740AC699"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124</w:t>
            </w:r>
          </w:p>
        </w:tc>
        <w:tc>
          <w:tcPr>
            <w:tcW w:w="1066" w:type="dxa"/>
            <w:noWrap/>
            <w:hideMark/>
          </w:tcPr>
          <w:p w14:paraId="5C71C2AF"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45</w:t>
            </w:r>
          </w:p>
        </w:tc>
        <w:tc>
          <w:tcPr>
            <w:tcW w:w="711" w:type="dxa"/>
            <w:noWrap/>
            <w:hideMark/>
          </w:tcPr>
          <w:p w14:paraId="13468B05"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27</w:t>
            </w:r>
          </w:p>
        </w:tc>
      </w:tr>
      <w:tr w:rsidR="00EF3DDA" w14:paraId="205F08F3" w14:textId="77777777" w:rsidTr="006401D7">
        <w:trPr>
          <w:trHeight w:val="320"/>
        </w:trPr>
        <w:tc>
          <w:tcPr>
            <w:tcW w:w="1368" w:type="dxa"/>
            <w:noWrap/>
            <w:hideMark/>
          </w:tcPr>
          <w:p w14:paraId="59E99A99"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Slovenia</w:t>
            </w:r>
          </w:p>
        </w:tc>
        <w:tc>
          <w:tcPr>
            <w:tcW w:w="1083" w:type="dxa"/>
            <w:noWrap/>
            <w:hideMark/>
          </w:tcPr>
          <w:p w14:paraId="71DCC82E"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899</w:t>
            </w:r>
          </w:p>
        </w:tc>
        <w:tc>
          <w:tcPr>
            <w:tcW w:w="1518" w:type="dxa"/>
            <w:noWrap/>
            <w:hideMark/>
          </w:tcPr>
          <w:p w14:paraId="3DF87C6E"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830</w:t>
            </w:r>
          </w:p>
        </w:tc>
        <w:tc>
          <w:tcPr>
            <w:tcW w:w="1134" w:type="dxa"/>
            <w:noWrap/>
            <w:hideMark/>
          </w:tcPr>
          <w:p w14:paraId="00CA5B36"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661</w:t>
            </w:r>
          </w:p>
        </w:tc>
        <w:tc>
          <w:tcPr>
            <w:tcW w:w="993" w:type="dxa"/>
            <w:noWrap/>
            <w:hideMark/>
          </w:tcPr>
          <w:p w14:paraId="6E19D286"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754</w:t>
            </w:r>
          </w:p>
        </w:tc>
        <w:tc>
          <w:tcPr>
            <w:tcW w:w="1430" w:type="dxa"/>
            <w:noWrap/>
            <w:hideMark/>
          </w:tcPr>
          <w:p w14:paraId="6FAE4973"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788</w:t>
            </w:r>
          </w:p>
        </w:tc>
        <w:tc>
          <w:tcPr>
            <w:tcW w:w="1066" w:type="dxa"/>
            <w:noWrap/>
            <w:hideMark/>
          </w:tcPr>
          <w:p w14:paraId="0C44C661"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64</w:t>
            </w:r>
          </w:p>
        </w:tc>
        <w:tc>
          <w:tcPr>
            <w:tcW w:w="711" w:type="dxa"/>
            <w:noWrap/>
            <w:hideMark/>
          </w:tcPr>
          <w:p w14:paraId="457B259E"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12</w:t>
            </w:r>
          </w:p>
        </w:tc>
      </w:tr>
      <w:tr w:rsidR="00EF3DDA" w14:paraId="16F98F38" w14:textId="77777777" w:rsidTr="006401D7">
        <w:trPr>
          <w:trHeight w:val="320"/>
        </w:trPr>
        <w:tc>
          <w:tcPr>
            <w:tcW w:w="1368" w:type="dxa"/>
            <w:noWrap/>
            <w:hideMark/>
          </w:tcPr>
          <w:p w14:paraId="78E710FD"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Sri Lanka</w:t>
            </w:r>
          </w:p>
        </w:tc>
        <w:tc>
          <w:tcPr>
            <w:tcW w:w="1083" w:type="dxa"/>
            <w:noWrap/>
            <w:hideMark/>
          </w:tcPr>
          <w:p w14:paraId="5383BB63"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481</w:t>
            </w:r>
          </w:p>
        </w:tc>
        <w:tc>
          <w:tcPr>
            <w:tcW w:w="1518" w:type="dxa"/>
            <w:noWrap/>
            <w:hideMark/>
          </w:tcPr>
          <w:p w14:paraId="7FB89A01"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640</w:t>
            </w:r>
          </w:p>
        </w:tc>
        <w:tc>
          <w:tcPr>
            <w:tcW w:w="1134" w:type="dxa"/>
            <w:noWrap/>
            <w:hideMark/>
          </w:tcPr>
          <w:p w14:paraId="67F91EC8"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461</w:t>
            </w:r>
          </w:p>
        </w:tc>
        <w:tc>
          <w:tcPr>
            <w:tcW w:w="993" w:type="dxa"/>
            <w:noWrap/>
            <w:hideMark/>
          </w:tcPr>
          <w:p w14:paraId="5B1ED9C3"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327</w:t>
            </w:r>
          </w:p>
        </w:tc>
        <w:tc>
          <w:tcPr>
            <w:tcW w:w="1430" w:type="dxa"/>
            <w:noWrap/>
            <w:hideMark/>
          </w:tcPr>
          <w:p w14:paraId="4994F863"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000</w:t>
            </w:r>
          </w:p>
        </w:tc>
        <w:tc>
          <w:tcPr>
            <w:tcW w:w="1066" w:type="dxa"/>
            <w:noWrap/>
            <w:hideMark/>
          </w:tcPr>
          <w:p w14:paraId="7309D30A"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32</w:t>
            </w:r>
          </w:p>
        </w:tc>
        <w:tc>
          <w:tcPr>
            <w:tcW w:w="711" w:type="dxa"/>
            <w:noWrap/>
            <w:hideMark/>
          </w:tcPr>
          <w:p w14:paraId="5AF2281C"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48</w:t>
            </w:r>
          </w:p>
        </w:tc>
      </w:tr>
      <w:tr w:rsidR="00EF3DDA" w14:paraId="26AC5413" w14:textId="77777777" w:rsidTr="006401D7">
        <w:trPr>
          <w:trHeight w:val="320"/>
        </w:trPr>
        <w:tc>
          <w:tcPr>
            <w:tcW w:w="1368" w:type="dxa"/>
            <w:noWrap/>
            <w:hideMark/>
          </w:tcPr>
          <w:p w14:paraId="7EF81109"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Syria</w:t>
            </w:r>
          </w:p>
        </w:tc>
        <w:tc>
          <w:tcPr>
            <w:tcW w:w="1083" w:type="dxa"/>
            <w:noWrap/>
            <w:hideMark/>
          </w:tcPr>
          <w:p w14:paraId="0DB2813B"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365</w:t>
            </w:r>
          </w:p>
        </w:tc>
        <w:tc>
          <w:tcPr>
            <w:tcW w:w="1518" w:type="dxa"/>
            <w:noWrap/>
            <w:hideMark/>
          </w:tcPr>
          <w:p w14:paraId="14146AC2"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710</w:t>
            </w:r>
          </w:p>
        </w:tc>
        <w:tc>
          <w:tcPr>
            <w:tcW w:w="1134" w:type="dxa"/>
            <w:noWrap/>
            <w:hideMark/>
          </w:tcPr>
          <w:p w14:paraId="6E506266"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310</w:t>
            </w:r>
          </w:p>
        </w:tc>
        <w:tc>
          <w:tcPr>
            <w:tcW w:w="993" w:type="dxa"/>
            <w:noWrap/>
            <w:hideMark/>
          </w:tcPr>
          <w:p w14:paraId="1CDBDFAA"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137</w:t>
            </w:r>
          </w:p>
        </w:tc>
        <w:tc>
          <w:tcPr>
            <w:tcW w:w="1430" w:type="dxa"/>
            <w:noWrap/>
            <w:hideMark/>
          </w:tcPr>
          <w:p w14:paraId="3A2032EF"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625</w:t>
            </w:r>
          </w:p>
        </w:tc>
        <w:tc>
          <w:tcPr>
            <w:tcW w:w="1066" w:type="dxa"/>
            <w:noWrap/>
            <w:hideMark/>
          </w:tcPr>
          <w:p w14:paraId="004EBAD1"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42</w:t>
            </w:r>
          </w:p>
        </w:tc>
        <w:tc>
          <w:tcPr>
            <w:tcW w:w="711" w:type="dxa"/>
            <w:noWrap/>
            <w:hideMark/>
          </w:tcPr>
          <w:p w14:paraId="67619C0C"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34</w:t>
            </w:r>
          </w:p>
        </w:tc>
      </w:tr>
      <w:tr w:rsidR="00EF3DDA" w14:paraId="30A510A6" w14:textId="77777777" w:rsidTr="006401D7">
        <w:trPr>
          <w:trHeight w:val="320"/>
        </w:trPr>
        <w:tc>
          <w:tcPr>
            <w:tcW w:w="1368" w:type="dxa"/>
            <w:noWrap/>
            <w:hideMark/>
          </w:tcPr>
          <w:p w14:paraId="3C222B5A"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Tajikistan</w:t>
            </w:r>
          </w:p>
        </w:tc>
        <w:tc>
          <w:tcPr>
            <w:tcW w:w="1083" w:type="dxa"/>
            <w:noWrap/>
            <w:hideMark/>
          </w:tcPr>
          <w:p w14:paraId="05E5FC5B"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431</w:t>
            </w:r>
          </w:p>
        </w:tc>
        <w:tc>
          <w:tcPr>
            <w:tcW w:w="1518" w:type="dxa"/>
            <w:noWrap/>
            <w:hideMark/>
          </w:tcPr>
          <w:p w14:paraId="630EEEAC"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140</w:t>
            </w:r>
          </w:p>
        </w:tc>
        <w:tc>
          <w:tcPr>
            <w:tcW w:w="1134" w:type="dxa"/>
            <w:noWrap/>
            <w:hideMark/>
          </w:tcPr>
          <w:p w14:paraId="4EE71E7D"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210</w:t>
            </w:r>
          </w:p>
        </w:tc>
        <w:tc>
          <w:tcPr>
            <w:tcW w:w="993" w:type="dxa"/>
            <w:noWrap/>
            <w:hideMark/>
          </w:tcPr>
          <w:p w14:paraId="138991BB"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000</w:t>
            </w:r>
          </w:p>
        </w:tc>
        <w:tc>
          <w:tcPr>
            <w:tcW w:w="1430" w:type="dxa"/>
            <w:noWrap/>
            <w:hideMark/>
          </w:tcPr>
          <w:p w14:paraId="1FA87120"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000</w:t>
            </w:r>
          </w:p>
        </w:tc>
        <w:tc>
          <w:tcPr>
            <w:tcW w:w="1066" w:type="dxa"/>
            <w:noWrap/>
            <w:hideMark/>
          </w:tcPr>
          <w:p w14:paraId="1C08A953"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18</w:t>
            </w:r>
          </w:p>
        </w:tc>
        <w:tc>
          <w:tcPr>
            <w:tcW w:w="711" w:type="dxa"/>
            <w:noWrap/>
            <w:hideMark/>
          </w:tcPr>
          <w:p w14:paraId="1354A0AF"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59</w:t>
            </w:r>
          </w:p>
        </w:tc>
      </w:tr>
      <w:tr w:rsidR="00EF3DDA" w14:paraId="65FAC2EB" w14:textId="77777777" w:rsidTr="006401D7">
        <w:trPr>
          <w:trHeight w:val="320"/>
        </w:trPr>
        <w:tc>
          <w:tcPr>
            <w:tcW w:w="1368" w:type="dxa"/>
            <w:noWrap/>
            <w:hideMark/>
          </w:tcPr>
          <w:p w14:paraId="477C7730"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Thailand</w:t>
            </w:r>
          </w:p>
        </w:tc>
        <w:tc>
          <w:tcPr>
            <w:tcW w:w="1083" w:type="dxa"/>
            <w:noWrap/>
            <w:hideMark/>
          </w:tcPr>
          <w:p w14:paraId="0CF53FD6"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533</w:t>
            </w:r>
          </w:p>
        </w:tc>
        <w:tc>
          <w:tcPr>
            <w:tcW w:w="1518" w:type="dxa"/>
            <w:noWrap/>
            <w:hideMark/>
          </w:tcPr>
          <w:p w14:paraId="379EAE96"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460</w:t>
            </w:r>
          </w:p>
        </w:tc>
        <w:tc>
          <w:tcPr>
            <w:tcW w:w="1134" w:type="dxa"/>
            <w:noWrap/>
            <w:hideMark/>
          </w:tcPr>
          <w:p w14:paraId="5D9C9305"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473</w:t>
            </w:r>
          </w:p>
        </w:tc>
        <w:tc>
          <w:tcPr>
            <w:tcW w:w="993" w:type="dxa"/>
            <w:noWrap/>
            <w:hideMark/>
          </w:tcPr>
          <w:p w14:paraId="5AC1218C"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000</w:t>
            </w:r>
          </w:p>
        </w:tc>
        <w:tc>
          <w:tcPr>
            <w:tcW w:w="1430" w:type="dxa"/>
            <w:noWrap/>
            <w:hideMark/>
          </w:tcPr>
          <w:p w14:paraId="3E30E5EE"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000</w:t>
            </w:r>
          </w:p>
        </w:tc>
        <w:tc>
          <w:tcPr>
            <w:tcW w:w="1066" w:type="dxa"/>
            <w:noWrap/>
            <w:hideMark/>
          </w:tcPr>
          <w:p w14:paraId="74F1AEC7"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43</w:t>
            </w:r>
          </w:p>
        </w:tc>
        <w:tc>
          <w:tcPr>
            <w:tcW w:w="711" w:type="dxa"/>
            <w:noWrap/>
            <w:hideMark/>
          </w:tcPr>
          <w:p w14:paraId="76CB07E5"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31</w:t>
            </w:r>
          </w:p>
        </w:tc>
      </w:tr>
      <w:tr w:rsidR="00EF3DDA" w14:paraId="26003E27" w14:textId="77777777" w:rsidTr="006401D7">
        <w:trPr>
          <w:trHeight w:val="320"/>
        </w:trPr>
        <w:tc>
          <w:tcPr>
            <w:tcW w:w="1368" w:type="dxa"/>
            <w:noWrap/>
            <w:hideMark/>
          </w:tcPr>
          <w:p w14:paraId="60148C68"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Timor-Leste</w:t>
            </w:r>
          </w:p>
        </w:tc>
        <w:tc>
          <w:tcPr>
            <w:tcW w:w="1083" w:type="dxa"/>
            <w:noWrap/>
            <w:hideMark/>
          </w:tcPr>
          <w:p w14:paraId="0F5B6639"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197</w:t>
            </w:r>
          </w:p>
        </w:tc>
        <w:tc>
          <w:tcPr>
            <w:tcW w:w="1518" w:type="dxa"/>
            <w:noWrap/>
            <w:hideMark/>
          </w:tcPr>
          <w:p w14:paraId="406D5686"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560</w:t>
            </w:r>
          </w:p>
        </w:tc>
        <w:tc>
          <w:tcPr>
            <w:tcW w:w="1134" w:type="dxa"/>
            <w:noWrap/>
            <w:hideMark/>
          </w:tcPr>
          <w:p w14:paraId="3D9D26E6"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283</w:t>
            </w:r>
          </w:p>
        </w:tc>
        <w:tc>
          <w:tcPr>
            <w:tcW w:w="993" w:type="dxa"/>
            <w:noWrap/>
            <w:hideMark/>
          </w:tcPr>
          <w:p w14:paraId="50EA25B0"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000</w:t>
            </w:r>
          </w:p>
        </w:tc>
        <w:tc>
          <w:tcPr>
            <w:tcW w:w="1430" w:type="dxa"/>
            <w:noWrap/>
            <w:hideMark/>
          </w:tcPr>
          <w:p w14:paraId="41B4AC80"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000</w:t>
            </w:r>
          </w:p>
        </w:tc>
        <w:tc>
          <w:tcPr>
            <w:tcW w:w="1066" w:type="dxa"/>
            <w:noWrap/>
            <w:hideMark/>
          </w:tcPr>
          <w:p w14:paraId="4B4A82FD"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27</w:t>
            </w:r>
          </w:p>
        </w:tc>
        <w:tc>
          <w:tcPr>
            <w:tcW w:w="711" w:type="dxa"/>
            <w:noWrap/>
            <w:hideMark/>
          </w:tcPr>
          <w:p w14:paraId="0490119C"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54</w:t>
            </w:r>
          </w:p>
        </w:tc>
      </w:tr>
      <w:tr w:rsidR="00EF3DDA" w14:paraId="2B378405" w14:textId="77777777" w:rsidTr="006401D7">
        <w:trPr>
          <w:trHeight w:val="320"/>
        </w:trPr>
        <w:tc>
          <w:tcPr>
            <w:tcW w:w="1368" w:type="dxa"/>
            <w:noWrap/>
            <w:hideMark/>
          </w:tcPr>
          <w:p w14:paraId="725D25A6"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Turkey</w:t>
            </w:r>
          </w:p>
        </w:tc>
        <w:tc>
          <w:tcPr>
            <w:tcW w:w="1083" w:type="dxa"/>
            <w:noWrap/>
            <w:hideMark/>
          </w:tcPr>
          <w:p w14:paraId="7A7A3614"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548</w:t>
            </w:r>
          </w:p>
        </w:tc>
        <w:tc>
          <w:tcPr>
            <w:tcW w:w="1518" w:type="dxa"/>
            <w:noWrap/>
            <w:hideMark/>
          </w:tcPr>
          <w:p w14:paraId="3D79A94F"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560</w:t>
            </w:r>
          </w:p>
        </w:tc>
        <w:tc>
          <w:tcPr>
            <w:tcW w:w="1134" w:type="dxa"/>
            <w:noWrap/>
            <w:hideMark/>
          </w:tcPr>
          <w:p w14:paraId="7F6101E7"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452</w:t>
            </w:r>
          </w:p>
        </w:tc>
        <w:tc>
          <w:tcPr>
            <w:tcW w:w="993" w:type="dxa"/>
            <w:noWrap/>
            <w:hideMark/>
          </w:tcPr>
          <w:p w14:paraId="479302B0"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702</w:t>
            </w:r>
          </w:p>
        </w:tc>
        <w:tc>
          <w:tcPr>
            <w:tcW w:w="1430" w:type="dxa"/>
            <w:noWrap/>
            <w:hideMark/>
          </w:tcPr>
          <w:p w14:paraId="6DDAF8DF"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000</w:t>
            </w:r>
          </w:p>
        </w:tc>
        <w:tc>
          <w:tcPr>
            <w:tcW w:w="1066" w:type="dxa"/>
            <w:noWrap/>
            <w:hideMark/>
          </w:tcPr>
          <w:p w14:paraId="048A622D"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33</w:t>
            </w:r>
          </w:p>
        </w:tc>
        <w:tc>
          <w:tcPr>
            <w:tcW w:w="711" w:type="dxa"/>
            <w:noWrap/>
            <w:hideMark/>
          </w:tcPr>
          <w:p w14:paraId="4BE4FFD6"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46</w:t>
            </w:r>
          </w:p>
        </w:tc>
      </w:tr>
      <w:tr w:rsidR="00EF3DDA" w14:paraId="41FECC66" w14:textId="77777777" w:rsidTr="006401D7">
        <w:trPr>
          <w:trHeight w:val="320"/>
        </w:trPr>
        <w:tc>
          <w:tcPr>
            <w:tcW w:w="1368" w:type="dxa"/>
            <w:noWrap/>
            <w:hideMark/>
          </w:tcPr>
          <w:p w14:paraId="0BD06E0A"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Turkmenistan</w:t>
            </w:r>
          </w:p>
        </w:tc>
        <w:tc>
          <w:tcPr>
            <w:tcW w:w="1083" w:type="dxa"/>
            <w:noWrap/>
            <w:hideMark/>
          </w:tcPr>
          <w:p w14:paraId="561A2E47"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231</w:t>
            </w:r>
          </w:p>
        </w:tc>
        <w:tc>
          <w:tcPr>
            <w:tcW w:w="1518" w:type="dxa"/>
            <w:noWrap/>
            <w:hideMark/>
          </w:tcPr>
          <w:p w14:paraId="456E3FEC"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620</w:t>
            </w:r>
          </w:p>
        </w:tc>
        <w:tc>
          <w:tcPr>
            <w:tcW w:w="1134" w:type="dxa"/>
            <w:noWrap/>
            <w:hideMark/>
          </w:tcPr>
          <w:p w14:paraId="31970A51"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452</w:t>
            </w:r>
          </w:p>
        </w:tc>
        <w:tc>
          <w:tcPr>
            <w:tcW w:w="993" w:type="dxa"/>
            <w:noWrap/>
            <w:hideMark/>
          </w:tcPr>
          <w:p w14:paraId="0A738724"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000</w:t>
            </w:r>
          </w:p>
        </w:tc>
        <w:tc>
          <w:tcPr>
            <w:tcW w:w="1430" w:type="dxa"/>
            <w:noWrap/>
            <w:hideMark/>
          </w:tcPr>
          <w:p w14:paraId="0D142F05"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000</w:t>
            </w:r>
          </w:p>
        </w:tc>
        <w:tc>
          <w:tcPr>
            <w:tcW w:w="1066" w:type="dxa"/>
            <w:noWrap/>
            <w:hideMark/>
          </w:tcPr>
          <w:p w14:paraId="5A5C9C78"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11</w:t>
            </w:r>
          </w:p>
        </w:tc>
        <w:tc>
          <w:tcPr>
            <w:tcW w:w="711" w:type="dxa"/>
            <w:noWrap/>
            <w:hideMark/>
          </w:tcPr>
          <w:p w14:paraId="2DEB96A4"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65</w:t>
            </w:r>
          </w:p>
        </w:tc>
      </w:tr>
      <w:tr w:rsidR="00EF3DDA" w14:paraId="4D63FA78" w14:textId="77777777" w:rsidTr="006401D7">
        <w:trPr>
          <w:trHeight w:val="320"/>
        </w:trPr>
        <w:tc>
          <w:tcPr>
            <w:tcW w:w="1368" w:type="dxa"/>
            <w:noWrap/>
            <w:hideMark/>
          </w:tcPr>
          <w:p w14:paraId="66F42F15"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UAE</w:t>
            </w:r>
          </w:p>
        </w:tc>
        <w:tc>
          <w:tcPr>
            <w:tcW w:w="1083" w:type="dxa"/>
            <w:noWrap/>
            <w:hideMark/>
          </w:tcPr>
          <w:p w14:paraId="40BF2427"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716</w:t>
            </w:r>
          </w:p>
        </w:tc>
        <w:tc>
          <w:tcPr>
            <w:tcW w:w="1518" w:type="dxa"/>
            <w:noWrap/>
            <w:hideMark/>
          </w:tcPr>
          <w:p w14:paraId="7FDAB8BE"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370</w:t>
            </w:r>
          </w:p>
        </w:tc>
        <w:tc>
          <w:tcPr>
            <w:tcW w:w="1134" w:type="dxa"/>
            <w:noWrap/>
            <w:hideMark/>
          </w:tcPr>
          <w:p w14:paraId="04EE434B"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649</w:t>
            </w:r>
          </w:p>
        </w:tc>
        <w:tc>
          <w:tcPr>
            <w:tcW w:w="993" w:type="dxa"/>
            <w:noWrap/>
            <w:hideMark/>
          </w:tcPr>
          <w:p w14:paraId="439847DF"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816</w:t>
            </w:r>
          </w:p>
        </w:tc>
        <w:tc>
          <w:tcPr>
            <w:tcW w:w="1430" w:type="dxa"/>
            <w:noWrap/>
            <w:hideMark/>
          </w:tcPr>
          <w:p w14:paraId="440A159F"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625</w:t>
            </w:r>
          </w:p>
        </w:tc>
        <w:tc>
          <w:tcPr>
            <w:tcW w:w="1066" w:type="dxa"/>
            <w:noWrap/>
            <w:hideMark/>
          </w:tcPr>
          <w:p w14:paraId="51EC45E9"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42</w:t>
            </w:r>
          </w:p>
        </w:tc>
        <w:tc>
          <w:tcPr>
            <w:tcW w:w="711" w:type="dxa"/>
            <w:noWrap/>
            <w:hideMark/>
          </w:tcPr>
          <w:p w14:paraId="7042CA9E"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33</w:t>
            </w:r>
          </w:p>
        </w:tc>
      </w:tr>
      <w:tr w:rsidR="00EF3DDA" w14:paraId="142BC4B3" w14:textId="77777777" w:rsidTr="006401D7">
        <w:trPr>
          <w:trHeight w:val="320"/>
        </w:trPr>
        <w:tc>
          <w:tcPr>
            <w:tcW w:w="1368" w:type="dxa"/>
            <w:noWrap/>
            <w:hideMark/>
          </w:tcPr>
          <w:p w14:paraId="0F8CBD2A"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Ukraine</w:t>
            </w:r>
          </w:p>
        </w:tc>
        <w:tc>
          <w:tcPr>
            <w:tcW w:w="1083" w:type="dxa"/>
            <w:noWrap/>
            <w:hideMark/>
          </w:tcPr>
          <w:p w14:paraId="2541B97E"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383</w:t>
            </w:r>
          </w:p>
        </w:tc>
        <w:tc>
          <w:tcPr>
            <w:tcW w:w="1518" w:type="dxa"/>
            <w:noWrap/>
            <w:hideMark/>
          </w:tcPr>
          <w:p w14:paraId="6575EA51"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580</w:t>
            </w:r>
          </w:p>
        </w:tc>
        <w:tc>
          <w:tcPr>
            <w:tcW w:w="1134" w:type="dxa"/>
            <w:noWrap/>
            <w:hideMark/>
          </w:tcPr>
          <w:p w14:paraId="77AB1391"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659</w:t>
            </w:r>
          </w:p>
        </w:tc>
        <w:tc>
          <w:tcPr>
            <w:tcW w:w="993" w:type="dxa"/>
            <w:noWrap/>
            <w:hideMark/>
          </w:tcPr>
          <w:p w14:paraId="791AA253"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272</w:t>
            </w:r>
          </w:p>
        </w:tc>
        <w:tc>
          <w:tcPr>
            <w:tcW w:w="1430" w:type="dxa"/>
            <w:noWrap/>
            <w:hideMark/>
          </w:tcPr>
          <w:p w14:paraId="0DD245B6"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000</w:t>
            </w:r>
          </w:p>
        </w:tc>
        <w:tc>
          <w:tcPr>
            <w:tcW w:w="1066" w:type="dxa"/>
            <w:noWrap/>
            <w:hideMark/>
          </w:tcPr>
          <w:p w14:paraId="56C91ED3"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32</w:t>
            </w:r>
          </w:p>
        </w:tc>
        <w:tc>
          <w:tcPr>
            <w:tcW w:w="711" w:type="dxa"/>
            <w:noWrap/>
            <w:hideMark/>
          </w:tcPr>
          <w:p w14:paraId="7CB057F8"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47</w:t>
            </w:r>
          </w:p>
        </w:tc>
      </w:tr>
      <w:tr w:rsidR="00EF3DDA" w14:paraId="641CCC07" w14:textId="77777777" w:rsidTr="006401D7">
        <w:trPr>
          <w:trHeight w:val="320"/>
        </w:trPr>
        <w:tc>
          <w:tcPr>
            <w:tcW w:w="1368" w:type="dxa"/>
            <w:noWrap/>
            <w:hideMark/>
          </w:tcPr>
          <w:p w14:paraId="6E25C763"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Uzbekistan</w:t>
            </w:r>
          </w:p>
        </w:tc>
        <w:tc>
          <w:tcPr>
            <w:tcW w:w="1083" w:type="dxa"/>
            <w:noWrap/>
            <w:hideMark/>
          </w:tcPr>
          <w:p w14:paraId="3A5F224B"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249</w:t>
            </w:r>
          </w:p>
        </w:tc>
        <w:tc>
          <w:tcPr>
            <w:tcW w:w="1518" w:type="dxa"/>
            <w:noWrap/>
            <w:hideMark/>
          </w:tcPr>
          <w:p w14:paraId="6EB35E80"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410</w:t>
            </w:r>
          </w:p>
        </w:tc>
        <w:tc>
          <w:tcPr>
            <w:tcW w:w="1134" w:type="dxa"/>
            <w:noWrap/>
            <w:hideMark/>
          </w:tcPr>
          <w:p w14:paraId="723D4ABC"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548</w:t>
            </w:r>
          </w:p>
        </w:tc>
        <w:tc>
          <w:tcPr>
            <w:tcW w:w="993" w:type="dxa"/>
            <w:noWrap/>
            <w:hideMark/>
          </w:tcPr>
          <w:p w14:paraId="3469006A"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000</w:t>
            </w:r>
          </w:p>
        </w:tc>
        <w:tc>
          <w:tcPr>
            <w:tcW w:w="1430" w:type="dxa"/>
            <w:noWrap/>
            <w:hideMark/>
          </w:tcPr>
          <w:p w14:paraId="3B41AE90"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000</w:t>
            </w:r>
          </w:p>
        </w:tc>
        <w:tc>
          <w:tcPr>
            <w:tcW w:w="1066" w:type="dxa"/>
            <w:noWrap/>
            <w:hideMark/>
          </w:tcPr>
          <w:p w14:paraId="61D28BCC"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17</w:t>
            </w:r>
          </w:p>
        </w:tc>
        <w:tc>
          <w:tcPr>
            <w:tcW w:w="711" w:type="dxa"/>
            <w:noWrap/>
            <w:hideMark/>
          </w:tcPr>
          <w:p w14:paraId="654A07DE"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60</w:t>
            </w:r>
          </w:p>
        </w:tc>
      </w:tr>
      <w:tr w:rsidR="00EF3DDA" w14:paraId="65F9D613" w14:textId="77777777" w:rsidTr="006401D7">
        <w:trPr>
          <w:trHeight w:val="320"/>
        </w:trPr>
        <w:tc>
          <w:tcPr>
            <w:tcW w:w="1368" w:type="dxa"/>
            <w:noWrap/>
            <w:hideMark/>
          </w:tcPr>
          <w:p w14:paraId="3FCC1677"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Vietnam</w:t>
            </w:r>
          </w:p>
        </w:tc>
        <w:tc>
          <w:tcPr>
            <w:tcW w:w="1083" w:type="dxa"/>
            <w:noWrap/>
            <w:hideMark/>
          </w:tcPr>
          <w:p w14:paraId="1386989E"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448</w:t>
            </w:r>
          </w:p>
        </w:tc>
        <w:tc>
          <w:tcPr>
            <w:tcW w:w="1518" w:type="dxa"/>
            <w:noWrap/>
            <w:hideMark/>
          </w:tcPr>
          <w:p w14:paraId="2D99A085"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210</w:t>
            </w:r>
          </w:p>
        </w:tc>
        <w:tc>
          <w:tcPr>
            <w:tcW w:w="1134" w:type="dxa"/>
            <w:noWrap/>
            <w:hideMark/>
          </w:tcPr>
          <w:p w14:paraId="79AFCDDA"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595</w:t>
            </w:r>
          </w:p>
        </w:tc>
        <w:tc>
          <w:tcPr>
            <w:tcW w:w="993" w:type="dxa"/>
            <w:noWrap/>
            <w:hideMark/>
          </w:tcPr>
          <w:p w14:paraId="68792598"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301</w:t>
            </w:r>
          </w:p>
        </w:tc>
        <w:tc>
          <w:tcPr>
            <w:tcW w:w="1430" w:type="dxa"/>
            <w:noWrap/>
            <w:hideMark/>
          </w:tcPr>
          <w:p w14:paraId="0AA42CBC"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248</w:t>
            </w:r>
          </w:p>
        </w:tc>
        <w:tc>
          <w:tcPr>
            <w:tcW w:w="1066" w:type="dxa"/>
            <w:noWrap/>
            <w:hideMark/>
          </w:tcPr>
          <w:p w14:paraId="5754ED14"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57</w:t>
            </w:r>
          </w:p>
        </w:tc>
        <w:tc>
          <w:tcPr>
            <w:tcW w:w="711" w:type="dxa"/>
            <w:noWrap/>
            <w:hideMark/>
          </w:tcPr>
          <w:p w14:paraId="70180EBA"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15</w:t>
            </w:r>
          </w:p>
        </w:tc>
      </w:tr>
      <w:tr w:rsidR="00EF3DDA" w14:paraId="59D67A69" w14:textId="77777777" w:rsidTr="006401D7">
        <w:trPr>
          <w:trHeight w:val="320"/>
        </w:trPr>
        <w:tc>
          <w:tcPr>
            <w:tcW w:w="1368" w:type="dxa"/>
            <w:tcBorders>
              <w:top w:val="nil"/>
              <w:left w:val="nil"/>
              <w:bottom w:val="single" w:sz="4" w:space="0" w:color="auto"/>
              <w:right w:val="nil"/>
            </w:tcBorders>
            <w:noWrap/>
            <w:hideMark/>
          </w:tcPr>
          <w:p w14:paraId="3C96954F"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Yemen</w:t>
            </w:r>
          </w:p>
        </w:tc>
        <w:tc>
          <w:tcPr>
            <w:tcW w:w="1083" w:type="dxa"/>
            <w:tcBorders>
              <w:top w:val="nil"/>
              <w:left w:val="nil"/>
              <w:bottom w:val="single" w:sz="4" w:space="0" w:color="auto"/>
              <w:right w:val="nil"/>
            </w:tcBorders>
            <w:noWrap/>
            <w:hideMark/>
          </w:tcPr>
          <w:p w14:paraId="77EABB95"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331</w:t>
            </w:r>
          </w:p>
        </w:tc>
        <w:tc>
          <w:tcPr>
            <w:tcW w:w="1518" w:type="dxa"/>
            <w:tcBorders>
              <w:top w:val="nil"/>
              <w:left w:val="nil"/>
              <w:bottom w:val="single" w:sz="4" w:space="0" w:color="auto"/>
              <w:right w:val="nil"/>
            </w:tcBorders>
            <w:noWrap/>
            <w:hideMark/>
          </w:tcPr>
          <w:p w14:paraId="032B32B4"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410</w:t>
            </w:r>
          </w:p>
        </w:tc>
        <w:tc>
          <w:tcPr>
            <w:tcW w:w="1134" w:type="dxa"/>
            <w:tcBorders>
              <w:top w:val="nil"/>
              <w:left w:val="nil"/>
              <w:bottom w:val="single" w:sz="4" w:space="0" w:color="auto"/>
              <w:right w:val="nil"/>
            </w:tcBorders>
            <w:noWrap/>
            <w:hideMark/>
          </w:tcPr>
          <w:p w14:paraId="2B44C256"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386</w:t>
            </w:r>
          </w:p>
        </w:tc>
        <w:tc>
          <w:tcPr>
            <w:tcW w:w="993" w:type="dxa"/>
            <w:tcBorders>
              <w:top w:val="nil"/>
              <w:left w:val="nil"/>
              <w:bottom w:val="single" w:sz="4" w:space="0" w:color="auto"/>
              <w:right w:val="nil"/>
            </w:tcBorders>
            <w:noWrap/>
            <w:hideMark/>
          </w:tcPr>
          <w:p w14:paraId="07E037C3"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162</w:t>
            </w:r>
          </w:p>
        </w:tc>
        <w:tc>
          <w:tcPr>
            <w:tcW w:w="1430" w:type="dxa"/>
            <w:tcBorders>
              <w:top w:val="nil"/>
              <w:left w:val="nil"/>
              <w:bottom w:val="single" w:sz="4" w:space="0" w:color="auto"/>
              <w:right w:val="nil"/>
            </w:tcBorders>
            <w:noWrap/>
            <w:hideMark/>
          </w:tcPr>
          <w:p w14:paraId="3FC7E824"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625</w:t>
            </w:r>
          </w:p>
        </w:tc>
        <w:tc>
          <w:tcPr>
            <w:tcW w:w="1066" w:type="dxa"/>
            <w:tcBorders>
              <w:top w:val="nil"/>
              <w:left w:val="nil"/>
              <w:bottom w:val="single" w:sz="4" w:space="0" w:color="auto"/>
              <w:right w:val="nil"/>
            </w:tcBorders>
            <w:noWrap/>
            <w:hideMark/>
          </w:tcPr>
          <w:p w14:paraId="73217EAC"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0.49</w:t>
            </w:r>
          </w:p>
        </w:tc>
        <w:tc>
          <w:tcPr>
            <w:tcW w:w="711" w:type="dxa"/>
            <w:tcBorders>
              <w:top w:val="nil"/>
              <w:left w:val="nil"/>
              <w:bottom w:val="single" w:sz="4" w:space="0" w:color="auto"/>
              <w:right w:val="nil"/>
            </w:tcBorders>
            <w:noWrap/>
            <w:hideMark/>
          </w:tcPr>
          <w:p w14:paraId="67058544" w14:textId="77777777" w:rsidR="00EF3DDA" w:rsidRDefault="00EF3DDA">
            <w:pPr>
              <w:rPr>
                <w:rFonts w:ascii="Times New Roman" w:eastAsia="Times New Roman" w:hAnsi="Times New Roman" w:cs="Times New Roman"/>
                <w:color w:val="000000"/>
                <w:spacing w:val="-3"/>
                <w:sz w:val="20"/>
                <w:szCs w:val="20"/>
                <w:shd w:val="clear" w:color="auto" w:fill="FFFFFF"/>
                <w:lang w:bidi="my-MM"/>
              </w:rPr>
            </w:pPr>
            <w:r>
              <w:rPr>
                <w:rFonts w:ascii="Times New Roman" w:eastAsia="Times New Roman" w:hAnsi="Times New Roman" w:cs="Times New Roman"/>
                <w:color w:val="000000"/>
                <w:spacing w:val="-3"/>
                <w:sz w:val="20"/>
                <w:szCs w:val="20"/>
                <w:shd w:val="clear" w:color="auto" w:fill="FFFFFF"/>
                <w:lang w:bidi="my-MM"/>
              </w:rPr>
              <w:t>21</w:t>
            </w:r>
          </w:p>
        </w:tc>
      </w:tr>
    </w:tbl>
    <w:p w14:paraId="3C4E9F48" w14:textId="00600D50" w:rsidR="00EF3DDA" w:rsidRDefault="00EF3DDA" w:rsidP="00A51A51">
      <w:pPr>
        <w:widowControl w:val="0"/>
        <w:autoSpaceDE w:val="0"/>
        <w:autoSpaceDN w:val="0"/>
        <w:adjustRightInd w:val="0"/>
        <w:ind w:left="480" w:hanging="480"/>
        <w:rPr>
          <w:rFonts w:ascii="Times New Roman" w:hAnsi="Times New Roman" w:cs="Times New Roman"/>
        </w:rPr>
      </w:pPr>
    </w:p>
    <w:p w14:paraId="5535931A" w14:textId="3702F0B8" w:rsidR="00EF3DDA" w:rsidRPr="00202DB1" w:rsidRDefault="00EF3DDA" w:rsidP="00C61495">
      <w:pPr>
        <w:rPr>
          <w:rFonts w:ascii="Times New Roman" w:hAnsi="Times New Roman" w:cs="Times New Roman"/>
        </w:rPr>
      </w:pPr>
    </w:p>
    <w:sectPr w:rsidR="00EF3DDA" w:rsidRPr="00202DB1" w:rsidSect="00AF574E">
      <w:footerReference w:type="default" r:id="rId57"/>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C9F0DA3" w14:textId="77777777" w:rsidR="00766141" w:rsidRDefault="00766141" w:rsidP="00F9648A">
      <w:pPr>
        <w:rPr>
          <w:rFonts w:cs="Times New Roman"/>
        </w:rPr>
      </w:pPr>
      <w:r>
        <w:rPr>
          <w:rFonts w:cs="Times New Roman"/>
        </w:rPr>
        <w:separator/>
      </w:r>
    </w:p>
  </w:endnote>
  <w:endnote w:type="continuationSeparator" w:id="0">
    <w:p w14:paraId="27A0F624" w14:textId="77777777" w:rsidR="00766141" w:rsidRDefault="00766141" w:rsidP="00F9648A">
      <w:pPr>
        <w:rPr>
          <w:rFonts w:cs="Times New Roman"/>
        </w:rPr>
      </w:pPr>
      <w:r>
        <w:rPr>
          <w:rFonts w:cs="Times New Roman"/>
        </w:rPr>
        <w:continuationSeparator/>
      </w:r>
    </w:p>
  </w:endnote>
  <w:endnote w:type="continuationNotice" w:id="1">
    <w:p w14:paraId="1FD359C6" w14:textId="77777777" w:rsidR="00766141" w:rsidRDefault="0076614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Myanmar Text">
    <w:panose1 w:val="020B0502040204020203"/>
    <w:charset w:val="00"/>
    <w:family w:val="swiss"/>
    <w:pitch w:val="variable"/>
    <w:sig w:usb0="80000003" w:usb1="00000000" w:usb2="000004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ArialUnicodeMS">
    <w:altName w:val="Arial Unicode MS"/>
    <w:panose1 w:val="00000000000000000000"/>
    <w:charset w:val="81"/>
    <w:family w:val="auto"/>
    <w:notTrueType/>
    <w:pitch w:val="default"/>
    <w:sig w:usb0="00000003" w:usb1="09060000" w:usb2="00000010" w:usb3="00000000" w:csb0="0008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5EF215" w14:textId="77777777" w:rsidR="00780F0B" w:rsidRDefault="00780F0B" w:rsidP="00411245">
    <w:pPr>
      <w:pStyle w:val="Footer"/>
      <w:framePr w:wrap="none" w:vAnchor="text" w:hAnchor="margin" w:xAlign="center" w:y="1"/>
      <w:rPr>
        <w:rStyle w:val="PageNumber"/>
        <w:rFonts w:cs="Times New Roman"/>
      </w:rPr>
    </w:pPr>
    <w:r>
      <w:rPr>
        <w:rStyle w:val="PageNumber"/>
      </w:rPr>
      <w:fldChar w:fldCharType="begin"/>
    </w:r>
    <w:r>
      <w:rPr>
        <w:rStyle w:val="PageNumber"/>
      </w:rPr>
      <w:instrText xml:space="preserve"> PAGE </w:instrText>
    </w:r>
    <w:r>
      <w:rPr>
        <w:rStyle w:val="PageNumber"/>
      </w:rPr>
      <w:fldChar w:fldCharType="separate"/>
    </w:r>
    <w:r>
      <w:rPr>
        <w:rStyle w:val="PageNumber"/>
        <w:noProof/>
      </w:rPr>
      <w:t>7</w:t>
    </w:r>
    <w:r>
      <w:rPr>
        <w:rStyle w:val="PageNumber"/>
      </w:rPr>
      <w:fldChar w:fldCharType="end"/>
    </w:r>
  </w:p>
  <w:p w14:paraId="2479C3DB" w14:textId="77777777" w:rsidR="00780F0B" w:rsidRDefault="00780F0B">
    <w:pPr>
      <w:pStyle w:val="Footer"/>
      <w:rPr>
        <w:rFonts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D4434B4" w14:textId="77777777" w:rsidR="00766141" w:rsidRDefault="00766141" w:rsidP="00F9648A">
      <w:pPr>
        <w:rPr>
          <w:rFonts w:cs="Times New Roman"/>
        </w:rPr>
      </w:pPr>
      <w:r>
        <w:rPr>
          <w:rFonts w:cs="Times New Roman"/>
        </w:rPr>
        <w:separator/>
      </w:r>
    </w:p>
  </w:footnote>
  <w:footnote w:type="continuationSeparator" w:id="0">
    <w:p w14:paraId="31D60F5C" w14:textId="77777777" w:rsidR="00766141" w:rsidRDefault="00766141" w:rsidP="00F9648A">
      <w:pPr>
        <w:rPr>
          <w:rFonts w:cs="Times New Roman"/>
        </w:rPr>
      </w:pPr>
      <w:r>
        <w:rPr>
          <w:rFonts w:cs="Times New Roman"/>
        </w:rPr>
        <w:continuationSeparator/>
      </w:r>
    </w:p>
  </w:footnote>
  <w:footnote w:type="continuationNotice" w:id="1">
    <w:p w14:paraId="3F46A61D" w14:textId="77777777" w:rsidR="00766141" w:rsidRDefault="00766141"/>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5FF4EC4"/>
    <w:multiLevelType w:val="hybridMultilevel"/>
    <w:tmpl w:val="920E9CB4"/>
    <w:lvl w:ilvl="0" w:tplc="5854DF24">
      <w:start w:val="1"/>
      <w:numFmt w:val="decimal"/>
      <w:lvlText w:val="%1."/>
      <w:lvlJc w:val="left"/>
      <w:pPr>
        <w:ind w:left="502"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6AF177A5"/>
    <w:multiLevelType w:val="hybridMultilevel"/>
    <w:tmpl w:val="A6CEDBE4"/>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start w:val="1"/>
      <w:numFmt w:val="bullet"/>
      <w:lvlText w:val=""/>
      <w:lvlJc w:val="left"/>
      <w:pPr>
        <w:ind w:left="2880" w:hanging="360"/>
      </w:pPr>
      <w:rPr>
        <w:rFonts w:ascii="Wingdings" w:hAnsi="Wingdings" w:cs="Wingdings" w:hint="default"/>
      </w:rPr>
    </w:lvl>
    <w:lvl w:ilvl="3" w:tplc="08090001">
      <w:start w:val="1"/>
      <w:numFmt w:val="bullet"/>
      <w:lvlText w:val=""/>
      <w:lvlJc w:val="left"/>
      <w:pPr>
        <w:ind w:left="3600" w:hanging="360"/>
      </w:pPr>
      <w:rPr>
        <w:rFonts w:ascii="Symbol" w:hAnsi="Symbol" w:cs="Symbol" w:hint="default"/>
      </w:rPr>
    </w:lvl>
    <w:lvl w:ilvl="4" w:tplc="08090003">
      <w:start w:val="1"/>
      <w:numFmt w:val="bullet"/>
      <w:lvlText w:val="o"/>
      <w:lvlJc w:val="left"/>
      <w:pPr>
        <w:ind w:left="4320" w:hanging="360"/>
      </w:pPr>
      <w:rPr>
        <w:rFonts w:ascii="Courier New" w:hAnsi="Courier New" w:cs="Courier New" w:hint="default"/>
      </w:rPr>
    </w:lvl>
    <w:lvl w:ilvl="5" w:tplc="08090005">
      <w:start w:val="1"/>
      <w:numFmt w:val="bullet"/>
      <w:lvlText w:val=""/>
      <w:lvlJc w:val="left"/>
      <w:pPr>
        <w:ind w:left="5040" w:hanging="360"/>
      </w:pPr>
      <w:rPr>
        <w:rFonts w:ascii="Wingdings" w:hAnsi="Wingdings" w:cs="Wingdings" w:hint="default"/>
      </w:rPr>
    </w:lvl>
    <w:lvl w:ilvl="6" w:tplc="08090001">
      <w:start w:val="1"/>
      <w:numFmt w:val="bullet"/>
      <w:lvlText w:val=""/>
      <w:lvlJc w:val="left"/>
      <w:pPr>
        <w:ind w:left="5760" w:hanging="360"/>
      </w:pPr>
      <w:rPr>
        <w:rFonts w:ascii="Symbol" w:hAnsi="Symbol" w:cs="Symbol" w:hint="default"/>
      </w:rPr>
    </w:lvl>
    <w:lvl w:ilvl="7" w:tplc="08090003">
      <w:start w:val="1"/>
      <w:numFmt w:val="bullet"/>
      <w:lvlText w:val="o"/>
      <w:lvlJc w:val="left"/>
      <w:pPr>
        <w:ind w:left="6480" w:hanging="360"/>
      </w:pPr>
      <w:rPr>
        <w:rFonts w:ascii="Courier New" w:hAnsi="Courier New" w:cs="Courier New" w:hint="default"/>
      </w:rPr>
    </w:lvl>
    <w:lvl w:ilvl="8" w:tplc="08090005">
      <w:start w:val="1"/>
      <w:numFmt w:val="bullet"/>
      <w:lvlText w:val=""/>
      <w:lvlJc w:val="left"/>
      <w:pPr>
        <w:ind w:left="7200" w:hanging="360"/>
      </w:pPr>
      <w:rPr>
        <w:rFonts w:ascii="Wingdings" w:hAnsi="Wingdings" w:cs="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defaultTabStop w:val="720"/>
  <w:doNotHyphenateCaps/>
  <w:characterSpacingControl w:val="doNotCompress"/>
  <w:doNotValidateAgainstSchema/>
  <w:doNotDemarcateInvalidXml/>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6EEC"/>
    <w:rsid w:val="000004D4"/>
    <w:rsid w:val="00001F5A"/>
    <w:rsid w:val="000026A7"/>
    <w:rsid w:val="00004C6B"/>
    <w:rsid w:val="000069C4"/>
    <w:rsid w:val="000076C3"/>
    <w:rsid w:val="000103E5"/>
    <w:rsid w:val="00011746"/>
    <w:rsid w:val="00011DD0"/>
    <w:rsid w:val="000158F9"/>
    <w:rsid w:val="000162B6"/>
    <w:rsid w:val="0002006B"/>
    <w:rsid w:val="00020F11"/>
    <w:rsid w:val="00021E6B"/>
    <w:rsid w:val="0002226B"/>
    <w:rsid w:val="00022923"/>
    <w:rsid w:val="0002439E"/>
    <w:rsid w:val="00024F94"/>
    <w:rsid w:val="0003160F"/>
    <w:rsid w:val="00032BC7"/>
    <w:rsid w:val="00033567"/>
    <w:rsid w:val="0003441E"/>
    <w:rsid w:val="0003491D"/>
    <w:rsid w:val="00036831"/>
    <w:rsid w:val="00037F47"/>
    <w:rsid w:val="00040DA4"/>
    <w:rsid w:val="00041881"/>
    <w:rsid w:val="00041BB7"/>
    <w:rsid w:val="00042DA2"/>
    <w:rsid w:val="000438E1"/>
    <w:rsid w:val="00045639"/>
    <w:rsid w:val="000456C2"/>
    <w:rsid w:val="00050CAD"/>
    <w:rsid w:val="0005125D"/>
    <w:rsid w:val="00055839"/>
    <w:rsid w:val="000558F4"/>
    <w:rsid w:val="00055AC4"/>
    <w:rsid w:val="0005666D"/>
    <w:rsid w:val="00057C6E"/>
    <w:rsid w:val="00061521"/>
    <w:rsid w:val="00061B84"/>
    <w:rsid w:val="00070636"/>
    <w:rsid w:val="0007104F"/>
    <w:rsid w:val="00071B68"/>
    <w:rsid w:val="00072018"/>
    <w:rsid w:val="00072A44"/>
    <w:rsid w:val="000752F4"/>
    <w:rsid w:val="00075389"/>
    <w:rsid w:val="0007670E"/>
    <w:rsid w:val="00077665"/>
    <w:rsid w:val="00077E4C"/>
    <w:rsid w:val="000811B5"/>
    <w:rsid w:val="0008374E"/>
    <w:rsid w:val="00084B51"/>
    <w:rsid w:val="0008528B"/>
    <w:rsid w:val="000869E4"/>
    <w:rsid w:val="00093165"/>
    <w:rsid w:val="00093545"/>
    <w:rsid w:val="00093C71"/>
    <w:rsid w:val="00093E57"/>
    <w:rsid w:val="00095152"/>
    <w:rsid w:val="000A091F"/>
    <w:rsid w:val="000A3CEC"/>
    <w:rsid w:val="000A457F"/>
    <w:rsid w:val="000A59CA"/>
    <w:rsid w:val="000A615F"/>
    <w:rsid w:val="000B21A4"/>
    <w:rsid w:val="000B3144"/>
    <w:rsid w:val="000B4413"/>
    <w:rsid w:val="000B4EB3"/>
    <w:rsid w:val="000B5118"/>
    <w:rsid w:val="000B5CE1"/>
    <w:rsid w:val="000C01CF"/>
    <w:rsid w:val="000C02A6"/>
    <w:rsid w:val="000C1C08"/>
    <w:rsid w:val="000C21AC"/>
    <w:rsid w:val="000C306E"/>
    <w:rsid w:val="000D439A"/>
    <w:rsid w:val="000E4F82"/>
    <w:rsid w:val="000E7959"/>
    <w:rsid w:val="000F1AD7"/>
    <w:rsid w:val="000F361F"/>
    <w:rsid w:val="000F5AAC"/>
    <w:rsid w:val="00113C0D"/>
    <w:rsid w:val="001145BC"/>
    <w:rsid w:val="00120449"/>
    <w:rsid w:val="001208BA"/>
    <w:rsid w:val="00120CCC"/>
    <w:rsid w:val="00124246"/>
    <w:rsid w:val="00125451"/>
    <w:rsid w:val="00126FEC"/>
    <w:rsid w:val="001326CA"/>
    <w:rsid w:val="00134F40"/>
    <w:rsid w:val="001376D5"/>
    <w:rsid w:val="001406F6"/>
    <w:rsid w:val="00140F39"/>
    <w:rsid w:val="0014294F"/>
    <w:rsid w:val="001436E6"/>
    <w:rsid w:val="00143C54"/>
    <w:rsid w:val="00144462"/>
    <w:rsid w:val="00145B38"/>
    <w:rsid w:val="001521C8"/>
    <w:rsid w:val="00152707"/>
    <w:rsid w:val="00161F4F"/>
    <w:rsid w:val="00162BC6"/>
    <w:rsid w:val="00163B24"/>
    <w:rsid w:val="0016677E"/>
    <w:rsid w:val="00167AC8"/>
    <w:rsid w:val="001705E4"/>
    <w:rsid w:val="00170AB1"/>
    <w:rsid w:val="001717B7"/>
    <w:rsid w:val="00171FDE"/>
    <w:rsid w:val="001744D9"/>
    <w:rsid w:val="00177140"/>
    <w:rsid w:val="001840B8"/>
    <w:rsid w:val="0018608F"/>
    <w:rsid w:val="00186C93"/>
    <w:rsid w:val="00190830"/>
    <w:rsid w:val="00192B31"/>
    <w:rsid w:val="0019366B"/>
    <w:rsid w:val="001964B6"/>
    <w:rsid w:val="001A1BF6"/>
    <w:rsid w:val="001A1E44"/>
    <w:rsid w:val="001A3ABE"/>
    <w:rsid w:val="001A4D21"/>
    <w:rsid w:val="001A7809"/>
    <w:rsid w:val="001B294D"/>
    <w:rsid w:val="001B38CC"/>
    <w:rsid w:val="001B3E2B"/>
    <w:rsid w:val="001B5F99"/>
    <w:rsid w:val="001B65E5"/>
    <w:rsid w:val="001B67F2"/>
    <w:rsid w:val="001B73AC"/>
    <w:rsid w:val="001C0FBE"/>
    <w:rsid w:val="001C55C9"/>
    <w:rsid w:val="001D025B"/>
    <w:rsid w:val="001D0A16"/>
    <w:rsid w:val="001D36F7"/>
    <w:rsid w:val="001D5645"/>
    <w:rsid w:val="001D5F0F"/>
    <w:rsid w:val="001D67D2"/>
    <w:rsid w:val="001E1B26"/>
    <w:rsid w:val="001E6A69"/>
    <w:rsid w:val="001F02D5"/>
    <w:rsid w:val="001F0BB6"/>
    <w:rsid w:val="001F12BD"/>
    <w:rsid w:val="001F2C2B"/>
    <w:rsid w:val="001F2CC9"/>
    <w:rsid w:val="001F3DA2"/>
    <w:rsid w:val="001F41D0"/>
    <w:rsid w:val="001F7134"/>
    <w:rsid w:val="001F7E10"/>
    <w:rsid w:val="002004D5"/>
    <w:rsid w:val="00200A13"/>
    <w:rsid w:val="00202DB1"/>
    <w:rsid w:val="002032B7"/>
    <w:rsid w:val="00204CD5"/>
    <w:rsid w:val="00205495"/>
    <w:rsid w:val="00210310"/>
    <w:rsid w:val="002120A8"/>
    <w:rsid w:val="00212DB7"/>
    <w:rsid w:val="00215BD5"/>
    <w:rsid w:val="00217A8C"/>
    <w:rsid w:val="00220C5E"/>
    <w:rsid w:val="002234BD"/>
    <w:rsid w:val="00223AF6"/>
    <w:rsid w:val="00225728"/>
    <w:rsid w:val="00225B40"/>
    <w:rsid w:val="00233F30"/>
    <w:rsid w:val="00237B1E"/>
    <w:rsid w:val="002413E4"/>
    <w:rsid w:val="00244845"/>
    <w:rsid w:val="002458DE"/>
    <w:rsid w:val="002468C4"/>
    <w:rsid w:val="00247FF9"/>
    <w:rsid w:val="00253924"/>
    <w:rsid w:val="00253EFB"/>
    <w:rsid w:val="002543A7"/>
    <w:rsid w:val="0025460E"/>
    <w:rsid w:val="002548BE"/>
    <w:rsid w:val="002566F4"/>
    <w:rsid w:val="00257E85"/>
    <w:rsid w:val="00261B54"/>
    <w:rsid w:val="002627D7"/>
    <w:rsid w:val="002633A5"/>
    <w:rsid w:val="002640E9"/>
    <w:rsid w:val="00265DB0"/>
    <w:rsid w:val="002673C1"/>
    <w:rsid w:val="002674F6"/>
    <w:rsid w:val="00272FA2"/>
    <w:rsid w:val="002732AB"/>
    <w:rsid w:val="002740E6"/>
    <w:rsid w:val="002740E8"/>
    <w:rsid w:val="0028158D"/>
    <w:rsid w:val="00281D5A"/>
    <w:rsid w:val="00281D7B"/>
    <w:rsid w:val="0028603D"/>
    <w:rsid w:val="002873E8"/>
    <w:rsid w:val="00290F2F"/>
    <w:rsid w:val="00290FCF"/>
    <w:rsid w:val="00291DC8"/>
    <w:rsid w:val="00292B53"/>
    <w:rsid w:val="0029607C"/>
    <w:rsid w:val="00296235"/>
    <w:rsid w:val="00296B1F"/>
    <w:rsid w:val="00297969"/>
    <w:rsid w:val="00297E83"/>
    <w:rsid w:val="002A15C0"/>
    <w:rsid w:val="002A2BD6"/>
    <w:rsid w:val="002A2E99"/>
    <w:rsid w:val="002A4076"/>
    <w:rsid w:val="002A453B"/>
    <w:rsid w:val="002A6FBA"/>
    <w:rsid w:val="002A7EE8"/>
    <w:rsid w:val="002B0939"/>
    <w:rsid w:val="002B12DD"/>
    <w:rsid w:val="002B212C"/>
    <w:rsid w:val="002B2DD9"/>
    <w:rsid w:val="002B2F03"/>
    <w:rsid w:val="002B50B8"/>
    <w:rsid w:val="002B5101"/>
    <w:rsid w:val="002B7188"/>
    <w:rsid w:val="002C109D"/>
    <w:rsid w:val="002C189A"/>
    <w:rsid w:val="002C4A1A"/>
    <w:rsid w:val="002C4EC9"/>
    <w:rsid w:val="002C701E"/>
    <w:rsid w:val="002C73B3"/>
    <w:rsid w:val="002C7F23"/>
    <w:rsid w:val="002D1D34"/>
    <w:rsid w:val="002D2C8B"/>
    <w:rsid w:val="002D43BE"/>
    <w:rsid w:val="002D5E12"/>
    <w:rsid w:val="002D64D4"/>
    <w:rsid w:val="002E024F"/>
    <w:rsid w:val="002E216D"/>
    <w:rsid w:val="002E4A25"/>
    <w:rsid w:val="002E4CE0"/>
    <w:rsid w:val="002E5A58"/>
    <w:rsid w:val="002E66F7"/>
    <w:rsid w:val="002E793D"/>
    <w:rsid w:val="002F0A10"/>
    <w:rsid w:val="002F1B24"/>
    <w:rsid w:val="002F1EFC"/>
    <w:rsid w:val="002F576B"/>
    <w:rsid w:val="002F619A"/>
    <w:rsid w:val="002F74D1"/>
    <w:rsid w:val="002F7794"/>
    <w:rsid w:val="00301488"/>
    <w:rsid w:val="0030237B"/>
    <w:rsid w:val="00303B53"/>
    <w:rsid w:val="00304514"/>
    <w:rsid w:val="003102CB"/>
    <w:rsid w:val="0031128E"/>
    <w:rsid w:val="003127F9"/>
    <w:rsid w:val="00312CA1"/>
    <w:rsid w:val="003134CD"/>
    <w:rsid w:val="00314D9C"/>
    <w:rsid w:val="00314EDF"/>
    <w:rsid w:val="003151A6"/>
    <w:rsid w:val="00322308"/>
    <w:rsid w:val="00330460"/>
    <w:rsid w:val="0033319B"/>
    <w:rsid w:val="00333FE9"/>
    <w:rsid w:val="003368B8"/>
    <w:rsid w:val="00337CF7"/>
    <w:rsid w:val="00341A4D"/>
    <w:rsid w:val="003423A8"/>
    <w:rsid w:val="0034356C"/>
    <w:rsid w:val="003473B0"/>
    <w:rsid w:val="00350CB9"/>
    <w:rsid w:val="00351615"/>
    <w:rsid w:val="00352189"/>
    <w:rsid w:val="003531D0"/>
    <w:rsid w:val="00354736"/>
    <w:rsid w:val="003559E8"/>
    <w:rsid w:val="00356732"/>
    <w:rsid w:val="00356E4A"/>
    <w:rsid w:val="00364C82"/>
    <w:rsid w:val="00366E61"/>
    <w:rsid w:val="003723CB"/>
    <w:rsid w:val="003727AD"/>
    <w:rsid w:val="00373002"/>
    <w:rsid w:val="003759A1"/>
    <w:rsid w:val="0037606C"/>
    <w:rsid w:val="00377821"/>
    <w:rsid w:val="00383ACC"/>
    <w:rsid w:val="00383D38"/>
    <w:rsid w:val="00383F25"/>
    <w:rsid w:val="00385FED"/>
    <w:rsid w:val="003917DD"/>
    <w:rsid w:val="00392014"/>
    <w:rsid w:val="00393006"/>
    <w:rsid w:val="00393598"/>
    <w:rsid w:val="00394DE9"/>
    <w:rsid w:val="00397683"/>
    <w:rsid w:val="003A4AFB"/>
    <w:rsid w:val="003A508B"/>
    <w:rsid w:val="003A50F7"/>
    <w:rsid w:val="003A66D6"/>
    <w:rsid w:val="003A7BEE"/>
    <w:rsid w:val="003B15B9"/>
    <w:rsid w:val="003B5CC9"/>
    <w:rsid w:val="003B5D0D"/>
    <w:rsid w:val="003C0F5B"/>
    <w:rsid w:val="003C1CC6"/>
    <w:rsid w:val="003C1DAB"/>
    <w:rsid w:val="003C4180"/>
    <w:rsid w:val="003C5C4F"/>
    <w:rsid w:val="003C642D"/>
    <w:rsid w:val="003C6B04"/>
    <w:rsid w:val="003C6B2A"/>
    <w:rsid w:val="003D474D"/>
    <w:rsid w:val="003D53E3"/>
    <w:rsid w:val="003D5EAE"/>
    <w:rsid w:val="003D7A90"/>
    <w:rsid w:val="003E0600"/>
    <w:rsid w:val="003E1338"/>
    <w:rsid w:val="003E27EB"/>
    <w:rsid w:val="003E2D28"/>
    <w:rsid w:val="003E2DF0"/>
    <w:rsid w:val="003E781D"/>
    <w:rsid w:val="003F13AD"/>
    <w:rsid w:val="003F1B72"/>
    <w:rsid w:val="003F1E96"/>
    <w:rsid w:val="003F32C9"/>
    <w:rsid w:val="003F4E54"/>
    <w:rsid w:val="003F7545"/>
    <w:rsid w:val="00400951"/>
    <w:rsid w:val="00403342"/>
    <w:rsid w:val="00411245"/>
    <w:rsid w:val="004146F2"/>
    <w:rsid w:val="004179EC"/>
    <w:rsid w:val="0042105B"/>
    <w:rsid w:val="0042321A"/>
    <w:rsid w:val="00426370"/>
    <w:rsid w:val="00427467"/>
    <w:rsid w:val="004327E2"/>
    <w:rsid w:val="00433A3D"/>
    <w:rsid w:val="004344D1"/>
    <w:rsid w:val="0043505D"/>
    <w:rsid w:val="00435867"/>
    <w:rsid w:val="00441E3B"/>
    <w:rsid w:val="00442D4E"/>
    <w:rsid w:val="00442E27"/>
    <w:rsid w:val="00443139"/>
    <w:rsid w:val="00445507"/>
    <w:rsid w:val="0045167F"/>
    <w:rsid w:val="00451D22"/>
    <w:rsid w:val="00454A3F"/>
    <w:rsid w:val="00454D7E"/>
    <w:rsid w:val="0046003A"/>
    <w:rsid w:val="0046050D"/>
    <w:rsid w:val="0046339B"/>
    <w:rsid w:val="00463D89"/>
    <w:rsid w:val="00464AE1"/>
    <w:rsid w:val="00464D96"/>
    <w:rsid w:val="00470884"/>
    <w:rsid w:val="004712FC"/>
    <w:rsid w:val="004724F3"/>
    <w:rsid w:val="00472F7E"/>
    <w:rsid w:val="00473027"/>
    <w:rsid w:val="004756AA"/>
    <w:rsid w:val="004769BC"/>
    <w:rsid w:val="00481B89"/>
    <w:rsid w:val="004830F6"/>
    <w:rsid w:val="0048322B"/>
    <w:rsid w:val="00483565"/>
    <w:rsid w:val="0048416F"/>
    <w:rsid w:val="00486175"/>
    <w:rsid w:val="0048697B"/>
    <w:rsid w:val="00487C85"/>
    <w:rsid w:val="00490B41"/>
    <w:rsid w:val="004910F4"/>
    <w:rsid w:val="004926D5"/>
    <w:rsid w:val="00493DF1"/>
    <w:rsid w:val="0049453B"/>
    <w:rsid w:val="00494B17"/>
    <w:rsid w:val="00495F6D"/>
    <w:rsid w:val="00497159"/>
    <w:rsid w:val="00497B41"/>
    <w:rsid w:val="004A0A93"/>
    <w:rsid w:val="004A12EC"/>
    <w:rsid w:val="004A1566"/>
    <w:rsid w:val="004A1F67"/>
    <w:rsid w:val="004A37C6"/>
    <w:rsid w:val="004A4BFC"/>
    <w:rsid w:val="004A6865"/>
    <w:rsid w:val="004B210B"/>
    <w:rsid w:val="004B348A"/>
    <w:rsid w:val="004B4332"/>
    <w:rsid w:val="004B48A7"/>
    <w:rsid w:val="004B7290"/>
    <w:rsid w:val="004C004A"/>
    <w:rsid w:val="004C08E2"/>
    <w:rsid w:val="004C1E34"/>
    <w:rsid w:val="004C2170"/>
    <w:rsid w:val="004C2B6C"/>
    <w:rsid w:val="004C4EEF"/>
    <w:rsid w:val="004C5D5B"/>
    <w:rsid w:val="004C7272"/>
    <w:rsid w:val="004D1F46"/>
    <w:rsid w:val="004D234D"/>
    <w:rsid w:val="004D3690"/>
    <w:rsid w:val="004D3A01"/>
    <w:rsid w:val="004D6014"/>
    <w:rsid w:val="004D6A88"/>
    <w:rsid w:val="004D6F89"/>
    <w:rsid w:val="004D7BCF"/>
    <w:rsid w:val="004E1D14"/>
    <w:rsid w:val="004E2A9E"/>
    <w:rsid w:val="004E3EA1"/>
    <w:rsid w:val="004E5370"/>
    <w:rsid w:val="004F2395"/>
    <w:rsid w:val="004F2A52"/>
    <w:rsid w:val="004F6971"/>
    <w:rsid w:val="004F76F2"/>
    <w:rsid w:val="0050631D"/>
    <w:rsid w:val="00506E3B"/>
    <w:rsid w:val="00507BEF"/>
    <w:rsid w:val="00512520"/>
    <w:rsid w:val="00512F23"/>
    <w:rsid w:val="00513AE7"/>
    <w:rsid w:val="0051585B"/>
    <w:rsid w:val="005169DE"/>
    <w:rsid w:val="005173D8"/>
    <w:rsid w:val="0052184E"/>
    <w:rsid w:val="00521922"/>
    <w:rsid w:val="0052234A"/>
    <w:rsid w:val="0052399E"/>
    <w:rsid w:val="00524166"/>
    <w:rsid w:val="00524268"/>
    <w:rsid w:val="005279D6"/>
    <w:rsid w:val="0053340E"/>
    <w:rsid w:val="00534B15"/>
    <w:rsid w:val="00534E9A"/>
    <w:rsid w:val="00536072"/>
    <w:rsid w:val="00540B94"/>
    <w:rsid w:val="00540F97"/>
    <w:rsid w:val="00545117"/>
    <w:rsid w:val="00545367"/>
    <w:rsid w:val="0055020D"/>
    <w:rsid w:val="005525B3"/>
    <w:rsid w:val="00552D75"/>
    <w:rsid w:val="005569E7"/>
    <w:rsid w:val="00560BF9"/>
    <w:rsid w:val="005647E3"/>
    <w:rsid w:val="00565C1A"/>
    <w:rsid w:val="00565D61"/>
    <w:rsid w:val="00567002"/>
    <w:rsid w:val="0056757E"/>
    <w:rsid w:val="00567E42"/>
    <w:rsid w:val="005722E6"/>
    <w:rsid w:val="005737D1"/>
    <w:rsid w:val="00575B16"/>
    <w:rsid w:val="00576B19"/>
    <w:rsid w:val="00581A6E"/>
    <w:rsid w:val="00581F69"/>
    <w:rsid w:val="00583A26"/>
    <w:rsid w:val="00585114"/>
    <w:rsid w:val="00585731"/>
    <w:rsid w:val="00586808"/>
    <w:rsid w:val="0059004A"/>
    <w:rsid w:val="00590E5B"/>
    <w:rsid w:val="005910A0"/>
    <w:rsid w:val="00593D2D"/>
    <w:rsid w:val="005A268C"/>
    <w:rsid w:val="005A62CC"/>
    <w:rsid w:val="005B017B"/>
    <w:rsid w:val="005B0858"/>
    <w:rsid w:val="005B1D82"/>
    <w:rsid w:val="005B21D6"/>
    <w:rsid w:val="005B3B83"/>
    <w:rsid w:val="005B423B"/>
    <w:rsid w:val="005B6224"/>
    <w:rsid w:val="005B631E"/>
    <w:rsid w:val="005B6900"/>
    <w:rsid w:val="005B7CA2"/>
    <w:rsid w:val="005C0518"/>
    <w:rsid w:val="005C14E6"/>
    <w:rsid w:val="005C309B"/>
    <w:rsid w:val="005C5A05"/>
    <w:rsid w:val="005C764F"/>
    <w:rsid w:val="005D3367"/>
    <w:rsid w:val="005D6B00"/>
    <w:rsid w:val="005E0287"/>
    <w:rsid w:val="005E24A9"/>
    <w:rsid w:val="005E24B0"/>
    <w:rsid w:val="005E5597"/>
    <w:rsid w:val="005E70DE"/>
    <w:rsid w:val="005F21ED"/>
    <w:rsid w:val="005F2245"/>
    <w:rsid w:val="005F75F4"/>
    <w:rsid w:val="005F776D"/>
    <w:rsid w:val="00603DFE"/>
    <w:rsid w:val="00612922"/>
    <w:rsid w:val="006156F4"/>
    <w:rsid w:val="00615D67"/>
    <w:rsid w:val="00616410"/>
    <w:rsid w:val="0061728C"/>
    <w:rsid w:val="00620342"/>
    <w:rsid w:val="00622299"/>
    <w:rsid w:val="00624E42"/>
    <w:rsid w:val="00630818"/>
    <w:rsid w:val="006315AA"/>
    <w:rsid w:val="00632225"/>
    <w:rsid w:val="006328A1"/>
    <w:rsid w:val="006401D7"/>
    <w:rsid w:val="00640F55"/>
    <w:rsid w:val="006414D5"/>
    <w:rsid w:val="006434A1"/>
    <w:rsid w:val="006446E3"/>
    <w:rsid w:val="006455E2"/>
    <w:rsid w:val="006458DB"/>
    <w:rsid w:val="006504D3"/>
    <w:rsid w:val="00655D21"/>
    <w:rsid w:val="006600E0"/>
    <w:rsid w:val="00662B91"/>
    <w:rsid w:val="00663849"/>
    <w:rsid w:val="006656F2"/>
    <w:rsid w:val="00665ECE"/>
    <w:rsid w:val="00666421"/>
    <w:rsid w:val="0066669E"/>
    <w:rsid w:val="006667B8"/>
    <w:rsid w:val="00667FB6"/>
    <w:rsid w:val="00670ADE"/>
    <w:rsid w:val="006728A5"/>
    <w:rsid w:val="006763D8"/>
    <w:rsid w:val="00677CF1"/>
    <w:rsid w:val="00682ED8"/>
    <w:rsid w:val="006845AF"/>
    <w:rsid w:val="006866AE"/>
    <w:rsid w:val="00686882"/>
    <w:rsid w:val="00690A44"/>
    <w:rsid w:val="00693FA1"/>
    <w:rsid w:val="006944B9"/>
    <w:rsid w:val="0069505E"/>
    <w:rsid w:val="006955AC"/>
    <w:rsid w:val="0069587E"/>
    <w:rsid w:val="006976FE"/>
    <w:rsid w:val="006A04C1"/>
    <w:rsid w:val="006A1A23"/>
    <w:rsid w:val="006A3814"/>
    <w:rsid w:val="006A3BAE"/>
    <w:rsid w:val="006A4827"/>
    <w:rsid w:val="006A4FB1"/>
    <w:rsid w:val="006A6610"/>
    <w:rsid w:val="006A708A"/>
    <w:rsid w:val="006A7377"/>
    <w:rsid w:val="006A740E"/>
    <w:rsid w:val="006B2E39"/>
    <w:rsid w:val="006B46D0"/>
    <w:rsid w:val="006B55CE"/>
    <w:rsid w:val="006B6553"/>
    <w:rsid w:val="006C04F6"/>
    <w:rsid w:val="006C6BDB"/>
    <w:rsid w:val="006D3CCE"/>
    <w:rsid w:val="006D3D0C"/>
    <w:rsid w:val="006D5382"/>
    <w:rsid w:val="006D68CE"/>
    <w:rsid w:val="006E39C4"/>
    <w:rsid w:val="006E55BB"/>
    <w:rsid w:val="006E5A22"/>
    <w:rsid w:val="006E5CE4"/>
    <w:rsid w:val="006E6966"/>
    <w:rsid w:val="006E77C5"/>
    <w:rsid w:val="006F03E2"/>
    <w:rsid w:val="006F0646"/>
    <w:rsid w:val="006F1BB0"/>
    <w:rsid w:val="006F413F"/>
    <w:rsid w:val="006F48E3"/>
    <w:rsid w:val="006F5195"/>
    <w:rsid w:val="006F6877"/>
    <w:rsid w:val="006F6BE6"/>
    <w:rsid w:val="006F7A59"/>
    <w:rsid w:val="006F7B0A"/>
    <w:rsid w:val="0070069A"/>
    <w:rsid w:val="007013A0"/>
    <w:rsid w:val="00702EB7"/>
    <w:rsid w:val="007030E8"/>
    <w:rsid w:val="007041AE"/>
    <w:rsid w:val="007048B5"/>
    <w:rsid w:val="00707AAB"/>
    <w:rsid w:val="00707B8A"/>
    <w:rsid w:val="0071211B"/>
    <w:rsid w:val="0071290C"/>
    <w:rsid w:val="007151BD"/>
    <w:rsid w:val="00716E82"/>
    <w:rsid w:val="00717B08"/>
    <w:rsid w:val="0072035F"/>
    <w:rsid w:val="00721B49"/>
    <w:rsid w:val="00722328"/>
    <w:rsid w:val="007254D6"/>
    <w:rsid w:val="0072603B"/>
    <w:rsid w:val="0072798A"/>
    <w:rsid w:val="00727CD9"/>
    <w:rsid w:val="0073199F"/>
    <w:rsid w:val="00733085"/>
    <w:rsid w:val="007333E6"/>
    <w:rsid w:val="00733DBB"/>
    <w:rsid w:val="00734370"/>
    <w:rsid w:val="00735072"/>
    <w:rsid w:val="00740312"/>
    <w:rsid w:val="007404EC"/>
    <w:rsid w:val="00742D01"/>
    <w:rsid w:val="00743A70"/>
    <w:rsid w:val="00744B34"/>
    <w:rsid w:val="00744EED"/>
    <w:rsid w:val="00751213"/>
    <w:rsid w:val="007513F5"/>
    <w:rsid w:val="007541C4"/>
    <w:rsid w:val="00762855"/>
    <w:rsid w:val="007658D6"/>
    <w:rsid w:val="00766141"/>
    <w:rsid w:val="00766E4D"/>
    <w:rsid w:val="00772D55"/>
    <w:rsid w:val="007730A9"/>
    <w:rsid w:val="00774567"/>
    <w:rsid w:val="007774CD"/>
    <w:rsid w:val="00780DB0"/>
    <w:rsid w:val="00780F0B"/>
    <w:rsid w:val="007819C2"/>
    <w:rsid w:val="00784364"/>
    <w:rsid w:val="00784556"/>
    <w:rsid w:val="00785658"/>
    <w:rsid w:val="00787654"/>
    <w:rsid w:val="00787CE6"/>
    <w:rsid w:val="00794E95"/>
    <w:rsid w:val="007A01B5"/>
    <w:rsid w:val="007A451E"/>
    <w:rsid w:val="007A5F47"/>
    <w:rsid w:val="007B1119"/>
    <w:rsid w:val="007B2599"/>
    <w:rsid w:val="007B6EFF"/>
    <w:rsid w:val="007B7A6A"/>
    <w:rsid w:val="007C1546"/>
    <w:rsid w:val="007C1C25"/>
    <w:rsid w:val="007C45D6"/>
    <w:rsid w:val="007C4D6A"/>
    <w:rsid w:val="007C7AC7"/>
    <w:rsid w:val="007D0037"/>
    <w:rsid w:val="007D272D"/>
    <w:rsid w:val="007D3322"/>
    <w:rsid w:val="007D36F2"/>
    <w:rsid w:val="007D3A79"/>
    <w:rsid w:val="007D4534"/>
    <w:rsid w:val="007D5EDF"/>
    <w:rsid w:val="007E0C08"/>
    <w:rsid w:val="007E3C3F"/>
    <w:rsid w:val="007E47E4"/>
    <w:rsid w:val="007E58EA"/>
    <w:rsid w:val="007E65D5"/>
    <w:rsid w:val="007E682F"/>
    <w:rsid w:val="007E6AA3"/>
    <w:rsid w:val="007E6EEC"/>
    <w:rsid w:val="007E78EA"/>
    <w:rsid w:val="007F2BA6"/>
    <w:rsid w:val="007F3A43"/>
    <w:rsid w:val="007F54E6"/>
    <w:rsid w:val="007F75FD"/>
    <w:rsid w:val="008010DA"/>
    <w:rsid w:val="00801CAC"/>
    <w:rsid w:val="00802D42"/>
    <w:rsid w:val="00805AF8"/>
    <w:rsid w:val="008069EA"/>
    <w:rsid w:val="00810217"/>
    <w:rsid w:val="0081291F"/>
    <w:rsid w:val="00815C11"/>
    <w:rsid w:val="0081718B"/>
    <w:rsid w:val="0082185F"/>
    <w:rsid w:val="00821C9F"/>
    <w:rsid w:val="008223FC"/>
    <w:rsid w:val="00822467"/>
    <w:rsid w:val="00824203"/>
    <w:rsid w:val="00825B8D"/>
    <w:rsid w:val="00831ADB"/>
    <w:rsid w:val="00835548"/>
    <w:rsid w:val="00835974"/>
    <w:rsid w:val="00835C46"/>
    <w:rsid w:val="00836EDD"/>
    <w:rsid w:val="00840EEB"/>
    <w:rsid w:val="00845A87"/>
    <w:rsid w:val="0084631A"/>
    <w:rsid w:val="00852DCD"/>
    <w:rsid w:val="00853A3A"/>
    <w:rsid w:val="00854CB5"/>
    <w:rsid w:val="0085560A"/>
    <w:rsid w:val="00855B92"/>
    <w:rsid w:val="00855F90"/>
    <w:rsid w:val="00860BA6"/>
    <w:rsid w:val="00863825"/>
    <w:rsid w:val="00867549"/>
    <w:rsid w:val="008675C3"/>
    <w:rsid w:val="00867A7F"/>
    <w:rsid w:val="0087097C"/>
    <w:rsid w:val="00870B47"/>
    <w:rsid w:val="00877A20"/>
    <w:rsid w:val="008801F2"/>
    <w:rsid w:val="00880906"/>
    <w:rsid w:val="008830CA"/>
    <w:rsid w:val="0088409E"/>
    <w:rsid w:val="008847EF"/>
    <w:rsid w:val="008850B9"/>
    <w:rsid w:val="00886A20"/>
    <w:rsid w:val="00893FF2"/>
    <w:rsid w:val="00897739"/>
    <w:rsid w:val="008A134A"/>
    <w:rsid w:val="008A1395"/>
    <w:rsid w:val="008A2C8C"/>
    <w:rsid w:val="008A6928"/>
    <w:rsid w:val="008B2224"/>
    <w:rsid w:val="008B45A7"/>
    <w:rsid w:val="008B5509"/>
    <w:rsid w:val="008C2400"/>
    <w:rsid w:val="008C4410"/>
    <w:rsid w:val="008C5EAA"/>
    <w:rsid w:val="008D1B85"/>
    <w:rsid w:val="008D4AD2"/>
    <w:rsid w:val="008D7903"/>
    <w:rsid w:val="008D7D6F"/>
    <w:rsid w:val="008E3E27"/>
    <w:rsid w:val="008E5BDE"/>
    <w:rsid w:val="008F0F76"/>
    <w:rsid w:val="008F2A2D"/>
    <w:rsid w:val="008F2E1B"/>
    <w:rsid w:val="008F36A1"/>
    <w:rsid w:val="008F582C"/>
    <w:rsid w:val="008F7C7A"/>
    <w:rsid w:val="009005A5"/>
    <w:rsid w:val="00905467"/>
    <w:rsid w:val="009055AD"/>
    <w:rsid w:val="00906057"/>
    <w:rsid w:val="00910F16"/>
    <w:rsid w:val="00911B84"/>
    <w:rsid w:val="00915ED4"/>
    <w:rsid w:val="00920BA5"/>
    <w:rsid w:val="009214C5"/>
    <w:rsid w:val="0092193C"/>
    <w:rsid w:val="0092279A"/>
    <w:rsid w:val="00924249"/>
    <w:rsid w:val="009256C5"/>
    <w:rsid w:val="009256FD"/>
    <w:rsid w:val="00925CE2"/>
    <w:rsid w:val="00927382"/>
    <w:rsid w:val="00927BE2"/>
    <w:rsid w:val="00931D4C"/>
    <w:rsid w:val="00936875"/>
    <w:rsid w:val="00944787"/>
    <w:rsid w:val="009453A5"/>
    <w:rsid w:val="00947833"/>
    <w:rsid w:val="0095071A"/>
    <w:rsid w:val="00951E1E"/>
    <w:rsid w:val="009543E3"/>
    <w:rsid w:val="009555A5"/>
    <w:rsid w:val="00956492"/>
    <w:rsid w:val="009570C1"/>
    <w:rsid w:val="00957D8C"/>
    <w:rsid w:val="0096112D"/>
    <w:rsid w:val="009628A0"/>
    <w:rsid w:val="0096307E"/>
    <w:rsid w:val="00963BB6"/>
    <w:rsid w:val="00964B76"/>
    <w:rsid w:val="0096595A"/>
    <w:rsid w:val="009737E7"/>
    <w:rsid w:val="00973E8D"/>
    <w:rsid w:val="00975AF1"/>
    <w:rsid w:val="00977EB1"/>
    <w:rsid w:val="009810D8"/>
    <w:rsid w:val="009838F2"/>
    <w:rsid w:val="00983AA1"/>
    <w:rsid w:val="009857E3"/>
    <w:rsid w:val="00985B99"/>
    <w:rsid w:val="00994DB8"/>
    <w:rsid w:val="009957F0"/>
    <w:rsid w:val="00995AE6"/>
    <w:rsid w:val="0099645D"/>
    <w:rsid w:val="009A34C7"/>
    <w:rsid w:val="009A389F"/>
    <w:rsid w:val="009A559C"/>
    <w:rsid w:val="009B0C8E"/>
    <w:rsid w:val="009B2783"/>
    <w:rsid w:val="009B5720"/>
    <w:rsid w:val="009B5D3F"/>
    <w:rsid w:val="009B6889"/>
    <w:rsid w:val="009B7615"/>
    <w:rsid w:val="009B7FB9"/>
    <w:rsid w:val="009C3AAC"/>
    <w:rsid w:val="009C61D6"/>
    <w:rsid w:val="009C7C54"/>
    <w:rsid w:val="009D24D7"/>
    <w:rsid w:val="009D27CE"/>
    <w:rsid w:val="009D6A8E"/>
    <w:rsid w:val="009D765C"/>
    <w:rsid w:val="009E069D"/>
    <w:rsid w:val="009E07CB"/>
    <w:rsid w:val="009E3FA0"/>
    <w:rsid w:val="009E49F9"/>
    <w:rsid w:val="009E5CE6"/>
    <w:rsid w:val="009E6167"/>
    <w:rsid w:val="009F0C44"/>
    <w:rsid w:val="009F32B9"/>
    <w:rsid w:val="009F5529"/>
    <w:rsid w:val="009F5BF1"/>
    <w:rsid w:val="009F65AB"/>
    <w:rsid w:val="00A0029D"/>
    <w:rsid w:val="00A006DA"/>
    <w:rsid w:val="00A02021"/>
    <w:rsid w:val="00A027CA"/>
    <w:rsid w:val="00A027F4"/>
    <w:rsid w:val="00A03DDB"/>
    <w:rsid w:val="00A041D6"/>
    <w:rsid w:val="00A04CA8"/>
    <w:rsid w:val="00A1089A"/>
    <w:rsid w:val="00A12D3F"/>
    <w:rsid w:val="00A15455"/>
    <w:rsid w:val="00A171BD"/>
    <w:rsid w:val="00A21955"/>
    <w:rsid w:val="00A22699"/>
    <w:rsid w:val="00A2399C"/>
    <w:rsid w:val="00A25BA4"/>
    <w:rsid w:val="00A2794A"/>
    <w:rsid w:val="00A3026D"/>
    <w:rsid w:val="00A32434"/>
    <w:rsid w:val="00A3268D"/>
    <w:rsid w:val="00A32755"/>
    <w:rsid w:val="00A32F04"/>
    <w:rsid w:val="00A33176"/>
    <w:rsid w:val="00A33B82"/>
    <w:rsid w:val="00A3772C"/>
    <w:rsid w:val="00A4041F"/>
    <w:rsid w:val="00A41283"/>
    <w:rsid w:val="00A422BF"/>
    <w:rsid w:val="00A434FC"/>
    <w:rsid w:val="00A43AD6"/>
    <w:rsid w:val="00A43C67"/>
    <w:rsid w:val="00A51A51"/>
    <w:rsid w:val="00A52307"/>
    <w:rsid w:val="00A53416"/>
    <w:rsid w:val="00A55713"/>
    <w:rsid w:val="00A63F23"/>
    <w:rsid w:val="00A64BEA"/>
    <w:rsid w:val="00A64D8E"/>
    <w:rsid w:val="00A64EEB"/>
    <w:rsid w:val="00A6607C"/>
    <w:rsid w:val="00A66847"/>
    <w:rsid w:val="00A708A4"/>
    <w:rsid w:val="00A7139E"/>
    <w:rsid w:val="00A73B5A"/>
    <w:rsid w:val="00A74846"/>
    <w:rsid w:val="00A75D5C"/>
    <w:rsid w:val="00A76546"/>
    <w:rsid w:val="00A808A8"/>
    <w:rsid w:val="00A83F59"/>
    <w:rsid w:val="00A87981"/>
    <w:rsid w:val="00A928E7"/>
    <w:rsid w:val="00AA0F79"/>
    <w:rsid w:val="00AA7F62"/>
    <w:rsid w:val="00AB1F23"/>
    <w:rsid w:val="00AB39EE"/>
    <w:rsid w:val="00AB7237"/>
    <w:rsid w:val="00AC3D91"/>
    <w:rsid w:val="00AC59DC"/>
    <w:rsid w:val="00AD27B6"/>
    <w:rsid w:val="00AD77D0"/>
    <w:rsid w:val="00AE16C9"/>
    <w:rsid w:val="00AE2336"/>
    <w:rsid w:val="00AE3314"/>
    <w:rsid w:val="00AE5168"/>
    <w:rsid w:val="00AE5C3F"/>
    <w:rsid w:val="00AE622E"/>
    <w:rsid w:val="00AF045A"/>
    <w:rsid w:val="00AF1843"/>
    <w:rsid w:val="00AF1A30"/>
    <w:rsid w:val="00AF20B8"/>
    <w:rsid w:val="00AF4692"/>
    <w:rsid w:val="00AF54FF"/>
    <w:rsid w:val="00AF574E"/>
    <w:rsid w:val="00B009DA"/>
    <w:rsid w:val="00B01ED9"/>
    <w:rsid w:val="00B022AE"/>
    <w:rsid w:val="00B02C42"/>
    <w:rsid w:val="00B04EEE"/>
    <w:rsid w:val="00B0571A"/>
    <w:rsid w:val="00B06022"/>
    <w:rsid w:val="00B12705"/>
    <w:rsid w:val="00B129E5"/>
    <w:rsid w:val="00B12C96"/>
    <w:rsid w:val="00B1772F"/>
    <w:rsid w:val="00B20C07"/>
    <w:rsid w:val="00B20FEE"/>
    <w:rsid w:val="00B21BD9"/>
    <w:rsid w:val="00B24CC9"/>
    <w:rsid w:val="00B24CDD"/>
    <w:rsid w:val="00B252C0"/>
    <w:rsid w:val="00B26FBC"/>
    <w:rsid w:val="00B308AE"/>
    <w:rsid w:val="00B32AD0"/>
    <w:rsid w:val="00B347A0"/>
    <w:rsid w:val="00B34962"/>
    <w:rsid w:val="00B36A7C"/>
    <w:rsid w:val="00B36BF0"/>
    <w:rsid w:val="00B43ED4"/>
    <w:rsid w:val="00B45582"/>
    <w:rsid w:val="00B474B5"/>
    <w:rsid w:val="00B47A0F"/>
    <w:rsid w:val="00B50228"/>
    <w:rsid w:val="00B5165A"/>
    <w:rsid w:val="00B5209C"/>
    <w:rsid w:val="00B54DEC"/>
    <w:rsid w:val="00B56CF9"/>
    <w:rsid w:val="00B61802"/>
    <w:rsid w:val="00B62437"/>
    <w:rsid w:val="00B63A99"/>
    <w:rsid w:val="00B64F99"/>
    <w:rsid w:val="00B66290"/>
    <w:rsid w:val="00B6763A"/>
    <w:rsid w:val="00B7178D"/>
    <w:rsid w:val="00B72058"/>
    <w:rsid w:val="00B7421D"/>
    <w:rsid w:val="00B74442"/>
    <w:rsid w:val="00B75B68"/>
    <w:rsid w:val="00B80236"/>
    <w:rsid w:val="00B80DD8"/>
    <w:rsid w:val="00B81C1C"/>
    <w:rsid w:val="00B824D6"/>
    <w:rsid w:val="00B82A59"/>
    <w:rsid w:val="00B8397F"/>
    <w:rsid w:val="00B8603C"/>
    <w:rsid w:val="00B8667A"/>
    <w:rsid w:val="00B8735B"/>
    <w:rsid w:val="00B90C01"/>
    <w:rsid w:val="00B924D0"/>
    <w:rsid w:val="00B94EF6"/>
    <w:rsid w:val="00B96031"/>
    <w:rsid w:val="00B96AC8"/>
    <w:rsid w:val="00B96BFB"/>
    <w:rsid w:val="00BA0AF2"/>
    <w:rsid w:val="00BA1337"/>
    <w:rsid w:val="00BA5568"/>
    <w:rsid w:val="00BA5876"/>
    <w:rsid w:val="00BA5FD5"/>
    <w:rsid w:val="00BA749C"/>
    <w:rsid w:val="00BA792B"/>
    <w:rsid w:val="00BA7C5D"/>
    <w:rsid w:val="00BB117D"/>
    <w:rsid w:val="00BB37AC"/>
    <w:rsid w:val="00BB5CA0"/>
    <w:rsid w:val="00BB65D3"/>
    <w:rsid w:val="00BB7782"/>
    <w:rsid w:val="00BC320A"/>
    <w:rsid w:val="00BC340C"/>
    <w:rsid w:val="00BC397F"/>
    <w:rsid w:val="00BC3B20"/>
    <w:rsid w:val="00BC476F"/>
    <w:rsid w:val="00BC546C"/>
    <w:rsid w:val="00BC6C91"/>
    <w:rsid w:val="00BC7376"/>
    <w:rsid w:val="00BC760B"/>
    <w:rsid w:val="00BD03AC"/>
    <w:rsid w:val="00BD095E"/>
    <w:rsid w:val="00BD0C0F"/>
    <w:rsid w:val="00BD18F5"/>
    <w:rsid w:val="00BD3EAE"/>
    <w:rsid w:val="00BD6A28"/>
    <w:rsid w:val="00BE2F3F"/>
    <w:rsid w:val="00BE3EED"/>
    <w:rsid w:val="00BE4A0B"/>
    <w:rsid w:val="00BE4D0D"/>
    <w:rsid w:val="00BE56D1"/>
    <w:rsid w:val="00BE5D1D"/>
    <w:rsid w:val="00BE7CF7"/>
    <w:rsid w:val="00BF774C"/>
    <w:rsid w:val="00C00AA1"/>
    <w:rsid w:val="00C01E85"/>
    <w:rsid w:val="00C07C1F"/>
    <w:rsid w:val="00C103C6"/>
    <w:rsid w:val="00C11873"/>
    <w:rsid w:val="00C12D27"/>
    <w:rsid w:val="00C17A6A"/>
    <w:rsid w:val="00C2272A"/>
    <w:rsid w:val="00C2524E"/>
    <w:rsid w:val="00C25BB1"/>
    <w:rsid w:val="00C30FB8"/>
    <w:rsid w:val="00C31BA6"/>
    <w:rsid w:val="00C33A80"/>
    <w:rsid w:val="00C35102"/>
    <w:rsid w:val="00C353A3"/>
    <w:rsid w:val="00C354F1"/>
    <w:rsid w:val="00C41821"/>
    <w:rsid w:val="00C41C79"/>
    <w:rsid w:val="00C41F07"/>
    <w:rsid w:val="00C42F78"/>
    <w:rsid w:val="00C44423"/>
    <w:rsid w:val="00C4517E"/>
    <w:rsid w:val="00C4528F"/>
    <w:rsid w:val="00C5215B"/>
    <w:rsid w:val="00C54CFE"/>
    <w:rsid w:val="00C54D35"/>
    <w:rsid w:val="00C55400"/>
    <w:rsid w:val="00C565BC"/>
    <w:rsid w:val="00C57E62"/>
    <w:rsid w:val="00C60DF2"/>
    <w:rsid w:val="00C61495"/>
    <w:rsid w:val="00C61C49"/>
    <w:rsid w:val="00C63BB3"/>
    <w:rsid w:val="00C67307"/>
    <w:rsid w:val="00C70BF5"/>
    <w:rsid w:val="00C7237B"/>
    <w:rsid w:val="00C745E2"/>
    <w:rsid w:val="00C7776E"/>
    <w:rsid w:val="00C80C17"/>
    <w:rsid w:val="00C82AF9"/>
    <w:rsid w:val="00C841C8"/>
    <w:rsid w:val="00C8466E"/>
    <w:rsid w:val="00C85E4D"/>
    <w:rsid w:val="00C877A6"/>
    <w:rsid w:val="00C90A36"/>
    <w:rsid w:val="00C91B1C"/>
    <w:rsid w:val="00C9321B"/>
    <w:rsid w:val="00C95632"/>
    <w:rsid w:val="00CA0D95"/>
    <w:rsid w:val="00CA1CA2"/>
    <w:rsid w:val="00CB2486"/>
    <w:rsid w:val="00CB4D18"/>
    <w:rsid w:val="00CB55C7"/>
    <w:rsid w:val="00CB6FCE"/>
    <w:rsid w:val="00CB72B5"/>
    <w:rsid w:val="00CC37EE"/>
    <w:rsid w:val="00CC6230"/>
    <w:rsid w:val="00CD0A35"/>
    <w:rsid w:val="00CD1449"/>
    <w:rsid w:val="00CD3621"/>
    <w:rsid w:val="00CD39FF"/>
    <w:rsid w:val="00CD42C6"/>
    <w:rsid w:val="00CE0160"/>
    <w:rsid w:val="00CE0B1E"/>
    <w:rsid w:val="00CE186D"/>
    <w:rsid w:val="00CE1B58"/>
    <w:rsid w:val="00CE218B"/>
    <w:rsid w:val="00CF0069"/>
    <w:rsid w:val="00CF099D"/>
    <w:rsid w:val="00CF45C7"/>
    <w:rsid w:val="00CF6686"/>
    <w:rsid w:val="00CF6C8C"/>
    <w:rsid w:val="00D02577"/>
    <w:rsid w:val="00D05C8C"/>
    <w:rsid w:val="00D13130"/>
    <w:rsid w:val="00D13C35"/>
    <w:rsid w:val="00D15A1E"/>
    <w:rsid w:val="00D15ED5"/>
    <w:rsid w:val="00D16BE5"/>
    <w:rsid w:val="00D20C56"/>
    <w:rsid w:val="00D25274"/>
    <w:rsid w:val="00D27685"/>
    <w:rsid w:val="00D318AE"/>
    <w:rsid w:val="00D32AAD"/>
    <w:rsid w:val="00D34712"/>
    <w:rsid w:val="00D35124"/>
    <w:rsid w:val="00D42C88"/>
    <w:rsid w:val="00D43697"/>
    <w:rsid w:val="00D44219"/>
    <w:rsid w:val="00D44996"/>
    <w:rsid w:val="00D4529A"/>
    <w:rsid w:val="00D461BB"/>
    <w:rsid w:val="00D46908"/>
    <w:rsid w:val="00D5390B"/>
    <w:rsid w:val="00D54492"/>
    <w:rsid w:val="00D547A9"/>
    <w:rsid w:val="00D559E0"/>
    <w:rsid w:val="00D60127"/>
    <w:rsid w:val="00D61574"/>
    <w:rsid w:val="00D61D35"/>
    <w:rsid w:val="00D64076"/>
    <w:rsid w:val="00D64115"/>
    <w:rsid w:val="00D66302"/>
    <w:rsid w:val="00D67237"/>
    <w:rsid w:val="00D67367"/>
    <w:rsid w:val="00D67677"/>
    <w:rsid w:val="00D73074"/>
    <w:rsid w:val="00D76E3E"/>
    <w:rsid w:val="00D80164"/>
    <w:rsid w:val="00D84F97"/>
    <w:rsid w:val="00D85AC7"/>
    <w:rsid w:val="00D86E0A"/>
    <w:rsid w:val="00D87798"/>
    <w:rsid w:val="00D878B6"/>
    <w:rsid w:val="00D923DE"/>
    <w:rsid w:val="00D93681"/>
    <w:rsid w:val="00D95B86"/>
    <w:rsid w:val="00D95BDF"/>
    <w:rsid w:val="00D95DEA"/>
    <w:rsid w:val="00D96A43"/>
    <w:rsid w:val="00D97095"/>
    <w:rsid w:val="00DA1A49"/>
    <w:rsid w:val="00DA25D0"/>
    <w:rsid w:val="00DA3FA3"/>
    <w:rsid w:val="00DA5E13"/>
    <w:rsid w:val="00DA62E0"/>
    <w:rsid w:val="00DA6B23"/>
    <w:rsid w:val="00DB1361"/>
    <w:rsid w:val="00DB2181"/>
    <w:rsid w:val="00DB48AC"/>
    <w:rsid w:val="00DB5041"/>
    <w:rsid w:val="00DB6D55"/>
    <w:rsid w:val="00DB76AD"/>
    <w:rsid w:val="00DB7B36"/>
    <w:rsid w:val="00DC2925"/>
    <w:rsid w:val="00DC412F"/>
    <w:rsid w:val="00DC4D27"/>
    <w:rsid w:val="00DC5ADB"/>
    <w:rsid w:val="00DD04ED"/>
    <w:rsid w:val="00DD3DBE"/>
    <w:rsid w:val="00DD5D9A"/>
    <w:rsid w:val="00DD72BC"/>
    <w:rsid w:val="00DD7A8C"/>
    <w:rsid w:val="00DE2336"/>
    <w:rsid w:val="00DE3B40"/>
    <w:rsid w:val="00DE3D21"/>
    <w:rsid w:val="00DE42ED"/>
    <w:rsid w:val="00DE4DA4"/>
    <w:rsid w:val="00DE5CF3"/>
    <w:rsid w:val="00DE76A6"/>
    <w:rsid w:val="00DF136D"/>
    <w:rsid w:val="00DF1E04"/>
    <w:rsid w:val="00DF2005"/>
    <w:rsid w:val="00DF24B6"/>
    <w:rsid w:val="00DF37E5"/>
    <w:rsid w:val="00DF39C2"/>
    <w:rsid w:val="00DF44E1"/>
    <w:rsid w:val="00DF4D76"/>
    <w:rsid w:val="00DF5379"/>
    <w:rsid w:val="00E015C8"/>
    <w:rsid w:val="00E03501"/>
    <w:rsid w:val="00E03711"/>
    <w:rsid w:val="00E0444E"/>
    <w:rsid w:val="00E05825"/>
    <w:rsid w:val="00E060F6"/>
    <w:rsid w:val="00E06CEE"/>
    <w:rsid w:val="00E10636"/>
    <w:rsid w:val="00E10B67"/>
    <w:rsid w:val="00E11DD8"/>
    <w:rsid w:val="00E12DBD"/>
    <w:rsid w:val="00E1308F"/>
    <w:rsid w:val="00E15BE3"/>
    <w:rsid w:val="00E1715A"/>
    <w:rsid w:val="00E201B1"/>
    <w:rsid w:val="00E232AB"/>
    <w:rsid w:val="00E273D2"/>
    <w:rsid w:val="00E32895"/>
    <w:rsid w:val="00E33512"/>
    <w:rsid w:val="00E34968"/>
    <w:rsid w:val="00E34C17"/>
    <w:rsid w:val="00E36DB6"/>
    <w:rsid w:val="00E37B4E"/>
    <w:rsid w:val="00E43B74"/>
    <w:rsid w:val="00E4471E"/>
    <w:rsid w:val="00E45869"/>
    <w:rsid w:val="00E5007D"/>
    <w:rsid w:val="00E513D9"/>
    <w:rsid w:val="00E52D8E"/>
    <w:rsid w:val="00E52E71"/>
    <w:rsid w:val="00E535C0"/>
    <w:rsid w:val="00E551E1"/>
    <w:rsid w:val="00E56DC7"/>
    <w:rsid w:val="00E56E3A"/>
    <w:rsid w:val="00E62842"/>
    <w:rsid w:val="00E707F9"/>
    <w:rsid w:val="00E735D5"/>
    <w:rsid w:val="00E7498C"/>
    <w:rsid w:val="00E82211"/>
    <w:rsid w:val="00E83E98"/>
    <w:rsid w:val="00E87099"/>
    <w:rsid w:val="00E90864"/>
    <w:rsid w:val="00E9290E"/>
    <w:rsid w:val="00E93DCA"/>
    <w:rsid w:val="00E9458D"/>
    <w:rsid w:val="00E948E4"/>
    <w:rsid w:val="00E95050"/>
    <w:rsid w:val="00EA0311"/>
    <w:rsid w:val="00EA03B9"/>
    <w:rsid w:val="00EA3735"/>
    <w:rsid w:val="00EA3C0A"/>
    <w:rsid w:val="00EA5B75"/>
    <w:rsid w:val="00EA649A"/>
    <w:rsid w:val="00EA6BF0"/>
    <w:rsid w:val="00EB0BBC"/>
    <w:rsid w:val="00EB1EFB"/>
    <w:rsid w:val="00EB2E3D"/>
    <w:rsid w:val="00EB458D"/>
    <w:rsid w:val="00EB5E0D"/>
    <w:rsid w:val="00EB70A2"/>
    <w:rsid w:val="00EC0DFF"/>
    <w:rsid w:val="00EC0F58"/>
    <w:rsid w:val="00EC2953"/>
    <w:rsid w:val="00EC377C"/>
    <w:rsid w:val="00ED18AC"/>
    <w:rsid w:val="00ED341A"/>
    <w:rsid w:val="00ED5EC7"/>
    <w:rsid w:val="00ED67DC"/>
    <w:rsid w:val="00ED7F5F"/>
    <w:rsid w:val="00EE1B22"/>
    <w:rsid w:val="00EF170F"/>
    <w:rsid w:val="00EF3DDA"/>
    <w:rsid w:val="00EF4BC7"/>
    <w:rsid w:val="00EF687B"/>
    <w:rsid w:val="00F00113"/>
    <w:rsid w:val="00F01419"/>
    <w:rsid w:val="00F017CD"/>
    <w:rsid w:val="00F018D8"/>
    <w:rsid w:val="00F04FFE"/>
    <w:rsid w:val="00F05B0F"/>
    <w:rsid w:val="00F12E68"/>
    <w:rsid w:val="00F14DE9"/>
    <w:rsid w:val="00F1782D"/>
    <w:rsid w:val="00F21FC5"/>
    <w:rsid w:val="00F2245D"/>
    <w:rsid w:val="00F23D59"/>
    <w:rsid w:val="00F252FC"/>
    <w:rsid w:val="00F30689"/>
    <w:rsid w:val="00F30D73"/>
    <w:rsid w:val="00F314E2"/>
    <w:rsid w:val="00F3309A"/>
    <w:rsid w:val="00F33C28"/>
    <w:rsid w:val="00F362F0"/>
    <w:rsid w:val="00F407C5"/>
    <w:rsid w:val="00F41985"/>
    <w:rsid w:val="00F42578"/>
    <w:rsid w:val="00F437A7"/>
    <w:rsid w:val="00F4439F"/>
    <w:rsid w:val="00F459AB"/>
    <w:rsid w:val="00F46A80"/>
    <w:rsid w:val="00F46ACC"/>
    <w:rsid w:val="00F46FEE"/>
    <w:rsid w:val="00F50CF0"/>
    <w:rsid w:val="00F53548"/>
    <w:rsid w:val="00F53DEC"/>
    <w:rsid w:val="00F54772"/>
    <w:rsid w:val="00F56694"/>
    <w:rsid w:val="00F60CE3"/>
    <w:rsid w:val="00F63510"/>
    <w:rsid w:val="00F639F9"/>
    <w:rsid w:val="00F65229"/>
    <w:rsid w:val="00F66105"/>
    <w:rsid w:val="00F673D4"/>
    <w:rsid w:val="00F6745D"/>
    <w:rsid w:val="00F67993"/>
    <w:rsid w:val="00F70FD7"/>
    <w:rsid w:val="00F72763"/>
    <w:rsid w:val="00F738EC"/>
    <w:rsid w:val="00F75660"/>
    <w:rsid w:val="00F76F26"/>
    <w:rsid w:val="00F8415E"/>
    <w:rsid w:val="00F85B2E"/>
    <w:rsid w:val="00F866CB"/>
    <w:rsid w:val="00F946F4"/>
    <w:rsid w:val="00F9648A"/>
    <w:rsid w:val="00FA1564"/>
    <w:rsid w:val="00FA2BB6"/>
    <w:rsid w:val="00FA61D8"/>
    <w:rsid w:val="00FA62A0"/>
    <w:rsid w:val="00FA64AA"/>
    <w:rsid w:val="00FB008F"/>
    <w:rsid w:val="00FB0EE5"/>
    <w:rsid w:val="00FB1AA9"/>
    <w:rsid w:val="00FB301B"/>
    <w:rsid w:val="00FB4572"/>
    <w:rsid w:val="00FB5AAF"/>
    <w:rsid w:val="00FC02BD"/>
    <w:rsid w:val="00FC2B1C"/>
    <w:rsid w:val="00FC3E24"/>
    <w:rsid w:val="00FC4F58"/>
    <w:rsid w:val="00FC53C6"/>
    <w:rsid w:val="00FC723D"/>
    <w:rsid w:val="00FD0FF8"/>
    <w:rsid w:val="00FD12C6"/>
    <w:rsid w:val="00FD1738"/>
    <w:rsid w:val="00FD288A"/>
    <w:rsid w:val="00FD3E58"/>
    <w:rsid w:val="00FE03DE"/>
    <w:rsid w:val="00FE04D2"/>
    <w:rsid w:val="00FE2024"/>
    <w:rsid w:val="00FE273E"/>
    <w:rsid w:val="00FE2DA4"/>
    <w:rsid w:val="00FE3813"/>
    <w:rsid w:val="00FE5889"/>
    <w:rsid w:val="00FE5F62"/>
    <w:rsid w:val="00FE612A"/>
    <w:rsid w:val="00FE76B6"/>
    <w:rsid w:val="00FF083A"/>
    <w:rsid w:val="00FF0A47"/>
    <w:rsid w:val="00FF2417"/>
    <w:rsid w:val="00FF265B"/>
    <w:rsid w:val="00FF4D44"/>
    <w:rsid w:val="00FF57A8"/>
    <w:rsid w:val="00FF5FDD"/>
    <w:rsid w:val="00FF6492"/>
    <w:rsid w:val="00FF7A6F"/>
  </w:rsids>
  <m:mathPr>
    <m:mathFont m:val="Cambria Math"/>
    <m:brkBin m:val="before"/>
    <m:brkBinSub m:val="--"/>
    <m:smallFrac m:val="0"/>
    <m:dispDef/>
    <m:lMargin m:val="0"/>
    <m:rMargin m:val="0"/>
    <m:defJc m:val="centerGroup"/>
    <m:wrapIndent m:val="1440"/>
    <m:intLim m:val="subSup"/>
    <m:naryLim m:val="undOvr"/>
  </m:mathPr>
  <w:themeFontLang w:val="en-GB" w:eastAsia="zh-CN" w:bidi="my-MM"/>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067BE4E"/>
  <w15:docId w15:val="{7142E30B-2717-4F4E-9C26-63F9900936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DengXian" w:hAnsi="Calibri" w:cs="Myanmar Text"/>
        <w:lang w:val="en-GB" w:eastAsia="en-GB" w:bidi="ar-SA"/>
      </w:rPr>
    </w:rPrDefault>
    <w:pPrDefault/>
  </w:docDefaults>
  <w:latentStyles w:defLockedState="0" w:defUIPriority="99" w:defSemiHidden="0" w:defUnhideWhenUsed="0" w:defQFormat="0" w:count="375">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459AB"/>
    <w:rPr>
      <w:rFonts w:cs="Calibri"/>
      <w:sz w:val="24"/>
      <w:szCs w:val="24"/>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Grid2">
    <w:name w:val="Table Grid2"/>
    <w:uiPriority w:val="99"/>
    <w:rsid w:val="00CB55C7"/>
    <w:rPr>
      <w:rFonts w:cs="Calibri"/>
      <w:sz w:val="22"/>
      <w:szCs w:val="22"/>
      <w:lang w:val="en-SG"/>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
    <w:name w:val="Table Grid"/>
    <w:basedOn w:val="TableNormal"/>
    <w:uiPriority w:val="99"/>
    <w:rsid w:val="00CB55C7"/>
    <w:rPr>
      <w:rFonts w:cs="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uiPriority w:val="99"/>
    <w:rsid w:val="00463D89"/>
    <w:rPr>
      <w:rFonts w:cs="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rsid w:val="00C7237B"/>
    <w:rPr>
      <w:rFonts w:ascii="Times New Roman" w:hAnsi="Times New Roman" w:cs="Times New Roman"/>
      <w:sz w:val="18"/>
      <w:szCs w:val="18"/>
    </w:rPr>
  </w:style>
  <w:style w:type="character" w:customStyle="1" w:styleId="BalloonTextChar">
    <w:name w:val="Balloon Text Char"/>
    <w:link w:val="BalloonText"/>
    <w:uiPriority w:val="99"/>
    <w:semiHidden/>
    <w:locked/>
    <w:rsid w:val="00C7237B"/>
    <w:rPr>
      <w:rFonts w:ascii="Times New Roman" w:hAnsi="Times New Roman" w:cs="Times New Roman"/>
      <w:sz w:val="18"/>
      <w:szCs w:val="18"/>
      <w:lang w:val="en-US"/>
    </w:rPr>
  </w:style>
  <w:style w:type="character" w:styleId="Hyperlink">
    <w:name w:val="Hyperlink"/>
    <w:uiPriority w:val="99"/>
    <w:rsid w:val="007E47E4"/>
    <w:rPr>
      <w:color w:val="0563C1"/>
      <w:u w:val="single"/>
    </w:rPr>
  </w:style>
  <w:style w:type="character" w:customStyle="1" w:styleId="UnresolvedMention1">
    <w:name w:val="Unresolved Mention1"/>
    <w:uiPriority w:val="99"/>
    <w:rsid w:val="007E47E4"/>
    <w:rPr>
      <w:color w:val="auto"/>
      <w:shd w:val="clear" w:color="auto" w:fill="auto"/>
    </w:rPr>
  </w:style>
  <w:style w:type="paragraph" w:styleId="Footer">
    <w:name w:val="footer"/>
    <w:basedOn w:val="Normal"/>
    <w:link w:val="FooterChar"/>
    <w:uiPriority w:val="99"/>
    <w:rsid w:val="00F9648A"/>
    <w:pPr>
      <w:tabs>
        <w:tab w:val="center" w:pos="4680"/>
        <w:tab w:val="right" w:pos="9360"/>
      </w:tabs>
    </w:pPr>
  </w:style>
  <w:style w:type="character" w:customStyle="1" w:styleId="FooterChar">
    <w:name w:val="Footer Char"/>
    <w:link w:val="Footer"/>
    <w:uiPriority w:val="99"/>
    <w:locked/>
    <w:rsid w:val="00F9648A"/>
    <w:rPr>
      <w:lang w:val="en-US"/>
    </w:rPr>
  </w:style>
  <w:style w:type="character" w:styleId="PageNumber">
    <w:name w:val="page number"/>
    <w:basedOn w:val="DefaultParagraphFont"/>
    <w:uiPriority w:val="99"/>
    <w:semiHidden/>
    <w:rsid w:val="00F9648A"/>
  </w:style>
  <w:style w:type="paragraph" w:styleId="ListParagraph">
    <w:name w:val="List Paragraph"/>
    <w:basedOn w:val="Normal"/>
    <w:uiPriority w:val="99"/>
    <w:qFormat/>
    <w:rsid w:val="00B21BD9"/>
    <w:pPr>
      <w:ind w:left="720"/>
    </w:pPr>
  </w:style>
  <w:style w:type="character" w:styleId="CommentReference">
    <w:name w:val="annotation reference"/>
    <w:uiPriority w:val="99"/>
    <w:semiHidden/>
    <w:rsid w:val="00C35102"/>
    <w:rPr>
      <w:sz w:val="16"/>
      <w:szCs w:val="16"/>
    </w:rPr>
  </w:style>
  <w:style w:type="paragraph" w:styleId="CommentText">
    <w:name w:val="annotation text"/>
    <w:basedOn w:val="Normal"/>
    <w:link w:val="CommentTextChar"/>
    <w:uiPriority w:val="99"/>
    <w:semiHidden/>
    <w:rsid w:val="00C35102"/>
    <w:rPr>
      <w:sz w:val="20"/>
      <w:szCs w:val="20"/>
    </w:rPr>
  </w:style>
  <w:style w:type="character" w:customStyle="1" w:styleId="CommentTextChar">
    <w:name w:val="Comment Text Char"/>
    <w:link w:val="CommentText"/>
    <w:uiPriority w:val="99"/>
    <w:semiHidden/>
    <w:locked/>
    <w:rsid w:val="00C35102"/>
    <w:rPr>
      <w:sz w:val="20"/>
      <w:szCs w:val="20"/>
      <w:lang w:val="en-US"/>
    </w:rPr>
  </w:style>
  <w:style w:type="paragraph" w:styleId="CommentSubject">
    <w:name w:val="annotation subject"/>
    <w:basedOn w:val="CommentText"/>
    <w:next w:val="CommentText"/>
    <w:link w:val="CommentSubjectChar"/>
    <w:uiPriority w:val="99"/>
    <w:semiHidden/>
    <w:rsid w:val="00C35102"/>
    <w:rPr>
      <w:b/>
      <w:bCs/>
    </w:rPr>
  </w:style>
  <w:style w:type="character" w:customStyle="1" w:styleId="CommentSubjectChar">
    <w:name w:val="Comment Subject Char"/>
    <w:link w:val="CommentSubject"/>
    <w:uiPriority w:val="99"/>
    <w:semiHidden/>
    <w:locked/>
    <w:rsid w:val="00C35102"/>
    <w:rPr>
      <w:b/>
      <w:bCs/>
      <w:sz w:val="20"/>
      <w:szCs w:val="20"/>
      <w:lang w:val="en-US"/>
    </w:rPr>
  </w:style>
  <w:style w:type="paragraph" w:styleId="Revision">
    <w:name w:val="Revision"/>
    <w:hidden/>
    <w:uiPriority w:val="99"/>
    <w:semiHidden/>
    <w:rsid w:val="00AF574E"/>
    <w:rPr>
      <w:rFonts w:cs="Calibri"/>
      <w:sz w:val="24"/>
      <w:szCs w:val="24"/>
      <w:lang w:val="en-US" w:eastAsia="zh-CN"/>
    </w:rPr>
  </w:style>
  <w:style w:type="character" w:styleId="FollowedHyperlink">
    <w:name w:val="FollowedHyperlink"/>
    <w:basedOn w:val="DefaultParagraphFont"/>
    <w:uiPriority w:val="99"/>
    <w:semiHidden/>
    <w:unhideWhenUsed/>
    <w:rsid w:val="00055839"/>
    <w:rPr>
      <w:color w:val="800080" w:themeColor="followedHyperlink"/>
      <w:u w:val="single"/>
    </w:rPr>
  </w:style>
  <w:style w:type="character" w:styleId="UnresolvedMention">
    <w:name w:val="Unresolved Mention"/>
    <w:basedOn w:val="DefaultParagraphFont"/>
    <w:uiPriority w:val="99"/>
    <w:semiHidden/>
    <w:unhideWhenUsed/>
    <w:rsid w:val="0037606C"/>
    <w:rPr>
      <w:color w:val="605E5C"/>
      <w:shd w:val="clear" w:color="auto" w:fill="E1DFDD"/>
    </w:rPr>
  </w:style>
  <w:style w:type="paragraph" w:customStyle="1" w:styleId="msonospacing0">
    <w:name w:val="msonospacing"/>
    <w:basedOn w:val="Normal"/>
    <w:rsid w:val="00A43AD6"/>
    <w:rPr>
      <w:rFonts w:eastAsia="Calibri" w:cs="Times New Roman"/>
      <w:sz w:val="22"/>
      <w:szCs w:val="22"/>
      <w:lang w:val="en-GB" w:eastAsia="en-GB"/>
    </w:rPr>
  </w:style>
  <w:style w:type="table" w:customStyle="1" w:styleId="TableGrid3">
    <w:name w:val="Table Grid3"/>
    <w:basedOn w:val="TableNormal"/>
    <w:uiPriority w:val="39"/>
    <w:rsid w:val="00EF3DDA"/>
    <w:rPr>
      <w:rFonts w:asciiTheme="minorHAnsi" w:eastAsiaTheme="minorEastAsia" w:hAnsiTheme="minorHAnsi" w:cstheme="minorBidi"/>
      <w:sz w:val="24"/>
      <w:szCs w:val="24"/>
      <w:lang w:val="en-US" w:eastAsia="zh-C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A0F79"/>
    <w:pPr>
      <w:tabs>
        <w:tab w:val="center" w:pos="4680"/>
        <w:tab w:val="right" w:pos="9360"/>
      </w:tabs>
    </w:pPr>
  </w:style>
  <w:style w:type="character" w:customStyle="1" w:styleId="HeaderChar">
    <w:name w:val="Header Char"/>
    <w:basedOn w:val="DefaultParagraphFont"/>
    <w:link w:val="Header"/>
    <w:uiPriority w:val="99"/>
    <w:rsid w:val="00AA0F79"/>
    <w:rPr>
      <w:rFonts w:cs="Calibri"/>
      <w:sz w:val="24"/>
      <w:szCs w:val="24"/>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0642434">
      <w:bodyDiv w:val="1"/>
      <w:marLeft w:val="0"/>
      <w:marRight w:val="0"/>
      <w:marTop w:val="0"/>
      <w:marBottom w:val="0"/>
      <w:divBdr>
        <w:top w:val="none" w:sz="0" w:space="0" w:color="auto"/>
        <w:left w:val="none" w:sz="0" w:space="0" w:color="auto"/>
        <w:bottom w:val="none" w:sz="0" w:space="0" w:color="auto"/>
        <w:right w:val="none" w:sz="0" w:space="0" w:color="auto"/>
      </w:divBdr>
    </w:div>
    <w:div w:id="151723373">
      <w:bodyDiv w:val="1"/>
      <w:marLeft w:val="0"/>
      <w:marRight w:val="0"/>
      <w:marTop w:val="0"/>
      <w:marBottom w:val="0"/>
      <w:divBdr>
        <w:top w:val="none" w:sz="0" w:space="0" w:color="auto"/>
        <w:left w:val="none" w:sz="0" w:space="0" w:color="auto"/>
        <w:bottom w:val="none" w:sz="0" w:space="0" w:color="auto"/>
        <w:right w:val="none" w:sz="0" w:space="0" w:color="auto"/>
      </w:divBdr>
    </w:div>
    <w:div w:id="156843302">
      <w:bodyDiv w:val="1"/>
      <w:marLeft w:val="0"/>
      <w:marRight w:val="0"/>
      <w:marTop w:val="0"/>
      <w:marBottom w:val="0"/>
      <w:divBdr>
        <w:top w:val="none" w:sz="0" w:space="0" w:color="auto"/>
        <w:left w:val="none" w:sz="0" w:space="0" w:color="auto"/>
        <w:bottom w:val="none" w:sz="0" w:space="0" w:color="auto"/>
        <w:right w:val="none" w:sz="0" w:space="0" w:color="auto"/>
      </w:divBdr>
    </w:div>
    <w:div w:id="1271473945">
      <w:bodyDiv w:val="1"/>
      <w:marLeft w:val="0"/>
      <w:marRight w:val="0"/>
      <w:marTop w:val="0"/>
      <w:marBottom w:val="0"/>
      <w:divBdr>
        <w:top w:val="none" w:sz="0" w:space="0" w:color="auto"/>
        <w:left w:val="none" w:sz="0" w:space="0" w:color="auto"/>
        <w:bottom w:val="none" w:sz="0" w:space="0" w:color="auto"/>
        <w:right w:val="none" w:sz="0" w:space="0" w:color="auto"/>
      </w:divBdr>
    </w:div>
    <w:div w:id="1440950945">
      <w:bodyDiv w:val="1"/>
      <w:marLeft w:val="0"/>
      <w:marRight w:val="0"/>
      <w:marTop w:val="0"/>
      <w:marBottom w:val="0"/>
      <w:divBdr>
        <w:top w:val="none" w:sz="0" w:space="0" w:color="auto"/>
        <w:left w:val="none" w:sz="0" w:space="0" w:color="auto"/>
        <w:bottom w:val="none" w:sz="0" w:space="0" w:color="auto"/>
        <w:right w:val="none" w:sz="0" w:space="0" w:color="auto"/>
      </w:divBdr>
    </w:div>
    <w:div w:id="1624263234">
      <w:bodyDiv w:val="1"/>
      <w:marLeft w:val="0"/>
      <w:marRight w:val="0"/>
      <w:marTop w:val="0"/>
      <w:marBottom w:val="0"/>
      <w:divBdr>
        <w:top w:val="none" w:sz="0" w:space="0" w:color="auto"/>
        <w:left w:val="none" w:sz="0" w:space="0" w:color="auto"/>
        <w:bottom w:val="none" w:sz="0" w:space="0" w:color="auto"/>
        <w:right w:val="none" w:sz="0" w:space="0" w:color="auto"/>
      </w:divBdr>
    </w:div>
    <w:div w:id="19134696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chart" Target="charts/chart4.xml"/><Relationship Id="rId26" Type="http://schemas.openxmlformats.org/officeDocument/2006/relationships/chart" Target="charts/chart8.xml"/><Relationship Id="rId39" Type="http://schemas.openxmlformats.org/officeDocument/2006/relationships/chart" Target="charts/chart15.xml"/><Relationship Id="rId21" Type="http://schemas.openxmlformats.org/officeDocument/2006/relationships/chart" Target="charts/chart50.xml"/><Relationship Id="rId34" Type="http://schemas.openxmlformats.org/officeDocument/2006/relationships/chart" Target="charts/chart120.xml"/><Relationship Id="rId42" Type="http://schemas.openxmlformats.org/officeDocument/2006/relationships/chart" Target="charts/chart160.xml"/><Relationship Id="rId47" Type="http://schemas.openxmlformats.org/officeDocument/2006/relationships/chart" Target="charts/chart19.xml"/><Relationship Id="rId50" Type="http://schemas.openxmlformats.org/officeDocument/2006/relationships/chart" Target="charts/chart200.xml"/><Relationship Id="rId55" Type="http://schemas.openxmlformats.org/officeDocument/2006/relationships/chart" Target="charts/chart2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hart" Target="charts/chart2.xml"/><Relationship Id="rId29" Type="http://schemas.openxmlformats.org/officeDocument/2006/relationships/chart" Target="charts/chart90.xml"/><Relationship Id="rId11" Type="http://schemas.openxmlformats.org/officeDocument/2006/relationships/hyperlink" Target="https://www.yidaiyilu.gov.cn" TargetMode="External"/><Relationship Id="rId24" Type="http://schemas.openxmlformats.org/officeDocument/2006/relationships/chart" Target="charts/chart7.xml"/><Relationship Id="rId32" Type="http://schemas.openxmlformats.org/officeDocument/2006/relationships/chart" Target="charts/chart11.xml"/><Relationship Id="rId37" Type="http://schemas.openxmlformats.org/officeDocument/2006/relationships/chart" Target="charts/chart14.xml"/><Relationship Id="rId40" Type="http://schemas.openxmlformats.org/officeDocument/2006/relationships/chart" Target="charts/chart150.xml"/><Relationship Id="rId45" Type="http://schemas.openxmlformats.org/officeDocument/2006/relationships/chart" Target="charts/chart18.xml"/><Relationship Id="rId53" Type="http://schemas.openxmlformats.org/officeDocument/2006/relationships/chart" Target="charts/chart22.xml"/><Relationship Id="rId58" Type="http://schemas.openxmlformats.org/officeDocument/2006/relationships/fontTable" Target="fontTable.xml"/><Relationship Id="rId5" Type="http://schemas.openxmlformats.org/officeDocument/2006/relationships/webSettings" Target="webSettings.xml"/><Relationship Id="rId19" Type="http://schemas.openxmlformats.org/officeDocument/2006/relationships/chart" Target="charts/chart40.xml"/><Relationship Id="rId4" Type="http://schemas.openxmlformats.org/officeDocument/2006/relationships/settings" Target="settings.xml"/><Relationship Id="rId9" Type="http://schemas.openxmlformats.org/officeDocument/2006/relationships/image" Target="media/image1.png"/><Relationship Id="rId14" Type="http://schemas.microsoft.com/office/2007/relationships/hdphoto" Target="media/hdphoto2.wdp"/><Relationship Id="rId22" Type="http://schemas.openxmlformats.org/officeDocument/2006/relationships/chart" Target="charts/chart6.xml"/><Relationship Id="rId27" Type="http://schemas.openxmlformats.org/officeDocument/2006/relationships/chart" Target="charts/chart80.xml"/><Relationship Id="rId30" Type="http://schemas.openxmlformats.org/officeDocument/2006/relationships/chart" Target="charts/chart10.xml"/><Relationship Id="rId35" Type="http://schemas.openxmlformats.org/officeDocument/2006/relationships/chart" Target="charts/chart13.xml"/><Relationship Id="rId43" Type="http://schemas.openxmlformats.org/officeDocument/2006/relationships/chart" Target="charts/chart17.xml"/><Relationship Id="rId48" Type="http://schemas.openxmlformats.org/officeDocument/2006/relationships/chart" Target="charts/chart190.xml"/><Relationship Id="rId56" Type="http://schemas.openxmlformats.org/officeDocument/2006/relationships/chart" Target="charts/chart24.xml"/><Relationship Id="rId8" Type="http://schemas.openxmlformats.org/officeDocument/2006/relationships/hyperlink" Target="https://doi.org/10.1080/14615517.2020.1818520" TargetMode="External"/><Relationship Id="rId51" Type="http://schemas.openxmlformats.org/officeDocument/2006/relationships/chart" Target="charts/chart21.xml"/><Relationship Id="rId3" Type="http://schemas.openxmlformats.org/officeDocument/2006/relationships/styles" Target="styles.xml"/><Relationship Id="rId12" Type="http://schemas.openxmlformats.org/officeDocument/2006/relationships/hyperlink" Target="https://www.ydylcn.com" TargetMode="External"/><Relationship Id="rId17" Type="http://schemas.openxmlformats.org/officeDocument/2006/relationships/chart" Target="charts/chart3.xml"/><Relationship Id="rId25" Type="http://schemas.openxmlformats.org/officeDocument/2006/relationships/chart" Target="charts/chart70.xml"/><Relationship Id="rId33" Type="http://schemas.openxmlformats.org/officeDocument/2006/relationships/chart" Target="charts/chart12.xml"/><Relationship Id="rId38" Type="http://schemas.openxmlformats.org/officeDocument/2006/relationships/chart" Target="charts/chart140.xml"/><Relationship Id="rId46" Type="http://schemas.openxmlformats.org/officeDocument/2006/relationships/chart" Target="charts/chart180.xml"/><Relationship Id="rId59" Type="http://schemas.openxmlformats.org/officeDocument/2006/relationships/theme" Target="theme/theme1.xml"/><Relationship Id="rId20" Type="http://schemas.openxmlformats.org/officeDocument/2006/relationships/chart" Target="charts/chart5.xml"/><Relationship Id="rId41" Type="http://schemas.openxmlformats.org/officeDocument/2006/relationships/chart" Target="charts/chart16.xml"/><Relationship Id="rId54" Type="http://schemas.openxmlformats.org/officeDocument/2006/relationships/chart" Target="charts/chart220.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chart" Target="charts/chart1.xml"/><Relationship Id="rId23" Type="http://schemas.openxmlformats.org/officeDocument/2006/relationships/chart" Target="charts/chart60.xml"/><Relationship Id="rId28" Type="http://schemas.openxmlformats.org/officeDocument/2006/relationships/chart" Target="charts/chart9.xml"/><Relationship Id="rId36" Type="http://schemas.openxmlformats.org/officeDocument/2006/relationships/chart" Target="charts/chart130.xml"/><Relationship Id="rId49" Type="http://schemas.openxmlformats.org/officeDocument/2006/relationships/chart" Target="charts/chart20.xml"/><Relationship Id="rId57" Type="http://schemas.openxmlformats.org/officeDocument/2006/relationships/footer" Target="footer1.xml"/><Relationship Id="rId10" Type="http://schemas.microsoft.com/office/2007/relationships/hdphoto" Target="media/hdphoto1.wdp"/><Relationship Id="rId31" Type="http://schemas.openxmlformats.org/officeDocument/2006/relationships/chart" Target="charts/chart100.xml"/><Relationship Id="rId44" Type="http://schemas.openxmlformats.org/officeDocument/2006/relationships/chart" Target="charts/chart170.xml"/><Relationship Id="rId52" Type="http://schemas.openxmlformats.org/officeDocument/2006/relationships/chart" Target="charts/chart210.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Users\thirishwesinaung\Desktop\publications1\EIA%20data\correlation-2.xlsx" TargetMode="External"/></Relationships>
</file>

<file path=word/charts/_rels/chart10.xml.rels><?xml version="1.0" encoding="UTF-8" standalone="yes"?>
<Relationships xmlns="http://schemas.openxmlformats.org/package/2006/relationships"><Relationship Id="rId3" Type="http://schemas.openxmlformats.org/officeDocument/2006/relationships/oleObject" Target="https://hu-my.sharepoint.com/personal/thirishwesinaung_fas_harvard_edu/Documents/Copy%20of%20test4.xlsx" TargetMode="External"/><Relationship Id="rId2" Type="http://schemas.microsoft.com/office/2011/relationships/chartColorStyle" Target="colors10.xml"/><Relationship Id="rId1" Type="http://schemas.microsoft.com/office/2011/relationships/chartStyle" Target="style10.xml"/></Relationships>
</file>

<file path=word/charts/_rels/chart100.xml.rels><?xml version="1.0" encoding="UTF-8" standalone="yes"?>
<Relationships xmlns="http://schemas.openxmlformats.org/package/2006/relationships"><Relationship Id="rId3" Type="http://schemas.openxmlformats.org/officeDocument/2006/relationships/oleObject" Target="https://hu-my.sharepoint.com/personal/thirishwesinaung_fas_harvard_edu/Documents/Copy%20of%20test4.xlsx" TargetMode="External"/><Relationship Id="rId2" Type="http://schemas.microsoft.com/office/2011/relationships/chartColorStyle" Target="colors100.xml"/><Relationship Id="rId1" Type="http://schemas.microsoft.com/office/2011/relationships/chartStyle" Target="style100.xml"/></Relationships>
</file>

<file path=word/charts/_rels/chart11.xml.rels><?xml version="1.0" encoding="UTF-8" standalone="yes"?>
<Relationships xmlns="http://schemas.openxmlformats.org/package/2006/relationships"><Relationship Id="rId3" Type="http://schemas.openxmlformats.org/officeDocument/2006/relationships/oleObject" Target="https://hu-my.sharepoint.com/personal/thirishwesinaung_fas_harvard_edu/Documents/Copy%20of%20test4.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https://hu-my.sharepoint.com/personal/thirishwesinaung_fas_harvard_edu/Documents/Copy%20of%20test4.xlsx" TargetMode="External"/><Relationship Id="rId2" Type="http://schemas.microsoft.com/office/2011/relationships/chartColorStyle" Target="colors12.xml"/><Relationship Id="rId1" Type="http://schemas.microsoft.com/office/2011/relationships/chartStyle" Target="style12.xml"/></Relationships>
</file>

<file path=word/charts/_rels/chart120.xml.rels><?xml version="1.0" encoding="UTF-8" standalone="yes"?>
<Relationships xmlns="http://schemas.openxmlformats.org/package/2006/relationships"><Relationship Id="rId3" Type="http://schemas.openxmlformats.org/officeDocument/2006/relationships/oleObject" Target="https://hu-my.sharepoint.com/personal/thirishwesinaung_fas_harvard_edu/Documents/Copy%20of%20test4.xlsx" TargetMode="External"/><Relationship Id="rId2" Type="http://schemas.microsoft.com/office/2011/relationships/chartColorStyle" Target="colors120.xml"/><Relationship Id="rId1" Type="http://schemas.microsoft.com/office/2011/relationships/chartStyle" Target="style120.xml"/></Relationships>
</file>

<file path=word/charts/_rels/chart13.xml.rels><?xml version="1.0" encoding="UTF-8" standalone="yes"?>
<Relationships xmlns="http://schemas.openxmlformats.org/package/2006/relationships"><Relationship Id="rId3" Type="http://schemas.openxmlformats.org/officeDocument/2006/relationships/oleObject" Target="https://hu-my.sharepoint.com/personal/thirishwesinaung_fas_harvard_edu/Documents/Copy%20of%20test4.xlsx" TargetMode="External"/><Relationship Id="rId2" Type="http://schemas.microsoft.com/office/2011/relationships/chartColorStyle" Target="colors13.xml"/><Relationship Id="rId1" Type="http://schemas.microsoft.com/office/2011/relationships/chartStyle" Target="style13.xml"/></Relationships>
</file>

<file path=word/charts/_rels/chart130.xml.rels><?xml version="1.0" encoding="UTF-8" standalone="yes"?>
<Relationships xmlns="http://schemas.openxmlformats.org/package/2006/relationships"><Relationship Id="rId3" Type="http://schemas.openxmlformats.org/officeDocument/2006/relationships/oleObject" Target="https://hu-my.sharepoint.com/personal/thirishwesinaung_fas_harvard_edu/Documents/Copy%20of%20test4.xlsx" TargetMode="External"/><Relationship Id="rId2" Type="http://schemas.microsoft.com/office/2011/relationships/chartColorStyle" Target="colors130.xml"/><Relationship Id="rId1" Type="http://schemas.microsoft.com/office/2011/relationships/chartStyle" Target="style130.xml"/></Relationships>
</file>

<file path=word/charts/_rels/chart14.xml.rels><?xml version="1.0" encoding="UTF-8" standalone="yes"?>
<Relationships xmlns="http://schemas.openxmlformats.org/package/2006/relationships"><Relationship Id="rId3" Type="http://schemas.openxmlformats.org/officeDocument/2006/relationships/oleObject" Target="https://hu-my.sharepoint.com/personal/thirishwesinaung_fas_harvard_edu/Documents/Copy%20of%20test4.xlsx" TargetMode="External"/><Relationship Id="rId2" Type="http://schemas.microsoft.com/office/2011/relationships/chartColorStyle" Target="colors14.xml"/><Relationship Id="rId1" Type="http://schemas.microsoft.com/office/2011/relationships/chartStyle" Target="style14.xml"/></Relationships>
</file>

<file path=word/charts/_rels/chart140.xml.rels><?xml version="1.0" encoding="UTF-8" standalone="yes"?>
<Relationships xmlns="http://schemas.openxmlformats.org/package/2006/relationships"><Relationship Id="rId3" Type="http://schemas.openxmlformats.org/officeDocument/2006/relationships/oleObject" Target="https://hu-my.sharepoint.com/personal/thirishwesinaung_fas_harvard_edu/Documents/Copy%20of%20test4.xlsx" TargetMode="External"/><Relationship Id="rId2" Type="http://schemas.microsoft.com/office/2011/relationships/chartColorStyle" Target="colors140.xml"/><Relationship Id="rId1" Type="http://schemas.microsoft.com/office/2011/relationships/chartStyle" Target="style140.xml"/></Relationships>
</file>

<file path=word/charts/_rels/chart15.xml.rels><?xml version="1.0" encoding="UTF-8" standalone="yes"?>
<Relationships xmlns="http://schemas.openxmlformats.org/package/2006/relationships"><Relationship Id="rId3" Type="http://schemas.openxmlformats.org/officeDocument/2006/relationships/oleObject" Target="https://hu-my.sharepoint.com/personal/thirishwesinaung_fas_harvard_edu/Documents/Copy%20of%20test4.xlsx" TargetMode="External"/><Relationship Id="rId2" Type="http://schemas.microsoft.com/office/2011/relationships/chartColorStyle" Target="colors15.xml"/><Relationship Id="rId1" Type="http://schemas.microsoft.com/office/2011/relationships/chartStyle" Target="style15.xml"/></Relationships>
</file>

<file path=word/charts/_rels/chart150.xml.rels><?xml version="1.0" encoding="UTF-8" standalone="yes"?>
<Relationships xmlns="http://schemas.openxmlformats.org/package/2006/relationships"><Relationship Id="rId3" Type="http://schemas.openxmlformats.org/officeDocument/2006/relationships/oleObject" Target="https://hu-my.sharepoint.com/personal/thirishwesinaung_fas_harvard_edu/Documents/Copy%20of%20test4.xlsx" TargetMode="External"/><Relationship Id="rId2" Type="http://schemas.microsoft.com/office/2011/relationships/chartColorStyle" Target="colors150.xml"/><Relationship Id="rId1" Type="http://schemas.microsoft.com/office/2011/relationships/chartStyle" Target="style150.xml"/></Relationships>
</file>

<file path=word/charts/_rels/chart16.xml.rels><?xml version="1.0" encoding="UTF-8" standalone="yes"?>
<Relationships xmlns="http://schemas.openxmlformats.org/package/2006/relationships"><Relationship Id="rId3" Type="http://schemas.openxmlformats.org/officeDocument/2006/relationships/oleObject" Target="https://hu-my.sharepoint.com/personal/thirishwesinaung_fas_harvard_edu/Documents/Copy%20of%20test4.xlsx" TargetMode="External"/><Relationship Id="rId2" Type="http://schemas.microsoft.com/office/2011/relationships/chartColorStyle" Target="colors16.xml"/><Relationship Id="rId1" Type="http://schemas.microsoft.com/office/2011/relationships/chartStyle" Target="style16.xml"/></Relationships>
</file>

<file path=word/charts/_rels/chart160.xml.rels><?xml version="1.0" encoding="UTF-8" standalone="yes"?>
<Relationships xmlns="http://schemas.openxmlformats.org/package/2006/relationships"><Relationship Id="rId3" Type="http://schemas.openxmlformats.org/officeDocument/2006/relationships/oleObject" Target="https://hu-my.sharepoint.com/personal/thirishwesinaung_fas_harvard_edu/Documents/Copy%20of%20test4.xlsx" TargetMode="External"/><Relationship Id="rId2" Type="http://schemas.microsoft.com/office/2011/relationships/chartColorStyle" Target="colors160.xml"/><Relationship Id="rId1" Type="http://schemas.microsoft.com/office/2011/relationships/chartStyle" Target="style160.xml"/></Relationships>
</file>

<file path=word/charts/_rels/chart17.xml.rels><?xml version="1.0" encoding="UTF-8" standalone="yes"?>
<Relationships xmlns="http://schemas.openxmlformats.org/package/2006/relationships"><Relationship Id="rId3" Type="http://schemas.openxmlformats.org/officeDocument/2006/relationships/oleObject" Target="https://hu-my.sharepoint.com/personal/thirishwesinaung_fas_harvard_edu/Documents/Copy%20of%20test4.xlsx" TargetMode="External"/><Relationship Id="rId2" Type="http://schemas.microsoft.com/office/2011/relationships/chartColorStyle" Target="colors17.xml"/><Relationship Id="rId1" Type="http://schemas.microsoft.com/office/2011/relationships/chartStyle" Target="style17.xml"/></Relationships>
</file>

<file path=word/charts/_rels/chart170.xml.rels><?xml version="1.0" encoding="UTF-8" standalone="yes"?>
<Relationships xmlns="http://schemas.openxmlformats.org/package/2006/relationships"><Relationship Id="rId3" Type="http://schemas.openxmlformats.org/officeDocument/2006/relationships/oleObject" Target="https://hu-my.sharepoint.com/personal/thirishwesinaung_fas_harvard_edu/Documents/Copy%20of%20test4.xlsx" TargetMode="External"/><Relationship Id="rId2" Type="http://schemas.microsoft.com/office/2011/relationships/chartColorStyle" Target="colors170.xml"/><Relationship Id="rId1" Type="http://schemas.microsoft.com/office/2011/relationships/chartStyle" Target="style170.xml"/></Relationships>
</file>

<file path=word/charts/_rels/chart18.xml.rels><?xml version="1.0" encoding="UTF-8" standalone="yes"?>
<Relationships xmlns="http://schemas.openxmlformats.org/package/2006/relationships"><Relationship Id="rId3" Type="http://schemas.openxmlformats.org/officeDocument/2006/relationships/oleObject" Target="https://hu-my.sharepoint.com/personal/thirishwesinaung_fas_harvard_edu/Documents/Copy%20of%20test4.xlsx" TargetMode="External"/><Relationship Id="rId2" Type="http://schemas.microsoft.com/office/2011/relationships/chartColorStyle" Target="colors18.xml"/><Relationship Id="rId1" Type="http://schemas.microsoft.com/office/2011/relationships/chartStyle" Target="style18.xml"/></Relationships>
</file>

<file path=word/charts/_rels/chart180.xml.rels><?xml version="1.0" encoding="UTF-8" standalone="yes"?>
<Relationships xmlns="http://schemas.openxmlformats.org/package/2006/relationships"><Relationship Id="rId3" Type="http://schemas.openxmlformats.org/officeDocument/2006/relationships/oleObject" Target="https://hu-my.sharepoint.com/personal/thirishwesinaung_fas_harvard_edu/Documents/Copy%20of%20test4.xlsx" TargetMode="External"/><Relationship Id="rId2" Type="http://schemas.microsoft.com/office/2011/relationships/chartColorStyle" Target="colors180.xml"/><Relationship Id="rId1" Type="http://schemas.microsoft.com/office/2011/relationships/chartStyle" Target="style180.xml"/></Relationships>
</file>

<file path=word/charts/_rels/chart19.xml.rels><?xml version="1.0" encoding="UTF-8" standalone="yes"?>
<Relationships xmlns="http://schemas.openxmlformats.org/package/2006/relationships"><Relationship Id="rId3" Type="http://schemas.openxmlformats.org/officeDocument/2006/relationships/oleObject" Target="https://hu-my.sharepoint.com/personal/thirishwesinaung_fas_harvard_edu/Documents/Copy%20of%20test4.xlsx" TargetMode="External"/><Relationship Id="rId2" Type="http://schemas.microsoft.com/office/2011/relationships/chartColorStyle" Target="colors19.xml"/><Relationship Id="rId1" Type="http://schemas.microsoft.com/office/2011/relationships/chartStyle" Target="style19.xml"/></Relationships>
</file>

<file path=word/charts/_rels/chart190.xml.rels><?xml version="1.0" encoding="UTF-8" standalone="yes"?>
<Relationships xmlns="http://schemas.openxmlformats.org/package/2006/relationships"><Relationship Id="rId3" Type="http://schemas.openxmlformats.org/officeDocument/2006/relationships/oleObject" Target="https://hu-my.sharepoint.com/personal/thirishwesinaung_fas_harvard_edu/Documents/Copy%20of%20test4.xlsx" TargetMode="External"/><Relationship Id="rId2" Type="http://schemas.microsoft.com/office/2011/relationships/chartColorStyle" Target="colors190.xml"/><Relationship Id="rId1" Type="http://schemas.microsoft.com/office/2011/relationships/chartStyle" Target="style190.xml"/></Relationships>
</file>

<file path=word/charts/_rels/chart2.xml.rels><?xml version="1.0" encoding="UTF-8" standalone="yes"?>
<Relationships xmlns="http://schemas.openxmlformats.org/package/2006/relationships"><Relationship Id="rId3" Type="http://schemas.openxmlformats.org/officeDocument/2006/relationships/oleObject" Target="https://hu-my.sharepoint.com/personal/thirishwesinaung_fas_harvard_edu/Documents/Copy%20of%20test4.xlsx" TargetMode="External"/><Relationship Id="rId2" Type="http://schemas.microsoft.com/office/2011/relationships/chartColorStyle" Target="colors2.xml"/><Relationship Id="rId1" Type="http://schemas.microsoft.com/office/2011/relationships/chartStyle" Target="style2.xml"/></Relationships>
</file>

<file path=word/charts/_rels/chart20.xml.rels><?xml version="1.0" encoding="UTF-8" standalone="yes"?>
<Relationships xmlns="http://schemas.openxmlformats.org/package/2006/relationships"><Relationship Id="rId3" Type="http://schemas.openxmlformats.org/officeDocument/2006/relationships/oleObject" Target="https://hu-my.sharepoint.com/personal/thirishwesinaung_fas_harvard_edu/Documents/Copy%20of%20test4.xlsx" TargetMode="External"/><Relationship Id="rId2" Type="http://schemas.microsoft.com/office/2011/relationships/chartColorStyle" Target="colors20.xml"/><Relationship Id="rId1" Type="http://schemas.microsoft.com/office/2011/relationships/chartStyle" Target="style20.xml"/></Relationships>
</file>

<file path=word/charts/_rels/chart200.xml.rels><?xml version="1.0" encoding="UTF-8" standalone="yes"?>
<Relationships xmlns="http://schemas.openxmlformats.org/package/2006/relationships"><Relationship Id="rId3" Type="http://schemas.openxmlformats.org/officeDocument/2006/relationships/oleObject" Target="https://hu-my.sharepoint.com/personal/thirishwesinaung_fas_harvard_edu/Documents/Copy%20of%20test4.xlsx" TargetMode="External"/><Relationship Id="rId2" Type="http://schemas.microsoft.com/office/2011/relationships/chartColorStyle" Target="colors200.xml"/><Relationship Id="rId1" Type="http://schemas.microsoft.com/office/2011/relationships/chartStyle" Target="style200.xml"/></Relationships>
</file>

<file path=word/charts/_rels/chart21.xml.rels><?xml version="1.0" encoding="UTF-8" standalone="yes"?>
<Relationships xmlns="http://schemas.openxmlformats.org/package/2006/relationships"><Relationship Id="rId3" Type="http://schemas.openxmlformats.org/officeDocument/2006/relationships/oleObject" Target="https://hu-my.sharepoint.com/personal/thirishwesinaung_fas_harvard_edu/Documents/Copy%20of%20test4.xlsx" TargetMode="External"/><Relationship Id="rId2" Type="http://schemas.microsoft.com/office/2011/relationships/chartColorStyle" Target="colors21.xml"/><Relationship Id="rId1" Type="http://schemas.microsoft.com/office/2011/relationships/chartStyle" Target="style21.xml"/></Relationships>
</file>

<file path=word/charts/_rels/chart210.xml.rels><?xml version="1.0" encoding="UTF-8" standalone="yes"?>
<Relationships xmlns="http://schemas.openxmlformats.org/package/2006/relationships"><Relationship Id="rId3" Type="http://schemas.openxmlformats.org/officeDocument/2006/relationships/oleObject" Target="https://hu-my.sharepoint.com/personal/thirishwesinaung_fas_harvard_edu/Documents/Copy%20of%20test4.xlsx" TargetMode="External"/><Relationship Id="rId2" Type="http://schemas.microsoft.com/office/2011/relationships/chartColorStyle" Target="colors210.xml"/><Relationship Id="rId1" Type="http://schemas.microsoft.com/office/2011/relationships/chartStyle" Target="style210.xml"/></Relationships>
</file>

<file path=word/charts/_rels/chart22.xml.rels><?xml version="1.0" encoding="UTF-8" standalone="yes"?>
<Relationships xmlns="http://schemas.openxmlformats.org/package/2006/relationships"><Relationship Id="rId3" Type="http://schemas.openxmlformats.org/officeDocument/2006/relationships/oleObject" Target="https://hu-my.sharepoint.com/personal/thirishwesinaung_fas_harvard_edu/Documents/Copy%20of%20test4.xlsx" TargetMode="External"/><Relationship Id="rId2" Type="http://schemas.microsoft.com/office/2011/relationships/chartColorStyle" Target="colors22.xml"/><Relationship Id="rId1" Type="http://schemas.microsoft.com/office/2011/relationships/chartStyle" Target="style22.xml"/></Relationships>
</file>

<file path=word/charts/_rels/chart220.xml.rels><?xml version="1.0" encoding="UTF-8" standalone="yes"?>
<Relationships xmlns="http://schemas.openxmlformats.org/package/2006/relationships"><Relationship Id="rId3" Type="http://schemas.openxmlformats.org/officeDocument/2006/relationships/oleObject" Target="https://hu-my.sharepoint.com/personal/thirishwesinaung_fas_harvard_edu/Documents/Copy%20of%20test4.xlsx" TargetMode="External"/><Relationship Id="rId2" Type="http://schemas.microsoft.com/office/2011/relationships/chartColorStyle" Target="colors220.xml"/><Relationship Id="rId1" Type="http://schemas.microsoft.com/office/2011/relationships/chartStyle" Target="style220.xml"/></Relationships>
</file>

<file path=word/charts/_rels/chart23.xml.rels><?xml version="1.0" encoding="UTF-8" standalone="yes"?>
<Relationships xmlns="http://schemas.openxmlformats.org/package/2006/relationships"><Relationship Id="rId3" Type="http://schemas.openxmlformats.org/officeDocument/2006/relationships/oleObject" Target="https://hu-my.sharepoint.com/personal/thirishwesinaung_fas_harvard_edu/Documents/Copy%20of%20test4.xlsx" TargetMode="External"/><Relationship Id="rId2" Type="http://schemas.microsoft.com/office/2011/relationships/chartColorStyle" Target="colors23.xml"/><Relationship Id="rId1" Type="http://schemas.microsoft.com/office/2011/relationships/chartStyle" Target="style23.xml"/></Relationships>
</file>

<file path=word/charts/_rels/chart24.xml.rels><?xml version="1.0" encoding="UTF-8" standalone="yes"?>
<Relationships xmlns="http://schemas.openxmlformats.org/package/2006/relationships"><Relationship Id="rId3" Type="http://schemas.openxmlformats.org/officeDocument/2006/relationships/oleObject" Target="https://hu-my.sharepoint.com/personal/thirishwesinaung_fas_harvard_edu/Documents/Copy%20of%20test4.xlsx" TargetMode="External"/><Relationship Id="rId2" Type="http://schemas.microsoft.com/office/2011/relationships/chartColorStyle" Target="colors24.xml"/><Relationship Id="rId1" Type="http://schemas.microsoft.com/office/2011/relationships/chartStyle" Target="style24.xml"/></Relationships>
</file>

<file path=word/charts/_rels/chart3.xml.rels><?xml version="1.0" encoding="UTF-8" standalone="yes"?>
<Relationships xmlns="http://schemas.openxmlformats.org/package/2006/relationships"><Relationship Id="rId3" Type="http://schemas.openxmlformats.org/officeDocument/2006/relationships/oleObject" Target="https://hu-my.sharepoint.com/personal/thirishwesinaung_fas_harvard_edu/Documents/Copy%20of%20test4.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https://hu-my.sharepoint.com/personal/thirishwesinaung_fas_harvard_edu/Documents/Copy%20of%20test4.xlsx" TargetMode="External"/><Relationship Id="rId2" Type="http://schemas.microsoft.com/office/2011/relationships/chartColorStyle" Target="colors4.xml"/><Relationship Id="rId1" Type="http://schemas.microsoft.com/office/2011/relationships/chartStyle" Target="style4.xml"/></Relationships>
</file>

<file path=word/charts/_rels/chart40.xml.rels><?xml version="1.0" encoding="UTF-8" standalone="yes"?>
<Relationships xmlns="http://schemas.openxmlformats.org/package/2006/relationships"><Relationship Id="rId3" Type="http://schemas.openxmlformats.org/officeDocument/2006/relationships/oleObject" Target="https://hu-my.sharepoint.com/personal/thirishwesinaung_fas_harvard_edu/Documents/Copy%20of%20test4.xlsx" TargetMode="External"/><Relationship Id="rId2" Type="http://schemas.microsoft.com/office/2011/relationships/chartColorStyle" Target="colors40.xml"/><Relationship Id="rId1" Type="http://schemas.microsoft.com/office/2011/relationships/chartStyle" Target="style40.xml"/></Relationships>
</file>

<file path=word/charts/_rels/chart5.xml.rels><?xml version="1.0" encoding="UTF-8" standalone="yes"?>
<Relationships xmlns="http://schemas.openxmlformats.org/package/2006/relationships"><Relationship Id="rId3" Type="http://schemas.openxmlformats.org/officeDocument/2006/relationships/oleObject" Target="https://hu-my.sharepoint.com/personal/thirishwesinaung_fas_harvard_edu/Documents/Copy%20of%20test4.xlsx" TargetMode="External"/><Relationship Id="rId2" Type="http://schemas.microsoft.com/office/2011/relationships/chartColorStyle" Target="colors5.xml"/><Relationship Id="rId1" Type="http://schemas.microsoft.com/office/2011/relationships/chartStyle" Target="style5.xml"/></Relationships>
</file>

<file path=word/charts/_rels/chart50.xml.rels><?xml version="1.0" encoding="UTF-8" standalone="yes"?>
<Relationships xmlns="http://schemas.openxmlformats.org/package/2006/relationships"><Relationship Id="rId3" Type="http://schemas.openxmlformats.org/officeDocument/2006/relationships/oleObject" Target="https://hu-my.sharepoint.com/personal/thirishwesinaung_fas_harvard_edu/Documents/Copy%20of%20test4.xlsx" TargetMode="External"/><Relationship Id="rId2" Type="http://schemas.microsoft.com/office/2011/relationships/chartColorStyle" Target="colors50.xml"/><Relationship Id="rId1" Type="http://schemas.microsoft.com/office/2011/relationships/chartStyle" Target="style50.xml"/></Relationships>
</file>

<file path=word/charts/_rels/chart6.xml.rels><?xml version="1.0" encoding="UTF-8" standalone="yes"?>
<Relationships xmlns="http://schemas.openxmlformats.org/package/2006/relationships"><Relationship Id="rId3" Type="http://schemas.openxmlformats.org/officeDocument/2006/relationships/oleObject" Target="https://hu-my.sharepoint.com/personal/thirishwesinaung_fas_harvard_edu/Documents/Copy%20of%20test4.xlsx" TargetMode="External"/><Relationship Id="rId2" Type="http://schemas.microsoft.com/office/2011/relationships/chartColorStyle" Target="colors6.xml"/><Relationship Id="rId1" Type="http://schemas.microsoft.com/office/2011/relationships/chartStyle" Target="style6.xml"/></Relationships>
</file>

<file path=word/charts/_rels/chart60.xml.rels><?xml version="1.0" encoding="UTF-8" standalone="yes"?>
<Relationships xmlns="http://schemas.openxmlformats.org/package/2006/relationships"><Relationship Id="rId3" Type="http://schemas.openxmlformats.org/officeDocument/2006/relationships/oleObject" Target="https://hu-my.sharepoint.com/personal/thirishwesinaung_fas_harvard_edu/Documents/Copy%20of%20test4.xlsx" TargetMode="External"/><Relationship Id="rId2" Type="http://schemas.microsoft.com/office/2011/relationships/chartColorStyle" Target="colors60.xml"/><Relationship Id="rId1" Type="http://schemas.microsoft.com/office/2011/relationships/chartStyle" Target="style60.xml"/></Relationships>
</file>

<file path=word/charts/_rels/chart7.xml.rels><?xml version="1.0" encoding="UTF-8" standalone="yes"?>
<Relationships xmlns="http://schemas.openxmlformats.org/package/2006/relationships"><Relationship Id="rId3" Type="http://schemas.openxmlformats.org/officeDocument/2006/relationships/oleObject" Target="https://hu-my.sharepoint.com/personal/thirishwesinaung_fas_harvard_edu/Documents/Copy%20of%20test4.xlsx" TargetMode="External"/><Relationship Id="rId2" Type="http://schemas.microsoft.com/office/2011/relationships/chartColorStyle" Target="colors7.xml"/><Relationship Id="rId1" Type="http://schemas.microsoft.com/office/2011/relationships/chartStyle" Target="style7.xml"/></Relationships>
</file>

<file path=word/charts/_rels/chart70.xml.rels><?xml version="1.0" encoding="UTF-8" standalone="yes"?>
<Relationships xmlns="http://schemas.openxmlformats.org/package/2006/relationships"><Relationship Id="rId3" Type="http://schemas.openxmlformats.org/officeDocument/2006/relationships/oleObject" Target="https://hu-my.sharepoint.com/personal/thirishwesinaung_fas_harvard_edu/Documents/Copy%20of%20test4.xlsx" TargetMode="External"/><Relationship Id="rId2" Type="http://schemas.microsoft.com/office/2011/relationships/chartColorStyle" Target="colors70.xml"/><Relationship Id="rId1" Type="http://schemas.microsoft.com/office/2011/relationships/chartStyle" Target="style70.xml"/></Relationships>
</file>

<file path=word/charts/_rels/chart8.xml.rels><?xml version="1.0" encoding="UTF-8" standalone="yes"?>
<Relationships xmlns="http://schemas.openxmlformats.org/package/2006/relationships"><Relationship Id="rId3" Type="http://schemas.openxmlformats.org/officeDocument/2006/relationships/oleObject" Target="https://hu-my.sharepoint.com/personal/thirishwesinaung_fas_harvard_edu/Documents/Copy%20of%20test4.xlsx" TargetMode="External"/><Relationship Id="rId2" Type="http://schemas.microsoft.com/office/2011/relationships/chartColorStyle" Target="colors8.xml"/><Relationship Id="rId1" Type="http://schemas.microsoft.com/office/2011/relationships/chartStyle" Target="style8.xml"/></Relationships>
</file>

<file path=word/charts/_rels/chart80.xml.rels><?xml version="1.0" encoding="UTF-8" standalone="yes"?>
<Relationships xmlns="http://schemas.openxmlformats.org/package/2006/relationships"><Relationship Id="rId3" Type="http://schemas.openxmlformats.org/officeDocument/2006/relationships/oleObject" Target="https://hu-my.sharepoint.com/personal/thirishwesinaung_fas_harvard_edu/Documents/Copy%20of%20test4.xlsx" TargetMode="External"/><Relationship Id="rId2" Type="http://schemas.microsoft.com/office/2011/relationships/chartColorStyle" Target="colors80.xml"/><Relationship Id="rId1" Type="http://schemas.microsoft.com/office/2011/relationships/chartStyle" Target="style80.xml"/></Relationships>
</file>

<file path=word/charts/_rels/chart9.xml.rels><?xml version="1.0" encoding="UTF-8" standalone="yes"?>
<Relationships xmlns="http://schemas.openxmlformats.org/package/2006/relationships"><Relationship Id="rId3" Type="http://schemas.openxmlformats.org/officeDocument/2006/relationships/oleObject" Target="https://hu-my.sharepoint.com/personal/thirishwesinaung_fas_harvard_edu/Documents/Copy%20of%20test4.xlsx" TargetMode="External"/><Relationship Id="rId2" Type="http://schemas.microsoft.com/office/2011/relationships/chartColorStyle" Target="colors9.xml"/><Relationship Id="rId1" Type="http://schemas.microsoft.com/office/2011/relationships/chartStyle" Target="style9.xml"/></Relationships>
</file>

<file path=word/charts/_rels/chart90.xml.rels><?xml version="1.0" encoding="UTF-8" standalone="yes"?>
<Relationships xmlns="http://schemas.openxmlformats.org/package/2006/relationships"><Relationship Id="rId3" Type="http://schemas.openxmlformats.org/officeDocument/2006/relationships/oleObject" Target="https://hu-my.sharepoint.com/personal/thirishwesinaung_fas_harvard_edu/Documents/Copy%20of%20test4.xlsx" TargetMode="External"/><Relationship Id="rId2" Type="http://schemas.microsoft.com/office/2011/relationships/chartColorStyle" Target="colors90.xml"/><Relationship Id="rId1" Type="http://schemas.microsoft.com/office/2011/relationships/chartStyle" Target="style90.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lineMarker"/>
        <c:varyColors val="0"/>
        <c:ser>
          <c:idx val="0"/>
          <c:order val="0"/>
          <c:tx>
            <c:strRef>
              <c:f>Sheet1!$C$1</c:f>
              <c:strCache>
                <c:ptCount val="1"/>
                <c:pt idx="0">
                  <c:v>Final EIA score</c:v>
                </c:pt>
              </c:strCache>
            </c:strRef>
          </c:tx>
          <c:spPr>
            <a:ln w="25400" cap="rnd">
              <a:noFill/>
              <a:round/>
            </a:ln>
            <a:effectLst>
              <a:outerShdw blurRad="57150" dist="19050" dir="5400000" algn="ctr" rotWithShape="0">
                <a:srgbClr val="000000">
                  <a:alpha val="63000"/>
                </a:srgbClr>
              </a:outerShdw>
            </a:effectLst>
          </c:spPr>
          <c:marker>
            <c:symbol val="circle"/>
            <c:size val="6"/>
            <c:spPr>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w="9525" cap="rnd">
                <a:solidFill>
                  <a:schemeClr val="accent1"/>
                </a:solidFill>
                <a:round/>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marker>
          <c:trendline>
            <c:spPr>
              <a:ln w="19050" cap="rnd">
                <a:solidFill>
                  <a:schemeClr val="accent1"/>
                </a:solidFill>
              </a:ln>
              <a:effectLst/>
            </c:spPr>
            <c:trendlineType val="linear"/>
            <c:dispRSqr val="1"/>
            <c:dispEq val="1"/>
            <c:trendlineLbl>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br>
                      <a:rPr lang="en-US"/>
                    </a:br>
                    <a:r>
                      <a:rPr lang="en-US"/>
                      <a:t>R² = 0.573</a:t>
                    </a:r>
                  </a:p>
                </c:rich>
              </c:tx>
              <c:numFmt formatCode="General" sourceLinked="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rendlineLbl>
          </c:trendline>
          <c:xVal>
            <c:numRef>
              <c:f>Sheet1!$B$2:$B$66</c:f>
              <c:numCache>
                <c:formatCode>0.00</c:formatCode>
                <c:ptCount val="65"/>
                <c:pt idx="0">
                  <c:v>550.06845876385239</c:v>
                </c:pt>
                <c:pt idx="1">
                  <c:v>4537.5790555642216</c:v>
                </c:pt>
                <c:pt idx="2">
                  <c:v>3936.7983196528689</c:v>
                </c:pt>
                <c:pt idx="3">
                  <c:v>4135.1386014207083</c:v>
                </c:pt>
                <c:pt idx="4">
                  <c:v>23739.157173206178</c:v>
                </c:pt>
                <c:pt idx="5">
                  <c:v>1516.5132695643717</c:v>
                </c:pt>
                <c:pt idx="6">
                  <c:v>5733.3072098876391</c:v>
                </c:pt>
                <c:pt idx="7">
                  <c:v>3130.233542617761</c:v>
                </c:pt>
                <c:pt idx="8">
                  <c:v>5148.208516959392</c:v>
                </c:pt>
                <c:pt idx="9">
                  <c:v>26938.503382302533</c:v>
                </c:pt>
                <c:pt idx="10">
                  <c:v>8228.0115697265028</c:v>
                </c:pt>
                <c:pt idx="11">
                  <c:v>1269.9072381891344</c:v>
                </c:pt>
                <c:pt idx="12">
                  <c:v>8826.9940957483523</c:v>
                </c:pt>
                <c:pt idx="13">
                  <c:v>13386.512859433973</c:v>
                </c:pt>
                <c:pt idx="14">
                  <c:v>20379.896039641699</c:v>
                </c:pt>
                <c:pt idx="15">
                  <c:v>2412.7270818521342</c:v>
                </c:pt>
                <c:pt idx="16">
                  <c:v>20200.375592040909</c:v>
                </c:pt>
                <c:pt idx="17">
                  <c:v>3853.6499035291508</c:v>
                </c:pt>
                <c:pt idx="18">
                  <c:v>12664.847435120277</c:v>
                </c:pt>
                <c:pt idx="19">
                  <c:v>1979.3643005305955</c:v>
                </c:pt>
                <c:pt idx="20">
                  <c:v>3846.4157092230544</c:v>
                </c:pt>
                <c:pt idx="21">
                  <c:v>5593.8537833814789</c:v>
                </c:pt>
                <c:pt idx="22">
                  <c:v>5017.9680646534689</c:v>
                </c:pt>
                <c:pt idx="23">
                  <c:v>40543.584166570246</c:v>
                </c:pt>
                <c:pt idx="24">
                  <c:v>4129.751664436887</c:v>
                </c:pt>
                <c:pt idx="25">
                  <c:v>9030.3188060265165</c:v>
                </c:pt>
                <c:pt idx="26">
                  <c:v>29040.363709111727</c:v>
                </c:pt>
                <c:pt idx="27">
                  <c:v>9030.3188060265165</c:v>
                </c:pt>
                <c:pt idx="28">
                  <c:v>2457.3774139728148</c:v>
                </c:pt>
                <c:pt idx="29">
                  <c:v>15684.558518648953</c:v>
                </c:pt>
                <c:pt idx="30">
                  <c:v>8808.5894475940549</c:v>
                </c:pt>
                <c:pt idx="31">
                  <c:v>16809.648256967397</c:v>
                </c:pt>
                <c:pt idx="32">
                  <c:v>5414.614822630946</c:v>
                </c:pt>
                <c:pt idx="33">
                  <c:v>9502.5683962516578</c:v>
                </c:pt>
                <c:pt idx="34">
                  <c:v>11151.069206829008</c:v>
                </c:pt>
                <c:pt idx="35">
                  <c:v>2290.2351496162537</c:v>
                </c:pt>
                <c:pt idx="36">
                  <c:v>3717.4733888289593</c:v>
                </c:pt>
                <c:pt idx="37">
                  <c:v>7784.0652899655715</c:v>
                </c:pt>
                <c:pt idx="38">
                  <c:v>1256.6606748178999</c:v>
                </c:pt>
                <c:pt idx="39">
                  <c:v>849.0110426042703</c:v>
                </c:pt>
                <c:pt idx="40">
                  <c:v>15267.445015520858</c:v>
                </c:pt>
                <c:pt idx="41">
                  <c:v>1547.8534136692917</c:v>
                </c:pt>
                <c:pt idx="42">
                  <c:v>1468.192946478124</c:v>
                </c:pt>
                <c:pt idx="43">
                  <c:v>2988.9527033580216</c:v>
                </c:pt>
                <c:pt idx="44">
                  <c:v>13863.548420276311</c:v>
                </c:pt>
                <c:pt idx="45">
                  <c:v>63249.422432905674</c:v>
                </c:pt>
                <c:pt idx="46">
                  <c:v>10819.24402437838</c:v>
                </c:pt>
                <c:pt idx="47">
                  <c:v>10749.0560658145</c:v>
                </c:pt>
                <c:pt idx="48">
                  <c:v>20849.291368660466</c:v>
                </c:pt>
                <c:pt idx="49">
                  <c:v>5901.2230130799289</c:v>
                </c:pt>
                <c:pt idx="50">
                  <c:v>57714.296631377772</c:v>
                </c:pt>
                <c:pt idx="51">
                  <c:v>17579.25939914208</c:v>
                </c:pt>
                <c:pt idx="52">
                  <c:v>23601.402775876944</c:v>
                </c:pt>
                <c:pt idx="53">
                  <c:v>3835.3948171134107</c:v>
                </c:pt>
                <c:pt idx="54">
                  <c:v>2058.0352093943497</c:v>
                </c:pt>
                <c:pt idx="55">
                  <c:v>801.05087126751039</c:v>
                </c:pt>
                <c:pt idx="56">
                  <c:v>6595.0041245801704</c:v>
                </c:pt>
                <c:pt idx="57">
                  <c:v>2279.2532035787785</c:v>
                </c:pt>
                <c:pt idx="58">
                  <c:v>10546.152563160262</c:v>
                </c:pt>
                <c:pt idx="59">
                  <c:v>6586.6258626860044</c:v>
                </c:pt>
                <c:pt idx="60">
                  <c:v>37622.207457593206</c:v>
                </c:pt>
                <c:pt idx="61">
                  <c:v>2639.8243258679499</c:v>
                </c:pt>
                <c:pt idx="62">
                  <c:v>1533.8520376648803</c:v>
                </c:pt>
                <c:pt idx="63">
                  <c:v>2342.2440027211678</c:v>
                </c:pt>
                <c:pt idx="64">
                  <c:v>1106.8039064994432</c:v>
                </c:pt>
              </c:numCache>
            </c:numRef>
          </c:xVal>
          <c:yVal>
            <c:numRef>
              <c:f>Sheet1!$C$2:$C$66</c:f>
              <c:numCache>
                <c:formatCode>0.00</c:formatCode>
                <c:ptCount val="65"/>
                <c:pt idx="0">
                  <c:v>0.14284436</c:v>
                </c:pt>
                <c:pt idx="1">
                  <c:v>0.43927301000000002</c:v>
                </c:pt>
                <c:pt idx="2">
                  <c:v>0.48528061</c:v>
                </c:pt>
                <c:pt idx="3">
                  <c:v>0.18773106000000001</c:v>
                </c:pt>
                <c:pt idx="4">
                  <c:v>0.60476693999999998</c:v>
                </c:pt>
                <c:pt idx="5">
                  <c:v>0.15859484000000001</c:v>
                </c:pt>
                <c:pt idx="6">
                  <c:v>0.24276025000000001</c:v>
                </c:pt>
                <c:pt idx="7">
                  <c:v>0.75597209999999992</c:v>
                </c:pt>
                <c:pt idx="8">
                  <c:v>0.16335957000000001</c:v>
                </c:pt>
                <c:pt idx="9">
                  <c:v>0.33548918</c:v>
                </c:pt>
                <c:pt idx="10">
                  <c:v>0.62282002999999997</c:v>
                </c:pt>
                <c:pt idx="11">
                  <c:v>0.45022508999999999</c:v>
                </c:pt>
                <c:pt idx="12">
                  <c:v>0.76921913999999991</c:v>
                </c:pt>
                <c:pt idx="13">
                  <c:v>0.70947252999999999</c:v>
                </c:pt>
                <c:pt idx="14">
                  <c:v>0.77587775999999997</c:v>
                </c:pt>
                <c:pt idx="15">
                  <c:v>0.31571685999999999</c:v>
                </c:pt>
                <c:pt idx="16">
                  <c:v>0.77290667000000002</c:v>
                </c:pt>
                <c:pt idx="17">
                  <c:v>0.40567016</c:v>
                </c:pt>
                <c:pt idx="18">
                  <c:v>0.73752801999999995</c:v>
                </c:pt>
                <c:pt idx="19">
                  <c:v>0.40611428999999999</c:v>
                </c:pt>
                <c:pt idx="20">
                  <c:v>0.38435996</c:v>
                </c:pt>
                <c:pt idx="21">
                  <c:v>0.33834254000000002</c:v>
                </c:pt>
                <c:pt idx="22">
                  <c:v>0.18547094</c:v>
                </c:pt>
                <c:pt idx="23">
                  <c:v>0.6014465</c:v>
                </c:pt>
                <c:pt idx="24">
                  <c:v>0.31572699999999998</c:v>
                </c:pt>
                <c:pt idx="25">
                  <c:v>0.28327044000000001</c:v>
                </c:pt>
                <c:pt idx="26">
                  <c:v>0.73333791999999998</c:v>
                </c:pt>
                <c:pt idx="27">
                  <c:v>0.32361272000000002</c:v>
                </c:pt>
                <c:pt idx="28">
                  <c:v>0.44185463999999997</c:v>
                </c:pt>
                <c:pt idx="29">
                  <c:v>0.70127490000000003</c:v>
                </c:pt>
                <c:pt idx="30">
                  <c:v>0.40137595999999998</c:v>
                </c:pt>
                <c:pt idx="31">
                  <c:v>0.77455490000000005</c:v>
                </c:pt>
                <c:pt idx="32">
                  <c:v>0.52829237000000007</c:v>
                </c:pt>
                <c:pt idx="33">
                  <c:v>0.50163546000000003</c:v>
                </c:pt>
                <c:pt idx="34">
                  <c:v>0.62355289999999997</c:v>
                </c:pt>
                <c:pt idx="35">
                  <c:v>0.44765837000000003</c:v>
                </c:pt>
                <c:pt idx="36">
                  <c:v>0.28520231999999995</c:v>
                </c:pt>
                <c:pt idx="37">
                  <c:v>0.43472096999999998</c:v>
                </c:pt>
                <c:pt idx="38">
                  <c:v>0.38065813999999998</c:v>
                </c:pt>
                <c:pt idx="39">
                  <c:v>0.41763098000000004</c:v>
                </c:pt>
                <c:pt idx="40">
                  <c:v>0.43767180000000006</c:v>
                </c:pt>
                <c:pt idx="41">
                  <c:v>0.41630486000000005</c:v>
                </c:pt>
                <c:pt idx="42">
                  <c:v>0.35810029999999998</c:v>
                </c:pt>
                <c:pt idx="43">
                  <c:v>0.35579550000000004</c:v>
                </c:pt>
                <c:pt idx="44">
                  <c:v>0.59105580000000002</c:v>
                </c:pt>
                <c:pt idx="45">
                  <c:v>0.41552682000000002</c:v>
                </c:pt>
                <c:pt idx="46">
                  <c:v>0.54587337000000002</c:v>
                </c:pt>
                <c:pt idx="47">
                  <c:v>0.67556720000000003</c:v>
                </c:pt>
                <c:pt idx="48">
                  <c:v>0.61890182000000005</c:v>
                </c:pt>
                <c:pt idx="49">
                  <c:v>0.27428610000000003</c:v>
                </c:pt>
                <c:pt idx="50">
                  <c:v>0.53275382000000004</c:v>
                </c:pt>
                <c:pt idx="51">
                  <c:v>0.64973994000000002</c:v>
                </c:pt>
                <c:pt idx="52">
                  <c:v>0.73924732999999998</c:v>
                </c:pt>
                <c:pt idx="53">
                  <c:v>0.32019518000000002</c:v>
                </c:pt>
                <c:pt idx="54">
                  <c:v>0.42145594000000003</c:v>
                </c:pt>
                <c:pt idx="55">
                  <c:v>0.18381790000000003</c:v>
                </c:pt>
                <c:pt idx="56">
                  <c:v>0.43044919999999998</c:v>
                </c:pt>
                <c:pt idx="57">
                  <c:v>0.27151984000000001</c:v>
                </c:pt>
                <c:pt idx="58">
                  <c:v>0.53208904000000001</c:v>
                </c:pt>
                <c:pt idx="59">
                  <c:v>0.10744800000000002</c:v>
                </c:pt>
                <c:pt idx="60">
                  <c:v>0.72461547999999998</c:v>
                </c:pt>
                <c:pt idx="61">
                  <c:v>0.32225469000000001</c:v>
                </c:pt>
                <c:pt idx="62">
                  <c:v>0.16517700000000002</c:v>
                </c:pt>
                <c:pt idx="63">
                  <c:v>0.57443852000000006</c:v>
                </c:pt>
                <c:pt idx="64">
                  <c:v>0.49094294000000005</c:v>
                </c:pt>
              </c:numCache>
            </c:numRef>
          </c:yVal>
          <c:smooth val="0"/>
          <c:extLst>
            <c:ext xmlns:c16="http://schemas.microsoft.com/office/drawing/2014/chart" uri="{C3380CC4-5D6E-409C-BE32-E72D297353CC}">
              <c16:uniqueId val="{00000001-DE7C-4189-A676-86C6233D4B36}"/>
            </c:ext>
          </c:extLst>
        </c:ser>
        <c:dLbls>
          <c:showLegendKey val="0"/>
          <c:showVal val="0"/>
          <c:showCatName val="0"/>
          <c:showSerName val="0"/>
          <c:showPercent val="0"/>
          <c:showBubbleSize val="0"/>
        </c:dLbls>
        <c:axId val="1180374623"/>
        <c:axId val="1180376255"/>
      </c:scatterChart>
      <c:valAx>
        <c:axId val="1180374623"/>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GDP Per Capita</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1180376255"/>
        <c:crosses val="autoZero"/>
        <c:crossBetween val="midCat"/>
      </c:valAx>
      <c:valAx>
        <c:axId val="118037625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Final EIA Scor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1180374623"/>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000">
          <a:solidFill>
            <a:schemeClr val="tx1"/>
          </a:solidFill>
        </a:defRPr>
      </a:pPr>
      <a:endParaRPr lang="en-US"/>
    </a:p>
  </c:txPr>
  <c:externalData r:id="rId4">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1"/>
          <c:order val="0"/>
          <c:spPr>
            <a:ln w="25400" cap="rnd">
              <a:noFill/>
              <a:round/>
            </a:ln>
            <a:effectLst>
              <a:outerShdw blurRad="57150" dist="19050" dir="5400000" algn="ctr" rotWithShape="0">
                <a:srgbClr val="000000">
                  <a:alpha val="63000"/>
                </a:srgbClr>
              </a:outerShdw>
            </a:effectLst>
          </c:spPr>
          <c:marker>
            <c:symbol val="circle"/>
            <c:size val="6"/>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w="9525" cap="rnd">
                <a:solidFill>
                  <a:schemeClr val="accent2"/>
                </a:solidFill>
                <a:round/>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marker>
          <c:xVal>
            <c:numRef>
              <c:f>Procedure!$C$2:$C$66</c:f>
              <c:numCache>
                <c:formatCode>General</c:formatCode>
                <c:ptCount val="65"/>
                <c:pt idx="0">
                  <c:v>550.06845876385205</c:v>
                </c:pt>
                <c:pt idx="1">
                  <c:v>4537.5790555642197</c:v>
                </c:pt>
                <c:pt idx="2">
                  <c:v>4135.1386014207101</c:v>
                </c:pt>
                <c:pt idx="3">
                  <c:v>3936.7983196528698</c:v>
                </c:pt>
                <c:pt idx="4">
                  <c:v>23739.1571732062</c:v>
                </c:pt>
                <c:pt idx="5">
                  <c:v>1516.5132695643699</c:v>
                </c:pt>
                <c:pt idx="6">
                  <c:v>5733.3072098876401</c:v>
                </c:pt>
                <c:pt idx="7">
                  <c:v>3130.2335426177601</c:v>
                </c:pt>
                <c:pt idx="8">
                  <c:v>5148.2085169593902</c:v>
                </c:pt>
                <c:pt idx="9">
                  <c:v>26938.503382302501</c:v>
                </c:pt>
                <c:pt idx="10">
                  <c:v>8228.0115697264991</c:v>
                </c:pt>
                <c:pt idx="11">
                  <c:v>1269.9072381891301</c:v>
                </c:pt>
                <c:pt idx="12">
                  <c:v>8826.9940957483504</c:v>
                </c:pt>
                <c:pt idx="13">
                  <c:v>13386.512859434</c:v>
                </c:pt>
                <c:pt idx="14">
                  <c:v>20379.896039641699</c:v>
                </c:pt>
                <c:pt idx="15">
                  <c:v>2412.7270818521301</c:v>
                </c:pt>
                <c:pt idx="16">
                  <c:v>20200.375592040898</c:v>
                </c:pt>
                <c:pt idx="17">
                  <c:v>3853.6499035291499</c:v>
                </c:pt>
                <c:pt idx="18">
                  <c:v>12664.8474351203</c:v>
                </c:pt>
                <c:pt idx="19">
                  <c:v>1979.3643005306001</c:v>
                </c:pt>
                <c:pt idx="20">
                  <c:v>3846.4157092230498</c:v>
                </c:pt>
                <c:pt idx="21">
                  <c:v>5593.8537833814798</c:v>
                </c:pt>
                <c:pt idx="22">
                  <c:v>5017.9680646534698</c:v>
                </c:pt>
                <c:pt idx="23">
                  <c:v>40543.584166570203</c:v>
                </c:pt>
                <c:pt idx="24">
                  <c:v>4129.7516644368898</c:v>
                </c:pt>
                <c:pt idx="25">
                  <c:v>9030.3188060265202</c:v>
                </c:pt>
                <c:pt idx="26">
                  <c:v>29040.363709111702</c:v>
                </c:pt>
                <c:pt idx="27">
                  <c:v>9030.3188060265202</c:v>
                </c:pt>
                <c:pt idx="28">
                  <c:v>2457.3774139728098</c:v>
                </c:pt>
                <c:pt idx="29">
                  <c:v>15684.558518649001</c:v>
                </c:pt>
                <c:pt idx="30">
                  <c:v>8808.5894475940495</c:v>
                </c:pt>
                <c:pt idx="31">
                  <c:v>16809.648256967401</c:v>
                </c:pt>
                <c:pt idx="32">
                  <c:v>5414.6148226309497</c:v>
                </c:pt>
                <c:pt idx="33">
                  <c:v>9502.5683962516596</c:v>
                </c:pt>
                <c:pt idx="34">
                  <c:v>11151.069206829001</c:v>
                </c:pt>
                <c:pt idx="35">
                  <c:v>2290.2351496162501</c:v>
                </c:pt>
                <c:pt idx="36">
                  <c:v>3717.4733888289602</c:v>
                </c:pt>
                <c:pt idx="37">
                  <c:v>7784.0652899655697</c:v>
                </c:pt>
                <c:pt idx="38">
                  <c:v>1256.6606748178999</c:v>
                </c:pt>
                <c:pt idx="39">
                  <c:v>849.01104260426996</c:v>
                </c:pt>
                <c:pt idx="40">
                  <c:v>15267.4450155209</c:v>
                </c:pt>
                <c:pt idx="41">
                  <c:v>1547.8534136692899</c:v>
                </c:pt>
                <c:pt idx="42">
                  <c:v>1468.1929464781199</c:v>
                </c:pt>
                <c:pt idx="43">
                  <c:v>2988.9527033580198</c:v>
                </c:pt>
                <c:pt idx="44">
                  <c:v>13863.5484202763</c:v>
                </c:pt>
                <c:pt idx="45">
                  <c:v>63249.422432905703</c:v>
                </c:pt>
                <c:pt idx="46">
                  <c:v>10819.2440243784</c:v>
                </c:pt>
                <c:pt idx="47">
                  <c:v>10749.0560658145</c:v>
                </c:pt>
                <c:pt idx="48">
                  <c:v>20849.291368660499</c:v>
                </c:pt>
                <c:pt idx="49">
                  <c:v>5901.2230130799298</c:v>
                </c:pt>
                <c:pt idx="50">
                  <c:v>57714.296631377802</c:v>
                </c:pt>
                <c:pt idx="51">
                  <c:v>17579.259399142102</c:v>
                </c:pt>
                <c:pt idx="52">
                  <c:v>23601.402775876901</c:v>
                </c:pt>
                <c:pt idx="53">
                  <c:v>3835.3948171134102</c:v>
                </c:pt>
                <c:pt idx="54">
                  <c:v>2058.0352093943502</c:v>
                </c:pt>
                <c:pt idx="55">
                  <c:v>801.05087126751005</c:v>
                </c:pt>
                <c:pt idx="56">
                  <c:v>6595.0041245801704</c:v>
                </c:pt>
                <c:pt idx="57">
                  <c:v>2279.2532035787799</c:v>
                </c:pt>
                <c:pt idx="58">
                  <c:v>10546.1525631603</c:v>
                </c:pt>
                <c:pt idx="59">
                  <c:v>6586.6258626859999</c:v>
                </c:pt>
                <c:pt idx="60">
                  <c:v>37622.207457593198</c:v>
                </c:pt>
                <c:pt idx="61">
                  <c:v>2639.8243258679499</c:v>
                </c:pt>
                <c:pt idx="62">
                  <c:v>1533.8520376648801</c:v>
                </c:pt>
                <c:pt idx="63">
                  <c:v>2342.2440027211701</c:v>
                </c:pt>
                <c:pt idx="64">
                  <c:v>1106.80390649944</c:v>
                </c:pt>
              </c:numCache>
            </c:numRef>
          </c:xVal>
          <c:yVal>
            <c:numRef>
              <c:f>Procedure!$B$2:$B$66</c:f>
              <c:numCache>
                <c:formatCode>General</c:formatCode>
                <c:ptCount val="65"/>
                <c:pt idx="0">
                  <c:v>0.28633999999999998</c:v>
                </c:pt>
                <c:pt idx="1">
                  <c:v>0.45047999999999999</c:v>
                </c:pt>
                <c:pt idx="2">
                  <c:v>0.47871999999999998</c:v>
                </c:pt>
                <c:pt idx="3">
                  <c:v>0.33512999999999998</c:v>
                </c:pt>
                <c:pt idx="4">
                  <c:v>0.72121999999999997</c:v>
                </c:pt>
                <c:pt idx="5">
                  <c:v>0.47871999999999998</c:v>
                </c:pt>
                <c:pt idx="6">
                  <c:v>0.71121999999999996</c:v>
                </c:pt>
                <c:pt idx="7">
                  <c:v>0.67871999999999999</c:v>
                </c:pt>
                <c:pt idx="8">
                  <c:v>0.67871999999999999</c:v>
                </c:pt>
                <c:pt idx="9">
                  <c:v>0.44252999999999998</c:v>
                </c:pt>
                <c:pt idx="10">
                  <c:v>0.66122000000000003</c:v>
                </c:pt>
                <c:pt idx="11">
                  <c:v>0.62724000000000002</c:v>
                </c:pt>
                <c:pt idx="12">
                  <c:v>0.73521999999999998</c:v>
                </c:pt>
                <c:pt idx="13">
                  <c:v>0.69799999999999995</c:v>
                </c:pt>
                <c:pt idx="14">
                  <c:v>9.9000000000000005E-2</c:v>
                </c:pt>
                <c:pt idx="15">
                  <c:v>0.21218999999999999</c:v>
                </c:pt>
                <c:pt idx="16">
                  <c:v>0.76900000000000002</c:v>
                </c:pt>
                <c:pt idx="17">
                  <c:v>0.69899999999999995</c:v>
                </c:pt>
                <c:pt idx="18">
                  <c:v>0.63500000000000001</c:v>
                </c:pt>
                <c:pt idx="19">
                  <c:v>0.30084</c:v>
                </c:pt>
                <c:pt idx="20">
                  <c:v>0.53946000000000005</c:v>
                </c:pt>
                <c:pt idx="21">
                  <c:v>0.4365</c:v>
                </c:pt>
                <c:pt idx="22">
                  <c:v>0.58650000000000002</c:v>
                </c:pt>
                <c:pt idx="23">
                  <c:v>0.65600000000000003</c:v>
                </c:pt>
                <c:pt idx="24">
                  <c:v>0.41099999999999998</c:v>
                </c:pt>
                <c:pt idx="25">
                  <c:v>0.61734</c:v>
                </c:pt>
                <c:pt idx="26">
                  <c:v>0.45895999999999998</c:v>
                </c:pt>
                <c:pt idx="27">
                  <c:v>0.25896000000000002</c:v>
                </c:pt>
                <c:pt idx="28">
                  <c:v>0.25896000000000002</c:v>
                </c:pt>
                <c:pt idx="29">
                  <c:v>0.79696</c:v>
                </c:pt>
                <c:pt idx="30">
                  <c:v>0.57596000000000003</c:v>
                </c:pt>
                <c:pt idx="31">
                  <c:v>0.55896000000000001</c:v>
                </c:pt>
                <c:pt idx="32">
                  <c:v>0.45035999999999998</c:v>
                </c:pt>
                <c:pt idx="33">
                  <c:v>0.64683999999999997</c:v>
                </c:pt>
                <c:pt idx="34">
                  <c:v>0.50394000000000005</c:v>
                </c:pt>
                <c:pt idx="35">
                  <c:v>0.75675999999999999</c:v>
                </c:pt>
                <c:pt idx="36">
                  <c:v>0.25896000000000002</c:v>
                </c:pt>
                <c:pt idx="37">
                  <c:v>0.34188000000000002</c:v>
                </c:pt>
                <c:pt idx="38">
                  <c:v>0.29831999999999997</c:v>
                </c:pt>
                <c:pt idx="39">
                  <c:v>0.29831999999999997</c:v>
                </c:pt>
                <c:pt idx="40">
                  <c:v>0.64683999999999997</c:v>
                </c:pt>
                <c:pt idx="41">
                  <c:v>0.55134000000000005</c:v>
                </c:pt>
                <c:pt idx="42">
                  <c:v>0.23463000000000001</c:v>
                </c:pt>
                <c:pt idx="43">
                  <c:v>0.39929999999999999</c:v>
                </c:pt>
                <c:pt idx="44">
                  <c:v>0.60592000000000001</c:v>
                </c:pt>
                <c:pt idx="45">
                  <c:v>0.69286000000000003</c:v>
                </c:pt>
                <c:pt idx="46">
                  <c:v>0.64088000000000001</c:v>
                </c:pt>
                <c:pt idx="47">
                  <c:v>0.64088000000000001</c:v>
                </c:pt>
                <c:pt idx="48">
                  <c:v>0.63</c:v>
                </c:pt>
                <c:pt idx="49">
                  <c:v>0.61019000000000001</c:v>
                </c:pt>
                <c:pt idx="50">
                  <c:v>0.61019000000000001</c:v>
                </c:pt>
                <c:pt idx="51">
                  <c:v>0.66069</c:v>
                </c:pt>
                <c:pt idx="52">
                  <c:v>0.66069</c:v>
                </c:pt>
                <c:pt idx="53">
                  <c:v>0.46068999999999999</c:v>
                </c:pt>
                <c:pt idx="54">
                  <c:v>0.31019000000000002</c:v>
                </c:pt>
                <c:pt idx="55">
                  <c:v>0.21018999999999999</c:v>
                </c:pt>
                <c:pt idx="56">
                  <c:v>0.47339999999999999</c:v>
                </c:pt>
                <c:pt idx="57">
                  <c:v>0.28303</c:v>
                </c:pt>
                <c:pt idx="58">
                  <c:v>0.45234000000000002</c:v>
                </c:pt>
                <c:pt idx="59">
                  <c:v>0.45234000000000002</c:v>
                </c:pt>
                <c:pt idx="60">
                  <c:v>0.64880000000000004</c:v>
                </c:pt>
                <c:pt idx="61">
                  <c:v>0.65868000000000004</c:v>
                </c:pt>
                <c:pt idx="62">
                  <c:v>0.54779999999999995</c:v>
                </c:pt>
                <c:pt idx="63">
                  <c:v>0.59531999999999996</c:v>
                </c:pt>
                <c:pt idx="64">
                  <c:v>0.38641999999999999</c:v>
                </c:pt>
              </c:numCache>
            </c:numRef>
          </c:yVal>
          <c:smooth val="0"/>
          <c:extLst>
            <c:ext xmlns:c16="http://schemas.microsoft.com/office/drawing/2014/chart" uri="{C3380CC4-5D6E-409C-BE32-E72D297353CC}">
              <c16:uniqueId val="{00000000-EFB7-214D-ABEE-2465DE20C2DB}"/>
            </c:ext>
          </c:extLst>
        </c:ser>
        <c:ser>
          <c:idx val="0"/>
          <c:order val="1"/>
          <c:spPr>
            <a:ln w="25400" cap="rnd">
              <a:noFill/>
              <a:round/>
            </a:ln>
            <a:effectLst>
              <a:outerShdw blurRad="57150" dist="19050" dir="5400000" algn="ctr" rotWithShape="0">
                <a:srgbClr val="000000">
                  <a:alpha val="63000"/>
                </a:srgbClr>
              </a:outerShdw>
            </a:effectLst>
          </c:spPr>
          <c:marker>
            <c:symbol val="circle"/>
            <c:size val="6"/>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9525" cap="rnd">
                <a:solidFill>
                  <a:schemeClr val="accent1"/>
                </a:solidFill>
                <a:round/>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marker>
          <c:trendline>
            <c:spPr>
              <a:ln w="19050" cap="rnd">
                <a:solidFill>
                  <a:schemeClr val="accent1"/>
                </a:solidFill>
              </a:ln>
              <a:effectLst/>
            </c:spPr>
            <c:trendlineType val="linear"/>
            <c:dispRSqr val="1"/>
            <c:dispEq val="1"/>
            <c:trendlineLbl>
              <c:layout>
                <c:manualLayout>
                  <c:x val="1.0123250375625571E-3"/>
                  <c:y val="-2.8994928265545755E-2"/>
                </c:manualLayout>
              </c:layout>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br>
                      <a:rPr lang="en-US"/>
                    </a:br>
                    <a:r>
                      <a:rPr lang="en-US"/>
                      <a:t>R² = 0.359</a:t>
                    </a:r>
                  </a:p>
                </c:rich>
              </c:tx>
              <c:numFmt formatCode="General" sourceLinked="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rendlineLbl>
          </c:trendline>
          <c:trendline>
            <c:spPr>
              <a:ln w="19050" cap="rnd">
                <a:solidFill>
                  <a:srgbClr val="FF0000"/>
                </a:solidFill>
              </a:ln>
              <a:effectLst/>
            </c:spPr>
            <c:trendlineType val="linear"/>
            <c:dispRSqr val="0"/>
            <c:dispEq val="0"/>
          </c:trendline>
          <c:xVal>
            <c:numRef>
              <c:f>Procedure!$C$2:$C$66</c:f>
              <c:numCache>
                <c:formatCode>General</c:formatCode>
                <c:ptCount val="65"/>
                <c:pt idx="0">
                  <c:v>550.06845876385205</c:v>
                </c:pt>
                <c:pt idx="1">
                  <c:v>4537.5790555642197</c:v>
                </c:pt>
                <c:pt idx="2">
                  <c:v>4135.1386014207101</c:v>
                </c:pt>
                <c:pt idx="3">
                  <c:v>3936.7983196528698</c:v>
                </c:pt>
                <c:pt idx="4">
                  <c:v>23739.1571732062</c:v>
                </c:pt>
                <c:pt idx="5">
                  <c:v>1516.5132695643699</c:v>
                </c:pt>
                <c:pt idx="6">
                  <c:v>5733.3072098876401</c:v>
                </c:pt>
                <c:pt idx="7">
                  <c:v>3130.2335426177601</c:v>
                </c:pt>
                <c:pt idx="8">
                  <c:v>5148.2085169593902</c:v>
                </c:pt>
                <c:pt idx="9">
                  <c:v>26938.503382302501</c:v>
                </c:pt>
                <c:pt idx="10">
                  <c:v>8228.0115697264991</c:v>
                </c:pt>
                <c:pt idx="11">
                  <c:v>1269.9072381891301</c:v>
                </c:pt>
                <c:pt idx="12">
                  <c:v>8826.9940957483504</c:v>
                </c:pt>
                <c:pt idx="13">
                  <c:v>13386.512859434</c:v>
                </c:pt>
                <c:pt idx="14">
                  <c:v>20379.896039641699</c:v>
                </c:pt>
                <c:pt idx="15">
                  <c:v>2412.7270818521301</c:v>
                </c:pt>
                <c:pt idx="16">
                  <c:v>20200.375592040898</c:v>
                </c:pt>
                <c:pt idx="17">
                  <c:v>3853.6499035291499</c:v>
                </c:pt>
                <c:pt idx="18">
                  <c:v>12664.8474351203</c:v>
                </c:pt>
                <c:pt idx="19">
                  <c:v>1979.3643005306001</c:v>
                </c:pt>
                <c:pt idx="20">
                  <c:v>3846.4157092230498</c:v>
                </c:pt>
                <c:pt idx="21">
                  <c:v>5593.8537833814798</c:v>
                </c:pt>
                <c:pt idx="22">
                  <c:v>5017.9680646534698</c:v>
                </c:pt>
                <c:pt idx="23">
                  <c:v>40543.584166570203</c:v>
                </c:pt>
                <c:pt idx="24">
                  <c:v>4129.7516644368898</c:v>
                </c:pt>
                <c:pt idx="25">
                  <c:v>9030.3188060265202</c:v>
                </c:pt>
                <c:pt idx="26">
                  <c:v>29040.363709111702</c:v>
                </c:pt>
                <c:pt idx="27">
                  <c:v>9030.3188060265202</c:v>
                </c:pt>
                <c:pt idx="28">
                  <c:v>2457.3774139728098</c:v>
                </c:pt>
                <c:pt idx="29">
                  <c:v>15684.558518649001</c:v>
                </c:pt>
                <c:pt idx="30">
                  <c:v>8808.5894475940495</c:v>
                </c:pt>
                <c:pt idx="31">
                  <c:v>16809.648256967401</c:v>
                </c:pt>
                <c:pt idx="32">
                  <c:v>5414.6148226309497</c:v>
                </c:pt>
                <c:pt idx="33">
                  <c:v>9502.5683962516596</c:v>
                </c:pt>
                <c:pt idx="34">
                  <c:v>11151.069206829001</c:v>
                </c:pt>
                <c:pt idx="35">
                  <c:v>2290.2351496162501</c:v>
                </c:pt>
                <c:pt idx="36">
                  <c:v>3717.4733888289602</c:v>
                </c:pt>
                <c:pt idx="37">
                  <c:v>7784.0652899655697</c:v>
                </c:pt>
                <c:pt idx="38">
                  <c:v>1256.6606748178999</c:v>
                </c:pt>
                <c:pt idx="39">
                  <c:v>849.01104260426996</c:v>
                </c:pt>
                <c:pt idx="40">
                  <c:v>15267.4450155209</c:v>
                </c:pt>
                <c:pt idx="41">
                  <c:v>1547.8534136692899</c:v>
                </c:pt>
                <c:pt idx="42">
                  <c:v>1468.1929464781199</c:v>
                </c:pt>
                <c:pt idx="43">
                  <c:v>2988.9527033580198</c:v>
                </c:pt>
                <c:pt idx="44">
                  <c:v>13863.5484202763</c:v>
                </c:pt>
                <c:pt idx="45">
                  <c:v>63249.422432905703</c:v>
                </c:pt>
                <c:pt idx="46">
                  <c:v>10819.2440243784</c:v>
                </c:pt>
                <c:pt idx="47">
                  <c:v>10749.0560658145</c:v>
                </c:pt>
                <c:pt idx="48">
                  <c:v>20849.291368660499</c:v>
                </c:pt>
                <c:pt idx="49">
                  <c:v>5901.2230130799298</c:v>
                </c:pt>
                <c:pt idx="50">
                  <c:v>57714.296631377802</c:v>
                </c:pt>
                <c:pt idx="51">
                  <c:v>17579.259399142102</c:v>
                </c:pt>
                <c:pt idx="52">
                  <c:v>23601.402775876901</c:v>
                </c:pt>
                <c:pt idx="53">
                  <c:v>3835.3948171134102</c:v>
                </c:pt>
                <c:pt idx="54">
                  <c:v>2058.0352093943502</c:v>
                </c:pt>
                <c:pt idx="55">
                  <c:v>801.05087126751005</c:v>
                </c:pt>
                <c:pt idx="56">
                  <c:v>6595.0041245801704</c:v>
                </c:pt>
                <c:pt idx="57">
                  <c:v>2279.2532035787799</c:v>
                </c:pt>
                <c:pt idx="58">
                  <c:v>10546.1525631603</c:v>
                </c:pt>
                <c:pt idx="59">
                  <c:v>6586.6258626859999</c:v>
                </c:pt>
                <c:pt idx="60">
                  <c:v>37622.207457593198</c:v>
                </c:pt>
                <c:pt idx="61">
                  <c:v>2639.8243258679499</c:v>
                </c:pt>
                <c:pt idx="62">
                  <c:v>1533.8520376648801</c:v>
                </c:pt>
                <c:pt idx="63">
                  <c:v>2342.2440027211701</c:v>
                </c:pt>
                <c:pt idx="64">
                  <c:v>1106.80390649944</c:v>
                </c:pt>
              </c:numCache>
            </c:numRef>
          </c:xVal>
          <c:yVal>
            <c:numRef>
              <c:f>Procedure!$B$2:$B$66</c:f>
              <c:numCache>
                <c:formatCode>General</c:formatCode>
                <c:ptCount val="65"/>
                <c:pt idx="0">
                  <c:v>0.28633999999999998</c:v>
                </c:pt>
                <c:pt idx="1">
                  <c:v>0.45047999999999999</c:v>
                </c:pt>
                <c:pt idx="2">
                  <c:v>0.47871999999999998</c:v>
                </c:pt>
                <c:pt idx="3">
                  <c:v>0.33512999999999998</c:v>
                </c:pt>
                <c:pt idx="4">
                  <c:v>0.72121999999999997</c:v>
                </c:pt>
                <c:pt idx="5">
                  <c:v>0.47871999999999998</c:v>
                </c:pt>
                <c:pt idx="6">
                  <c:v>0.71121999999999996</c:v>
                </c:pt>
                <c:pt idx="7">
                  <c:v>0.67871999999999999</c:v>
                </c:pt>
                <c:pt idx="8">
                  <c:v>0.67871999999999999</c:v>
                </c:pt>
                <c:pt idx="9">
                  <c:v>0.44252999999999998</c:v>
                </c:pt>
                <c:pt idx="10">
                  <c:v>0.66122000000000003</c:v>
                </c:pt>
                <c:pt idx="11">
                  <c:v>0.62724000000000002</c:v>
                </c:pt>
                <c:pt idx="12">
                  <c:v>0.73521999999999998</c:v>
                </c:pt>
                <c:pt idx="13">
                  <c:v>0.69799999999999995</c:v>
                </c:pt>
                <c:pt idx="14">
                  <c:v>9.9000000000000005E-2</c:v>
                </c:pt>
                <c:pt idx="15">
                  <c:v>0.21218999999999999</c:v>
                </c:pt>
                <c:pt idx="16">
                  <c:v>0.76900000000000002</c:v>
                </c:pt>
                <c:pt idx="17">
                  <c:v>0.69899999999999995</c:v>
                </c:pt>
                <c:pt idx="18">
                  <c:v>0.63500000000000001</c:v>
                </c:pt>
                <c:pt idx="19">
                  <c:v>0.30084</c:v>
                </c:pt>
                <c:pt idx="20">
                  <c:v>0.53946000000000005</c:v>
                </c:pt>
                <c:pt idx="21">
                  <c:v>0.4365</c:v>
                </c:pt>
                <c:pt idx="22">
                  <c:v>0.58650000000000002</c:v>
                </c:pt>
                <c:pt idx="23">
                  <c:v>0.65600000000000003</c:v>
                </c:pt>
                <c:pt idx="24">
                  <c:v>0.41099999999999998</c:v>
                </c:pt>
                <c:pt idx="25">
                  <c:v>0.61734</c:v>
                </c:pt>
                <c:pt idx="26">
                  <c:v>0.45895999999999998</c:v>
                </c:pt>
                <c:pt idx="27">
                  <c:v>0.25896000000000002</c:v>
                </c:pt>
                <c:pt idx="28">
                  <c:v>0.25896000000000002</c:v>
                </c:pt>
                <c:pt idx="29">
                  <c:v>0.79696</c:v>
                </c:pt>
                <c:pt idx="30">
                  <c:v>0.57596000000000003</c:v>
                </c:pt>
                <c:pt idx="31">
                  <c:v>0.55896000000000001</c:v>
                </c:pt>
                <c:pt idx="32">
                  <c:v>0.45035999999999998</c:v>
                </c:pt>
                <c:pt idx="33">
                  <c:v>0.64683999999999997</c:v>
                </c:pt>
                <c:pt idx="34">
                  <c:v>0.50394000000000005</c:v>
                </c:pt>
                <c:pt idx="35">
                  <c:v>0.75675999999999999</c:v>
                </c:pt>
                <c:pt idx="36">
                  <c:v>0.25896000000000002</c:v>
                </c:pt>
                <c:pt idx="37">
                  <c:v>0.34188000000000002</c:v>
                </c:pt>
                <c:pt idx="38">
                  <c:v>0.29831999999999997</c:v>
                </c:pt>
                <c:pt idx="39">
                  <c:v>0.29831999999999997</c:v>
                </c:pt>
                <c:pt idx="40">
                  <c:v>0.64683999999999997</c:v>
                </c:pt>
                <c:pt idx="41">
                  <c:v>0.55134000000000005</c:v>
                </c:pt>
                <c:pt idx="42">
                  <c:v>0.23463000000000001</c:v>
                </c:pt>
                <c:pt idx="43">
                  <c:v>0.39929999999999999</c:v>
                </c:pt>
                <c:pt idx="44">
                  <c:v>0.60592000000000001</c:v>
                </c:pt>
                <c:pt idx="45">
                  <c:v>0.69286000000000003</c:v>
                </c:pt>
                <c:pt idx="46">
                  <c:v>0.64088000000000001</c:v>
                </c:pt>
                <c:pt idx="47">
                  <c:v>0.64088000000000001</c:v>
                </c:pt>
                <c:pt idx="48">
                  <c:v>0.63</c:v>
                </c:pt>
                <c:pt idx="49">
                  <c:v>0.61019000000000001</c:v>
                </c:pt>
                <c:pt idx="50">
                  <c:v>0.61019000000000001</c:v>
                </c:pt>
                <c:pt idx="51">
                  <c:v>0.66069</c:v>
                </c:pt>
                <c:pt idx="52">
                  <c:v>0.66069</c:v>
                </c:pt>
                <c:pt idx="53">
                  <c:v>0.46068999999999999</c:v>
                </c:pt>
                <c:pt idx="54">
                  <c:v>0.31019000000000002</c:v>
                </c:pt>
                <c:pt idx="55">
                  <c:v>0.21018999999999999</c:v>
                </c:pt>
                <c:pt idx="56">
                  <c:v>0.47339999999999999</c:v>
                </c:pt>
                <c:pt idx="57">
                  <c:v>0.28303</c:v>
                </c:pt>
                <c:pt idx="58">
                  <c:v>0.45234000000000002</c:v>
                </c:pt>
                <c:pt idx="59">
                  <c:v>0.45234000000000002</c:v>
                </c:pt>
                <c:pt idx="60">
                  <c:v>0.64880000000000004</c:v>
                </c:pt>
                <c:pt idx="61">
                  <c:v>0.65868000000000004</c:v>
                </c:pt>
                <c:pt idx="62">
                  <c:v>0.54779999999999995</c:v>
                </c:pt>
                <c:pt idx="63">
                  <c:v>0.59531999999999996</c:v>
                </c:pt>
                <c:pt idx="64">
                  <c:v>0.38641999999999999</c:v>
                </c:pt>
              </c:numCache>
            </c:numRef>
          </c:yVal>
          <c:smooth val="0"/>
          <c:extLst>
            <c:ext xmlns:c16="http://schemas.microsoft.com/office/drawing/2014/chart" uri="{C3380CC4-5D6E-409C-BE32-E72D297353CC}">
              <c16:uniqueId val="{00000003-EFB7-214D-ABEE-2465DE20C2DB}"/>
            </c:ext>
          </c:extLst>
        </c:ser>
        <c:dLbls>
          <c:showLegendKey val="0"/>
          <c:showVal val="0"/>
          <c:showCatName val="0"/>
          <c:showSerName val="0"/>
          <c:showPercent val="0"/>
          <c:showBubbleSize val="0"/>
        </c:dLbls>
        <c:axId val="569810719"/>
        <c:axId val="569818479"/>
      </c:scatterChart>
      <c:valAx>
        <c:axId val="569810719"/>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GDP per capita</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569818479"/>
        <c:crosses val="autoZero"/>
        <c:crossBetween val="midCat"/>
      </c:valAx>
      <c:valAx>
        <c:axId val="56981847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EIA Procedur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569810719"/>
        <c:crosses val="autoZero"/>
        <c:crossBetween val="midCat"/>
      </c:valAx>
      <c:spPr>
        <a:noFill/>
        <a:ln>
          <a:noFill/>
        </a:ln>
        <a:effectLst/>
      </c:spPr>
    </c:plotArea>
    <c:plotVisOnly val="1"/>
    <c:dispBlanksAs val="gap"/>
    <c:showDLblsOverMax val="0"/>
    <c:extLst/>
  </c:chart>
  <c:spPr>
    <a:solidFill>
      <a:schemeClr val="bg1"/>
    </a:solidFill>
    <a:ln w="9525" cap="flat" cmpd="sng" algn="ctr">
      <a:solidFill>
        <a:schemeClr val="tx1">
          <a:lumMod val="15000"/>
          <a:lumOff val="85000"/>
        </a:schemeClr>
      </a:solidFill>
      <a:round/>
    </a:ln>
    <a:effectLst/>
  </c:spPr>
  <c:txPr>
    <a:bodyPr/>
    <a:lstStyle/>
    <a:p>
      <a:pPr>
        <a:defRPr sz="1000">
          <a:solidFill>
            <a:schemeClr val="tx1"/>
          </a:solidFill>
        </a:defRPr>
      </a:pPr>
      <a:endParaRPr lang="en-US"/>
    </a:p>
  </c:txPr>
  <c:externalData r:id="rId3">
    <c:autoUpdate val="0"/>
  </c:externalData>
</c:chartSpace>
</file>

<file path=word/charts/chart10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1"/>
          <c:order val="0"/>
          <c:spPr>
            <a:ln w="25400" cap="rnd">
              <a:noFill/>
              <a:round/>
            </a:ln>
            <a:effectLst>
              <a:outerShdw blurRad="57150" dist="19050" dir="5400000" algn="ctr" rotWithShape="0">
                <a:srgbClr val="000000">
                  <a:alpha val="63000"/>
                </a:srgbClr>
              </a:outerShdw>
            </a:effectLst>
          </c:spPr>
          <c:marker>
            <c:symbol val="circle"/>
            <c:size val="6"/>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w="9525" cap="rnd">
                <a:solidFill>
                  <a:schemeClr val="accent2"/>
                </a:solidFill>
                <a:round/>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marker>
          <c:xVal>
            <c:numRef>
              <c:f>Procedure!$C$2:$C$66</c:f>
              <c:numCache>
                <c:formatCode>General</c:formatCode>
                <c:ptCount val="65"/>
                <c:pt idx="0">
                  <c:v>550.06845876385205</c:v>
                </c:pt>
                <c:pt idx="1">
                  <c:v>4537.5790555642197</c:v>
                </c:pt>
                <c:pt idx="2">
                  <c:v>4135.1386014207101</c:v>
                </c:pt>
                <c:pt idx="3">
                  <c:v>3936.7983196528698</c:v>
                </c:pt>
                <c:pt idx="4">
                  <c:v>23739.1571732062</c:v>
                </c:pt>
                <c:pt idx="5">
                  <c:v>1516.5132695643699</c:v>
                </c:pt>
                <c:pt idx="6">
                  <c:v>5733.3072098876401</c:v>
                </c:pt>
                <c:pt idx="7">
                  <c:v>3130.2335426177601</c:v>
                </c:pt>
                <c:pt idx="8">
                  <c:v>5148.2085169593902</c:v>
                </c:pt>
                <c:pt idx="9">
                  <c:v>26938.503382302501</c:v>
                </c:pt>
                <c:pt idx="10">
                  <c:v>8228.0115697264991</c:v>
                </c:pt>
                <c:pt idx="11">
                  <c:v>1269.9072381891301</c:v>
                </c:pt>
                <c:pt idx="12">
                  <c:v>8826.9940957483504</c:v>
                </c:pt>
                <c:pt idx="13">
                  <c:v>13386.512859434</c:v>
                </c:pt>
                <c:pt idx="14">
                  <c:v>20379.896039641699</c:v>
                </c:pt>
                <c:pt idx="15">
                  <c:v>2412.7270818521301</c:v>
                </c:pt>
                <c:pt idx="16">
                  <c:v>20200.375592040898</c:v>
                </c:pt>
                <c:pt idx="17">
                  <c:v>3853.6499035291499</c:v>
                </c:pt>
                <c:pt idx="18">
                  <c:v>12664.8474351203</c:v>
                </c:pt>
                <c:pt idx="19">
                  <c:v>1979.3643005306001</c:v>
                </c:pt>
                <c:pt idx="20">
                  <c:v>3846.4157092230498</c:v>
                </c:pt>
                <c:pt idx="21">
                  <c:v>5593.8537833814798</c:v>
                </c:pt>
                <c:pt idx="22">
                  <c:v>5017.9680646534698</c:v>
                </c:pt>
                <c:pt idx="23">
                  <c:v>40543.584166570203</c:v>
                </c:pt>
                <c:pt idx="24">
                  <c:v>4129.7516644368898</c:v>
                </c:pt>
                <c:pt idx="25">
                  <c:v>9030.3188060265202</c:v>
                </c:pt>
                <c:pt idx="26">
                  <c:v>29040.363709111702</c:v>
                </c:pt>
                <c:pt idx="27">
                  <c:v>9030.3188060265202</c:v>
                </c:pt>
                <c:pt idx="28">
                  <c:v>2457.3774139728098</c:v>
                </c:pt>
                <c:pt idx="29">
                  <c:v>15684.558518649001</c:v>
                </c:pt>
                <c:pt idx="30">
                  <c:v>8808.5894475940495</c:v>
                </c:pt>
                <c:pt idx="31">
                  <c:v>16809.648256967401</c:v>
                </c:pt>
                <c:pt idx="32">
                  <c:v>5414.6148226309497</c:v>
                </c:pt>
                <c:pt idx="33">
                  <c:v>9502.5683962516596</c:v>
                </c:pt>
                <c:pt idx="34">
                  <c:v>11151.069206829001</c:v>
                </c:pt>
                <c:pt idx="35">
                  <c:v>2290.2351496162501</c:v>
                </c:pt>
                <c:pt idx="36">
                  <c:v>3717.4733888289602</c:v>
                </c:pt>
                <c:pt idx="37">
                  <c:v>7784.0652899655697</c:v>
                </c:pt>
                <c:pt idx="38">
                  <c:v>1256.6606748178999</c:v>
                </c:pt>
                <c:pt idx="39">
                  <c:v>849.01104260426996</c:v>
                </c:pt>
                <c:pt idx="40">
                  <c:v>15267.4450155209</c:v>
                </c:pt>
                <c:pt idx="41">
                  <c:v>1547.8534136692899</c:v>
                </c:pt>
                <c:pt idx="42">
                  <c:v>1468.1929464781199</c:v>
                </c:pt>
                <c:pt idx="43">
                  <c:v>2988.9527033580198</c:v>
                </c:pt>
                <c:pt idx="44">
                  <c:v>13863.5484202763</c:v>
                </c:pt>
                <c:pt idx="45">
                  <c:v>63249.422432905703</c:v>
                </c:pt>
                <c:pt idx="46">
                  <c:v>10819.2440243784</c:v>
                </c:pt>
                <c:pt idx="47">
                  <c:v>10749.0560658145</c:v>
                </c:pt>
                <c:pt idx="48">
                  <c:v>20849.291368660499</c:v>
                </c:pt>
                <c:pt idx="49">
                  <c:v>5901.2230130799298</c:v>
                </c:pt>
                <c:pt idx="50">
                  <c:v>57714.296631377802</c:v>
                </c:pt>
                <c:pt idx="51">
                  <c:v>17579.259399142102</c:v>
                </c:pt>
                <c:pt idx="52">
                  <c:v>23601.402775876901</c:v>
                </c:pt>
                <c:pt idx="53">
                  <c:v>3835.3948171134102</c:v>
                </c:pt>
                <c:pt idx="54">
                  <c:v>2058.0352093943502</c:v>
                </c:pt>
                <c:pt idx="55">
                  <c:v>801.05087126751005</c:v>
                </c:pt>
                <c:pt idx="56">
                  <c:v>6595.0041245801704</c:v>
                </c:pt>
                <c:pt idx="57">
                  <c:v>2279.2532035787799</c:v>
                </c:pt>
                <c:pt idx="58">
                  <c:v>10546.1525631603</c:v>
                </c:pt>
                <c:pt idx="59">
                  <c:v>6586.6258626859999</c:v>
                </c:pt>
                <c:pt idx="60">
                  <c:v>37622.207457593198</c:v>
                </c:pt>
                <c:pt idx="61">
                  <c:v>2639.8243258679499</c:v>
                </c:pt>
                <c:pt idx="62">
                  <c:v>1533.8520376648801</c:v>
                </c:pt>
                <c:pt idx="63">
                  <c:v>2342.2440027211701</c:v>
                </c:pt>
                <c:pt idx="64">
                  <c:v>1106.80390649944</c:v>
                </c:pt>
              </c:numCache>
            </c:numRef>
          </c:xVal>
          <c:yVal>
            <c:numRef>
              <c:f>Procedure!$B$2:$B$66</c:f>
              <c:numCache>
                <c:formatCode>General</c:formatCode>
                <c:ptCount val="65"/>
                <c:pt idx="0">
                  <c:v>0.28633999999999998</c:v>
                </c:pt>
                <c:pt idx="1">
                  <c:v>0.45047999999999999</c:v>
                </c:pt>
                <c:pt idx="2">
                  <c:v>0.47871999999999998</c:v>
                </c:pt>
                <c:pt idx="3">
                  <c:v>0.33512999999999998</c:v>
                </c:pt>
                <c:pt idx="4">
                  <c:v>0.72121999999999997</c:v>
                </c:pt>
                <c:pt idx="5">
                  <c:v>0.47871999999999998</c:v>
                </c:pt>
                <c:pt idx="6">
                  <c:v>0.71121999999999996</c:v>
                </c:pt>
                <c:pt idx="7">
                  <c:v>0.67871999999999999</c:v>
                </c:pt>
                <c:pt idx="8">
                  <c:v>0.67871999999999999</c:v>
                </c:pt>
                <c:pt idx="9">
                  <c:v>0.44252999999999998</c:v>
                </c:pt>
                <c:pt idx="10">
                  <c:v>0.66122000000000003</c:v>
                </c:pt>
                <c:pt idx="11">
                  <c:v>0.62724000000000002</c:v>
                </c:pt>
                <c:pt idx="12">
                  <c:v>0.73521999999999998</c:v>
                </c:pt>
                <c:pt idx="13">
                  <c:v>0.69799999999999995</c:v>
                </c:pt>
                <c:pt idx="14">
                  <c:v>9.9000000000000005E-2</c:v>
                </c:pt>
                <c:pt idx="15">
                  <c:v>0.21218999999999999</c:v>
                </c:pt>
                <c:pt idx="16">
                  <c:v>0.76900000000000002</c:v>
                </c:pt>
                <c:pt idx="17">
                  <c:v>0.69899999999999995</c:v>
                </c:pt>
                <c:pt idx="18">
                  <c:v>0.63500000000000001</c:v>
                </c:pt>
                <c:pt idx="19">
                  <c:v>0.30084</c:v>
                </c:pt>
                <c:pt idx="20">
                  <c:v>0.53946000000000005</c:v>
                </c:pt>
                <c:pt idx="21">
                  <c:v>0.4365</c:v>
                </c:pt>
                <c:pt idx="22">
                  <c:v>0.58650000000000002</c:v>
                </c:pt>
                <c:pt idx="23">
                  <c:v>0.65600000000000003</c:v>
                </c:pt>
                <c:pt idx="24">
                  <c:v>0.41099999999999998</c:v>
                </c:pt>
                <c:pt idx="25">
                  <c:v>0.61734</c:v>
                </c:pt>
                <c:pt idx="26">
                  <c:v>0.45895999999999998</c:v>
                </c:pt>
                <c:pt idx="27">
                  <c:v>0.25896000000000002</c:v>
                </c:pt>
                <c:pt idx="28">
                  <c:v>0.25896000000000002</c:v>
                </c:pt>
                <c:pt idx="29">
                  <c:v>0.79696</c:v>
                </c:pt>
                <c:pt idx="30">
                  <c:v>0.57596000000000003</c:v>
                </c:pt>
                <c:pt idx="31">
                  <c:v>0.55896000000000001</c:v>
                </c:pt>
                <c:pt idx="32">
                  <c:v>0.45035999999999998</c:v>
                </c:pt>
                <c:pt idx="33">
                  <c:v>0.64683999999999997</c:v>
                </c:pt>
                <c:pt idx="34">
                  <c:v>0.50394000000000005</c:v>
                </c:pt>
                <c:pt idx="35">
                  <c:v>0.75675999999999999</c:v>
                </c:pt>
                <c:pt idx="36">
                  <c:v>0.25896000000000002</c:v>
                </c:pt>
                <c:pt idx="37">
                  <c:v>0.34188000000000002</c:v>
                </c:pt>
                <c:pt idx="38">
                  <c:v>0.29831999999999997</c:v>
                </c:pt>
                <c:pt idx="39">
                  <c:v>0.29831999999999997</c:v>
                </c:pt>
                <c:pt idx="40">
                  <c:v>0.64683999999999997</c:v>
                </c:pt>
                <c:pt idx="41">
                  <c:v>0.55134000000000005</c:v>
                </c:pt>
                <c:pt idx="42">
                  <c:v>0.23463000000000001</c:v>
                </c:pt>
                <c:pt idx="43">
                  <c:v>0.39929999999999999</c:v>
                </c:pt>
                <c:pt idx="44">
                  <c:v>0.60592000000000001</c:v>
                </c:pt>
                <c:pt idx="45">
                  <c:v>0.69286000000000003</c:v>
                </c:pt>
                <c:pt idx="46">
                  <c:v>0.64088000000000001</c:v>
                </c:pt>
                <c:pt idx="47">
                  <c:v>0.64088000000000001</c:v>
                </c:pt>
                <c:pt idx="48">
                  <c:v>0.63</c:v>
                </c:pt>
                <c:pt idx="49">
                  <c:v>0.61019000000000001</c:v>
                </c:pt>
                <c:pt idx="50">
                  <c:v>0.61019000000000001</c:v>
                </c:pt>
                <c:pt idx="51">
                  <c:v>0.66069</c:v>
                </c:pt>
                <c:pt idx="52">
                  <c:v>0.66069</c:v>
                </c:pt>
                <c:pt idx="53">
                  <c:v>0.46068999999999999</c:v>
                </c:pt>
                <c:pt idx="54">
                  <c:v>0.31019000000000002</c:v>
                </c:pt>
                <c:pt idx="55">
                  <c:v>0.21018999999999999</c:v>
                </c:pt>
                <c:pt idx="56">
                  <c:v>0.47339999999999999</c:v>
                </c:pt>
                <c:pt idx="57">
                  <c:v>0.28303</c:v>
                </c:pt>
                <c:pt idx="58">
                  <c:v>0.45234000000000002</c:v>
                </c:pt>
                <c:pt idx="59">
                  <c:v>0.45234000000000002</c:v>
                </c:pt>
                <c:pt idx="60">
                  <c:v>0.64880000000000004</c:v>
                </c:pt>
                <c:pt idx="61">
                  <c:v>0.65868000000000004</c:v>
                </c:pt>
                <c:pt idx="62">
                  <c:v>0.54779999999999995</c:v>
                </c:pt>
                <c:pt idx="63">
                  <c:v>0.59531999999999996</c:v>
                </c:pt>
                <c:pt idx="64">
                  <c:v>0.38641999999999999</c:v>
                </c:pt>
              </c:numCache>
            </c:numRef>
          </c:yVal>
          <c:smooth val="0"/>
          <c:extLst>
            <c:ext xmlns:c16="http://schemas.microsoft.com/office/drawing/2014/chart" uri="{C3380CC4-5D6E-409C-BE32-E72D297353CC}">
              <c16:uniqueId val="{00000000-EFB7-214D-ABEE-2465DE20C2DB}"/>
            </c:ext>
          </c:extLst>
        </c:ser>
        <c:ser>
          <c:idx val="0"/>
          <c:order val="1"/>
          <c:spPr>
            <a:ln w="25400" cap="rnd">
              <a:noFill/>
              <a:round/>
            </a:ln>
            <a:effectLst>
              <a:outerShdw blurRad="57150" dist="19050" dir="5400000" algn="ctr" rotWithShape="0">
                <a:srgbClr val="000000">
                  <a:alpha val="63000"/>
                </a:srgbClr>
              </a:outerShdw>
            </a:effectLst>
          </c:spPr>
          <c:marker>
            <c:symbol val="circle"/>
            <c:size val="6"/>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9525" cap="rnd">
                <a:solidFill>
                  <a:schemeClr val="accent1"/>
                </a:solidFill>
                <a:round/>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marker>
          <c:trendline>
            <c:spPr>
              <a:ln w="19050" cap="rnd">
                <a:solidFill>
                  <a:schemeClr val="accent1"/>
                </a:solidFill>
              </a:ln>
              <a:effectLst/>
            </c:spPr>
            <c:trendlineType val="linear"/>
            <c:dispRSqr val="1"/>
            <c:dispEq val="1"/>
            <c:trendlineLbl>
              <c:layout>
                <c:manualLayout>
                  <c:x val="1.0123250375625571E-3"/>
                  <c:y val="-2.8994928265545755E-2"/>
                </c:manualLayout>
              </c:layout>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br>
                      <a:rPr lang="en-US"/>
                    </a:br>
                    <a:r>
                      <a:rPr lang="en-US"/>
                      <a:t>R² = 0.359</a:t>
                    </a:r>
                  </a:p>
                </c:rich>
              </c:tx>
              <c:numFmt formatCode="General" sourceLinked="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rendlineLbl>
          </c:trendline>
          <c:trendline>
            <c:spPr>
              <a:ln w="19050" cap="rnd">
                <a:solidFill>
                  <a:srgbClr val="FF0000"/>
                </a:solidFill>
              </a:ln>
              <a:effectLst/>
            </c:spPr>
            <c:trendlineType val="linear"/>
            <c:dispRSqr val="0"/>
            <c:dispEq val="0"/>
          </c:trendline>
          <c:xVal>
            <c:numRef>
              <c:f>Procedure!$C$2:$C$66</c:f>
              <c:numCache>
                <c:formatCode>General</c:formatCode>
                <c:ptCount val="65"/>
                <c:pt idx="0">
                  <c:v>550.06845876385205</c:v>
                </c:pt>
                <c:pt idx="1">
                  <c:v>4537.5790555642197</c:v>
                </c:pt>
                <c:pt idx="2">
                  <c:v>4135.1386014207101</c:v>
                </c:pt>
                <c:pt idx="3">
                  <c:v>3936.7983196528698</c:v>
                </c:pt>
                <c:pt idx="4">
                  <c:v>23739.1571732062</c:v>
                </c:pt>
                <c:pt idx="5">
                  <c:v>1516.5132695643699</c:v>
                </c:pt>
                <c:pt idx="6">
                  <c:v>5733.3072098876401</c:v>
                </c:pt>
                <c:pt idx="7">
                  <c:v>3130.2335426177601</c:v>
                </c:pt>
                <c:pt idx="8">
                  <c:v>5148.2085169593902</c:v>
                </c:pt>
                <c:pt idx="9">
                  <c:v>26938.503382302501</c:v>
                </c:pt>
                <c:pt idx="10">
                  <c:v>8228.0115697264991</c:v>
                </c:pt>
                <c:pt idx="11">
                  <c:v>1269.9072381891301</c:v>
                </c:pt>
                <c:pt idx="12">
                  <c:v>8826.9940957483504</c:v>
                </c:pt>
                <c:pt idx="13">
                  <c:v>13386.512859434</c:v>
                </c:pt>
                <c:pt idx="14">
                  <c:v>20379.896039641699</c:v>
                </c:pt>
                <c:pt idx="15">
                  <c:v>2412.7270818521301</c:v>
                </c:pt>
                <c:pt idx="16">
                  <c:v>20200.375592040898</c:v>
                </c:pt>
                <c:pt idx="17">
                  <c:v>3853.6499035291499</c:v>
                </c:pt>
                <c:pt idx="18">
                  <c:v>12664.8474351203</c:v>
                </c:pt>
                <c:pt idx="19">
                  <c:v>1979.3643005306001</c:v>
                </c:pt>
                <c:pt idx="20">
                  <c:v>3846.4157092230498</c:v>
                </c:pt>
                <c:pt idx="21">
                  <c:v>5593.8537833814798</c:v>
                </c:pt>
                <c:pt idx="22">
                  <c:v>5017.9680646534698</c:v>
                </c:pt>
                <c:pt idx="23">
                  <c:v>40543.584166570203</c:v>
                </c:pt>
                <c:pt idx="24">
                  <c:v>4129.7516644368898</c:v>
                </c:pt>
                <c:pt idx="25">
                  <c:v>9030.3188060265202</c:v>
                </c:pt>
                <c:pt idx="26">
                  <c:v>29040.363709111702</c:v>
                </c:pt>
                <c:pt idx="27">
                  <c:v>9030.3188060265202</c:v>
                </c:pt>
                <c:pt idx="28">
                  <c:v>2457.3774139728098</c:v>
                </c:pt>
                <c:pt idx="29">
                  <c:v>15684.558518649001</c:v>
                </c:pt>
                <c:pt idx="30">
                  <c:v>8808.5894475940495</c:v>
                </c:pt>
                <c:pt idx="31">
                  <c:v>16809.648256967401</c:v>
                </c:pt>
                <c:pt idx="32">
                  <c:v>5414.6148226309497</c:v>
                </c:pt>
                <c:pt idx="33">
                  <c:v>9502.5683962516596</c:v>
                </c:pt>
                <c:pt idx="34">
                  <c:v>11151.069206829001</c:v>
                </c:pt>
                <c:pt idx="35">
                  <c:v>2290.2351496162501</c:v>
                </c:pt>
                <c:pt idx="36">
                  <c:v>3717.4733888289602</c:v>
                </c:pt>
                <c:pt idx="37">
                  <c:v>7784.0652899655697</c:v>
                </c:pt>
                <c:pt idx="38">
                  <c:v>1256.6606748178999</c:v>
                </c:pt>
                <c:pt idx="39">
                  <c:v>849.01104260426996</c:v>
                </c:pt>
                <c:pt idx="40">
                  <c:v>15267.4450155209</c:v>
                </c:pt>
                <c:pt idx="41">
                  <c:v>1547.8534136692899</c:v>
                </c:pt>
                <c:pt idx="42">
                  <c:v>1468.1929464781199</c:v>
                </c:pt>
                <c:pt idx="43">
                  <c:v>2988.9527033580198</c:v>
                </c:pt>
                <c:pt idx="44">
                  <c:v>13863.5484202763</c:v>
                </c:pt>
                <c:pt idx="45">
                  <c:v>63249.422432905703</c:v>
                </c:pt>
                <c:pt idx="46">
                  <c:v>10819.2440243784</c:v>
                </c:pt>
                <c:pt idx="47">
                  <c:v>10749.0560658145</c:v>
                </c:pt>
                <c:pt idx="48">
                  <c:v>20849.291368660499</c:v>
                </c:pt>
                <c:pt idx="49">
                  <c:v>5901.2230130799298</c:v>
                </c:pt>
                <c:pt idx="50">
                  <c:v>57714.296631377802</c:v>
                </c:pt>
                <c:pt idx="51">
                  <c:v>17579.259399142102</c:v>
                </c:pt>
                <c:pt idx="52">
                  <c:v>23601.402775876901</c:v>
                </c:pt>
                <c:pt idx="53">
                  <c:v>3835.3948171134102</c:v>
                </c:pt>
                <c:pt idx="54">
                  <c:v>2058.0352093943502</c:v>
                </c:pt>
                <c:pt idx="55">
                  <c:v>801.05087126751005</c:v>
                </c:pt>
                <c:pt idx="56">
                  <c:v>6595.0041245801704</c:v>
                </c:pt>
                <c:pt idx="57">
                  <c:v>2279.2532035787799</c:v>
                </c:pt>
                <c:pt idx="58">
                  <c:v>10546.1525631603</c:v>
                </c:pt>
                <c:pt idx="59">
                  <c:v>6586.6258626859999</c:v>
                </c:pt>
                <c:pt idx="60">
                  <c:v>37622.207457593198</c:v>
                </c:pt>
                <c:pt idx="61">
                  <c:v>2639.8243258679499</c:v>
                </c:pt>
                <c:pt idx="62">
                  <c:v>1533.8520376648801</c:v>
                </c:pt>
                <c:pt idx="63">
                  <c:v>2342.2440027211701</c:v>
                </c:pt>
                <c:pt idx="64">
                  <c:v>1106.80390649944</c:v>
                </c:pt>
              </c:numCache>
            </c:numRef>
          </c:xVal>
          <c:yVal>
            <c:numRef>
              <c:f>Procedure!$B$2:$B$66</c:f>
              <c:numCache>
                <c:formatCode>General</c:formatCode>
                <c:ptCount val="65"/>
                <c:pt idx="0">
                  <c:v>0.28633999999999998</c:v>
                </c:pt>
                <c:pt idx="1">
                  <c:v>0.45047999999999999</c:v>
                </c:pt>
                <c:pt idx="2">
                  <c:v>0.47871999999999998</c:v>
                </c:pt>
                <c:pt idx="3">
                  <c:v>0.33512999999999998</c:v>
                </c:pt>
                <c:pt idx="4">
                  <c:v>0.72121999999999997</c:v>
                </c:pt>
                <c:pt idx="5">
                  <c:v>0.47871999999999998</c:v>
                </c:pt>
                <c:pt idx="6">
                  <c:v>0.71121999999999996</c:v>
                </c:pt>
                <c:pt idx="7">
                  <c:v>0.67871999999999999</c:v>
                </c:pt>
                <c:pt idx="8">
                  <c:v>0.67871999999999999</c:v>
                </c:pt>
                <c:pt idx="9">
                  <c:v>0.44252999999999998</c:v>
                </c:pt>
                <c:pt idx="10">
                  <c:v>0.66122000000000003</c:v>
                </c:pt>
                <c:pt idx="11">
                  <c:v>0.62724000000000002</c:v>
                </c:pt>
                <c:pt idx="12">
                  <c:v>0.73521999999999998</c:v>
                </c:pt>
                <c:pt idx="13">
                  <c:v>0.69799999999999995</c:v>
                </c:pt>
                <c:pt idx="14">
                  <c:v>9.9000000000000005E-2</c:v>
                </c:pt>
                <c:pt idx="15">
                  <c:v>0.21218999999999999</c:v>
                </c:pt>
                <c:pt idx="16">
                  <c:v>0.76900000000000002</c:v>
                </c:pt>
                <c:pt idx="17">
                  <c:v>0.69899999999999995</c:v>
                </c:pt>
                <c:pt idx="18">
                  <c:v>0.63500000000000001</c:v>
                </c:pt>
                <c:pt idx="19">
                  <c:v>0.30084</c:v>
                </c:pt>
                <c:pt idx="20">
                  <c:v>0.53946000000000005</c:v>
                </c:pt>
                <c:pt idx="21">
                  <c:v>0.4365</c:v>
                </c:pt>
                <c:pt idx="22">
                  <c:v>0.58650000000000002</c:v>
                </c:pt>
                <c:pt idx="23">
                  <c:v>0.65600000000000003</c:v>
                </c:pt>
                <c:pt idx="24">
                  <c:v>0.41099999999999998</c:v>
                </c:pt>
                <c:pt idx="25">
                  <c:v>0.61734</c:v>
                </c:pt>
                <c:pt idx="26">
                  <c:v>0.45895999999999998</c:v>
                </c:pt>
                <c:pt idx="27">
                  <c:v>0.25896000000000002</c:v>
                </c:pt>
                <c:pt idx="28">
                  <c:v>0.25896000000000002</c:v>
                </c:pt>
                <c:pt idx="29">
                  <c:v>0.79696</c:v>
                </c:pt>
                <c:pt idx="30">
                  <c:v>0.57596000000000003</c:v>
                </c:pt>
                <c:pt idx="31">
                  <c:v>0.55896000000000001</c:v>
                </c:pt>
                <c:pt idx="32">
                  <c:v>0.45035999999999998</c:v>
                </c:pt>
                <c:pt idx="33">
                  <c:v>0.64683999999999997</c:v>
                </c:pt>
                <c:pt idx="34">
                  <c:v>0.50394000000000005</c:v>
                </c:pt>
                <c:pt idx="35">
                  <c:v>0.75675999999999999</c:v>
                </c:pt>
                <c:pt idx="36">
                  <c:v>0.25896000000000002</c:v>
                </c:pt>
                <c:pt idx="37">
                  <c:v>0.34188000000000002</c:v>
                </c:pt>
                <c:pt idx="38">
                  <c:v>0.29831999999999997</c:v>
                </c:pt>
                <c:pt idx="39">
                  <c:v>0.29831999999999997</c:v>
                </c:pt>
                <c:pt idx="40">
                  <c:v>0.64683999999999997</c:v>
                </c:pt>
                <c:pt idx="41">
                  <c:v>0.55134000000000005</c:v>
                </c:pt>
                <c:pt idx="42">
                  <c:v>0.23463000000000001</c:v>
                </c:pt>
                <c:pt idx="43">
                  <c:v>0.39929999999999999</c:v>
                </c:pt>
                <c:pt idx="44">
                  <c:v>0.60592000000000001</c:v>
                </c:pt>
                <c:pt idx="45">
                  <c:v>0.69286000000000003</c:v>
                </c:pt>
                <c:pt idx="46">
                  <c:v>0.64088000000000001</c:v>
                </c:pt>
                <c:pt idx="47">
                  <c:v>0.64088000000000001</c:v>
                </c:pt>
                <c:pt idx="48">
                  <c:v>0.63</c:v>
                </c:pt>
                <c:pt idx="49">
                  <c:v>0.61019000000000001</c:v>
                </c:pt>
                <c:pt idx="50">
                  <c:v>0.61019000000000001</c:v>
                </c:pt>
                <c:pt idx="51">
                  <c:v>0.66069</c:v>
                </c:pt>
                <c:pt idx="52">
                  <c:v>0.66069</c:v>
                </c:pt>
                <c:pt idx="53">
                  <c:v>0.46068999999999999</c:v>
                </c:pt>
                <c:pt idx="54">
                  <c:v>0.31019000000000002</c:v>
                </c:pt>
                <c:pt idx="55">
                  <c:v>0.21018999999999999</c:v>
                </c:pt>
                <c:pt idx="56">
                  <c:v>0.47339999999999999</c:v>
                </c:pt>
                <c:pt idx="57">
                  <c:v>0.28303</c:v>
                </c:pt>
                <c:pt idx="58">
                  <c:v>0.45234000000000002</c:v>
                </c:pt>
                <c:pt idx="59">
                  <c:v>0.45234000000000002</c:v>
                </c:pt>
                <c:pt idx="60">
                  <c:v>0.64880000000000004</c:v>
                </c:pt>
                <c:pt idx="61">
                  <c:v>0.65868000000000004</c:v>
                </c:pt>
                <c:pt idx="62">
                  <c:v>0.54779999999999995</c:v>
                </c:pt>
                <c:pt idx="63">
                  <c:v>0.59531999999999996</c:v>
                </c:pt>
                <c:pt idx="64">
                  <c:v>0.38641999999999999</c:v>
                </c:pt>
              </c:numCache>
            </c:numRef>
          </c:yVal>
          <c:smooth val="0"/>
          <c:extLst>
            <c:ext xmlns:c16="http://schemas.microsoft.com/office/drawing/2014/chart" uri="{C3380CC4-5D6E-409C-BE32-E72D297353CC}">
              <c16:uniqueId val="{00000003-EFB7-214D-ABEE-2465DE20C2DB}"/>
            </c:ext>
          </c:extLst>
        </c:ser>
        <c:dLbls>
          <c:showLegendKey val="0"/>
          <c:showVal val="0"/>
          <c:showCatName val="0"/>
          <c:showSerName val="0"/>
          <c:showPercent val="0"/>
          <c:showBubbleSize val="0"/>
        </c:dLbls>
        <c:axId val="569810719"/>
        <c:axId val="569818479"/>
      </c:scatterChart>
      <c:valAx>
        <c:axId val="569810719"/>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GDP per capita</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569818479"/>
        <c:crosses val="autoZero"/>
        <c:crossBetween val="midCat"/>
      </c:valAx>
      <c:valAx>
        <c:axId val="56981847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EIA Procedur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569810719"/>
        <c:crosses val="autoZero"/>
        <c:crossBetween val="midCat"/>
      </c:valAx>
      <c:spPr>
        <a:noFill/>
        <a:ln>
          <a:noFill/>
        </a:ln>
        <a:effectLst/>
      </c:spPr>
    </c:plotArea>
    <c:plotVisOnly val="1"/>
    <c:dispBlanksAs val="gap"/>
    <c:showDLblsOverMax val="0"/>
    <c:extLst/>
  </c:chart>
  <c:spPr>
    <a:solidFill>
      <a:schemeClr val="bg1"/>
    </a:solidFill>
    <a:ln w="9525" cap="flat" cmpd="sng" algn="ctr">
      <a:solidFill>
        <a:schemeClr val="tx1">
          <a:lumMod val="15000"/>
          <a:lumOff val="85000"/>
        </a:schemeClr>
      </a:solidFill>
      <a:round/>
    </a:ln>
    <a:effectLst/>
  </c:spPr>
  <c:txPr>
    <a:bodyPr/>
    <a:lstStyle/>
    <a:p>
      <a:pPr>
        <a:defRPr sz="1000">
          <a:solidFill>
            <a:schemeClr val="tx1"/>
          </a:solidFill>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1"/>
          <c:order val="0"/>
          <c:spPr>
            <a:ln w="25400" cap="rnd">
              <a:noFill/>
              <a:round/>
            </a:ln>
            <a:effectLst>
              <a:outerShdw blurRad="57150" dist="19050" dir="5400000" algn="ctr" rotWithShape="0">
                <a:srgbClr val="000000">
                  <a:alpha val="63000"/>
                </a:srgbClr>
              </a:outerShdw>
            </a:effectLst>
          </c:spPr>
          <c:marker>
            <c:symbol val="circle"/>
            <c:size val="6"/>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w="9525" cap="rnd">
                <a:solidFill>
                  <a:schemeClr val="accent2"/>
                </a:solidFill>
                <a:round/>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marker>
          <c:xVal>
            <c:numRef>
              <c:f>Procedure!$C$2:$C$66</c:f>
              <c:numCache>
                <c:formatCode>General</c:formatCode>
                <c:ptCount val="65"/>
                <c:pt idx="0">
                  <c:v>20379.896039641699</c:v>
                </c:pt>
                <c:pt idx="1">
                  <c:v>801.05087126751005</c:v>
                </c:pt>
                <c:pt idx="2">
                  <c:v>2412.7270818521301</c:v>
                </c:pt>
                <c:pt idx="3">
                  <c:v>1468.1929464781199</c:v>
                </c:pt>
                <c:pt idx="4">
                  <c:v>9030.3188060265202</c:v>
                </c:pt>
                <c:pt idx="5">
                  <c:v>2457.3774139728098</c:v>
                </c:pt>
                <c:pt idx="6">
                  <c:v>3717.4733888289602</c:v>
                </c:pt>
                <c:pt idx="7">
                  <c:v>2279.2532035787799</c:v>
                </c:pt>
                <c:pt idx="8">
                  <c:v>550.06845876385205</c:v>
                </c:pt>
                <c:pt idx="9">
                  <c:v>1256.6606748178999</c:v>
                </c:pt>
                <c:pt idx="10">
                  <c:v>849.01104260426996</c:v>
                </c:pt>
                <c:pt idx="11">
                  <c:v>1979.3643005306001</c:v>
                </c:pt>
                <c:pt idx="12">
                  <c:v>2058.0352093943502</c:v>
                </c:pt>
                <c:pt idx="13">
                  <c:v>3936.7983196528698</c:v>
                </c:pt>
                <c:pt idx="14">
                  <c:v>7784.0652899655697</c:v>
                </c:pt>
                <c:pt idx="15">
                  <c:v>1106.80390649944</c:v>
                </c:pt>
                <c:pt idx="16">
                  <c:v>2988.9527033580198</c:v>
                </c:pt>
                <c:pt idx="17">
                  <c:v>4129.7516644368898</c:v>
                </c:pt>
                <c:pt idx="18">
                  <c:v>5593.8537833814798</c:v>
                </c:pt>
                <c:pt idx="19">
                  <c:v>26938.503382302501</c:v>
                </c:pt>
                <c:pt idx="20">
                  <c:v>5414.6148226309497</c:v>
                </c:pt>
                <c:pt idx="21">
                  <c:v>4537.5790555642197</c:v>
                </c:pt>
                <c:pt idx="22">
                  <c:v>10546.1525631603</c:v>
                </c:pt>
                <c:pt idx="23">
                  <c:v>6586.6258626859999</c:v>
                </c:pt>
                <c:pt idx="24">
                  <c:v>29040.363709111702</c:v>
                </c:pt>
                <c:pt idx="25">
                  <c:v>3835.3948171134102</c:v>
                </c:pt>
                <c:pt idx="26">
                  <c:v>6595.0041245801704</c:v>
                </c:pt>
                <c:pt idx="27">
                  <c:v>4135.1386014207101</c:v>
                </c:pt>
                <c:pt idx="28">
                  <c:v>1516.5132695643699</c:v>
                </c:pt>
                <c:pt idx="29">
                  <c:v>11151.069206829001</c:v>
                </c:pt>
                <c:pt idx="30">
                  <c:v>3846.4157092230498</c:v>
                </c:pt>
                <c:pt idx="31">
                  <c:v>1533.8520376648801</c:v>
                </c:pt>
                <c:pt idx="32">
                  <c:v>1547.8534136692899</c:v>
                </c:pt>
                <c:pt idx="33">
                  <c:v>16809.648256967401</c:v>
                </c:pt>
                <c:pt idx="34">
                  <c:v>8808.5894475940495</c:v>
                </c:pt>
                <c:pt idx="35">
                  <c:v>5017.9680646534698</c:v>
                </c:pt>
                <c:pt idx="36">
                  <c:v>2342.2440027211701</c:v>
                </c:pt>
                <c:pt idx="37">
                  <c:v>13863.5484202763</c:v>
                </c:pt>
                <c:pt idx="38">
                  <c:v>5901.2230130799298</c:v>
                </c:pt>
                <c:pt idx="39">
                  <c:v>57714.296631377802</c:v>
                </c:pt>
                <c:pt idx="40">
                  <c:v>9030.3188060265202</c:v>
                </c:pt>
                <c:pt idx="41">
                  <c:v>1269.9072381891301</c:v>
                </c:pt>
                <c:pt idx="42">
                  <c:v>20849.291368660499</c:v>
                </c:pt>
                <c:pt idx="43">
                  <c:v>12664.8474351203</c:v>
                </c:pt>
                <c:pt idx="44">
                  <c:v>10819.2440243784</c:v>
                </c:pt>
                <c:pt idx="45">
                  <c:v>10749.0560658145</c:v>
                </c:pt>
                <c:pt idx="46">
                  <c:v>9502.5683962516596</c:v>
                </c:pt>
                <c:pt idx="47">
                  <c:v>15267.4450155209</c:v>
                </c:pt>
                <c:pt idx="48">
                  <c:v>37622.207457593198</c:v>
                </c:pt>
                <c:pt idx="49">
                  <c:v>40543.584166570203</c:v>
                </c:pt>
                <c:pt idx="50">
                  <c:v>2639.8243258679499</c:v>
                </c:pt>
                <c:pt idx="51">
                  <c:v>17579.259399142102</c:v>
                </c:pt>
                <c:pt idx="52">
                  <c:v>23601.402775876901</c:v>
                </c:pt>
                <c:pt idx="53">
                  <c:v>8228.0115697264991</c:v>
                </c:pt>
                <c:pt idx="54">
                  <c:v>3130.2335426177601</c:v>
                </c:pt>
                <c:pt idx="55">
                  <c:v>5148.2085169593902</c:v>
                </c:pt>
                <c:pt idx="56">
                  <c:v>63249.422432905703</c:v>
                </c:pt>
                <c:pt idx="57">
                  <c:v>13386.512859434</c:v>
                </c:pt>
                <c:pt idx="58">
                  <c:v>3853.6499035291499</c:v>
                </c:pt>
                <c:pt idx="59">
                  <c:v>5733.3072098876401</c:v>
                </c:pt>
                <c:pt idx="60">
                  <c:v>23739.1571732062</c:v>
                </c:pt>
                <c:pt idx="61">
                  <c:v>8826.9940957483504</c:v>
                </c:pt>
                <c:pt idx="62">
                  <c:v>2290.2351496162501</c:v>
                </c:pt>
                <c:pt idx="63">
                  <c:v>20200.375592040898</c:v>
                </c:pt>
                <c:pt idx="64">
                  <c:v>15684.558518649001</c:v>
                </c:pt>
              </c:numCache>
            </c:numRef>
          </c:xVal>
          <c:yVal>
            <c:numRef>
              <c:f>Procedure!$B$2:$B$66</c:f>
              <c:numCache>
                <c:formatCode>General</c:formatCode>
                <c:ptCount val="65"/>
                <c:pt idx="0">
                  <c:v>0.69899999999999995</c:v>
                </c:pt>
                <c:pt idx="1">
                  <c:v>0.21018999999999999</c:v>
                </c:pt>
                <c:pt idx="2">
                  <c:v>0.21218999999999999</c:v>
                </c:pt>
                <c:pt idx="3">
                  <c:v>0.23463000000000001</c:v>
                </c:pt>
                <c:pt idx="4">
                  <c:v>0.25896000000000002</c:v>
                </c:pt>
                <c:pt idx="5">
                  <c:v>0.25896000000000002</c:v>
                </c:pt>
                <c:pt idx="6">
                  <c:v>0.25896000000000002</c:v>
                </c:pt>
                <c:pt idx="7">
                  <c:v>0.28303</c:v>
                </c:pt>
                <c:pt idx="8">
                  <c:v>0.28633999999999998</c:v>
                </c:pt>
                <c:pt idx="9">
                  <c:v>0.29831999999999997</c:v>
                </c:pt>
                <c:pt idx="10">
                  <c:v>0.29831999999999997</c:v>
                </c:pt>
                <c:pt idx="11">
                  <c:v>0.30084</c:v>
                </c:pt>
                <c:pt idx="12">
                  <c:v>0.31019000000000002</c:v>
                </c:pt>
                <c:pt idx="13">
                  <c:v>0.33512999999999998</c:v>
                </c:pt>
                <c:pt idx="14">
                  <c:v>0.34188000000000002</c:v>
                </c:pt>
                <c:pt idx="15">
                  <c:v>0.38641999999999999</c:v>
                </c:pt>
                <c:pt idx="16">
                  <c:v>0.39929999999999999</c:v>
                </c:pt>
                <c:pt idx="17">
                  <c:v>0.41099999999999998</c:v>
                </c:pt>
                <c:pt idx="18">
                  <c:v>0.4365</c:v>
                </c:pt>
                <c:pt idx="19">
                  <c:v>0.44252999999999998</c:v>
                </c:pt>
                <c:pt idx="20">
                  <c:v>0.45035999999999998</c:v>
                </c:pt>
                <c:pt idx="21">
                  <c:v>0.45047999999999999</c:v>
                </c:pt>
                <c:pt idx="22">
                  <c:v>0.45234000000000002</c:v>
                </c:pt>
                <c:pt idx="23">
                  <c:v>0.45234000000000002</c:v>
                </c:pt>
                <c:pt idx="24">
                  <c:v>0.45895999999999998</c:v>
                </c:pt>
                <c:pt idx="25">
                  <c:v>0.46068999999999999</c:v>
                </c:pt>
                <c:pt idx="26">
                  <c:v>0.47339999999999999</c:v>
                </c:pt>
                <c:pt idx="27">
                  <c:v>0.47871999999999998</c:v>
                </c:pt>
                <c:pt idx="28">
                  <c:v>0.47871999999999998</c:v>
                </c:pt>
                <c:pt idx="29">
                  <c:v>0.50394000000000005</c:v>
                </c:pt>
                <c:pt idx="30">
                  <c:v>0.53946000000000005</c:v>
                </c:pt>
                <c:pt idx="31">
                  <c:v>0.54779999999999995</c:v>
                </c:pt>
                <c:pt idx="32">
                  <c:v>0.55134000000000005</c:v>
                </c:pt>
                <c:pt idx="33">
                  <c:v>0.55896000000000001</c:v>
                </c:pt>
                <c:pt idx="34">
                  <c:v>0.57596000000000003</c:v>
                </c:pt>
                <c:pt idx="35">
                  <c:v>0.58650000000000002</c:v>
                </c:pt>
                <c:pt idx="36">
                  <c:v>0.59531999999999996</c:v>
                </c:pt>
                <c:pt idx="37">
                  <c:v>0.60592000000000001</c:v>
                </c:pt>
                <c:pt idx="38">
                  <c:v>0.61019000000000001</c:v>
                </c:pt>
                <c:pt idx="39">
                  <c:v>0.61019000000000001</c:v>
                </c:pt>
                <c:pt idx="40">
                  <c:v>0.61734</c:v>
                </c:pt>
                <c:pt idx="41">
                  <c:v>0.62724000000000002</c:v>
                </c:pt>
                <c:pt idx="42">
                  <c:v>0.63</c:v>
                </c:pt>
                <c:pt idx="43">
                  <c:v>0.63500000000000001</c:v>
                </c:pt>
                <c:pt idx="44">
                  <c:v>0.64088000000000001</c:v>
                </c:pt>
                <c:pt idx="45">
                  <c:v>0.64088000000000001</c:v>
                </c:pt>
                <c:pt idx="46">
                  <c:v>0.64683999999999997</c:v>
                </c:pt>
                <c:pt idx="47">
                  <c:v>0.64683999999999997</c:v>
                </c:pt>
                <c:pt idx="48">
                  <c:v>0.64880000000000004</c:v>
                </c:pt>
                <c:pt idx="49">
                  <c:v>0.65600000000000003</c:v>
                </c:pt>
                <c:pt idx="50">
                  <c:v>0.65868000000000004</c:v>
                </c:pt>
                <c:pt idx="51">
                  <c:v>0.66069</c:v>
                </c:pt>
                <c:pt idx="52">
                  <c:v>0.66069</c:v>
                </c:pt>
                <c:pt idx="53">
                  <c:v>0.66122000000000003</c:v>
                </c:pt>
                <c:pt idx="54">
                  <c:v>0.67871999999999999</c:v>
                </c:pt>
                <c:pt idx="55">
                  <c:v>0.67871999999999999</c:v>
                </c:pt>
                <c:pt idx="56">
                  <c:v>0.69286000000000003</c:v>
                </c:pt>
                <c:pt idx="57">
                  <c:v>0.69799999999999995</c:v>
                </c:pt>
                <c:pt idx="58">
                  <c:v>0.69899999999999995</c:v>
                </c:pt>
                <c:pt idx="59">
                  <c:v>0.71121999999999996</c:v>
                </c:pt>
                <c:pt idx="60">
                  <c:v>0.72121999999999997</c:v>
                </c:pt>
                <c:pt idx="61">
                  <c:v>0.73521999999999998</c:v>
                </c:pt>
                <c:pt idx="62">
                  <c:v>0.75675999999999999</c:v>
                </c:pt>
                <c:pt idx="63">
                  <c:v>0.76900000000000002</c:v>
                </c:pt>
                <c:pt idx="64">
                  <c:v>0.79696</c:v>
                </c:pt>
              </c:numCache>
            </c:numRef>
          </c:yVal>
          <c:smooth val="0"/>
          <c:extLst>
            <c:ext xmlns:c16="http://schemas.microsoft.com/office/drawing/2014/chart" uri="{C3380CC4-5D6E-409C-BE32-E72D297353CC}">
              <c16:uniqueId val="{00000000-4593-5C4B-95FE-FAE779934301}"/>
            </c:ext>
          </c:extLst>
        </c:ser>
        <c:ser>
          <c:idx val="0"/>
          <c:order val="1"/>
          <c:spPr>
            <a:ln w="25400" cap="rnd">
              <a:noFill/>
              <a:round/>
            </a:ln>
            <a:effectLst>
              <a:outerShdw blurRad="57150" dist="19050" dir="5400000" algn="ctr" rotWithShape="0">
                <a:srgbClr val="000000">
                  <a:alpha val="63000"/>
                </a:srgbClr>
              </a:outerShdw>
            </a:effectLst>
          </c:spPr>
          <c:marker>
            <c:symbol val="circle"/>
            <c:size val="6"/>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9525" cap="rnd">
                <a:solidFill>
                  <a:schemeClr val="accent1"/>
                </a:solidFill>
                <a:round/>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marker>
          <c:trendline>
            <c:spPr>
              <a:ln w="19050" cap="rnd">
                <a:solidFill>
                  <a:schemeClr val="accent1"/>
                </a:solidFill>
              </a:ln>
              <a:effectLst/>
            </c:spPr>
            <c:trendlineType val="linear"/>
            <c:dispRSqr val="1"/>
            <c:dispEq val="1"/>
            <c:trendlineLbl>
              <c:layout>
                <c:manualLayout>
                  <c:x val="1.0123250375625571E-3"/>
                  <c:y val="-2.8994928265545755E-2"/>
                </c:manualLayout>
              </c:layout>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br>
                      <a:rPr lang="en-US"/>
                    </a:br>
                    <a:r>
                      <a:rPr lang="en-US"/>
                      <a:t>R² = 0.359</a:t>
                    </a:r>
                  </a:p>
                </c:rich>
              </c:tx>
              <c:numFmt formatCode="General" sourceLinked="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rendlineLbl>
          </c:trendline>
          <c:trendline>
            <c:spPr>
              <a:ln w="19050" cap="rnd">
                <a:solidFill>
                  <a:srgbClr val="FF0000"/>
                </a:solidFill>
              </a:ln>
              <a:effectLst/>
            </c:spPr>
            <c:trendlineType val="linear"/>
            <c:dispRSqr val="0"/>
            <c:dispEq val="0"/>
          </c:trendline>
          <c:xVal>
            <c:numRef>
              <c:f>Procedure!$C$2:$C$66</c:f>
              <c:numCache>
                <c:formatCode>General</c:formatCode>
                <c:ptCount val="65"/>
                <c:pt idx="0">
                  <c:v>20379.896039641699</c:v>
                </c:pt>
                <c:pt idx="1">
                  <c:v>801.05087126751005</c:v>
                </c:pt>
                <c:pt idx="2">
                  <c:v>2412.7270818521301</c:v>
                </c:pt>
                <c:pt idx="3">
                  <c:v>1468.1929464781199</c:v>
                </c:pt>
                <c:pt idx="4">
                  <c:v>9030.3188060265202</c:v>
                </c:pt>
                <c:pt idx="5">
                  <c:v>2457.3774139728098</c:v>
                </c:pt>
                <c:pt idx="6">
                  <c:v>3717.4733888289602</c:v>
                </c:pt>
                <c:pt idx="7">
                  <c:v>2279.2532035787799</c:v>
                </c:pt>
                <c:pt idx="8">
                  <c:v>550.06845876385205</c:v>
                </c:pt>
                <c:pt idx="9">
                  <c:v>1256.6606748178999</c:v>
                </c:pt>
                <c:pt idx="10">
                  <c:v>849.01104260426996</c:v>
                </c:pt>
                <c:pt idx="11">
                  <c:v>1979.3643005306001</c:v>
                </c:pt>
                <c:pt idx="12">
                  <c:v>2058.0352093943502</c:v>
                </c:pt>
                <c:pt idx="13">
                  <c:v>3936.7983196528698</c:v>
                </c:pt>
                <c:pt idx="14">
                  <c:v>7784.0652899655697</c:v>
                </c:pt>
                <c:pt idx="15">
                  <c:v>1106.80390649944</c:v>
                </c:pt>
                <c:pt idx="16">
                  <c:v>2988.9527033580198</c:v>
                </c:pt>
                <c:pt idx="17">
                  <c:v>4129.7516644368898</c:v>
                </c:pt>
                <c:pt idx="18">
                  <c:v>5593.8537833814798</c:v>
                </c:pt>
                <c:pt idx="19">
                  <c:v>26938.503382302501</c:v>
                </c:pt>
                <c:pt idx="20">
                  <c:v>5414.6148226309497</c:v>
                </c:pt>
                <c:pt idx="21">
                  <c:v>4537.5790555642197</c:v>
                </c:pt>
                <c:pt idx="22">
                  <c:v>10546.1525631603</c:v>
                </c:pt>
                <c:pt idx="23">
                  <c:v>6586.6258626859999</c:v>
                </c:pt>
                <c:pt idx="24">
                  <c:v>29040.363709111702</c:v>
                </c:pt>
                <c:pt idx="25">
                  <c:v>3835.3948171134102</c:v>
                </c:pt>
                <c:pt idx="26">
                  <c:v>6595.0041245801704</c:v>
                </c:pt>
                <c:pt idx="27">
                  <c:v>4135.1386014207101</c:v>
                </c:pt>
                <c:pt idx="28">
                  <c:v>1516.5132695643699</c:v>
                </c:pt>
                <c:pt idx="29">
                  <c:v>11151.069206829001</c:v>
                </c:pt>
                <c:pt idx="30">
                  <c:v>3846.4157092230498</c:v>
                </c:pt>
                <c:pt idx="31">
                  <c:v>1533.8520376648801</c:v>
                </c:pt>
                <c:pt idx="32">
                  <c:v>1547.8534136692899</c:v>
                </c:pt>
                <c:pt idx="33">
                  <c:v>16809.648256967401</c:v>
                </c:pt>
                <c:pt idx="34">
                  <c:v>8808.5894475940495</c:v>
                </c:pt>
                <c:pt idx="35">
                  <c:v>5017.9680646534698</c:v>
                </c:pt>
                <c:pt idx="36">
                  <c:v>2342.2440027211701</c:v>
                </c:pt>
                <c:pt idx="37">
                  <c:v>13863.5484202763</c:v>
                </c:pt>
                <c:pt idx="38">
                  <c:v>5901.2230130799298</c:v>
                </c:pt>
                <c:pt idx="39">
                  <c:v>57714.296631377802</c:v>
                </c:pt>
                <c:pt idx="40">
                  <c:v>9030.3188060265202</c:v>
                </c:pt>
                <c:pt idx="41">
                  <c:v>1269.9072381891301</c:v>
                </c:pt>
                <c:pt idx="42">
                  <c:v>20849.291368660499</c:v>
                </c:pt>
                <c:pt idx="43">
                  <c:v>12664.8474351203</c:v>
                </c:pt>
                <c:pt idx="44">
                  <c:v>10819.2440243784</c:v>
                </c:pt>
                <c:pt idx="45">
                  <c:v>10749.0560658145</c:v>
                </c:pt>
                <c:pt idx="46">
                  <c:v>9502.5683962516596</c:v>
                </c:pt>
                <c:pt idx="47">
                  <c:v>15267.4450155209</c:v>
                </c:pt>
                <c:pt idx="48">
                  <c:v>37622.207457593198</c:v>
                </c:pt>
                <c:pt idx="49">
                  <c:v>40543.584166570203</c:v>
                </c:pt>
                <c:pt idx="50">
                  <c:v>2639.8243258679499</c:v>
                </c:pt>
                <c:pt idx="51">
                  <c:v>17579.259399142102</c:v>
                </c:pt>
                <c:pt idx="52">
                  <c:v>23601.402775876901</c:v>
                </c:pt>
                <c:pt idx="53">
                  <c:v>8228.0115697264991</c:v>
                </c:pt>
                <c:pt idx="54">
                  <c:v>3130.2335426177601</c:v>
                </c:pt>
                <c:pt idx="55">
                  <c:v>5148.2085169593902</c:v>
                </c:pt>
                <c:pt idx="56">
                  <c:v>63249.422432905703</c:v>
                </c:pt>
                <c:pt idx="57">
                  <c:v>13386.512859434</c:v>
                </c:pt>
                <c:pt idx="58">
                  <c:v>3853.6499035291499</c:v>
                </c:pt>
                <c:pt idx="59">
                  <c:v>5733.3072098876401</c:v>
                </c:pt>
                <c:pt idx="60">
                  <c:v>23739.1571732062</c:v>
                </c:pt>
                <c:pt idx="61">
                  <c:v>8826.9940957483504</c:v>
                </c:pt>
                <c:pt idx="62">
                  <c:v>2290.2351496162501</c:v>
                </c:pt>
                <c:pt idx="63">
                  <c:v>20200.375592040898</c:v>
                </c:pt>
                <c:pt idx="64">
                  <c:v>15684.558518649001</c:v>
                </c:pt>
              </c:numCache>
            </c:numRef>
          </c:xVal>
          <c:yVal>
            <c:numRef>
              <c:f>Procedure!$B$2:$B$66</c:f>
              <c:numCache>
                <c:formatCode>General</c:formatCode>
                <c:ptCount val="65"/>
                <c:pt idx="0">
                  <c:v>0.69899999999999995</c:v>
                </c:pt>
                <c:pt idx="1">
                  <c:v>0.21018999999999999</c:v>
                </c:pt>
                <c:pt idx="2">
                  <c:v>0.21218999999999999</c:v>
                </c:pt>
                <c:pt idx="3">
                  <c:v>0.23463000000000001</c:v>
                </c:pt>
                <c:pt idx="4">
                  <c:v>0.25896000000000002</c:v>
                </c:pt>
                <c:pt idx="5">
                  <c:v>0.25896000000000002</c:v>
                </c:pt>
                <c:pt idx="6">
                  <c:v>0.25896000000000002</c:v>
                </c:pt>
                <c:pt idx="7">
                  <c:v>0.28303</c:v>
                </c:pt>
                <c:pt idx="8">
                  <c:v>0.28633999999999998</c:v>
                </c:pt>
                <c:pt idx="9">
                  <c:v>0.29831999999999997</c:v>
                </c:pt>
                <c:pt idx="10">
                  <c:v>0.29831999999999997</c:v>
                </c:pt>
                <c:pt idx="11">
                  <c:v>0.30084</c:v>
                </c:pt>
                <c:pt idx="12">
                  <c:v>0.31019000000000002</c:v>
                </c:pt>
                <c:pt idx="13">
                  <c:v>0.33512999999999998</c:v>
                </c:pt>
                <c:pt idx="14">
                  <c:v>0.34188000000000002</c:v>
                </c:pt>
                <c:pt idx="15">
                  <c:v>0.38641999999999999</c:v>
                </c:pt>
                <c:pt idx="16">
                  <c:v>0.39929999999999999</c:v>
                </c:pt>
                <c:pt idx="17">
                  <c:v>0.41099999999999998</c:v>
                </c:pt>
                <c:pt idx="18">
                  <c:v>0.4365</c:v>
                </c:pt>
                <c:pt idx="19">
                  <c:v>0.44252999999999998</c:v>
                </c:pt>
                <c:pt idx="20">
                  <c:v>0.45035999999999998</c:v>
                </c:pt>
                <c:pt idx="21">
                  <c:v>0.45047999999999999</c:v>
                </c:pt>
                <c:pt idx="22">
                  <c:v>0.45234000000000002</c:v>
                </c:pt>
                <c:pt idx="23">
                  <c:v>0.45234000000000002</c:v>
                </c:pt>
                <c:pt idx="24">
                  <c:v>0.45895999999999998</c:v>
                </c:pt>
                <c:pt idx="25">
                  <c:v>0.46068999999999999</c:v>
                </c:pt>
                <c:pt idx="26">
                  <c:v>0.47339999999999999</c:v>
                </c:pt>
                <c:pt idx="27">
                  <c:v>0.47871999999999998</c:v>
                </c:pt>
                <c:pt idx="28">
                  <c:v>0.47871999999999998</c:v>
                </c:pt>
                <c:pt idx="29">
                  <c:v>0.50394000000000005</c:v>
                </c:pt>
                <c:pt idx="30">
                  <c:v>0.53946000000000005</c:v>
                </c:pt>
                <c:pt idx="31">
                  <c:v>0.54779999999999995</c:v>
                </c:pt>
                <c:pt idx="32">
                  <c:v>0.55134000000000005</c:v>
                </c:pt>
                <c:pt idx="33">
                  <c:v>0.55896000000000001</c:v>
                </c:pt>
                <c:pt idx="34">
                  <c:v>0.57596000000000003</c:v>
                </c:pt>
                <c:pt idx="35">
                  <c:v>0.58650000000000002</c:v>
                </c:pt>
                <c:pt idx="36">
                  <c:v>0.59531999999999996</c:v>
                </c:pt>
                <c:pt idx="37">
                  <c:v>0.60592000000000001</c:v>
                </c:pt>
                <c:pt idx="38">
                  <c:v>0.61019000000000001</c:v>
                </c:pt>
                <c:pt idx="39">
                  <c:v>0.61019000000000001</c:v>
                </c:pt>
                <c:pt idx="40">
                  <c:v>0.61734</c:v>
                </c:pt>
                <c:pt idx="41">
                  <c:v>0.62724000000000002</c:v>
                </c:pt>
                <c:pt idx="42">
                  <c:v>0.63</c:v>
                </c:pt>
                <c:pt idx="43">
                  <c:v>0.63500000000000001</c:v>
                </c:pt>
                <c:pt idx="44">
                  <c:v>0.64088000000000001</c:v>
                </c:pt>
                <c:pt idx="45">
                  <c:v>0.64088000000000001</c:v>
                </c:pt>
                <c:pt idx="46">
                  <c:v>0.64683999999999997</c:v>
                </c:pt>
                <c:pt idx="47">
                  <c:v>0.64683999999999997</c:v>
                </c:pt>
                <c:pt idx="48">
                  <c:v>0.64880000000000004</c:v>
                </c:pt>
                <c:pt idx="49">
                  <c:v>0.65600000000000003</c:v>
                </c:pt>
                <c:pt idx="50">
                  <c:v>0.65868000000000004</c:v>
                </c:pt>
                <c:pt idx="51">
                  <c:v>0.66069</c:v>
                </c:pt>
                <c:pt idx="52">
                  <c:v>0.66069</c:v>
                </c:pt>
                <c:pt idx="53">
                  <c:v>0.66122000000000003</c:v>
                </c:pt>
                <c:pt idx="54">
                  <c:v>0.67871999999999999</c:v>
                </c:pt>
                <c:pt idx="55">
                  <c:v>0.67871999999999999</c:v>
                </c:pt>
                <c:pt idx="56">
                  <c:v>0.69286000000000003</c:v>
                </c:pt>
                <c:pt idx="57">
                  <c:v>0.69799999999999995</c:v>
                </c:pt>
                <c:pt idx="58">
                  <c:v>0.69899999999999995</c:v>
                </c:pt>
                <c:pt idx="59">
                  <c:v>0.71121999999999996</c:v>
                </c:pt>
                <c:pt idx="60">
                  <c:v>0.72121999999999997</c:v>
                </c:pt>
                <c:pt idx="61">
                  <c:v>0.73521999999999998</c:v>
                </c:pt>
                <c:pt idx="62">
                  <c:v>0.75675999999999999</c:v>
                </c:pt>
                <c:pt idx="63">
                  <c:v>0.76900000000000002</c:v>
                </c:pt>
                <c:pt idx="64">
                  <c:v>0.79696</c:v>
                </c:pt>
              </c:numCache>
            </c:numRef>
          </c:yVal>
          <c:smooth val="0"/>
          <c:extLst>
            <c:ext xmlns:c16="http://schemas.microsoft.com/office/drawing/2014/chart" uri="{C3380CC4-5D6E-409C-BE32-E72D297353CC}">
              <c16:uniqueId val="{00000003-4593-5C4B-95FE-FAE779934301}"/>
            </c:ext>
          </c:extLst>
        </c:ser>
        <c:dLbls>
          <c:showLegendKey val="0"/>
          <c:showVal val="0"/>
          <c:showCatName val="0"/>
          <c:showSerName val="0"/>
          <c:showPercent val="0"/>
          <c:showBubbleSize val="0"/>
        </c:dLbls>
        <c:axId val="569810719"/>
        <c:axId val="569818479"/>
      </c:scatterChart>
      <c:valAx>
        <c:axId val="569810719"/>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GDP per capita</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569818479"/>
        <c:crosses val="autoZero"/>
        <c:crossBetween val="midCat"/>
      </c:valAx>
      <c:valAx>
        <c:axId val="56981847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EIA Procedur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569810719"/>
        <c:crosses val="autoZero"/>
        <c:crossBetween val="midCat"/>
      </c:valAx>
      <c:spPr>
        <a:noFill/>
        <a:ln>
          <a:noFill/>
        </a:ln>
        <a:effectLst/>
      </c:spPr>
    </c:plotArea>
    <c:plotVisOnly val="1"/>
    <c:dispBlanksAs val="gap"/>
    <c:showDLblsOverMax val="0"/>
    <c:extLst/>
  </c:chart>
  <c:spPr>
    <a:solidFill>
      <a:schemeClr val="bg1"/>
    </a:solidFill>
    <a:ln w="9525" cap="flat" cmpd="sng" algn="ctr">
      <a:solidFill>
        <a:schemeClr val="tx1">
          <a:lumMod val="15000"/>
          <a:lumOff val="85000"/>
        </a:schemeClr>
      </a:solidFill>
      <a:round/>
    </a:ln>
    <a:effectLst/>
  </c:spPr>
  <c:txPr>
    <a:bodyPr/>
    <a:lstStyle/>
    <a:p>
      <a:pPr>
        <a:defRPr sz="1000">
          <a:solidFill>
            <a:schemeClr val="tx1"/>
          </a:solidFill>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1"/>
          <c:order val="0"/>
          <c:spPr>
            <a:ln w="25400" cap="rnd">
              <a:noFill/>
              <a:round/>
            </a:ln>
            <a:effectLst>
              <a:outerShdw blurRad="57150" dist="19050" dir="5400000" algn="ctr" rotWithShape="0">
                <a:srgbClr val="000000">
                  <a:alpha val="63000"/>
                </a:srgbClr>
              </a:outerShdw>
            </a:effectLst>
          </c:spPr>
          <c:marker>
            <c:symbol val="circle"/>
            <c:size val="6"/>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w="9525" cap="rnd">
                <a:solidFill>
                  <a:schemeClr val="accent2"/>
                </a:solidFill>
                <a:round/>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marker>
          <c:xVal>
            <c:numRef>
              <c:f>Procedure!$C$2:$C$66</c:f>
              <c:numCache>
                <c:formatCode>General</c:formatCode>
                <c:ptCount val="65"/>
                <c:pt idx="0">
                  <c:v>550.06845876385205</c:v>
                </c:pt>
                <c:pt idx="1">
                  <c:v>4537.5790555642197</c:v>
                </c:pt>
                <c:pt idx="2">
                  <c:v>4135.1386014207101</c:v>
                </c:pt>
                <c:pt idx="3">
                  <c:v>3936.7983196528698</c:v>
                </c:pt>
                <c:pt idx="4">
                  <c:v>23739.1571732062</c:v>
                </c:pt>
                <c:pt idx="5">
                  <c:v>1516.5132695643699</c:v>
                </c:pt>
                <c:pt idx="6">
                  <c:v>5733.3072098876401</c:v>
                </c:pt>
                <c:pt idx="7">
                  <c:v>3130.2335426177601</c:v>
                </c:pt>
                <c:pt idx="8">
                  <c:v>5148.2085169593902</c:v>
                </c:pt>
                <c:pt idx="9">
                  <c:v>26938.503382302501</c:v>
                </c:pt>
                <c:pt idx="10">
                  <c:v>8228.0115697264991</c:v>
                </c:pt>
                <c:pt idx="11">
                  <c:v>1269.9072381891301</c:v>
                </c:pt>
                <c:pt idx="12">
                  <c:v>8826.9940957483504</c:v>
                </c:pt>
                <c:pt idx="13">
                  <c:v>13386.512859434</c:v>
                </c:pt>
                <c:pt idx="14">
                  <c:v>20379.896039641699</c:v>
                </c:pt>
                <c:pt idx="15">
                  <c:v>2412.7270818521301</c:v>
                </c:pt>
                <c:pt idx="16">
                  <c:v>20200.375592040898</c:v>
                </c:pt>
                <c:pt idx="17">
                  <c:v>3853.6499035291499</c:v>
                </c:pt>
                <c:pt idx="18">
                  <c:v>12664.8474351203</c:v>
                </c:pt>
                <c:pt idx="19">
                  <c:v>1979.3643005306001</c:v>
                </c:pt>
                <c:pt idx="20">
                  <c:v>3846.4157092230498</c:v>
                </c:pt>
                <c:pt idx="21">
                  <c:v>5593.8537833814798</c:v>
                </c:pt>
                <c:pt idx="22">
                  <c:v>5017.9680646534698</c:v>
                </c:pt>
                <c:pt idx="23">
                  <c:v>40543.584166570203</c:v>
                </c:pt>
                <c:pt idx="24">
                  <c:v>4129.7516644368898</c:v>
                </c:pt>
                <c:pt idx="25">
                  <c:v>9030.3188060265202</c:v>
                </c:pt>
                <c:pt idx="26">
                  <c:v>29040.363709111702</c:v>
                </c:pt>
                <c:pt idx="27">
                  <c:v>9030.3188060265202</c:v>
                </c:pt>
                <c:pt idx="28">
                  <c:v>2457.3774139728098</c:v>
                </c:pt>
                <c:pt idx="29">
                  <c:v>15684.558518649001</c:v>
                </c:pt>
                <c:pt idx="30">
                  <c:v>8808.5894475940495</c:v>
                </c:pt>
                <c:pt idx="31">
                  <c:v>16809.648256967401</c:v>
                </c:pt>
                <c:pt idx="32">
                  <c:v>5414.6148226309497</c:v>
                </c:pt>
                <c:pt idx="33">
                  <c:v>9502.5683962516596</c:v>
                </c:pt>
                <c:pt idx="34">
                  <c:v>11151.069206829001</c:v>
                </c:pt>
                <c:pt idx="35">
                  <c:v>2290.2351496162501</c:v>
                </c:pt>
                <c:pt idx="36">
                  <c:v>3717.4733888289602</c:v>
                </c:pt>
                <c:pt idx="37">
                  <c:v>7784.0652899655697</c:v>
                </c:pt>
                <c:pt idx="38">
                  <c:v>1256.6606748178999</c:v>
                </c:pt>
                <c:pt idx="39">
                  <c:v>849.01104260426996</c:v>
                </c:pt>
                <c:pt idx="40">
                  <c:v>15267.4450155209</c:v>
                </c:pt>
                <c:pt idx="41">
                  <c:v>1547.8534136692899</c:v>
                </c:pt>
                <c:pt idx="42">
                  <c:v>1468.1929464781199</c:v>
                </c:pt>
                <c:pt idx="43">
                  <c:v>2988.9527033580198</c:v>
                </c:pt>
                <c:pt idx="44">
                  <c:v>13863.5484202763</c:v>
                </c:pt>
                <c:pt idx="45">
                  <c:v>63249.422432905703</c:v>
                </c:pt>
                <c:pt idx="46">
                  <c:v>10819.2440243784</c:v>
                </c:pt>
                <c:pt idx="47">
                  <c:v>10749.0560658145</c:v>
                </c:pt>
                <c:pt idx="48">
                  <c:v>20849.291368660499</c:v>
                </c:pt>
                <c:pt idx="49">
                  <c:v>5901.2230130799298</c:v>
                </c:pt>
                <c:pt idx="50">
                  <c:v>57714.296631377802</c:v>
                </c:pt>
                <c:pt idx="51">
                  <c:v>17579.259399142102</c:v>
                </c:pt>
                <c:pt idx="52">
                  <c:v>23601.402775876901</c:v>
                </c:pt>
                <c:pt idx="53">
                  <c:v>3835.3948171134102</c:v>
                </c:pt>
                <c:pt idx="54">
                  <c:v>2058.0352093943502</c:v>
                </c:pt>
                <c:pt idx="55">
                  <c:v>801.05087126751005</c:v>
                </c:pt>
                <c:pt idx="56">
                  <c:v>6595.0041245801704</c:v>
                </c:pt>
                <c:pt idx="57">
                  <c:v>2279.2532035787799</c:v>
                </c:pt>
                <c:pt idx="58">
                  <c:v>10546.1525631603</c:v>
                </c:pt>
                <c:pt idx="59">
                  <c:v>6586.6258626859999</c:v>
                </c:pt>
                <c:pt idx="60">
                  <c:v>37622.207457593198</c:v>
                </c:pt>
                <c:pt idx="61">
                  <c:v>2639.8243258679499</c:v>
                </c:pt>
                <c:pt idx="62">
                  <c:v>1533.8520376648801</c:v>
                </c:pt>
                <c:pt idx="63">
                  <c:v>2342.2440027211701</c:v>
                </c:pt>
                <c:pt idx="64">
                  <c:v>1106.80390649944</c:v>
                </c:pt>
              </c:numCache>
            </c:numRef>
          </c:xVal>
          <c:yVal>
            <c:numRef>
              <c:f>Procedure!$B$2:$B$66</c:f>
              <c:numCache>
                <c:formatCode>General</c:formatCode>
                <c:ptCount val="65"/>
                <c:pt idx="0">
                  <c:v>0.28633999999999998</c:v>
                </c:pt>
                <c:pt idx="1">
                  <c:v>0.45047999999999999</c:v>
                </c:pt>
                <c:pt idx="2">
                  <c:v>0.47871999999999998</c:v>
                </c:pt>
                <c:pt idx="3">
                  <c:v>0.33512999999999998</c:v>
                </c:pt>
                <c:pt idx="4">
                  <c:v>0.72121999999999997</c:v>
                </c:pt>
                <c:pt idx="5">
                  <c:v>0.47871999999999998</c:v>
                </c:pt>
                <c:pt idx="6">
                  <c:v>0.71121999999999996</c:v>
                </c:pt>
                <c:pt idx="7">
                  <c:v>0.67871999999999999</c:v>
                </c:pt>
                <c:pt idx="8">
                  <c:v>0.67871999999999999</c:v>
                </c:pt>
                <c:pt idx="9">
                  <c:v>0.44252999999999998</c:v>
                </c:pt>
                <c:pt idx="10">
                  <c:v>0.66122000000000003</c:v>
                </c:pt>
                <c:pt idx="11">
                  <c:v>0.62724000000000002</c:v>
                </c:pt>
                <c:pt idx="12">
                  <c:v>0.73521999999999998</c:v>
                </c:pt>
                <c:pt idx="13">
                  <c:v>0.69799999999999995</c:v>
                </c:pt>
                <c:pt idx="14">
                  <c:v>9.9000000000000005E-2</c:v>
                </c:pt>
                <c:pt idx="15">
                  <c:v>0.21218999999999999</c:v>
                </c:pt>
                <c:pt idx="16">
                  <c:v>0.76900000000000002</c:v>
                </c:pt>
                <c:pt idx="17">
                  <c:v>0.69899999999999995</c:v>
                </c:pt>
                <c:pt idx="18">
                  <c:v>0.63500000000000001</c:v>
                </c:pt>
                <c:pt idx="19">
                  <c:v>0.30084</c:v>
                </c:pt>
                <c:pt idx="20">
                  <c:v>0.53946000000000005</c:v>
                </c:pt>
                <c:pt idx="21">
                  <c:v>0.4365</c:v>
                </c:pt>
                <c:pt idx="22">
                  <c:v>0.58650000000000002</c:v>
                </c:pt>
                <c:pt idx="23">
                  <c:v>0.65600000000000003</c:v>
                </c:pt>
                <c:pt idx="24">
                  <c:v>0.41099999999999998</c:v>
                </c:pt>
                <c:pt idx="25">
                  <c:v>0.61734</c:v>
                </c:pt>
                <c:pt idx="26">
                  <c:v>0.45895999999999998</c:v>
                </c:pt>
                <c:pt idx="27">
                  <c:v>0.25896000000000002</c:v>
                </c:pt>
                <c:pt idx="28">
                  <c:v>0.25896000000000002</c:v>
                </c:pt>
                <c:pt idx="29">
                  <c:v>0.79696</c:v>
                </c:pt>
                <c:pt idx="30">
                  <c:v>0.57596000000000003</c:v>
                </c:pt>
                <c:pt idx="31">
                  <c:v>0.55896000000000001</c:v>
                </c:pt>
                <c:pt idx="32">
                  <c:v>0.45035999999999998</c:v>
                </c:pt>
                <c:pt idx="33">
                  <c:v>0.64683999999999997</c:v>
                </c:pt>
                <c:pt idx="34">
                  <c:v>0.50394000000000005</c:v>
                </c:pt>
                <c:pt idx="35">
                  <c:v>0.75675999999999999</c:v>
                </c:pt>
                <c:pt idx="36">
                  <c:v>0.25896000000000002</c:v>
                </c:pt>
                <c:pt idx="37">
                  <c:v>0.34188000000000002</c:v>
                </c:pt>
                <c:pt idx="38">
                  <c:v>0.29831999999999997</c:v>
                </c:pt>
                <c:pt idx="39">
                  <c:v>0.29831999999999997</c:v>
                </c:pt>
                <c:pt idx="40">
                  <c:v>0.64683999999999997</c:v>
                </c:pt>
                <c:pt idx="41">
                  <c:v>0.55134000000000005</c:v>
                </c:pt>
                <c:pt idx="42">
                  <c:v>0.23463000000000001</c:v>
                </c:pt>
                <c:pt idx="43">
                  <c:v>0.39929999999999999</c:v>
                </c:pt>
                <c:pt idx="44">
                  <c:v>0.60592000000000001</c:v>
                </c:pt>
                <c:pt idx="45">
                  <c:v>0.69286000000000003</c:v>
                </c:pt>
                <c:pt idx="46">
                  <c:v>0.64088000000000001</c:v>
                </c:pt>
                <c:pt idx="47">
                  <c:v>0.64088000000000001</c:v>
                </c:pt>
                <c:pt idx="48">
                  <c:v>0.63</c:v>
                </c:pt>
                <c:pt idx="49">
                  <c:v>0.61019000000000001</c:v>
                </c:pt>
                <c:pt idx="50">
                  <c:v>0.61019000000000001</c:v>
                </c:pt>
                <c:pt idx="51">
                  <c:v>0.66069</c:v>
                </c:pt>
                <c:pt idx="52">
                  <c:v>0.66069</c:v>
                </c:pt>
                <c:pt idx="53">
                  <c:v>0.46068999999999999</c:v>
                </c:pt>
                <c:pt idx="54">
                  <c:v>0.31019000000000002</c:v>
                </c:pt>
                <c:pt idx="55">
                  <c:v>0.21018999999999999</c:v>
                </c:pt>
                <c:pt idx="56">
                  <c:v>0.47339999999999999</c:v>
                </c:pt>
                <c:pt idx="57">
                  <c:v>0.28303</c:v>
                </c:pt>
                <c:pt idx="58">
                  <c:v>0.45234000000000002</c:v>
                </c:pt>
                <c:pt idx="59">
                  <c:v>0.45234000000000002</c:v>
                </c:pt>
                <c:pt idx="60">
                  <c:v>0.64880000000000004</c:v>
                </c:pt>
                <c:pt idx="61">
                  <c:v>0.65868000000000004</c:v>
                </c:pt>
                <c:pt idx="62">
                  <c:v>0.54779999999999995</c:v>
                </c:pt>
                <c:pt idx="63">
                  <c:v>0.59531999999999996</c:v>
                </c:pt>
                <c:pt idx="64">
                  <c:v>0.38641999999999999</c:v>
                </c:pt>
              </c:numCache>
            </c:numRef>
          </c:yVal>
          <c:smooth val="0"/>
          <c:extLst>
            <c:ext xmlns:c16="http://schemas.microsoft.com/office/drawing/2014/chart" uri="{C3380CC4-5D6E-409C-BE32-E72D297353CC}">
              <c16:uniqueId val="{00000000-A5E9-3946-AA62-92123F08C70A}"/>
            </c:ext>
          </c:extLst>
        </c:ser>
        <c:ser>
          <c:idx val="0"/>
          <c:order val="1"/>
          <c:spPr>
            <a:ln w="25400" cap="rnd">
              <a:noFill/>
              <a:round/>
            </a:ln>
            <a:effectLst>
              <a:outerShdw blurRad="57150" dist="19050" dir="5400000" algn="ctr" rotWithShape="0">
                <a:srgbClr val="000000">
                  <a:alpha val="63000"/>
                </a:srgbClr>
              </a:outerShdw>
            </a:effectLst>
          </c:spPr>
          <c:marker>
            <c:symbol val="circle"/>
            <c:size val="6"/>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9525" cap="rnd">
                <a:solidFill>
                  <a:schemeClr val="accent1"/>
                </a:solidFill>
                <a:round/>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marker>
          <c:trendline>
            <c:spPr>
              <a:ln w="19050" cap="rnd">
                <a:solidFill>
                  <a:schemeClr val="accent1"/>
                </a:solidFill>
              </a:ln>
              <a:effectLst/>
            </c:spPr>
            <c:trendlineType val="linear"/>
            <c:dispRSqr val="1"/>
            <c:dispEq val="1"/>
            <c:trendlineLbl>
              <c:layout>
                <c:manualLayout>
                  <c:x val="1.0123250375625571E-3"/>
                  <c:y val="-2.8994928265545755E-2"/>
                </c:manualLayout>
              </c:layout>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br>
                      <a:rPr lang="en-US"/>
                    </a:br>
                    <a:r>
                      <a:rPr lang="en-US"/>
                      <a:t>R² = 0.359</a:t>
                    </a:r>
                  </a:p>
                </c:rich>
              </c:tx>
              <c:numFmt formatCode="General" sourceLinked="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rendlineLbl>
          </c:trendline>
          <c:trendline>
            <c:spPr>
              <a:ln w="19050" cap="rnd">
                <a:solidFill>
                  <a:srgbClr val="FF0000"/>
                </a:solidFill>
              </a:ln>
              <a:effectLst/>
            </c:spPr>
            <c:trendlineType val="linear"/>
            <c:dispRSqr val="0"/>
            <c:dispEq val="0"/>
          </c:trendline>
          <c:xVal>
            <c:numRef>
              <c:f>Procedure!$C$2:$C$66</c:f>
              <c:numCache>
                <c:formatCode>General</c:formatCode>
                <c:ptCount val="65"/>
                <c:pt idx="0">
                  <c:v>550.06845876385205</c:v>
                </c:pt>
                <c:pt idx="1">
                  <c:v>4537.5790555642197</c:v>
                </c:pt>
                <c:pt idx="2">
                  <c:v>4135.1386014207101</c:v>
                </c:pt>
                <c:pt idx="3">
                  <c:v>3936.7983196528698</c:v>
                </c:pt>
                <c:pt idx="4">
                  <c:v>23739.1571732062</c:v>
                </c:pt>
                <c:pt idx="5">
                  <c:v>1516.5132695643699</c:v>
                </c:pt>
                <c:pt idx="6">
                  <c:v>5733.3072098876401</c:v>
                </c:pt>
                <c:pt idx="7">
                  <c:v>3130.2335426177601</c:v>
                </c:pt>
                <c:pt idx="8">
                  <c:v>5148.2085169593902</c:v>
                </c:pt>
                <c:pt idx="9">
                  <c:v>26938.503382302501</c:v>
                </c:pt>
                <c:pt idx="10">
                  <c:v>8228.0115697264991</c:v>
                </c:pt>
                <c:pt idx="11">
                  <c:v>1269.9072381891301</c:v>
                </c:pt>
                <c:pt idx="12">
                  <c:v>8826.9940957483504</c:v>
                </c:pt>
                <c:pt idx="13">
                  <c:v>13386.512859434</c:v>
                </c:pt>
                <c:pt idx="14">
                  <c:v>20379.896039641699</c:v>
                </c:pt>
                <c:pt idx="15">
                  <c:v>2412.7270818521301</c:v>
                </c:pt>
                <c:pt idx="16">
                  <c:v>20200.375592040898</c:v>
                </c:pt>
                <c:pt idx="17">
                  <c:v>3853.6499035291499</c:v>
                </c:pt>
                <c:pt idx="18">
                  <c:v>12664.8474351203</c:v>
                </c:pt>
                <c:pt idx="19">
                  <c:v>1979.3643005306001</c:v>
                </c:pt>
                <c:pt idx="20">
                  <c:v>3846.4157092230498</c:v>
                </c:pt>
                <c:pt idx="21">
                  <c:v>5593.8537833814798</c:v>
                </c:pt>
                <c:pt idx="22">
                  <c:v>5017.9680646534698</c:v>
                </c:pt>
                <c:pt idx="23">
                  <c:v>40543.584166570203</c:v>
                </c:pt>
                <c:pt idx="24">
                  <c:v>4129.7516644368898</c:v>
                </c:pt>
                <c:pt idx="25">
                  <c:v>9030.3188060265202</c:v>
                </c:pt>
                <c:pt idx="26">
                  <c:v>29040.363709111702</c:v>
                </c:pt>
                <c:pt idx="27">
                  <c:v>9030.3188060265202</c:v>
                </c:pt>
                <c:pt idx="28">
                  <c:v>2457.3774139728098</c:v>
                </c:pt>
                <c:pt idx="29">
                  <c:v>15684.558518649001</c:v>
                </c:pt>
                <c:pt idx="30">
                  <c:v>8808.5894475940495</c:v>
                </c:pt>
                <c:pt idx="31">
                  <c:v>16809.648256967401</c:v>
                </c:pt>
                <c:pt idx="32">
                  <c:v>5414.6148226309497</c:v>
                </c:pt>
                <c:pt idx="33">
                  <c:v>9502.5683962516596</c:v>
                </c:pt>
                <c:pt idx="34">
                  <c:v>11151.069206829001</c:v>
                </c:pt>
                <c:pt idx="35">
                  <c:v>2290.2351496162501</c:v>
                </c:pt>
                <c:pt idx="36">
                  <c:v>3717.4733888289602</c:v>
                </c:pt>
                <c:pt idx="37">
                  <c:v>7784.0652899655697</c:v>
                </c:pt>
                <c:pt idx="38">
                  <c:v>1256.6606748178999</c:v>
                </c:pt>
                <c:pt idx="39">
                  <c:v>849.01104260426996</c:v>
                </c:pt>
                <c:pt idx="40">
                  <c:v>15267.4450155209</c:v>
                </c:pt>
                <c:pt idx="41">
                  <c:v>1547.8534136692899</c:v>
                </c:pt>
                <c:pt idx="42">
                  <c:v>1468.1929464781199</c:v>
                </c:pt>
                <c:pt idx="43">
                  <c:v>2988.9527033580198</c:v>
                </c:pt>
                <c:pt idx="44">
                  <c:v>13863.5484202763</c:v>
                </c:pt>
                <c:pt idx="45">
                  <c:v>63249.422432905703</c:v>
                </c:pt>
                <c:pt idx="46">
                  <c:v>10819.2440243784</c:v>
                </c:pt>
                <c:pt idx="47">
                  <c:v>10749.0560658145</c:v>
                </c:pt>
                <c:pt idx="48">
                  <c:v>20849.291368660499</c:v>
                </c:pt>
                <c:pt idx="49">
                  <c:v>5901.2230130799298</c:v>
                </c:pt>
                <c:pt idx="50">
                  <c:v>57714.296631377802</c:v>
                </c:pt>
                <c:pt idx="51">
                  <c:v>17579.259399142102</c:v>
                </c:pt>
                <c:pt idx="52">
                  <c:v>23601.402775876901</c:v>
                </c:pt>
                <c:pt idx="53">
                  <c:v>3835.3948171134102</c:v>
                </c:pt>
                <c:pt idx="54">
                  <c:v>2058.0352093943502</c:v>
                </c:pt>
                <c:pt idx="55">
                  <c:v>801.05087126751005</c:v>
                </c:pt>
                <c:pt idx="56">
                  <c:v>6595.0041245801704</c:v>
                </c:pt>
                <c:pt idx="57">
                  <c:v>2279.2532035787799</c:v>
                </c:pt>
                <c:pt idx="58">
                  <c:v>10546.1525631603</c:v>
                </c:pt>
                <c:pt idx="59">
                  <c:v>6586.6258626859999</c:v>
                </c:pt>
                <c:pt idx="60">
                  <c:v>37622.207457593198</c:v>
                </c:pt>
                <c:pt idx="61">
                  <c:v>2639.8243258679499</c:v>
                </c:pt>
                <c:pt idx="62">
                  <c:v>1533.8520376648801</c:v>
                </c:pt>
                <c:pt idx="63">
                  <c:v>2342.2440027211701</c:v>
                </c:pt>
                <c:pt idx="64">
                  <c:v>1106.80390649944</c:v>
                </c:pt>
              </c:numCache>
            </c:numRef>
          </c:xVal>
          <c:yVal>
            <c:numRef>
              <c:f>Procedure!$B$2:$B$66</c:f>
              <c:numCache>
                <c:formatCode>General</c:formatCode>
                <c:ptCount val="65"/>
                <c:pt idx="0">
                  <c:v>0.28633999999999998</c:v>
                </c:pt>
                <c:pt idx="1">
                  <c:v>0.45047999999999999</c:v>
                </c:pt>
                <c:pt idx="2">
                  <c:v>0.47871999999999998</c:v>
                </c:pt>
                <c:pt idx="3">
                  <c:v>0.33512999999999998</c:v>
                </c:pt>
                <c:pt idx="4">
                  <c:v>0.72121999999999997</c:v>
                </c:pt>
                <c:pt idx="5">
                  <c:v>0.47871999999999998</c:v>
                </c:pt>
                <c:pt idx="6">
                  <c:v>0.71121999999999996</c:v>
                </c:pt>
                <c:pt idx="7">
                  <c:v>0.67871999999999999</c:v>
                </c:pt>
                <c:pt idx="8">
                  <c:v>0.67871999999999999</c:v>
                </c:pt>
                <c:pt idx="9">
                  <c:v>0.44252999999999998</c:v>
                </c:pt>
                <c:pt idx="10">
                  <c:v>0.66122000000000003</c:v>
                </c:pt>
                <c:pt idx="11">
                  <c:v>0.62724000000000002</c:v>
                </c:pt>
                <c:pt idx="12">
                  <c:v>0.73521999999999998</c:v>
                </c:pt>
                <c:pt idx="13">
                  <c:v>0.69799999999999995</c:v>
                </c:pt>
                <c:pt idx="14">
                  <c:v>9.9000000000000005E-2</c:v>
                </c:pt>
                <c:pt idx="15">
                  <c:v>0.21218999999999999</c:v>
                </c:pt>
                <c:pt idx="16">
                  <c:v>0.76900000000000002</c:v>
                </c:pt>
                <c:pt idx="17">
                  <c:v>0.69899999999999995</c:v>
                </c:pt>
                <c:pt idx="18">
                  <c:v>0.63500000000000001</c:v>
                </c:pt>
                <c:pt idx="19">
                  <c:v>0.30084</c:v>
                </c:pt>
                <c:pt idx="20">
                  <c:v>0.53946000000000005</c:v>
                </c:pt>
                <c:pt idx="21">
                  <c:v>0.4365</c:v>
                </c:pt>
                <c:pt idx="22">
                  <c:v>0.58650000000000002</c:v>
                </c:pt>
                <c:pt idx="23">
                  <c:v>0.65600000000000003</c:v>
                </c:pt>
                <c:pt idx="24">
                  <c:v>0.41099999999999998</c:v>
                </c:pt>
                <c:pt idx="25">
                  <c:v>0.61734</c:v>
                </c:pt>
                <c:pt idx="26">
                  <c:v>0.45895999999999998</c:v>
                </c:pt>
                <c:pt idx="27">
                  <c:v>0.25896000000000002</c:v>
                </c:pt>
                <c:pt idx="28">
                  <c:v>0.25896000000000002</c:v>
                </c:pt>
                <c:pt idx="29">
                  <c:v>0.79696</c:v>
                </c:pt>
                <c:pt idx="30">
                  <c:v>0.57596000000000003</c:v>
                </c:pt>
                <c:pt idx="31">
                  <c:v>0.55896000000000001</c:v>
                </c:pt>
                <c:pt idx="32">
                  <c:v>0.45035999999999998</c:v>
                </c:pt>
                <c:pt idx="33">
                  <c:v>0.64683999999999997</c:v>
                </c:pt>
                <c:pt idx="34">
                  <c:v>0.50394000000000005</c:v>
                </c:pt>
                <c:pt idx="35">
                  <c:v>0.75675999999999999</c:v>
                </c:pt>
                <c:pt idx="36">
                  <c:v>0.25896000000000002</c:v>
                </c:pt>
                <c:pt idx="37">
                  <c:v>0.34188000000000002</c:v>
                </c:pt>
                <c:pt idx="38">
                  <c:v>0.29831999999999997</c:v>
                </c:pt>
                <c:pt idx="39">
                  <c:v>0.29831999999999997</c:v>
                </c:pt>
                <c:pt idx="40">
                  <c:v>0.64683999999999997</c:v>
                </c:pt>
                <c:pt idx="41">
                  <c:v>0.55134000000000005</c:v>
                </c:pt>
                <c:pt idx="42">
                  <c:v>0.23463000000000001</c:v>
                </c:pt>
                <c:pt idx="43">
                  <c:v>0.39929999999999999</c:v>
                </c:pt>
                <c:pt idx="44">
                  <c:v>0.60592000000000001</c:v>
                </c:pt>
                <c:pt idx="45">
                  <c:v>0.69286000000000003</c:v>
                </c:pt>
                <c:pt idx="46">
                  <c:v>0.64088000000000001</c:v>
                </c:pt>
                <c:pt idx="47">
                  <c:v>0.64088000000000001</c:v>
                </c:pt>
                <c:pt idx="48">
                  <c:v>0.63</c:v>
                </c:pt>
                <c:pt idx="49">
                  <c:v>0.61019000000000001</c:v>
                </c:pt>
                <c:pt idx="50">
                  <c:v>0.61019000000000001</c:v>
                </c:pt>
                <c:pt idx="51">
                  <c:v>0.66069</c:v>
                </c:pt>
                <c:pt idx="52">
                  <c:v>0.66069</c:v>
                </c:pt>
                <c:pt idx="53">
                  <c:v>0.46068999999999999</c:v>
                </c:pt>
                <c:pt idx="54">
                  <c:v>0.31019000000000002</c:v>
                </c:pt>
                <c:pt idx="55">
                  <c:v>0.21018999999999999</c:v>
                </c:pt>
                <c:pt idx="56">
                  <c:v>0.47339999999999999</c:v>
                </c:pt>
                <c:pt idx="57">
                  <c:v>0.28303</c:v>
                </c:pt>
                <c:pt idx="58">
                  <c:v>0.45234000000000002</c:v>
                </c:pt>
                <c:pt idx="59">
                  <c:v>0.45234000000000002</c:v>
                </c:pt>
                <c:pt idx="60">
                  <c:v>0.64880000000000004</c:v>
                </c:pt>
                <c:pt idx="61">
                  <c:v>0.65868000000000004</c:v>
                </c:pt>
                <c:pt idx="62">
                  <c:v>0.54779999999999995</c:v>
                </c:pt>
                <c:pt idx="63">
                  <c:v>0.59531999999999996</c:v>
                </c:pt>
                <c:pt idx="64">
                  <c:v>0.38641999999999999</c:v>
                </c:pt>
              </c:numCache>
            </c:numRef>
          </c:yVal>
          <c:smooth val="0"/>
          <c:extLst>
            <c:ext xmlns:c16="http://schemas.microsoft.com/office/drawing/2014/chart" uri="{C3380CC4-5D6E-409C-BE32-E72D297353CC}">
              <c16:uniqueId val="{00000003-A5E9-3946-AA62-92123F08C70A}"/>
            </c:ext>
          </c:extLst>
        </c:ser>
        <c:dLbls>
          <c:showLegendKey val="0"/>
          <c:showVal val="0"/>
          <c:showCatName val="0"/>
          <c:showSerName val="0"/>
          <c:showPercent val="0"/>
          <c:showBubbleSize val="0"/>
        </c:dLbls>
        <c:axId val="569810719"/>
        <c:axId val="569818479"/>
      </c:scatterChart>
      <c:valAx>
        <c:axId val="569810719"/>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GDP per capita</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569818479"/>
        <c:crosses val="autoZero"/>
        <c:crossBetween val="midCat"/>
      </c:valAx>
      <c:valAx>
        <c:axId val="56981847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EIA Procedur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569810719"/>
        <c:crosses val="autoZero"/>
        <c:crossBetween val="midCat"/>
      </c:valAx>
      <c:spPr>
        <a:noFill/>
        <a:ln>
          <a:noFill/>
        </a:ln>
        <a:effectLst/>
      </c:spPr>
    </c:plotArea>
    <c:plotVisOnly val="1"/>
    <c:dispBlanksAs val="gap"/>
    <c:showDLblsOverMax val="0"/>
    <c:extLst/>
  </c:chart>
  <c:spPr>
    <a:solidFill>
      <a:schemeClr val="bg1"/>
    </a:solidFill>
    <a:ln w="9525" cap="flat" cmpd="sng" algn="ctr">
      <a:solidFill>
        <a:schemeClr val="tx1">
          <a:lumMod val="15000"/>
          <a:lumOff val="85000"/>
        </a:schemeClr>
      </a:solidFill>
      <a:round/>
    </a:ln>
    <a:effectLst/>
  </c:spPr>
  <c:txPr>
    <a:bodyPr/>
    <a:lstStyle/>
    <a:p>
      <a:pPr>
        <a:defRPr sz="1000">
          <a:solidFill>
            <a:schemeClr val="tx1"/>
          </a:solidFill>
        </a:defRPr>
      </a:pPr>
      <a:endParaRPr lang="en-US"/>
    </a:p>
  </c:txPr>
  <c:externalData r:id="rId3">
    <c:autoUpdate val="0"/>
  </c:externalData>
</c:chartSpace>
</file>

<file path=word/charts/chart1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1"/>
          <c:order val="0"/>
          <c:spPr>
            <a:ln w="25400" cap="rnd">
              <a:noFill/>
              <a:round/>
            </a:ln>
            <a:effectLst>
              <a:outerShdw blurRad="57150" dist="19050" dir="5400000" algn="ctr" rotWithShape="0">
                <a:srgbClr val="000000">
                  <a:alpha val="63000"/>
                </a:srgbClr>
              </a:outerShdw>
            </a:effectLst>
          </c:spPr>
          <c:marker>
            <c:symbol val="circle"/>
            <c:size val="6"/>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w="9525" cap="rnd">
                <a:solidFill>
                  <a:schemeClr val="accent2"/>
                </a:solidFill>
                <a:round/>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marker>
          <c:xVal>
            <c:numRef>
              <c:f>Procedure!$C$2:$C$66</c:f>
              <c:numCache>
                <c:formatCode>General</c:formatCode>
                <c:ptCount val="65"/>
                <c:pt idx="0">
                  <c:v>550.06845876385205</c:v>
                </c:pt>
                <c:pt idx="1">
                  <c:v>4537.5790555642197</c:v>
                </c:pt>
                <c:pt idx="2">
                  <c:v>4135.1386014207101</c:v>
                </c:pt>
                <c:pt idx="3">
                  <c:v>3936.7983196528698</c:v>
                </c:pt>
                <c:pt idx="4">
                  <c:v>23739.1571732062</c:v>
                </c:pt>
                <c:pt idx="5">
                  <c:v>1516.5132695643699</c:v>
                </c:pt>
                <c:pt idx="6">
                  <c:v>5733.3072098876401</c:v>
                </c:pt>
                <c:pt idx="7">
                  <c:v>3130.2335426177601</c:v>
                </c:pt>
                <c:pt idx="8">
                  <c:v>5148.2085169593902</c:v>
                </c:pt>
                <c:pt idx="9">
                  <c:v>26938.503382302501</c:v>
                </c:pt>
                <c:pt idx="10">
                  <c:v>8228.0115697264991</c:v>
                </c:pt>
                <c:pt idx="11">
                  <c:v>1269.9072381891301</c:v>
                </c:pt>
                <c:pt idx="12">
                  <c:v>8826.9940957483504</c:v>
                </c:pt>
                <c:pt idx="13">
                  <c:v>13386.512859434</c:v>
                </c:pt>
                <c:pt idx="14">
                  <c:v>20379.896039641699</c:v>
                </c:pt>
                <c:pt idx="15">
                  <c:v>2412.7270818521301</c:v>
                </c:pt>
                <c:pt idx="16">
                  <c:v>20200.375592040898</c:v>
                </c:pt>
                <c:pt idx="17">
                  <c:v>3853.6499035291499</c:v>
                </c:pt>
                <c:pt idx="18">
                  <c:v>12664.8474351203</c:v>
                </c:pt>
                <c:pt idx="19">
                  <c:v>1979.3643005306001</c:v>
                </c:pt>
                <c:pt idx="20">
                  <c:v>3846.4157092230498</c:v>
                </c:pt>
                <c:pt idx="21">
                  <c:v>5593.8537833814798</c:v>
                </c:pt>
                <c:pt idx="22">
                  <c:v>5017.9680646534698</c:v>
                </c:pt>
                <c:pt idx="23">
                  <c:v>40543.584166570203</c:v>
                </c:pt>
                <c:pt idx="24">
                  <c:v>4129.7516644368898</c:v>
                </c:pt>
                <c:pt idx="25">
                  <c:v>9030.3188060265202</c:v>
                </c:pt>
                <c:pt idx="26">
                  <c:v>29040.363709111702</c:v>
                </c:pt>
                <c:pt idx="27">
                  <c:v>9030.3188060265202</c:v>
                </c:pt>
                <c:pt idx="28">
                  <c:v>2457.3774139728098</c:v>
                </c:pt>
                <c:pt idx="29">
                  <c:v>15684.558518649001</c:v>
                </c:pt>
                <c:pt idx="30">
                  <c:v>8808.5894475940495</c:v>
                </c:pt>
                <c:pt idx="31">
                  <c:v>16809.648256967401</c:v>
                </c:pt>
                <c:pt idx="32">
                  <c:v>5414.6148226309497</c:v>
                </c:pt>
                <c:pt idx="33">
                  <c:v>9502.5683962516596</c:v>
                </c:pt>
                <c:pt idx="34">
                  <c:v>11151.069206829001</c:v>
                </c:pt>
                <c:pt idx="35">
                  <c:v>2290.2351496162501</c:v>
                </c:pt>
                <c:pt idx="36">
                  <c:v>3717.4733888289602</c:v>
                </c:pt>
                <c:pt idx="37">
                  <c:v>7784.0652899655697</c:v>
                </c:pt>
                <c:pt idx="38">
                  <c:v>1256.6606748178999</c:v>
                </c:pt>
                <c:pt idx="39">
                  <c:v>849.01104260426996</c:v>
                </c:pt>
                <c:pt idx="40">
                  <c:v>15267.4450155209</c:v>
                </c:pt>
                <c:pt idx="41">
                  <c:v>1547.8534136692899</c:v>
                </c:pt>
                <c:pt idx="42">
                  <c:v>1468.1929464781199</c:v>
                </c:pt>
                <c:pt idx="43">
                  <c:v>2988.9527033580198</c:v>
                </c:pt>
                <c:pt idx="44">
                  <c:v>13863.5484202763</c:v>
                </c:pt>
                <c:pt idx="45">
                  <c:v>63249.422432905703</c:v>
                </c:pt>
                <c:pt idx="46">
                  <c:v>10819.2440243784</c:v>
                </c:pt>
                <c:pt idx="47">
                  <c:v>10749.0560658145</c:v>
                </c:pt>
                <c:pt idx="48">
                  <c:v>20849.291368660499</c:v>
                </c:pt>
                <c:pt idx="49">
                  <c:v>5901.2230130799298</c:v>
                </c:pt>
                <c:pt idx="50">
                  <c:v>57714.296631377802</c:v>
                </c:pt>
                <c:pt idx="51">
                  <c:v>17579.259399142102</c:v>
                </c:pt>
                <c:pt idx="52">
                  <c:v>23601.402775876901</c:v>
                </c:pt>
                <c:pt idx="53">
                  <c:v>3835.3948171134102</c:v>
                </c:pt>
                <c:pt idx="54">
                  <c:v>2058.0352093943502</c:v>
                </c:pt>
                <c:pt idx="55">
                  <c:v>801.05087126751005</c:v>
                </c:pt>
                <c:pt idx="56">
                  <c:v>6595.0041245801704</c:v>
                </c:pt>
                <c:pt idx="57">
                  <c:v>2279.2532035787799</c:v>
                </c:pt>
                <c:pt idx="58">
                  <c:v>10546.1525631603</c:v>
                </c:pt>
                <c:pt idx="59">
                  <c:v>6586.6258626859999</c:v>
                </c:pt>
                <c:pt idx="60">
                  <c:v>37622.207457593198</c:v>
                </c:pt>
                <c:pt idx="61">
                  <c:v>2639.8243258679499</c:v>
                </c:pt>
                <c:pt idx="62">
                  <c:v>1533.8520376648801</c:v>
                </c:pt>
                <c:pt idx="63">
                  <c:v>2342.2440027211701</c:v>
                </c:pt>
                <c:pt idx="64">
                  <c:v>1106.80390649944</c:v>
                </c:pt>
              </c:numCache>
            </c:numRef>
          </c:xVal>
          <c:yVal>
            <c:numRef>
              <c:f>Procedure!$B$2:$B$66</c:f>
              <c:numCache>
                <c:formatCode>General</c:formatCode>
                <c:ptCount val="65"/>
                <c:pt idx="0">
                  <c:v>0.28633999999999998</c:v>
                </c:pt>
                <c:pt idx="1">
                  <c:v>0.45047999999999999</c:v>
                </c:pt>
                <c:pt idx="2">
                  <c:v>0.47871999999999998</c:v>
                </c:pt>
                <c:pt idx="3">
                  <c:v>0.33512999999999998</c:v>
                </c:pt>
                <c:pt idx="4">
                  <c:v>0.72121999999999997</c:v>
                </c:pt>
                <c:pt idx="5">
                  <c:v>0.47871999999999998</c:v>
                </c:pt>
                <c:pt idx="6">
                  <c:v>0.71121999999999996</c:v>
                </c:pt>
                <c:pt idx="7">
                  <c:v>0.67871999999999999</c:v>
                </c:pt>
                <c:pt idx="8">
                  <c:v>0.67871999999999999</c:v>
                </c:pt>
                <c:pt idx="9">
                  <c:v>0.44252999999999998</c:v>
                </c:pt>
                <c:pt idx="10">
                  <c:v>0.66122000000000003</c:v>
                </c:pt>
                <c:pt idx="11">
                  <c:v>0.62724000000000002</c:v>
                </c:pt>
                <c:pt idx="12">
                  <c:v>0.73521999999999998</c:v>
                </c:pt>
                <c:pt idx="13">
                  <c:v>0.69799999999999995</c:v>
                </c:pt>
                <c:pt idx="14">
                  <c:v>9.9000000000000005E-2</c:v>
                </c:pt>
                <c:pt idx="15">
                  <c:v>0.21218999999999999</c:v>
                </c:pt>
                <c:pt idx="16">
                  <c:v>0.76900000000000002</c:v>
                </c:pt>
                <c:pt idx="17">
                  <c:v>0.69899999999999995</c:v>
                </c:pt>
                <c:pt idx="18">
                  <c:v>0.63500000000000001</c:v>
                </c:pt>
                <c:pt idx="19">
                  <c:v>0.30084</c:v>
                </c:pt>
                <c:pt idx="20">
                  <c:v>0.53946000000000005</c:v>
                </c:pt>
                <c:pt idx="21">
                  <c:v>0.4365</c:v>
                </c:pt>
                <c:pt idx="22">
                  <c:v>0.58650000000000002</c:v>
                </c:pt>
                <c:pt idx="23">
                  <c:v>0.65600000000000003</c:v>
                </c:pt>
                <c:pt idx="24">
                  <c:v>0.41099999999999998</c:v>
                </c:pt>
                <c:pt idx="25">
                  <c:v>0.61734</c:v>
                </c:pt>
                <c:pt idx="26">
                  <c:v>0.45895999999999998</c:v>
                </c:pt>
                <c:pt idx="27">
                  <c:v>0.25896000000000002</c:v>
                </c:pt>
                <c:pt idx="28">
                  <c:v>0.25896000000000002</c:v>
                </c:pt>
                <c:pt idx="29">
                  <c:v>0.79696</c:v>
                </c:pt>
                <c:pt idx="30">
                  <c:v>0.57596000000000003</c:v>
                </c:pt>
                <c:pt idx="31">
                  <c:v>0.55896000000000001</c:v>
                </c:pt>
                <c:pt idx="32">
                  <c:v>0.45035999999999998</c:v>
                </c:pt>
                <c:pt idx="33">
                  <c:v>0.64683999999999997</c:v>
                </c:pt>
                <c:pt idx="34">
                  <c:v>0.50394000000000005</c:v>
                </c:pt>
                <c:pt idx="35">
                  <c:v>0.75675999999999999</c:v>
                </c:pt>
                <c:pt idx="36">
                  <c:v>0.25896000000000002</c:v>
                </c:pt>
                <c:pt idx="37">
                  <c:v>0.34188000000000002</c:v>
                </c:pt>
                <c:pt idx="38">
                  <c:v>0.29831999999999997</c:v>
                </c:pt>
                <c:pt idx="39">
                  <c:v>0.29831999999999997</c:v>
                </c:pt>
                <c:pt idx="40">
                  <c:v>0.64683999999999997</c:v>
                </c:pt>
                <c:pt idx="41">
                  <c:v>0.55134000000000005</c:v>
                </c:pt>
                <c:pt idx="42">
                  <c:v>0.23463000000000001</c:v>
                </c:pt>
                <c:pt idx="43">
                  <c:v>0.39929999999999999</c:v>
                </c:pt>
                <c:pt idx="44">
                  <c:v>0.60592000000000001</c:v>
                </c:pt>
                <c:pt idx="45">
                  <c:v>0.69286000000000003</c:v>
                </c:pt>
                <c:pt idx="46">
                  <c:v>0.64088000000000001</c:v>
                </c:pt>
                <c:pt idx="47">
                  <c:v>0.64088000000000001</c:v>
                </c:pt>
                <c:pt idx="48">
                  <c:v>0.63</c:v>
                </c:pt>
                <c:pt idx="49">
                  <c:v>0.61019000000000001</c:v>
                </c:pt>
                <c:pt idx="50">
                  <c:v>0.61019000000000001</c:v>
                </c:pt>
                <c:pt idx="51">
                  <c:v>0.66069</c:v>
                </c:pt>
                <c:pt idx="52">
                  <c:v>0.66069</c:v>
                </c:pt>
                <c:pt idx="53">
                  <c:v>0.46068999999999999</c:v>
                </c:pt>
                <c:pt idx="54">
                  <c:v>0.31019000000000002</c:v>
                </c:pt>
                <c:pt idx="55">
                  <c:v>0.21018999999999999</c:v>
                </c:pt>
                <c:pt idx="56">
                  <c:v>0.47339999999999999</c:v>
                </c:pt>
                <c:pt idx="57">
                  <c:v>0.28303</c:v>
                </c:pt>
                <c:pt idx="58">
                  <c:v>0.45234000000000002</c:v>
                </c:pt>
                <c:pt idx="59">
                  <c:v>0.45234000000000002</c:v>
                </c:pt>
                <c:pt idx="60">
                  <c:v>0.64880000000000004</c:v>
                </c:pt>
                <c:pt idx="61">
                  <c:v>0.65868000000000004</c:v>
                </c:pt>
                <c:pt idx="62">
                  <c:v>0.54779999999999995</c:v>
                </c:pt>
                <c:pt idx="63">
                  <c:v>0.59531999999999996</c:v>
                </c:pt>
                <c:pt idx="64">
                  <c:v>0.38641999999999999</c:v>
                </c:pt>
              </c:numCache>
            </c:numRef>
          </c:yVal>
          <c:smooth val="0"/>
          <c:extLst>
            <c:ext xmlns:c16="http://schemas.microsoft.com/office/drawing/2014/chart" uri="{C3380CC4-5D6E-409C-BE32-E72D297353CC}">
              <c16:uniqueId val="{00000000-A5E9-3946-AA62-92123F08C70A}"/>
            </c:ext>
          </c:extLst>
        </c:ser>
        <c:ser>
          <c:idx val="0"/>
          <c:order val="1"/>
          <c:spPr>
            <a:ln w="25400" cap="rnd">
              <a:noFill/>
              <a:round/>
            </a:ln>
            <a:effectLst>
              <a:outerShdw blurRad="57150" dist="19050" dir="5400000" algn="ctr" rotWithShape="0">
                <a:srgbClr val="000000">
                  <a:alpha val="63000"/>
                </a:srgbClr>
              </a:outerShdw>
            </a:effectLst>
          </c:spPr>
          <c:marker>
            <c:symbol val="circle"/>
            <c:size val="6"/>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9525" cap="rnd">
                <a:solidFill>
                  <a:schemeClr val="accent1"/>
                </a:solidFill>
                <a:round/>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marker>
          <c:trendline>
            <c:spPr>
              <a:ln w="19050" cap="rnd">
                <a:solidFill>
                  <a:schemeClr val="accent1"/>
                </a:solidFill>
              </a:ln>
              <a:effectLst/>
            </c:spPr>
            <c:trendlineType val="linear"/>
            <c:dispRSqr val="1"/>
            <c:dispEq val="1"/>
            <c:trendlineLbl>
              <c:layout>
                <c:manualLayout>
                  <c:x val="1.0123250375625571E-3"/>
                  <c:y val="-2.8994928265545755E-2"/>
                </c:manualLayout>
              </c:layout>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br>
                      <a:rPr lang="en-US"/>
                    </a:br>
                    <a:r>
                      <a:rPr lang="en-US"/>
                      <a:t>R² = 0.359</a:t>
                    </a:r>
                  </a:p>
                </c:rich>
              </c:tx>
              <c:numFmt formatCode="General" sourceLinked="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rendlineLbl>
          </c:trendline>
          <c:trendline>
            <c:spPr>
              <a:ln w="19050" cap="rnd">
                <a:solidFill>
                  <a:srgbClr val="FF0000"/>
                </a:solidFill>
              </a:ln>
              <a:effectLst/>
            </c:spPr>
            <c:trendlineType val="linear"/>
            <c:dispRSqr val="0"/>
            <c:dispEq val="0"/>
          </c:trendline>
          <c:xVal>
            <c:numRef>
              <c:f>Procedure!$C$2:$C$66</c:f>
              <c:numCache>
                <c:formatCode>General</c:formatCode>
                <c:ptCount val="65"/>
                <c:pt idx="0">
                  <c:v>550.06845876385205</c:v>
                </c:pt>
                <c:pt idx="1">
                  <c:v>4537.5790555642197</c:v>
                </c:pt>
                <c:pt idx="2">
                  <c:v>4135.1386014207101</c:v>
                </c:pt>
                <c:pt idx="3">
                  <c:v>3936.7983196528698</c:v>
                </c:pt>
                <c:pt idx="4">
                  <c:v>23739.1571732062</c:v>
                </c:pt>
                <c:pt idx="5">
                  <c:v>1516.5132695643699</c:v>
                </c:pt>
                <c:pt idx="6">
                  <c:v>5733.3072098876401</c:v>
                </c:pt>
                <c:pt idx="7">
                  <c:v>3130.2335426177601</c:v>
                </c:pt>
                <c:pt idx="8">
                  <c:v>5148.2085169593902</c:v>
                </c:pt>
                <c:pt idx="9">
                  <c:v>26938.503382302501</c:v>
                </c:pt>
                <c:pt idx="10">
                  <c:v>8228.0115697264991</c:v>
                </c:pt>
                <c:pt idx="11">
                  <c:v>1269.9072381891301</c:v>
                </c:pt>
                <c:pt idx="12">
                  <c:v>8826.9940957483504</c:v>
                </c:pt>
                <c:pt idx="13">
                  <c:v>13386.512859434</c:v>
                </c:pt>
                <c:pt idx="14">
                  <c:v>20379.896039641699</c:v>
                </c:pt>
                <c:pt idx="15">
                  <c:v>2412.7270818521301</c:v>
                </c:pt>
                <c:pt idx="16">
                  <c:v>20200.375592040898</c:v>
                </c:pt>
                <c:pt idx="17">
                  <c:v>3853.6499035291499</c:v>
                </c:pt>
                <c:pt idx="18">
                  <c:v>12664.8474351203</c:v>
                </c:pt>
                <c:pt idx="19">
                  <c:v>1979.3643005306001</c:v>
                </c:pt>
                <c:pt idx="20">
                  <c:v>3846.4157092230498</c:v>
                </c:pt>
                <c:pt idx="21">
                  <c:v>5593.8537833814798</c:v>
                </c:pt>
                <c:pt idx="22">
                  <c:v>5017.9680646534698</c:v>
                </c:pt>
                <c:pt idx="23">
                  <c:v>40543.584166570203</c:v>
                </c:pt>
                <c:pt idx="24">
                  <c:v>4129.7516644368898</c:v>
                </c:pt>
                <c:pt idx="25">
                  <c:v>9030.3188060265202</c:v>
                </c:pt>
                <c:pt idx="26">
                  <c:v>29040.363709111702</c:v>
                </c:pt>
                <c:pt idx="27">
                  <c:v>9030.3188060265202</c:v>
                </c:pt>
                <c:pt idx="28">
                  <c:v>2457.3774139728098</c:v>
                </c:pt>
                <c:pt idx="29">
                  <c:v>15684.558518649001</c:v>
                </c:pt>
                <c:pt idx="30">
                  <c:v>8808.5894475940495</c:v>
                </c:pt>
                <c:pt idx="31">
                  <c:v>16809.648256967401</c:v>
                </c:pt>
                <c:pt idx="32">
                  <c:v>5414.6148226309497</c:v>
                </c:pt>
                <c:pt idx="33">
                  <c:v>9502.5683962516596</c:v>
                </c:pt>
                <c:pt idx="34">
                  <c:v>11151.069206829001</c:v>
                </c:pt>
                <c:pt idx="35">
                  <c:v>2290.2351496162501</c:v>
                </c:pt>
                <c:pt idx="36">
                  <c:v>3717.4733888289602</c:v>
                </c:pt>
                <c:pt idx="37">
                  <c:v>7784.0652899655697</c:v>
                </c:pt>
                <c:pt idx="38">
                  <c:v>1256.6606748178999</c:v>
                </c:pt>
                <c:pt idx="39">
                  <c:v>849.01104260426996</c:v>
                </c:pt>
                <c:pt idx="40">
                  <c:v>15267.4450155209</c:v>
                </c:pt>
                <c:pt idx="41">
                  <c:v>1547.8534136692899</c:v>
                </c:pt>
                <c:pt idx="42">
                  <c:v>1468.1929464781199</c:v>
                </c:pt>
                <c:pt idx="43">
                  <c:v>2988.9527033580198</c:v>
                </c:pt>
                <c:pt idx="44">
                  <c:v>13863.5484202763</c:v>
                </c:pt>
                <c:pt idx="45">
                  <c:v>63249.422432905703</c:v>
                </c:pt>
                <c:pt idx="46">
                  <c:v>10819.2440243784</c:v>
                </c:pt>
                <c:pt idx="47">
                  <c:v>10749.0560658145</c:v>
                </c:pt>
                <c:pt idx="48">
                  <c:v>20849.291368660499</c:v>
                </c:pt>
                <c:pt idx="49">
                  <c:v>5901.2230130799298</c:v>
                </c:pt>
                <c:pt idx="50">
                  <c:v>57714.296631377802</c:v>
                </c:pt>
                <c:pt idx="51">
                  <c:v>17579.259399142102</c:v>
                </c:pt>
                <c:pt idx="52">
                  <c:v>23601.402775876901</c:v>
                </c:pt>
                <c:pt idx="53">
                  <c:v>3835.3948171134102</c:v>
                </c:pt>
                <c:pt idx="54">
                  <c:v>2058.0352093943502</c:v>
                </c:pt>
                <c:pt idx="55">
                  <c:v>801.05087126751005</c:v>
                </c:pt>
                <c:pt idx="56">
                  <c:v>6595.0041245801704</c:v>
                </c:pt>
                <c:pt idx="57">
                  <c:v>2279.2532035787799</c:v>
                </c:pt>
                <c:pt idx="58">
                  <c:v>10546.1525631603</c:v>
                </c:pt>
                <c:pt idx="59">
                  <c:v>6586.6258626859999</c:v>
                </c:pt>
                <c:pt idx="60">
                  <c:v>37622.207457593198</c:v>
                </c:pt>
                <c:pt idx="61">
                  <c:v>2639.8243258679499</c:v>
                </c:pt>
                <c:pt idx="62">
                  <c:v>1533.8520376648801</c:v>
                </c:pt>
                <c:pt idx="63">
                  <c:v>2342.2440027211701</c:v>
                </c:pt>
                <c:pt idx="64">
                  <c:v>1106.80390649944</c:v>
                </c:pt>
              </c:numCache>
            </c:numRef>
          </c:xVal>
          <c:yVal>
            <c:numRef>
              <c:f>Procedure!$B$2:$B$66</c:f>
              <c:numCache>
                <c:formatCode>General</c:formatCode>
                <c:ptCount val="65"/>
                <c:pt idx="0">
                  <c:v>0.28633999999999998</c:v>
                </c:pt>
                <c:pt idx="1">
                  <c:v>0.45047999999999999</c:v>
                </c:pt>
                <c:pt idx="2">
                  <c:v>0.47871999999999998</c:v>
                </c:pt>
                <c:pt idx="3">
                  <c:v>0.33512999999999998</c:v>
                </c:pt>
                <c:pt idx="4">
                  <c:v>0.72121999999999997</c:v>
                </c:pt>
                <c:pt idx="5">
                  <c:v>0.47871999999999998</c:v>
                </c:pt>
                <c:pt idx="6">
                  <c:v>0.71121999999999996</c:v>
                </c:pt>
                <c:pt idx="7">
                  <c:v>0.67871999999999999</c:v>
                </c:pt>
                <c:pt idx="8">
                  <c:v>0.67871999999999999</c:v>
                </c:pt>
                <c:pt idx="9">
                  <c:v>0.44252999999999998</c:v>
                </c:pt>
                <c:pt idx="10">
                  <c:v>0.66122000000000003</c:v>
                </c:pt>
                <c:pt idx="11">
                  <c:v>0.62724000000000002</c:v>
                </c:pt>
                <c:pt idx="12">
                  <c:v>0.73521999999999998</c:v>
                </c:pt>
                <c:pt idx="13">
                  <c:v>0.69799999999999995</c:v>
                </c:pt>
                <c:pt idx="14">
                  <c:v>9.9000000000000005E-2</c:v>
                </c:pt>
                <c:pt idx="15">
                  <c:v>0.21218999999999999</c:v>
                </c:pt>
                <c:pt idx="16">
                  <c:v>0.76900000000000002</c:v>
                </c:pt>
                <c:pt idx="17">
                  <c:v>0.69899999999999995</c:v>
                </c:pt>
                <c:pt idx="18">
                  <c:v>0.63500000000000001</c:v>
                </c:pt>
                <c:pt idx="19">
                  <c:v>0.30084</c:v>
                </c:pt>
                <c:pt idx="20">
                  <c:v>0.53946000000000005</c:v>
                </c:pt>
                <c:pt idx="21">
                  <c:v>0.4365</c:v>
                </c:pt>
                <c:pt idx="22">
                  <c:v>0.58650000000000002</c:v>
                </c:pt>
                <c:pt idx="23">
                  <c:v>0.65600000000000003</c:v>
                </c:pt>
                <c:pt idx="24">
                  <c:v>0.41099999999999998</c:v>
                </c:pt>
                <c:pt idx="25">
                  <c:v>0.61734</c:v>
                </c:pt>
                <c:pt idx="26">
                  <c:v>0.45895999999999998</c:v>
                </c:pt>
                <c:pt idx="27">
                  <c:v>0.25896000000000002</c:v>
                </c:pt>
                <c:pt idx="28">
                  <c:v>0.25896000000000002</c:v>
                </c:pt>
                <c:pt idx="29">
                  <c:v>0.79696</c:v>
                </c:pt>
                <c:pt idx="30">
                  <c:v>0.57596000000000003</c:v>
                </c:pt>
                <c:pt idx="31">
                  <c:v>0.55896000000000001</c:v>
                </c:pt>
                <c:pt idx="32">
                  <c:v>0.45035999999999998</c:v>
                </c:pt>
                <c:pt idx="33">
                  <c:v>0.64683999999999997</c:v>
                </c:pt>
                <c:pt idx="34">
                  <c:v>0.50394000000000005</c:v>
                </c:pt>
                <c:pt idx="35">
                  <c:v>0.75675999999999999</c:v>
                </c:pt>
                <c:pt idx="36">
                  <c:v>0.25896000000000002</c:v>
                </c:pt>
                <c:pt idx="37">
                  <c:v>0.34188000000000002</c:v>
                </c:pt>
                <c:pt idx="38">
                  <c:v>0.29831999999999997</c:v>
                </c:pt>
                <c:pt idx="39">
                  <c:v>0.29831999999999997</c:v>
                </c:pt>
                <c:pt idx="40">
                  <c:v>0.64683999999999997</c:v>
                </c:pt>
                <c:pt idx="41">
                  <c:v>0.55134000000000005</c:v>
                </c:pt>
                <c:pt idx="42">
                  <c:v>0.23463000000000001</c:v>
                </c:pt>
                <c:pt idx="43">
                  <c:v>0.39929999999999999</c:v>
                </c:pt>
                <c:pt idx="44">
                  <c:v>0.60592000000000001</c:v>
                </c:pt>
                <c:pt idx="45">
                  <c:v>0.69286000000000003</c:v>
                </c:pt>
                <c:pt idx="46">
                  <c:v>0.64088000000000001</c:v>
                </c:pt>
                <c:pt idx="47">
                  <c:v>0.64088000000000001</c:v>
                </c:pt>
                <c:pt idx="48">
                  <c:v>0.63</c:v>
                </c:pt>
                <c:pt idx="49">
                  <c:v>0.61019000000000001</c:v>
                </c:pt>
                <c:pt idx="50">
                  <c:v>0.61019000000000001</c:v>
                </c:pt>
                <c:pt idx="51">
                  <c:v>0.66069</c:v>
                </c:pt>
                <c:pt idx="52">
                  <c:v>0.66069</c:v>
                </c:pt>
                <c:pt idx="53">
                  <c:v>0.46068999999999999</c:v>
                </c:pt>
                <c:pt idx="54">
                  <c:v>0.31019000000000002</c:v>
                </c:pt>
                <c:pt idx="55">
                  <c:v>0.21018999999999999</c:v>
                </c:pt>
                <c:pt idx="56">
                  <c:v>0.47339999999999999</c:v>
                </c:pt>
                <c:pt idx="57">
                  <c:v>0.28303</c:v>
                </c:pt>
                <c:pt idx="58">
                  <c:v>0.45234000000000002</c:v>
                </c:pt>
                <c:pt idx="59">
                  <c:v>0.45234000000000002</c:v>
                </c:pt>
                <c:pt idx="60">
                  <c:v>0.64880000000000004</c:v>
                </c:pt>
                <c:pt idx="61">
                  <c:v>0.65868000000000004</c:v>
                </c:pt>
                <c:pt idx="62">
                  <c:v>0.54779999999999995</c:v>
                </c:pt>
                <c:pt idx="63">
                  <c:v>0.59531999999999996</c:v>
                </c:pt>
                <c:pt idx="64">
                  <c:v>0.38641999999999999</c:v>
                </c:pt>
              </c:numCache>
            </c:numRef>
          </c:yVal>
          <c:smooth val="0"/>
          <c:extLst>
            <c:ext xmlns:c16="http://schemas.microsoft.com/office/drawing/2014/chart" uri="{C3380CC4-5D6E-409C-BE32-E72D297353CC}">
              <c16:uniqueId val="{00000003-A5E9-3946-AA62-92123F08C70A}"/>
            </c:ext>
          </c:extLst>
        </c:ser>
        <c:dLbls>
          <c:showLegendKey val="0"/>
          <c:showVal val="0"/>
          <c:showCatName val="0"/>
          <c:showSerName val="0"/>
          <c:showPercent val="0"/>
          <c:showBubbleSize val="0"/>
        </c:dLbls>
        <c:axId val="569810719"/>
        <c:axId val="569818479"/>
      </c:scatterChart>
      <c:valAx>
        <c:axId val="569810719"/>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GDP per capita</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569818479"/>
        <c:crosses val="autoZero"/>
        <c:crossBetween val="midCat"/>
      </c:valAx>
      <c:valAx>
        <c:axId val="56981847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EIA Procedur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569810719"/>
        <c:crosses val="autoZero"/>
        <c:crossBetween val="midCat"/>
      </c:valAx>
      <c:spPr>
        <a:noFill/>
        <a:ln>
          <a:noFill/>
        </a:ln>
        <a:effectLst/>
      </c:spPr>
    </c:plotArea>
    <c:plotVisOnly val="1"/>
    <c:dispBlanksAs val="gap"/>
    <c:showDLblsOverMax val="0"/>
    <c:extLst/>
  </c:chart>
  <c:spPr>
    <a:solidFill>
      <a:schemeClr val="bg1"/>
    </a:solidFill>
    <a:ln w="9525" cap="flat" cmpd="sng" algn="ctr">
      <a:solidFill>
        <a:schemeClr val="tx1">
          <a:lumMod val="15000"/>
          <a:lumOff val="85000"/>
        </a:schemeClr>
      </a:solidFill>
      <a:round/>
    </a:ln>
    <a:effectLst/>
  </c:spPr>
  <c:txPr>
    <a:bodyPr/>
    <a:lstStyle/>
    <a:p>
      <a:pPr>
        <a:defRPr sz="1000">
          <a:solidFill>
            <a:schemeClr val="tx1"/>
          </a:solidFill>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1"/>
          <c:order val="0"/>
          <c:spPr>
            <a:ln w="25400" cap="rnd">
              <a:noFill/>
              <a:round/>
            </a:ln>
            <a:effectLst>
              <a:outerShdw blurRad="57150" dist="19050" dir="5400000" algn="ctr" rotWithShape="0">
                <a:srgbClr val="000000">
                  <a:alpha val="63000"/>
                </a:srgbClr>
              </a:outerShdw>
            </a:effectLst>
          </c:spPr>
          <c:marker>
            <c:symbol val="circle"/>
            <c:size val="6"/>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w="9525" cap="rnd">
                <a:solidFill>
                  <a:schemeClr val="accent2"/>
                </a:solidFill>
                <a:round/>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marker>
          <c:xVal>
            <c:numRef>
              <c:f>Procedure!$C$2:$C$66</c:f>
              <c:numCache>
                <c:formatCode>General</c:formatCode>
                <c:ptCount val="65"/>
                <c:pt idx="0">
                  <c:v>550.06845876385205</c:v>
                </c:pt>
                <c:pt idx="1">
                  <c:v>4537.5790555642197</c:v>
                </c:pt>
                <c:pt idx="2">
                  <c:v>4135.1386014207101</c:v>
                </c:pt>
                <c:pt idx="3">
                  <c:v>3936.7983196528698</c:v>
                </c:pt>
                <c:pt idx="4">
                  <c:v>23739.1571732062</c:v>
                </c:pt>
                <c:pt idx="5">
                  <c:v>1516.5132695643699</c:v>
                </c:pt>
                <c:pt idx="6">
                  <c:v>5733.3072098876401</c:v>
                </c:pt>
                <c:pt idx="7">
                  <c:v>3130.2335426177601</c:v>
                </c:pt>
                <c:pt idx="8">
                  <c:v>5148.2085169593902</c:v>
                </c:pt>
                <c:pt idx="9">
                  <c:v>26938.503382302501</c:v>
                </c:pt>
                <c:pt idx="10">
                  <c:v>8228.0115697264991</c:v>
                </c:pt>
                <c:pt idx="11">
                  <c:v>1269.9072381891301</c:v>
                </c:pt>
                <c:pt idx="12">
                  <c:v>8826.9940957483504</c:v>
                </c:pt>
                <c:pt idx="13">
                  <c:v>13386.512859434</c:v>
                </c:pt>
                <c:pt idx="14">
                  <c:v>20379.896039641699</c:v>
                </c:pt>
                <c:pt idx="15">
                  <c:v>2412.7270818521301</c:v>
                </c:pt>
                <c:pt idx="16">
                  <c:v>20200.375592040898</c:v>
                </c:pt>
                <c:pt idx="17">
                  <c:v>3853.6499035291499</c:v>
                </c:pt>
                <c:pt idx="18">
                  <c:v>12664.8474351203</c:v>
                </c:pt>
                <c:pt idx="19">
                  <c:v>1979.3643005306001</c:v>
                </c:pt>
                <c:pt idx="20">
                  <c:v>3846.4157092230498</c:v>
                </c:pt>
                <c:pt idx="21">
                  <c:v>5593.8537833814798</c:v>
                </c:pt>
                <c:pt idx="22">
                  <c:v>5017.9680646534698</c:v>
                </c:pt>
                <c:pt idx="23">
                  <c:v>40543.584166570203</c:v>
                </c:pt>
                <c:pt idx="24">
                  <c:v>4129.7516644368898</c:v>
                </c:pt>
                <c:pt idx="25">
                  <c:v>9030.3188060265202</c:v>
                </c:pt>
                <c:pt idx="26">
                  <c:v>29040.363709111702</c:v>
                </c:pt>
                <c:pt idx="27">
                  <c:v>9030.3188060265202</c:v>
                </c:pt>
                <c:pt idx="28">
                  <c:v>2457.3774139728098</c:v>
                </c:pt>
                <c:pt idx="29">
                  <c:v>15684.558518649001</c:v>
                </c:pt>
                <c:pt idx="30">
                  <c:v>8808.5894475940495</c:v>
                </c:pt>
                <c:pt idx="31">
                  <c:v>16809.648256967401</c:v>
                </c:pt>
                <c:pt idx="32">
                  <c:v>5414.6148226309497</c:v>
                </c:pt>
                <c:pt idx="33">
                  <c:v>9502.5683962516596</c:v>
                </c:pt>
                <c:pt idx="34">
                  <c:v>11151.069206829001</c:v>
                </c:pt>
                <c:pt idx="35">
                  <c:v>2290.2351496162501</c:v>
                </c:pt>
                <c:pt idx="36">
                  <c:v>3717.4733888289602</c:v>
                </c:pt>
                <c:pt idx="37">
                  <c:v>7784.0652899655697</c:v>
                </c:pt>
                <c:pt idx="38">
                  <c:v>1256.6606748178999</c:v>
                </c:pt>
                <c:pt idx="39">
                  <c:v>849.01104260426996</c:v>
                </c:pt>
                <c:pt idx="40">
                  <c:v>15267.4450155209</c:v>
                </c:pt>
                <c:pt idx="41">
                  <c:v>1547.8534136692899</c:v>
                </c:pt>
                <c:pt idx="42">
                  <c:v>1468.1929464781199</c:v>
                </c:pt>
                <c:pt idx="43">
                  <c:v>2988.9527033580198</c:v>
                </c:pt>
                <c:pt idx="44">
                  <c:v>13863.5484202763</c:v>
                </c:pt>
                <c:pt idx="45">
                  <c:v>63249.422432905703</c:v>
                </c:pt>
                <c:pt idx="46">
                  <c:v>10819.2440243784</c:v>
                </c:pt>
                <c:pt idx="47">
                  <c:v>10749.0560658145</c:v>
                </c:pt>
                <c:pt idx="48">
                  <c:v>20849.291368660499</c:v>
                </c:pt>
                <c:pt idx="49">
                  <c:v>5901.2230130799298</c:v>
                </c:pt>
                <c:pt idx="50">
                  <c:v>57714.296631377802</c:v>
                </c:pt>
                <c:pt idx="51">
                  <c:v>17579.259399142102</c:v>
                </c:pt>
                <c:pt idx="52">
                  <c:v>23601.402775876901</c:v>
                </c:pt>
                <c:pt idx="53">
                  <c:v>3835.3948171134102</c:v>
                </c:pt>
                <c:pt idx="54">
                  <c:v>2058.0352093943502</c:v>
                </c:pt>
                <c:pt idx="55">
                  <c:v>801.05087126751005</c:v>
                </c:pt>
                <c:pt idx="56">
                  <c:v>6595.0041245801704</c:v>
                </c:pt>
                <c:pt idx="57">
                  <c:v>2279.2532035787799</c:v>
                </c:pt>
                <c:pt idx="58">
                  <c:v>10546.1525631603</c:v>
                </c:pt>
                <c:pt idx="59">
                  <c:v>6586.6258626859999</c:v>
                </c:pt>
                <c:pt idx="60">
                  <c:v>37622.207457593198</c:v>
                </c:pt>
                <c:pt idx="61">
                  <c:v>2639.8243258679499</c:v>
                </c:pt>
                <c:pt idx="62">
                  <c:v>1533.8520376648801</c:v>
                </c:pt>
                <c:pt idx="63">
                  <c:v>2342.2440027211701</c:v>
                </c:pt>
                <c:pt idx="64">
                  <c:v>1106.80390649944</c:v>
                </c:pt>
              </c:numCache>
            </c:numRef>
          </c:xVal>
          <c:yVal>
            <c:numRef>
              <c:f>Procedure!$B$2:$B$66</c:f>
              <c:numCache>
                <c:formatCode>General</c:formatCode>
                <c:ptCount val="65"/>
                <c:pt idx="0">
                  <c:v>0.28633999999999998</c:v>
                </c:pt>
                <c:pt idx="1">
                  <c:v>0.45047999999999999</c:v>
                </c:pt>
                <c:pt idx="2">
                  <c:v>0.47871999999999998</c:v>
                </c:pt>
                <c:pt idx="3">
                  <c:v>0.33512999999999998</c:v>
                </c:pt>
                <c:pt idx="4">
                  <c:v>0.72121999999999997</c:v>
                </c:pt>
                <c:pt idx="5">
                  <c:v>0.47871999999999998</c:v>
                </c:pt>
                <c:pt idx="6">
                  <c:v>0.71121999999999996</c:v>
                </c:pt>
                <c:pt idx="7">
                  <c:v>0.67871999999999999</c:v>
                </c:pt>
                <c:pt idx="8">
                  <c:v>0.67871999999999999</c:v>
                </c:pt>
                <c:pt idx="9">
                  <c:v>0.44252999999999998</c:v>
                </c:pt>
                <c:pt idx="10">
                  <c:v>0.66122000000000003</c:v>
                </c:pt>
                <c:pt idx="11">
                  <c:v>0.62724000000000002</c:v>
                </c:pt>
                <c:pt idx="12">
                  <c:v>0.73521999999999998</c:v>
                </c:pt>
                <c:pt idx="13">
                  <c:v>0.69799999999999995</c:v>
                </c:pt>
                <c:pt idx="14">
                  <c:v>9.9000000000000005E-2</c:v>
                </c:pt>
                <c:pt idx="15">
                  <c:v>0.21218999999999999</c:v>
                </c:pt>
                <c:pt idx="16">
                  <c:v>0.76900000000000002</c:v>
                </c:pt>
                <c:pt idx="17">
                  <c:v>0.69899999999999995</c:v>
                </c:pt>
                <c:pt idx="18">
                  <c:v>0.63500000000000001</c:v>
                </c:pt>
                <c:pt idx="19">
                  <c:v>0.30084</c:v>
                </c:pt>
                <c:pt idx="20">
                  <c:v>0.53946000000000005</c:v>
                </c:pt>
                <c:pt idx="21">
                  <c:v>0.4365</c:v>
                </c:pt>
                <c:pt idx="22">
                  <c:v>0.58650000000000002</c:v>
                </c:pt>
                <c:pt idx="23">
                  <c:v>0.65600000000000003</c:v>
                </c:pt>
                <c:pt idx="24">
                  <c:v>0.41099999999999998</c:v>
                </c:pt>
                <c:pt idx="25">
                  <c:v>0.61734</c:v>
                </c:pt>
                <c:pt idx="26">
                  <c:v>0.45895999999999998</c:v>
                </c:pt>
                <c:pt idx="27">
                  <c:v>0.25896000000000002</c:v>
                </c:pt>
                <c:pt idx="28">
                  <c:v>0.25896000000000002</c:v>
                </c:pt>
                <c:pt idx="29">
                  <c:v>0.79696</c:v>
                </c:pt>
                <c:pt idx="30">
                  <c:v>0.57596000000000003</c:v>
                </c:pt>
                <c:pt idx="31">
                  <c:v>0.55896000000000001</c:v>
                </c:pt>
                <c:pt idx="32">
                  <c:v>0.45035999999999998</c:v>
                </c:pt>
                <c:pt idx="33">
                  <c:v>0.64683999999999997</c:v>
                </c:pt>
                <c:pt idx="34">
                  <c:v>0.50394000000000005</c:v>
                </c:pt>
                <c:pt idx="35">
                  <c:v>0.75675999999999999</c:v>
                </c:pt>
                <c:pt idx="36">
                  <c:v>0.25896000000000002</c:v>
                </c:pt>
                <c:pt idx="37">
                  <c:v>0.34188000000000002</c:v>
                </c:pt>
                <c:pt idx="38">
                  <c:v>0.29831999999999997</c:v>
                </c:pt>
                <c:pt idx="39">
                  <c:v>0.29831999999999997</c:v>
                </c:pt>
                <c:pt idx="40">
                  <c:v>0.64683999999999997</c:v>
                </c:pt>
                <c:pt idx="41">
                  <c:v>0.55134000000000005</c:v>
                </c:pt>
                <c:pt idx="42">
                  <c:v>0.23463000000000001</c:v>
                </c:pt>
                <c:pt idx="43">
                  <c:v>0.39929999999999999</c:v>
                </c:pt>
                <c:pt idx="44">
                  <c:v>0.60592000000000001</c:v>
                </c:pt>
                <c:pt idx="45">
                  <c:v>0.69286000000000003</c:v>
                </c:pt>
                <c:pt idx="46">
                  <c:v>0.64088000000000001</c:v>
                </c:pt>
                <c:pt idx="47">
                  <c:v>0.64088000000000001</c:v>
                </c:pt>
                <c:pt idx="48">
                  <c:v>0.63</c:v>
                </c:pt>
                <c:pt idx="49">
                  <c:v>0.61019000000000001</c:v>
                </c:pt>
                <c:pt idx="50">
                  <c:v>0.61019000000000001</c:v>
                </c:pt>
                <c:pt idx="51">
                  <c:v>0.66069</c:v>
                </c:pt>
                <c:pt idx="52">
                  <c:v>0.66069</c:v>
                </c:pt>
                <c:pt idx="53">
                  <c:v>0.46068999999999999</c:v>
                </c:pt>
                <c:pt idx="54">
                  <c:v>0.31019000000000002</c:v>
                </c:pt>
                <c:pt idx="55">
                  <c:v>0.21018999999999999</c:v>
                </c:pt>
                <c:pt idx="56">
                  <c:v>0.47339999999999999</c:v>
                </c:pt>
                <c:pt idx="57">
                  <c:v>0.28303</c:v>
                </c:pt>
                <c:pt idx="58">
                  <c:v>0.45234000000000002</c:v>
                </c:pt>
                <c:pt idx="59">
                  <c:v>0.45234000000000002</c:v>
                </c:pt>
                <c:pt idx="60">
                  <c:v>0.64880000000000004</c:v>
                </c:pt>
                <c:pt idx="61">
                  <c:v>0.65868000000000004</c:v>
                </c:pt>
                <c:pt idx="62">
                  <c:v>0.54779999999999995</c:v>
                </c:pt>
                <c:pt idx="63">
                  <c:v>0.59531999999999996</c:v>
                </c:pt>
                <c:pt idx="64">
                  <c:v>0.38641999999999999</c:v>
                </c:pt>
              </c:numCache>
            </c:numRef>
          </c:yVal>
          <c:smooth val="0"/>
          <c:extLst>
            <c:ext xmlns:c16="http://schemas.microsoft.com/office/drawing/2014/chart" uri="{C3380CC4-5D6E-409C-BE32-E72D297353CC}">
              <c16:uniqueId val="{00000000-1C50-774E-963B-824E5C083B97}"/>
            </c:ext>
          </c:extLst>
        </c:ser>
        <c:ser>
          <c:idx val="0"/>
          <c:order val="1"/>
          <c:spPr>
            <a:ln w="25400" cap="rnd">
              <a:noFill/>
              <a:round/>
            </a:ln>
            <a:effectLst>
              <a:outerShdw blurRad="57150" dist="19050" dir="5400000" algn="ctr" rotWithShape="0">
                <a:srgbClr val="000000">
                  <a:alpha val="63000"/>
                </a:srgbClr>
              </a:outerShdw>
            </a:effectLst>
          </c:spPr>
          <c:marker>
            <c:symbol val="circle"/>
            <c:size val="6"/>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9525" cap="rnd">
                <a:solidFill>
                  <a:schemeClr val="accent1"/>
                </a:solidFill>
                <a:round/>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marker>
          <c:trendline>
            <c:spPr>
              <a:ln w="19050" cap="rnd">
                <a:solidFill>
                  <a:schemeClr val="accent1"/>
                </a:solidFill>
              </a:ln>
              <a:effectLst/>
            </c:spPr>
            <c:trendlineType val="linear"/>
            <c:dispRSqr val="1"/>
            <c:dispEq val="1"/>
            <c:trendlineLbl>
              <c:layout>
                <c:manualLayout>
                  <c:x val="1.0123250375625571E-3"/>
                  <c:y val="-2.8994928265545755E-2"/>
                </c:manualLayout>
              </c:layout>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br>
                      <a:rPr lang="en-US"/>
                    </a:br>
                    <a:r>
                      <a:rPr lang="en-US"/>
                      <a:t>R² = 0.359</a:t>
                    </a:r>
                  </a:p>
                </c:rich>
              </c:tx>
              <c:numFmt formatCode="General" sourceLinked="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rendlineLbl>
          </c:trendline>
          <c:trendline>
            <c:spPr>
              <a:ln w="19050" cap="rnd">
                <a:solidFill>
                  <a:srgbClr val="FF0000"/>
                </a:solidFill>
              </a:ln>
              <a:effectLst/>
            </c:spPr>
            <c:trendlineType val="linear"/>
            <c:dispRSqr val="0"/>
            <c:dispEq val="0"/>
          </c:trendline>
          <c:xVal>
            <c:numRef>
              <c:f>Procedure!$C$2:$C$66</c:f>
              <c:numCache>
                <c:formatCode>General</c:formatCode>
                <c:ptCount val="65"/>
                <c:pt idx="0">
                  <c:v>550.06845876385205</c:v>
                </c:pt>
                <c:pt idx="1">
                  <c:v>4537.5790555642197</c:v>
                </c:pt>
                <c:pt idx="2">
                  <c:v>4135.1386014207101</c:v>
                </c:pt>
                <c:pt idx="3">
                  <c:v>3936.7983196528698</c:v>
                </c:pt>
                <c:pt idx="4">
                  <c:v>23739.1571732062</c:v>
                </c:pt>
                <c:pt idx="5">
                  <c:v>1516.5132695643699</c:v>
                </c:pt>
                <c:pt idx="6">
                  <c:v>5733.3072098876401</c:v>
                </c:pt>
                <c:pt idx="7">
                  <c:v>3130.2335426177601</c:v>
                </c:pt>
                <c:pt idx="8">
                  <c:v>5148.2085169593902</c:v>
                </c:pt>
                <c:pt idx="9">
                  <c:v>26938.503382302501</c:v>
                </c:pt>
                <c:pt idx="10">
                  <c:v>8228.0115697264991</c:v>
                </c:pt>
                <c:pt idx="11">
                  <c:v>1269.9072381891301</c:v>
                </c:pt>
                <c:pt idx="12">
                  <c:v>8826.9940957483504</c:v>
                </c:pt>
                <c:pt idx="13">
                  <c:v>13386.512859434</c:v>
                </c:pt>
                <c:pt idx="14">
                  <c:v>20379.896039641699</c:v>
                </c:pt>
                <c:pt idx="15">
                  <c:v>2412.7270818521301</c:v>
                </c:pt>
                <c:pt idx="16">
                  <c:v>20200.375592040898</c:v>
                </c:pt>
                <c:pt idx="17">
                  <c:v>3853.6499035291499</c:v>
                </c:pt>
                <c:pt idx="18">
                  <c:v>12664.8474351203</c:v>
                </c:pt>
                <c:pt idx="19">
                  <c:v>1979.3643005306001</c:v>
                </c:pt>
                <c:pt idx="20">
                  <c:v>3846.4157092230498</c:v>
                </c:pt>
                <c:pt idx="21">
                  <c:v>5593.8537833814798</c:v>
                </c:pt>
                <c:pt idx="22">
                  <c:v>5017.9680646534698</c:v>
                </c:pt>
                <c:pt idx="23">
                  <c:v>40543.584166570203</c:v>
                </c:pt>
                <c:pt idx="24">
                  <c:v>4129.7516644368898</c:v>
                </c:pt>
                <c:pt idx="25">
                  <c:v>9030.3188060265202</c:v>
                </c:pt>
                <c:pt idx="26">
                  <c:v>29040.363709111702</c:v>
                </c:pt>
                <c:pt idx="27">
                  <c:v>9030.3188060265202</c:v>
                </c:pt>
                <c:pt idx="28">
                  <c:v>2457.3774139728098</c:v>
                </c:pt>
                <c:pt idx="29">
                  <c:v>15684.558518649001</c:v>
                </c:pt>
                <c:pt idx="30">
                  <c:v>8808.5894475940495</c:v>
                </c:pt>
                <c:pt idx="31">
                  <c:v>16809.648256967401</c:v>
                </c:pt>
                <c:pt idx="32">
                  <c:v>5414.6148226309497</c:v>
                </c:pt>
                <c:pt idx="33">
                  <c:v>9502.5683962516596</c:v>
                </c:pt>
                <c:pt idx="34">
                  <c:v>11151.069206829001</c:v>
                </c:pt>
                <c:pt idx="35">
                  <c:v>2290.2351496162501</c:v>
                </c:pt>
                <c:pt idx="36">
                  <c:v>3717.4733888289602</c:v>
                </c:pt>
                <c:pt idx="37">
                  <c:v>7784.0652899655697</c:v>
                </c:pt>
                <c:pt idx="38">
                  <c:v>1256.6606748178999</c:v>
                </c:pt>
                <c:pt idx="39">
                  <c:v>849.01104260426996</c:v>
                </c:pt>
                <c:pt idx="40">
                  <c:v>15267.4450155209</c:v>
                </c:pt>
                <c:pt idx="41">
                  <c:v>1547.8534136692899</c:v>
                </c:pt>
                <c:pt idx="42">
                  <c:v>1468.1929464781199</c:v>
                </c:pt>
                <c:pt idx="43">
                  <c:v>2988.9527033580198</c:v>
                </c:pt>
                <c:pt idx="44">
                  <c:v>13863.5484202763</c:v>
                </c:pt>
                <c:pt idx="45">
                  <c:v>63249.422432905703</c:v>
                </c:pt>
                <c:pt idx="46">
                  <c:v>10819.2440243784</c:v>
                </c:pt>
                <c:pt idx="47">
                  <c:v>10749.0560658145</c:v>
                </c:pt>
                <c:pt idx="48">
                  <c:v>20849.291368660499</c:v>
                </c:pt>
                <c:pt idx="49">
                  <c:v>5901.2230130799298</c:v>
                </c:pt>
                <c:pt idx="50">
                  <c:v>57714.296631377802</c:v>
                </c:pt>
                <c:pt idx="51">
                  <c:v>17579.259399142102</c:v>
                </c:pt>
                <c:pt idx="52">
                  <c:v>23601.402775876901</c:v>
                </c:pt>
                <c:pt idx="53">
                  <c:v>3835.3948171134102</c:v>
                </c:pt>
                <c:pt idx="54">
                  <c:v>2058.0352093943502</c:v>
                </c:pt>
                <c:pt idx="55">
                  <c:v>801.05087126751005</c:v>
                </c:pt>
                <c:pt idx="56">
                  <c:v>6595.0041245801704</c:v>
                </c:pt>
                <c:pt idx="57">
                  <c:v>2279.2532035787799</c:v>
                </c:pt>
                <c:pt idx="58">
                  <c:v>10546.1525631603</c:v>
                </c:pt>
                <c:pt idx="59">
                  <c:v>6586.6258626859999</c:v>
                </c:pt>
                <c:pt idx="60">
                  <c:v>37622.207457593198</c:v>
                </c:pt>
                <c:pt idx="61">
                  <c:v>2639.8243258679499</c:v>
                </c:pt>
                <c:pt idx="62">
                  <c:v>1533.8520376648801</c:v>
                </c:pt>
                <c:pt idx="63">
                  <c:v>2342.2440027211701</c:v>
                </c:pt>
                <c:pt idx="64">
                  <c:v>1106.80390649944</c:v>
                </c:pt>
              </c:numCache>
            </c:numRef>
          </c:xVal>
          <c:yVal>
            <c:numRef>
              <c:f>Procedure!$B$2:$B$66</c:f>
              <c:numCache>
                <c:formatCode>General</c:formatCode>
                <c:ptCount val="65"/>
                <c:pt idx="0">
                  <c:v>0.28633999999999998</c:v>
                </c:pt>
                <c:pt idx="1">
                  <c:v>0.45047999999999999</c:v>
                </c:pt>
                <c:pt idx="2">
                  <c:v>0.47871999999999998</c:v>
                </c:pt>
                <c:pt idx="3">
                  <c:v>0.33512999999999998</c:v>
                </c:pt>
                <c:pt idx="4">
                  <c:v>0.72121999999999997</c:v>
                </c:pt>
                <c:pt idx="5">
                  <c:v>0.47871999999999998</c:v>
                </c:pt>
                <c:pt idx="6">
                  <c:v>0.71121999999999996</c:v>
                </c:pt>
                <c:pt idx="7">
                  <c:v>0.67871999999999999</c:v>
                </c:pt>
                <c:pt idx="8">
                  <c:v>0.67871999999999999</c:v>
                </c:pt>
                <c:pt idx="9">
                  <c:v>0.44252999999999998</c:v>
                </c:pt>
                <c:pt idx="10">
                  <c:v>0.66122000000000003</c:v>
                </c:pt>
                <c:pt idx="11">
                  <c:v>0.62724000000000002</c:v>
                </c:pt>
                <c:pt idx="12">
                  <c:v>0.73521999999999998</c:v>
                </c:pt>
                <c:pt idx="13">
                  <c:v>0.69799999999999995</c:v>
                </c:pt>
                <c:pt idx="14">
                  <c:v>9.9000000000000005E-2</c:v>
                </c:pt>
                <c:pt idx="15">
                  <c:v>0.21218999999999999</c:v>
                </c:pt>
                <c:pt idx="16">
                  <c:v>0.76900000000000002</c:v>
                </c:pt>
                <c:pt idx="17">
                  <c:v>0.69899999999999995</c:v>
                </c:pt>
                <c:pt idx="18">
                  <c:v>0.63500000000000001</c:v>
                </c:pt>
                <c:pt idx="19">
                  <c:v>0.30084</c:v>
                </c:pt>
                <c:pt idx="20">
                  <c:v>0.53946000000000005</c:v>
                </c:pt>
                <c:pt idx="21">
                  <c:v>0.4365</c:v>
                </c:pt>
                <c:pt idx="22">
                  <c:v>0.58650000000000002</c:v>
                </c:pt>
                <c:pt idx="23">
                  <c:v>0.65600000000000003</c:v>
                </c:pt>
                <c:pt idx="24">
                  <c:v>0.41099999999999998</c:v>
                </c:pt>
                <c:pt idx="25">
                  <c:v>0.61734</c:v>
                </c:pt>
                <c:pt idx="26">
                  <c:v>0.45895999999999998</c:v>
                </c:pt>
                <c:pt idx="27">
                  <c:v>0.25896000000000002</c:v>
                </c:pt>
                <c:pt idx="28">
                  <c:v>0.25896000000000002</c:v>
                </c:pt>
                <c:pt idx="29">
                  <c:v>0.79696</c:v>
                </c:pt>
                <c:pt idx="30">
                  <c:v>0.57596000000000003</c:v>
                </c:pt>
                <c:pt idx="31">
                  <c:v>0.55896000000000001</c:v>
                </c:pt>
                <c:pt idx="32">
                  <c:v>0.45035999999999998</c:v>
                </c:pt>
                <c:pt idx="33">
                  <c:v>0.64683999999999997</c:v>
                </c:pt>
                <c:pt idx="34">
                  <c:v>0.50394000000000005</c:v>
                </c:pt>
                <c:pt idx="35">
                  <c:v>0.75675999999999999</c:v>
                </c:pt>
                <c:pt idx="36">
                  <c:v>0.25896000000000002</c:v>
                </c:pt>
                <c:pt idx="37">
                  <c:v>0.34188000000000002</c:v>
                </c:pt>
                <c:pt idx="38">
                  <c:v>0.29831999999999997</c:v>
                </c:pt>
                <c:pt idx="39">
                  <c:v>0.29831999999999997</c:v>
                </c:pt>
                <c:pt idx="40">
                  <c:v>0.64683999999999997</c:v>
                </c:pt>
                <c:pt idx="41">
                  <c:v>0.55134000000000005</c:v>
                </c:pt>
                <c:pt idx="42">
                  <c:v>0.23463000000000001</c:v>
                </c:pt>
                <c:pt idx="43">
                  <c:v>0.39929999999999999</c:v>
                </c:pt>
                <c:pt idx="44">
                  <c:v>0.60592000000000001</c:v>
                </c:pt>
                <c:pt idx="45">
                  <c:v>0.69286000000000003</c:v>
                </c:pt>
                <c:pt idx="46">
                  <c:v>0.64088000000000001</c:v>
                </c:pt>
                <c:pt idx="47">
                  <c:v>0.64088000000000001</c:v>
                </c:pt>
                <c:pt idx="48">
                  <c:v>0.63</c:v>
                </c:pt>
                <c:pt idx="49">
                  <c:v>0.61019000000000001</c:v>
                </c:pt>
                <c:pt idx="50">
                  <c:v>0.61019000000000001</c:v>
                </c:pt>
                <c:pt idx="51">
                  <c:v>0.66069</c:v>
                </c:pt>
                <c:pt idx="52">
                  <c:v>0.66069</c:v>
                </c:pt>
                <c:pt idx="53">
                  <c:v>0.46068999999999999</c:v>
                </c:pt>
                <c:pt idx="54">
                  <c:v>0.31019000000000002</c:v>
                </c:pt>
                <c:pt idx="55">
                  <c:v>0.21018999999999999</c:v>
                </c:pt>
                <c:pt idx="56">
                  <c:v>0.47339999999999999</c:v>
                </c:pt>
                <c:pt idx="57">
                  <c:v>0.28303</c:v>
                </c:pt>
                <c:pt idx="58">
                  <c:v>0.45234000000000002</c:v>
                </c:pt>
                <c:pt idx="59">
                  <c:v>0.45234000000000002</c:v>
                </c:pt>
                <c:pt idx="60">
                  <c:v>0.64880000000000004</c:v>
                </c:pt>
                <c:pt idx="61">
                  <c:v>0.65868000000000004</c:v>
                </c:pt>
                <c:pt idx="62">
                  <c:v>0.54779999999999995</c:v>
                </c:pt>
                <c:pt idx="63">
                  <c:v>0.59531999999999996</c:v>
                </c:pt>
                <c:pt idx="64">
                  <c:v>0.38641999999999999</c:v>
                </c:pt>
              </c:numCache>
            </c:numRef>
          </c:yVal>
          <c:smooth val="0"/>
          <c:extLst>
            <c:ext xmlns:c16="http://schemas.microsoft.com/office/drawing/2014/chart" uri="{C3380CC4-5D6E-409C-BE32-E72D297353CC}">
              <c16:uniqueId val="{00000003-1C50-774E-963B-824E5C083B97}"/>
            </c:ext>
          </c:extLst>
        </c:ser>
        <c:dLbls>
          <c:showLegendKey val="0"/>
          <c:showVal val="0"/>
          <c:showCatName val="0"/>
          <c:showSerName val="0"/>
          <c:showPercent val="0"/>
          <c:showBubbleSize val="0"/>
        </c:dLbls>
        <c:axId val="569810719"/>
        <c:axId val="569818479"/>
      </c:scatterChart>
      <c:valAx>
        <c:axId val="569810719"/>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GDP per capita</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569818479"/>
        <c:crosses val="autoZero"/>
        <c:crossBetween val="midCat"/>
      </c:valAx>
      <c:valAx>
        <c:axId val="56981847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EIA Procedur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569810719"/>
        <c:crosses val="autoZero"/>
        <c:crossBetween val="midCat"/>
      </c:valAx>
      <c:spPr>
        <a:noFill/>
        <a:ln>
          <a:noFill/>
        </a:ln>
        <a:effectLst/>
      </c:spPr>
    </c:plotArea>
    <c:plotVisOnly val="1"/>
    <c:dispBlanksAs val="gap"/>
    <c:showDLblsOverMax val="0"/>
    <c:extLst/>
  </c:chart>
  <c:spPr>
    <a:solidFill>
      <a:schemeClr val="bg1"/>
    </a:solidFill>
    <a:ln w="9525" cap="flat" cmpd="sng" algn="ctr">
      <a:solidFill>
        <a:schemeClr val="tx1">
          <a:lumMod val="15000"/>
          <a:lumOff val="85000"/>
        </a:schemeClr>
      </a:solidFill>
      <a:round/>
    </a:ln>
    <a:effectLst/>
  </c:spPr>
  <c:txPr>
    <a:bodyPr/>
    <a:lstStyle/>
    <a:p>
      <a:pPr>
        <a:defRPr sz="1000">
          <a:solidFill>
            <a:schemeClr val="tx1"/>
          </a:solidFill>
        </a:defRPr>
      </a:pPr>
      <a:endParaRPr lang="en-US"/>
    </a:p>
  </c:txPr>
  <c:externalData r:id="rId3">
    <c:autoUpdate val="0"/>
  </c:externalData>
</c:chartSpace>
</file>

<file path=word/charts/chart13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1"/>
          <c:order val="0"/>
          <c:spPr>
            <a:ln w="25400" cap="rnd">
              <a:noFill/>
              <a:round/>
            </a:ln>
            <a:effectLst>
              <a:outerShdw blurRad="57150" dist="19050" dir="5400000" algn="ctr" rotWithShape="0">
                <a:srgbClr val="000000">
                  <a:alpha val="63000"/>
                </a:srgbClr>
              </a:outerShdw>
            </a:effectLst>
          </c:spPr>
          <c:marker>
            <c:symbol val="circle"/>
            <c:size val="6"/>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w="9525" cap="rnd">
                <a:solidFill>
                  <a:schemeClr val="accent2"/>
                </a:solidFill>
                <a:round/>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marker>
          <c:xVal>
            <c:numRef>
              <c:f>Procedure!$C$2:$C$66</c:f>
              <c:numCache>
                <c:formatCode>General</c:formatCode>
                <c:ptCount val="65"/>
                <c:pt idx="0">
                  <c:v>550.06845876385205</c:v>
                </c:pt>
                <c:pt idx="1">
                  <c:v>4537.5790555642197</c:v>
                </c:pt>
                <c:pt idx="2">
                  <c:v>4135.1386014207101</c:v>
                </c:pt>
                <c:pt idx="3">
                  <c:v>3936.7983196528698</c:v>
                </c:pt>
                <c:pt idx="4">
                  <c:v>23739.1571732062</c:v>
                </c:pt>
                <c:pt idx="5">
                  <c:v>1516.5132695643699</c:v>
                </c:pt>
                <c:pt idx="6">
                  <c:v>5733.3072098876401</c:v>
                </c:pt>
                <c:pt idx="7">
                  <c:v>3130.2335426177601</c:v>
                </c:pt>
                <c:pt idx="8">
                  <c:v>5148.2085169593902</c:v>
                </c:pt>
                <c:pt idx="9">
                  <c:v>26938.503382302501</c:v>
                </c:pt>
                <c:pt idx="10">
                  <c:v>8228.0115697264991</c:v>
                </c:pt>
                <c:pt idx="11">
                  <c:v>1269.9072381891301</c:v>
                </c:pt>
                <c:pt idx="12">
                  <c:v>8826.9940957483504</c:v>
                </c:pt>
                <c:pt idx="13">
                  <c:v>13386.512859434</c:v>
                </c:pt>
                <c:pt idx="14">
                  <c:v>20379.896039641699</c:v>
                </c:pt>
                <c:pt idx="15">
                  <c:v>2412.7270818521301</c:v>
                </c:pt>
                <c:pt idx="16">
                  <c:v>20200.375592040898</c:v>
                </c:pt>
                <c:pt idx="17">
                  <c:v>3853.6499035291499</c:v>
                </c:pt>
                <c:pt idx="18">
                  <c:v>12664.8474351203</c:v>
                </c:pt>
                <c:pt idx="19">
                  <c:v>1979.3643005306001</c:v>
                </c:pt>
                <c:pt idx="20">
                  <c:v>3846.4157092230498</c:v>
                </c:pt>
                <c:pt idx="21">
                  <c:v>5593.8537833814798</c:v>
                </c:pt>
                <c:pt idx="22">
                  <c:v>5017.9680646534698</c:v>
                </c:pt>
                <c:pt idx="23">
                  <c:v>40543.584166570203</c:v>
                </c:pt>
                <c:pt idx="24">
                  <c:v>4129.7516644368898</c:v>
                </c:pt>
                <c:pt idx="25">
                  <c:v>9030.3188060265202</c:v>
                </c:pt>
                <c:pt idx="26">
                  <c:v>29040.363709111702</c:v>
                </c:pt>
                <c:pt idx="27">
                  <c:v>9030.3188060265202</c:v>
                </c:pt>
                <c:pt idx="28">
                  <c:v>2457.3774139728098</c:v>
                </c:pt>
                <c:pt idx="29">
                  <c:v>15684.558518649001</c:v>
                </c:pt>
                <c:pt idx="30">
                  <c:v>8808.5894475940495</c:v>
                </c:pt>
                <c:pt idx="31">
                  <c:v>16809.648256967401</c:v>
                </c:pt>
                <c:pt idx="32">
                  <c:v>5414.6148226309497</c:v>
                </c:pt>
                <c:pt idx="33">
                  <c:v>9502.5683962516596</c:v>
                </c:pt>
                <c:pt idx="34">
                  <c:v>11151.069206829001</c:v>
                </c:pt>
                <c:pt idx="35">
                  <c:v>2290.2351496162501</c:v>
                </c:pt>
                <c:pt idx="36">
                  <c:v>3717.4733888289602</c:v>
                </c:pt>
                <c:pt idx="37">
                  <c:v>7784.0652899655697</c:v>
                </c:pt>
                <c:pt idx="38">
                  <c:v>1256.6606748178999</c:v>
                </c:pt>
                <c:pt idx="39">
                  <c:v>849.01104260426996</c:v>
                </c:pt>
                <c:pt idx="40">
                  <c:v>15267.4450155209</c:v>
                </c:pt>
                <c:pt idx="41">
                  <c:v>1547.8534136692899</c:v>
                </c:pt>
                <c:pt idx="42">
                  <c:v>1468.1929464781199</c:v>
                </c:pt>
                <c:pt idx="43">
                  <c:v>2988.9527033580198</c:v>
                </c:pt>
                <c:pt idx="44">
                  <c:v>13863.5484202763</c:v>
                </c:pt>
                <c:pt idx="45">
                  <c:v>63249.422432905703</c:v>
                </c:pt>
                <c:pt idx="46">
                  <c:v>10819.2440243784</c:v>
                </c:pt>
                <c:pt idx="47">
                  <c:v>10749.0560658145</c:v>
                </c:pt>
                <c:pt idx="48">
                  <c:v>20849.291368660499</c:v>
                </c:pt>
                <c:pt idx="49">
                  <c:v>5901.2230130799298</c:v>
                </c:pt>
                <c:pt idx="50">
                  <c:v>57714.296631377802</c:v>
                </c:pt>
                <c:pt idx="51">
                  <c:v>17579.259399142102</c:v>
                </c:pt>
                <c:pt idx="52">
                  <c:v>23601.402775876901</c:v>
                </c:pt>
                <c:pt idx="53">
                  <c:v>3835.3948171134102</c:v>
                </c:pt>
                <c:pt idx="54">
                  <c:v>2058.0352093943502</c:v>
                </c:pt>
                <c:pt idx="55">
                  <c:v>801.05087126751005</c:v>
                </c:pt>
                <c:pt idx="56">
                  <c:v>6595.0041245801704</c:v>
                </c:pt>
                <c:pt idx="57">
                  <c:v>2279.2532035787799</c:v>
                </c:pt>
                <c:pt idx="58">
                  <c:v>10546.1525631603</c:v>
                </c:pt>
                <c:pt idx="59">
                  <c:v>6586.6258626859999</c:v>
                </c:pt>
                <c:pt idx="60">
                  <c:v>37622.207457593198</c:v>
                </c:pt>
                <c:pt idx="61">
                  <c:v>2639.8243258679499</c:v>
                </c:pt>
                <c:pt idx="62">
                  <c:v>1533.8520376648801</c:v>
                </c:pt>
                <c:pt idx="63">
                  <c:v>2342.2440027211701</c:v>
                </c:pt>
                <c:pt idx="64">
                  <c:v>1106.80390649944</c:v>
                </c:pt>
              </c:numCache>
            </c:numRef>
          </c:xVal>
          <c:yVal>
            <c:numRef>
              <c:f>Procedure!$B$2:$B$66</c:f>
              <c:numCache>
                <c:formatCode>General</c:formatCode>
                <c:ptCount val="65"/>
                <c:pt idx="0">
                  <c:v>0.28633999999999998</c:v>
                </c:pt>
                <c:pt idx="1">
                  <c:v>0.45047999999999999</c:v>
                </c:pt>
                <c:pt idx="2">
                  <c:v>0.47871999999999998</c:v>
                </c:pt>
                <c:pt idx="3">
                  <c:v>0.33512999999999998</c:v>
                </c:pt>
                <c:pt idx="4">
                  <c:v>0.72121999999999997</c:v>
                </c:pt>
                <c:pt idx="5">
                  <c:v>0.47871999999999998</c:v>
                </c:pt>
                <c:pt idx="6">
                  <c:v>0.71121999999999996</c:v>
                </c:pt>
                <c:pt idx="7">
                  <c:v>0.67871999999999999</c:v>
                </c:pt>
                <c:pt idx="8">
                  <c:v>0.67871999999999999</c:v>
                </c:pt>
                <c:pt idx="9">
                  <c:v>0.44252999999999998</c:v>
                </c:pt>
                <c:pt idx="10">
                  <c:v>0.66122000000000003</c:v>
                </c:pt>
                <c:pt idx="11">
                  <c:v>0.62724000000000002</c:v>
                </c:pt>
                <c:pt idx="12">
                  <c:v>0.73521999999999998</c:v>
                </c:pt>
                <c:pt idx="13">
                  <c:v>0.69799999999999995</c:v>
                </c:pt>
                <c:pt idx="14">
                  <c:v>9.9000000000000005E-2</c:v>
                </c:pt>
                <c:pt idx="15">
                  <c:v>0.21218999999999999</c:v>
                </c:pt>
                <c:pt idx="16">
                  <c:v>0.76900000000000002</c:v>
                </c:pt>
                <c:pt idx="17">
                  <c:v>0.69899999999999995</c:v>
                </c:pt>
                <c:pt idx="18">
                  <c:v>0.63500000000000001</c:v>
                </c:pt>
                <c:pt idx="19">
                  <c:v>0.30084</c:v>
                </c:pt>
                <c:pt idx="20">
                  <c:v>0.53946000000000005</c:v>
                </c:pt>
                <c:pt idx="21">
                  <c:v>0.4365</c:v>
                </c:pt>
                <c:pt idx="22">
                  <c:v>0.58650000000000002</c:v>
                </c:pt>
                <c:pt idx="23">
                  <c:v>0.65600000000000003</c:v>
                </c:pt>
                <c:pt idx="24">
                  <c:v>0.41099999999999998</c:v>
                </c:pt>
                <c:pt idx="25">
                  <c:v>0.61734</c:v>
                </c:pt>
                <c:pt idx="26">
                  <c:v>0.45895999999999998</c:v>
                </c:pt>
                <c:pt idx="27">
                  <c:v>0.25896000000000002</c:v>
                </c:pt>
                <c:pt idx="28">
                  <c:v>0.25896000000000002</c:v>
                </c:pt>
                <c:pt idx="29">
                  <c:v>0.79696</c:v>
                </c:pt>
                <c:pt idx="30">
                  <c:v>0.57596000000000003</c:v>
                </c:pt>
                <c:pt idx="31">
                  <c:v>0.55896000000000001</c:v>
                </c:pt>
                <c:pt idx="32">
                  <c:v>0.45035999999999998</c:v>
                </c:pt>
                <c:pt idx="33">
                  <c:v>0.64683999999999997</c:v>
                </c:pt>
                <c:pt idx="34">
                  <c:v>0.50394000000000005</c:v>
                </c:pt>
                <c:pt idx="35">
                  <c:v>0.75675999999999999</c:v>
                </c:pt>
                <c:pt idx="36">
                  <c:v>0.25896000000000002</c:v>
                </c:pt>
                <c:pt idx="37">
                  <c:v>0.34188000000000002</c:v>
                </c:pt>
                <c:pt idx="38">
                  <c:v>0.29831999999999997</c:v>
                </c:pt>
                <c:pt idx="39">
                  <c:v>0.29831999999999997</c:v>
                </c:pt>
                <c:pt idx="40">
                  <c:v>0.64683999999999997</c:v>
                </c:pt>
                <c:pt idx="41">
                  <c:v>0.55134000000000005</c:v>
                </c:pt>
                <c:pt idx="42">
                  <c:v>0.23463000000000001</c:v>
                </c:pt>
                <c:pt idx="43">
                  <c:v>0.39929999999999999</c:v>
                </c:pt>
                <c:pt idx="44">
                  <c:v>0.60592000000000001</c:v>
                </c:pt>
                <c:pt idx="45">
                  <c:v>0.69286000000000003</c:v>
                </c:pt>
                <c:pt idx="46">
                  <c:v>0.64088000000000001</c:v>
                </c:pt>
                <c:pt idx="47">
                  <c:v>0.64088000000000001</c:v>
                </c:pt>
                <c:pt idx="48">
                  <c:v>0.63</c:v>
                </c:pt>
                <c:pt idx="49">
                  <c:v>0.61019000000000001</c:v>
                </c:pt>
                <c:pt idx="50">
                  <c:v>0.61019000000000001</c:v>
                </c:pt>
                <c:pt idx="51">
                  <c:v>0.66069</c:v>
                </c:pt>
                <c:pt idx="52">
                  <c:v>0.66069</c:v>
                </c:pt>
                <c:pt idx="53">
                  <c:v>0.46068999999999999</c:v>
                </c:pt>
                <c:pt idx="54">
                  <c:v>0.31019000000000002</c:v>
                </c:pt>
                <c:pt idx="55">
                  <c:v>0.21018999999999999</c:v>
                </c:pt>
                <c:pt idx="56">
                  <c:v>0.47339999999999999</c:v>
                </c:pt>
                <c:pt idx="57">
                  <c:v>0.28303</c:v>
                </c:pt>
                <c:pt idx="58">
                  <c:v>0.45234000000000002</c:v>
                </c:pt>
                <c:pt idx="59">
                  <c:v>0.45234000000000002</c:v>
                </c:pt>
                <c:pt idx="60">
                  <c:v>0.64880000000000004</c:v>
                </c:pt>
                <c:pt idx="61">
                  <c:v>0.65868000000000004</c:v>
                </c:pt>
                <c:pt idx="62">
                  <c:v>0.54779999999999995</c:v>
                </c:pt>
                <c:pt idx="63">
                  <c:v>0.59531999999999996</c:v>
                </c:pt>
                <c:pt idx="64">
                  <c:v>0.38641999999999999</c:v>
                </c:pt>
              </c:numCache>
            </c:numRef>
          </c:yVal>
          <c:smooth val="0"/>
          <c:extLst>
            <c:ext xmlns:c16="http://schemas.microsoft.com/office/drawing/2014/chart" uri="{C3380CC4-5D6E-409C-BE32-E72D297353CC}">
              <c16:uniqueId val="{00000000-1C50-774E-963B-824E5C083B97}"/>
            </c:ext>
          </c:extLst>
        </c:ser>
        <c:ser>
          <c:idx val="0"/>
          <c:order val="1"/>
          <c:spPr>
            <a:ln w="25400" cap="rnd">
              <a:noFill/>
              <a:round/>
            </a:ln>
            <a:effectLst>
              <a:outerShdw blurRad="57150" dist="19050" dir="5400000" algn="ctr" rotWithShape="0">
                <a:srgbClr val="000000">
                  <a:alpha val="63000"/>
                </a:srgbClr>
              </a:outerShdw>
            </a:effectLst>
          </c:spPr>
          <c:marker>
            <c:symbol val="circle"/>
            <c:size val="6"/>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9525" cap="rnd">
                <a:solidFill>
                  <a:schemeClr val="accent1"/>
                </a:solidFill>
                <a:round/>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marker>
          <c:trendline>
            <c:spPr>
              <a:ln w="19050" cap="rnd">
                <a:solidFill>
                  <a:schemeClr val="accent1"/>
                </a:solidFill>
              </a:ln>
              <a:effectLst/>
            </c:spPr>
            <c:trendlineType val="linear"/>
            <c:dispRSqr val="1"/>
            <c:dispEq val="1"/>
            <c:trendlineLbl>
              <c:layout>
                <c:manualLayout>
                  <c:x val="1.0123250375625571E-3"/>
                  <c:y val="-2.8994928265545755E-2"/>
                </c:manualLayout>
              </c:layout>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br>
                      <a:rPr lang="en-US"/>
                    </a:br>
                    <a:r>
                      <a:rPr lang="en-US"/>
                      <a:t>R² = 0.359</a:t>
                    </a:r>
                  </a:p>
                </c:rich>
              </c:tx>
              <c:numFmt formatCode="General" sourceLinked="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rendlineLbl>
          </c:trendline>
          <c:trendline>
            <c:spPr>
              <a:ln w="19050" cap="rnd">
                <a:solidFill>
                  <a:srgbClr val="FF0000"/>
                </a:solidFill>
              </a:ln>
              <a:effectLst/>
            </c:spPr>
            <c:trendlineType val="linear"/>
            <c:dispRSqr val="0"/>
            <c:dispEq val="0"/>
          </c:trendline>
          <c:xVal>
            <c:numRef>
              <c:f>Procedure!$C$2:$C$66</c:f>
              <c:numCache>
                <c:formatCode>General</c:formatCode>
                <c:ptCount val="65"/>
                <c:pt idx="0">
                  <c:v>550.06845876385205</c:v>
                </c:pt>
                <c:pt idx="1">
                  <c:v>4537.5790555642197</c:v>
                </c:pt>
                <c:pt idx="2">
                  <c:v>4135.1386014207101</c:v>
                </c:pt>
                <c:pt idx="3">
                  <c:v>3936.7983196528698</c:v>
                </c:pt>
                <c:pt idx="4">
                  <c:v>23739.1571732062</c:v>
                </c:pt>
                <c:pt idx="5">
                  <c:v>1516.5132695643699</c:v>
                </c:pt>
                <c:pt idx="6">
                  <c:v>5733.3072098876401</c:v>
                </c:pt>
                <c:pt idx="7">
                  <c:v>3130.2335426177601</c:v>
                </c:pt>
                <c:pt idx="8">
                  <c:v>5148.2085169593902</c:v>
                </c:pt>
                <c:pt idx="9">
                  <c:v>26938.503382302501</c:v>
                </c:pt>
                <c:pt idx="10">
                  <c:v>8228.0115697264991</c:v>
                </c:pt>
                <c:pt idx="11">
                  <c:v>1269.9072381891301</c:v>
                </c:pt>
                <c:pt idx="12">
                  <c:v>8826.9940957483504</c:v>
                </c:pt>
                <c:pt idx="13">
                  <c:v>13386.512859434</c:v>
                </c:pt>
                <c:pt idx="14">
                  <c:v>20379.896039641699</c:v>
                </c:pt>
                <c:pt idx="15">
                  <c:v>2412.7270818521301</c:v>
                </c:pt>
                <c:pt idx="16">
                  <c:v>20200.375592040898</c:v>
                </c:pt>
                <c:pt idx="17">
                  <c:v>3853.6499035291499</c:v>
                </c:pt>
                <c:pt idx="18">
                  <c:v>12664.8474351203</c:v>
                </c:pt>
                <c:pt idx="19">
                  <c:v>1979.3643005306001</c:v>
                </c:pt>
                <c:pt idx="20">
                  <c:v>3846.4157092230498</c:v>
                </c:pt>
                <c:pt idx="21">
                  <c:v>5593.8537833814798</c:v>
                </c:pt>
                <c:pt idx="22">
                  <c:v>5017.9680646534698</c:v>
                </c:pt>
                <c:pt idx="23">
                  <c:v>40543.584166570203</c:v>
                </c:pt>
                <c:pt idx="24">
                  <c:v>4129.7516644368898</c:v>
                </c:pt>
                <c:pt idx="25">
                  <c:v>9030.3188060265202</c:v>
                </c:pt>
                <c:pt idx="26">
                  <c:v>29040.363709111702</c:v>
                </c:pt>
                <c:pt idx="27">
                  <c:v>9030.3188060265202</c:v>
                </c:pt>
                <c:pt idx="28">
                  <c:v>2457.3774139728098</c:v>
                </c:pt>
                <c:pt idx="29">
                  <c:v>15684.558518649001</c:v>
                </c:pt>
                <c:pt idx="30">
                  <c:v>8808.5894475940495</c:v>
                </c:pt>
                <c:pt idx="31">
                  <c:v>16809.648256967401</c:v>
                </c:pt>
                <c:pt idx="32">
                  <c:v>5414.6148226309497</c:v>
                </c:pt>
                <c:pt idx="33">
                  <c:v>9502.5683962516596</c:v>
                </c:pt>
                <c:pt idx="34">
                  <c:v>11151.069206829001</c:v>
                </c:pt>
                <c:pt idx="35">
                  <c:v>2290.2351496162501</c:v>
                </c:pt>
                <c:pt idx="36">
                  <c:v>3717.4733888289602</c:v>
                </c:pt>
                <c:pt idx="37">
                  <c:v>7784.0652899655697</c:v>
                </c:pt>
                <c:pt idx="38">
                  <c:v>1256.6606748178999</c:v>
                </c:pt>
                <c:pt idx="39">
                  <c:v>849.01104260426996</c:v>
                </c:pt>
                <c:pt idx="40">
                  <c:v>15267.4450155209</c:v>
                </c:pt>
                <c:pt idx="41">
                  <c:v>1547.8534136692899</c:v>
                </c:pt>
                <c:pt idx="42">
                  <c:v>1468.1929464781199</c:v>
                </c:pt>
                <c:pt idx="43">
                  <c:v>2988.9527033580198</c:v>
                </c:pt>
                <c:pt idx="44">
                  <c:v>13863.5484202763</c:v>
                </c:pt>
                <c:pt idx="45">
                  <c:v>63249.422432905703</c:v>
                </c:pt>
                <c:pt idx="46">
                  <c:v>10819.2440243784</c:v>
                </c:pt>
                <c:pt idx="47">
                  <c:v>10749.0560658145</c:v>
                </c:pt>
                <c:pt idx="48">
                  <c:v>20849.291368660499</c:v>
                </c:pt>
                <c:pt idx="49">
                  <c:v>5901.2230130799298</c:v>
                </c:pt>
                <c:pt idx="50">
                  <c:v>57714.296631377802</c:v>
                </c:pt>
                <c:pt idx="51">
                  <c:v>17579.259399142102</c:v>
                </c:pt>
                <c:pt idx="52">
                  <c:v>23601.402775876901</c:v>
                </c:pt>
                <c:pt idx="53">
                  <c:v>3835.3948171134102</c:v>
                </c:pt>
                <c:pt idx="54">
                  <c:v>2058.0352093943502</c:v>
                </c:pt>
                <c:pt idx="55">
                  <c:v>801.05087126751005</c:v>
                </c:pt>
                <c:pt idx="56">
                  <c:v>6595.0041245801704</c:v>
                </c:pt>
                <c:pt idx="57">
                  <c:v>2279.2532035787799</c:v>
                </c:pt>
                <c:pt idx="58">
                  <c:v>10546.1525631603</c:v>
                </c:pt>
                <c:pt idx="59">
                  <c:v>6586.6258626859999</c:v>
                </c:pt>
                <c:pt idx="60">
                  <c:v>37622.207457593198</c:v>
                </c:pt>
                <c:pt idx="61">
                  <c:v>2639.8243258679499</c:v>
                </c:pt>
                <c:pt idx="62">
                  <c:v>1533.8520376648801</c:v>
                </c:pt>
                <c:pt idx="63">
                  <c:v>2342.2440027211701</c:v>
                </c:pt>
                <c:pt idx="64">
                  <c:v>1106.80390649944</c:v>
                </c:pt>
              </c:numCache>
            </c:numRef>
          </c:xVal>
          <c:yVal>
            <c:numRef>
              <c:f>Procedure!$B$2:$B$66</c:f>
              <c:numCache>
                <c:formatCode>General</c:formatCode>
                <c:ptCount val="65"/>
                <c:pt idx="0">
                  <c:v>0.28633999999999998</c:v>
                </c:pt>
                <c:pt idx="1">
                  <c:v>0.45047999999999999</c:v>
                </c:pt>
                <c:pt idx="2">
                  <c:v>0.47871999999999998</c:v>
                </c:pt>
                <c:pt idx="3">
                  <c:v>0.33512999999999998</c:v>
                </c:pt>
                <c:pt idx="4">
                  <c:v>0.72121999999999997</c:v>
                </c:pt>
                <c:pt idx="5">
                  <c:v>0.47871999999999998</c:v>
                </c:pt>
                <c:pt idx="6">
                  <c:v>0.71121999999999996</c:v>
                </c:pt>
                <c:pt idx="7">
                  <c:v>0.67871999999999999</c:v>
                </c:pt>
                <c:pt idx="8">
                  <c:v>0.67871999999999999</c:v>
                </c:pt>
                <c:pt idx="9">
                  <c:v>0.44252999999999998</c:v>
                </c:pt>
                <c:pt idx="10">
                  <c:v>0.66122000000000003</c:v>
                </c:pt>
                <c:pt idx="11">
                  <c:v>0.62724000000000002</c:v>
                </c:pt>
                <c:pt idx="12">
                  <c:v>0.73521999999999998</c:v>
                </c:pt>
                <c:pt idx="13">
                  <c:v>0.69799999999999995</c:v>
                </c:pt>
                <c:pt idx="14">
                  <c:v>9.9000000000000005E-2</c:v>
                </c:pt>
                <c:pt idx="15">
                  <c:v>0.21218999999999999</c:v>
                </c:pt>
                <c:pt idx="16">
                  <c:v>0.76900000000000002</c:v>
                </c:pt>
                <c:pt idx="17">
                  <c:v>0.69899999999999995</c:v>
                </c:pt>
                <c:pt idx="18">
                  <c:v>0.63500000000000001</c:v>
                </c:pt>
                <c:pt idx="19">
                  <c:v>0.30084</c:v>
                </c:pt>
                <c:pt idx="20">
                  <c:v>0.53946000000000005</c:v>
                </c:pt>
                <c:pt idx="21">
                  <c:v>0.4365</c:v>
                </c:pt>
                <c:pt idx="22">
                  <c:v>0.58650000000000002</c:v>
                </c:pt>
                <c:pt idx="23">
                  <c:v>0.65600000000000003</c:v>
                </c:pt>
                <c:pt idx="24">
                  <c:v>0.41099999999999998</c:v>
                </c:pt>
                <c:pt idx="25">
                  <c:v>0.61734</c:v>
                </c:pt>
                <c:pt idx="26">
                  <c:v>0.45895999999999998</c:v>
                </c:pt>
                <c:pt idx="27">
                  <c:v>0.25896000000000002</c:v>
                </c:pt>
                <c:pt idx="28">
                  <c:v>0.25896000000000002</c:v>
                </c:pt>
                <c:pt idx="29">
                  <c:v>0.79696</c:v>
                </c:pt>
                <c:pt idx="30">
                  <c:v>0.57596000000000003</c:v>
                </c:pt>
                <c:pt idx="31">
                  <c:v>0.55896000000000001</c:v>
                </c:pt>
                <c:pt idx="32">
                  <c:v>0.45035999999999998</c:v>
                </c:pt>
                <c:pt idx="33">
                  <c:v>0.64683999999999997</c:v>
                </c:pt>
                <c:pt idx="34">
                  <c:v>0.50394000000000005</c:v>
                </c:pt>
                <c:pt idx="35">
                  <c:v>0.75675999999999999</c:v>
                </c:pt>
                <c:pt idx="36">
                  <c:v>0.25896000000000002</c:v>
                </c:pt>
                <c:pt idx="37">
                  <c:v>0.34188000000000002</c:v>
                </c:pt>
                <c:pt idx="38">
                  <c:v>0.29831999999999997</c:v>
                </c:pt>
                <c:pt idx="39">
                  <c:v>0.29831999999999997</c:v>
                </c:pt>
                <c:pt idx="40">
                  <c:v>0.64683999999999997</c:v>
                </c:pt>
                <c:pt idx="41">
                  <c:v>0.55134000000000005</c:v>
                </c:pt>
                <c:pt idx="42">
                  <c:v>0.23463000000000001</c:v>
                </c:pt>
                <c:pt idx="43">
                  <c:v>0.39929999999999999</c:v>
                </c:pt>
                <c:pt idx="44">
                  <c:v>0.60592000000000001</c:v>
                </c:pt>
                <c:pt idx="45">
                  <c:v>0.69286000000000003</c:v>
                </c:pt>
                <c:pt idx="46">
                  <c:v>0.64088000000000001</c:v>
                </c:pt>
                <c:pt idx="47">
                  <c:v>0.64088000000000001</c:v>
                </c:pt>
                <c:pt idx="48">
                  <c:v>0.63</c:v>
                </c:pt>
                <c:pt idx="49">
                  <c:v>0.61019000000000001</c:v>
                </c:pt>
                <c:pt idx="50">
                  <c:v>0.61019000000000001</c:v>
                </c:pt>
                <c:pt idx="51">
                  <c:v>0.66069</c:v>
                </c:pt>
                <c:pt idx="52">
                  <c:v>0.66069</c:v>
                </c:pt>
                <c:pt idx="53">
                  <c:v>0.46068999999999999</c:v>
                </c:pt>
                <c:pt idx="54">
                  <c:v>0.31019000000000002</c:v>
                </c:pt>
                <c:pt idx="55">
                  <c:v>0.21018999999999999</c:v>
                </c:pt>
                <c:pt idx="56">
                  <c:v>0.47339999999999999</c:v>
                </c:pt>
                <c:pt idx="57">
                  <c:v>0.28303</c:v>
                </c:pt>
                <c:pt idx="58">
                  <c:v>0.45234000000000002</c:v>
                </c:pt>
                <c:pt idx="59">
                  <c:v>0.45234000000000002</c:v>
                </c:pt>
                <c:pt idx="60">
                  <c:v>0.64880000000000004</c:v>
                </c:pt>
                <c:pt idx="61">
                  <c:v>0.65868000000000004</c:v>
                </c:pt>
                <c:pt idx="62">
                  <c:v>0.54779999999999995</c:v>
                </c:pt>
                <c:pt idx="63">
                  <c:v>0.59531999999999996</c:v>
                </c:pt>
                <c:pt idx="64">
                  <c:v>0.38641999999999999</c:v>
                </c:pt>
              </c:numCache>
            </c:numRef>
          </c:yVal>
          <c:smooth val="0"/>
          <c:extLst>
            <c:ext xmlns:c16="http://schemas.microsoft.com/office/drawing/2014/chart" uri="{C3380CC4-5D6E-409C-BE32-E72D297353CC}">
              <c16:uniqueId val="{00000003-1C50-774E-963B-824E5C083B97}"/>
            </c:ext>
          </c:extLst>
        </c:ser>
        <c:dLbls>
          <c:showLegendKey val="0"/>
          <c:showVal val="0"/>
          <c:showCatName val="0"/>
          <c:showSerName val="0"/>
          <c:showPercent val="0"/>
          <c:showBubbleSize val="0"/>
        </c:dLbls>
        <c:axId val="569810719"/>
        <c:axId val="569818479"/>
      </c:scatterChart>
      <c:valAx>
        <c:axId val="569810719"/>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GDP per capita</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569818479"/>
        <c:crosses val="autoZero"/>
        <c:crossBetween val="midCat"/>
      </c:valAx>
      <c:valAx>
        <c:axId val="56981847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EIA Procedur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569810719"/>
        <c:crosses val="autoZero"/>
        <c:crossBetween val="midCat"/>
      </c:valAx>
      <c:spPr>
        <a:noFill/>
        <a:ln>
          <a:noFill/>
        </a:ln>
        <a:effectLst/>
      </c:spPr>
    </c:plotArea>
    <c:plotVisOnly val="1"/>
    <c:dispBlanksAs val="gap"/>
    <c:showDLblsOverMax val="0"/>
    <c:extLst/>
  </c:chart>
  <c:spPr>
    <a:solidFill>
      <a:schemeClr val="bg1"/>
    </a:solidFill>
    <a:ln w="9525" cap="flat" cmpd="sng" algn="ctr">
      <a:solidFill>
        <a:schemeClr val="tx1">
          <a:lumMod val="15000"/>
          <a:lumOff val="85000"/>
        </a:schemeClr>
      </a:solidFill>
      <a:round/>
    </a:ln>
    <a:effectLst/>
  </c:spPr>
  <c:txPr>
    <a:bodyPr/>
    <a:lstStyle/>
    <a:p>
      <a:pPr>
        <a:defRPr sz="1000">
          <a:solidFill>
            <a:schemeClr val="tx1"/>
          </a:solidFill>
        </a:defRPr>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1"/>
          <c:order val="0"/>
          <c:spPr>
            <a:ln w="25400" cap="rnd">
              <a:noFill/>
              <a:round/>
            </a:ln>
            <a:effectLst>
              <a:outerShdw blurRad="57150" dist="19050" dir="5400000" algn="ctr" rotWithShape="0">
                <a:srgbClr val="000000">
                  <a:alpha val="63000"/>
                </a:srgbClr>
              </a:outerShdw>
            </a:effectLst>
          </c:spPr>
          <c:marker>
            <c:symbol val="circle"/>
            <c:size val="6"/>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w="9525" cap="rnd">
                <a:solidFill>
                  <a:schemeClr val="accent2"/>
                </a:solidFill>
                <a:round/>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marker>
          <c:xVal>
            <c:numRef>
              <c:f>Procedure!$C$2:$C$66</c:f>
              <c:numCache>
                <c:formatCode>General</c:formatCode>
                <c:ptCount val="65"/>
                <c:pt idx="0">
                  <c:v>550.06845876385205</c:v>
                </c:pt>
                <c:pt idx="1">
                  <c:v>4537.5790555642197</c:v>
                </c:pt>
                <c:pt idx="2">
                  <c:v>4135.1386014207101</c:v>
                </c:pt>
                <c:pt idx="3">
                  <c:v>3936.7983196528698</c:v>
                </c:pt>
                <c:pt idx="4">
                  <c:v>23739.1571732062</c:v>
                </c:pt>
                <c:pt idx="5">
                  <c:v>1516.5132695643699</c:v>
                </c:pt>
                <c:pt idx="6">
                  <c:v>5733.3072098876401</c:v>
                </c:pt>
                <c:pt idx="7">
                  <c:v>3130.2335426177601</c:v>
                </c:pt>
                <c:pt idx="8">
                  <c:v>5148.2085169593902</c:v>
                </c:pt>
                <c:pt idx="9">
                  <c:v>26938.503382302501</c:v>
                </c:pt>
                <c:pt idx="10">
                  <c:v>8228.0115697264991</c:v>
                </c:pt>
                <c:pt idx="11">
                  <c:v>1269.9072381891301</c:v>
                </c:pt>
                <c:pt idx="12">
                  <c:v>8826.9940957483504</c:v>
                </c:pt>
                <c:pt idx="13">
                  <c:v>13386.512859434</c:v>
                </c:pt>
                <c:pt idx="14">
                  <c:v>20379.896039641699</c:v>
                </c:pt>
                <c:pt idx="15">
                  <c:v>2412.7270818521301</c:v>
                </c:pt>
                <c:pt idx="16">
                  <c:v>20200.375592040898</c:v>
                </c:pt>
                <c:pt idx="17">
                  <c:v>3853.6499035291499</c:v>
                </c:pt>
                <c:pt idx="18">
                  <c:v>12664.8474351203</c:v>
                </c:pt>
                <c:pt idx="19">
                  <c:v>1979.3643005306001</c:v>
                </c:pt>
                <c:pt idx="20">
                  <c:v>3846.4157092230498</c:v>
                </c:pt>
                <c:pt idx="21">
                  <c:v>5593.8537833814798</c:v>
                </c:pt>
                <c:pt idx="22">
                  <c:v>5017.9680646534698</c:v>
                </c:pt>
                <c:pt idx="23">
                  <c:v>40543.584166570203</c:v>
                </c:pt>
                <c:pt idx="24">
                  <c:v>4129.7516644368898</c:v>
                </c:pt>
                <c:pt idx="25">
                  <c:v>9030.3188060265202</c:v>
                </c:pt>
                <c:pt idx="26">
                  <c:v>29040.363709111702</c:v>
                </c:pt>
                <c:pt idx="27">
                  <c:v>9030.3188060265202</c:v>
                </c:pt>
                <c:pt idx="28">
                  <c:v>2457.3774139728098</c:v>
                </c:pt>
                <c:pt idx="29">
                  <c:v>15684.558518649001</c:v>
                </c:pt>
                <c:pt idx="30">
                  <c:v>8808.5894475940495</c:v>
                </c:pt>
                <c:pt idx="31">
                  <c:v>16809.648256967401</c:v>
                </c:pt>
                <c:pt idx="32">
                  <c:v>5414.6148226309497</c:v>
                </c:pt>
                <c:pt idx="33">
                  <c:v>9502.5683962516596</c:v>
                </c:pt>
                <c:pt idx="34">
                  <c:v>11151.069206829001</c:v>
                </c:pt>
                <c:pt idx="35">
                  <c:v>2290.2351496162501</c:v>
                </c:pt>
                <c:pt idx="36">
                  <c:v>3717.4733888289602</c:v>
                </c:pt>
                <c:pt idx="37">
                  <c:v>7784.0652899655697</c:v>
                </c:pt>
                <c:pt idx="38">
                  <c:v>1256.6606748178999</c:v>
                </c:pt>
                <c:pt idx="39">
                  <c:v>849.01104260426996</c:v>
                </c:pt>
                <c:pt idx="40">
                  <c:v>15267.4450155209</c:v>
                </c:pt>
                <c:pt idx="41">
                  <c:v>1547.8534136692899</c:v>
                </c:pt>
                <c:pt idx="42">
                  <c:v>1468.1929464781199</c:v>
                </c:pt>
                <c:pt idx="43">
                  <c:v>2988.9527033580198</c:v>
                </c:pt>
                <c:pt idx="44">
                  <c:v>13863.5484202763</c:v>
                </c:pt>
                <c:pt idx="45">
                  <c:v>63249.422432905703</c:v>
                </c:pt>
                <c:pt idx="46">
                  <c:v>10819.2440243784</c:v>
                </c:pt>
                <c:pt idx="47">
                  <c:v>10749.0560658145</c:v>
                </c:pt>
                <c:pt idx="48">
                  <c:v>20849.291368660499</c:v>
                </c:pt>
                <c:pt idx="49">
                  <c:v>5901.2230130799298</c:v>
                </c:pt>
                <c:pt idx="50">
                  <c:v>57714.296631377802</c:v>
                </c:pt>
                <c:pt idx="51">
                  <c:v>17579.259399142102</c:v>
                </c:pt>
                <c:pt idx="52">
                  <c:v>23601.402775876901</c:v>
                </c:pt>
                <c:pt idx="53">
                  <c:v>3835.3948171134102</c:v>
                </c:pt>
                <c:pt idx="54">
                  <c:v>2058.0352093943502</c:v>
                </c:pt>
                <c:pt idx="55">
                  <c:v>801.05087126751005</c:v>
                </c:pt>
                <c:pt idx="56">
                  <c:v>6595.0041245801704</c:v>
                </c:pt>
                <c:pt idx="57">
                  <c:v>2279.2532035787799</c:v>
                </c:pt>
                <c:pt idx="58">
                  <c:v>10546.1525631603</c:v>
                </c:pt>
                <c:pt idx="59">
                  <c:v>6586.6258626859999</c:v>
                </c:pt>
                <c:pt idx="60">
                  <c:v>37622.207457593198</c:v>
                </c:pt>
                <c:pt idx="61">
                  <c:v>2639.8243258679499</c:v>
                </c:pt>
                <c:pt idx="62">
                  <c:v>1533.8520376648801</c:v>
                </c:pt>
                <c:pt idx="63">
                  <c:v>2342.2440027211701</c:v>
                </c:pt>
                <c:pt idx="64">
                  <c:v>1106.80390649944</c:v>
                </c:pt>
              </c:numCache>
            </c:numRef>
          </c:xVal>
          <c:yVal>
            <c:numRef>
              <c:f>Procedure!$B$2:$B$66</c:f>
              <c:numCache>
                <c:formatCode>General</c:formatCode>
                <c:ptCount val="65"/>
                <c:pt idx="0">
                  <c:v>0.28633999999999998</c:v>
                </c:pt>
                <c:pt idx="1">
                  <c:v>0.45047999999999999</c:v>
                </c:pt>
                <c:pt idx="2">
                  <c:v>0.47871999999999998</c:v>
                </c:pt>
                <c:pt idx="3">
                  <c:v>0.33512999999999998</c:v>
                </c:pt>
                <c:pt idx="4">
                  <c:v>0.72121999999999997</c:v>
                </c:pt>
                <c:pt idx="5">
                  <c:v>0.47871999999999998</c:v>
                </c:pt>
                <c:pt idx="6">
                  <c:v>0.71121999999999996</c:v>
                </c:pt>
                <c:pt idx="7">
                  <c:v>0.67871999999999999</c:v>
                </c:pt>
                <c:pt idx="8">
                  <c:v>0.67871999999999999</c:v>
                </c:pt>
                <c:pt idx="9">
                  <c:v>0.44252999999999998</c:v>
                </c:pt>
                <c:pt idx="10">
                  <c:v>0.66122000000000003</c:v>
                </c:pt>
                <c:pt idx="11">
                  <c:v>0.62724000000000002</c:v>
                </c:pt>
                <c:pt idx="12">
                  <c:v>0.73521999999999998</c:v>
                </c:pt>
                <c:pt idx="13">
                  <c:v>0.69799999999999995</c:v>
                </c:pt>
                <c:pt idx="14">
                  <c:v>9.9000000000000005E-2</c:v>
                </c:pt>
                <c:pt idx="15">
                  <c:v>0.21218999999999999</c:v>
                </c:pt>
                <c:pt idx="16">
                  <c:v>0.76900000000000002</c:v>
                </c:pt>
                <c:pt idx="17">
                  <c:v>0.69899999999999995</c:v>
                </c:pt>
                <c:pt idx="18">
                  <c:v>0.63500000000000001</c:v>
                </c:pt>
                <c:pt idx="19">
                  <c:v>0.30084</c:v>
                </c:pt>
                <c:pt idx="20">
                  <c:v>0.53946000000000005</c:v>
                </c:pt>
                <c:pt idx="21">
                  <c:v>0.4365</c:v>
                </c:pt>
                <c:pt idx="22">
                  <c:v>0.58650000000000002</c:v>
                </c:pt>
                <c:pt idx="23">
                  <c:v>0.65600000000000003</c:v>
                </c:pt>
                <c:pt idx="24">
                  <c:v>0.41099999999999998</c:v>
                </c:pt>
                <c:pt idx="25">
                  <c:v>0.61734</c:v>
                </c:pt>
                <c:pt idx="26">
                  <c:v>0.45895999999999998</c:v>
                </c:pt>
                <c:pt idx="27">
                  <c:v>0.25896000000000002</c:v>
                </c:pt>
                <c:pt idx="28">
                  <c:v>0.25896000000000002</c:v>
                </c:pt>
                <c:pt idx="29">
                  <c:v>0.79696</c:v>
                </c:pt>
                <c:pt idx="30">
                  <c:v>0.57596000000000003</c:v>
                </c:pt>
                <c:pt idx="31">
                  <c:v>0.55896000000000001</c:v>
                </c:pt>
                <c:pt idx="32">
                  <c:v>0.45035999999999998</c:v>
                </c:pt>
                <c:pt idx="33">
                  <c:v>0.64683999999999997</c:v>
                </c:pt>
                <c:pt idx="34">
                  <c:v>0.50394000000000005</c:v>
                </c:pt>
                <c:pt idx="35">
                  <c:v>0.75675999999999999</c:v>
                </c:pt>
                <c:pt idx="36">
                  <c:v>0.25896000000000002</c:v>
                </c:pt>
                <c:pt idx="37">
                  <c:v>0.34188000000000002</c:v>
                </c:pt>
                <c:pt idx="38">
                  <c:v>0.29831999999999997</c:v>
                </c:pt>
                <c:pt idx="39">
                  <c:v>0.29831999999999997</c:v>
                </c:pt>
                <c:pt idx="40">
                  <c:v>0.64683999999999997</c:v>
                </c:pt>
                <c:pt idx="41">
                  <c:v>0.55134000000000005</c:v>
                </c:pt>
                <c:pt idx="42">
                  <c:v>0.23463000000000001</c:v>
                </c:pt>
                <c:pt idx="43">
                  <c:v>0.39929999999999999</c:v>
                </c:pt>
                <c:pt idx="44">
                  <c:v>0.60592000000000001</c:v>
                </c:pt>
                <c:pt idx="45">
                  <c:v>0.69286000000000003</c:v>
                </c:pt>
                <c:pt idx="46">
                  <c:v>0.64088000000000001</c:v>
                </c:pt>
                <c:pt idx="47">
                  <c:v>0.64088000000000001</c:v>
                </c:pt>
                <c:pt idx="48">
                  <c:v>0.63</c:v>
                </c:pt>
                <c:pt idx="49">
                  <c:v>0.61019000000000001</c:v>
                </c:pt>
                <c:pt idx="50">
                  <c:v>0.61019000000000001</c:v>
                </c:pt>
                <c:pt idx="51">
                  <c:v>0.66069</c:v>
                </c:pt>
                <c:pt idx="52">
                  <c:v>0.66069</c:v>
                </c:pt>
                <c:pt idx="53">
                  <c:v>0.46068999999999999</c:v>
                </c:pt>
                <c:pt idx="54">
                  <c:v>0.31019000000000002</c:v>
                </c:pt>
                <c:pt idx="55">
                  <c:v>0.21018999999999999</c:v>
                </c:pt>
                <c:pt idx="56">
                  <c:v>0.47339999999999999</c:v>
                </c:pt>
                <c:pt idx="57">
                  <c:v>0.28303</c:v>
                </c:pt>
                <c:pt idx="58">
                  <c:v>0.45234000000000002</c:v>
                </c:pt>
                <c:pt idx="59">
                  <c:v>0.45234000000000002</c:v>
                </c:pt>
                <c:pt idx="60">
                  <c:v>0.64880000000000004</c:v>
                </c:pt>
                <c:pt idx="61">
                  <c:v>0.65868000000000004</c:v>
                </c:pt>
                <c:pt idx="62">
                  <c:v>0.54779999999999995</c:v>
                </c:pt>
                <c:pt idx="63">
                  <c:v>0.59531999999999996</c:v>
                </c:pt>
                <c:pt idx="64">
                  <c:v>0.38641999999999999</c:v>
                </c:pt>
              </c:numCache>
            </c:numRef>
          </c:yVal>
          <c:smooth val="0"/>
          <c:extLst>
            <c:ext xmlns:c16="http://schemas.microsoft.com/office/drawing/2014/chart" uri="{C3380CC4-5D6E-409C-BE32-E72D297353CC}">
              <c16:uniqueId val="{00000000-0CDE-6A4A-89BB-0E0172A72792}"/>
            </c:ext>
          </c:extLst>
        </c:ser>
        <c:ser>
          <c:idx val="0"/>
          <c:order val="1"/>
          <c:spPr>
            <a:ln w="25400" cap="rnd">
              <a:noFill/>
              <a:round/>
            </a:ln>
            <a:effectLst>
              <a:outerShdw blurRad="57150" dist="19050" dir="5400000" algn="ctr" rotWithShape="0">
                <a:srgbClr val="000000">
                  <a:alpha val="63000"/>
                </a:srgbClr>
              </a:outerShdw>
            </a:effectLst>
          </c:spPr>
          <c:marker>
            <c:symbol val="circle"/>
            <c:size val="6"/>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9525" cap="rnd">
                <a:solidFill>
                  <a:schemeClr val="accent1"/>
                </a:solidFill>
                <a:round/>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marker>
          <c:trendline>
            <c:spPr>
              <a:ln w="19050" cap="rnd">
                <a:solidFill>
                  <a:schemeClr val="accent1"/>
                </a:solidFill>
              </a:ln>
              <a:effectLst/>
            </c:spPr>
            <c:trendlineType val="linear"/>
            <c:dispRSqr val="1"/>
            <c:dispEq val="1"/>
            <c:trendlineLbl>
              <c:layout>
                <c:manualLayout>
                  <c:x val="1.0123250375625571E-3"/>
                  <c:y val="-2.8994928265545755E-2"/>
                </c:manualLayout>
              </c:layout>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br>
                      <a:rPr lang="en-US"/>
                    </a:br>
                    <a:r>
                      <a:rPr lang="en-US"/>
                      <a:t>R² = 0.359</a:t>
                    </a:r>
                  </a:p>
                </c:rich>
              </c:tx>
              <c:numFmt formatCode="General" sourceLinked="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rendlineLbl>
          </c:trendline>
          <c:trendline>
            <c:spPr>
              <a:ln w="19050" cap="rnd">
                <a:solidFill>
                  <a:srgbClr val="FF0000"/>
                </a:solidFill>
              </a:ln>
              <a:effectLst/>
            </c:spPr>
            <c:trendlineType val="linear"/>
            <c:dispRSqr val="0"/>
            <c:dispEq val="0"/>
          </c:trendline>
          <c:xVal>
            <c:numRef>
              <c:f>Procedure!$C$2:$C$66</c:f>
              <c:numCache>
                <c:formatCode>General</c:formatCode>
                <c:ptCount val="65"/>
                <c:pt idx="0">
                  <c:v>550.06845876385205</c:v>
                </c:pt>
                <c:pt idx="1">
                  <c:v>4537.5790555642197</c:v>
                </c:pt>
                <c:pt idx="2">
                  <c:v>4135.1386014207101</c:v>
                </c:pt>
                <c:pt idx="3">
                  <c:v>3936.7983196528698</c:v>
                </c:pt>
                <c:pt idx="4">
                  <c:v>23739.1571732062</c:v>
                </c:pt>
                <c:pt idx="5">
                  <c:v>1516.5132695643699</c:v>
                </c:pt>
                <c:pt idx="6">
                  <c:v>5733.3072098876401</c:v>
                </c:pt>
                <c:pt idx="7">
                  <c:v>3130.2335426177601</c:v>
                </c:pt>
                <c:pt idx="8">
                  <c:v>5148.2085169593902</c:v>
                </c:pt>
                <c:pt idx="9">
                  <c:v>26938.503382302501</c:v>
                </c:pt>
                <c:pt idx="10">
                  <c:v>8228.0115697264991</c:v>
                </c:pt>
                <c:pt idx="11">
                  <c:v>1269.9072381891301</c:v>
                </c:pt>
                <c:pt idx="12">
                  <c:v>8826.9940957483504</c:v>
                </c:pt>
                <c:pt idx="13">
                  <c:v>13386.512859434</c:v>
                </c:pt>
                <c:pt idx="14">
                  <c:v>20379.896039641699</c:v>
                </c:pt>
                <c:pt idx="15">
                  <c:v>2412.7270818521301</c:v>
                </c:pt>
                <c:pt idx="16">
                  <c:v>20200.375592040898</c:v>
                </c:pt>
                <c:pt idx="17">
                  <c:v>3853.6499035291499</c:v>
                </c:pt>
                <c:pt idx="18">
                  <c:v>12664.8474351203</c:v>
                </c:pt>
                <c:pt idx="19">
                  <c:v>1979.3643005306001</c:v>
                </c:pt>
                <c:pt idx="20">
                  <c:v>3846.4157092230498</c:v>
                </c:pt>
                <c:pt idx="21">
                  <c:v>5593.8537833814798</c:v>
                </c:pt>
                <c:pt idx="22">
                  <c:v>5017.9680646534698</c:v>
                </c:pt>
                <c:pt idx="23">
                  <c:v>40543.584166570203</c:v>
                </c:pt>
                <c:pt idx="24">
                  <c:v>4129.7516644368898</c:v>
                </c:pt>
                <c:pt idx="25">
                  <c:v>9030.3188060265202</c:v>
                </c:pt>
                <c:pt idx="26">
                  <c:v>29040.363709111702</c:v>
                </c:pt>
                <c:pt idx="27">
                  <c:v>9030.3188060265202</c:v>
                </c:pt>
                <c:pt idx="28">
                  <c:v>2457.3774139728098</c:v>
                </c:pt>
                <c:pt idx="29">
                  <c:v>15684.558518649001</c:v>
                </c:pt>
                <c:pt idx="30">
                  <c:v>8808.5894475940495</c:v>
                </c:pt>
                <c:pt idx="31">
                  <c:v>16809.648256967401</c:v>
                </c:pt>
                <c:pt idx="32">
                  <c:v>5414.6148226309497</c:v>
                </c:pt>
                <c:pt idx="33">
                  <c:v>9502.5683962516596</c:v>
                </c:pt>
                <c:pt idx="34">
                  <c:v>11151.069206829001</c:v>
                </c:pt>
                <c:pt idx="35">
                  <c:v>2290.2351496162501</c:v>
                </c:pt>
                <c:pt idx="36">
                  <c:v>3717.4733888289602</c:v>
                </c:pt>
                <c:pt idx="37">
                  <c:v>7784.0652899655697</c:v>
                </c:pt>
                <c:pt idx="38">
                  <c:v>1256.6606748178999</c:v>
                </c:pt>
                <c:pt idx="39">
                  <c:v>849.01104260426996</c:v>
                </c:pt>
                <c:pt idx="40">
                  <c:v>15267.4450155209</c:v>
                </c:pt>
                <c:pt idx="41">
                  <c:v>1547.8534136692899</c:v>
                </c:pt>
                <c:pt idx="42">
                  <c:v>1468.1929464781199</c:v>
                </c:pt>
                <c:pt idx="43">
                  <c:v>2988.9527033580198</c:v>
                </c:pt>
                <c:pt idx="44">
                  <c:v>13863.5484202763</c:v>
                </c:pt>
                <c:pt idx="45">
                  <c:v>63249.422432905703</c:v>
                </c:pt>
                <c:pt idx="46">
                  <c:v>10819.2440243784</c:v>
                </c:pt>
                <c:pt idx="47">
                  <c:v>10749.0560658145</c:v>
                </c:pt>
                <c:pt idx="48">
                  <c:v>20849.291368660499</c:v>
                </c:pt>
                <c:pt idx="49">
                  <c:v>5901.2230130799298</c:v>
                </c:pt>
                <c:pt idx="50">
                  <c:v>57714.296631377802</c:v>
                </c:pt>
                <c:pt idx="51">
                  <c:v>17579.259399142102</c:v>
                </c:pt>
                <c:pt idx="52">
                  <c:v>23601.402775876901</c:v>
                </c:pt>
                <c:pt idx="53">
                  <c:v>3835.3948171134102</c:v>
                </c:pt>
                <c:pt idx="54">
                  <c:v>2058.0352093943502</c:v>
                </c:pt>
                <c:pt idx="55">
                  <c:v>801.05087126751005</c:v>
                </c:pt>
                <c:pt idx="56">
                  <c:v>6595.0041245801704</c:v>
                </c:pt>
                <c:pt idx="57">
                  <c:v>2279.2532035787799</c:v>
                </c:pt>
                <c:pt idx="58">
                  <c:v>10546.1525631603</c:v>
                </c:pt>
                <c:pt idx="59">
                  <c:v>6586.6258626859999</c:v>
                </c:pt>
                <c:pt idx="60">
                  <c:v>37622.207457593198</c:v>
                </c:pt>
                <c:pt idx="61">
                  <c:v>2639.8243258679499</c:v>
                </c:pt>
                <c:pt idx="62">
                  <c:v>1533.8520376648801</c:v>
                </c:pt>
                <c:pt idx="63">
                  <c:v>2342.2440027211701</c:v>
                </c:pt>
                <c:pt idx="64">
                  <c:v>1106.80390649944</c:v>
                </c:pt>
              </c:numCache>
            </c:numRef>
          </c:xVal>
          <c:yVal>
            <c:numRef>
              <c:f>Procedure!$B$2:$B$66</c:f>
              <c:numCache>
                <c:formatCode>General</c:formatCode>
                <c:ptCount val="65"/>
                <c:pt idx="0">
                  <c:v>0.28633999999999998</c:v>
                </c:pt>
                <c:pt idx="1">
                  <c:v>0.45047999999999999</c:v>
                </c:pt>
                <c:pt idx="2">
                  <c:v>0.47871999999999998</c:v>
                </c:pt>
                <c:pt idx="3">
                  <c:v>0.33512999999999998</c:v>
                </c:pt>
                <c:pt idx="4">
                  <c:v>0.72121999999999997</c:v>
                </c:pt>
                <c:pt idx="5">
                  <c:v>0.47871999999999998</c:v>
                </c:pt>
                <c:pt idx="6">
                  <c:v>0.71121999999999996</c:v>
                </c:pt>
                <c:pt idx="7">
                  <c:v>0.67871999999999999</c:v>
                </c:pt>
                <c:pt idx="8">
                  <c:v>0.67871999999999999</c:v>
                </c:pt>
                <c:pt idx="9">
                  <c:v>0.44252999999999998</c:v>
                </c:pt>
                <c:pt idx="10">
                  <c:v>0.66122000000000003</c:v>
                </c:pt>
                <c:pt idx="11">
                  <c:v>0.62724000000000002</c:v>
                </c:pt>
                <c:pt idx="12">
                  <c:v>0.73521999999999998</c:v>
                </c:pt>
                <c:pt idx="13">
                  <c:v>0.69799999999999995</c:v>
                </c:pt>
                <c:pt idx="14">
                  <c:v>9.9000000000000005E-2</c:v>
                </c:pt>
                <c:pt idx="15">
                  <c:v>0.21218999999999999</c:v>
                </c:pt>
                <c:pt idx="16">
                  <c:v>0.76900000000000002</c:v>
                </c:pt>
                <c:pt idx="17">
                  <c:v>0.69899999999999995</c:v>
                </c:pt>
                <c:pt idx="18">
                  <c:v>0.63500000000000001</c:v>
                </c:pt>
                <c:pt idx="19">
                  <c:v>0.30084</c:v>
                </c:pt>
                <c:pt idx="20">
                  <c:v>0.53946000000000005</c:v>
                </c:pt>
                <c:pt idx="21">
                  <c:v>0.4365</c:v>
                </c:pt>
                <c:pt idx="22">
                  <c:v>0.58650000000000002</c:v>
                </c:pt>
                <c:pt idx="23">
                  <c:v>0.65600000000000003</c:v>
                </c:pt>
                <c:pt idx="24">
                  <c:v>0.41099999999999998</c:v>
                </c:pt>
                <c:pt idx="25">
                  <c:v>0.61734</c:v>
                </c:pt>
                <c:pt idx="26">
                  <c:v>0.45895999999999998</c:v>
                </c:pt>
                <c:pt idx="27">
                  <c:v>0.25896000000000002</c:v>
                </c:pt>
                <c:pt idx="28">
                  <c:v>0.25896000000000002</c:v>
                </c:pt>
                <c:pt idx="29">
                  <c:v>0.79696</c:v>
                </c:pt>
                <c:pt idx="30">
                  <c:v>0.57596000000000003</c:v>
                </c:pt>
                <c:pt idx="31">
                  <c:v>0.55896000000000001</c:v>
                </c:pt>
                <c:pt idx="32">
                  <c:v>0.45035999999999998</c:v>
                </c:pt>
                <c:pt idx="33">
                  <c:v>0.64683999999999997</c:v>
                </c:pt>
                <c:pt idx="34">
                  <c:v>0.50394000000000005</c:v>
                </c:pt>
                <c:pt idx="35">
                  <c:v>0.75675999999999999</c:v>
                </c:pt>
                <c:pt idx="36">
                  <c:v>0.25896000000000002</c:v>
                </c:pt>
                <c:pt idx="37">
                  <c:v>0.34188000000000002</c:v>
                </c:pt>
                <c:pt idx="38">
                  <c:v>0.29831999999999997</c:v>
                </c:pt>
                <c:pt idx="39">
                  <c:v>0.29831999999999997</c:v>
                </c:pt>
                <c:pt idx="40">
                  <c:v>0.64683999999999997</c:v>
                </c:pt>
                <c:pt idx="41">
                  <c:v>0.55134000000000005</c:v>
                </c:pt>
                <c:pt idx="42">
                  <c:v>0.23463000000000001</c:v>
                </c:pt>
                <c:pt idx="43">
                  <c:v>0.39929999999999999</c:v>
                </c:pt>
                <c:pt idx="44">
                  <c:v>0.60592000000000001</c:v>
                </c:pt>
                <c:pt idx="45">
                  <c:v>0.69286000000000003</c:v>
                </c:pt>
                <c:pt idx="46">
                  <c:v>0.64088000000000001</c:v>
                </c:pt>
                <c:pt idx="47">
                  <c:v>0.64088000000000001</c:v>
                </c:pt>
                <c:pt idx="48">
                  <c:v>0.63</c:v>
                </c:pt>
                <c:pt idx="49">
                  <c:v>0.61019000000000001</c:v>
                </c:pt>
                <c:pt idx="50">
                  <c:v>0.61019000000000001</c:v>
                </c:pt>
                <c:pt idx="51">
                  <c:v>0.66069</c:v>
                </c:pt>
                <c:pt idx="52">
                  <c:v>0.66069</c:v>
                </c:pt>
                <c:pt idx="53">
                  <c:v>0.46068999999999999</c:v>
                </c:pt>
                <c:pt idx="54">
                  <c:v>0.31019000000000002</c:v>
                </c:pt>
                <c:pt idx="55">
                  <c:v>0.21018999999999999</c:v>
                </c:pt>
                <c:pt idx="56">
                  <c:v>0.47339999999999999</c:v>
                </c:pt>
                <c:pt idx="57">
                  <c:v>0.28303</c:v>
                </c:pt>
                <c:pt idx="58">
                  <c:v>0.45234000000000002</c:v>
                </c:pt>
                <c:pt idx="59">
                  <c:v>0.45234000000000002</c:v>
                </c:pt>
                <c:pt idx="60">
                  <c:v>0.64880000000000004</c:v>
                </c:pt>
                <c:pt idx="61">
                  <c:v>0.65868000000000004</c:v>
                </c:pt>
                <c:pt idx="62">
                  <c:v>0.54779999999999995</c:v>
                </c:pt>
                <c:pt idx="63">
                  <c:v>0.59531999999999996</c:v>
                </c:pt>
                <c:pt idx="64">
                  <c:v>0.38641999999999999</c:v>
                </c:pt>
              </c:numCache>
            </c:numRef>
          </c:yVal>
          <c:smooth val="0"/>
          <c:extLst>
            <c:ext xmlns:c16="http://schemas.microsoft.com/office/drawing/2014/chart" uri="{C3380CC4-5D6E-409C-BE32-E72D297353CC}">
              <c16:uniqueId val="{00000003-0CDE-6A4A-89BB-0E0172A72792}"/>
            </c:ext>
          </c:extLst>
        </c:ser>
        <c:dLbls>
          <c:showLegendKey val="0"/>
          <c:showVal val="0"/>
          <c:showCatName val="0"/>
          <c:showSerName val="0"/>
          <c:showPercent val="0"/>
          <c:showBubbleSize val="0"/>
        </c:dLbls>
        <c:axId val="569810719"/>
        <c:axId val="569818479"/>
      </c:scatterChart>
      <c:valAx>
        <c:axId val="569810719"/>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GDP per capita</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569818479"/>
        <c:crosses val="autoZero"/>
        <c:crossBetween val="midCat"/>
      </c:valAx>
      <c:valAx>
        <c:axId val="56981847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EIA Procedur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569810719"/>
        <c:crosses val="autoZero"/>
        <c:crossBetween val="midCat"/>
      </c:valAx>
      <c:spPr>
        <a:noFill/>
        <a:ln>
          <a:noFill/>
        </a:ln>
        <a:effectLst/>
      </c:spPr>
    </c:plotArea>
    <c:plotVisOnly val="1"/>
    <c:dispBlanksAs val="gap"/>
    <c:showDLblsOverMax val="0"/>
    <c:extLst/>
  </c:chart>
  <c:spPr>
    <a:solidFill>
      <a:schemeClr val="bg1"/>
    </a:solidFill>
    <a:ln w="9525" cap="flat" cmpd="sng" algn="ctr">
      <a:solidFill>
        <a:schemeClr val="tx1">
          <a:lumMod val="15000"/>
          <a:lumOff val="85000"/>
        </a:schemeClr>
      </a:solidFill>
      <a:round/>
    </a:ln>
    <a:effectLst/>
  </c:spPr>
  <c:txPr>
    <a:bodyPr/>
    <a:lstStyle/>
    <a:p>
      <a:pPr>
        <a:defRPr sz="1000">
          <a:solidFill>
            <a:schemeClr val="tx1"/>
          </a:solidFill>
        </a:defRPr>
      </a:pPr>
      <a:endParaRPr lang="en-US"/>
    </a:p>
  </c:txPr>
  <c:externalData r:id="rId3">
    <c:autoUpdate val="0"/>
  </c:externalData>
</c:chartSpace>
</file>

<file path=word/charts/chart14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1"/>
          <c:order val="0"/>
          <c:spPr>
            <a:ln w="25400" cap="rnd">
              <a:noFill/>
              <a:round/>
            </a:ln>
            <a:effectLst>
              <a:outerShdw blurRad="57150" dist="19050" dir="5400000" algn="ctr" rotWithShape="0">
                <a:srgbClr val="000000">
                  <a:alpha val="63000"/>
                </a:srgbClr>
              </a:outerShdw>
            </a:effectLst>
          </c:spPr>
          <c:marker>
            <c:symbol val="circle"/>
            <c:size val="6"/>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w="9525" cap="rnd">
                <a:solidFill>
                  <a:schemeClr val="accent2"/>
                </a:solidFill>
                <a:round/>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marker>
          <c:xVal>
            <c:numRef>
              <c:f>Procedure!$C$2:$C$66</c:f>
              <c:numCache>
                <c:formatCode>General</c:formatCode>
                <c:ptCount val="65"/>
                <c:pt idx="0">
                  <c:v>550.06845876385205</c:v>
                </c:pt>
                <c:pt idx="1">
                  <c:v>4537.5790555642197</c:v>
                </c:pt>
                <c:pt idx="2">
                  <c:v>4135.1386014207101</c:v>
                </c:pt>
                <c:pt idx="3">
                  <c:v>3936.7983196528698</c:v>
                </c:pt>
                <c:pt idx="4">
                  <c:v>23739.1571732062</c:v>
                </c:pt>
                <c:pt idx="5">
                  <c:v>1516.5132695643699</c:v>
                </c:pt>
                <c:pt idx="6">
                  <c:v>5733.3072098876401</c:v>
                </c:pt>
                <c:pt idx="7">
                  <c:v>3130.2335426177601</c:v>
                </c:pt>
                <c:pt idx="8">
                  <c:v>5148.2085169593902</c:v>
                </c:pt>
                <c:pt idx="9">
                  <c:v>26938.503382302501</c:v>
                </c:pt>
                <c:pt idx="10">
                  <c:v>8228.0115697264991</c:v>
                </c:pt>
                <c:pt idx="11">
                  <c:v>1269.9072381891301</c:v>
                </c:pt>
                <c:pt idx="12">
                  <c:v>8826.9940957483504</c:v>
                </c:pt>
                <c:pt idx="13">
                  <c:v>13386.512859434</c:v>
                </c:pt>
                <c:pt idx="14">
                  <c:v>20379.896039641699</c:v>
                </c:pt>
                <c:pt idx="15">
                  <c:v>2412.7270818521301</c:v>
                </c:pt>
                <c:pt idx="16">
                  <c:v>20200.375592040898</c:v>
                </c:pt>
                <c:pt idx="17">
                  <c:v>3853.6499035291499</c:v>
                </c:pt>
                <c:pt idx="18">
                  <c:v>12664.8474351203</c:v>
                </c:pt>
                <c:pt idx="19">
                  <c:v>1979.3643005306001</c:v>
                </c:pt>
                <c:pt idx="20">
                  <c:v>3846.4157092230498</c:v>
                </c:pt>
                <c:pt idx="21">
                  <c:v>5593.8537833814798</c:v>
                </c:pt>
                <c:pt idx="22">
                  <c:v>5017.9680646534698</c:v>
                </c:pt>
                <c:pt idx="23">
                  <c:v>40543.584166570203</c:v>
                </c:pt>
                <c:pt idx="24">
                  <c:v>4129.7516644368898</c:v>
                </c:pt>
                <c:pt idx="25">
                  <c:v>9030.3188060265202</c:v>
                </c:pt>
                <c:pt idx="26">
                  <c:v>29040.363709111702</c:v>
                </c:pt>
                <c:pt idx="27">
                  <c:v>9030.3188060265202</c:v>
                </c:pt>
                <c:pt idx="28">
                  <c:v>2457.3774139728098</c:v>
                </c:pt>
                <c:pt idx="29">
                  <c:v>15684.558518649001</c:v>
                </c:pt>
                <c:pt idx="30">
                  <c:v>8808.5894475940495</c:v>
                </c:pt>
                <c:pt idx="31">
                  <c:v>16809.648256967401</c:v>
                </c:pt>
                <c:pt idx="32">
                  <c:v>5414.6148226309497</c:v>
                </c:pt>
                <c:pt idx="33">
                  <c:v>9502.5683962516596</c:v>
                </c:pt>
                <c:pt idx="34">
                  <c:v>11151.069206829001</c:v>
                </c:pt>
                <c:pt idx="35">
                  <c:v>2290.2351496162501</c:v>
                </c:pt>
                <c:pt idx="36">
                  <c:v>3717.4733888289602</c:v>
                </c:pt>
                <c:pt idx="37">
                  <c:v>7784.0652899655697</c:v>
                </c:pt>
                <c:pt idx="38">
                  <c:v>1256.6606748178999</c:v>
                </c:pt>
                <c:pt idx="39">
                  <c:v>849.01104260426996</c:v>
                </c:pt>
                <c:pt idx="40">
                  <c:v>15267.4450155209</c:v>
                </c:pt>
                <c:pt idx="41">
                  <c:v>1547.8534136692899</c:v>
                </c:pt>
                <c:pt idx="42">
                  <c:v>1468.1929464781199</c:v>
                </c:pt>
                <c:pt idx="43">
                  <c:v>2988.9527033580198</c:v>
                </c:pt>
                <c:pt idx="44">
                  <c:v>13863.5484202763</c:v>
                </c:pt>
                <c:pt idx="45">
                  <c:v>63249.422432905703</c:v>
                </c:pt>
                <c:pt idx="46">
                  <c:v>10819.2440243784</c:v>
                </c:pt>
                <c:pt idx="47">
                  <c:v>10749.0560658145</c:v>
                </c:pt>
                <c:pt idx="48">
                  <c:v>20849.291368660499</c:v>
                </c:pt>
                <c:pt idx="49">
                  <c:v>5901.2230130799298</c:v>
                </c:pt>
                <c:pt idx="50">
                  <c:v>57714.296631377802</c:v>
                </c:pt>
                <c:pt idx="51">
                  <c:v>17579.259399142102</c:v>
                </c:pt>
                <c:pt idx="52">
                  <c:v>23601.402775876901</c:v>
                </c:pt>
                <c:pt idx="53">
                  <c:v>3835.3948171134102</c:v>
                </c:pt>
                <c:pt idx="54">
                  <c:v>2058.0352093943502</c:v>
                </c:pt>
                <c:pt idx="55">
                  <c:v>801.05087126751005</c:v>
                </c:pt>
                <c:pt idx="56">
                  <c:v>6595.0041245801704</c:v>
                </c:pt>
                <c:pt idx="57">
                  <c:v>2279.2532035787799</c:v>
                </c:pt>
                <c:pt idx="58">
                  <c:v>10546.1525631603</c:v>
                </c:pt>
                <c:pt idx="59">
                  <c:v>6586.6258626859999</c:v>
                </c:pt>
                <c:pt idx="60">
                  <c:v>37622.207457593198</c:v>
                </c:pt>
                <c:pt idx="61">
                  <c:v>2639.8243258679499</c:v>
                </c:pt>
                <c:pt idx="62">
                  <c:v>1533.8520376648801</c:v>
                </c:pt>
                <c:pt idx="63">
                  <c:v>2342.2440027211701</c:v>
                </c:pt>
                <c:pt idx="64">
                  <c:v>1106.80390649944</c:v>
                </c:pt>
              </c:numCache>
            </c:numRef>
          </c:xVal>
          <c:yVal>
            <c:numRef>
              <c:f>Procedure!$B$2:$B$66</c:f>
              <c:numCache>
                <c:formatCode>General</c:formatCode>
                <c:ptCount val="65"/>
                <c:pt idx="0">
                  <c:v>0.28633999999999998</c:v>
                </c:pt>
                <c:pt idx="1">
                  <c:v>0.45047999999999999</c:v>
                </c:pt>
                <c:pt idx="2">
                  <c:v>0.47871999999999998</c:v>
                </c:pt>
                <c:pt idx="3">
                  <c:v>0.33512999999999998</c:v>
                </c:pt>
                <c:pt idx="4">
                  <c:v>0.72121999999999997</c:v>
                </c:pt>
                <c:pt idx="5">
                  <c:v>0.47871999999999998</c:v>
                </c:pt>
                <c:pt idx="6">
                  <c:v>0.71121999999999996</c:v>
                </c:pt>
                <c:pt idx="7">
                  <c:v>0.67871999999999999</c:v>
                </c:pt>
                <c:pt idx="8">
                  <c:v>0.67871999999999999</c:v>
                </c:pt>
                <c:pt idx="9">
                  <c:v>0.44252999999999998</c:v>
                </c:pt>
                <c:pt idx="10">
                  <c:v>0.66122000000000003</c:v>
                </c:pt>
                <c:pt idx="11">
                  <c:v>0.62724000000000002</c:v>
                </c:pt>
                <c:pt idx="12">
                  <c:v>0.73521999999999998</c:v>
                </c:pt>
                <c:pt idx="13">
                  <c:v>0.69799999999999995</c:v>
                </c:pt>
                <c:pt idx="14">
                  <c:v>9.9000000000000005E-2</c:v>
                </c:pt>
                <c:pt idx="15">
                  <c:v>0.21218999999999999</c:v>
                </c:pt>
                <c:pt idx="16">
                  <c:v>0.76900000000000002</c:v>
                </c:pt>
                <c:pt idx="17">
                  <c:v>0.69899999999999995</c:v>
                </c:pt>
                <c:pt idx="18">
                  <c:v>0.63500000000000001</c:v>
                </c:pt>
                <c:pt idx="19">
                  <c:v>0.30084</c:v>
                </c:pt>
                <c:pt idx="20">
                  <c:v>0.53946000000000005</c:v>
                </c:pt>
                <c:pt idx="21">
                  <c:v>0.4365</c:v>
                </c:pt>
                <c:pt idx="22">
                  <c:v>0.58650000000000002</c:v>
                </c:pt>
                <c:pt idx="23">
                  <c:v>0.65600000000000003</c:v>
                </c:pt>
                <c:pt idx="24">
                  <c:v>0.41099999999999998</c:v>
                </c:pt>
                <c:pt idx="25">
                  <c:v>0.61734</c:v>
                </c:pt>
                <c:pt idx="26">
                  <c:v>0.45895999999999998</c:v>
                </c:pt>
                <c:pt idx="27">
                  <c:v>0.25896000000000002</c:v>
                </c:pt>
                <c:pt idx="28">
                  <c:v>0.25896000000000002</c:v>
                </c:pt>
                <c:pt idx="29">
                  <c:v>0.79696</c:v>
                </c:pt>
                <c:pt idx="30">
                  <c:v>0.57596000000000003</c:v>
                </c:pt>
                <c:pt idx="31">
                  <c:v>0.55896000000000001</c:v>
                </c:pt>
                <c:pt idx="32">
                  <c:v>0.45035999999999998</c:v>
                </c:pt>
                <c:pt idx="33">
                  <c:v>0.64683999999999997</c:v>
                </c:pt>
                <c:pt idx="34">
                  <c:v>0.50394000000000005</c:v>
                </c:pt>
                <c:pt idx="35">
                  <c:v>0.75675999999999999</c:v>
                </c:pt>
                <c:pt idx="36">
                  <c:v>0.25896000000000002</c:v>
                </c:pt>
                <c:pt idx="37">
                  <c:v>0.34188000000000002</c:v>
                </c:pt>
                <c:pt idx="38">
                  <c:v>0.29831999999999997</c:v>
                </c:pt>
                <c:pt idx="39">
                  <c:v>0.29831999999999997</c:v>
                </c:pt>
                <c:pt idx="40">
                  <c:v>0.64683999999999997</c:v>
                </c:pt>
                <c:pt idx="41">
                  <c:v>0.55134000000000005</c:v>
                </c:pt>
                <c:pt idx="42">
                  <c:v>0.23463000000000001</c:v>
                </c:pt>
                <c:pt idx="43">
                  <c:v>0.39929999999999999</c:v>
                </c:pt>
                <c:pt idx="44">
                  <c:v>0.60592000000000001</c:v>
                </c:pt>
                <c:pt idx="45">
                  <c:v>0.69286000000000003</c:v>
                </c:pt>
                <c:pt idx="46">
                  <c:v>0.64088000000000001</c:v>
                </c:pt>
                <c:pt idx="47">
                  <c:v>0.64088000000000001</c:v>
                </c:pt>
                <c:pt idx="48">
                  <c:v>0.63</c:v>
                </c:pt>
                <c:pt idx="49">
                  <c:v>0.61019000000000001</c:v>
                </c:pt>
                <c:pt idx="50">
                  <c:v>0.61019000000000001</c:v>
                </c:pt>
                <c:pt idx="51">
                  <c:v>0.66069</c:v>
                </c:pt>
                <c:pt idx="52">
                  <c:v>0.66069</c:v>
                </c:pt>
                <c:pt idx="53">
                  <c:v>0.46068999999999999</c:v>
                </c:pt>
                <c:pt idx="54">
                  <c:v>0.31019000000000002</c:v>
                </c:pt>
                <c:pt idx="55">
                  <c:v>0.21018999999999999</c:v>
                </c:pt>
                <c:pt idx="56">
                  <c:v>0.47339999999999999</c:v>
                </c:pt>
                <c:pt idx="57">
                  <c:v>0.28303</c:v>
                </c:pt>
                <c:pt idx="58">
                  <c:v>0.45234000000000002</c:v>
                </c:pt>
                <c:pt idx="59">
                  <c:v>0.45234000000000002</c:v>
                </c:pt>
                <c:pt idx="60">
                  <c:v>0.64880000000000004</c:v>
                </c:pt>
                <c:pt idx="61">
                  <c:v>0.65868000000000004</c:v>
                </c:pt>
                <c:pt idx="62">
                  <c:v>0.54779999999999995</c:v>
                </c:pt>
                <c:pt idx="63">
                  <c:v>0.59531999999999996</c:v>
                </c:pt>
                <c:pt idx="64">
                  <c:v>0.38641999999999999</c:v>
                </c:pt>
              </c:numCache>
            </c:numRef>
          </c:yVal>
          <c:smooth val="0"/>
          <c:extLst>
            <c:ext xmlns:c16="http://schemas.microsoft.com/office/drawing/2014/chart" uri="{C3380CC4-5D6E-409C-BE32-E72D297353CC}">
              <c16:uniqueId val="{00000000-0CDE-6A4A-89BB-0E0172A72792}"/>
            </c:ext>
          </c:extLst>
        </c:ser>
        <c:ser>
          <c:idx val="0"/>
          <c:order val="1"/>
          <c:spPr>
            <a:ln w="25400" cap="rnd">
              <a:noFill/>
              <a:round/>
            </a:ln>
            <a:effectLst>
              <a:outerShdw blurRad="57150" dist="19050" dir="5400000" algn="ctr" rotWithShape="0">
                <a:srgbClr val="000000">
                  <a:alpha val="63000"/>
                </a:srgbClr>
              </a:outerShdw>
            </a:effectLst>
          </c:spPr>
          <c:marker>
            <c:symbol val="circle"/>
            <c:size val="6"/>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9525" cap="rnd">
                <a:solidFill>
                  <a:schemeClr val="accent1"/>
                </a:solidFill>
                <a:round/>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marker>
          <c:trendline>
            <c:spPr>
              <a:ln w="19050" cap="rnd">
                <a:solidFill>
                  <a:schemeClr val="accent1"/>
                </a:solidFill>
              </a:ln>
              <a:effectLst/>
            </c:spPr>
            <c:trendlineType val="linear"/>
            <c:dispRSqr val="1"/>
            <c:dispEq val="1"/>
            <c:trendlineLbl>
              <c:layout>
                <c:manualLayout>
                  <c:x val="1.0123250375625571E-3"/>
                  <c:y val="-2.8994928265545755E-2"/>
                </c:manualLayout>
              </c:layout>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br>
                      <a:rPr lang="en-US"/>
                    </a:br>
                    <a:r>
                      <a:rPr lang="en-US"/>
                      <a:t>R² = 0.359</a:t>
                    </a:r>
                  </a:p>
                </c:rich>
              </c:tx>
              <c:numFmt formatCode="General" sourceLinked="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rendlineLbl>
          </c:trendline>
          <c:trendline>
            <c:spPr>
              <a:ln w="19050" cap="rnd">
                <a:solidFill>
                  <a:srgbClr val="FF0000"/>
                </a:solidFill>
              </a:ln>
              <a:effectLst/>
            </c:spPr>
            <c:trendlineType val="linear"/>
            <c:dispRSqr val="0"/>
            <c:dispEq val="0"/>
          </c:trendline>
          <c:xVal>
            <c:numRef>
              <c:f>Procedure!$C$2:$C$66</c:f>
              <c:numCache>
                <c:formatCode>General</c:formatCode>
                <c:ptCount val="65"/>
                <c:pt idx="0">
                  <c:v>550.06845876385205</c:v>
                </c:pt>
                <c:pt idx="1">
                  <c:v>4537.5790555642197</c:v>
                </c:pt>
                <c:pt idx="2">
                  <c:v>4135.1386014207101</c:v>
                </c:pt>
                <c:pt idx="3">
                  <c:v>3936.7983196528698</c:v>
                </c:pt>
                <c:pt idx="4">
                  <c:v>23739.1571732062</c:v>
                </c:pt>
                <c:pt idx="5">
                  <c:v>1516.5132695643699</c:v>
                </c:pt>
                <c:pt idx="6">
                  <c:v>5733.3072098876401</c:v>
                </c:pt>
                <c:pt idx="7">
                  <c:v>3130.2335426177601</c:v>
                </c:pt>
                <c:pt idx="8">
                  <c:v>5148.2085169593902</c:v>
                </c:pt>
                <c:pt idx="9">
                  <c:v>26938.503382302501</c:v>
                </c:pt>
                <c:pt idx="10">
                  <c:v>8228.0115697264991</c:v>
                </c:pt>
                <c:pt idx="11">
                  <c:v>1269.9072381891301</c:v>
                </c:pt>
                <c:pt idx="12">
                  <c:v>8826.9940957483504</c:v>
                </c:pt>
                <c:pt idx="13">
                  <c:v>13386.512859434</c:v>
                </c:pt>
                <c:pt idx="14">
                  <c:v>20379.896039641699</c:v>
                </c:pt>
                <c:pt idx="15">
                  <c:v>2412.7270818521301</c:v>
                </c:pt>
                <c:pt idx="16">
                  <c:v>20200.375592040898</c:v>
                </c:pt>
                <c:pt idx="17">
                  <c:v>3853.6499035291499</c:v>
                </c:pt>
                <c:pt idx="18">
                  <c:v>12664.8474351203</c:v>
                </c:pt>
                <c:pt idx="19">
                  <c:v>1979.3643005306001</c:v>
                </c:pt>
                <c:pt idx="20">
                  <c:v>3846.4157092230498</c:v>
                </c:pt>
                <c:pt idx="21">
                  <c:v>5593.8537833814798</c:v>
                </c:pt>
                <c:pt idx="22">
                  <c:v>5017.9680646534698</c:v>
                </c:pt>
                <c:pt idx="23">
                  <c:v>40543.584166570203</c:v>
                </c:pt>
                <c:pt idx="24">
                  <c:v>4129.7516644368898</c:v>
                </c:pt>
                <c:pt idx="25">
                  <c:v>9030.3188060265202</c:v>
                </c:pt>
                <c:pt idx="26">
                  <c:v>29040.363709111702</c:v>
                </c:pt>
                <c:pt idx="27">
                  <c:v>9030.3188060265202</c:v>
                </c:pt>
                <c:pt idx="28">
                  <c:v>2457.3774139728098</c:v>
                </c:pt>
                <c:pt idx="29">
                  <c:v>15684.558518649001</c:v>
                </c:pt>
                <c:pt idx="30">
                  <c:v>8808.5894475940495</c:v>
                </c:pt>
                <c:pt idx="31">
                  <c:v>16809.648256967401</c:v>
                </c:pt>
                <c:pt idx="32">
                  <c:v>5414.6148226309497</c:v>
                </c:pt>
                <c:pt idx="33">
                  <c:v>9502.5683962516596</c:v>
                </c:pt>
                <c:pt idx="34">
                  <c:v>11151.069206829001</c:v>
                </c:pt>
                <c:pt idx="35">
                  <c:v>2290.2351496162501</c:v>
                </c:pt>
                <c:pt idx="36">
                  <c:v>3717.4733888289602</c:v>
                </c:pt>
                <c:pt idx="37">
                  <c:v>7784.0652899655697</c:v>
                </c:pt>
                <c:pt idx="38">
                  <c:v>1256.6606748178999</c:v>
                </c:pt>
                <c:pt idx="39">
                  <c:v>849.01104260426996</c:v>
                </c:pt>
                <c:pt idx="40">
                  <c:v>15267.4450155209</c:v>
                </c:pt>
                <c:pt idx="41">
                  <c:v>1547.8534136692899</c:v>
                </c:pt>
                <c:pt idx="42">
                  <c:v>1468.1929464781199</c:v>
                </c:pt>
                <c:pt idx="43">
                  <c:v>2988.9527033580198</c:v>
                </c:pt>
                <c:pt idx="44">
                  <c:v>13863.5484202763</c:v>
                </c:pt>
                <c:pt idx="45">
                  <c:v>63249.422432905703</c:v>
                </c:pt>
                <c:pt idx="46">
                  <c:v>10819.2440243784</c:v>
                </c:pt>
                <c:pt idx="47">
                  <c:v>10749.0560658145</c:v>
                </c:pt>
                <c:pt idx="48">
                  <c:v>20849.291368660499</c:v>
                </c:pt>
                <c:pt idx="49">
                  <c:v>5901.2230130799298</c:v>
                </c:pt>
                <c:pt idx="50">
                  <c:v>57714.296631377802</c:v>
                </c:pt>
                <c:pt idx="51">
                  <c:v>17579.259399142102</c:v>
                </c:pt>
                <c:pt idx="52">
                  <c:v>23601.402775876901</c:v>
                </c:pt>
                <c:pt idx="53">
                  <c:v>3835.3948171134102</c:v>
                </c:pt>
                <c:pt idx="54">
                  <c:v>2058.0352093943502</c:v>
                </c:pt>
                <c:pt idx="55">
                  <c:v>801.05087126751005</c:v>
                </c:pt>
                <c:pt idx="56">
                  <c:v>6595.0041245801704</c:v>
                </c:pt>
                <c:pt idx="57">
                  <c:v>2279.2532035787799</c:v>
                </c:pt>
                <c:pt idx="58">
                  <c:v>10546.1525631603</c:v>
                </c:pt>
                <c:pt idx="59">
                  <c:v>6586.6258626859999</c:v>
                </c:pt>
                <c:pt idx="60">
                  <c:v>37622.207457593198</c:v>
                </c:pt>
                <c:pt idx="61">
                  <c:v>2639.8243258679499</c:v>
                </c:pt>
                <c:pt idx="62">
                  <c:v>1533.8520376648801</c:v>
                </c:pt>
                <c:pt idx="63">
                  <c:v>2342.2440027211701</c:v>
                </c:pt>
                <c:pt idx="64">
                  <c:v>1106.80390649944</c:v>
                </c:pt>
              </c:numCache>
            </c:numRef>
          </c:xVal>
          <c:yVal>
            <c:numRef>
              <c:f>Procedure!$B$2:$B$66</c:f>
              <c:numCache>
                <c:formatCode>General</c:formatCode>
                <c:ptCount val="65"/>
                <c:pt idx="0">
                  <c:v>0.28633999999999998</c:v>
                </c:pt>
                <c:pt idx="1">
                  <c:v>0.45047999999999999</c:v>
                </c:pt>
                <c:pt idx="2">
                  <c:v>0.47871999999999998</c:v>
                </c:pt>
                <c:pt idx="3">
                  <c:v>0.33512999999999998</c:v>
                </c:pt>
                <c:pt idx="4">
                  <c:v>0.72121999999999997</c:v>
                </c:pt>
                <c:pt idx="5">
                  <c:v>0.47871999999999998</c:v>
                </c:pt>
                <c:pt idx="6">
                  <c:v>0.71121999999999996</c:v>
                </c:pt>
                <c:pt idx="7">
                  <c:v>0.67871999999999999</c:v>
                </c:pt>
                <c:pt idx="8">
                  <c:v>0.67871999999999999</c:v>
                </c:pt>
                <c:pt idx="9">
                  <c:v>0.44252999999999998</c:v>
                </c:pt>
                <c:pt idx="10">
                  <c:v>0.66122000000000003</c:v>
                </c:pt>
                <c:pt idx="11">
                  <c:v>0.62724000000000002</c:v>
                </c:pt>
                <c:pt idx="12">
                  <c:v>0.73521999999999998</c:v>
                </c:pt>
                <c:pt idx="13">
                  <c:v>0.69799999999999995</c:v>
                </c:pt>
                <c:pt idx="14">
                  <c:v>9.9000000000000005E-2</c:v>
                </c:pt>
                <c:pt idx="15">
                  <c:v>0.21218999999999999</c:v>
                </c:pt>
                <c:pt idx="16">
                  <c:v>0.76900000000000002</c:v>
                </c:pt>
                <c:pt idx="17">
                  <c:v>0.69899999999999995</c:v>
                </c:pt>
                <c:pt idx="18">
                  <c:v>0.63500000000000001</c:v>
                </c:pt>
                <c:pt idx="19">
                  <c:v>0.30084</c:v>
                </c:pt>
                <c:pt idx="20">
                  <c:v>0.53946000000000005</c:v>
                </c:pt>
                <c:pt idx="21">
                  <c:v>0.4365</c:v>
                </c:pt>
                <c:pt idx="22">
                  <c:v>0.58650000000000002</c:v>
                </c:pt>
                <c:pt idx="23">
                  <c:v>0.65600000000000003</c:v>
                </c:pt>
                <c:pt idx="24">
                  <c:v>0.41099999999999998</c:v>
                </c:pt>
                <c:pt idx="25">
                  <c:v>0.61734</c:v>
                </c:pt>
                <c:pt idx="26">
                  <c:v>0.45895999999999998</c:v>
                </c:pt>
                <c:pt idx="27">
                  <c:v>0.25896000000000002</c:v>
                </c:pt>
                <c:pt idx="28">
                  <c:v>0.25896000000000002</c:v>
                </c:pt>
                <c:pt idx="29">
                  <c:v>0.79696</c:v>
                </c:pt>
                <c:pt idx="30">
                  <c:v>0.57596000000000003</c:v>
                </c:pt>
                <c:pt idx="31">
                  <c:v>0.55896000000000001</c:v>
                </c:pt>
                <c:pt idx="32">
                  <c:v>0.45035999999999998</c:v>
                </c:pt>
                <c:pt idx="33">
                  <c:v>0.64683999999999997</c:v>
                </c:pt>
                <c:pt idx="34">
                  <c:v>0.50394000000000005</c:v>
                </c:pt>
                <c:pt idx="35">
                  <c:v>0.75675999999999999</c:v>
                </c:pt>
                <c:pt idx="36">
                  <c:v>0.25896000000000002</c:v>
                </c:pt>
                <c:pt idx="37">
                  <c:v>0.34188000000000002</c:v>
                </c:pt>
                <c:pt idx="38">
                  <c:v>0.29831999999999997</c:v>
                </c:pt>
                <c:pt idx="39">
                  <c:v>0.29831999999999997</c:v>
                </c:pt>
                <c:pt idx="40">
                  <c:v>0.64683999999999997</c:v>
                </c:pt>
                <c:pt idx="41">
                  <c:v>0.55134000000000005</c:v>
                </c:pt>
                <c:pt idx="42">
                  <c:v>0.23463000000000001</c:v>
                </c:pt>
                <c:pt idx="43">
                  <c:v>0.39929999999999999</c:v>
                </c:pt>
                <c:pt idx="44">
                  <c:v>0.60592000000000001</c:v>
                </c:pt>
                <c:pt idx="45">
                  <c:v>0.69286000000000003</c:v>
                </c:pt>
                <c:pt idx="46">
                  <c:v>0.64088000000000001</c:v>
                </c:pt>
                <c:pt idx="47">
                  <c:v>0.64088000000000001</c:v>
                </c:pt>
                <c:pt idx="48">
                  <c:v>0.63</c:v>
                </c:pt>
                <c:pt idx="49">
                  <c:v>0.61019000000000001</c:v>
                </c:pt>
                <c:pt idx="50">
                  <c:v>0.61019000000000001</c:v>
                </c:pt>
                <c:pt idx="51">
                  <c:v>0.66069</c:v>
                </c:pt>
                <c:pt idx="52">
                  <c:v>0.66069</c:v>
                </c:pt>
                <c:pt idx="53">
                  <c:v>0.46068999999999999</c:v>
                </c:pt>
                <c:pt idx="54">
                  <c:v>0.31019000000000002</c:v>
                </c:pt>
                <c:pt idx="55">
                  <c:v>0.21018999999999999</c:v>
                </c:pt>
                <c:pt idx="56">
                  <c:v>0.47339999999999999</c:v>
                </c:pt>
                <c:pt idx="57">
                  <c:v>0.28303</c:v>
                </c:pt>
                <c:pt idx="58">
                  <c:v>0.45234000000000002</c:v>
                </c:pt>
                <c:pt idx="59">
                  <c:v>0.45234000000000002</c:v>
                </c:pt>
                <c:pt idx="60">
                  <c:v>0.64880000000000004</c:v>
                </c:pt>
                <c:pt idx="61">
                  <c:v>0.65868000000000004</c:v>
                </c:pt>
                <c:pt idx="62">
                  <c:v>0.54779999999999995</c:v>
                </c:pt>
                <c:pt idx="63">
                  <c:v>0.59531999999999996</c:v>
                </c:pt>
                <c:pt idx="64">
                  <c:v>0.38641999999999999</c:v>
                </c:pt>
              </c:numCache>
            </c:numRef>
          </c:yVal>
          <c:smooth val="0"/>
          <c:extLst>
            <c:ext xmlns:c16="http://schemas.microsoft.com/office/drawing/2014/chart" uri="{C3380CC4-5D6E-409C-BE32-E72D297353CC}">
              <c16:uniqueId val="{00000003-0CDE-6A4A-89BB-0E0172A72792}"/>
            </c:ext>
          </c:extLst>
        </c:ser>
        <c:dLbls>
          <c:showLegendKey val="0"/>
          <c:showVal val="0"/>
          <c:showCatName val="0"/>
          <c:showSerName val="0"/>
          <c:showPercent val="0"/>
          <c:showBubbleSize val="0"/>
        </c:dLbls>
        <c:axId val="569810719"/>
        <c:axId val="569818479"/>
      </c:scatterChart>
      <c:valAx>
        <c:axId val="569810719"/>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GDP per capita</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569818479"/>
        <c:crosses val="autoZero"/>
        <c:crossBetween val="midCat"/>
      </c:valAx>
      <c:valAx>
        <c:axId val="56981847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EIA Procedur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569810719"/>
        <c:crosses val="autoZero"/>
        <c:crossBetween val="midCat"/>
      </c:valAx>
      <c:spPr>
        <a:noFill/>
        <a:ln>
          <a:noFill/>
        </a:ln>
        <a:effectLst/>
      </c:spPr>
    </c:plotArea>
    <c:plotVisOnly val="1"/>
    <c:dispBlanksAs val="gap"/>
    <c:showDLblsOverMax val="0"/>
    <c:extLst/>
  </c:chart>
  <c:spPr>
    <a:solidFill>
      <a:schemeClr val="bg1"/>
    </a:solidFill>
    <a:ln w="9525" cap="flat" cmpd="sng" algn="ctr">
      <a:solidFill>
        <a:schemeClr val="tx1">
          <a:lumMod val="15000"/>
          <a:lumOff val="85000"/>
        </a:schemeClr>
      </a:solidFill>
      <a:round/>
    </a:ln>
    <a:effectLst/>
  </c:spPr>
  <c:txPr>
    <a:bodyPr/>
    <a:lstStyle/>
    <a:p>
      <a:pPr>
        <a:defRPr sz="1000">
          <a:solidFill>
            <a:schemeClr val="tx1"/>
          </a:solidFill>
        </a:defRPr>
      </a:pPr>
      <a:endParaRPr lang="en-US"/>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1"/>
          <c:order val="0"/>
          <c:spPr>
            <a:ln w="25400" cap="rnd">
              <a:noFill/>
              <a:round/>
            </a:ln>
            <a:effectLst>
              <a:outerShdw blurRad="57150" dist="19050" dir="5400000" algn="ctr" rotWithShape="0">
                <a:srgbClr val="000000">
                  <a:alpha val="63000"/>
                </a:srgbClr>
              </a:outerShdw>
            </a:effectLst>
          </c:spPr>
          <c:marker>
            <c:symbol val="circle"/>
            <c:size val="6"/>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w="9525" cap="rnd">
                <a:solidFill>
                  <a:schemeClr val="accent2"/>
                </a:solidFill>
                <a:round/>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marker>
          <c:xVal>
            <c:numRef>
              <c:f>Procedure!$C$2:$C$66</c:f>
              <c:numCache>
                <c:formatCode>General</c:formatCode>
                <c:ptCount val="65"/>
                <c:pt idx="0">
                  <c:v>550.06845876385205</c:v>
                </c:pt>
                <c:pt idx="1">
                  <c:v>4537.5790555642197</c:v>
                </c:pt>
                <c:pt idx="2">
                  <c:v>4135.1386014207101</c:v>
                </c:pt>
                <c:pt idx="3">
                  <c:v>3936.7983196528698</c:v>
                </c:pt>
                <c:pt idx="4">
                  <c:v>23739.1571732062</c:v>
                </c:pt>
                <c:pt idx="5">
                  <c:v>1516.5132695643699</c:v>
                </c:pt>
                <c:pt idx="6">
                  <c:v>5733.3072098876401</c:v>
                </c:pt>
                <c:pt idx="7">
                  <c:v>3130.2335426177601</c:v>
                </c:pt>
                <c:pt idx="8">
                  <c:v>5148.2085169593902</c:v>
                </c:pt>
                <c:pt idx="9">
                  <c:v>26938.503382302501</c:v>
                </c:pt>
                <c:pt idx="10">
                  <c:v>8228.0115697264991</c:v>
                </c:pt>
                <c:pt idx="11">
                  <c:v>1269.9072381891301</c:v>
                </c:pt>
                <c:pt idx="12">
                  <c:v>8826.9940957483504</c:v>
                </c:pt>
                <c:pt idx="13">
                  <c:v>13386.512859434</c:v>
                </c:pt>
                <c:pt idx="14">
                  <c:v>20379.896039641699</c:v>
                </c:pt>
                <c:pt idx="15">
                  <c:v>2412.7270818521301</c:v>
                </c:pt>
                <c:pt idx="16">
                  <c:v>20200.375592040898</c:v>
                </c:pt>
                <c:pt idx="17">
                  <c:v>3853.6499035291499</c:v>
                </c:pt>
                <c:pt idx="18">
                  <c:v>12664.8474351203</c:v>
                </c:pt>
                <c:pt idx="19">
                  <c:v>1979.3643005306001</c:v>
                </c:pt>
                <c:pt idx="20">
                  <c:v>3846.4157092230498</c:v>
                </c:pt>
                <c:pt idx="21">
                  <c:v>5593.8537833814798</c:v>
                </c:pt>
                <c:pt idx="22">
                  <c:v>5017.9680646534698</c:v>
                </c:pt>
                <c:pt idx="23">
                  <c:v>40543.584166570203</c:v>
                </c:pt>
                <c:pt idx="24">
                  <c:v>4129.7516644368898</c:v>
                </c:pt>
                <c:pt idx="25">
                  <c:v>9030.3188060265202</c:v>
                </c:pt>
                <c:pt idx="26">
                  <c:v>29040.363709111702</c:v>
                </c:pt>
                <c:pt idx="27">
                  <c:v>9030.3188060265202</c:v>
                </c:pt>
                <c:pt idx="28">
                  <c:v>2457.3774139728098</c:v>
                </c:pt>
                <c:pt idx="29">
                  <c:v>15684.558518649001</c:v>
                </c:pt>
                <c:pt idx="30">
                  <c:v>8808.5894475940495</c:v>
                </c:pt>
                <c:pt idx="31">
                  <c:v>16809.648256967401</c:v>
                </c:pt>
                <c:pt idx="32">
                  <c:v>5414.6148226309497</c:v>
                </c:pt>
                <c:pt idx="33">
                  <c:v>9502.5683962516596</c:v>
                </c:pt>
                <c:pt idx="34">
                  <c:v>11151.069206829001</c:v>
                </c:pt>
                <c:pt idx="35">
                  <c:v>2290.2351496162501</c:v>
                </c:pt>
                <c:pt idx="36">
                  <c:v>3717.4733888289602</c:v>
                </c:pt>
                <c:pt idx="37">
                  <c:v>7784.0652899655697</c:v>
                </c:pt>
                <c:pt idx="38">
                  <c:v>1256.6606748178999</c:v>
                </c:pt>
                <c:pt idx="39">
                  <c:v>849.01104260426996</c:v>
                </c:pt>
                <c:pt idx="40">
                  <c:v>15267.4450155209</c:v>
                </c:pt>
                <c:pt idx="41">
                  <c:v>1547.8534136692899</c:v>
                </c:pt>
                <c:pt idx="42">
                  <c:v>1468.1929464781199</c:v>
                </c:pt>
                <c:pt idx="43">
                  <c:v>2988.9527033580198</c:v>
                </c:pt>
                <c:pt idx="44">
                  <c:v>13863.5484202763</c:v>
                </c:pt>
                <c:pt idx="45">
                  <c:v>63249.422432905703</c:v>
                </c:pt>
                <c:pt idx="46">
                  <c:v>10819.2440243784</c:v>
                </c:pt>
                <c:pt idx="47">
                  <c:v>10749.0560658145</c:v>
                </c:pt>
                <c:pt idx="48">
                  <c:v>20849.291368660499</c:v>
                </c:pt>
                <c:pt idx="49">
                  <c:v>5901.2230130799298</c:v>
                </c:pt>
                <c:pt idx="50">
                  <c:v>57714.296631377802</c:v>
                </c:pt>
                <c:pt idx="51">
                  <c:v>17579.259399142102</c:v>
                </c:pt>
                <c:pt idx="52">
                  <c:v>23601.402775876901</c:v>
                </c:pt>
                <c:pt idx="53">
                  <c:v>3835.3948171134102</c:v>
                </c:pt>
                <c:pt idx="54">
                  <c:v>2058.0352093943502</c:v>
                </c:pt>
                <c:pt idx="55">
                  <c:v>801.05087126751005</c:v>
                </c:pt>
                <c:pt idx="56">
                  <c:v>6595.0041245801704</c:v>
                </c:pt>
                <c:pt idx="57">
                  <c:v>2279.2532035787799</c:v>
                </c:pt>
                <c:pt idx="58">
                  <c:v>10546.1525631603</c:v>
                </c:pt>
                <c:pt idx="59">
                  <c:v>6586.6258626859999</c:v>
                </c:pt>
                <c:pt idx="60">
                  <c:v>37622.207457593198</c:v>
                </c:pt>
                <c:pt idx="61">
                  <c:v>2639.8243258679499</c:v>
                </c:pt>
                <c:pt idx="62">
                  <c:v>1533.8520376648801</c:v>
                </c:pt>
                <c:pt idx="63">
                  <c:v>2342.2440027211701</c:v>
                </c:pt>
                <c:pt idx="64">
                  <c:v>1106.80390649944</c:v>
                </c:pt>
              </c:numCache>
            </c:numRef>
          </c:xVal>
          <c:yVal>
            <c:numRef>
              <c:f>Procedure!$B$2:$B$66</c:f>
              <c:numCache>
                <c:formatCode>General</c:formatCode>
                <c:ptCount val="65"/>
                <c:pt idx="0">
                  <c:v>0.28633999999999998</c:v>
                </c:pt>
                <c:pt idx="1">
                  <c:v>0.45047999999999999</c:v>
                </c:pt>
                <c:pt idx="2">
                  <c:v>0.47871999999999998</c:v>
                </c:pt>
                <c:pt idx="3">
                  <c:v>0.33512999999999998</c:v>
                </c:pt>
                <c:pt idx="4">
                  <c:v>0.72121999999999997</c:v>
                </c:pt>
                <c:pt idx="5">
                  <c:v>0.47871999999999998</c:v>
                </c:pt>
                <c:pt idx="6">
                  <c:v>0.71121999999999996</c:v>
                </c:pt>
                <c:pt idx="7">
                  <c:v>0.67871999999999999</c:v>
                </c:pt>
                <c:pt idx="8">
                  <c:v>0.67871999999999999</c:v>
                </c:pt>
                <c:pt idx="9">
                  <c:v>0.44252999999999998</c:v>
                </c:pt>
                <c:pt idx="10">
                  <c:v>0.66122000000000003</c:v>
                </c:pt>
                <c:pt idx="11">
                  <c:v>0.62724000000000002</c:v>
                </c:pt>
                <c:pt idx="12">
                  <c:v>0.73521999999999998</c:v>
                </c:pt>
                <c:pt idx="13">
                  <c:v>0.69799999999999995</c:v>
                </c:pt>
                <c:pt idx="14">
                  <c:v>9.9000000000000005E-2</c:v>
                </c:pt>
                <c:pt idx="15">
                  <c:v>0.21218999999999999</c:v>
                </c:pt>
                <c:pt idx="16">
                  <c:v>0.76900000000000002</c:v>
                </c:pt>
                <c:pt idx="17">
                  <c:v>0.69899999999999995</c:v>
                </c:pt>
                <c:pt idx="18">
                  <c:v>0.63500000000000001</c:v>
                </c:pt>
                <c:pt idx="19">
                  <c:v>0.30084</c:v>
                </c:pt>
                <c:pt idx="20">
                  <c:v>0.53946000000000005</c:v>
                </c:pt>
                <c:pt idx="21">
                  <c:v>0.4365</c:v>
                </c:pt>
                <c:pt idx="22">
                  <c:v>0.58650000000000002</c:v>
                </c:pt>
                <c:pt idx="23">
                  <c:v>0.65600000000000003</c:v>
                </c:pt>
                <c:pt idx="24">
                  <c:v>0.41099999999999998</c:v>
                </c:pt>
                <c:pt idx="25">
                  <c:v>0.61734</c:v>
                </c:pt>
                <c:pt idx="26">
                  <c:v>0.45895999999999998</c:v>
                </c:pt>
                <c:pt idx="27">
                  <c:v>0.25896000000000002</c:v>
                </c:pt>
                <c:pt idx="28">
                  <c:v>0.25896000000000002</c:v>
                </c:pt>
                <c:pt idx="29">
                  <c:v>0.79696</c:v>
                </c:pt>
                <c:pt idx="30">
                  <c:v>0.57596000000000003</c:v>
                </c:pt>
                <c:pt idx="31">
                  <c:v>0.55896000000000001</c:v>
                </c:pt>
                <c:pt idx="32">
                  <c:v>0.45035999999999998</c:v>
                </c:pt>
                <c:pt idx="33">
                  <c:v>0.64683999999999997</c:v>
                </c:pt>
                <c:pt idx="34">
                  <c:v>0.50394000000000005</c:v>
                </c:pt>
                <c:pt idx="35">
                  <c:v>0.75675999999999999</c:v>
                </c:pt>
                <c:pt idx="36">
                  <c:v>0.25896000000000002</c:v>
                </c:pt>
                <c:pt idx="37">
                  <c:v>0.34188000000000002</c:v>
                </c:pt>
                <c:pt idx="38">
                  <c:v>0.29831999999999997</c:v>
                </c:pt>
                <c:pt idx="39">
                  <c:v>0.29831999999999997</c:v>
                </c:pt>
                <c:pt idx="40">
                  <c:v>0.64683999999999997</c:v>
                </c:pt>
                <c:pt idx="41">
                  <c:v>0.55134000000000005</c:v>
                </c:pt>
                <c:pt idx="42">
                  <c:v>0.23463000000000001</c:v>
                </c:pt>
                <c:pt idx="43">
                  <c:v>0.39929999999999999</c:v>
                </c:pt>
                <c:pt idx="44">
                  <c:v>0.60592000000000001</c:v>
                </c:pt>
                <c:pt idx="45">
                  <c:v>0.69286000000000003</c:v>
                </c:pt>
                <c:pt idx="46">
                  <c:v>0.64088000000000001</c:v>
                </c:pt>
                <c:pt idx="47">
                  <c:v>0.64088000000000001</c:v>
                </c:pt>
                <c:pt idx="48">
                  <c:v>0.63</c:v>
                </c:pt>
                <c:pt idx="49">
                  <c:v>0.61019000000000001</c:v>
                </c:pt>
                <c:pt idx="50">
                  <c:v>0.61019000000000001</c:v>
                </c:pt>
                <c:pt idx="51">
                  <c:v>0.66069</c:v>
                </c:pt>
                <c:pt idx="52">
                  <c:v>0.66069</c:v>
                </c:pt>
                <c:pt idx="53">
                  <c:v>0.46068999999999999</c:v>
                </c:pt>
                <c:pt idx="54">
                  <c:v>0.31019000000000002</c:v>
                </c:pt>
                <c:pt idx="55">
                  <c:v>0.21018999999999999</c:v>
                </c:pt>
                <c:pt idx="56">
                  <c:v>0.47339999999999999</c:v>
                </c:pt>
                <c:pt idx="57">
                  <c:v>0.28303</c:v>
                </c:pt>
                <c:pt idx="58">
                  <c:v>0.45234000000000002</c:v>
                </c:pt>
                <c:pt idx="59">
                  <c:v>0.45234000000000002</c:v>
                </c:pt>
                <c:pt idx="60">
                  <c:v>0.64880000000000004</c:v>
                </c:pt>
                <c:pt idx="61">
                  <c:v>0.65868000000000004</c:v>
                </c:pt>
                <c:pt idx="62">
                  <c:v>0.54779999999999995</c:v>
                </c:pt>
                <c:pt idx="63">
                  <c:v>0.59531999999999996</c:v>
                </c:pt>
                <c:pt idx="64">
                  <c:v>0.38641999999999999</c:v>
                </c:pt>
              </c:numCache>
            </c:numRef>
          </c:yVal>
          <c:smooth val="0"/>
          <c:extLst>
            <c:ext xmlns:c16="http://schemas.microsoft.com/office/drawing/2014/chart" uri="{C3380CC4-5D6E-409C-BE32-E72D297353CC}">
              <c16:uniqueId val="{00000000-00D8-5D47-A494-63B0EF19C7CC}"/>
            </c:ext>
          </c:extLst>
        </c:ser>
        <c:ser>
          <c:idx val="0"/>
          <c:order val="1"/>
          <c:spPr>
            <a:ln w="25400" cap="rnd">
              <a:noFill/>
              <a:round/>
            </a:ln>
            <a:effectLst>
              <a:outerShdw blurRad="57150" dist="19050" dir="5400000" algn="ctr" rotWithShape="0">
                <a:srgbClr val="000000">
                  <a:alpha val="63000"/>
                </a:srgbClr>
              </a:outerShdw>
            </a:effectLst>
          </c:spPr>
          <c:marker>
            <c:symbol val="circle"/>
            <c:size val="6"/>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9525" cap="rnd">
                <a:solidFill>
                  <a:schemeClr val="accent1"/>
                </a:solidFill>
                <a:round/>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marker>
          <c:trendline>
            <c:spPr>
              <a:ln w="19050" cap="rnd">
                <a:solidFill>
                  <a:schemeClr val="accent1"/>
                </a:solidFill>
              </a:ln>
              <a:effectLst/>
            </c:spPr>
            <c:trendlineType val="linear"/>
            <c:dispRSqr val="1"/>
            <c:dispEq val="1"/>
            <c:trendlineLbl>
              <c:layout>
                <c:manualLayout>
                  <c:x val="1.0123250375625571E-3"/>
                  <c:y val="-2.8994928265545755E-2"/>
                </c:manualLayout>
              </c:layout>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br>
                      <a:rPr lang="en-US"/>
                    </a:br>
                    <a:r>
                      <a:rPr lang="en-US"/>
                      <a:t>R² = 0.359</a:t>
                    </a:r>
                  </a:p>
                </c:rich>
              </c:tx>
              <c:numFmt formatCode="General" sourceLinked="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rendlineLbl>
          </c:trendline>
          <c:trendline>
            <c:spPr>
              <a:ln w="19050" cap="rnd">
                <a:solidFill>
                  <a:srgbClr val="FF0000"/>
                </a:solidFill>
              </a:ln>
              <a:effectLst/>
            </c:spPr>
            <c:trendlineType val="linear"/>
            <c:dispRSqr val="0"/>
            <c:dispEq val="0"/>
          </c:trendline>
          <c:xVal>
            <c:numRef>
              <c:f>Procedure!$C$2:$C$66</c:f>
              <c:numCache>
                <c:formatCode>General</c:formatCode>
                <c:ptCount val="65"/>
                <c:pt idx="0">
                  <c:v>550.06845876385205</c:v>
                </c:pt>
                <c:pt idx="1">
                  <c:v>4537.5790555642197</c:v>
                </c:pt>
                <c:pt idx="2">
                  <c:v>4135.1386014207101</c:v>
                </c:pt>
                <c:pt idx="3">
                  <c:v>3936.7983196528698</c:v>
                </c:pt>
                <c:pt idx="4">
                  <c:v>23739.1571732062</c:v>
                </c:pt>
                <c:pt idx="5">
                  <c:v>1516.5132695643699</c:v>
                </c:pt>
                <c:pt idx="6">
                  <c:v>5733.3072098876401</c:v>
                </c:pt>
                <c:pt idx="7">
                  <c:v>3130.2335426177601</c:v>
                </c:pt>
                <c:pt idx="8">
                  <c:v>5148.2085169593902</c:v>
                </c:pt>
                <c:pt idx="9">
                  <c:v>26938.503382302501</c:v>
                </c:pt>
                <c:pt idx="10">
                  <c:v>8228.0115697264991</c:v>
                </c:pt>
                <c:pt idx="11">
                  <c:v>1269.9072381891301</c:v>
                </c:pt>
                <c:pt idx="12">
                  <c:v>8826.9940957483504</c:v>
                </c:pt>
                <c:pt idx="13">
                  <c:v>13386.512859434</c:v>
                </c:pt>
                <c:pt idx="14">
                  <c:v>20379.896039641699</c:v>
                </c:pt>
                <c:pt idx="15">
                  <c:v>2412.7270818521301</c:v>
                </c:pt>
                <c:pt idx="16">
                  <c:v>20200.375592040898</c:v>
                </c:pt>
                <c:pt idx="17">
                  <c:v>3853.6499035291499</c:v>
                </c:pt>
                <c:pt idx="18">
                  <c:v>12664.8474351203</c:v>
                </c:pt>
                <c:pt idx="19">
                  <c:v>1979.3643005306001</c:v>
                </c:pt>
                <c:pt idx="20">
                  <c:v>3846.4157092230498</c:v>
                </c:pt>
                <c:pt idx="21">
                  <c:v>5593.8537833814798</c:v>
                </c:pt>
                <c:pt idx="22">
                  <c:v>5017.9680646534698</c:v>
                </c:pt>
                <c:pt idx="23">
                  <c:v>40543.584166570203</c:v>
                </c:pt>
                <c:pt idx="24">
                  <c:v>4129.7516644368898</c:v>
                </c:pt>
                <c:pt idx="25">
                  <c:v>9030.3188060265202</c:v>
                </c:pt>
                <c:pt idx="26">
                  <c:v>29040.363709111702</c:v>
                </c:pt>
                <c:pt idx="27">
                  <c:v>9030.3188060265202</c:v>
                </c:pt>
                <c:pt idx="28">
                  <c:v>2457.3774139728098</c:v>
                </c:pt>
                <c:pt idx="29">
                  <c:v>15684.558518649001</c:v>
                </c:pt>
                <c:pt idx="30">
                  <c:v>8808.5894475940495</c:v>
                </c:pt>
                <c:pt idx="31">
                  <c:v>16809.648256967401</c:v>
                </c:pt>
                <c:pt idx="32">
                  <c:v>5414.6148226309497</c:v>
                </c:pt>
                <c:pt idx="33">
                  <c:v>9502.5683962516596</c:v>
                </c:pt>
                <c:pt idx="34">
                  <c:v>11151.069206829001</c:v>
                </c:pt>
                <c:pt idx="35">
                  <c:v>2290.2351496162501</c:v>
                </c:pt>
                <c:pt idx="36">
                  <c:v>3717.4733888289602</c:v>
                </c:pt>
                <c:pt idx="37">
                  <c:v>7784.0652899655697</c:v>
                </c:pt>
                <c:pt idx="38">
                  <c:v>1256.6606748178999</c:v>
                </c:pt>
                <c:pt idx="39">
                  <c:v>849.01104260426996</c:v>
                </c:pt>
                <c:pt idx="40">
                  <c:v>15267.4450155209</c:v>
                </c:pt>
                <c:pt idx="41">
                  <c:v>1547.8534136692899</c:v>
                </c:pt>
                <c:pt idx="42">
                  <c:v>1468.1929464781199</c:v>
                </c:pt>
                <c:pt idx="43">
                  <c:v>2988.9527033580198</c:v>
                </c:pt>
                <c:pt idx="44">
                  <c:v>13863.5484202763</c:v>
                </c:pt>
                <c:pt idx="45">
                  <c:v>63249.422432905703</c:v>
                </c:pt>
                <c:pt idx="46">
                  <c:v>10819.2440243784</c:v>
                </c:pt>
                <c:pt idx="47">
                  <c:v>10749.0560658145</c:v>
                </c:pt>
                <c:pt idx="48">
                  <c:v>20849.291368660499</c:v>
                </c:pt>
                <c:pt idx="49">
                  <c:v>5901.2230130799298</c:v>
                </c:pt>
                <c:pt idx="50">
                  <c:v>57714.296631377802</c:v>
                </c:pt>
                <c:pt idx="51">
                  <c:v>17579.259399142102</c:v>
                </c:pt>
                <c:pt idx="52">
                  <c:v>23601.402775876901</c:v>
                </c:pt>
                <c:pt idx="53">
                  <c:v>3835.3948171134102</c:v>
                </c:pt>
                <c:pt idx="54">
                  <c:v>2058.0352093943502</c:v>
                </c:pt>
                <c:pt idx="55">
                  <c:v>801.05087126751005</c:v>
                </c:pt>
                <c:pt idx="56">
                  <c:v>6595.0041245801704</c:v>
                </c:pt>
                <c:pt idx="57">
                  <c:v>2279.2532035787799</c:v>
                </c:pt>
                <c:pt idx="58">
                  <c:v>10546.1525631603</c:v>
                </c:pt>
                <c:pt idx="59">
                  <c:v>6586.6258626859999</c:v>
                </c:pt>
                <c:pt idx="60">
                  <c:v>37622.207457593198</c:v>
                </c:pt>
                <c:pt idx="61">
                  <c:v>2639.8243258679499</c:v>
                </c:pt>
                <c:pt idx="62">
                  <c:v>1533.8520376648801</c:v>
                </c:pt>
                <c:pt idx="63">
                  <c:v>2342.2440027211701</c:v>
                </c:pt>
                <c:pt idx="64">
                  <c:v>1106.80390649944</c:v>
                </c:pt>
              </c:numCache>
            </c:numRef>
          </c:xVal>
          <c:yVal>
            <c:numRef>
              <c:f>Procedure!$B$2:$B$66</c:f>
              <c:numCache>
                <c:formatCode>General</c:formatCode>
                <c:ptCount val="65"/>
                <c:pt idx="0">
                  <c:v>0.28633999999999998</c:v>
                </c:pt>
                <c:pt idx="1">
                  <c:v>0.45047999999999999</c:v>
                </c:pt>
                <c:pt idx="2">
                  <c:v>0.47871999999999998</c:v>
                </c:pt>
                <c:pt idx="3">
                  <c:v>0.33512999999999998</c:v>
                </c:pt>
                <c:pt idx="4">
                  <c:v>0.72121999999999997</c:v>
                </c:pt>
                <c:pt idx="5">
                  <c:v>0.47871999999999998</c:v>
                </c:pt>
                <c:pt idx="6">
                  <c:v>0.71121999999999996</c:v>
                </c:pt>
                <c:pt idx="7">
                  <c:v>0.67871999999999999</c:v>
                </c:pt>
                <c:pt idx="8">
                  <c:v>0.67871999999999999</c:v>
                </c:pt>
                <c:pt idx="9">
                  <c:v>0.44252999999999998</c:v>
                </c:pt>
                <c:pt idx="10">
                  <c:v>0.66122000000000003</c:v>
                </c:pt>
                <c:pt idx="11">
                  <c:v>0.62724000000000002</c:v>
                </c:pt>
                <c:pt idx="12">
                  <c:v>0.73521999999999998</c:v>
                </c:pt>
                <c:pt idx="13">
                  <c:v>0.69799999999999995</c:v>
                </c:pt>
                <c:pt idx="14">
                  <c:v>9.9000000000000005E-2</c:v>
                </c:pt>
                <c:pt idx="15">
                  <c:v>0.21218999999999999</c:v>
                </c:pt>
                <c:pt idx="16">
                  <c:v>0.76900000000000002</c:v>
                </c:pt>
                <c:pt idx="17">
                  <c:v>0.69899999999999995</c:v>
                </c:pt>
                <c:pt idx="18">
                  <c:v>0.63500000000000001</c:v>
                </c:pt>
                <c:pt idx="19">
                  <c:v>0.30084</c:v>
                </c:pt>
                <c:pt idx="20">
                  <c:v>0.53946000000000005</c:v>
                </c:pt>
                <c:pt idx="21">
                  <c:v>0.4365</c:v>
                </c:pt>
                <c:pt idx="22">
                  <c:v>0.58650000000000002</c:v>
                </c:pt>
                <c:pt idx="23">
                  <c:v>0.65600000000000003</c:v>
                </c:pt>
                <c:pt idx="24">
                  <c:v>0.41099999999999998</c:v>
                </c:pt>
                <c:pt idx="25">
                  <c:v>0.61734</c:v>
                </c:pt>
                <c:pt idx="26">
                  <c:v>0.45895999999999998</c:v>
                </c:pt>
                <c:pt idx="27">
                  <c:v>0.25896000000000002</c:v>
                </c:pt>
                <c:pt idx="28">
                  <c:v>0.25896000000000002</c:v>
                </c:pt>
                <c:pt idx="29">
                  <c:v>0.79696</c:v>
                </c:pt>
                <c:pt idx="30">
                  <c:v>0.57596000000000003</c:v>
                </c:pt>
                <c:pt idx="31">
                  <c:v>0.55896000000000001</c:v>
                </c:pt>
                <c:pt idx="32">
                  <c:v>0.45035999999999998</c:v>
                </c:pt>
                <c:pt idx="33">
                  <c:v>0.64683999999999997</c:v>
                </c:pt>
                <c:pt idx="34">
                  <c:v>0.50394000000000005</c:v>
                </c:pt>
                <c:pt idx="35">
                  <c:v>0.75675999999999999</c:v>
                </c:pt>
                <c:pt idx="36">
                  <c:v>0.25896000000000002</c:v>
                </c:pt>
                <c:pt idx="37">
                  <c:v>0.34188000000000002</c:v>
                </c:pt>
                <c:pt idx="38">
                  <c:v>0.29831999999999997</c:v>
                </c:pt>
                <c:pt idx="39">
                  <c:v>0.29831999999999997</c:v>
                </c:pt>
                <c:pt idx="40">
                  <c:v>0.64683999999999997</c:v>
                </c:pt>
                <c:pt idx="41">
                  <c:v>0.55134000000000005</c:v>
                </c:pt>
                <c:pt idx="42">
                  <c:v>0.23463000000000001</c:v>
                </c:pt>
                <c:pt idx="43">
                  <c:v>0.39929999999999999</c:v>
                </c:pt>
                <c:pt idx="44">
                  <c:v>0.60592000000000001</c:v>
                </c:pt>
                <c:pt idx="45">
                  <c:v>0.69286000000000003</c:v>
                </c:pt>
                <c:pt idx="46">
                  <c:v>0.64088000000000001</c:v>
                </c:pt>
                <c:pt idx="47">
                  <c:v>0.64088000000000001</c:v>
                </c:pt>
                <c:pt idx="48">
                  <c:v>0.63</c:v>
                </c:pt>
                <c:pt idx="49">
                  <c:v>0.61019000000000001</c:v>
                </c:pt>
                <c:pt idx="50">
                  <c:v>0.61019000000000001</c:v>
                </c:pt>
                <c:pt idx="51">
                  <c:v>0.66069</c:v>
                </c:pt>
                <c:pt idx="52">
                  <c:v>0.66069</c:v>
                </c:pt>
                <c:pt idx="53">
                  <c:v>0.46068999999999999</c:v>
                </c:pt>
                <c:pt idx="54">
                  <c:v>0.31019000000000002</c:v>
                </c:pt>
                <c:pt idx="55">
                  <c:v>0.21018999999999999</c:v>
                </c:pt>
                <c:pt idx="56">
                  <c:v>0.47339999999999999</c:v>
                </c:pt>
                <c:pt idx="57">
                  <c:v>0.28303</c:v>
                </c:pt>
                <c:pt idx="58">
                  <c:v>0.45234000000000002</c:v>
                </c:pt>
                <c:pt idx="59">
                  <c:v>0.45234000000000002</c:v>
                </c:pt>
                <c:pt idx="60">
                  <c:v>0.64880000000000004</c:v>
                </c:pt>
                <c:pt idx="61">
                  <c:v>0.65868000000000004</c:v>
                </c:pt>
                <c:pt idx="62">
                  <c:v>0.54779999999999995</c:v>
                </c:pt>
                <c:pt idx="63">
                  <c:v>0.59531999999999996</c:v>
                </c:pt>
                <c:pt idx="64">
                  <c:v>0.38641999999999999</c:v>
                </c:pt>
              </c:numCache>
            </c:numRef>
          </c:yVal>
          <c:smooth val="0"/>
          <c:extLst>
            <c:ext xmlns:c16="http://schemas.microsoft.com/office/drawing/2014/chart" uri="{C3380CC4-5D6E-409C-BE32-E72D297353CC}">
              <c16:uniqueId val="{00000003-00D8-5D47-A494-63B0EF19C7CC}"/>
            </c:ext>
          </c:extLst>
        </c:ser>
        <c:dLbls>
          <c:showLegendKey val="0"/>
          <c:showVal val="0"/>
          <c:showCatName val="0"/>
          <c:showSerName val="0"/>
          <c:showPercent val="0"/>
          <c:showBubbleSize val="0"/>
        </c:dLbls>
        <c:axId val="569810719"/>
        <c:axId val="569818479"/>
      </c:scatterChart>
      <c:valAx>
        <c:axId val="569810719"/>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GDP per capita</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569818479"/>
        <c:crosses val="autoZero"/>
        <c:crossBetween val="midCat"/>
      </c:valAx>
      <c:valAx>
        <c:axId val="56981847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EIA Procedur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569810719"/>
        <c:crosses val="autoZero"/>
        <c:crossBetween val="midCat"/>
      </c:valAx>
      <c:spPr>
        <a:noFill/>
        <a:ln>
          <a:noFill/>
        </a:ln>
        <a:effectLst/>
      </c:spPr>
    </c:plotArea>
    <c:plotVisOnly val="1"/>
    <c:dispBlanksAs val="gap"/>
    <c:showDLblsOverMax val="0"/>
    <c:extLst/>
  </c:chart>
  <c:spPr>
    <a:solidFill>
      <a:schemeClr val="bg1"/>
    </a:solidFill>
    <a:ln w="9525" cap="flat" cmpd="sng" algn="ctr">
      <a:solidFill>
        <a:schemeClr val="tx1">
          <a:lumMod val="15000"/>
          <a:lumOff val="85000"/>
        </a:schemeClr>
      </a:solidFill>
      <a:round/>
    </a:ln>
    <a:effectLst/>
  </c:spPr>
  <c:txPr>
    <a:bodyPr/>
    <a:lstStyle/>
    <a:p>
      <a:pPr>
        <a:defRPr sz="1000">
          <a:solidFill>
            <a:schemeClr val="tx1"/>
          </a:solidFill>
        </a:defRPr>
      </a:pPr>
      <a:endParaRPr lang="en-US"/>
    </a:p>
  </c:txPr>
  <c:externalData r:id="rId3">
    <c:autoUpdate val="0"/>
  </c:externalData>
</c:chartSpace>
</file>

<file path=word/charts/chart15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1"/>
          <c:order val="0"/>
          <c:spPr>
            <a:ln w="25400" cap="rnd">
              <a:noFill/>
              <a:round/>
            </a:ln>
            <a:effectLst>
              <a:outerShdw blurRad="57150" dist="19050" dir="5400000" algn="ctr" rotWithShape="0">
                <a:srgbClr val="000000">
                  <a:alpha val="63000"/>
                </a:srgbClr>
              </a:outerShdw>
            </a:effectLst>
          </c:spPr>
          <c:marker>
            <c:symbol val="circle"/>
            <c:size val="6"/>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w="9525" cap="rnd">
                <a:solidFill>
                  <a:schemeClr val="accent2"/>
                </a:solidFill>
                <a:round/>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marker>
          <c:xVal>
            <c:numRef>
              <c:f>Procedure!$C$2:$C$66</c:f>
              <c:numCache>
                <c:formatCode>General</c:formatCode>
                <c:ptCount val="65"/>
                <c:pt idx="0">
                  <c:v>550.06845876385205</c:v>
                </c:pt>
                <c:pt idx="1">
                  <c:v>4537.5790555642197</c:v>
                </c:pt>
                <c:pt idx="2">
                  <c:v>4135.1386014207101</c:v>
                </c:pt>
                <c:pt idx="3">
                  <c:v>3936.7983196528698</c:v>
                </c:pt>
                <c:pt idx="4">
                  <c:v>23739.1571732062</c:v>
                </c:pt>
                <c:pt idx="5">
                  <c:v>1516.5132695643699</c:v>
                </c:pt>
                <c:pt idx="6">
                  <c:v>5733.3072098876401</c:v>
                </c:pt>
                <c:pt idx="7">
                  <c:v>3130.2335426177601</c:v>
                </c:pt>
                <c:pt idx="8">
                  <c:v>5148.2085169593902</c:v>
                </c:pt>
                <c:pt idx="9">
                  <c:v>26938.503382302501</c:v>
                </c:pt>
                <c:pt idx="10">
                  <c:v>8228.0115697264991</c:v>
                </c:pt>
                <c:pt idx="11">
                  <c:v>1269.9072381891301</c:v>
                </c:pt>
                <c:pt idx="12">
                  <c:v>8826.9940957483504</c:v>
                </c:pt>
                <c:pt idx="13">
                  <c:v>13386.512859434</c:v>
                </c:pt>
                <c:pt idx="14">
                  <c:v>20379.896039641699</c:v>
                </c:pt>
                <c:pt idx="15">
                  <c:v>2412.7270818521301</c:v>
                </c:pt>
                <c:pt idx="16">
                  <c:v>20200.375592040898</c:v>
                </c:pt>
                <c:pt idx="17">
                  <c:v>3853.6499035291499</c:v>
                </c:pt>
                <c:pt idx="18">
                  <c:v>12664.8474351203</c:v>
                </c:pt>
                <c:pt idx="19">
                  <c:v>1979.3643005306001</c:v>
                </c:pt>
                <c:pt idx="20">
                  <c:v>3846.4157092230498</c:v>
                </c:pt>
                <c:pt idx="21">
                  <c:v>5593.8537833814798</c:v>
                </c:pt>
                <c:pt idx="22">
                  <c:v>5017.9680646534698</c:v>
                </c:pt>
                <c:pt idx="23">
                  <c:v>40543.584166570203</c:v>
                </c:pt>
                <c:pt idx="24">
                  <c:v>4129.7516644368898</c:v>
                </c:pt>
                <c:pt idx="25">
                  <c:v>9030.3188060265202</c:v>
                </c:pt>
                <c:pt idx="26">
                  <c:v>29040.363709111702</c:v>
                </c:pt>
                <c:pt idx="27">
                  <c:v>9030.3188060265202</c:v>
                </c:pt>
                <c:pt idx="28">
                  <c:v>2457.3774139728098</c:v>
                </c:pt>
                <c:pt idx="29">
                  <c:v>15684.558518649001</c:v>
                </c:pt>
                <c:pt idx="30">
                  <c:v>8808.5894475940495</c:v>
                </c:pt>
                <c:pt idx="31">
                  <c:v>16809.648256967401</c:v>
                </c:pt>
                <c:pt idx="32">
                  <c:v>5414.6148226309497</c:v>
                </c:pt>
                <c:pt idx="33">
                  <c:v>9502.5683962516596</c:v>
                </c:pt>
                <c:pt idx="34">
                  <c:v>11151.069206829001</c:v>
                </c:pt>
                <c:pt idx="35">
                  <c:v>2290.2351496162501</c:v>
                </c:pt>
                <c:pt idx="36">
                  <c:v>3717.4733888289602</c:v>
                </c:pt>
                <c:pt idx="37">
                  <c:v>7784.0652899655697</c:v>
                </c:pt>
                <c:pt idx="38">
                  <c:v>1256.6606748178999</c:v>
                </c:pt>
                <c:pt idx="39">
                  <c:v>849.01104260426996</c:v>
                </c:pt>
                <c:pt idx="40">
                  <c:v>15267.4450155209</c:v>
                </c:pt>
                <c:pt idx="41">
                  <c:v>1547.8534136692899</c:v>
                </c:pt>
                <c:pt idx="42">
                  <c:v>1468.1929464781199</c:v>
                </c:pt>
                <c:pt idx="43">
                  <c:v>2988.9527033580198</c:v>
                </c:pt>
                <c:pt idx="44">
                  <c:v>13863.5484202763</c:v>
                </c:pt>
                <c:pt idx="45">
                  <c:v>63249.422432905703</c:v>
                </c:pt>
                <c:pt idx="46">
                  <c:v>10819.2440243784</c:v>
                </c:pt>
                <c:pt idx="47">
                  <c:v>10749.0560658145</c:v>
                </c:pt>
                <c:pt idx="48">
                  <c:v>20849.291368660499</c:v>
                </c:pt>
                <c:pt idx="49">
                  <c:v>5901.2230130799298</c:v>
                </c:pt>
                <c:pt idx="50">
                  <c:v>57714.296631377802</c:v>
                </c:pt>
                <c:pt idx="51">
                  <c:v>17579.259399142102</c:v>
                </c:pt>
                <c:pt idx="52">
                  <c:v>23601.402775876901</c:v>
                </c:pt>
                <c:pt idx="53">
                  <c:v>3835.3948171134102</c:v>
                </c:pt>
                <c:pt idx="54">
                  <c:v>2058.0352093943502</c:v>
                </c:pt>
                <c:pt idx="55">
                  <c:v>801.05087126751005</c:v>
                </c:pt>
                <c:pt idx="56">
                  <c:v>6595.0041245801704</c:v>
                </c:pt>
                <c:pt idx="57">
                  <c:v>2279.2532035787799</c:v>
                </c:pt>
                <c:pt idx="58">
                  <c:v>10546.1525631603</c:v>
                </c:pt>
                <c:pt idx="59">
                  <c:v>6586.6258626859999</c:v>
                </c:pt>
                <c:pt idx="60">
                  <c:v>37622.207457593198</c:v>
                </c:pt>
                <c:pt idx="61">
                  <c:v>2639.8243258679499</c:v>
                </c:pt>
                <c:pt idx="62">
                  <c:v>1533.8520376648801</c:v>
                </c:pt>
                <c:pt idx="63">
                  <c:v>2342.2440027211701</c:v>
                </c:pt>
                <c:pt idx="64">
                  <c:v>1106.80390649944</c:v>
                </c:pt>
              </c:numCache>
            </c:numRef>
          </c:xVal>
          <c:yVal>
            <c:numRef>
              <c:f>Procedure!$B$2:$B$66</c:f>
              <c:numCache>
                <c:formatCode>General</c:formatCode>
                <c:ptCount val="65"/>
                <c:pt idx="0">
                  <c:v>0.28633999999999998</c:v>
                </c:pt>
                <c:pt idx="1">
                  <c:v>0.45047999999999999</c:v>
                </c:pt>
                <c:pt idx="2">
                  <c:v>0.47871999999999998</c:v>
                </c:pt>
                <c:pt idx="3">
                  <c:v>0.33512999999999998</c:v>
                </c:pt>
                <c:pt idx="4">
                  <c:v>0.72121999999999997</c:v>
                </c:pt>
                <c:pt idx="5">
                  <c:v>0.47871999999999998</c:v>
                </c:pt>
                <c:pt idx="6">
                  <c:v>0.71121999999999996</c:v>
                </c:pt>
                <c:pt idx="7">
                  <c:v>0.67871999999999999</c:v>
                </c:pt>
                <c:pt idx="8">
                  <c:v>0.67871999999999999</c:v>
                </c:pt>
                <c:pt idx="9">
                  <c:v>0.44252999999999998</c:v>
                </c:pt>
                <c:pt idx="10">
                  <c:v>0.66122000000000003</c:v>
                </c:pt>
                <c:pt idx="11">
                  <c:v>0.62724000000000002</c:v>
                </c:pt>
                <c:pt idx="12">
                  <c:v>0.73521999999999998</c:v>
                </c:pt>
                <c:pt idx="13">
                  <c:v>0.69799999999999995</c:v>
                </c:pt>
                <c:pt idx="14">
                  <c:v>9.9000000000000005E-2</c:v>
                </c:pt>
                <c:pt idx="15">
                  <c:v>0.21218999999999999</c:v>
                </c:pt>
                <c:pt idx="16">
                  <c:v>0.76900000000000002</c:v>
                </c:pt>
                <c:pt idx="17">
                  <c:v>0.69899999999999995</c:v>
                </c:pt>
                <c:pt idx="18">
                  <c:v>0.63500000000000001</c:v>
                </c:pt>
                <c:pt idx="19">
                  <c:v>0.30084</c:v>
                </c:pt>
                <c:pt idx="20">
                  <c:v>0.53946000000000005</c:v>
                </c:pt>
                <c:pt idx="21">
                  <c:v>0.4365</c:v>
                </c:pt>
                <c:pt idx="22">
                  <c:v>0.58650000000000002</c:v>
                </c:pt>
                <c:pt idx="23">
                  <c:v>0.65600000000000003</c:v>
                </c:pt>
                <c:pt idx="24">
                  <c:v>0.41099999999999998</c:v>
                </c:pt>
                <c:pt idx="25">
                  <c:v>0.61734</c:v>
                </c:pt>
                <c:pt idx="26">
                  <c:v>0.45895999999999998</c:v>
                </c:pt>
                <c:pt idx="27">
                  <c:v>0.25896000000000002</c:v>
                </c:pt>
                <c:pt idx="28">
                  <c:v>0.25896000000000002</c:v>
                </c:pt>
                <c:pt idx="29">
                  <c:v>0.79696</c:v>
                </c:pt>
                <c:pt idx="30">
                  <c:v>0.57596000000000003</c:v>
                </c:pt>
                <c:pt idx="31">
                  <c:v>0.55896000000000001</c:v>
                </c:pt>
                <c:pt idx="32">
                  <c:v>0.45035999999999998</c:v>
                </c:pt>
                <c:pt idx="33">
                  <c:v>0.64683999999999997</c:v>
                </c:pt>
                <c:pt idx="34">
                  <c:v>0.50394000000000005</c:v>
                </c:pt>
                <c:pt idx="35">
                  <c:v>0.75675999999999999</c:v>
                </c:pt>
                <c:pt idx="36">
                  <c:v>0.25896000000000002</c:v>
                </c:pt>
                <c:pt idx="37">
                  <c:v>0.34188000000000002</c:v>
                </c:pt>
                <c:pt idx="38">
                  <c:v>0.29831999999999997</c:v>
                </c:pt>
                <c:pt idx="39">
                  <c:v>0.29831999999999997</c:v>
                </c:pt>
                <c:pt idx="40">
                  <c:v>0.64683999999999997</c:v>
                </c:pt>
                <c:pt idx="41">
                  <c:v>0.55134000000000005</c:v>
                </c:pt>
                <c:pt idx="42">
                  <c:v>0.23463000000000001</c:v>
                </c:pt>
                <c:pt idx="43">
                  <c:v>0.39929999999999999</c:v>
                </c:pt>
                <c:pt idx="44">
                  <c:v>0.60592000000000001</c:v>
                </c:pt>
                <c:pt idx="45">
                  <c:v>0.69286000000000003</c:v>
                </c:pt>
                <c:pt idx="46">
                  <c:v>0.64088000000000001</c:v>
                </c:pt>
                <c:pt idx="47">
                  <c:v>0.64088000000000001</c:v>
                </c:pt>
                <c:pt idx="48">
                  <c:v>0.63</c:v>
                </c:pt>
                <c:pt idx="49">
                  <c:v>0.61019000000000001</c:v>
                </c:pt>
                <c:pt idx="50">
                  <c:v>0.61019000000000001</c:v>
                </c:pt>
                <c:pt idx="51">
                  <c:v>0.66069</c:v>
                </c:pt>
                <c:pt idx="52">
                  <c:v>0.66069</c:v>
                </c:pt>
                <c:pt idx="53">
                  <c:v>0.46068999999999999</c:v>
                </c:pt>
                <c:pt idx="54">
                  <c:v>0.31019000000000002</c:v>
                </c:pt>
                <c:pt idx="55">
                  <c:v>0.21018999999999999</c:v>
                </c:pt>
                <c:pt idx="56">
                  <c:v>0.47339999999999999</c:v>
                </c:pt>
                <c:pt idx="57">
                  <c:v>0.28303</c:v>
                </c:pt>
                <c:pt idx="58">
                  <c:v>0.45234000000000002</c:v>
                </c:pt>
                <c:pt idx="59">
                  <c:v>0.45234000000000002</c:v>
                </c:pt>
                <c:pt idx="60">
                  <c:v>0.64880000000000004</c:v>
                </c:pt>
                <c:pt idx="61">
                  <c:v>0.65868000000000004</c:v>
                </c:pt>
                <c:pt idx="62">
                  <c:v>0.54779999999999995</c:v>
                </c:pt>
                <c:pt idx="63">
                  <c:v>0.59531999999999996</c:v>
                </c:pt>
                <c:pt idx="64">
                  <c:v>0.38641999999999999</c:v>
                </c:pt>
              </c:numCache>
            </c:numRef>
          </c:yVal>
          <c:smooth val="0"/>
          <c:extLst>
            <c:ext xmlns:c16="http://schemas.microsoft.com/office/drawing/2014/chart" uri="{C3380CC4-5D6E-409C-BE32-E72D297353CC}">
              <c16:uniqueId val="{00000000-00D8-5D47-A494-63B0EF19C7CC}"/>
            </c:ext>
          </c:extLst>
        </c:ser>
        <c:ser>
          <c:idx val="0"/>
          <c:order val="1"/>
          <c:spPr>
            <a:ln w="25400" cap="rnd">
              <a:noFill/>
              <a:round/>
            </a:ln>
            <a:effectLst>
              <a:outerShdw blurRad="57150" dist="19050" dir="5400000" algn="ctr" rotWithShape="0">
                <a:srgbClr val="000000">
                  <a:alpha val="63000"/>
                </a:srgbClr>
              </a:outerShdw>
            </a:effectLst>
          </c:spPr>
          <c:marker>
            <c:symbol val="circle"/>
            <c:size val="6"/>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9525" cap="rnd">
                <a:solidFill>
                  <a:schemeClr val="accent1"/>
                </a:solidFill>
                <a:round/>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marker>
          <c:trendline>
            <c:spPr>
              <a:ln w="19050" cap="rnd">
                <a:solidFill>
                  <a:schemeClr val="accent1"/>
                </a:solidFill>
              </a:ln>
              <a:effectLst/>
            </c:spPr>
            <c:trendlineType val="linear"/>
            <c:dispRSqr val="1"/>
            <c:dispEq val="1"/>
            <c:trendlineLbl>
              <c:layout>
                <c:manualLayout>
                  <c:x val="1.0123250375625571E-3"/>
                  <c:y val="-2.8994928265545755E-2"/>
                </c:manualLayout>
              </c:layout>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br>
                      <a:rPr lang="en-US"/>
                    </a:br>
                    <a:r>
                      <a:rPr lang="en-US"/>
                      <a:t>R² = 0.359</a:t>
                    </a:r>
                  </a:p>
                </c:rich>
              </c:tx>
              <c:numFmt formatCode="General" sourceLinked="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rendlineLbl>
          </c:trendline>
          <c:trendline>
            <c:spPr>
              <a:ln w="19050" cap="rnd">
                <a:solidFill>
                  <a:srgbClr val="FF0000"/>
                </a:solidFill>
              </a:ln>
              <a:effectLst/>
            </c:spPr>
            <c:trendlineType val="linear"/>
            <c:dispRSqr val="0"/>
            <c:dispEq val="0"/>
          </c:trendline>
          <c:xVal>
            <c:numRef>
              <c:f>Procedure!$C$2:$C$66</c:f>
              <c:numCache>
                <c:formatCode>General</c:formatCode>
                <c:ptCount val="65"/>
                <c:pt idx="0">
                  <c:v>550.06845876385205</c:v>
                </c:pt>
                <c:pt idx="1">
                  <c:v>4537.5790555642197</c:v>
                </c:pt>
                <c:pt idx="2">
                  <c:v>4135.1386014207101</c:v>
                </c:pt>
                <c:pt idx="3">
                  <c:v>3936.7983196528698</c:v>
                </c:pt>
                <c:pt idx="4">
                  <c:v>23739.1571732062</c:v>
                </c:pt>
                <c:pt idx="5">
                  <c:v>1516.5132695643699</c:v>
                </c:pt>
                <c:pt idx="6">
                  <c:v>5733.3072098876401</c:v>
                </c:pt>
                <c:pt idx="7">
                  <c:v>3130.2335426177601</c:v>
                </c:pt>
                <c:pt idx="8">
                  <c:v>5148.2085169593902</c:v>
                </c:pt>
                <c:pt idx="9">
                  <c:v>26938.503382302501</c:v>
                </c:pt>
                <c:pt idx="10">
                  <c:v>8228.0115697264991</c:v>
                </c:pt>
                <c:pt idx="11">
                  <c:v>1269.9072381891301</c:v>
                </c:pt>
                <c:pt idx="12">
                  <c:v>8826.9940957483504</c:v>
                </c:pt>
                <c:pt idx="13">
                  <c:v>13386.512859434</c:v>
                </c:pt>
                <c:pt idx="14">
                  <c:v>20379.896039641699</c:v>
                </c:pt>
                <c:pt idx="15">
                  <c:v>2412.7270818521301</c:v>
                </c:pt>
                <c:pt idx="16">
                  <c:v>20200.375592040898</c:v>
                </c:pt>
                <c:pt idx="17">
                  <c:v>3853.6499035291499</c:v>
                </c:pt>
                <c:pt idx="18">
                  <c:v>12664.8474351203</c:v>
                </c:pt>
                <c:pt idx="19">
                  <c:v>1979.3643005306001</c:v>
                </c:pt>
                <c:pt idx="20">
                  <c:v>3846.4157092230498</c:v>
                </c:pt>
                <c:pt idx="21">
                  <c:v>5593.8537833814798</c:v>
                </c:pt>
                <c:pt idx="22">
                  <c:v>5017.9680646534698</c:v>
                </c:pt>
                <c:pt idx="23">
                  <c:v>40543.584166570203</c:v>
                </c:pt>
                <c:pt idx="24">
                  <c:v>4129.7516644368898</c:v>
                </c:pt>
                <c:pt idx="25">
                  <c:v>9030.3188060265202</c:v>
                </c:pt>
                <c:pt idx="26">
                  <c:v>29040.363709111702</c:v>
                </c:pt>
                <c:pt idx="27">
                  <c:v>9030.3188060265202</c:v>
                </c:pt>
                <c:pt idx="28">
                  <c:v>2457.3774139728098</c:v>
                </c:pt>
                <c:pt idx="29">
                  <c:v>15684.558518649001</c:v>
                </c:pt>
                <c:pt idx="30">
                  <c:v>8808.5894475940495</c:v>
                </c:pt>
                <c:pt idx="31">
                  <c:v>16809.648256967401</c:v>
                </c:pt>
                <c:pt idx="32">
                  <c:v>5414.6148226309497</c:v>
                </c:pt>
                <c:pt idx="33">
                  <c:v>9502.5683962516596</c:v>
                </c:pt>
                <c:pt idx="34">
                  <c:v>11151.069206829001</c:v>
                </c:pt>
                <c:pt idx="35">
                  <c:v>2290.2351496162501</c:v>
                </c:pt>
                <c:pt idx="36">
                  <c:v>3717.4733888289602</c:v>
                </c:pt>
                <c:pt idx="37">
                  <c:v>7784.0652899655697</c:v>
                </c:pt>
                <c:pt idx="38">
                  <c:v>1256.6606748178999</c:v>
                </c:pt>
                <c:pt idx="39">
                  <c:v>849.01104260426996</c:v>
                </c:pt>
                <c:pt idx="40">
                  <c:v>15267.4450155209</c:v>
                </c:pt>
                <c:pt idx="41">
                  <c:v>1547.8534136692899</c:v>
                </c:pt>
                <c:pt idx="42">
                  <c:v>1468.1929464781199</c:v>
                </c:pt>
                <c:pt idx="43">
                  <c:v>2988.9527033580198</c:v>
                </c:pt>
                <c:pt idx="44">
                  <c:v>13863.5484202763</c:v>
                </c:pt>
                <c:pt idx="45">
                  <c:v>63249.422432905703</c:v>
                </c:pt>
                <c:pt idx="46">
                  <c:v>10819.2440243784</c:v>
                </c:pt>
                <c:pt idx="47">
                  <c:v>10749.0560658145</c:v>
                </c:pt>
                <c:pt idx="48">
                  <c:v>20849.291368660499</c:v>
                </c:pt>
                <c:pt idx="49">
                  <c:v>5901.2230130799298</c:v>
                </c:pt>
                <c:pt idx="50">
                  <c:v>57714.296631377802</c:v>
                </c:pt>
                <c:pt idx="51">
                  <c:v>17579.259399142102</c:v>
                </c:pt>
                <c:pt idx="52">
                  <c:v>23601.402775876901</c:v>
                </c:pt>
                <c:pt idx="53">
                  <c:v>3835.3948171134102</c:v>
                </c:pt>
                <c:pt idx="54">
                  <c:v>2058.0352093943502</c:v>
                </c:pt>
                <c:pt idx="55">
                  <c:v>801.05087126751005</c:v>
                </c:pt>
                <c:pt idx="56">
                  <c:v>6595.0041245801704</c:v>
                </c:pt>
                <c:pt idx="57">
                  <c:v>2279.2532035787799</c:v>
                </c:pt>
                <c:pt idx="58">
                  <c:v>10546.1525631603</c:v>
                </c:pt>
                <c:pt idx="59">
                  <c:v>6586.6258626859999</c:v>
                </c:pt>
                <c:pt idx="60">
                  <c:v>37622.207457593198</c:v>
                </c:pt>
                <c:pt idx="61">
                  <c:v>2639.8243258679499</c:v>
                </c:pt>
                <c:pt idx="62">
                  <c:v>1533.8520376648801</c:v>
                </c:pt>
                <c:pt idx="63">
                  <c:v>2342.2440027211701</c:v>
                </c:pt>
                <c:pt idx="64">
                  <c:v>1106.80390649944</c:v>
                </c:pt>
              </c:numCache>
            </c:numRef>
          </c:xVal>
          <c:yVal>
            <c:numRef>
              <c:f>Procedure!$B$2:$B$66</c:f>
              <c:numCache>
                <c:formatCode>General</c:formatCode>
                <c:ptCount val="65"/>
                <c:pt idx="0">
                  <c:v>0.28633999999999998</c:v>
                </c:pt>
                <c:pt idx="1">
                  <c:v>0.45047999999999999</c:v>
                </c:pt>
                <c:pt idx="2">
                  <c:v>0.47871999999999998</c:v>
                </c:pt>
                <c:pt idx="3">
                  <c:v>0.33512999999999998</c:v>
                </c:pt>
                <c:pt idx="4">
                  <c:v>0.72121999999999997</c:v>
                </c:pt>
                <c:pt idx="5">
                  <c:v>0.47871999999999998</c:v>
                </c:pt>
                <c:pt idx="6">
                  <c:v>0.71121999999999996</c:v>
                </c:pt>
                <c:pt idx="7">
                  <c:v>0.67871999999999999</c:v>
                </c:pt>
                <c:pt idx="8">
                  <c:v>0.67871999999999999</c:v>
                </c:pt>
                <c:pt idx="9">
                  <c:v>0.44252999999999998</c:v>
                </c:pt>
                <c:pt idx="10">
                  <c:v>0.66122000000000003</c:v>
                </c:pt>
                <c:pt idx="11">
                  <c:v>0.62724000000000002</c:v>
                </c:pt>
                <c:pt idx="12">
                  <c:v>0.73521999999999998</c:v>
                </c:pt>
                <c:pt idx="13">
                  <c:v>0.69799999999999995</c:v>
                </c:pt>
                <c:pt idx="14">
                  <c:v>9.9000000000000005E-2</c:v>
                </c:pt>
                <c:pt idx="15">
                  <c:v>0.21218999999999999</c:v>
                </c:pt>
                <c:pt idx="16">
                  <c:v>0.76900000000000002</c:v>
                </c:pt>
                <c:pt idx="17">
                  <c:v>0.69899999999999995</c:v>
                </c:pt>
                <c:pt idx="18">
                  <c:v>0.63500000000000001</c:v>
                </c:pt>
                <c:pt idx="19">
                  <c:v>0.30084</c:v>
                </c:pt>
                <c:pt idx="20">
                  <c:v>0.53946000000000005</c:v>
                </c:pt>
                <c:pt idx="21">
                  <c:v>0.4365</c:v>
                </c:pt>
                <c:pt idx="22">
                  <c:v>0.58650000000000002</c:v>
                </c:pt>
                <c:pt idx="23">
                  <c:v>0.65600000000000003</c:v>
                </c:pt>
                <c:pt idx="24">
                  <c:v>0.41099999999999998</c:v>
                </c:pt>
                <c:pt idx="25">
                  <c:v>0.61734</c:v>
                </c:pt>
                <c:pt idx="26">
                  <c:v>0.45895999999999998</c:v>
                </c:pt>
                <c:pt idx="27">
                  <c:v>0.25896000000000002</c:v>
                </c:pt>
                <c:pt idx="28">
                  <c:v>0.25896000000000002</c:v>
                </c:pt>
                <c:pt idx="29">
                  <c:v>0.79696</c:v>
                </c:pt>
                <c:pt idx="30">
                  <c:v>0.57596000000000003</c:v>
                </c:pt>
                <c:pt idx="31">
                  <c:v>0.55896000000000001</c:v>
                </c:pt>
                <c:pt idx="32">
                  <c:v>0.45035999999999998</c:v>
                </c:pt>
                <c:pt idx="33">
                  <c:v>0.64683999999999997</c:v>
                </c:pt>
                <c:pt idx="34">
                  <c:v>0.50394000000000005</c:v>
                </c:pt>
                <c:pt idx="35">
                  <c:v>0.75675999999999999</c:v>
                </c:pt>
                <c:pt idx="36">
                  <c:v>0.25896000000000002</c:v>
                </c:pt>
                <c:pt idx="37">
                  <c:v>0.34188000000000002</c:v>
                </c:pt>
                <c:pt idx="38">
                  <c:v>0.29831999999999997</c:v>
                </c:pt>
                <c:pt idx="39">
                  <c:v>0.29831999999999997</c:v>
                </c:pt>
                <c:pt idx="40">
                  <c:v>0.64683999999999997</c:v>
                </c:pt>
                <c:pt idx="41">
                  <c:v>0.55134000000000005</c:v>
                </c:pt>
                <c:pt idx="42">
                  <c:v>0.23463000000000001</c:v>
                </c:pt>
                <c:pt idx="43">
                  <c:v>0.39929999999999999</c:v>
                </c:pt>
                <c:pt idx="44">
                  <c:v>0.60592000000000001</c:v>
                </c:pt>
                <c:pt idx="45">
                  <c:v>0.69286000000000003</c:v>
                </c:pt>
                <c:pt idx="46">
                  <c:v>0.64088000000000001</c:v>
                </c:pt>
                <c:pt idx="47">
                  <c:v>0.64088000000000001</c:v>
                </c:pt>
                <c:pt idx="48">
                  <c:v>0.63</c:v>
                </c:pt>
                <c:pt idx="49">
                  <c:v>0.61019000000000001</c:v>
                </c:pt>
                <c:pt idx="50">
                  <c:v>0.61019000000000001</c:v>
                </c:pt>
                <c:pt idx="51">
                  <c:v>0.66069</c:v>
                </c:pt>
                <c:pt idx="52">
                  <c:v>0.66069</c:v>
                </c:pt>
                <c:pt idx="53">
                  <c:v>0.46068999999999999</c:v>
                </c:pt>
                <c:pt idx="54">
                  <c:v>0.31019000000000002</c:v>
                </c:pt>
                <c:pt idx="55">
                  <c:v>0.21018999999999999</c:v>
                </c:pt>
                <c:pt idx="56">
                  <c:v>0.47339999999999999</c:v>
                </c:pt>
                <c:pt idx="57">
                  <c:v>0.28303</c:v>
                </c:pt>
                <c:pt idx="58">
                  <c:v>0.45234000000000002</c:v>
                </c:pt>
                <c:pt idx="59">
                  <c:v>0.45234000000000002</c:v>
                </c:pt>
                <c:pt idx="60">
                  <c:v>0.64880000000000004</c:v>
                </c:pt>
                <c:pt idx="61">
                  <c:v>0.65868000000000004</c:v>
                </c:pt>
                <c:pt idx="62">
                  <c:v>0.54779999999999995</c:v>
                </c:pt>
                <c:pt idx="63">
                  <c:v>0.59531999999999996</c:v>
                </c:pt>
                <c:pt idx="64">
                  <c:v>0.38641999999999999</c:v>
                </c:pt>
              </c:numCache>
            </c:numRef>
          </c:yVal>
          <c:smooth val="0"/>
          <c:extLst>
            <c:ext xmlns:c16="http://schemas.microsoft.com/office/drawing/2014/chart" uri="{C3380CC4-5D6E-409C-BE32-E72D297353CC}">
              <c16:uniqueId val="{00000003-00D8-5D47-A494-63B0EF19C7CC}"/>
            </c:ext>
          </c:extLst>
        </c:ser>
        <c:dLbls>
          <c:showLegendKey val="0"/>
          <c:showVal val="0"/>
          <c:showCatName val="0"/>
          <c:showSerName val="0"/>
          <c:showPercent val="0"/>
          <c:showBubbleSize val="0"/>
        </c:dLbls>
        <c:axId val="569810719"/>
        <c:axId val="569818479"/>
      </c:scatterChart>
      <c:valAx>
        <c:axId val="569810719"/>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GDP per capita</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569818479"/>
        <c:crosses val="autoZero"/>
        <c:crossBetween val="midCat"/>
      </c:valAx>
      <c:valAx>
        <c:axId val="56981847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EIA Procedur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569810719"/>
        <c:crosses val="autoZero"/>
        <c:crossBetween val="midCat"/>
      </c:valAx>
      <c:spPr>
        <a:noFill/>
        <a:ln>
          <a:noFill/>
        </a:ln>
        <a:effectLst/>
      </c:spPr>
    </c:plotArea>
    <c:plotVisOnly val="1"/>
    <c:dispBlanksAs val="gap"/>
    <c:showDLblsOverMax val="0"/>
    <c:extLst/>
  </c:chart>
  <c:spPr>
    <a:solidFill>
      <a:schemeClr val="bg1"/>
    </a:solidFill>
    <a:ln w="9525" cap="flat" cmpd="sng" algn="ctr">
      <a:solidFill>
        <a:schemeClr val="tx1">
          <a:lumMod val="15000"/>
          <a:lumOff val="85000"/>
        </a:schemeClr>
      </a:solidFill>
      <a:round/>
    </a:ln>
    <a:effectLst/>
  </c:spPr>
  <c:txPr>
    <a:bodyPr/>
    <a:lstStyle/>
    <a:p>
      <a:pPr>
        <a:defRPr sz="1000">
          <a:solidFill>
            <a:schemeClr val="tx1"/>
          </a:solidFill>
        </a:defRPr>
      </a:pPr>
      <a:endParaRPr lang="en-US"/>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1"/>
          <c:order val="0"/>
          <c:spPr>
            <a:ln w="25400" cap="rnd">
              <a:noFill/>
              <a:round/>
            </a:ln>
            <a:effectLst>
              <a:outerShdw blurRad="57150" dist="19050" dir="5400000" algn="ctr" rotWithShape="0">
                <a:srgbClr val="000000">
                  <a:alpha val="63000"/>
                </a:srgbClr>
              </a:outerShdw>
            </a:effectLst>
          </c:spPr>
          <c:marker>
            <c:symbol val="circle"/>
            <c:size val="6"/>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w="9525" cap="rnd">
                <a:solidFill>
                  <a:schemeClr val="accent2"/>
                </a:solidFill>
                <a:round/>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marker>
          <c:xVal>
            <c:numRef>
              <c:f>Procedure!$C$2:$C$66</c:f>
              <c:numCache>
                <c:formatCode>General</c:formatCode>
                <c:ptCount val="65"/>
                <c:pt idx="0">
                  <c:v>550.06845876385205</c:v>
                </c:pt>
                <c:pt idx="1">
                  <c:v>4537.5790555642197</c:v>
                </c:pt>
                <c:pt idx="2">
                  <c:v>4135.1386014207101</c:v>
                </c:pt>
                <c:pt idx="3">
                  <c:v>3936.7983196528698</c:v>
                </c:pt>
                <c:pt idx="4">
                  <c:v>23739.1571732062</c:v>
                </c:pt>
                <c:pt idx="5">
                  <c:v>1516.5132695643699</c:v>
                </c:pt>
                <c:pt idx="6">
                  <c:v>5733.3072098876401</c:v>
                </c:pt>
                <c:pt idx="7">
                  <c:v>3130.2335426177601</c:v>
                </c:pt>
                <c:pt idx="8">
                  <c:v>5148.2085169593902</c:v>
                </c:pt>
                <c:pt idx="9">
                  <c:v>26938.503382302501</c:v>
                </c:pt>
                <c:pt idx="10">
                  <c:v>8228.0115697264991</c:v>
                </c:pt>
                <c:pt idx="11">
                  <c:v>1269.9072381891301</c:v>
                </c:pt>
                <c:pt idx="12">
                  <c:v>8826.9940957483504</c:v>
                </c:pt>
                <c:pt idx="13">
                  <c:v>13386.512859434</c:v>
                </c:pt>
                <c:pt idx="14">
                  <c:v>20379.896039641699</c:v>
                </c:pt>
                <c:pt idx="15">
                  <c:v>2412.7270818521301</c:v>
                </c:pt>
                <c:pt idx="16">
                  <c:v>20200.375592040898</c:v>
                </c:pt>
                <c:pt idx="17">
                  <c:v>3853.6499035291499</c:v>
                </c:pt>
                <c:pt idx="18">
                  <c:v>12664.8474351203</c:v>
                </c:pt>
                <c:pt idx="19">
                  <c:v>1979.3643005306001</c:v>
                </c:pt>
                <c:pt idx="20">
                  <c:v>3846.4157092230498</c:v>
                </c:pt>
                <c:pt idx="21">
                  <c:v>5593.8537833814798</c:v>
                </c:pt>
                <c:pt idx="22">
                  <c:v>5017.9680646534698</c:v>
                </c:pt>
                <c:pt idx="23">
                  <c:v>40543.584166570203</c:v>
                </c:pt>
                <c:pt idx="24">
                  <c:v>4129.7516644368898</c:v>
                </c:pt>
                <c:pt idx="25">
                  <c:v>9030.3188060265202</c:v>
                </c:pt>
                <c:pt idx="26">
                  <c:v>29040.363709111702</c:v>
                </c:pt>
                <c:pt idx="27">
                  <c:v>9030.3188060265202</c:v>
                </c:pt>
                <c:pt idx="28">
                  <c:v>2457.3774139728098</c:v>
                </c:pt>
                <c:pt idx="29">
                  <c:v>15684.558518649001</c:v>
                </c:pt>
                <c:pt idx="30">
                  <c:v>8808.5894475940495</c:v>
                </c:pt>
                <c:pt idx="31">
                  <c:v>16809.648256967401</c:v>
                </c:pt>
                <c:pt idx="32">
                  <c:v>5414.6148226309497</c:v>
                </c:pt>
                <c:pt idx="33">
                  <c:v>9502.5683962516596</c:v>
                </c:pt>
                <c:pt idx="34">
                  <c:v>11151.069206829001</c:v>
                </c:pt>
                <c:pt idx="35">
                  <c:v>2290.2351496162501</c:v>
                </c:pt>
                <c:pt idx="36">
                  <c:v>3717.4733888289602</c:v>
                </c:pt>
                <c:pt idx="37">
                  <c:v>7784.0652899655697</c:v>
                </c:pt>
                <c:pt idx="38">
                  <c:v>1256.6606748178999</c:v>
                </c:pt>
                <c:pt idx="39">
                  <c:v>849.01104260426996</c:v>
                </c:pt>
                <c:pt idx="40">
                  <c:v>15267.4450155209</c:v>
                </c:pt>
                <c:pt idx="41">
                  <c:v>1547.8534136692899</c:v>
                </c:pt>
                <c:pt idx="42">
                  <c:v>1468.1929464781199</c:v>
                </c:pt>
                <c:pt idx="43">
                  <c:v>2988.9527033580198</c:v>
                </c:pt>
                <c:pt idx="44">
                  <c:v>13863.5484202763</c:v>
                </c:pt>
                <c:pt idx="45">
                  <c:v>63249.422432905703</c:v>
                </c:pt>
                <c:pt idx="46">
                  <c:v>10819.2440243784</c:v>
                </c:pt>
                <c:pt idx="47">
                  <c:v>10749.0560658145</c:v>
                </c:pt>
                <c:pt idx="48">
                  <c:v>20849.291368660499</c:v>
                </c:pt>
                <c:pt idx="49">
                  <c:v>5901.2230130799298</c:v>
                </c:pt>
                <c:pt idx="50">
                  <c:v>57714.296631377802</c:v>
                </c:pt>
                <c:pt idx="51">
                  <c:v>17579.259399142102</c:v>
                </c:pt>
                <c:pt idx="52">
                  <c:v>23601.402775876901</c:v>
                </c:pt>
                <c:pt idx="53">
                  <c:v>3835.3948171134102</c:v>
                </c:pt>
                <c:pt idx="54">
                  <c:v>2058.0352093943502</c:v>
                </c:pt>
                <c:pt idx="55">
                  <c:v>801.05087126751005</c:v>
                </c:pt>
                <c:pt idx="56">
                  <c:v>6595.0041245801704</c:v>
                </c:pt>
                <c:pt idx="57">
                  <c:v>2279.2532035787799</c:v>
                </c:pt>
                <c:pt idx="58">
                  <c:v>10546.1525631603</c:v>
                </c:pt>
                <c:pt idx="59">
                  <c:v>6586.6258626859999</c:v>
                </c:pt>
                <c:pt idx="60">
                  <c:v>37622.207457593198</c:v>
                </c:pt>
                <c:pt idx="61">
                  <c:v>2639.8243258679499</c:v>
                </c:pt>
                <c:pt idx="62">
                  <c:v>1533.8520376648801</c:v>
                </c:pt>
                <c:pt idx="63">
                  <c:v>2342.2440027211701</c:v>
                </c:pt>
                <c:pt idx="64">
                  <c:v>1106.80390649944</c:v>
                </c:pt>
              </c:numCache>
            </c:numRef>
          </c:xVal>
          <c:yVal>
            <c:numRef>
              <c:f>Procedure!$B$2:$B$66</c:f>
              <c:numCache>
                <c:formatCode>General</c:formatCode>
                <c:ptCount val="65"/>
                <c:pt idx="0">
                  <c:v>0.28633999999999998</c:v>
                </c:pt>
                <c:pt idx="1">
                  <c:v>0.45047999999999999</c:v>
                </c:pt>
                <c:pt idx="2">
                  <c:v>0.47871999999999998</c:v>
                </c:pt>
                <c:pt idx="3">
                  <c:v>0.33512999999999998</c:v>
                </c:pt>
                <c:pt idx="4">
                  <c:v>0.72121999999999997</c:v>
                </c:pt>
                <c:pt idx="5">
                  <c:v>0.47871999999999998</c:v>
                </c:pt>
                <c:pt idx="6">
                  <c:v>0.71121999999999996</c:v>
                </c:pt>
                <c:pt idx="7">
                  <c:v>0.67871999999999999</c:v>
                </c:pt>
                <c:pt idx="8">
                  <c:v>0.67871999999999999</c:v>
                </c:pt>
                <c:pt idx="9">
                  <c:v>0.44252999999999998</c:v>
                </c:pt>
                <c:pt idx="10">
                  <c:v>0.66122000000000003</c:v>
                </c:pt>
                <c:pt idx="11">
                  <c:v>0.62724000000000002</c:v>
                </c:pt>
                <c:pt idx="12">
                  <c:v>0.73521999999999998</c:v>
                </c:pt>
                <c:pt idx="13">
                  <c:v>0.69799999999999995</c:v>
                </c:pt>
                <c:pt idx="14">
                  <c:v>9.9000000000000005E-2</c:v>
                </c:pt>
                <c:pt idx="15">
                  <c:v>0.21218999999999999</c:v>
                </c:pt>
                <c:pt idx="16">
                  <c:v>0.76900000000000002</c:v>
                </c:pt>
                <c:pt idx="17">
                  <c:v>0.69899999999999995</c:v>
                </c:pt>
                <c:pt idx="18">
                  <c:v>0.63500000000000001</c:v>
                </c:pt>
                <c:pt idx="19">
                  <c:v>0.30084</c:v>
                </c:pt>
                <c:pt idx="20">
                  <c:v>0.53946000000000005</c:v>
                </c:pt>
                <c:pt idx="21">
                  <c:v>0.4365</c:v>
                </c:pt>
                <c:pt idx="22">
                  <c:v>0.58650000000000002</c:v>
                </c:pt>
                <c:pt idx="23">
                  <c:v>0.65600000000000003</c:v>
                </c:pt>
                <c:pt idx="24">
                  <c:v>0.41099999999999998</c:v>
                </c:pt>
                <c:pt idx="25">
                  <c:v>0.61734</c:v>
                </c:pt>
                <c:pt idx="26">
                  <c:v>0.45895999999999998</c:v>
                </c:pt>
                <c:pt idx="27">
                  <c:v>0.25896000000000002</c:v>
                </c:pt>
                <c:pt idx="28">
                  <c:v>0.25896000000000002</c:v>
                </c:pt>
                <c:pt idx="29">
                  <c:v>0.79696</c:v>
                </c:pt>
                <c:pt idx="30">
                  <c:v>0.57596000000000003</c:v>
                </c:pt>
                <c:pt idx="31">
                  <c:v>0.55896000000000001</c:v>
                </c:pt>
                <c:pt idx="32">
                  <c:v>0.45035999999999998</c:v>
                </c:pt>
                <c:pt idx="33">
                  <c:v>0.64683999999999997</c:v>
                </c:pt>
                <c:pt idx="34">
                  <c:v>0.50394000000000005</c:v>
                </c:pt>
                <c:pt idx="35">
                  <c:v>0.75675999999999999</c:v>
                </c:pt>
                <c:pt idx="36">
                  <c:v>0.25896000000000002</c:v>
                </c:pt>
                <c:pt idx="37">
                  <c:v>0.34188000000000002</c:v>
                </c:pt>
                <c:pt idx="38">
                  <c:v>0.29831999999999997</c:v>
                </c:pt>
                <c:pt idx="39">
                  <c:v>0.29831999999999997</c:v>
                </c:pt>
                <c:pt idx="40">
                  <c:v>0.64683999999999997</c:v>
                </c:pt>
                <c:pt idx="41">
                  <c:v>0.55134000000000005</c:v>
                </c:pt>
                <c:pt idx="42">
                  <c:v>0.23463000000000001</c:v>
                </c:pt>
                <c:pt idx="43">
                  <c:v>0.39929999999999999</c:v>
                </c:pt>
                <c:pt idx="44">
                  <c:v>0.60592000000000001</c:v>
                </c:pt>
                <c:pt idx="45">
                  <c:v>0.69286000000000003</c:v>
                </c:pt>
                <c:pt idx="46">
                  <c:v>0.64088000000000001</c:v>
                </c:pt>
                <c:pt idx="47">
                  <c:v>0.64088000000000001</c:v>
                </c:pt>
                <c:pt idx="48">
                  <c:v>0.63</c:v>
                </c:pt>
                <c:pt idx="49">
                  <c:v>0.61019000000000001</c:v>
                </c:pt>
                <c:pt idx="50">
                  <c:v>0.61019000000000001</c:v>
                </c:pt>
                <c:pt idx="51">
                  <c:v>0.66069</c:v>
                </c:pt>
                <c:pt idx="52">
                  <c:v>0.66069</c:v>
                </c:pt>
                <c:pt idx="53">
                  <c:v>0.46068999999999999</c:v>
                </c:pt>
                <c:pt idx="54">
                  <c:v>0.31019000000000002</c:v>
                </c:pt>
                <c:pt idx="55">
                  <c:v>0.21018999999999999</c:v>
                </c:pt>
                <c:pt idx="56">
                  <c:v>0.47339999999999999</c:v>
                </c:pt>
                <c:pt idx="57">
                  <c:v>0.28303</c:v>
                </c:pt>
                <c:pt idx="58">
                  <c:v>0.45234000000000002</c:v>
                </c:pt>
                <c:pt idx="59">
                  <c:v>0.45234000000000002</c:v>
                </c:pt>
                <c:pt idx="60">
                  <c:v>0.64880000000000004</c:v>
                </c:pt>
                <c:pt idx="61">
                  <c:v>0.65868000000000004</c:v>
                </c:pt>
                <c:pt idx="62">
                  <c:v>0.54779999999999995</c:v>
                </c:pt>
                <c:pt idx="63">
                  <c:v>0.59531999999999996</c:v>
                </c:pt>
                <c:pt idx="64">
                  <c:v>0.38641999999999999</c:v>
                </c:pt>
              </c:numCache>
            </c:numRef>
          </c:yVal>
          <c:smooth val="0"/>
          <c:extLst>
            <c:ext xmlns:c16="http://schemas.microsoft.com/office/drawing/2014/chart" uri="{C3380CC4-5D6E-409C-BE32-E72D297353CC}">
              <c16:uniqueId val="{00000000-681F-604C-9159-EE2FDBF2CC03}"/>
            </c:ext>
          </c:extLst>
        </c:ser>
        <c:ser>
          <c:idx val="0"/>
          <c:order val="1"/>
          <c:spPr>
            <a:ln w="25400" cap="rnd">
              <a:noFill/>
              <a:round/>
            </a:ln>
            <a:effectLst>
              <a:outerShdw blurRad="57150" dist="19050" dir="5400000" algn="ctr" rotWithShape="0">
                <a:srgbClr val="000000">
                  <a:alpha val="63000"/>
                </a:srgbClr>
              </a:outerShdw>
            </a:effectLst>
          </c:spPr>
          <c:marker>
            <c:symbol val="circle"/>
            <c:size val="6"/>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9525" cap="rnd">
                <a:solidFill>
                  <a:schemeClr val="accent1"/>
                </a:solidFill>
                <a:round/>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marker>
          <c:trendline>
            <c:spPr>
              <a:ln w="19050" cap="rnd">
                <a:solidFill>
                  <a:schemeClr val="accent1"/>
                </a:solidFill>
              </a:ln>
              <a:effectLst/>
            </c:spPr>
            <c:trendlineType val="linear"/>
            <c:dispRSqr val="1"/>
            <c:dispEq val="1"/>
            <c:trendlineLbl>
              <c:layout>
                <c:manualLayout>
                  <c:x val="1.0123250375625571E-3"/>
                  <c:y val="-2.8994928265545755E-2"/>
                </c:manualLayout>
              </c:layout>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br>
                      <a:rPr lang="en-US"/>
                    </a:br>
                    <a:r>
                      <a:rPr lang="en-US"/>
                      <a:t>R² = 0.359</a:t>
                    </a:r>
                  </a:p>
                </c:rich>
              </c:tx>
              <c:numFmt formatCode="General" sourceLinked="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rendlineLbl>
          </c:trendline>
          <c:trendline>
            <c:spPr>
              <a:ln w="19050" cap="rnd">
                <a:solidFill>
                  <a:srgbClr val="FF0000"/>
                </a:solidFill>
              </a:ln>
              <a:effectLst/>
            </c:spPr>
            <c:trendlineType val="linear"/>
            <c:dispRSqr val="0"/>
            <c:dispEq val="0"/>
          </c:trendline>
          <c:xVal>
            <c:numRef>
              <c:f>Procedure!$C$2:$C$66</c:f>
              <c:numCache>
                <c:formatCode>General</c:formatCode>
                <c:ptCount val="65"/>
                <c:pt idx="0">
                  <c:v>550.06845876385205</c:v>
                </c:pt>
                <c:pt idx="1">
                  <c:v>4537.5790555642197</c:v>
                </c:pt>
                <c:pt idx="2">
                  <c:v>4135.1386014207101</c:v>
                </c:pt>
                <c:pt idx="3">
                  <c:v>3936.7983196528698</c:v>
                </c:pt>
                <c:pt idx="4">
                  <c:v>23739.1571732062</c:v>
                </c:pt>
                <c:pt idx="5">
                  <c:v>1516.5132695643699</c:v>
                </c:pt>
                <c:pt idx="6">
                  <c:v>5733.3072098876401</c:v>
                </c:pt>
                <c:pt idx="7">
                  <c:v>3130.2335426177601</c:v>
                </c:pt>
                <c:pt idx="8">
                  <c:v>5148.2085169593902</c:v>
                </c:pt>
                <c:pt idx="9">
                  <c:v>26938.503382302501</c:v>
                </c:pt>
                <c:pt idx="10">
                  <c:v>8228.0115697264991</c:v>
                </c:pt>
                <c:pt idx="11">
                  <c:v>1269.9072381891301</c:v>
                </c:pt>
                <c:pt idx="12">
                  <c:v>8826.9940957483504</c:v>
                </c:pt>
                <c:pt idx="13">
                  <c:v>13386.512859434</c:v>
                </c:pt>
                <c:pt idx="14">
                  <c:v>20379.896039641699</c:v>
                </c:pt>
                <c:pt idx="15">
                  <c:v>2412.7270818521301</c:v>
                </c:pt>
                <c:pt idx="16">
                  <c:v>20200.375592040898</c:v>
                </c:pt>
                <c:pt idx="17">
                  <c:v>3853.6499035291499</c:v>
                </c:pt>
                <c:pt idx="18">
                  <c:v>12664.8474351203</c:v>
                </c:pt>
                <c:pt idx="19">
                  <c:v>1979.3643005306001</c:v>
                </c:pt>
                <c:pt idx="20">
                  <c:v>3846.4157092230498</c:v>
                </c:pt>
                <c:pt idx="21">
                  <c:v>5593.8537833814798</c:v>
                </c:pt>
                <c:pt idx="22">
                  <c:v>5017.9680646534698</c:v>
                </c:pt>
                <c:pt idx="23">
                  <c:v>40543.584166570203</c:v>
                </c:pt>
                <c:pt idx="24">
                  <c:v>4129.7516644368898</c:v>
                </c:pt>
                <c:pt idx="25">
                  <c:v>9030.3188060265202</c:v>
                </c:pt>
                <c:pt idx="26">
                  <c:v>29040.363709111702</c:v>
                </c:pt>
                <c:pt idx="27">
                  <c:v>9030.3188060265202</c:v>
                </c:pt>
                <c:pt idx="28">
                  <c:v>2457.3774139728098</c:v>
                </c:pt>
                <c:pt idx="29">
                  <c:v>15684.558518649001</c:v>
                </c:pt>
                <c:pt idx="30">
                  <c:v>8808.5894475940495</c:v>
                </c:pt>
                <c:pt idx="31">
                  <c:v>16809.648256967401</c:v>
                </c:pt>
                <c:pt idx="32">
                  <c:v>5414.6148226309497</c:v>
                </c:pt>
                <c:pt idx="33">
                  <c:v>9502.5683962516596</c:v>
                </c:pt>
                <c:pt idx="34">
                  <c:v>11151.069206829001</c:v>
                </c:pt>
                <c:pt idx="35">
                  <c:v>2290.2351496162501</c:v>
                </c:pt>
                <c:pt idx="36">
                  <c:v>3717.4733888289602</c:v>
                </c:pt>
                <c:pt idx="37">
                  <c:v>7784.0652899655697</c:v>
                </c:pt>
                <c:pt idx="38">
                  <c:v>1256.6606748178999</c:v>
                </c:pt>
                <c:pt idx="39">
                  <c:v>849.01104260426996</c:v>
                </c:pt>
                <c:pt idx="40">
                  <c:v>15267.4450155209</c:v>
                </c:pt>
                <c:pt idx="41">
                  <c:v>1547.8534136692899</c:v>
                </c:pt>
                <c:pt idx="42">
                  <c:v>1468.1929464781199</c:v>
                </c:pt>
                <c:pt idx="43">
                  <c:v>2988.9527033580198</c:v>
                </c:pt>
                <c:pt idx="44">
                  <c:v>13863.5484202763</c:v>
                </c:pt>
                <c:pt idx="45">
                  <c:v>63249.422432905703</c:v>
                </c:pt>
                <c:pt idx="46">
                  <c:v>10819.2440243784</c:v>
                </c:pt>
                <c:pt idx="47">
                  <c:v>10749.0560658145</c:v>
                </c:pt>
                <c:pt idx="48">
                  <c:v>20849.291368660499</c:v>
                </c:pt>
                <c:pt idx="49">
                  <c:v>5901.2230130799298</c:v>
                </c:pt>
                <c:pt idx="50">
                  <c:v>57714.296631377802</c:v>
                </c:pt>
                <c:pt idx="51">
                  <c:v>17579.259399142102</c:v>
                </c:pt>
                <c:pt idx="52">
                  <c:v>23601.402775876901</c:v>
                </c:pt>
                <c:pt idx="53">
                  <c:v>3835.3948171134102</c:v>
                </c:pt>
                <c:pt idx="54">
                  <c:v>2058.0352093943502</c:v>
                </c:pt>
                <c:pt idx="55">
                  <c:v>801.05087126751005</c:v>
                </c:pt>
                <c:pt idx="56">
                  <c:v>6595.0041245801704</c:v>
                </c:pt>
                <c:pt idx="57">
                  <c:v>2279.2532035787799</c:v>
                </c:pt>
                <c:pt idx="58">
                  <c:v>10546.1525631603</c:v>
                </c:pt>
                <c:pt idx="59">
                  <c:v>6586.6258626859999</c:v>
                </c:pt>
                <c:pt idx="60">
                  <c:v>37622.207457593198</c:v>
                </c:pt>
                <c:pt idx="61">
                  <c:v>2639.8243258679499</c:v>
                </c:pt>
                <c:pt idx="62">
                  <c:v>1533.8520376648801</c:v>
                </c:pt>
                <c:pt idx="63">
                  <c:v>2342.2440027211701</c:v>
                </c:pt>
                <c:pt idx="64">
                  <c:v>1106.80390649944</c:v>
                </c:pt>
              </c:numCache>
            </c:numRef>
          </c:xVal>
          <c:yVal>
            <c:numRef>
              <c:f>Procedure!$B$2:$B$66</c:f>
              <c:numCache>
                <c:formatCode>General</c:formatCode>
                <c:ptCount val="65"/>
                <c:pt idx="0">
                  <c:v>0.28633999999999998</c:v>
                </c:pt>
                <c:pt idx="1">
                  <c:v>0.45047999999999999</c:v>
                </c:pt>
                <c:pt idx="2">
                  <c:v>0.47871999999999998</c:v>
                </c:pt>
                <c:pt idx="3">
                  <c:v>0.33512999999999998</c:v>
                </c:pt>
                <c:pt idx="4">
                  <c:v>0.72121999999999997</c:v>
                </c:pt>
                <c:pt idx="5">
                  <c:v>0.47871999999999998</c:v>
                </c:pt>
                <c:pt idx="6">
                  <c:v>0.71121999999999996</c:v>
                </c:pt>
                <c:pt idx="7">
                  <c:v>0.67871999999999999</c:v>
                </c:pt>
                <c:pt idx="8">
                  <c:v>0.67871999999999999</c:v>
                </c:pt>
                <c:pt idx="9">
                  <c:v>0.44252999999999998</c:v>
                </c:pt>
                <c:pt idx="10">
                  <c:v>0.66122000000000003</c:v>
                </c:pt>
                <c:pt idx="11">
                  <c:v>0.62724000000000002</c:v>
                </c:pt>
                <c:pt idx="12">
                  <c:v>0.73521999999999998</c:v>
                </c:pt>
                <c:pt idx="13">
                  <c:v>0.69799999999999995</c:v>
                </c:pt>
                <c:pt idx="14">
                  <c:v>9.9000000000000005E-2</c:v>
                </c:pt>
                <c:pt idx="15">
                  <c:v>0.21218999999999999</c:v>
                </c:pt>
                <c:pt idx="16">
                  <c:v>0.76900000000000002</c:v>
                </c:pt>
                <c:pt idx="17">
                  <c:v>0.69899999999999995</c:v>
                </c:pt>
                <c:pt idx="18">
                  <c:v>0.63500000000000001</c:v>
                </c:pt>
                <c:pt idx="19">
                  <c:v>0.30084</c:v>
                </c:pt>
                <c:pt idx="20">
                  <c:v>0.53946000000000005</c:v>
                </c:pt>
                <c:pt idx="21">
                  <c:v>0.4365</c:v>
                </c:pt>
                <c:pt idx="22">
                  <c:v>0.58650000000000002</c:v>
                </c:pt>
                <c:pt idx="23">
                  <c:v>0.65600000000000003</c:v>
                </c:pt>
                <c:pt idx="24">
                  <c:v>0.41099999999999998</c:v>
                </c:pt>
                <c:pt idx="25">
                  <c:v>0.61734</c:v>
                </c:pt>
                <c:pt idx="26">
                  <c:v>0.45895999999999998</c:v>
                </c:pt>
                <c:pt idx="27">
                  <c:v>0.25896000000000002</c:v>
                </c:pt>
                <c:pt idx="28">
                  <c:v>0.25896000000000002</c:v>
                </c:pt>
                <c:pt idx="29">
                  <c:v>0.79696</c:v>
                </c:pt>
                <c:pt idx="30">
                  <c:v>0.57596000000000003</c:v>
                </c:pt>
                <c:pt idx="31">
                  <c:v>0.55896000000000001</c:v>
                </c:pt>
                <c:pt idx="32">
                  <c:v>0.45035999999999998</c:v>
                </c:pt>
                <c:pt idx="33">
                  <c:v>0.64683999999999997</c:v>
                </c:pt>
                <c:pt idx="34">
                  <c:v>0.50394000000000005</c:v>
                </c:pt>
                <c:pt idx="35">
                  <c:v>0.75675999999999999</c:v>
                </c:pt>
                <c:pt idx="36">
                  <c:v>0.25896000000000002</c:v>
                </c:pt>
                <c:pt idx="37">
                  <c:v>0.34188000000000002</c:v>
                </c:pt>
                <c:pt idx="38">
                  <c:v>0.29831999999999997</c:v>
                </c:pt>
                <c:pt idx="39">
                  <c:v>0.29831999999999997</c:v>
                </c:pt>
                <c:pt idx="40">
                  <c:v>0.64683999999999997</c:v>
                </c:pt>
                <c:pt idx="41">
                  <c:v>0.55134000000000005</c:v>
                </c:pt>
                <c:pt idx="42">
                  <c:v>0.23463000000000001</c:v>
                </c:pt>
                <c:pt idx="43">
                  <c:v>0.39929999999999999</c:v>
                </c:pt>
                <c:pt idx="44">
                  <c:v>0.60592000000000001</c:v>
                </c:pt>
                <c:pt idx="45">
                  <c:v>0.69286000000000003</c:v>
                </c:pt>
                <c:pt idx="46">
                  <c:v>0.64088000000000001</c:v>
                </c:pt>
                <c:pt idx="47">
                  <c:v>0.64088000000000001</c:v>
                </c:pt>
                <c:pt idx="48">
                  <c:v>0.63</c:v>
                </c:pt>
                <c:pt idx="49">
                  <c:v>0.61019000000000001</c:v>
                </c:pt>
                <c:pt idx="50">
                  <c:v>0.61019000000000001</c:v>
                </c:pt>
                <c:pt idx="51">
                  <c:v>0.66069</c:v>
                </c:pt>
                <c:pt idx="52">
                  <c:v>0.66069</c:v>
                </c:pt>
                <c:pt idx="53">
                  <c:v>0.46068999999999999</c:v>
                </c:pt>
                <c:pt idx="54">
                  <c:v>0.31019000000000002</c:v>
                </c:pt>
                <c:pt idx="55">
                  <c:v>0.21018999999999999</c:v>
                </c:pt>
                <c:pt idx="56">
                  <c:v>0.47339999999999999</c:v>
                </c:pt>
                <c:pt idx="57">
                  <c:v>0.28303</c:v>
                </c:pt>
                <c:pt idx="58">
                  <c:v>0.45234000000000002</c:v>
                </c:pt>
                <c:pt idx="59">
                  <c:v>0.45234000000000002</c:v>
                </c:pt>
                <c:pt idx="60">
                  <c:v>0.64880000000000004</c:v>
                </c:pt>
                <c:pt idx="61">
                  <c:v>0.65868000000000004</c:v>
                </c:pt>
                <c:pt idx="62">
                  <c:v>0.54779999999999995</c:v>
                </c:pt>
                <c:pt idx="63">
                  <c:v>0.59531999999999996</c:v>
                </c:pt>
                <c:pt idx="64">
                  <c:v>0.38641999999999999</c:v>
                </c:pt>
              </c:numCache>
            </c:numRef>
          </c:yVal>
          <c:smooth val="0"/>
          <c:extLst>
            <c:ext xmlns:c16="http://schemas.microsoft.com/office/drawing/2014/chart" uri="{C3380CC4-5D6E-409C-BE32-E72D297353CC}">
              <c16:uniqueId val="{00000003-681F-604C-9159-EE2FDBF2CC03}"/>
            </c:ext>
          </c:extLst>
        </c:ser>
        <c:dLbls>
          <c:showLegendKey val="0"/>
          <c:showVal val="0"/>
          <c:showCatName val="0"/>
          <c:showSerName val="0"/>
          <c:showPercent val="0"/>
          <c:showBubbleSize val="0"/>
        </c:dLbls>
        <c:axId val="569810719"/>
        <c:axId val="569818479"/>
      </c:scatterChart>
      <c:valAx>
        <c:axId val="569810719"/>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GDP per capita</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569818479"/>
        <c:crosses val="autoZero"/>
        <c:crossBetween val="midCat"/>
      </c:valAx>
      <c:valAx>
        <c:axId val="56981847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EIA Procedur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569810719"/>
        <c:crosses val="autoZero"/>
        <c:crossBetween val="midCat"/>
      </c:valAx>
      <c:spPr>
        <a:noFill/>
        <a:ln>
          <a:noFill/>
        </a:ln>
        <a:effectLst/>
      </c:spPr>
    </c:plotArea>
    <c:plotVisOnly val="1"/>
    <c:dispBlanksAs val="gap"/>
    <c:showDLblsOverMax val="0"/>
    <c:extLst/>
  </c:chart>
  <c:spPr>
    <a:solidFill>
      <a:schemeClr val="bg1"/>
    </a:solidFill>
    <a:ln w="9525" cap="flat" cmpd="sng" algn="ctr">
      <a:solidFill>
        <a:schemeClr val="tx1">
          <a:lumMod val="15000"/>
          <a:lumOff val="85000"/>
        </a:schemeClr>
      </a:solidFill>
      <a:round/>
    </a:ln>
    <a:effectLst/>
  </c:spPr>
  <c:txPr>
    <a:bodyPr/>
    <a:lstStyle/>
    <a:p>
      <a:pPr>
        <a:defRPr sz="1000">
          <a:solidFill>
            <a:schemeClr val="tx1"/>
          </a:solidFill>
        </a:defRPr>
      </a:pPr>
      <a:endParaRPr lang="en-US"/>
    </a:p>
  </c:txPr>
  <c:externalData r:id="rId3">
    <c:autoUpdate val="0"/>
  </c:externalData>
</c:chartSpace>
</file>

<file path=word/charts/chart16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1"/>
          <c:order val="0"/>
          <c:spPr>
            <a:ln w="25400" cap="rnd">
              <a:noFill/>
              <a:round/>
            </a:ln>
            <a:effectLst>
              <a:outerShdw blurRad="57150" dist="19050" dir="5400000" algn="ctr" rotWithShape="0">
                <a:srgbClr val="000000">
                  <a:alpha val="63000"/>
                </a:srgbClr>
              </a:outerShdw>
            </a:effectLst>
          </c:spPr>
          <c:marker>
            <c:symbol val="circle"/>
            <c:size val="6"/>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w="9525" cap="rnd">
                <a:solidFill>
                  <a:schemeClr val="accent2"/>
                </a:solidFill>
                <a:round/>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marker>
          <c:xVal>
            <c:numRef>
              <c:f>Procedure!$C$2:$C$66</c:f>
              <c:numCache>
                <c:formatCode>General</c:formatCode>
                <c:ptCount val="65"/>
                <c:pt idx="0">
                  <c:v>550.06845876385205</c:v>
                </c:pt>
                <c:pt idx="1">
                  <c:v>4537.5790555642197</c:v>
                </c:pt>
                <c:pt idx="2">
                  <c:v>4135.1386014207101</c:v>
                </c:pt>
                <c:pt idx="3">
                  <c:v>3936.7983196528698</c:v>
                </c:pt>
                <c:pt idx="4">
                  <c:v>23739.1571732062</c:v>
                </c:pt>
                <c:pt idx="5">
                  <c:v>1516.5132695643699</c:v>
                </c:pt>
                <c:pt idx="6">
                  <c:v>5733.3072098876401</c:v>
                </c:pt>
                <c:pt idx="7">
                  <c:v>3130.2335426177601</c:v>
                </c:pt>
                <c:pt idx="8">
                  <c:v>5148.2085169593902</c:v>
                </c:pt>
                <c:pt idx="9">
                  <c:v>26938.503382302501</c:v>
                </c:pt>
                <c:pt idx="10">
                  <c:v>8228.0115697264991</c:v>
                </c:pt>
                <c:pt idx="11">
                  <c:v>1269.9072381891301</c:v>
                </c:pt>
                <c:pt idx="12">
                  <c:v>8826.9940957483504</c:v>
                </c:pt>
                <c:pt idx="13">
                  <c:v>13386.512859434</c:v>
                </c:pt>
                <c:pt idx="14">
                  <c:v>20379.896039641699</c:v>
                </c:pt>
                <c:pt idx="15">
                  <c:v>2412.7270818521301</c:v>
                </c:pt>
                <c:pt idx="16">
                  <c:v>20200.375592040898</c:v>
                </c:pt>
                <c:pt idx="17">
                  <c:v>3853.6499035291499</c:v>
                </c:pt>
                <c:pt idx="18">
                  <c:v>12664.8474351203</c:v>
                </c:pt>
                <c:pt idx="19">
                  <c:v>1979.3643005306001</c:v>
                </c:pt>
                <c:pt idx="20">
                  <c:v>3846.4157092230498</c:v>
                </c:pt>
                <c:pt idx="21">
                  <c:v>5593.8537833814798</c:v>
                </c:pt>
                <c:pt idx="22">
                  <c:v>5017.9680646534698</c:v>
                </c:pt>
                <c:pt idx="23">
                  <c:v>40543.584166570203</c:v>
                </c:pt>
                <c:pt idx="24">
                  <c:v>4129.7516644368898</c:v>
                </c:pt>
                <c:pt idx="25">
                  <c:v>9030.3188060265202</c:v>
                </c:pt>
                <c:pt idx="26">
                  <c:v>29040.363709111702</c:v>
                </c:pt>
                <c:pt idx="27">
                  <c:v>9030.3188060265202</c:v>
                </c:pt>
                <c:pt idx="28">
                  <c:v>2457.3774139728098</c:v>
                </c:pt>
                <c:pt idx="29">
                  <c:v>15684.558518649001</c:v>
                </c:pt>
                <c:pt idx="30">
                  <c:v>8808.5894475940495</c:v>
                </c:pt>
                <c:pt idx="31">
                  <c:v>16809.648256967401</c:v>
                </c:pt>
                <c:pt idx="32">
                  <c:v>5414.6148226309497</c:v>
                </c:pt>
                <c:pt idx="33">
                  <c:v>9502.5683962516596</c:v>
                </c:pt>
                <c:pt idx="34">
                  <c:v>11151.069206829001</c:v>
                </c:pt>
                <c:pt idx="35">
                  <c:v>2290.2351496162501</c:v>
                </c:pt>
                <c:pt idx="36">
                  <c:v>3717.4733888289602</c:v>
                </c:pt>
                <c:pt idx="37">
                  <c:v>7784.0652899655697</c:v>
                </c:pt>
                <c:pt idx="38">
                  <c:v>1256.6606748178999</c:v>
                </c:pt>
                <c:pt idx="39">
                  <c:v>849.01104260426996</c:v>
                </c:pt>
                <c:pt idx="40">
                  <c:v>15267.4450155209</c:v>
                </c:pt>
                <c:pt idx="41">
                  <c:v>1547.8534136692899</c:v>
                </c:pt>
                <c:pt idx="42">
                  <c:v>1468.1929464781199</c:v>
                </c:pt>
                <c:pt idx="43">
                  <c:v>2988.9527033580198</c:v>
                </c:pt>
                <c:pt idx="44">
                  <c:v>13863.5484202763</c:v>
                </c:pt>
                <c:pt idx="45">
                  <c:v>63249.422432905703</c:v>
                </c:pt>
                <c:pt idx="46">
                  <c:v>10819.2440243784</c:v>
                </c:pt>
                <c:pt idx="47">
                  <c:v>10749.0560658145</c:v>
                </c:pt>
                <c:pt idx="48">
                  <c:v>20849.291368660499</c:v>
                </c:pt>
                <c:pt idx="49">
                  <c:v>5901.2230130799298</c:v>
                </c:pt>
                <c:pt idx="50">
                  <c:v>57714.296631377802</c:v>
                </c:pt>
                <c:pt idx="51">
                  <c:v>17579.259399142102</c:v>
                </c:pt>
                <c:pt idx="52">
                  <c:v>23601.402775876901</c:v>
                </c:pt>
                <c:pt idx="53">
                  <c:v>3835.3948171134102</c:v>
                </c:pt>
                <c:pt idx="54">
                  <c:v>2058.0352093943502</c:v>
                </c:pt>
                <c:pt idx="55">
                  <c:v>801.05087126751005</c:v>
                </c:pt>
                <c:pt idx="56">
                  <c:v>6595.0041245801704</c:v>
                </c:pt>
                <c:pt idx="57">
                  <c:v>2279.2532035787799</c:v>
                </c:pt>
                <c:pt idx="58">
                  <c:v>10546.1525631603</c:v>
                </c:pt>
                <c:pt idx="59">
                  <c:v>6586.6258626859999</c:v>
                </c:pt>
                <c:pt idx="60">
                  <c:v>37622.207457593198</c:v>
                </c:pt>
                <c:pt idx="61">
                  <c:v>2639.8243258679499</c:v>
                </c:pt>
                <c:pt idx="62">
                  <c:v>1533.8520376648801</c:v>
                </c:pt>
                <c:pt idx="63">
                  <c:v>2342.2440027211701</c:v>
                </c:pt>
                <c:pt idx="64">
                  <c:v>1106.80390649944</c:v>
                </c:pt>
              </c:numCache>
            </c:numRef>
          </c:xVal>
          <c:yVal>
            <c:numRef>
              <c:f>Procedure!$B$2:$B$66</c:f>
              <c:numCache>
                <c:formatCode>General</c:formatCode>
                <c:ptCount val="65"/>
                <c:pt idx="0">
                  <c:v>0.28633999999999998</c:v>
                </c:pt>
                <c:pt idx="1">
                  <c:v>0.45047999999999999</c:v>
                </c:pt>
                <c:pt idx="2">
                  <c:v>0.47871999999999998</c:v>
                </c:pt>
                <c:pt idx="3">
                  <c:v>0.33512999999999998</c:v>
                </c:pt>
                <c:pt idx="4">
                  <c:v>0.72121999999999997</c:v>
                </c:pt>
                <c:pt idx="5">
                  <c:v>0.47871999999999998</c:v>
                </c:pt>
                <c:pt idx="6">
                  <c:v>0.71121999999999996</c:v>
                </c:pt>
                <c:pt idx="7">
                  <c:v>0.67871999999999999</c:v>
                </c:pt>
                <c:pt idx="8">
                  <c:v>0.67871999999999999</c:v>
                </c:pt>
                <c:pt idx="9">
                  <c:v>0.44252999999999998</c:v>
                </c:pt>
                <c:pt idx="10">
                  <c:v>0.66122000000000003</c:v>
                </c:pt>
                <c:pt idx="11">
                  <c:v>0.62724000000000002</c:v>
                </c:pt>
                <c:pt idx="12">
                  <c:v>0.73521999999999998</c:v>
                </c:pt>
                <c:pt idx="13">
                  <c:v>0.69799999999999995</c:v>
                </c:pt>
                <c:pt idx="14">
                  <c:v>9.9000000000000005E-2</c:v>
                </c:pt>
                <c:pt idx="15">
                  <c:v>0.21218999999999999</c:v>
                </c:pt>
                <c:pt idx="16">
                  <c:v>0.76900000000000002</c:v>
                </c:pt>
                <c:pt idx="17">
                  <c:v>0.69899999999999995</c:v>
                </c:pt>
                <c:pt idx="18">
                  <c:v>0.63500000000000001</c:v>
                </c:pt>
                <c:pt idx="19">
                  <c:v>0.30084</c:v>
                </c:pt>
                <c:pt idx="20">
                  <c:v>0.53946000000000005</c:v>
                </c:pt>
                <c:pt idx="21">
                  <c:v>0.4365</c:v>
                </c:pt>
                <c:pt idx="22">
                  <c:v>0.58650000000000002</c:v>
                </c:pt>
                <c:pt idx="23">
                  <c:v>0.65600000000000003</c:v>
                </c:pt>
                <c:pt idx="24">
                  <c:v>0.41099999999999998</c:v>
                </c:pt>
                <c:pt idx="25">
                  <c:v>0.61734</c:v>
                </c:pt>
                <c:pt idx="26">
                  <c:v>0.45895999999999998</c:v>
                </c:pt>
                <c:pt idx="27">
                  <c:v>0.25896000000000002</c:v>
                </c:pt>
                <c:pt idx="28">
                  <c:v>0.25896000000000002</c:v>
                </c:pt>
                <c:pt idx="29">
                  <c:v>0.79696</c:v>
                </c:pt>
                <c:pt idx="30">
                  <c:v>0.57596000000000003</c:v>
                </c:pt>
                <c:pt idx="31">
                  <c:v>0.55896000000000001</c:v>
                </c:pt>
                <c:pt idx="32">
                  <c:v>0.45035999999999998</c:v>
                </c:pt>
                <c:pt idx="33">
                  <c:v>0.64683999999999997</c:v>
                </c:pt>
                <c:pt idx="34">
                  <c:v>0.50394000000000005</c:v>
                </c:pt>
                <c:pt idx="35">
                  <c:v>0.75675999999999999</c:v>
                </c:pt>
                <c:pt idx="36">
                  <c:v>0.25896000000000002</c:v>
                </c:pt>
                <c:pt idx="37">
                  <c:v>0.34188000000000002</c:v>
                </c:pt>
                <c:pt idx="38">
                  <c:v>0.29831999999999997</c:v>
                </c:pt>
                <c:pt idx="39">
                  <c:v>0.29831999999999997</c:v>
                </c:pt>
                <c:pt idx="40">
                  <c:v>0.64683999999999997</c:v>
                </c:pt>
                <c:pt idx="41">
                  <c:v>0.55134000000000005</c:v>
                </c:pt>
                <c:pt idx="42">
                  <c:v>0.23463000000000001</c:v>
                </c:pt>
                <c:pt idx="43">
                  <c:v>0.39929999999999999</c:v>
                </c:pt>
                <c:pt idx="44">
                  <c:v>0.60592000000000001</c:v>
                </c:pt>
                <c:pt idx="45">
                  <c:v>0.69286000000000003</c:v>
                </c:pt>
                <c:pt idx="46">
                  <c:v>0.64088000000000001</c:v>
                </c:pt>
                <c:pt idx="47">
                  <c:v>0.64088000000000001</c:v>
                </c:pt>
                <c:pt idx="48">
                  <c:v>0.63</c:v>
                </c:pt>
                <c:pt idx="49">
                  <c:v>0.61019000000000001</c:v>
                </c:pt>
                <c:pt idx="50">
                  <c:v>0.61019000000000001</c:v>
                </c:pt>
                <c:pt idx="51">
                  <c:v>0.66069</c:v>
                </c:pt>
                <c:pt idx="52">
                  <c:v>0.66069</c:v>
                </c:pt>
                <c:pt idx="53">
                  <c:v>0.46068999999999999</c:v>
                </c:pt>
                <c:pt idx="54">
                  <c:v>0.31019000000000002</c:v>
                </c:pt>
                <c:pt idx="55">
                  <c:v>0.21018999999999999</c:v>
                </c:pt>
                <c:pt idx="56">
                  <c:v>0.47339999999999999</c:v>
                </c:pt>
                <c:pt idx="57">
                  <c:v>0.28303</c:v>
                </c:pt>
                <c:pt idx="58">
                  <c:v>0.45234000000000002</c:v>
                </c:pt>
                <c:pt idx="59">
                  <c:v>0.45234000000000002</c:v>
                </c:pt>
                <c:pt idx="60">
                  <c:v>0.64880000000000004</c:v>
                </c:pt>
                <c:pt idx="61">
                  <c:v>0.65868000000000004</c:v>
                </c:pt>
                <c:pt idx="62">
                  <c:v>0.54779999999999995</c:v>
                </c:pt>
                <c:pt idx="63">
                  <c:v>0.59531999999999996</c:v>
                </c:pt>
                <c:pt idx="64">
                  <c:v>0.38641999999999999</c:v>
                </c:pt>
              </c:numCache>
            </c:numRef>
          </c:yVal>
          <c:smooth val="0"/>
          <c:extLst>
            <c:ext xmlns:c16="http://schemas.microsoft.com/office/drawing/2014/chart" uri="{C3380CC4-5D6E-409C-BE32-E72D297353CC}">
              <c16:uniqueId val="{00000000-681F-604C-9159-EE2FDBF2CC03}"/>
            </c:ext>
          </c:extLst>
        </c:ser>
        <c:ser>
          <c:idx val="0"/>
          <c:order val="1"/>
          <c:spPr>
            <a:ln w="25400" cap="rnd">
              <a:noFill/>
              <a:round/>
            </a:ln>
            <a:effectLst>
              <a:outerShdw blurRad="57150" dist="19050" dir="5400000" algn="ctr" rotWithShape="0">
                <a:srgbClr val="000000">
                  <a:alpha val="63000"/>
                </a:srgbClr>
              </a:outerShdw>
            </a:effectLst>
          </c:spPr>
          <c:marker>
            <c:symbol val="circle"/>
            <c:size val="6"/>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9525" cap="rnd">
                <a:solidFill>
                  <a:schemeClr val="accent1"/>
                </a:solidFill>
                <a:round/>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marker>
          <c:trendline>
            <c:spPr>
              <a:ln w="19050" cap="rnd">
                <a:solidFill>
                  <a:schemeClr val="accent1"/>
                </a:solidFill>
              </a:ln>
              <a:effectLst/>
            </c:spPr>
            <c:trendlineType val="linear"/>
            <c:dispRSqr val="1"/>
            <c:dispEq val="1"/>
            <c:trendlineLbl>
              <c:layout>
                <c:manualLayout>
                  <c:x val="1.0123250375625571E-3"/>
                  <c:y val="-2.8994928265545755E-2"/>
                </c:manualLayout>
              </c:layout>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br>
                      <a:rPr lang="en-US"/>
                    </a:br>
                    <a:r>
                      <a:rPr lang="en-US"/>
                      <a:t>R² = 0.359</a:t>
                    </a:r>
                  </a:p>
                </c:rich>
              </c:tx>
              <c:numFmt formatCode="General" sourceLinked="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rendlineLbl>
          </c:trendline>
          <c:trendline>
            <c:spPr>
              <a:ln w="19050" cap="rnd">
                <a:solidFill>
                  <a:srgbClr val="FF0000"/>
                </a:solidFill>
              </a:ln>
              <a:effectLst/>
            </c:spPr>
            <c:trendlineType val="linear"/>
            <c:dispRSqr val="0"/>
            <c:dispEq val="0"/>
          </c:trendline>
          <c:xVal>
            <c:numRef>
              <c:f>Procedure!$C$2:$C$66</c:f>
              <c:numCache>
                <c:formatCode>General</c:formatCode>
                <c:ptCount val="65"/>
                <c:pt idx="0">
                  <c:v>550.06845876385205</c:v>
                </c:pt>
                <c:pt idx="1">
                  <c:v>4537.5790555642197</c:v>
                </c:pt>
                <c:pt idx="2">
                  <c:v>4135.1386014207101</c:v>
                </c:pt>
                <c:pt idx="3">
                  <c:v>3936.7983196528698</c:v>
                </c:pt>
                <c:pt idx="4">
                  <c:v>23739.1571732062</c:v>
                </c:pt>
                <c:pt idx="5">
                  <c:v>1516.5132695643699</c:v>
                </c:pt>
                <c:pt idx="6">
                  <c:v>5733.3072098876401</c:v>
                </c:pt>
                <c:pt idx="7">
                  <c:v>3130.2335426177601</c:v>
                </c:pt>
                <c:pt idx="8">
                  <c:v>5148.2085169593902</c:v>
                </c:pt>
                <c:pt idx="9">
                  <c:v>26938.503382302501</c:v>
                </c:pt>
                <c:pt idx="10">
                  <c:v>8228.0115697264991</c:v>
                </c:pt>
                <c:pt idx="11">
                  <c:v>1269.9072381891301</c:v>
                </c:pt>
                <c:pt idx="12">
                  <c:v>8826.9940957483504</c:v>
                </c:pt>
                <c:pt idx="13">
                  <c:v>13386.512859434</c:v>
                </c:pt>
                <c:pt idx="14">
                  <c:v>20379.896039641699</c:v>
                </c:pt>
                <c:pt idx="15">
                  <c:v>2412.7270818521301</c:v>
                </c:pt>
                <c:pt idx="16">
                  <c:v>20200.375592040898</c:v>
                </c:pt>
                <c:pt idx="17">
                  <c:v>3853.6499035291499</c:v>
                </c:pt>
                <c:pt idx="18">
                  <c:v>12664.8474351203</c:v>
                </c:pt>
                <c:pt idx="19">
                  <c:v>1979.3643005306001</c:v>
                </c:pt>
                <c:pt idx="20">
                  <c:v>3846.4157092230498</c:v>
                </c:pt>
                <c:pt idx="21">
                  <c:v>5593.8537833814798</c:v>
                </c:pt>
                <c:pt idx="22">
                  <c:v>5017.9680646534698</c:v>
                </c:pt>
                <c:pt idx="23">
                  <c:v>40543.584166570203</c:v>
                </c:pt>
                <c:pt idx="24">
                  <c:v>4129.7516644368898</c:v>
                </c:pt>
                <c:pt idx="25">
                  <c:v>9030.3188060265202</c:v>
                </c:pt>
                <c:pt idx="26">
                  <c:v>29040.363709111702</c:v>
                </c:pt>
                <c:pt idx="27">
                  <c:v>9030.3188060265202</c:v>
                </c:pt>
                <c:pt idx="28">
                  <c:v>2457.3774139728098</c:v>
                </c:pt>
                <c:pt idx="29">
                  <c:v>15684.558518649001</c:v>
                </c:pt>
                <c:pt idx="30">
                  <c:v>8808.5894475940495</c:v>
                </c:pt>
                <c:pt idx="31">
                  <c:v>16809.648256967401</c:v>
                </c:pt>
                <c:pt idx="32">
                  <c:v>5414.6148226309497</c:v>
                </c:pt>
                <c:pt idx="33">
                  <c:v>9502.5683962516596</c:v>
                </c:pt>
                <c:pt idx="34">
                  <c:v>11151.069206829001</c:v>
                </c:pt>
                <c:pt idx="35">
                  <c:v>2290.2351496162501</c:v>
                </c:pt>
                <c:pt idx="36">
                  <c:v>3717.4733888289602</c:v>
                </c:pt>
                <c:pt idx="37">
                  <c:v>7784.0652899655697</c:v>
                </c:pt>
                <c:pt idx="38">
                  <c:v>1256.6606748178999</c:v>
                </c:pt>
                <c:pt idx="39">
                  <c:v>849.01104260426996</c:v>
                </c:pt>
                <c:pt idx="40">
                  <c:v>15267.4450155209</c:v>
                </c:pt>
                <c:pt idx="41">
                  <c:v>1547.8534136692899</c:v>
                </c:pt>
                <c:pt idx="42">
                  <c:v>1468.1929464781199</c:v>
                </c:pt>
                <c:pt idx="43">
                  <c:v>2988.9527033580198</c:v>
                </c:pt>
                <c:pt idx="44">
                  <c:v>13863.5484202763</c:v>
                </c:pt>
                <c:pt idx="45">
                  <c:v>63249.422432905703</c:v>
                </c:pt>
                <c:pt idx="46">
                  <c:v>10819.2440243784</c:v>
                </c:pt>
                <c:pt idx="47">
                  <c:v>10749.0560658145</c:v>
                </c:pt>
                <c:pt idx="48">
                  <c:v>20849.291368660499</c:v>
                </c:pt>
                <c:pt idx="49">
                  <c:v>5901.2230130799298</c:v>
                </c:pt>
                <c:pt idx="50">
                  <c:v>57714.296631377802</c:v>
                </c:pt>
                <c:pt idx="51">
                  <c:v>17579.259399142102</c:v>
                </c:pt>
                <c:pt idx="52">
                  <c:v>23601.402775876901</c:v>
                </c:pt>
                <c:pt idx="53">
                  <c:v>3835.3948171134102</c:v>
                </c:pt>
                <c:pt idx="54">
                  <c:v>2058.0352093943502</c:v>
                </c:pt>
                <c:pt idx="55">
                  <c:v>801.05087126751005</c:v>
                </c:pt>
                <c:pt idx="56">
                  <c:v>6595.0041245801704</c:v>
                </c:pt>
                <c:pt idx="57">
                  <c:v>2279.2532035787799</c:v>
                </c:pt>
                <c:pt idx="58">
                  <c:v>10546.1525631603</c:v>
                </c:pt>
                <c:pt idx="59">
                  <c:v>6586.6258626859999</c:v>
                </c:pt>
                <c:pt idx="60">
                  <c:v>37622.207457593198</c:v>
                </c:pt>
                <c:pt idx="61">
                  <c:v>2639.8243258679499</c:v>
                </c:pt>
                <c:pt idx="62">
                  <c:v>1533.8520376648801</c:v>
                </c:pt>
                <c:pt idx="63">
                  <c:v>2342.2440027211701</c:v>
                </c:pt>
                <c:pt idx="64">
                  <c:v>1106.80390649944</c:v>
                </c:pt>
              </c:numCache>
            </c:numRef>
          </c:xVal>
          <c:yVal>
            <c:numRef>
              <c:f>Procedure!$B$2:$B$66</c:f>
              <c:numCache>
                <c:formatCode>General</c:formatCode>
                <c:ptCount val="65"/>
                <c:pt idx="0">
                  <c:v>0.28633999999999998</c:v>
                </c:pt>
                <c:pt idx="1">
                  <c:v>0.45047999999999999</c:v>
                </c:pt>
                <c:pt idx="2">
                  <c:v>0.47871999999999998</c:v>
                </c:pt>
                <c:pt idx="3">
                  <c:v>0.33512999999999998</c:v>
                </c:pt>
                <c:pt idx="4">
                  <c:v>0.72121999999999997</c:v>
                </c:pt>
                <c:pt idx="5">
                  <c:v>0.47871999999999998</c:v>
                </c:pt>
                <c:pt idx="6">
                  <c:v>0.71121999999999996</c:v>
                </c:pt>
                <c:pt idx="7">
                  <c:v>0.67871999999999999</c:v>
                </c:pt>
                <c:pt idx="8">
                  <c:v>0.67871999999999999</c:v>
                </c:pt>
                <c:pt idx="9">
                  <c:v>0.44252999999999998</c:v>
                </c:pt>
                <c:pt idx="10">
                  <c:v>0.66122000000000003</c:v>
                </c:pt>
                <c:pt idx="11">
                  <c:v>0.62724000000000002</c:v>
                </c:pt>
                <c:pt idx="12">
                  <c:v>0.73521999999999998</c:v>
                </c:pt>
                <c:pt idx="13">
                  <c:v>0.69799999999999995</c:v>
                </c:pt>
                <c:pt idx="14">
                  <c:v>9.9000000000000005E-2</c:v>
                </c:pt>
                <c:pt idx="15">
                  <c:v>0.21218999999999999</c:v>
                </c:pt>
                <c:pt idx="16">
                  <c:v>0.76900000000000002</c:v>
                </c:pt>
                <c:pt idx="17">
                  <c:v>0.69899999999999995</c:v>
                </c:pt>
                <c:pt idx="18">
                  <c:v>0.63500000000000001</c:v>
                </c:pt>
                <c:pt idx="19">
                  <c:v>0.30084</c:v>
                </c:pt>
                <c:pt idx="20">
                  <c:v>0.53946000000000005</c:v>
                </c:pt>
                <c:pt idx="21">
                  <c:v>0.4365</c:v>
                </c:pt>
                <c:pt idx="22">
                  <c:v>0.58650000000000002</c:v>
                </c:pt>
                <c:pt idx="23">
                  <c:v>0.65600000000000003</c:v>
                </c:pt>
                <c:pt idx="24">
                  <c:v>0.41099999999999998</c:v>
                </c:pt>
                <c:pt idx="25">
                  <c:v>0.61734</c:v>
                </c:pt>
                <c:pt idx="26">
                  <c:v>0.45895999999999998</c:v>
                </c:pt>
                <c:pt idx="27">
                  <c:v>0.25896000000000002</c:v>
                </c:pt>
                <c:pt idx="28">
                  <c:v>0.25896000000000002</c:v>
                </c:pt>
                <c:pt idx="29">
                  <c:v>0.79696</c:v>
                </c:pt>
                <c:pt idx="30">
                  <c:v>0.57596000000000003</c:v>
                </c:pt>
                <c:pt idx="31">
                  <c:v>0.55896000000000001</c:v>
                </c:pt>
                <c:pt idx="32">
                  <c:v>0.45035999999999998</c:v>
                </c:pt>
                <c:pt idx="33">
                  <c:v>0.64683999999999997</c:v>
                </c:pt>
                <c:pt idx="34">
                  <c:v>0.50394000000000005</c:v>
                </c:pt>
                <c:pt idx="35">
                  <c:v>0.75675999999999999</c:v>
                </c:pt>
                <c:pt idx="36">
                  <c:v>0.25896000000000002</c:v>
                </c:pt>
                <c:pt idx="37">
                  <c:v>0.34188000000000002</c:v>
                </c:pt>
                <c:pt idx="38">
                  <c:v>0.29831999999999997</c:v>
                </c:pt>
                <c:pt idx="39">
                  <c:v>0.29831999999999997</c:v>
                </c:pt>
                <c:pt idx="40">
                  <c:v>0.64683999999999997</c:v>
                </c:pt>
                <c:pt idx="41">
                  <c:v>0.55134000000000005</c:v>
                </c:pt>
                <c:pt idx="42">
                  <c:v>0.23463000000000001</c:v>
                </c:pt>
                <c:pt idx="43">
                  <c:v>0.39929999999999999</c:v>
                </c:pt>
                <c:pt idx="44">
                  <c:v>0.60592000000000001</c:v>
                </c:pt>
                <c:pt idx="45">
                  <c:v>0.69286000000000003</c:v>
                </c:pt>
                <c:pt idx="46">
                  <c:v>0.64088000000000001</c:v>
                </c:pt>
                <c:pt idx="47">
                  <c:v>0.64088000000000001</c:v>
                </c:pt>
                <c:pt idx="48">
                  <c:v>0.63</c:v>
                </c:pt>
                <c:pt idx="49">
                  <c:v>0.61019000000000001</c:v>
                </c:pt>
                <c:pt idx="50">
                  <c:v>0.61019000000000001</c:v>
                </c:pt>
                <c:pt idx="51">
                  <c:v>0.66069</c:v>
                </c:pt>
                <c:pt idx="52">
                  <c:v>0.66069</c:v>
                </c:pt>
                <c:pt idx="53">
                  <c:v>0.46068999999999999</c:v>
                </c:pt>
                <c:pt idx="54">
                  <c:v>0.31019000000000002</c:v>
                </c:pt>
                <c:pt idx="55">
                  <c:v>0.21018999999999999</c:v>
                </c:pt>
                <c:pt idx="56">
                  <c:v>0.47339999999999999</c:v>
                </c:pt>
                <c:pt idx="57">
                  <c:v>0.28303</c:v>
                </c:pt>
                <c:pt idx="58">
                  <c:v>0.45234000000000002</c:v>
                </c:pt>
                <c:pt idx="59">
                  <c:v>0.45234000000000002</c:v>
                </c:pt>
                <c:pt idx="60">
                  <c:v>0.64880000000000004</c:v>
                </c:pt>
                <c:pt idx="61">
                  <c:v>0.65868000000000004</c:v>
                </c:pt>
                <c:pt idx="62">
                  <c:v>0.54779999999999995</c:v>
                </c:pt>
                <c:pt idx="63">
                  <c:v>0.59531999999999996</c:v>
                </c:pt>
                <c:pt idx="64">
                  <c:v>0.38641999999999999</c:v>
                </c:pt>
              </c:numCache>
            </c:numRef>
          </c:yVal>
          <c:smooth val="0"/>
          <c:extLst>
            <c:ext xmlns:c16="http://schemas.microsoft.com/office/drawing/2014/chart" uri="{C3380CC4-5D6E-409C-BE32-E72D297353CC}">
              <c16:uniqueId val="{00000003-681F-604C-9159-EE2FDBF2CC03}"/>
            </c:ext>
          </c:extLst>
        </c:ser>
        <c:dLbls>
          <c:showLegendKey val="0"/>
          <c:showVal val="0"/>
          <c:showCatName val="0"/>
          <c:showSerName val="0"/>
          <c:showPercent val="0"/>
          <c:showBubbleSize val="0"/>
        </c:dLbls>
        <c:axId val="569810719"/>
        <c:axId val="569818479"/>
      </c:scatterChart>
      <c:valAx>
        <c:axId val="569810719"/>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GDP per capita</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569818479"/>
        <c:crosses val="autoZero"/>
        <c:crossBetween val="midCat"/>
      </c:valAx>
      <c:valAx>
        <c:axId val="56981847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EIA Procedur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569810719"/>
        <c:crosses val="autoZero"/>
        <c:crossBetween val="midCat"/>
      </c:valAx>
      <c:spPr>
        <a:noFill/>
        <a:ln>
          <a:noFill/>
        </a:ln>
        <a:effectLst/>
      </c:spPr>
    </c:plotArea>
    <c:plotVisOnly val="1"/>
    <c:dispBlanksAs val="gap"/>
    <c:showDLblsOverMax val="0"/>
    <c:extLst/>
  </c:chart>
  <c:spPr>
    <a:solidFill>
      <a:schemeClr val="bg1"/>
    </a:solidFill>
    <a:ln w="9525" cap="flat" cmpd="sng" algn="ctr">
      <a:solidFill>
        <a:schemeClr val="tx1">
          <a:lumMod val="15000"/>
          <a:lumOff val="85000"/>
        </a:schemeClr>
      </a:solidFill>
      <a:round/>
    </a:ln>
    <a:effectLst/>
  </c:spPr>
  <c:txPr>
    <a:bodyPr/>
    <a:lstStyle/>
    <a:p>
      <a:pPr>
        <a:defRPr sz="1000">
          <a:solidFill>
            <a:schemeClr val="tx1"/>
          </a:solidFill>
        </a:defRPr>
      </a:pPr>
      <a:endParaRPr lang="en-US"/>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1"/>
          <c:order val="0"/>
          <c:spPr>
            <a:ln w="25400" cap="rnd">
              <a:noFill/>
              <a:round/>
            </a:ln>
            <a:effectLst>
              <a:outerShdw blurRad="57150" dist="19050" dir="5400000" algn="ctr" rotWithShape="0">
                <a:srgbClr val="000000">
                  <a:alpha val="63000"/>
                </a:srgbClr>
              </a:outerShdw>
            </a:effectLst>
          </c:spPr>
          <c:marker>
            <c:symbol val="circle"/>
            <c:size val="6"/>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w="9525" cap="rnd">
                <a:solidFill>
                  <a:schemeClr val="accent2"/>
                </a:solidFill>
                <a:round/>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marker>
          <c:xVal>
            <c:numRef>
              <c:f>Procedure!$C$2:$C$66</c:f>
              <c:numCache>
                <c:formatCode>General</c:formatCode>
                <c:ptCount val="65"/>
                <c:pt idx="0">
                  <c:v>550.06845876385205</c:v>
                </c:pt>
                <c:pt idx="1">
                  <c:v>4537.5790555642197</c:v>
                </c:pt>
                <c:pt idx="2">
                  <c:v>4135.1386014207101</c:v>
                </c:pt>
                <c:pt idx="3">
                  <c:v>3936.7983196528698</c:v>
                </c:pt>
                <c:pt idx="4">
                  <c:v>23739.1571732062</c:v>
                </c:pt>
                <c:pt idx="5">
                  <c:v>1516.5132695643699</c:v>
                </c:pt>
                <c:pt idx="6">
                  <c:v>5733.3072098876401</c:v>
                </c:pt>
                <c:pt idx="7">
                  <c:v>3130.2335426177601</c:v>
                </c:pt>
                <c:pt idx="8">
                  <c:v>5148.2085169593902</c:v>
                </c:pt>
                <c:pt idx="9">
                  <c:v>26938.503382302501</c:v>
                </c:pt>
                <c:pt idx="10">
                  <c:v>8228.0115697264991</c:v>
                </c:pt>
                <c:pt idx="11">
                  <c:v>1269.9072381891301</c:v>
                </c:pt>
                <c:pt idx="12">
                  <c:v>8826.9940957483504</c:v>
                </c:pt>
                <c:pt idx="13">
                  <c:v>13386.512859434</c:v>
                </c:pt>
                <c:pt idx="14">
                  <c:v>20379.896039641699</c:v>
                </c:pt>
                <c:pt idx="15">
                  <c:v>2412.7270818521301</c:v>
                </c:pt>
                <c:pt idx="16">
                  <c:v>20200.375592040898</c:v>
                </c:pt>
                <c:pt idx="17">
                  <c:v>3853.6499035291499</c:v>
                </c:pt>
                <c:pt idx="18">
                  <c:v>12664.8474351203</c:v>
                </c:pt>
                <c:pt idx="19">
                  <c:v>1979.3643005306001</c:v>
                </c:pt>
                <c:pt idx="20">
                  <c:v>3846.4157092230498</c:v>
                </c:pt>
                <c:pt idx="21">
                  <c:v>5593.8537833814798</c:v>
                </c:pt>
                <c:pt idx="22">
                  <c:v>5017.9680646534698</c:v>
                </c:pt>
                <c:pt idx="23">
                  <c:v>40543.584166570203</c:v>
                </c:pt>
                <c:pt idx="24">
                  <c:v>4129.7516644368898</c:v>
                </c:pt>
                <c:pt idx="25">
                  <c:v>9030.3188060265202</c:v>
                </c:pt>
                <c:pt idx="26">
                  <c:v>29040.363709111702</c:v>
                </c:pt>
                <c:pt idx="27">
                  <c:v>9030.3188060265202</c:v>
                </c:pt>
                <c:pt idx="28">
                  <c:v>2457.3774139728098</c:v>
                </c:pt>
                <c:pt idx="29">
                  <c:v>15684.558518649001</c:v>
                </c:pt>
                <c:pt idx="30">
                  <c:v>8808.5894475940495</c:v>
                </c:pt>
                <c:pt idx="31">
                  <c:v>16809.648256967401</c:v>
                </c:pt>
                <c:pt idx="32">
                  <c:v>5414.6148226309497</c:v>
                </c:pt>
                <c:pt idx="33">
                  <c:v>9502.5683962516596</c:v>
                </c:pt>
                <c:pt idx="34">
                  <c:v>11151.069206829001</c:v>
                </c:pt>
                <c:pt idx="35">
                  <c:v>2290.2351496162501</c:v>
                </c:pt>
                <c:pt idx="36">
                  <c:v>3717.4733888289602</c:v>
                </c:pt>
                <c:pt idx="37">
                  <c:v>7784.0652899655697</c:v>
                </c:pt>
                <c:pt idx="38">
                  <c:v>1256.6606748178999</c:v>
                </c:pt>
                <c:pt idx="39">
                  <c:v>849.01104260426996</c:v>
                </c:pt>
                <c:pt idx="40">
                  <c:v>15267.4450155209</c:v>
                </c:pt>
                <c:pt idx="41">
                  <c:v>1547.8534136692899</c:v>
                </c:pt>
                <c:pt idx="42">
                  <c:v>1468.1929464781199</c:v>
                </c:pt>
                <c:pt idx="43">
                  <c:v>2988.9527033580198</c:v>
                </c:pt>
                <c:pt idx="44">
                  <c:v>13863.5484202763</c:v>
                </c:pt>
                <c:pt idx="45">
                  <c:v>63249.422432905703</c:v>
                </c:pt>
                <c:pt idx="46">
                  <c:v>10819.2440243784</c:v>
                </c:pt>
                <c:pt idx="47">
                  <c:v>10749.0560658145</c:v>
                </c:pt>
                <c:pt idx="48">
                  <c:v>20849.291368660499</c:v>
                </c:pt>
                <c:pt idx="49">
                  <c:v>5901.2230130799298</c:v>
                </c:pt>
                <c:pt idx="50">
                  <c:v>57714.296631377802</c:v>
                </c:pt>
                <c:pt idx="51">
                  <c:v>17579.259399142102</c:v>
                </c:pt>
                <c:pt idx="52">
                  <c:v>23601.402775876901</c:v>
                </c:pt>
                <c:pt idx="53">
                  <c:v>3835.3948171134102</c:v>
                </c:pt>
                <c:pt idx="54">
                  <c:v>2058.0352093943502</c:v>
                </c:pt>
                <c:pt idx="55">
                  <c:v>801.05087126751005</c:v>
                </c:pt>
                <c:pt idx="56">
                  <c:v>6595.0041245801704</c:v>
                </c:pt>
                <c:pt idx="57">
                  <c:v>2279.2532035787799</c:v>
                </c:pt>
                <c:pt idx="58">
                  <c:v>10546.1525631603</c:v>
                </c:pt>
                <c:pt idx="59">
                  <c:v>6586.6258626859999</c:v>
                </c:pt>
                <c:pt idx="60">
                  <c:v>37622.207457593198</c:v>
                </c:pt>
                <c:pt idx="61">
                  <c:v>2639.8243258679499</c:v>
                </c:pt>
                <c:pt idx="62">
                  <c:v>1533.8520376648801</c:v>
                </c:pt>
                <c:pt idx="63">
                  <c:v>2342.2440027211701</c:v>
                </c:pt>
                <c:pt idx="64">
                  <c:v>1106.80390649944</c:v>
                </c:pt>
              </c:numCache>
            </c:numRef>
          </c:xVal>
          <c:yVal>
            <c:numRef>
              <c:f>Procedure!$B$2:$B$66</c:f>
              <c:numCache>
                <c:formatCode>General</c:formatCode>
                <c:ptCount val="65"/>
                <c:pt idx="0">
                  <c:v>0.28633999999999998</c:v>
                </c:pt>
                <c:pt idx="1">
                  <c:v>0.45047999999999999</c:v>
                </c:pt>
                <c:pt idx="2">
                  <c:v>0.47871999999999998</c:v>
                </c:pt>
                <c:pt idx="3">
                  <c:v>0.33512999999999998</c:v>
                </c:pt>
                <c:pt idx="4">
                  <c:v>0.72121999999999997</c:v>
                </c:pt>
                <c:pt idx="5">
                  <c:v>0.47871999999999998</c:v>
                </c:pt>
                <c:pt idx="6">
                  <c:v>0.71121999999999996</c:v>
                </c:pt>
                <c:pt idx="7">
                  <c:v>0.67871999999999999</c:v>
                </c:pt>
                <c:pt idx="8">
                  <c:v>0.67871999999999999</c:v>
                </c:pt>
                <c:pt idx="9">
                  <c:v>0.44252999999999998</c:v>
                </c:pt>
                <c:pt idx="10">
                  <c:v>0.66122000000000003</c:v>
                </c:pt>
                <c:pt idx="11">
                  <c:v>0.62724000000000002</c:v>
                </c:pt>
                <c:pt idx="12">
                  <c:v>0.73521999999999998</c:v>
                </c:pt>
                <c:pt idx="13">
                  <c:v>0.69799999999999995</c:v>
                </c:pt>
                <c:pt idx="14">
                  <c:v>9.9000000000000005E-2</c:v>
                </c:pt>
                <c:pt idx="15">
                  <c:v>0.21218999999999999</c:v>
                </c:pt>
                <c:pt idx="16">
                  <c:v>0.76900000000000002</c:v>
                </c:pt>
                <c:pt idx="17">
                  <c:v>0.69899999999999995</c:v>
                </c:pt>
                <c:pt idx="18">
                  <c:v>0.63500000000000001</c:v>
                </c:pt>
                <c:pt idx="19">
                  <c:v>0.30084</c:v>
                </c:pt>
                <c:pt idx="20">
                  <c:v>0.53946000000000005</c:v>
                </c:pt>
                <c:pt idx="21">
                  <c:v>0.4365</c:v>
                </c:pt>
                <c:pt idx="22">
                  <c:v>0.58650000000000002</c:v>
                </c:pt>
                <c:pt idx="23">
                  <c:v>0.65600000000000003</c:v>
                </c:pt>
                <c:pt idx="24">
                  <c:v>0.41099999999999998</c:v>
                </c:pt>
                <c:pt idx="25">
                  <c:v>0.61734</c:v>
                </c:pt>
                <c:pt idx="26">
                  <c:v>0.45895999999999998</c:v>
                </c:pt>
                <c:pt idx="27">
                  <c:v>0.25896000000000002</c:v>
                </c:pt>
                <c:pt idx="28">
                  <c:v>0.25896000000000002</c:v>
                </c:pt>
                <c:pt idx="29">
                  <c:v>0.79696</c:v>
                </c:pt>
                <c:pt idx="30">
                  <c:v>0.57596000000000003</c:v>
                </c:pt>
                <c:pt idx="31">
                  <c:v>0.55896000000000001</c:v>
                </c:pt>
                <c:pt idx="32">
                  <c:v>0.45035999999999998</c:v>
                </c:pt>
                <c:pt idx="33">
                  <c:v>0.64683999999999997</c:v>
                </c:pt>
                <c:pt idx="34">
                  <c:v>0.50394000000000005</c:v>
                </c:pt>
                <c:pt idx="35">
                  <c:v>0.75675999999999999</c:v>
                </c:pt>
                <c:pt idx="36">
                  <c:v>0.25896000000000002</c:v>
                </c:pt>
                <c:pt idx="37">
                  <c:v>0.34188000000000002</c:v>
                </c:pt>
                <c:pt idx="38">
                  <c:v>0.29831999999999997</c:v>
                </c:pt>
                <c:pt idx="39">
                  <c:v>0.29831999999999997</c:v>
                </c:pt>
                <c:pt idx="40">
                  <c:v>0.64683999999999997</c:v>
                </c:pt>
                <c:pt idx="41">
                  <c:v>0.55134000000000005</c:v>
                </c:pt>
                <c:pt idx="42">
                  <c:v>0.23463000000000001</c:v>
                </c:pt>
                <c:pt idx="43">
                  <c:v>0.39929999999999999</c:v>
                </c:pt>
                <c:pt idx="44">
                  <c:v>0.60592000000000001</c:v>
                </c:pt>
                <c:pt idx="45">
                  <c:v>0.69286000000000003</c:v>
                </c:pt>
                <c:pt idx="46">
                  <c:v>0.64088000000000001</c:v>
                </c:pt>
                <c:pt idx="47">
                  <c:v>0.64088000000000001</c:v>
                </c:pt>
                <c:pt idx="48">
                  <c:v>0.63</c:v>
                </c:pt>
                <c:pt idx="49">
                  <c:v>0.61019000000000001</c:v>
                </c:pt>
                <c:pt idx="50">
                  <c:v>0.61019000000000001</c:v>
                </c:pt>
                <c:pt idx="51">
                  <c:v>0.66069</c:v>
                </c:pt>
                <c:pt idx="52">
                  <c:v>0.66069</c:v>
                </c:pt>
                <c:pt idx="53">
                  <c:v>0.46068999999999999</c:v>
                </c:pt>
                <c:pt idx="54">
                  <c:v>0.31019000000000002</c:v>
                </c:pt>
                <c:pt idx="55">
                  <c:v>0.21018999999999999</c:v>
                </c:pt>
                <c:pt idx="56">
                  <c:v>0.47339999999999999</c:v>
                </c:pt>
                <c:pt idx="57">
                  <c:v>0.28303</c:v>
                </c:pt>
                <c:pt idx="58">
                  <c:v>0.45234000000000002</c:v>
                </c:pt>
                <c:pt idx="59">
                  <c:v>0.45234000000000002</c:v>
                </c:pt>
                <c:pt idx="60">
                  <c:v>0.64880000000000004</c:v>
                </c:pt>
                <c:pt idx="61">
                  <c:v>0.65868000000000004</c:v>
                </c:pt>
                <c:pt idx="62">
                  <c:v>0.54779999999999995</c:v>
                </c:pt>
                <c:pt idx="63">
                  <c:v>0.59531999999999996</c:v>
                </c:pt>
                <c:pt idx="64">
                  <c:v>0.38641999999999999</c:v>
                </c:pt>
              </c:numCache>
            </c:numRef>
          </c:yVal>
          <c:smooth val="0"/>
          <c:extLst>
            <c:ext xmlns:c16="http://schemas.microsoft.com/office/drawing/2014/chart" uri="{C3380CC4-5D6E-409C-BE32-E72D297353CC}">
              <c16:uniqueId val="{00000000-CD82-1845-B7C5-0F6BC5C29118}"/>
            </c:ext>
          </c:extLst>
        </c:ser>
        <c:ser>
          <c:idx val="0"/>
          <c:order val="1"/>
          <c:spPr>
            <a:ln w="25400" cap="rnd">
              <a:noFill/>
              <a:round/>
            </a:ln>
            <a:effectLst>
              <a:outerShdw blurRad="57150" dist="19050" dir="5400000" algn="ctr" rotWithShape="0">
                <a:srgbClr val="000000">
                  <a:alpha val="63000"/>
                </a:srgbClr>
              </a:outerShdw>
            </a:effectLst>
          </c:spPr>
          <c:marker>
            <c:symbol val="circle"/>
            <c:size val="6"/>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9525" cap="rnd">
                <a:solidFill>
                  <a:schemeClr val="accent1"/>
                </a:solidFill>
                <a:round/>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marker>
          <c:trendline>
            <c:spPr>
              <a:ln w="19050" cap="rnd">
                <a:solidFill>
                  <a:schemeClr val="accent1"/>
                </a:solidFill>
              </a:ln>
              <a:effectLst/>
            </c:spPr>
            <c:trendlineType val="linear"/>
            <c:dispRSqr val="1"/>
            <c:dispEq val="1"/>
            <c:trendlineLbl>
              <c:layout>
                <c:manualLayout>
                  <c:x val="1.0123250375625571E-3"/>
                  <c:y val="-2.8994928265545755E-2"/>
                </c:manualLayout>
              </c:layout>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br>
                      <a:rPr lang="en-US"/>
                    </a:br>
                    <a:r>
                      <a:rPr lang="en-US"/>
                      <a:t>R² = 0.359</a:t>
                    </a:r>
                  </a:p>
                </c:rich>
              </c:tx>
              <c:numFmt formatCode="General" sourceLinked="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rendlineLbl>
          </c:trendline>
          <c:trendline>
            <c:spPr>
              <a:ln w="19050" cap="rnd">
                <a:solidFill>
                  <a:srgbClr val="FF0000"/>
                </a:solidFill>
              </a:ln>
              <a:effectLst/>
            </c:spPr>
            <c:trendlineType val="linear"/>
            <c:dispRSqr val="0"/>
            <c:dispEq val="0"/>
          </c:trendline>
          <c:xVal>
            <c:numRef>
              <c:f>Procedure!$C$2:$C$66</c:f>
              <c:numCache>
                <c:formatCode>General</c:formatCode>
                <c:ptCount val="65"/>
                <c:pt idx="0">
                  <c:v>550.06845876385205</c:v>
                </c:pt>
                <c:pt idx="1">
                  <c:v>4537.5790555642197</c:v>
                </c:pt>
                <c:pt idx="2">
                  <c:v>4135.1386014207101</c:v>
                </c:pt>
                <c:pt idx="3">
                  <c:v>3936.7983196528698</c:v>
                </c:pt>
                <c:pt idx="4">
                  <c:v>23739.1571732062</c:v>
                </c:pt>
                <c:pt idx="5">
                  <c:v>1516.5132695643699</c:v>
                </c:pt>
                <c:pt idx="6">
                  <c:v>5733.3072098876401</c:v>
                </c:pt>
                <c:pt idx="7">
                  <c:v>3130.2335426177601</c:v>
                </c:pt>
                <c:pt idx="8">
                  <c:v>5148.2085169593902</c:v>
                </c:pt>
                <c:pt idx="9">
                  <c:v>26938.503382302501</c:v>
                </c:pt>
                <c:pt idx="10">
                  <c:v>8228.0115697264991</c:v>
                </c:pt>
                <c:pt idx="11">
                  <c:v>1269.9072381891301</c:v>
                </c:pt>
                <c:pt idx="12">
                  <c:v>8826.9940957483504</c:v>
                </c:pt>
                <c:pt idx="13">
                  <c:v>13386.512859434</c:v>
                </c:pt>
                <c:pt idx="14">
                  <c:v>20379.896039641699</c:v>
                </c:pt>
                <c:pt idx="15">
                  <c:v>2412.7270818521301</c:v>
                </c:pt>
                <c:pt idx="16">
                  <c:v>20200.375592040898</c:v>
                </c:pt>
                <c:pt idx="17">
                  <c:v>3853.6499035291499</c:v>
                </c:pt>
                <c:pt idx="18">
                  <c:v>12664.8474351203</c:v>
                </c:pt>
                <c:pt idx="19">
                  <c:v>1979.3643005306001</c:v>
                </c:pt>
                <c:pt idx="20">
                  <c:v>3846.4157092230498</c:v>
                </c:pt>
                <c:pt idx="21">
                  <c:v>5593.8537833814798</c:v>
                </c:pt>
                <c:pt idx="22">
                  <c:v>5017.9680646534698</c:v>
                </c:pt>
                <c:pt idx="23">
                  <c:v>40543.584166570203</c:v>
                </c:pt>
                <c:pt idx="24">
                  <c:v>4129.7516644368898</c:v>
                </c:pt>
                <c:pt idx="25">
                  <c:v>9030.3188060265202</c:v>
                </c:pt>
                <c:pt idx="26">
                  <c:v>29040.363709111702</c:v>
                </c:pt>
                <c:pt idx="27">
                  <c:v>9030.3188060265202</c:v>
                </c:pt>
                <c:pt idx="28">
                  <c:v>2457.3774139728098</c:v>
                </c:pt>
                <c:pt idx="29">
                  <c:v>15684.558518649001</c:v>
                </c:pt>
                <c:pt idx="30">
                  <c:v>8808.5894475940495</c:v>
                </c:pt>
                <c:pt idx="31">
                  <c:v>16809.648256967401</c:v>
                </c:pt>
                <c:pt idx="32">
                  <c:v>5414.6148226309497</c:v>
                </c:pt>
                <c:pt idx="33">
                  <c:v>9502.5683962516596</c:v>
                </c:pt>
                <c:pt idx="34">
                  <c:v>11151.069206829001</c:v>
                </c:pt>
                <c:pt idx="35">
                  <c:v>2290.2351496162501</c:v>
                </c:pt>
                <c:pt idx="36">
                  <c:v>3717.4733888289602</c:v>
                </c:pt>
                <c:pt idx="37">
                  <c:v>7784.0652899655697</c:v>
                </c:pt>
                <c:pt idx="38">
                  <c:v>1256.6606748178999</c:v>
                </c:pt>
                <c:pt idx="39">
                  <c:v>849.01104260426996</c:v>
                </c:pt>
                <c:pt idx="40">
                  <c:v>15267.4450155209</c:v>
                </c:pt>
                <c:pt idx="41">
                  <c:v>1547.8534136692899</c:v>
                </c:pt>
                <c:pt idx="42">
                  <c:v>1468.1929464781199</c:v>
                </c:pt>
                <c:pt idx="43">
                  <c:v>2988.9527033580198</c:v>
                </c:pt>
                <c:pt idx="44">
                  <c:v>13863.5484202763</c:v>
                </c:pt>
                <c:pt idx="45">
                  <c:v>63249.422432905703</c:v>
                </c:pt>
                <c:pt idx="46">
                  <c:v>10819.2440243784</c:v>
                </c:pt>
                <c:pt idx="47">
                  <c:v>10749.0560658145</c:v>
                </c:pt>
                <c:pt idx="48">
                  <c:v>20849.291368660499</c:v>
                </c:pt>
                <c:pt idx="49">
                  <c:v>5901.2230130799298</c:v>
                </c:pt>
                <c:pt idx="50">
                  <c:v>57714.296631377802</c:v>
                </c:pt>
                <c:pt idx="51">
                  <c:v>17579.259399142102</c:v>
                </c:pt>
                <c:pt idx="52">
                  <c:v>23601.402775876901</c:v>
                </c:pt>
                <c:pt idx="53">
                  <c:v>3835.3948171134102</c:v>
                </c:pt>
                <c:pt idx="54">
                  <c:v>2058.0352093943502</c:v>
                </c:pt>
                <c:pt idx="55">
                  <c:v>801.05087126751005</c:v>
                </c:pt>
                <c:pt idx="56">
                  <c:v>6595.0041245801704</c:v>
                </c:pt>
                <c:pt idx="57">
                  <c:v>2279.2532035787799</c:v>
                </c:pt>
                <c:pt idx="58">
                  <c:v>10546.1525631603</c:v>
                </c:pt>
                <c:pt idx="59">
                  <c:v>6586.6258626859999</c:v>
                </c:pt>
                <c:pt idx="60">
                  <c:v>37622.207457593198</c:v>
                </c:pt>
                <c:pt idx="61">
                  <c:v>2639.8243258679499</c:v>
                </c:pt>
                <c:pt idx="62">
                  <c:v>1533.8520376648801</c:v>
                </c:pt>
                <c:pt idx="63">
                  <c:v>2342.2440027211701</c:v>
                </c:pt>
                <c:pt idx="64">
                  <c:v>1106.80390649944</c:v>
                </c:pt>
              </c:numCache>
            </c:numRef>
          </c:xVal>
          <c:yVal>
            <c:numRef>
              <c:f>Procedure!$B$2:$B$66</c:f>
              <c:numCache>
                <c:formatCode>General</c:formatCode>
                <c:ptCount val="65"/>
                <c:pt idx="0">
                  <c:v>0.28633999999999998</c:v>
                </c:pt>
                <c:pt idx="1">
                  <c:v>0.45047999999999999</c:v>
                </c:pt>
                <c:pt idx="2">
                  <c:v>0.47871999999999998</c:v>
                </c:pt>
                <c:pt idx="3">
                  <c:v>0.33512999999999998</c:v>
                </c:pt>
                <c:pt idx="4">
                  <c:v>0.72121999999999997</c:v>
                </c:pt>
                <c:pt idx="5">
                  <c:v>0.47871999999999998</c:v>
                </c:pt>
                <c:pt idx="6">
                  <c:v>0.71121999999999996</c:v>
                </c:pt>
                <c:pt idx="7">
                  <c:v>0.67871999999999999</c:v>
                </c:pt>
                <c:pt idx="8">
                  <c:v>0.67871999999999999</c:v>
                </c:pt>
                <c:pt idx="9">
                  <c:v>0.44252999999999998</c:v>
                </c:pt>
                <c:pt idx="10">
                  <c:v>0.66122000000000003</c:v>
                </c:pt>
                <c:pt idx="11">
                  <c:v>0.62724000000000002</c:v>
                </c:pt>
                <c:pt idx="12">
                  <c:v>0.73521999999999998</c:v>
                </c:pt>
                <c:pt idx="13">
                  <c:v>0.69799999999999995</c:v>
                </c:pt>
                <c:pt idx="14">
                  <c:v>9.9000000000000005E-2</c:v>
                </c:pt>
                <c:pt idx="15">
                  <c:v>0.21218999999999999</c:v>
                </c:pt>
                <c:pt idx="16">
                  <c:v>0.76900000000000002</c:v>
                </c:pt>
                <c:pt idx="17">
                  <c:v>0.69899999999999995</c:v>
                </c:pt>
                <c:pt idx="18">
                  <c:v>0.63500000000000001</c:v>
                </c:pt>
                <c:pt idx="19">
                  <c:v>0.30084</c:v>
                </c:pt>
                <c:pt idx="20">
                  <c:v>0.53946000000000005</c:v>
                </c:pt>
                <c:pt idx="21">
                  <c:v>0.4365</c:v>
                </c:pt>
                <c:pt idx="22">
                  <c:v>0.58650000000000002</c:v>
                </c:pt>
                <c:pt idx="23">
                  <c:v>0.65600000000000003</c:v>
                </c:pt>
                <c:pt idx="24">
                  <c:v>0.41099999999999998</c:v>
                </c:pt>
                <c:pt idx="25">
                  <c:v>0.61734</c:v>
                </c:pt>
                <c:pt idx="26">
                  <c:v>0.45895999999999998</c:v>
                </c:pt>
                <c:pt idx="27">
                  <c:v>0.25896000000000002</c:v>
                </c:pt>
                <c:pt idx="28">
                  <c:v>0.25896000000000002</c:v>
                </c:pt>
                <c:pt idx="29">
                  <c:v>0.79696</c:v>
                </c:pt>
                <c:pt idx="30">
                  <c:v>0.57596000000000003</c:v>
                </c:pt>
                <c:pt idx="31">
                  <c:v>0.55896000000000001</c:v>
                </c:pt>
                <c:pt idx="32">
                  <c:v>0.45035999999999998</c:v>
                </c:pt>
                <c:pt idx="33">
                  <c:v>0.64683999999999997</c:v>
                </c:pt>
                <c:pt idx="34">
                  <c:v>0.50394000000000005</c:v>
                </c:pt>
                <c:pt idx="35">
                  <c:v>0.75675999999999999</c:v>
                </c:pt>
                <c:pt idx="36">
                  <c:v>0.25896000000000002</c:v>
                </c:pt>
                <c:pt idx="37">
                  <c:v>0.34188000000000002</c:v>
                </c:pt>
                <c:pt idx="38">
                  <c:v>0.29831999999999997</c:v>
                </c:pt>
                <c:pt idx="39">
                  <c:v>0.29831999999999997</c:v>
                </c:pt>
                <c:pt idx="40">
                  <c:v>0.64683999999999997</c:v>
                </c:pt>
                <c:pt idx="41">
                  <c:v>0.55134000000000005</c:v>
                </c:pt>
                <c:pt idx="42">
                  <c:v>0.23463000000000001</c:v>
                </c:pt>
                <c:pt idx="43">
                  <c:v>0.39929999999999999</c:v>
                </c:pt>
                <c:pt idx="44">
                  <c:v>0.60592000000000001</c:v>
                </c:pt>
                <c:pt idx="45">
                  <c:v>0.69286000000000003</c:v>
                </c:pt>
                <c:pt idx="46">
                  <c:v>0.64088000000000001</c:v>
                </c:pt>
                <c:pt idx="47">
                  <c:v>0.64088000000000001</c:v>
                </c:pt>
                <c:pt idx="48">
                  <c:v>0.63</c:v>
                </c:pt>
                <c:pt idx="49">
                  <c:v>0.61019000000000001</c:v>
                </c:pt>
                <c:pt idx="50">
                  <c:v>0.61019000000000001</c:v>
                </c:pt>
                <c:pt idx="51">
                  <c:v>0.66069</c:v>
                </c:pt>
                <c:pt idx="52">
                  <c:v>0.66069</c:v>
                </c:pt>
                <c:pt idx="53">
                  <c:v>0.46068999999999999</c:v>
                </c:pt>
                <c:pt idx="54">
                  <c:v>0.31019000000000002</c:v>
                </c:pt>
                <c:pt idx="55">
                  <c:v>0.21018999999999999</c:v>
                </c:pt>
                <c:pt idx="56">
                  <c:v>0.47339999999999999</c:v>
                </c:pt>
                <c:pt idx="57">
                  <c:v>0.28303</c:v>
                </c:pt>
                <c:pt idx="58">
                  <c:v>0.45234000000000002</c:v>
                </c:pt>
                <c:pt idx="59">
                  <c:v>0.45234000000000002</c:v>
                </c:pt>
                <c:pt idx="60">
                  <c:v>0.64880000000000004</c:v>
                </c:pt>
                <c:pt idx="61">
                  <c:v>0.65868000000000004</c:v>
                </c:pt>
                <c:pt idx="62">
                  <c:v>0.54779999999999995</c:v>
                </c:pt>
                <c:pt idx="63">
                  <c:v>0.59531999999999996</c:v>
                </c:pt>
                <c:pt idx="64">
                  <c:v>0.38641999999999999</c:v>
                </c:pt>
              </c:numCache>
            </c:numRef>
          </c:yVal>
          <c:smooth val="0"/>
          <c:extLst>
            <c:ext xmlns:c16="http://schemas.microsoft.com/office/drawing/2014/chart" uri="{C3380CC4-5D6E-409C-BE32-E72D297353CC}">
              <c16:uniqueId val="{00000003-CD82-1845-B7C5-0F6BC5C29118}"/>
            </c:ext>
          </c:extLst>
        </c:ser>
        <c:dLbls>
          <c:showLegendKey val="0"/>
          <c:showVal val="0"/>
          <c:showCatName val="0"/>
          <c:showSerName val="0"/>
          <c:showPercent val="0"/>
          <c:showBubbleSize val="0"/>
        </c:dLbls>
        <c:axId val="569810719"/>
        <c:axId val="569818479"/>
      </c:scatterChart>
      <c:valAx>
        <c:axId val="569810719"/>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GDP per capita</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569818479"/>
        <c:crosses val="autoZero"/>
        <c:crossBetween val="midCat"/>
      </c:valAx>
      <c:valAx>
        <c:axId val="56981847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EIA Procedur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569810719"/>
        <c:crosses val="autoZero"/>
        <c:crossBetween val="midCat"/>
      </c:valAx>
      <c:spPr>
        <a:noFill/>
        <a:ln>
          <a:noFill/>
        </a:ln>
        <a:effectLst/>
      </c:spPr>
    </c:plotArea>
    <c:plotVisOnly val="1"/>
    <c:dispBlanksAs val="gap"/>
    <c:showDLblsOverMax val="0"/>
    <c:extLst/>
  </c:chart>
  <c:spPr>
    <a:solidFill>
      <a:schemeClr val="bg1"/>
    </a:solidFill>
    <a:ln w="9525" cap="flat" cmpd="sng" algn="ctr">
      <a:solidFill>
        <a:schemeClr val="tx1">
          <a:lumMod val="15000"/>
          <a:lumOff val="85000"/>
        </a:schemeClr>
      </a:solidFill>
      <a:round/>
    </a:ln>
    <a:effectLst/>
  </c:spPr>
  <c:txPr>
    <a:bodyPr/>
    <a:lstStyle/>
    <a:p>
      <a:pPr>
        <a:defRPr sz="1000">
          <a:solidFill>
            <a:schemeClr val="tx1"/>
          </a:solidFill>
        </a:defRPr>
      </a:pPr>
      <a:endParaRPr lang="en-US"/>
    </a:p>
  </c:txPr>
  <c:externalData r:id="rId3">
    <c:autoUpdate val="0"/>
  </c:externalData>
</c:chartSpace>
</file>

<file path=word/charts/chart17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1"/>
          <c:order val="0"/>
          <c:spPr>
            <a:ln w="25400" cap="rnd">
              <a:noFill/>
              <a:round/>
            </a:ln>
            <a:effectLst>
              <a:outerShdw blurRad="57150" dist="19050" dir="5400000" algn="ctr" rotWithShape="0">
                <a:srgbClr val="000000">
                  <a:alpha val="63000"/>
                </a:srgbClr>
              </a:outerShdw>
            </a:effectLst>
          </c:spPr>
          <c:marker>
            <c:symbol val="circle"/>
            <c:size val="6"/>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w="9525" cap="rnd">
                <a:solidFill>
                  <a:schemeClr val="accent2"/>
                </a:solidFill>
                <a:round/>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marker>
          <c:xVal>
            <c:numRef>
              <c:f>Procedure!$C$2:$C$66</c:f>
              <c:numCache>
                <c:formatCode>General</c:formatCode>
                <c:ptCount val="65"/>
                <c:pt idx="0">
                  <c:v>550.06845876385205</c:v>
                </c:pt>
                <c:pt idx="1">
                  <c:v>4537.5790555642197</c:v>
                </c:pt>
                <c:pt idx="2">
                  <c:v>4135.1386014207101</c:v>
                </c:pt>
                <c:pt idx="3">
                  <c:v>3936.7983196528698</c:v>
                </c:pt>
                <c:pt idx="4">
                  <c:v>23739.1571732062</c:v>
                </c:pt>
                <c:pt idx="5">
                  <c:v>1516.5132695643699</c:v>
                </c:pt>
                <c:pt idx="6">
                  <c:v>5733.3072098876401</c:v>
                </c:pt>
                <c:pt idx="7">
                  <c:v>3130.2335426177601</c:v>
                </c:pt>
                <c:pt idx="8">
                  <c:v>5148.2085169593902</c:v>
                </c:pt>
                <c:pt idx="9">
                  <c:v>26938.503382302501</c:v>
                </c:pt>
                <c:pt idx="10">
                  <c:v>8228.0115697264991</c:v>
                </c:pt>
                <c:pt idx="11">
                  <c:v>1269.9072381891301</c:v>
                </c:pt>
                <c:pt idx="12">
                  <c:v>8826.9940957483504</c:v>
                </c:pt>
                <c:pt idx="13">
                  <c:v>13386.512859434</c:v>
                </c:pt>
                <c:pt idx="14">
                  <c:v>20379.896039641699</c:v>
                </c:pt>
                <c:pt idx="15">
                  <c:v>2412.7270818521301</c:v>
                </c:pt>
                <c:pt idx="16">
                  <c:v>20200.375592040898</c:v>
                </c:pt>
                <c:pt idx="17">
                  <c:v>3853.6499035291499</c:v>
                </c:pt>
                <c:pt idx="18">
                  <c:v>12664.8474351203</c:v>
                </c:pt>
                <c:pt idx="19">
                  <c:v>1979.3643005306001</c:v>
                </c:pt>
                <c:pt idx="20">
                  <c:v>3846.4157092230498</c:v>
                </c:pt>
                <c:pt idx="21">
                  <c:v>5593.8537833814798</c:v>
                </c:pt>
                <c:pt idx="22">
                  <c:v>5017.9680646534698</c:v>
                </c:pt>
                <c:pt idx="23">
                  <c:v>40543.584166570203</c:v>
                </c:pt>
                <c:pt idx="24">
                  <c:v>4129.7516644368898</c:v>
                </c:pt>
                <c:pt idx="25">
                  <c:v>9030.3188060265202</c:v>
                </c:pt>
                <c:pt idx="26">
                  <c:v>29040.363709111702</c:v>
                </c:pt>
                <c:pt idx="27">
                  <c:v>9030.3188060265202</c:v>
                </c:pt>
                <c:pt idx="28">
                  <c:v>2457.3774139728098</c:v>
                </c:pt>
                <c:pt idx="29">
                  <c:v>15684.558518649001</c:v>
                </c:pt>
                <c:pt idx="30">
                  <c:v>8808.5894475940495</c:v>
                </c:pt>
                <c:pt idx="31">
                  <c:v>16809.648256967401</c:v>
                </c:pt>
                <c:pt idx="32">
                  <c:v>5414.6148226309497</c:v>
                </c:pt>
                <c:pt idx="33">
                  <c:v>9502.5683962516596</c:v>
                </c:pt>
                <c:pt idx="34">
                  <c:v>11151.069206829001</c:v>
                </c:pt>
                <c:pt idx="35">
                  <c:v>2290.2351496162501</c:v>
                </c:pt>
                <c:pt idx="36">
                  <c:v>3717.4733888289602</c:v>
                </c:pt>
                <c:pt idx="37">
                  <c:v>7784.0652899655697</c:v>
                </c:pt>
                <c:pt idx="38">
                  <c:v>1256.6606748178999</c:v>
                </c:pt>
                <c:pt idx="39">
                  <c:v>849.01104260426996</c:v>
                </c:pt>
                <c:pt idx="40">
                  <c:v>15267.4450155209</c:v>
                </c:pt>
                <c:pt idx="41">
                  <c:v>1547.8534136692899</c:v>
                </c:pt>
                <c:pt idx="42">
                  <c:v>1468.1929464781199</c:v>
                </c:pt>
                <c:pt idx="43">
                  <c:v>2988.9527033580198</c:v>
                </c:pt>
                <c:pt idx="44">
                  <c:v>13863.5484202763</c:v>
                </c:pt>
                <c:pt idx="45">
                  <c:v>63249.422432905703</c:v>
                </c:pt>
                <c:pt idx="46">
                  <c:v>10819.2440243784</c:v>
                </c:pt>
                <c:pt idx="47">
                  <c:v>10749.0560658145</c:v>
                </c:pt>
                <c:pt idx="48">
                  <c:v>20849.291368660499</c:v>
                </c:pt>
                <c:pt idx="49">
                  <c:v>5901.2230130799298</c:v>
                </c:pt>
                <c:pt idx="50">
                  <c:v>57714.296631377802</c:v>
                </c:pt>
                <c:pt idx="51">
                  <c:v>17579.259399142102</c:v>
                </c:pt>
                <c:pt idx="52">
                  <c:v>23601.402775876901</c:v>
                </c:pt>
                <c:pt idx="53">
                  <c:v>3835.3948171134102</c:v>
                </c:pt>
                <c:pt idx="54">
                  <c:v>2058.0352093943502</c:v>
                </c:pt>
                <c:pt idx="55">
                  <c:v>801.05087126751005</c:v>
                </c:pt>
                <c:pt idx="56">
                  <c:v>6595.0041245801704</c:v>
                </c:pt>
                <c:pt idx="57">
                  <c:v>2279.2532035787799</c:v>
                </c:pt>
                <c:pt idx="58">
                  <c:v>10546.1525631603</c:v>
                </c:pt>
                <c:pt idx="59">
                  <c:v>6586.6258626859999</c:v>
                </c:pt>
                <c:pt idx="60">
                  <c:v>37622.207457593198</c:v>
                </c:pt>
                <c:pt idx="61">
                  <c:v>2639.8243258679499</c:v>
                </c:pt>
                <c:pt idx="62">
                  <c:v>1533.8520376648801</c:v>
                </c:pt>
                <c:pt idx="63">
                  <c:v>2342.2440027211701</c:v>
                </c:pt>
                <c:pt idx="64">
                  <c:v>1106.80390649944</c:v>
                </c:pt>
              </c:numCache>
            </c:numRef>
          </c:xVal>
          <c:yVal>
            <c:numRef>
              <c:f>Procedure!$B$2:$B$66</c:f>
              <c:numCache>
                <c:formatCode>General</c:formatCode>
                <c:ptCount val="65"/>
                <c:pt idx="0">
                  <c:v>0.28633999999999998</c:v>
                </c:pt>
                <c:pt idx="1">
                  <c:v>0.45047999999999999</c:v>
                </c:pt>
                <c:pt idx="2">
                  <c:v>0.47871999999999998</c:v>
                </c:pt>
                <c:pt idx="3">
                  <c:v>0.33512999999999998</c:v>
                </c:pt>
                <c:pt idx="4">
                  <c:v>0.72121999999999997</c:v>
                </c:pt>
                <c:pt idx="5">
                  <c:v>0.47871999999999998</c:v>
                </c:pt>
                <c:pt idx="6">
                  <c:v>0.71121999999999996</c:v>
                </c:pt>
                <c:pt idx="7">
                  <c:v>0.67871999999999999</c:v>
                </c:pt>
                <c:pt idx="8">
                  <c:v>0.67871999999999999</c:v>
                </c:pt>
                <c:pt idx="9">
                  <c:v>0.44252999999999998</c:v>
                </c:pt>
                <c:pt idx="10">
                  <c:v>0.66122000000000003</c:v>
                </c:pt>
                <c:pt idx="11">
                  <c:v>0.62724000000000002</c:v>
                </c:pt>
                <c:pt idx="12">
                  <c:v>0.73521999999999998</c:v>
                </c:pt>
                <c:pt idx="13">
                  <c:v>0.69799999999999995</c:v>
                </c:pt>
                <c:pt idx="14">
                  <c:v>9.9000000000000005E-2</c:v>
                </c:pt>
                <c:pt idx="15">
                  <c:v>0.21218999999999999</c:v>
                </c:pt>
                <c:pt idx="16">
                  <c:v>0.76900000000000002</c:v>
                </c:pt>
                <c:pt idx="17">
                  <c:v>0.69899999999999995</c:v>
                </c:pt>
                <c:pt idx="18">
                  <c:v>0.63500000000000001</c:v>
                </c:pt>
                <c:pt idx="19">
                  <c:v>0.30084</c:v>
                </c:pt>
                <c:pt idx="20">
                  <c:v>0.53946000000000005</c:v>
                </c:pt>
                <c:pt idx="21">
                  <c:v>0.4365</c:v>
                </c:pt>
                <c:pt idx="22">
                  <c:v>0.58650000000000002</c:v>
                </c:pt>
                <c:pt idx="23">
                  <c:v>0.65600000000000003</c:v>
                </c:pt>
                <c:pt idx="24">
                  <c:v>0.41099999999999998</c:v>
                </c:pt>
                <c:pt idx="25">
                  <c:v>0.61734</c:v>
                </c:pt>
                <c:pt idx="26">
                  <c:v>0.45895999999999998</c:v>
                </c:pt>
                <c:pt idx="27">
                  <c:v>0.25896000000000002</c:v>
                </c:pt>
                <c:pt idx="28">
                  <c:v>0.25896000000000002</c:v>
                </c:pt>
                <c:pt idx="29">
                  <c:v>0.79696</c:v>
                </c:pt>
                <c:pt idx="30">
                  <c:v>0.57596000000000003</c:v>
                </c:pt>
                <c:pt idx="31">
                  <c:v>0.55896000000000001</c:v>
                </c:pt>
                <c:pt idx="32">
                  <c:v>0.45035999999999998</c:v>
                </c:pt>
                <c:pt idx="33">
                  <c:v>0.64683999999999997</c:v>
                </c:pt>
                <c:pt idx="34">
                  <c:v>0.50394000000000005</c:v>
                </c:pt>
                <c:pt idx="35">
                  <c:v>0.75675999999999999</c:v>
                </c:pt>
                <c:pt idx="36">
                  <c:v>0.25896000000000002</c:v>
                </c:pt>
                <c:pt idx="37">
                  <c:v>0.34188000000000002</c:v>
                </c:pt>
                <c:pt idx="38">
                  <c:v>0.29831999999999997</c:v>
                </c:pt>
                <c:pt idx="39">
                  <c:v>0.29831999999999997</c:v>
                </c:pt>
                <c:pt idx="40">
                  <c:v>0.64683999999999997</c:v>
                </c:pt>
                <c:pt idx="41">
                  <c:v>0.55134000000000005</c:v>
                </c:pt>
                <c:pt idx="42">
                  <c:v>0.23463000000000001</c:v>
                </c:pt>
                <c:pt idx="43">
                  <c:v>0.39929999999999999</c:v>
                </c:pt>
                <c:pt idx="44">
                  <c:v>0.60592000000000001</c:v>
                </c:pt>
                <c:pt idx="45">
                  <c:v>0.69286000000000003</c:v>
                </c:pt>
                <c:pt idx="46">
                  <c:v>0.64088000000000001</c:v>
                </c:pt>
                <c:pt idx="47">
                  <c:v>0.64088000000000001</c:v>
                </c:pt>
                <c:pt idx="48">
                  <c:v>0.63</c:v>
                </c:pt>
                <c:pt idx="49">
                  <c:v>0.61019000000000001</c:v>
                </c:pt>
                <c:pt idx="50">
                  <c:v>0.61019000000000001</c:v>
                </c:pt>
                <c:pt idx="51">
                  <c:v>0.66069</c:v>
                </c:pt>
                <c:pt idx="52">
                  <c:v>0.66069</c:v>
                </c:pt>
                <c:pt idx="53">
                  <c:v>0.46068999999999999</c:v>
                </c:pt>
                <c:pt idx="54">
                  <c:v>0.31019000000000002</c:v>
                </c:pt>
                <c:pt idx="55">
                  <c:v>0.21018999999999999</c:v>
                </c:pt>
                <c:pt idx="56">
                  <c:v>0.47339999999999999</c:v>
                </c:pt>
                <c:pt idx="57">
                  <c:v>0.28303</c:v>
                </c:pt>
                <c:pt idx="58">
                  <c:v>0.45234000000000002</c:v>
                </c:pt>
                <c:pt idx="59">
                  <c:v>0.45234000000000002</c:v>
                </c:pt>
                <c:pt idx="60">
                  <c:v>0.64880000000000004</c:v>
                </c:pt>
                <c:pt idx="61">
                  <c:v>0.65868000000000004</c:v>
                </c:pt>
                <c:pt idx="62">
                  <c:v>0.54779999999999995</c:v>
                </c:pt>
                <c:pt idx="63">
                  <c:v>0.59531999999999996</c:v>
                </c:pt>
                <c:pt idx="64">
                  <c:v>0.38641999999999999</c:v>
                </c:pt>
              </c:numCache>
            </c:numRef>
          </c:yVal>
          <c:smooth val="0"/>
          <c:extLst>
            <c:ext xmlns:c16="http://schemas.microsoft.com/office/drawing/2014/chart" uri="{C3380CC4-5D6E-409C-BE32-E72D297353CC}">
              <c16:uniqueId val="{00000000-CD82-1845-B7C5-0F6BC5C29118}"/>
            </c:ext>
          </c:extLst>
        </c:ser>
        <c:ser>
          <c:idx val="0"/>
          <c:order val="1"/>
          <c:spPr>
            <a:ln w="25400" cap="rnd">
              <a:noFill/>
              <a:round/>
            </a:ln>
            <a:effectLst>
              <a:outerShdw blurRad="57150" dist="19050" dir="5400000" algn="ctr" rotWithShape="0">
                <a:srgbClr val="000000">
                  <a:alpha val="63000"/>
                </a:srgbClr>
              </a:outerShdw>
            </a:effectLst>
          </c:spPr>
          <c:marker>
            <c:symbol val="circle"/>
            <c:size val="6"/>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9525" cap="rnd">
                <a:solidFill>
                  <a:schemeClr val="accent1"/>
                </a:solidFill>
                <a:round/>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marker>
          <c:trendline>
            <c:spPr>
              <a:ln w="19050" cap="rnd">
                <a:solidFill>
                  <a:schemeClr val="accent1"/>
                </a:solidFill>
              </a:ln>
              <a:effectLst/>
            </c:spPr>
            <c:trendlineType val="linear"/>
            <c:dispRSqr val="1"/>
            <c:dispEq val="1"/>
            <c:trendlineLbl>
              <c:layout>
                <c:manualLayout>
                  <c:x val="1.0123250375625571E-3"/>
                  <c:y val="-2.8994928265545755E-2"/>
                </c:manualLayout>
              </c:layout>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br>
                      <a:rPr lang="en-US"/>
                    </a:br>
                    <a:r>
                      <a:rPr lang="en-US"/>
                      <a:t>R² = 0.359</a:t>
                    </a:r>
                  </a:p>
                </c:rich>
              </c:tx>
              <c:numFmt formatCode="General" sourceLinked="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rendlineLbl>
          </c:trendline>
          <c:trendline>
            <c:spPr>
              <a:ln w="19050" cap="rnd">
                <a:solidFill>
                  <a:srgbClr val="FF0000"/>
                </a:solidFill>
              </a:ln>
              <a:effectLst/>
            </c:spPr>
            <c:trendlineType val="linear"/>
            <c:dispRSqr val="0"/>
            <c:dispEq val="0"/>
          </c:trendline>
          <c:xVal>
            <c:numRef>
              <c:f>Procedure!$C$2:$C$66</c:f>
              <c:numCache>
                <c:formatCode>General</c:formatCode>
                <c:ptCount val="65"/>
                <c:pt idx="0">
                  <c:v>550.06845876385205</c:v>
                </c:pt>
                <c:pt idx="1">
                  <c:v>4537.5790555642197</c:v>
                </c:pt>
                <c:pt idx="2">
                  <c:v>4135.1386014207101</c:v>
                </c:pt>
                <c:pt idx="3">
                  <c:v>3936.7983196528698</c:v>
                </c:pt>
                <c:pt idx="4">
                  <c:v>23739.1571732062</c:v>
                </c:pt>
                <c:pt idx="5">
                  <c:v>1516.5132695643699</c:v>
                </c:pt>
                <c:pt idx="6">
                  <c:v>5733.3072098876401</c:v>
                </c:pt>
                <c:pt idx="7">
                  <c:v>3130.2335426177601</c:v>
                </c:pt>
                <c:pt idx="8">
                  <c:v>5148.2085169593902</c:v>
                </c:pt>
                <c:pt idx="9">
                  <c:v>26938.503382302501</c:v>
                </c:pt>
                <c:pt idx="10">
                  <c:v>8228.0115697264991</c:v>
                </c:pt>
                <c:pt idx="11">
                  <c:v>1269.9072381891301</c:v>
                </c:pt>
                <c:pt idx="12">
                  <c:v>8826.9940957483504</c:v>
                </c:pt>
                <c:pt idx="13">
                  <c:v>13386.512859434</c:v>
                </c:pt>
                <c:pt idx="14">
                  <c:v>20379.896039641699</c:v>
                </c:pt>
                <c:pt idx="15">
                  <c:v>2412.7270818521301</c:v>
                </c:pt>
                <c:pt idx="16">
                  <c:v>20200.375592040898</c:v>
                </c:pt>
                <c:pt idx="17">
                  <c:v>3853.6499035291499</c:v>
                </c:pt>
                <c:pt idx="18">
                  <c:v>12664.8474351203</c:v>
                </c:pt>
                <c:pt idx="19">
                  <c:v>1979.3643005306001</c:v>
                </c:pt>
                <c:pt idx="20">
                  <c:v>3846.4157092230498</c:v>
                </c:pt>
                <c:pt idx="21">
                  <c:v>5593.8537833814798</c:v>
                </c:pt>
                <c:pt idx="22">
                  <c:v>5017.9680646534698</c:v>
                </c:pt>
                <c:pt idx="23">
                  <c:v>40543.584166570203</c:v>
                </c:pt>
                <c:pt idx="24">
                  <c:v>4129.7516644368898</c:v>
                </c:pt>
                <c:pt idx="25">
                  <c:v>9030.3188060265202</c:v>
                </c:pt>
                <c:pt idx="26">
                  <c:v>29040.363709111702</c:v>
                </c:pt>
                <c:pt idx="27">
                  <c:v>9030.3188060265202</c:v>
                </c:pt>
                <c:pt idx="28">
                  <c:v>2457.3774139728098</c:v>
                </c:pt>
                <c:pt idx="29">
                  <c:v>15684.558518649001</c:v>
                </c:pt>
                <c:pt idx="30">
                  <c:v>8808.5894475940495</c:v>
                </c:pt>
                <c:pt idx="31">
                  <c:v>16809.648256967401</c:v>
                </c:pt>
                <c:pt idx="32">
                  <c:v>5414.6148226309497</c:v>
                </c:pt>
                <c:pt idx="33">
                  <c:v>9502.5683962516596</c:v>
                </c:pt>
                <c:pt idx="34">
                  <c:v>11151.069206829001</c:v>
                </c:pt>
                <c:pt idx="35">
                  <c:v>2290.2351496162501</c:v>
                </c:pt>
                <c:pt idx="36">
                  <c:v>3717.4733888289602</c:v>
                </c:pt>
                <c:pt idx="37">
                  <c:v>7784.0652899655697</c:v>
                </c:pt>
                <c:pt idx="38">
                  <c:v>1256.6606748178999</c:v>
                </c:pt>
                <c:pt idx="39">
                  <c:v>849.01104260426996</c:v>
                </c:pt>
                <c:pt idx="40">
                  <c:v>15267.4450155209</c:v>
                </c:pt>
                <c:pt idx="41">
                  <c:v>1547.8534136692899</c:v>
                </c:pt>
                <c:pt idx="42">
                  <c:v>1468.1929464781199</c:v>
                </c:pt>
                <c:pt idx="43">
                  <c:v>2988.9527033580198</c:v>
                </c:pt>
                <c:pt idx="44">
                  <c:v>13863.5484202763</c:v>
                </c:pt>
                <c:pt idx="45">
                  <c:v>63249.422432905703</c:v>
                </c:pt>
                <c:pt idx="46">
                  <c:v>10819.2440243784</c:v>
                </c:pt>
                <c:pt idx="47">
                  <c:v>10749.0560658145</c:v>
                </c:pt>
                <c:pt idx="48">
                  <c:v>20849.291368660499</c:v>
                </c:pt>
                <c:pt idx="49">
                  <c:v>5901.2230130799298</c:v>
                </c:pt>
                <c:pt idx="50">
                  <c:v>57714.296631377802</c:v>
                </c:pt>
                <c:pt idx="51">
                  <c:v>17579.259399142102</c:v>
                </c:pt>
                <c:pt idx="52">
                  <c:v>23601.402775876901</c:v>
                </c:pt>
                <c:pt idx="53">
                  <c:v>3835.3948171134102</c:v>
                </c:pt>
                <c:pt idx="54">
                  <c:v>2058.0352093943502</c:v>
                </c:pt>
                <c:pt idx="55">
                  <c:v>801.05087126751005</c:v>
                </c:pt>
                <c:pt idx="56">
                  <c:v>6595.0041245801704</c:v>
                </c:pt>
                <c:pt idx="57">
                  <c:v>2279.2532035787799</c:v>
                </c:pt>
                <c:pt idx="58">
                  <c:v>10546.1525631603</c:v>
                </c:pt>
                <c:pt idx="59">
                  <c:v>6586.6258626859999</c:v>
                </c:pt>
                <c:pt idx="60">
                  <c:v>37622.207457593198</c:v>
                </c:pt>
                <c:pt idx="61">
                  <c:v>2639.8243258679499</c:v>
                </c:pt>
                <c:pt idx="62">
                  <c:v>1533.8520376648801</c:v>
                </c:pt>
                <c:pt idx="63">
                  <c:v>2342.2440027211701</c:v>
                </c:pt>
                <c:pt idx="64">
                  <c:v>1106.80390649944</c:v>
                </c:pt>
              </c:numCache>
            </c:numRef>
          </c:xVal>
          <c:yVal>
            <c:numRef>
              <c:f>Procedure!$B$2:$B$66</c:f>
              <c:numCache>
                <c:formatCode>General</c:formatCode>
                <c:ptCount val="65"/>
                <c:pt idx="0">
                  <c:v>0.28633999999999998</c:v>
                </c:pt>
                <c:pt idx="1">
                  <c:v>0.45047999999999999</c:v>
                </c:pt>
                <c:pt idx="2">
                  <c:v>0.47871999999999998</c:v>
                </c:pt>
                <c:pt idx="3">
                  <c:v>0.33512999999999998</c:v>
                </c:pt>
                <c:pt idx="4">
                  <c:v>0.72121999999999997</c:v>
                </c:pt>
                <c:pt idx="5">
                  <c:v>0.47871999999999998</c:v>
                </c:pt>
                <c:pt idx="6">
                  <c:v>0.71121999999999996</c:v>
                </c:pt>
                <c:pt idx="7">
                  <c:v>0.67871999999999999</c:v>
                </c:pt>
                <c:pt idx="8">
                  <c:v>0.67871999999999999</c:v>
                </c:pt>
                <c:pt idx="9">
                  <c:v>0.44252999999999998</c:v>
                </c:pt>
                <c:pt idx="10">
                  <c:v>0.66122000000000003</c:v>
                </c:pt>
                <c:pt idx="11">
                  <c:v>0.62724000000000002</c:v>
                </c:pt>
                <c:pt idx="12">
                  <c:v>0.73521999999999998</c:v>
                </c:pt>
                <c:pt idx="13">
                  <c:v>0.69799999999999995</c:v>
                </c:pt>
                <c:pt idx="14">
                  <c:v>9.9000000000000005E-2</c:v>
                </c:pt>
                <c:pt idx="15">
                  <c:v>0.21218999999999999</c:v>
                </c:pt>
                <c:pt idx="16">
                  <c:v>0.76900000000000002</c:v>
                </c:pt>
                <c:pt idx="17">
                  <c:v>0.69899999999999995</c:v>
                </c:pt>
                <c:pt idx="18">
                  <c:v>0.63500000000000001</c:v>
                </c:pt>
                <c:pt idx="19">
                  <c:v>0.30084</c:v>
                </c:pt>
                <c:pt idx="20">
                  <c:v>0.53946000000000005</c:v>
                </c:pt>
                <c:pt idx="21">
                  <c:v>0.4365</c:v>
                </c:pt>
                <c:pt idx="22">
                  <c:v>0.58650000000000002</c:v>
                </c:pt>
                <c:pt idx="23">
                  <c:v>0.65600000000000003</c:v>
                </c:pt>
                <c:pt idx="24">
                  <c:v>0.41099999999999998</c:v>
                </c:pt>
                <c:pt idx="25">
                  <c:v>0.61734</c:v>
                </c:pt>
                <c:pt idx="26">
                  <c:v>0.45895999999999998</c:v>
                </c:pt>
                <c:pt idx="27">
                  <c:v>0.25896000000000002</c:v>
                </c:pt>
                <c:pt idx="28">
                  <c:v>0.25896000000000002</c:v>
                </c:pt>
                <c:pt idx="29">
                  <c:v>0.79696</c:v>
                </c:pt>
                <c:pt idx="30">
                  <c:v>0.57596000000000003</c:v>
                </c:pt>
                <c:pt idx="31">
                  <c:v>0.55896000000000001</c:v>
                </c:pt>
                <c:pt idx="32">
                  <c:v>0.45035999999999998</c:v>
                </c:pt>
                <c:pt idx="33">
                  <c:v>0.64683999999999997</c:v>
                </c:pt>
                <c:pt idx="34">
                  <c:v>0.50394000000000005</c:v>
                </c:pt>
                <c:pt idx="35">
                  <c:v>0.75675999999999999</c:v>
                </c:pt>
                <c:pt idx="36">
                  <c:v>0.25896000000000002</c:v>
                </c:pt>
                <c:pt idx="37">
                  <c:v>0.34188000000000002</c:v>
                </c:pt>
                <c:pt idx="38">
                  <c:v>0.29831999999999997</c:v>
                </c:pt>
                <c:pt idx="39">
                  <c:v>0.29831999999999997</c:v>
                </c:pt>
                <c:pt idx="40">
                  <c:v>0.64683999999999997</c:v>
                </c:pt>
                <c:pt idx="41">
                  <c:v>0.55134000000000005</c:v>
                </c:pt>
                <c:pt idx="42">
                  <c:v>0.23463000000000001</c:v>
                </c:pt>
                <c:pt idx="43">
                  <c:v>0.39929999999999999</c:v>
                </c:pt>
                <c:pt idx="44">
                  <c:v>0.60592000000000001</c:v>
                </c:pt>
                <c:pt idx="45">
                  <c:v>0.69286000000000003</c:v>
                </c:pt>
                <c:pt idx="46">
                  <c:v>0.64088000000000001</c:v>
                </c:pt>
                <c:pt idx="47">
                  <c:v>0.64088000000000001</c:v>
                </c:pt>
                <c:pt idx="48">
                  <c:v>0.63</c:v>
                </c:pt>
                <c:pt idx="49">
                  <c:v>0.61019000000000001</c:v>
                </c:pt>
                <c:pt idx="50">
                  <c:v>0.61019000000000001</c:v>
                </c:pt>
                <c:pt idx="51">
                  <c:v>0.66069</c:v>
                </c:pt>
                <c:pt idx="52">
                  <c:v>0.66069</c:v>
                </c:pt>
                <c:pt idx="53">
                  <c:v>0.46068999999999999</c:v>
                </c:pt>
                <c:pt idx="54">
                  <c:v>0.31019000000000002</c:v>
                </c:pt>
                <c:pt idx="55">
                  <c:v>0.21018999999999999</c:v>
                </c:pt>
                <c:pt idx="56">
                  <c:v>0.47339999999999999</c:v>
                </c:pt>
                <c:pt idx="57">
                  <c:v>0.28303</c:v>
                </c:pt>
                <c:pt idx="58">
                  <c:v>0.45234000000000002</c:v>
                </c:pt>
                <c:pt idx="59">
                  <c:v>0.45234000000000002</c:v>
                </c:pt>
                <c:pt idx="60">
                  <c:v>0.64880000000000004</c:v>
                </c:pt>
                <c:pt idx="61">
                  <c:v>0.65868000000000004</c:v>
                </c:pt>
                <c:pt idx="62">
                  <c:v>0.54779999999999995</c:v>
                </c:pt>
                <c:pt idx="63">
                  <c:v>0.59531999999999996</c:v>
                </c:pt>
                <c:pt idx="64">
                  <c:v>0.38641999999999999</c:v>
                </c:pt>
              </c:numCache>
            </c:numRef>
          </c:yVal>
          <c:smooth val="0"/>
          <c:extLst>
            <c:ext xmlns:c16="http://schemas.microsoft.com/office/drawing/2014/chart" uri="{C3380CC4-5D6E-409C-BE32-E72D297353CC}">
              <c16:uniqueId val="{00000003-CD82-1845-B7C5-0F6BC5C29118}"/>
            </c:ext>
          </c:extLst>
        </c:ser>
        <c:dLbls>
          <c:showLegendKey val="0"/>
          <c:showVal val="0"/>
          <c:showCatName val="0"/>
          <c:showSerName val="0"/>
          <c:showPercent val="0"/>
          <c:showBubbleSize val="0"/>
        </c:dLbls>
        <c:axId val="569810719"/>
        <c:axId val="569818479"/>
      </c:scatterChart>
      <c:valAx>
        <c:axId val="569810719"/>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GDP per capita</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569818479"/>
        <c:crosses val="autoZero"/>
        <c:crossBetween val="midCat"/>
      </c:valAx>
      <c:valAx>
        <c:axId val="56981847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EIA Procedur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569810719"/>
        <c:crosses val="autoZero"/>
        <c:crossBetween val="midCat"/>
      </c:valAx>
      <c:spPr>
        <a:noFill/>
        <a:ln>
          <a:noFill/>
        </a:ln>
        <a:effectLst/>
      </c:spPr>
    </c:plotArea>
    <c:plotVisOnly val="1"/>
    <c:dispBlanksAs val="gap"/>
    <c:showDLblsOverMax val="0"/>
    <c:extLst/>
  </c:chart>
  <c:spPr>
    <a:solidFill>
      <a:schemeClr val="bg1"/>
    </a:solidFill>
    <a:ln w="9525" cap="flat" cmpd="sng" algn="ctr">
      <a:solidFill>
        <a:schemeClr val="tx1">
          <a:lumMod val="15000"/>
          <a:lumOff val="85000"/>
        </a:schemeClr>
      </a:solidFill>
      <a:round/>
    </a:ln>
    <a:effectLst/>
  </c:spPr>
  <c:txPr>
    <a:bodyPr/>
    <a:lstStyle/>
    <a:p>
      <a:pPr>
        <a:defRPr sz="1000">
          <a:solidFill>
            <a:schemeClr val="tx1"/>
          </a:solidFill>
        </a:defRPr>
      </a:pPr>
      <a:endParaRPr lang="en-US"/>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1"/>
          <c:order val="0"/>
          <c:spPr>
            <a:ln w="25400" cap="rnd">
              <a:noFill/>
              <a:round/>
            </a:ln>
            <a:effectLst>
              <a:outerShdw blurRad="57150" dist="19050" dir="5400000" algn="ctr" rotWithShape="0">
                <a:srgbClr val="000000">
                  <a:alpha val="63000"/>
                </a:srgbClr>
              </a:outerShdw>
            </a:effectLst>
          </c:spPr>
          <c:marker>
            <c:symbol val="circle"/>
            <c:size val="6"/>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w="9525" cap="rnd">
                <a:solidFill>
                  <a:schemeClr val="accent2"/>
                </a:solidFill>
                <a:round/>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marker>
          <c:xVal>
            <c:numRef>
              <c:f>Procedure!$C$2:$C$66</c:f>
              <c:numCache>
                <c:formatCode>General</c:formatCode>
                <c:ptCount val="65"/>
                <c:pt idx="0">
                  <c:v>550.06845876385205</c:v>
                </c:pt>
                <c:pt idx="1">
                  <c:v>4537.5790555642197</c:v>
                </c:pt>
                <c:pt idx="2">
                  <c:v>4135.1386014207101</c:v>
                </c:pt>
                <c:pt idx="3">
                  <c:v>3936.7983196528698</c:v>
                </c:pt>
                <c:pt idx="4">
                  <c:v>23739.1571732062</c:v>
                </c:pt>
                <c:pt idx="5">
                  <c:v>1516.5132695643699</c:v>
                </c:pt>
                <c:pt idx="6">
                  <c:v>5733.3072098876401</c:v>
                </c:pt>
                <c:pt idx="7">
                  <c:v>3130.2335426177601</c:v>
                </c:pt>
                <c:pt idx="8">
                  <c:v>5148.2085169593902</c:v>
                </c:pt>
                <c:pt idx="9">
                  <c:v>26938.503382302501</c:v>
                </c:pt>
                <c:pt idx="10">
                  <c:v>8228.0115697264991</c:v>
                </c:pt>
                <c:pt idx="11">
                  <c:v>1269.9072381891301</c:v>
                </c:pt>
                <c:pt idx="12">
                  <c:v>8826.9940957483504</c:v>
                </c:pt>
                <c:pt idx="13">
                  <c:v>13386.512859434</c:v>
                </c:pt>
                <c:pt idx="14">
                  <c:v>20379.896039641699</c:v>
                </c:pt>
                <c:pt idx="15">
                  <c:v>2412.7270818521301</c:v>
                </c:pt>
                <c:pt idx="16">
                  <c:v>20200.375592040898</c:v>
                </c:pt>
                <c:pt idx="17">
                  <c:v>3853.6499035291499</c:v>
                </c:pt>
                <c:pt idx="18">
                  <c:v>12664.8474351203</c:v>
                </c:pt>
                <c:pt idx="19">
                  <c:v>1979.3643005306001</c:v>
                </c:pt>
                <c:pt idx="20">
                  <c:v>3846.4157092230498</c:v>
                </c:pt>
                <c:pt idx="21">
                  <c:v>5593.8537833814798</c:v>
                </c:pt>
                <c:pt idx="22">
                  <c:v>5017.9680646534698</c:v>
                </c:pt>
                <c:pt idx="23">
                  <c:v>40543.584166570203</c:v>
                </c:pt>
                <c:pt idx="24">
                  <c:v>4129.7516644368898</c:v>
                </c:pt>
                <c:pt idx="25">
                  <c:v>9030.3188060265202</c:v>
                </c:pt>
                <c:pt idx="26">
                  <c:v>29040.363709111702</c:v>
                </c:pt>
                <c:pt idx="27">
                  <c:v>9030.3188060265202</c:v>
                </c:pt>
                <c:pt idx="28">
                  <c:v>2457.3774139728098</c:v>
                </c:pt>
                <c:pt idx="29">
                  <c:v>15684.558518649001</c:v>
                </c:pt>
                <c:pt idx="30">
                  <c:v>8808.5894475940495</c:v>
                </c:pt>
                <c:pt idx="31">
                  <c:v>16809.648256967401</c:v>
                </c:pt>
                <c:pt idx="32">
                  <c:v>5414.6148226309497</c:v>
                </c:pt>
                <c:pt idx="33">
                  <c:v>9502.5683962516596</c:v>
                </c:pt>
                <c:pt idx="34">
                  <c:v>11151.069206829001</c:v>
                </c:pt>
                <c:pt idx="35">
                  <c:v>2290.2351496162501</c:v>
                </c:pt>
                <c:pt idx="36">
                  <c:v>3717.4733888289602</c:v>
                </c:pt>
                <c:pt idx="37">
                  <c:v>7784.0652899655697</c:v>
                </c:pt>
                <c:pt idx="38">
                  <c:v>1256.6606748178999</c:v>
                </c:pt>
                <c:pt idx="39">
                  <c:v>849.01104260426996</c:v>
                </c:pt>
                <c:pt idx="40">
                  <c:v>15267.4450155209</c:v>
                </c:pt>
                <c:pt idx="41">
                  <c:v>1547.8534136692899</c:v>
                </c:pt>
                <c:pt idx="42">
                  <c:v>1468.1929464781199</c:v>
                </c:pt>
                <c:pt idx="43">
                  <c:v>2988.9527033580198</c:v>
                </c:pt>
                <c:pt idx="44">
                  <c:v>13863.5484202763</c:v>
                </c:pt>
                <c:pt idx="45">
                  <c:v>63249.422432905703</c:v>
                </c:pt>
                <c:pt idx="46">
                  <c:v>10819.2440243784</c:v>
                </c:pt>
                <c:pt idx="47">
                  <c:v>10749.0560658145</c:v>
                </c:pt>
                <c:pt idx="48">
                  <c:v>20849.291368660499</c:v>
                </c:pt>
                <c:pt idx="49">
                  <c:v>5901.2230130799298</c:v>
                </c:pt>
                <c:pt idx="50">
                  <c:v>57714.296631377802</c:v>
                </c:pt>
                <c:pt idx="51">
                  <c:v>17579.259399142102</c:v>
                </c:pt>
                <c:pt idx="52">
                  <c:v>23601.402775876901</c:v>
                </c:pt>
                <c:pt idx="53">
                  <c:v>3835.3948171134102</c:v>
                </c:pt>
                <c:pt idx="54">
                  <c:v>2058.0352093943502</c:v>
                </c:pt>
                <c:pt idx="55">
                  <c:v>801.05087126751005</c:v>
                </c:pt>
                <c:pt idx="56">
                  <c:v>6595.0041245801704</c:v>
                </c:pt>
                <c:pt idx="57">
                  <c:v>2279.2532035787799</c:v>
                </c:pt>
                <c:pt idx="58">
                  <c:v>10546.1525631603</c:v>
                </c:pt>
                <c:pt idx="59">
                  <c:v>6586.6258626859999</c:v>
                </c:pt>
                <c:pt idx="60">
                  <c:v>37622.207457593198</c:v>
                </c:pt>
                <c:pt idx="61">
                  <c:v>2639.8243258679499</c:v>
                </c:pt>
                <c:pt idx="62">
                  <c:v>1533.8520376648801</c:v>
                </c:pt>
                <c:pt idx="63">
                  <c:v>2342.2440027211701</c:v>
                </c:pt>
                <c:pt idx="64">
                  <c:v>1106.80390649944</c:v>
                </c:pt>
              </c:numCache>
            </c:numRef>
          </c:xVal>
          <c:yVal>
            <c:numRef>
              <c:f>Procedure!$B$2:$B$66</c:f>
              <c:numCache>
                <c:formatCode>General</c:formatCode>
                <c:ptCount val="65"/>
                <c:pt idx="0">
                  <c:v>0.28633999999999998</c:v>
                </c:pt>
                <c:pt idx="1">
                  <c:v>0.45047999999999999</c:v>
                </c:pt>
                <c:pt idx="2">
                  <c:v>0.47871999999999998</c:v>
                </c:pt>
                <c:pt idx="3">
                  <c:v>0.33512999999999998</c:v>
                </c:pt>
                <c:pt idx="4">
                  <c:v>0.72121999999999997</c:v>
                </c:pt>
                <c:pt idx="5">
                  <c:v>0.47871999999999998</c:v>
                </c:pt>
                <c:pt idx="6">
                  <c:v>0.71121999999999996</c:v>
                </c:pt>
                <c:pt idx="7">
                  <c:v>0.67871999999999999</c:v>
                </c:pt>
                <c:pt idx="8">
                  <c:v>0.67871999999999999</c:v>
                </c:pt>
                <c:pt idx="9">
                  <c:v>0.44252999999999998</c:v>
                </c:pt>
                <c:pt idx="10">
                  <c:v>0.66122000000000003</c:v>
                </c:pt>
                <c:pt idx="11">
                  <c:v>0.62724000000000002</c:v>
                </c:pt>
                <c:pt idx="12">
                  <c:v>0.73521999999999998</c:v>
                </c:pt>
                <c:pt idx="13">
                  <c:v>0.69799999999999995</c:v>
                </c:pt>
                <c:pt idx="14">
                  <c:v>9.9000000000000005E-2</c:v>
                </c:pt>
                <c:pt idx="15">
                  <c:v>0.21218999999999999</c:v>
                </c:pt>
                <c:pt idx="16">
                  <c:v>0.76900000000000002</c:v>
                </c:pt>
                <c:pt idx="17">
                  <c:v>0.69899999999999995</c:v>
                </c:pt>
                <c:pt idx="18">
                  <c:v>0.63500000000000001</c:v>
                </c:pt>
                <c:pt idx="19">
                  <c:v>0.30084</c:v>
                </c:pt>
                <c:pt idx="20">
                  <c:v>0.53946000000000005</c:v>
                </c:pt>
                <c:pt idx="21">
                  <c:v>0.4365</c:v>
                </c:pt>
                <c:pt idx="22">
                  <c:v>0.58650000000000002</c:v>
                </c:pt>
                <c:pt idx="23">
                  <c:v>0.65600000000000003</c:v>
                </c:pt>
                <c:pt idx="24">
                  <c:v>0.41099999999999998</c:v>
                </c:pt>
                <c:pt idx="25">
                  <c:v>0.61734</c:v>
                </c:pt>
                <c:pt idx="26">
                  <c:v>0.45895999999999998</c:v>
                </c:pt>
                <c:pt idx="27">
                  <c:v>0.25896000000000002</c:v>
                </c:pt>
                <c:pt idx="28">
                  <c:v>0.25896000000000002</c:v>
                </c:pt>
                <c:pt idx="29">
                  <c:v>0.79696</c:v>
                </c:pt>
                <c:pt idx="30">
                  <c:v>0.57596000000000003</c:v>
                </c:pt>
                <c:pt idx="31">
                  <c:v>0.55896000000000001</c:v>
                </c:pt>
                <c:pt idx="32">
                  <c:v>0.45035999999999998</c:v>
                </c:pt>
                <c:pt idx="33">
                  <c:v>0.64683999999999997</c:v>
                </c:pt>
                <c:pt idx="34">
                  <c:v>0.50394000000000005</c:v>
                </c:pt>
                <c:pt idx="35">
                  <c:v>0.75675999999999999</c:v>
                </c:pt>
                <c:pt idx="36">
                  <c:v>0.25896000000000002</c:v>
                </c:pt>
                <c:pt idx="37">
                  <c:v>0.34188000000000002</c:v>
                </c:pt>
                <c:pt idx="38">
                  <c:v>0.29831999999999997</c:v>
                </c:pt>
                <c:pt idx="39">
                  <c:v>0.29831999999999997</c:v>
                </c:pt>
                <c:pt idx="40">
                  <c:v>0.64683999999999997</c:v>
                </c:pt>
                <c:pt idx="41">
                  <c:v>0.55134000000000005</c:v>
                </c:pt>
                <c:pt idx="42">
                  <c:v>0.23463000000000001</c:v>
                </c:pt>
                <c:pt idx="43">
                  <c:v>0.39929999999999999</c:v>
                </c:pt>
                <c:pt idx="44">
                  <c:v>0.60592000000000001</c:v>
                </c:pt>
                <c:pt idx="45">
                  <c:v>0.69286000000000003</c:v>
                </c:pt>
                <c:pt idx="46">
                  <c:v>0.64088000000000001</c:v>
                </c:pt>
                <c:pt idx="47">
                  <c:v>0.64088000000000001</c:v>
                </c:pt>
                <c:pt idx="48">
                  <c:v>0.63</c:v>
                </c:pt>
                <c:pt idx="49">
                  <c:v>0.61019000000000001</c:v>
                </c:pt>
                <c:pt idx="50">
                  <c:v>0.61019000000000001</c:v>
                </c:pt>
                <c:pt idx="51">
                  <c:v>0.66069</c:v>
                </c:pt>
                <c:pt idx="52">
                  <c:v>0.66069</c:v>
                </c:pt>
                <c:pt idx="53">
                  <c:v>0.46068999999999999</c:v>
                </c:pt>
                <c:pt idx="54">
                  <c:v>0.31019000000000002</c:v>
                </c:pt>
                <c:pt idx="55">
                  <c:v>0.21018999999999999</c:v>
                </c:pt>
                <c:pt idx="56">
                  <c:v>0.47339999999999999</c:v>
                </c:pt>
                <c:pt idx="57">
                  <c:v>0.28303</c:v>
                </c:pt>
                <c:pt idx="58">
                  <c:v>0.45234000000000002</c:v>
                </c:pt>
                <c:pt idx="59">
                  <c:v>0.45234000000000002</c:v>
                </c:pt>
                <c:pt idx="60">
                  <c:v>0.64880000000000004</c:v>
                </c:pt>
                <c:pt idx="61">
                  <c:v>0.65868000000000004</c:v>
                </c:pt>
                <c:pt idx="62">
                  <c:v>0.54779999999999995</c:v>
                </c:pt>
                <c:pt idx="63">
                  <c:v>0.59531999999999996</c:v>
                </c:pt>
                <c:pt idx="64">
                  <c:v>0.38641999999999999</c:v>
                </c:pt>
              </c:numCache>
            </c:numRef>
          </c:yVal>
          <c:smooth val="0"/>
          <c:extLst>
            <c:ext xmlns:c16="http://schemas.microsoft.com/office/drawing/2014/chart" uri="{C3380CC4-5D6E-409C-BE32-E72D297353CC}">
              <c16:uniqueId val="{00000000-57A8-714D-8F84-679392A977E1}"/>
            </c:ext>
          </c:extLst>
        </c:ser>
        <c:ser>
          <c:idx val="0"/>
          <c:order val="1"/>
          <c:spPr>
            <a:ln w="25400" cap="rnd">
              <a:noFill/>
              <a:round/>
            </a:ln>
            <a:effectLst>
              <a:outerShdw blurRad="57150" dist="19050" dir="5400000" algn="ctr" rotWithShape="0">
                <a:srgbClr val="000000">
                  <a:alpha val="63000"/>
                </a:srgbClr>
              </a:outerShdw>
            </a:effectLst>
          </c:spPr>
          <c:marker>
            <c:symbol val="circle"/>
            <c:size val="6"/>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9525" cap="rnd">
                <a:solidFill>
                  <a:schemeClr val="accent1"/>
                </a:solidFill>
                <a:round/>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marker>
          <c:trendline>
            <c:spPr>
              <a:ln w="19050" cap="rnd">
                <a:solidFill>
                  <a:schemeClr val="accent1"/>
                </a:solidFill>
              </a:ln>
              <a:effectLst/>
            </c:spPr>
            <c:trendlineType val="linear"/>
            <c:dispRSqr val="1"/>
            <c:dispEq val="1"/>
            <c:trendlineLbl>
              <c:layout>
                <c:manualLayout>
                  <c:x val="1.0123250375625571E-3"/>
                  <c:y val="-2.8994928265545755E-2"/>
                </c:manualLayout>
              </c:layout>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br>
                      <a:rPr lang="en-US"/>
                    </a:br>
                    <a:r>
                      <a:rPr lang="en-US"/>
                      <a:t>R² = 0.359</a:t>
                    </a:r>
                  </a:p>
                </c:rich>
              </c:tx>
              <c:numFmt formatCode="General" sourceLinked="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rendlineLbl>
          </c:trendline>
          <c:trendline>
            <c:spPr>
              <a:ln w="19050" cap="rnd">
                <a:solidFill>
                  <a:srgbClr val="FF0000"/>
                </a:solidFill>
              </a:ln>
              <a:effectLst/>
            </c:spPr>
            <c:trendlineType val="linear"/>
            <c:dispRSqr val="0"/>
            <c:dispEq val="0"/>
          </c:trendline>
          <c:xVal>
            <c:numRef>
              <c:f>Procedure!$C$2:$C$66</c:f>
              <c:numCache>
                <c:formatCode>General</c:formatCode>
                <c:ptCount val="65"/>
                <c:pt idx="0">
                  <c:v>550.06845876385205</c:v>
                </c:pt>
                <c:pt idx="1">
                  <c:v>4537.5790555642197</c:v>
                </c:pt>
                <c:pt idx="2">
                  <c:v>4135.1386014207101</c:v>
                </c:pt>
                <c:pt idx="3">
                  <c:v>3936.7983196528698</c:v>
                </c:pt>
                <c:pt idx="4">
                  <c:v>23739.1571732062</c:v>
                </c:pt>
                <c:pt idx="5">
                  <c:v>1516.5132695643699</c:v>
                </c:pt>
                <c:pt idx="6">
                  <c:v>5733.3072098876401</c:v>
                </c:pt>
                <c:pt idx="7">
                  <c:v>3130.2335426177601</c:v>
                </c:pt>
                <c:pt idx="8">
                  <c:v>5148.2085169593902</c:v>
                </c:pt>
                <c:pt idx="9">
                  <c:v>26938.503382302501</c:v>
                </c:pt>
                <c:pt idx="10">
                  <c:v>8228.0115697264991</c:v>
                </c:pt>
                <c:pt idx="11">
                  <c:v>1269.9072381891301</c:v>
                </c:pt>
                <c:pt idx="12">
                  <c:v>8826.9940957483504</c:v>
                </c:pt>
                <c:pt idx="13">
                  <c:v>13386.512859434</c:v>
                </c:pt>
                <c:pt idx="14">
                  <c:v>20379.896039641699</c:v>
                </c:pt>
                <c:pt idx="15">
                  <c:v>2412.7270818521301</c:v>
                </c:pt>
                <c:pt idx="16">
                  <c:v>20200.375592040898</c:v>
                </c:pt>
                <c:pt idx="17">
                  <c:v>3853.6499035291499</c:v>
                </c:pt>
                <c:pt idx="18">
                  <c:v>12664.8474351203</c:v>
                </c:pt>
                <c:pt idx="19">
                  <c:v>1979.3643005306001</c:v>
                </c:pt>
                <c:pt idx="20">
                  <c:v>3846.4157092230498</c:v>
                </c:pt>
                <c:pt idx="21">
                  <c:v>5593.8537833814798</c:v>
                </c:pt>
                <c:pt idx="22">
                  <c:v>5017.9680646534698</c:v>
                </c:pt>
                <c:pt idx="23">
                  <c:v>40543.584166570203</c:v>
                </c:pt>
                <c:pt idx="24">
                  <c:v>4129.7516644368898</c:v>
                </c:pt>
                <c:pt idx="25">
                  <c:v>9030.3188060265202</c:v>
                </c:pt>
                <c:pt idx="26">
                  <c:v>29040.363709111702</c:v>
                </c:pt>
                <c:pt idx="27">
                  <c:v>9030.3188060265202</c:v>
                </c:pt>
                <c:pt idx="28">
                  <c:v>2457.3774139728098</c:v>
                </c:pt>
                <c:pt idx="29">
                  <c:v>15684.558518649001</c:v>
                </c:pt>
                <c:pt idx="30">
                  <c:v>8808.5894475940495</c:v>
                </c:pt>
                <c:pt idx="31">
                  <c:v>16809.648256967401</c:v>
                </c:pt>
                <c:pt idx="32">
                  <c:v>5414.6148226309497</c:v>
                </c:pt>
                <c:pt idx="33">
                  <c:v>9502.5683962516596</c:v>
                </c:pt>
                <c:pt idx="34">
                  <c:v>11151.069206829001</c:v>
                </c:pt>
                <c:pt idx="35">
                  <c:v>2290.2351496162501</c:v>
                </c:pt>
                <c:pt idx="36">
                  <c:v>3717.4733888289602</c:v>
                </c:pt>
                <c:pt idx="37">
                  <c:v>7784.0652899655697</c:v>
                </c:pt>
                <c:pt idx="38">
                  <c:v>1256.6606748178999</c:v>
                </c:pt>
                <c:pt idx="39">
                  <c:v>849.01104260426996</c:v>
                </c:pt>
                <c:pt idx="40">
                  <c:v>15267.4450155209</c:v>
                </c:pt>
                <c:pt idx="41">
                  <c:v>1547.8534136692899</c:v>
                </c:pt>
                <c:pt idx="42">
                  <c:v>1468.1929464781199</c:v>
                </c:pt>
                <c:pt idx="43">
                  <c:v>2988.9527033580198</c:v>
                </c:pt>
                <c:pt idx="44">
                  <c:v>13863.5484202763</c:v>
                </c:pt>
                <c:pt idx="45">
                  <c:v>63249.422432905703</c:v>
                </c:pt>
                <c:pt idx="46">
                  <c:v>10819.2440243784</c:v>
                </c:pt>
                <c:pt idx="47">
                  <c:v>10749.0560658145</c:v>
                </c:pt>
                <c:pt idx="48">
                  <c:v>20849.291368660499</c:v>
                </c:pt>
                <c:pt idx="49">
                  <c:v>5901.2230130799298</c:v>
                </c:pt>
                <c:pt idx="50">
                  <c:v>57714.296631377802</c:v>
                </c:pt>
                <c:pt idx="51">
                  <c:v>17579.259399142102</c:v>
                </c:pt>
                <c:pt idx="52">
                  <c:v>23601.402775876901</c:v>
                </c:pt>
                <c:pt idx="53">
                  <c:v>3835.3948171134102</c:v>
                </c:pt>
                <c:pt idx="54">
                  <c:v>2058.0352093943502</c:v>
                </c:pt>
                <c:pt idx="55">
                  <c:v>801.05087126751005</c:v>
                </c:pt>
                <c:pt idx="56">
                  <c:v>6595.0041245801704</c:v>
                </c:pt>
                <c:pt idx="57">
                  <c:v>2279.2532035787799</c:v>
                </c:pt>
                <c:pt idx="58">
                  <c:v>10546.1525631603</c:v>
                </c:pt>
                <c:pt idx="59">
                  <c:v>6586.6258626859999</c:v>
                </c:pt>
                <c:pt idx="60">
                  <c:v>37622.207457593198</c:v>
                </c:pt>
                <c:pt idx="61">
                  <c:v>2639.8243258679499</c:v>
                </c:pt>
                <c:pt idx="62">
                  <c:v>1533.8520376648801</c:v>
                </c:pt>
                <c:pt idx="63">
                  <c:v>2342.2440027211701</c:v>
                </c:pt>
                <c:pt idx="64">
                  <c:v>1106.80390649944</c:v>
                </c:pt>
              </c:numCache>
            </c:numRef>
          </c:xVal>
          <c:yVal>
            <c:numRef>
              <c:f>Procedure!$B$2:$B$66</c:f>
              <c:numCache>
                <c:formatCode>General</c:formatCode>
                <c:ptCount val="65"/>
                <c:pt idx="0">
                  <c:v>0.28633999999999998</c:v>
                </c:pt>
                <c:pt idx="1">
                  <c:v>0.45047999999999999</c:v>
                </c:pt>
                <c:pt idx="2">
                  <c:v>0.47871999999999998</c:v>
                </c:pt>
                <c:pt idx="3">
                  <c:v>0.33512999999999998</c:v>
                </c:pt>
                <c:pt idx="4">
                  <c:v>0.72121999999999997</c:v>
                </c:pt>
                <c:pt idx="5">
                  <c:v>0.47871999999999998</c:v>
                </c:pt>
                <c:pt idx="6">
                  <c:v>0.71121999999999996</c:v>
                </c:pt>
                <c:pt idx="7">
                  <c:v>0.67871999999999999</c:v>
                </c:pt>
                <c:pt idx="8">
                  <c:v>0.67871999999999999</c:v>
                </c:pt>
                <c:pt idx="9">
                  <c:v>0.44252999999999998</c:v>
                </c:pt>
                <c:pt idx="10">
                  <c:v>0.66122000000000003</c:v>
                </c:pt>
                <c:pt idx="11">
                  <c:v>0.62724000000000002</c:v>
                </c:pt>
                <c:pt idx="12">
                  <c:v>0.73521999999999998</c:v>
                </c:pt>
                <c:pt idx="13">
                  <c:v>0.69799999999999995</c:v>
                </c:pt>
                <c:pt idx="14">
                  <c:v>9.9000000000000005E-2</c:v>
                </c:pt>
                <c:pt idx="15">
                  <c:v>0.21218999999999999</c:v>
                </c:pt>
                <c:pt idx="16">
                  <c:v>0.76900000000000002</c:v>
                </c:pt>
                <c:pt idx="17">
                  <c:v>0.69899999999999995</c:v>
                </c:pt>
                <c:pt idx="18">
                  <c:v>0.63500000000000001</c:v>
                </c:pt>
                <c:pt idx="19">
                  <c:v>0.30084</c:v>
                </c:pt>
                <c:pt idx="20">
                  <c:v>0.53946000000000005</c:v>
                </c:pt>
                <c:pt idx="21">
                  <c:v>0.4365</c:v>
                </c:pt>
                <c:pt idx="22">
                  <c:v>0.58650000000000002</c:v>
                </c:pt>
                <c:pt idx="23">
                  <c:v>0.65600000000000003</c:v>
                </c:pt>
                <c:pt idx="24">
                  <c:v>0.41099999999999998</c:v>
                </c:pt>
                <c:pt idx="25">
                  <c:v>0.61734</c:v>
                </c:pt>
                <c:pt idx="26">
                  <c:v>0.45895999999999998</c:v>
                </c:pt>
                <c:pt idx="27">
                  <c:v>0.25896000000000002</c:v>
                </c:pt>
                <c:pt idx="28">
                  <c:v>0.25896000000000002</c:v>
                </c:pt>
                <c:pt idx="29">
                  <c:v>0.79696</c:v>
                </c:pt>
                <c:pt idx="30">
                  <c:v>0.57596000000000003</c:v>
                </c:pt>
                <c:pt idx="31">
                  <c:v>0.55896000000000001</c:v>
                </c:pt>
                <c:pt idx="32">
                  <c:v>0.45035999999999998</c:v>
                </c:pt>
                <c:pt idx="33">
                  <c:v>0.64683999999999997</c:v>
                </c:pt>
                <c:pt idx="34">
                  <c:v>0.50394000000000005</c:v>
                </c:pt>
                <c:pt idx="35">
                  <c:v>0.75675999999999999</c:v>
                </c:pt>
                <c:pt idx="36">
                  <c:v>0.25896000000000002</c:v>
                </c:pt>
                <c:pt idx="37">
                  <c:v>0.34188000000000002</c:v>
                </c:pt>
                <c:pt idx="38">
                  <c:v>0.29831999999999997</c:v>
                </c:pt>
                <c:pt idx="39">
                  <c:v>0.29831999999999997</c:v>
                </c:pt>
                <c:pt idx="40">
                  <c:v>0.64683999999999997</c:v>
                </c:pt>
                <c:pt idx="41">
                  <c:v>0.55134000000000005</c:v>
                </c:pt>
                <c:pt idx="42">
                  <c:v>0.23463000000000001</c:v>
                </c:pt>
                <c:pt idx="43">
                  <c:v>0.39929999999999999</c:v>
                </c:pt>
                <c:pt idx="44">
                  <c:v>0.60592000000000001</c:v>
                </c:pt>
                <c:pt idx="45">
                  <c:v>0.69286000000000003</c:v>
                </c:pt>
                <c:pt idx="46">
                  <c:v>0.64088000000000001</c:v>
                </c:pt>
                <c:pt idx="47">
                  <c:v>0.64088000000000001</c:v>
                </c:pt>
                <c:pt idx="48">
                  <c:v>0.63</c:v>
                </c:pt>
                <c:pt idx="49">
                  <c:v>0.61019000000000001</c:v>
                </c:pt>
                <c:pt idx="50">
                  <c:v>0.61019000000000001</c:v>
                </c:pt>
                <c:pt idx="51">
                  <c:v>0.66069</c:v>
                </c:pt>
                <c:pt idx="52">
                  <c:v>0.66069</c:v>
                </c:pt>
                <c:pt idx="53">
                  <c:v>0.46068999999999999</c:v>
                </c:pt>
                <c:pt idx="54">
                  <c:v>0.31019000000000002</c:v>
                </c:pt>
                <c:pt idx="55">
                  <c:v>0.21018999999999999</c:v>
                </c:pt>
                <c:pt idx="56">
                  <c:v>0.47339999999999999</c:v>
                </c:pt>
                <c:pt idx="57">
                  <c:v>0.28303</c:v>
                </c:pt>
                <c:pt idx="58">
                  <c:v>0.45234000000000002</c:v>
                </c:pt>
                <c:pt idx="59">
                  <c:v>0.45234000000000002</c:v>
                </c:pt>
                <c:pt idx="60">
                  <c:v>0.64880000000000004</c:v>
                </c:pt>
                <c:pt idx="61">
                  <c:v>0.65868000000000004</c:v>
                </c:pt>
                <c:pt idx="62">
                  <c:v>0.54779999999999995</c:v>
                </c:pt>
                <c:pt idx="63">
                  <c:v>0.59531999999999996</c:v>
                </c:pt>
                <c:pt idx="64">
                  <c:v>0.38641999999999999</c:v>
                </c:pt>
              </c:numCache>
            </c:numRef>
          </c:yVal>
          <c:smooth val="0"/>
          <c:extLst>
            <c:ext xmlns:c16="http://schemas.microsoft.com/office/drawing/2014/chart" uri="{C3380CC4-5D6E-409C-BE32-E72D297353CC}">
              <c16:uniqueId val="{00000003-57A8-714D-8F84-679392A977E1}"/>
            </c:ext>
          </c:extLst>
        </c:ser>
        <c:dLbls>
          <c:showLegendKey val="0"/>
          <c:showVal val="0"/>
          <c:showCatName val="0"/>
          <c:showSerName val="0"/>
          <c:showPercent val="0"/>
          <c:showBubbleSize val="0"/>
        </c:dLbls>
        <c:axId val="569810719"/>
        <c:axId val="569818479"/>
      </c:scatterChart>
      <c:valAx>
        <c:axId val="569810719"/>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GDP per capita</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569818479"/>
        <c:crosses val="autoZero"/>
        <c:crossBetween val="midCat"/>
      </c:valAx>
      <c:valAx>
        <c:axId val="56981847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EIA Procedur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569810719"/>
        <c:crosses val="autoZero"/>
        <c:crossBetween val="midCat"/>
      </c:valAx>
      <c:spPr>
        <a:noFill/>
        <a:ln>
          <a:noFill/>
        </a:ln>
        <a:effectLst/>
      </c:spPr>
    </c:plotArea>
    <c:plotVisOnly val="1"/>
    <c:dispBlanksAs val="gap"/>
    <c:showDLblsOverMax val="0"/>
    <c:extLst/>
  </c:chart>
  <c:spPr>
    <a:solidFill>
      <a:schemeClr val="bg1"/>
    </a:solidFill>
    <a:ln w="9525" cap="flat" cmpd="sng" algn="ctr">
      <a:solidFill>
        <a:schemeClr val="tx1">
          <a:lumMod val="15000"/>
          <a:lumOff val="85000"/>
        </a:schemeClr>
      </a:solidFill>
      <a:round/>
    </a:ln>
    <a:effectLst/>
  </c:spPr>
  <c:txPr>
    <a:bodyPr/>
    <a:lstStyle/>
    <a:p>
      <a:pPr>
        <a:defRPr sz="1000">
          <a:solidFill>
            <a:schemeClr val="tx1"/>
          </a:solidFill>
        </a:defRPr>
      </a:pPr>
      <a:endParaRPr lang="en-US"/>
    </a:p>
  </c:txPr>
  <c:externalData r:id="rId3">
    <c:autoUpdate val="0"/>
  </c:externalData>
</c:chartSpace>
</file>

<file path=word/charts/chart18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1"/>
          <c:order val="0"/>
          <c:spPr>
            <a:ln w="25400" cap="rnd">
              <a:noFill/>
              <a:round/>
            </a:ln>
            <a:effectLst>
              <a:outerShdw blurRad="57150" dist="19050" dir="5400000" algn="ctr" rotWithShape="0">
                <a:srgbClr val="000000">
                  <a:alpha val="63000"/>
                </a:srgbClr>
              </a:outerShdw>
            </a:effectLst>
          </c:spPr>
          <c:marker>
            <c:symbol val="circle"/>
            <c:size val="6"/>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w="9525" cap="rnd">
                <a:solidFill>
                  <a:schemeClr val="accent2"/>
                </a:solidFill>
                <a:round/>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marker>
          <c:xVal>
            <c:numRef>
              <c:f>Procedure!$C$2:$C$66</c:f>
              <c:numCache>
                <c:formatCode>General</c:formatCode>
                <c:ptCount val="65"/>
                <c:pt idx="0">
                  <c:v>550.06845876385205</c:v>
                </c:pt>
                <c:pt idx="1">
                  <c:v>4537.5790555642197</c:v>
                </c:pt>
                <c:pt idx="2">
                  <c:v>4135.1386014207101</c:v>
                </c:pt>
                <c:pt idx="3">
                  <c:v>3936.7983196528698</c:v>
                </c:pt>
                <c:pt idx="4">
                  <c:v>23739.1571732062</c:v>
                </c:pt>
                <c:pt idx="5">
                  <c:v>1516.5132695643699</c:v>
                </c:pt>
                <c:pt idx="6">
                  <c:v>5733.3072098876401</c:v>
                </c:pt>
                <c:pt idx="7">
                  <c:v>3130.2335426177601</c:v>
                </c:pt>
                <c:pt idx="8">
                  <c:v>5148.2085169593902</c:v>
                </c:pt>
                <c:pt idx="9">
                  <c:v>26938.503382302501</c:v>
                </c:pt>
                <c:pt idx="10">
                  <c:v>8228.0115697264991</c:v>
                </c:pt>
                <c:pt idx="11">
                  <c:v>1269.9072381891301</c:v>
                </c:pt>
                <c:pt idx="12">
                  <c:v>8826.9940957483504</c:v>
                </c:pt>
                <c:pt idx="13">
                  <c:v>13386.512859434</c:v>
                </c:pt>
                <c:pt idx="14">
                  <c:v>20379.896039641699</c:v>
                </c:pt>
                <c:pt idx="15">
                  <c:v>2412.7270818521301</c:v>
                </c:pt>
                <c:pt idx="16">
                  <c:v>20200.375592040898</c:v>
                </c:pt>
                <c:pt idx="17">
                  <c:v>3853.6499035291499</c:v>
                </c:pt>
                <c:pt idx="18">
                  <c:v>12664.8474351203</c:v>
                </c:pt>
                <c:pt idx="19">
                  <c:v>1979.3643005306001</c:v>
                </c:pt>
                <c:pt idx="20">
                  <c:v>3846.4157092230498</c:v>
                </c:pt>
                <c:pt idx="21">
                  <c:v>5593.8537833814798</c:v>
                </c:pt>
                <c:pt idx="22">
                  <c:v>5017.9680646534698</c:v>
                </c:pt>
                <c:pt idx="23">
                  <c:v>40543.584166570203</c:v>
                </c:pt>
                <c:pt idx="24">
                  <c:v>4129.7516644368898</c:v>
                </c:pt>
                <c:pt idx="25">
                  <c:v>9030.3188060265202</c:v>
                </c:pt>
                <c:pt idx="26">
                  <c:v>29040.363709111702</c:v>
                </c:pt>
                <c:pt idx="27">
                  <c:v>9030.3188060265202</c:v>
                </c:pt>
                <c:pt idx="28">
                  <c:v>2457.3774139728098</c:v>
                </c:pt>
                <c:pt idx="29">
                  <c:v>15684.558518649001</c:v>
                </c:pt>
                <c:pt idx="30">
                  <c:v>8808.5894475940495</c:v>
                </c:pt>
                <c:pt idx="31">
                  <c:v>16809.648256967401</c:v>
                </c:pt>
                <c:pt idx="32">
                  <c:v>5414.6148226309497</c:v>
                </c:pt>
                <c:pt idx="33">
                  <c:v>9502.5683962516596</c:v>
                </c:pt>
                <c:pt idx="34">
                  <c:v>11151.069206829001</c:v>
                </c:pt>
                <c:pt idx="35">
                  <c:v>2290.2351496162501</c:v>
                </c:pt>
                <c:pt idx="36">
                  <c:v>3717.4733888289602</c:v>
                </c:pt>
                <c:pt idx="37">
                  <c:v>7784.0652899655697</c:v>
                </c:pt>
                <c:pt idx="38">
                  <c:v>1256.6606748178999</c:v>
                </c:pt>
                <c:pt idx="39">
                  <c:v>849.01104260426996</c:v>
                </c:pt>
                <c:pt idx="40">
                  <c:v>15267.4450155209</c:v>
                </c:pt>
                <c:pt idx="41">
                  <c:v>1547.8534136692899</c:v>
                </c:pt>
                <c:pt idx="42">
                  <c:v>1468.1929464781199</c:v>
                </c:pt>
                <c:pt idx="43">
                  <c:v>2988.9527033580198</c:v>
                </c:pt>
                <c:pt idx="44">
                  <c:v>13863.5484202763</c:v>
                </c:pt>
                <c:pt idx="45">
                  <c:v>63249.422432905703</c:v>
                </c:pt>
                <c:pt idx="46">
                  <c:v>10819.2440243784</c:v>
                </c:pt>
                <c:pt idx="47">
                  <c:v>10749.0560658145</c:v>
                </c:pt>
                <c:pt idx="48">
                  <c:v>20849.291368660499</c:v>
                </c:pt>
                <c:pt idx="49">
                  <c:v>5901.2230130799298</c:v>
                </c:pt>
                <c:pt idx="50">
                  <c:v>57714.296631377802</c:v>
                </c:pt>
                <c:pt idx="51">
                  <c:v>17579.259399142102</c:v>
                </c:pt>
                <c:pt idx="52">
                  <c:v>23601.402775876901</c:v>
                </c:pt>
                <c:pt idx="53">
                  <c:v>3835.3948171134102</c:v>
                </c:pt>
                <c:pt idx="54">
                  <c:v>2058.0352093943502</c:v>
                </c:pt>
                <c:pt idx="55">
                  <c:v>801.05087126751005</c:v>
                </c:pt>
                <c:pt idx="56">
                  <c:v>6595.0041245801704</c:v>
                </c:pt>
                <c:pt idx="57">
                  <c:v>2279.2532035787799</c:v>
                </c:pt>
                <c:pt idx="58">
                  <c:v>10546.1525631603</c:v>
                </c:pt>
                <c:pt idx="59">
                  <c:v>6586.6258626859999</c:v>
                </c:pt>
                <c:pt idx="60">
                  <c:v>37622.207457593198</c:v>
                </c:pt>
                <c:pt idx="61">
                  <c:v>2639.8243258679499</c:v>
                </c:pt>
                <c:pt idx="62">
                  <c:v>1533.8520376648801</c:v>
                </c:pt>
                <c:pt idx="63">
                  <c:v>2342.2440027211701</c:v>
                </c:pt>
                <c:pt idx="64">
                  <c:v>1106.80390649944</c:v>
                </c:pt>
              </c:numCache>
            </c:numRef>
          </c:xVal>
          <c:yVal>
            <c:numRef>
              <c:f>Procedure!$B$2:$B$66</c:f>
              <c:numCache>
                <c:formatCode>General</c:formatCode>
                <c:ptCount val="65"/>
                <c:pt idx="0">
                  <c:v>0.28633999999999998</c:v>
                </c:pt>
                <c:pt idx="1">
                  <c:v>0.45047999999999999</c:v>
                </c:pt>
                <c:pt idx="2">
                  <c:v>0.47871999999999998</c:v>
                </c:pt>
                <c:pt idx="3">
                  <c:v>0.33512999999999998</c:v>
                </c:pt>
                <c:pt idx="4">
                  <c:v>0.72121999999999997</c:v>
                </c:pt>
                <c:pt idx="5">
                  <c:v>0.47871999999999998</c:v>
                </c:pt>
                <c:pt idx="6">
                  <c:v>0.71121999999999996</c:v>
                </c:pt>
                <c:pt idx="7">
                  <c:v>0.67871999999999999</c:v>
                </c:pt>
                <c:pt idx="8">
                  <c:v>0.67871999999999999</c:v>
                </c:pt>
                <c:pt idx="9">
                  <c:v>0.44252999999999998</c:v>
                </c:pt>
                <c:pt idx="10">
                  <c:v>0.66122000000000003</c:v>
                </c:pt>
                <c:pt idx="11">
                  <c:v>0.62724000000000002</c:v>
                </c:pt>
                <c:pt idx="12">
                  <c:v>0.73521999999999998</c:v>
                </c:pt>
                <c:pt idx="13">
                  <c:v>0.69799999999999995</c:v>
                </c:pt>
                <c:pt idx="14">
                  <c:v>9.9000000000000005E-2</c:v>
                </c:pt>
                <c:pt idx="15">
                  <c:v>0.21218999999999999</c:v>
                </c:pt>
                <c:pt idx="16">
                  <c:v>0.76900000000000002</c:v>
                </c:pt>
                <c:pt idx="17">
                  <c:v>0.69899999999999995</c:v>
                </c:pt>
                <c:pt idx="18">
                  <c:v>0.63500000000000001</c:v>
                </c:pt>
                <c:pt idx="19">
                  <c:v>0.30084</c:v>
                </c:pt>
                <c:pt idx="20">
                  <c:v>0.53946000000000005</c:v>
                </c:pt>
                <c:pt idx="21">
                  <c:v>0.4365</c:v>
                </c:pt>
                <c:pt idx="22">
                  <c:v>0.58650000000000002</c:v>
                </c:pt>
                <c:pt idx="23">
                  <c:v>0.65600000000000003</c:v>
                </c:pt>
                <c:pt idx="24">
                  <c:v>0.41099999999999998</c:v>
                </c:pt>
                <c:pt idx="25">
                  <c:v>0.61734</c:v>
                </c:pt>
                <c:pt idx="26">
                  <c:v>0.45895999999999998</c:v>
                </c:pt>
                <c:pt idx="27">
                  <c:v>0.25896000000000002</c:v>
                </c:pt>
                <c:pt idx="28">
                  <c:v>0.25896000000000002</c:v>
                </c:pt>
                <c:pt idx="29">
                  <c:v>0.79696</c:v>
                </c:pt>
                <c:pt idx="30">
                  <c:v>0.57596000000000003</c:v>
                </c:pt>
                <c:pt idx="31">
                  <c:v>0.55896000000000001</c:v>
                </c:pt>
                <c:pt idx="32">
                  <c:v>0.45035999999999998</c:v>
                </c:pt>
                <c:pt idx="33">
                  <c:v>0.64683999999999997</c:v>
                </c:pt>
                <c:pt idx="34">
                  <c:v>0.50394000000000005</c:v>
                </c:pt>
                <c:pt idx="35">
                  <c:v>0.75675999999999999</c:v>
                </c:pt>
                <c:pt idx="36">
                  <c:v>0.25896000000000002</c:v>
                </c:pt>
                <c:pt idx="37">
                  <c:v>0.34188000000000002</c:v>
                </c:pt>
                <c:pt idx="38">
                  <c:v>0.29831999999999997</c:v>
                </c:pt>
                <c:pt idx="39">
                  <c:v>0.29831999999999997</c:v>
                </c:pt>
                <c:pt idx="40">
                  <c:v>0.64683999999999997</c:v>
                </c:pt>
                <c:pt idx="41">
                  <c:v>0.55134000000000005</c:v>
                </c:pt>
                <c:pt idx="42">
                  <c:v>0.23463000000000001</c:v>
                </c:pt>
                <c:pt idx="43">
                  <c:v>0.39929999999999999</c:v>
                </c:pt>
                <c:pt idx="44">
                  <c:v>0.60592000000000001</c:v>
                </c:pt>
                <c:pt idx="45">
                  <c:v>0.69286000000000003</c:v>
                </c:pt>
                <c:pt idx="46">
                  <c:v>0.64088000000000001</c:v>
                </c:pt>
                <c:pt idx="47">
                  <c:v>0.64088000000000001</c:v>
                </c:pt>
                <c:pt idx="48">
                  <c:v>0.63</c:v>
                </c:pt>
                <c:pt idx="49">
                  <c:v>0.61019000000000001</c:v>
                </c:pt>
                <c:pt idx="50">
                  <c:v>0.61019000000000001</c:v>
                </c:pt>
                <c:pt idx="51">
                  <c:v>0.66069</c:v>
                </c:pt>
                <c:pt idx="52">
                  <c:v>0.66069</c:v>
                </c:pt>
                <c:pt idx="53">
                  <c:v>0.46068999999999999</c:v>
                </c:pt>
                <c:pt idx="54">
                  <c:v>0.31019000000000002</c:v>
                </c:pt>
                <c:pt idx="55">
                  <c:v>0.21018999999999999</c:v>
                </c:pt>
                <c:pt idx="56">
                  <c:v>0.47339999999999999</c:v>
                </c:pt>
                <c:pt idx="57">
                  <c:v>0.28303</c:v>
                </c:pt>
                <c:pt idx="58">
                  <c:v>0.45234000000000002</c:v>
                </c:pt>
                <c:pt idx="59">
                  <c:v>0.45234000000000002</c:v>
                </c:pt>
                <c:pt idx="60">
                  <c:v>0.64880000000000004</c:v>
                </c:pt>
                <c:pt idx="61">
                  <c:v>0.65868000000000004</c:v>
                </c:pt>
                <c:pt idx="62">
                  <c:v>0.54779999999999995</c:v>
                </c:pt>
                <c:pt idx="63">
                  <c:v>0.59531999999999996</c:v>
                </c:pt>
                <c:pt idx="64">
                  <c:v>0.38641999999999999</c:v>
                </c:pt>
              </c:numCache>
            </c:numRef>
          </c:yVal>
          <c:smooth val="0"/>
          <c:extLst>
            <c:ext xmlns:c16="http://schemas.microsoft.com/office/drawing/2014/chart" uri="{C3380CC4-5D6E-409C-BE32-E72D297353CC}">
              <c16:uniqueId val="{00000000-57A8-714D-8F84-679392A977E1}"/>
            </c:ext>
          </c:extLst>
        </c:ser>
        <c:ser>
          <c:idx val="0"/>
          <c:order val="1"/>
          <c:spPr>
            <a:ln w="25400" cap="rnd">
              <a:noFill/>
              <a:round/>
            </a:ln>
            <a:effectLst>
              <a:outerShdw blurRad="57150" dist="19050" dir="5400000" algn="ctr" rotWithShape="0">
                <a:srgbClr val="000000">
                  <a:alpha val="63000"/>
                </a:srgbClr>
              </a:outerShdw>
            </a:effectLst>
          </c:spPr>
          <c:marker>
            <c:symbol val="circle"/>
            <c:size val="6"/>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9525" cap="rnd">
                <a:solidFill>
                  <a:schemeClr val="accent1"/>
                </a:solidFill>
                <a:round/>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marker>
          <c:trendline>
            <c:spPr>
              <a:ln w="19050" cap="rnd">
                <a:solidFill>
                  <a:schemeClr val="accent1"/>
                </a:solidFill>
              </a:ln>
              <a:effectLst/>
            </c:spPr>
            <c:trendlineType val="linear"/>
            <c:dispRSqr val="1"/>
            <c:dispEq val="1"/>
            <c:trendlineLbl>
              <c:layout>
                <c:manualLayout>
                  <c:x val="1.0123250375625571E-3"/>
                  <c:y val="-2.8994928265545755E-2"/>
                </c:manualLayout>
              </c:layout>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br>
                      <a:rPr lang="en-US"/>
                    </a:br>
                    <a:r>
                      <a:rPr lang="en-US"/>
                      <a:t>R² = 0.359</a:t>
                    </a:r>
                  </a:p>
                </c:rich>
              </c:tx>
              <c:numFmt formatCode="General" sourceLinked="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rendlineLbl>
          </c:trendline>
          <c:trendline>
            <c:spPr>
              <a:ln w="19050" cap="rnd">
                <a:solidFill>
                  <a:srgbClr val="FF0000"/>
                </a:solidFill>
              </a:ln>
              <a:effectLst/>
            </c:spPr>
            <c:trendlineType val="linear"/>
            <c:dispRSqr val="0"/>
            <c:dispEq val="0"/>
          </c:trendline>
          <c:xVal>
            <c:numRef>
              <c:f>Procedure!$C$2:$C$66</c:f>
              <c:numCache>
                <c:formatCode>General</c:formatCode>
                <c:ptCount val="65"/>
                <c:pt idx="0">
                  <c:v>550.06845876385205</c:v>
                </c:pt>
                <c:pt idx="1">
                  <c:v>4537.5790555642197</c:v>
                </c:pt>
                <c:pt idx="2">
                  <c:v>4135.1386014207101</c:v>
                </c:pt>
                <c:pt idx="3">
                  <c:v>3936.7983196528698</c:v>
                </c:pt>
                <c:pt idx="4">
                  <c:v>23739.1571732062</c:v>
                </c:pt>
                <c:pt idx="5">
                  <c:v>1516.5132695643699</c:v>
                </c:pt>
                <c:pt idx="6">
                  <c:v>5733.3072098876401</c:v>
                </c:pt>
                <c:pt idx="7">
                  <c:v>3130.2335426177601</c:v>
                </c:pt>
                <c:pt idx="8">
                  <c:v>5148.2085169593902</c:v>
                </c:pt>
                <c:pt idx="9">
                  <c:v>26938.503382302501</c:v>
                </c:pt>
                <c:pt idx="10">
                  <c:v>8228.0115697264991</c:v>
                </c:pt>
                <c:pt idx="11">
                  <c:v>1269.9072381891301</c:v>
                </c:pt>
                <c:pt idx="12">
                  <c:v>8826.9940957483504</c:v>
                </c:pt>
                <c:pt idx="13">
                  <c:v>13386.512859434</c:v>
                </c:pt>
                <c:pt idx="14">
                  <c:v>20379.896039641699</c:v>
                </c:pt>
                <c:pt idx="15">
                  <c:v>2412.7270818521301</c:v>
                </c:pt>
                <c:pt idx="16">
                  <c:v>20200.375592040898</c:v>
                </c:pt>
                <c:pt idx="17">
                  <c:v>3853.6499035291499</c:v>
                </c:pt>
                <c:pt idx="18">
                  <c:v>12664.8474351203</c:v>
                </c:pt>
                <c:pt idx="19">
                  <c:v>1979.3643005306001</c:v>
                </c:pt>
                <c:pt idx="20">
                  <c:v>3846.4157092230498</c:v>
                </c:pt>
                <c:pt idx="21">
                  <c:v>5593.8537833814798</c:v>
                </c:pt>
                <c:pt idx="22">
                  <c:v>5017.9680646534698</c:v>
                </c:pt>
                <c:pt idx="23">
                  <c:v>40543.584166570203</c:v>
                </c:pt>
                <c:pt idx="24">
                  <c:v>4129.7516644368898</c:v>
                </c:pt>
                <c:pt idx="25">
                  <c:v>9030.3188060265202</c:v>
                </c:pt>
                <c:pt idx="26">
                  <c:v>29040.363709111702</c:v>
                </c:pt>
                <c:pt idx="27">
                  <c:v>9030.3188060265202</c:v>
                </c:pt>
                <c:pt idx="28">
                  <c:v>2457.3774139728098</c:v>
                </c:pt>
                <c:pt idx="29">
                  <c:v>15684.558518649001</c:v>
                </c:pt>
                <c:pt idx="30">
                  <c:v>8808.5894475940495</c:v>
                </c:pt>
                <c:pt idx="31">
                  <c:v>16809.648256967401</c:v>
                </c:pt>
                <c:pt idx="32">
                  <c:v>5414.6148226309497</c:v>
                </c:pt>
                <c:pt idx="33">
                  <c:v>9502.5683962516596</c:v>
                </c:pt>
                <c:pt idx="34">
                  <c:v>11151.069206829001</c:v>
                </c:pt>
                <c:pt idx="35">
                  <c:v>2290.2351496162501</c:v>
                </c:pt>
                <c:pt idx="36">
                  <c:v>3717.4733888289602</c:v>
                </c:pt>
                <c:pt idx="37">
                  <c:v>7784.0652899655697</c:v>
                </c:pt>
                <c:pt idx="38">
                  <c:v>1256.6606748178999</c:v>
                </c:pt>
                <c:pt idx="39">
                  <c:v>849.01104260426996</c:v>
                </c:pt>
                <c:pt idx="40">
                  <c:v>15267.4450155209</c:v>
                </c:pt>
                <c:pt idx="41">
                  <c:v>1547.8534136692899</c:v>
                </c:pt>
                <c:pt idx="42">
                  <c:v>1468.1929464781199</c:v>
                </c:pt>
                <c:pt idx="43">
                  <c:v>2988.9527033580198</c:v>
                </c:pt>
                <c:pt idx="44">
                  <c:v>13863.5484202763</c:v>
                </c:pt>
                <c:pt idx="45">
                  <c:v>63249.422432905703</c:v>
                </c:pt>
                <c:pt idx="46">
                  <c:v>10819.2440243784</c:v>
                </c:pt>
                <c:pt idx="47">
                  <c:v>10749.0560658145</c:v>
                </c:pt>
                <c:pt idx="48">
                  <c:v>20849.291368660499</c:v>
                </c:pt>
                <c:pt idx="49">
                  <c:v>5901.2230130799298</c:v>
                </c:pt>
                <c:pt idx="50">
                  <c:v>57714.296631377802</c:v>
                </c:pt>
                <c:pt idx="51">
                  <c:v>17579.259399142102</c:v>
                </c:pt>
                <c:pt idx="52">
                  <c:v>23601.402775876901</c:v>
                </c:pt>
                <c:pt idx="53">
                  <c:v>3835.3948171134102</c:v>
                </c:pt>
                <c:pt idx="54">
                  <c:v>2058.0352093943502</c:v>
                </c:pt>
                <c:pt idx="55">
                  <c:v>801.05087126751005</c:v>
                </c:pt>
                <c:pt idx="56">
                  <c:v>6595.0041245801704</c:v>
                </c:pt>
                <c:pt idx="57">
                  <c:v>2279.2532035787799</c:v>
                </c:pt>
                <c:pt idx="58">
                  <c:v>10546.1525631603</c:v>
                </c:pt>
                <c:pt idx="59">
                  <c:v>6586.6258626859999</c:v>
                </c:pt>
                <c:pt idx="60">
                  <c:v>37622.207457593198</c:v>
                </c:pt>
                <c:pt idx="61">
                  <c:v>2639.8243258679499</c:v>
                </c:pt>
                <c:pt idx="62">
                  <c:v>1533.8520376648801</c:v>
                </c:pt>
                <c:pt idx="63">
                  <c:v>2342.2440027211701</c:v>
                </c:pt>
                <c:pt idx="64">
                  <c:v>1106.80390649944</c:v>
                </c:pt>
              </c:numCache>
            </c:numRef>
          </c:xVal>
          <c:yVal>
            <c:numRef>
              <c:f>Procedure!$B$2:$B$66</c:f>
              <c:numCache>
                <c:formatCode>General</c:formatCode>
                <c:ptCount val="65"/>
                <c:pt idx="0">
                  <c:v>0.28633999999999998</c:v>
                </c:pt>
                <c:pt idx="1">
                  <c:v>0.45047999999999999</c:v>
                </c:pt>
                <c:pt idx="2">
                  <c:v>0.47871999999999998</c:v>
                </c:pt>
                <c:pt idx="3">
                  <c:v>0.33512999999999998</c:v>
                </c:pt>
                <c:pt idx="4">
                  <c:v>0.72121999999999997</c:v>
                </c:pt>
                <c:pt idx="5">
                  <c:v>0.47871999999999998</c:v>
                </c:pt>
                <c:pt idx="6">
                  <c:v>0.71121999999999996</c:v>
                </c:pt>
                <c:pt idx="7">
                  <c:v>0.67871999999999999</c:v>
                </c:pt>
                <c:pt idx="8">
                  <c:v>0.67871999999999999</c:v>
                </c:pt>
                <c:pt idx="9">
                  <c:v>0.44252999999999998</c:v>
                </c:pt>
                <c:pt idx="10">
                  <c:v>0.66122000000000003</c:v>
                </c:pt>
                <c:pt idx="11">
                  <c:v>0.62724000000000002</c:v>
                </c:pt>
                <c:pt idx="12">
                  <c:v>0.73521999999999998</c:v>
                </c:pt>
                <c:pt idx="13">
                  <c:v>0.69799999999999995</c:v>
                </c:pt>
                <c:pt idx="14">
                  <c:v>9.9000000000000005E-2</c:v>
                </c:pt>
                <c:pt idx="15">
                  <c:v>0.21218999999999999</c:v>
                </c:pt>
                <c:pt idx="16">
                  <c:v>0.76900000000000002</c:v>
                </c:pt>
                <c:pt idx="17">
                  <c:v>0.69899999999999995</c:v>
                </c:pt>
                <c:pt idx="18">
                  <c:v>0.63500000000000001</c:v>
                </c:pt>
                <c:pt idx="19">
                  <c:v>0.30084</c:v>
                </c:pt>
                <c:pt idx="20">
                  <c:v>0.53946000000000005</c:v>
                </c:pt>
                <c:pt idx="21">
                  <c:v>0.4365</c:v>
                </c:pt>
                <c:pt idx="22">
                  <c:v>0.58650000000000002</c:v>
                </c:pt>
                <c:pt idx="23">
                  <c:v>0.65600000000000003</c:v>
                </c:pt>
                <c:pt idx="24">
                  <c:v>0.41099999999999998</c:v>
                </c:pt>
                <c:pt idx="25">
                  <c:v>0.61734</c:v>
                </c:pt>
                <c:pt idx="26">
                  <c:v>0.45895999999999998</c:v>
                </c:pt>
                <c:pt idx="27">
                  <c:v>0.25896000000000002</c:v>
                </c:pt>
                <c:pt idx="28">
                  <c:v>0.25896000000000002</c:v>
                </c:pt>
                <c:pt idx="29">
                  <c:v>0.79696</c:v>
                </c:pt>
                <c:pt idx="30">
                  <c:v>0.57596000000000003</c:v>
                </c:pt>
                <c:pt idx="31">
                  <c:v>0.55896000000000001</c:v>
                </c:pt>
                <c:pt idx="32">
                  <c:v>0.45035999999999998</c:v>
                </c:pt>
                <c:pt idx="33">
                  <c:v>0.64683999999999997</c:v>
                </c:pt>
                <c:pt idx="34">
                  <c:v>0.50394000000000005</c:v>
                </c:pt>
                <c:pt idx="35">
                  <c:v>0.75675999999999999</c:v>
                </c:pt>
                <c:pt idx="36">
                  <c:v>0.25896000000000002</c:v>
                </c:pt>
                <c:pt idx="37">
                  <c:v>0.34188000000000002</c:v>
                </c:pt>
                <c:pt idx="38">
                  <c:v>0.29831999999999997</c:v>
                </c:pt>
                <c:pt idx="39">
                  <c:v>0.29831999999999997</c:v>
                </c:pt>
                <c:pt idx="40">
                  <c:v>0.64683999999999997</c:v>
                </c:pt>
                <c:pt idx="41">
                  <c:v>0.55134000000000005</c:v>
                </c:pt>
                <c:pt idx="42">
                  <c:v>0.23463000000000001</c:v>
                </c:pt>
                <c:pt idx="43">
                  <c:v>0.39929999999999999</c:v>
                </c:pt>
                <c:pt idx="44">
                  <c:v>0.60592000000000001</c:v>
                </c:pt>
                <c:pt idx="45">
                  <c:v>0.69286000000000003</c:v>
                </c:pt>
                <c:pt idx="46">
                  <c:v>0.64088000000000001</c:v>
                </c:pt>
                <c:pt idx="47">
                  <c:v>0.64088000000000001</c:v>
                </c:pt>
                <c:pt idx="48">
                  <c:v>0.63</c:v>
                </c:pt>
                <c:pt idx="49">
                  <c:v>0.61019000000000001</c:v>
                </c:pt>
                <c:pt idx="50">
                  <c:v>0.61019000000000001</c:v>
                </c:pt>
                <c:pt idx="51">
                  <c:v>0.66069</c:v>
                </c:pt>
                <c:pt idx="52">
                  <c:v>0.66069</c:v>
                </c:pt>
                <c:pt idx="53">
                  <c:v>0.46068999999999999</c:v>
                </c:pt>
                <c:pt idx="54">
                  <c:v>0.31019000000000002</c:v>
                </c:pt>
                <c:pt idx="55">
                  <c:v>0.21018999999999999</c:v>
                </c:pt>
                <c:pt idx="56">
                  <c:v>0.47339999999999999</c:v>
                </c:pt>
                <c:pt idx="57">
                  <c:v>0.28303</c:v>
                </c:pt>
                <c:pt idx="58">
                  <c:v>0.45234000000000002</c:v>
                </c:pt>
                <c:pt idx="59">
                  <c:v>0.45234000000000002</c:v>
                </c:pt>
                <c:pt idx="60">
                  <c:v>0.64880000000000004</c:v>
                </c:pt>
                <c:pt idx="61">
                  <c:v>0.65868000000000004</c:v>
                </c:pt>
                <c:pt idx="62">
                  <c:v>0.54779999999999995</c:v>
                </c:pt>
                <c:pt idx="63">
                  <c:v>0.59531999999999996</c:v>
                </c:pt>
                <c:pt idx="64">
                  <c:v>0.38641999999999999</c:v>
                </c:pt>
              </c:numCache>
            </c:numRef>
          </c:yVal>
          <c:smooth val="0"/>
          <c:extLst>
            <c:ext xmlns:c16="http://schemas.microsoft.com/office/drawing/2014/chart" uri="{C3380CC4-5D6E-409C-BE32-E72D297353CC}">
              <c16:uniqueId val="{00000003-57A8-714D-8F84-679392A977E1}"/>
            </c:ext>
          </c:extLst>
        </c:ser>
        <c:dLbls>
          <c:showLegendKey val="0"/>
          <c:showVal val="0"/>
          <c:showCatName val="0"/>
          <c:showSerName val="0"/>
          <c:showPercent val="0"/>
          <c:showBubbleSize val="0"/>
        </c:dLbls>
        <c:axId val="569810719"/>
        <c:axId val="569818479"/>
      </c:scatterChart>
      <c:valAx>
        <c:axId val="569810719"/>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GDP per capita</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569818479"/>
        <c:crosses val="autoZero"/>
        <c:crossBetween val="midCat"/>
      </c:valAx>
      <c:valAx>
        <c:axId val="56981847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EIA Procedur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569810719"/>
        <c:crosses val="autoZero"/>
        <c:crossBetween val="midCat"/>
      </c:valAx>
      <c:spPr>
        <a:noFill/>
        <a:ln>
          <a:noFill/>
        </a:ln>
        <a:effectLst/>
      </c:spPr>
    </c:plotArea>
    <c:plotVisOnly val="1"/>
    <c:dispBlanksAs val="gap"/>
    <c:showDLblsOverMax val="0"/>
    <c:extLst/>
  </c:chart>
  <c:spPr>
    <a:solidFill>
      <a:schemeClr val="bg1"/>
    </a:solidFill>
    <a:ln w="9525" cap="flat" cmpd="sng" algn="ctr">
      <a:solidFill>
        <a:schemeClr val="tx1">
          <a:lumMod val="15000"/>
          <a:lumOff val="85000"/>
        </a:schemeClr>
      </a:solidFill>
      <a:round/>
    </a:ln>
    <a:effectLst/>
  </c:spPr>
  <c:txPr>
    <a:bodyPr/>
    <a:lstStyle/>
    <a:p>
      <a:pPr>
        <a:defRPr sz="1000">
          <a:solidFill>
            <a:schemeClr val="tx1"/>
          </a:solidFill>
        </a:defRPr>
      </a:pPr>
      <a:endParaRPr lang="en-US"/>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1"/>
          <c:order val="0"/>
          <c:spPr>
            <a:ln w="25400" cap="rnd">
              <a:noFill/>
              <a:round/>
            </a:ln>
            <a:effectLst>
              <a:outerShdw blurRad="57150" dist="19050" dir="5400000" algn="ctr" rotWithShape="0">
                <a:srgbClr val="000000">
                  <a:alpha val="63000"/>
                </a:srgbClr>
              </a:outerShdw>
            </a:effectLst>
          </c:spPr>
          <c:marker>
            <c:symbol val="circle"/>
            <c:size val="6"/>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w="9525" cap="rnd">
                <a:solidFill>
                  <a:schemeClr val="accent2"/>
                </a:solidFill>
                <a:round/>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marker>
          <c:xVal>
            <c:numRef>
              <c:f>Procedure!$C$2:$C$66</c:f>
              <c:numCache>
                <c:formatCode>General</c:formatCode>
                <c:ptCount val="65"/>
                <c:pt idx="0">
                  <c:v>550.06845876385205</c:v>
                </c:pt>
                <c:pt idx="1">
                  <c:v>4537.5790555642197</c:v>
                </c:pt>
                <c:pt idx="2">
                  <c:v>4135.1386014207101</c:v>
                </c:pt>
                <c:pt idx="3">
                  <c:v>3936.7983196528698</c:v>
                </c:pt>
                <c:pt idx="4">
                  <c:v>23739.1571732062</c:v>
                </c:pt>
                <c:pt idx="5">
                  <c:v>1516.5132695643699</c:v>
                </c:pt>
                <c:pt idx="6">
                  <c:v>5733.3072098876401</c:v>
                </c:pt>
                <c:pt idx="7">
                  <c:v>3130.2335426177601</c:v>
                </c:pt>
                <c:pt idx="8">
                  <c:v>5148.2085169593902</c:v>
                </c:pt>
                <c:pt idx="9">
                  <c:v>26938.503382302501</c:v>
                </c:pt>
                <c:pt idx="10">
                  <c:v>8228.0115697264991</c:v>
                </c:pt>
                <c:pt idx="11">
                  <c:v>1269.9072381891301</c:v>
                </c:pt>
                <c:pt idx="12">
                  <c:v>8826.9940957483504</c:v>
                </c:pt>
                <c:pt idx="13">
                  <c:v>13386.512859434</c:v>
                </c:pt>
                <c:pt idx="14">
                  <c:v>20379.896039641699</c:v>
                </c:pt>
                <c:pt idx="15">
                  <c:v>2412.7270818521301</c:v>
                </c:pt>
                <c:pt idx="16">
                  <c:v>20200.375592040898</c:v>
                </c:pt>
                <c:pt idx="17">
                  <c:v>3853.6499035291499</c:v>
                </c:pt>
                <c:pt idx="18">
                  <c:v>12664.8474351203</c:v>
                </c:pt>
                <c:pt idx="19">
                  <c:v>1979.3643005306001</c:v>
                </c:pt>
                <c:pt idx="20">
                  <c:v>3846.4157092230498</c:v>
                </c:pt>
                <c:pt idx="21">
                  <c:v>5593.8537833814798</c:v>
                </c:pt>
                <c:pt idx="22">
                  <c:v>5017.9680646534698</c:v>
                </c:pt>
                <c:pt idx="23">
                  <c:v>40543.584166570203</c:v>
                </c:pt>
                <c:pt idx="24">
                  <c:v>4129.7516644368898</c:v>
                </c:pt>
                <c:pt idx="25">
                  <c:v>9030.3188060265202</c:v>
                </c:pt>
                <c:pt idx="26">
                  <c:v>29040.363709111702</c:v>
                </c:pt>
                <c:pt idx="27">
                  <c:v>9030.3188060265202</c:v>
                </c:pt>
                <c:pt idx="28">
                  <c:v>2457.3774139728098</c:v>
                </c:pt>
                <c:pt idx="29">
                  <c:v>15684.558518649001</c:v>
                </c:pt>
                <c:pt idx="30">
                  <c:v>8808.5894475940495</c:v>
                </c:pt>
                <c:pt idx="31">
                  <c:v>16809.648256967401</c:v>
                </c:pt>
                <c:pt idx="32">
                  <c:v>5414.6148226309497</c:v>
                </c:pt>
                <c:pt idx="33">
                  <c:v>9502.5683962516596</c:v>
                </c:pt>
                <c:pt idx="34">
                  <c:v>11151.069206829001</c:v>
                </c:pt>
                <c:pt idx="35">
                  <c:v>2290.2351496162501</c:v>
                </c:pt>
                <c:pt idx="36">
                  <c:v>3717.4733888289602</c:v>
                </c:pt>
                <c:pt idx="37">
                  <c:v>7784.0652899655697</c:v>
                </c:pt>
                <c:pt idx="38">
                  <c:v>1256.6606748178999</c:v>
                </c:pt>
                <c:pt idx="39">
                  <c:v>849.01104260426996</c:v>
                </c:pt>
                <c:pt idx="40">
                  <c:v>15267.4450155209</c:v>
                </c:pt>
                <c:pt idx="41">
                  <c:v>1547.8534136692899</c:v>
                </c:pt>
                <c:pt idx="42">
                  <c:v>1468.1929464781199</c:v>
                </c:pt>
                <c:pt idx="43">
                  <c:v>2988.9527033580198</c:v>
                </c:pt>
                <c:pt idx="44">
                  <c:v>13863.5484202763</c:v>
                </c:pt>
                <c:pt idx="45">
                  <c:v>63249.422432905703</c:v>
                </c:pt>
                <c:pt idx="46">
                  <c:v>10819.2440243784</c:v>
                </c:pt>
                <c:pt idx="47">
                  <c:v>10749.0560658145</c:v>
                </c:pt>
                <c:pt idx="48">
                  <c:v>20849.291368660499</c:v>
                </c:pt>
                <c:pt idx="49">
                  <c:v>5901.2230130799298</c:v>
                </c:pt>
                <c:pt idx="50">
                  <c:v>57714.296631377802</c:v>
                </c:pt>
                <c:pt idx="51">
                  <c:v>17579.259399142102</c:v>
                </c:pt>
                <c:pt idx="52">
                  <c:v>23601.402775876901</c:v>
                </c:pt>
                <c:pt idx="53">
                  <c:v>3835.3948171134102</c:v>
                </c:pt>
                <c:pt idx="54">
                  <c:v>2058.0352093943502</c:v>
                </c:pt>
                <c:pt idx="55">
                  <c:v>801.05087126751005</c:v>
                </c:pt>
                <c:pt idx="56">
                  <c:v>6595.0041245801704</c:v>
                </c:pt>
                <c:pt idx="57">
                  <c:v>2279.2532035787799</c:v>
                </c:pt>
                <c:pt idx="58">
                  <c:v>10546.1525631603</c:v>
                </c:pt>
                <c:pt idx="59">
                  <c:v>6586.6258626859999</c:v>
                </c:pt>
                <c:pt idx="60">
                  <c:v>37622.207457593198</c:v>
                </c:pt>
                <c:pt idx="61">
                  <c:v>2639.8243258679499</c:v>
                </c:pt>
                <c:pt idx="62">
                  <c:v>1533.8520376648801</c:v>
                </c:pt>
                <c:pt idx="63">
                  <c:v>2342.2440027211701</c:v>
                </c:pt>
                <c:pt idx="64">
                  <c:v>1106.80390649944</c:v>
                </c:pt>
              </c:numCache>
            </c:numRef>
          </c:xVal>
          <c:yVal>
            <c:numRef>
              <c:f>Procedure!$B$2:$B$66</c:f>
              <c:numCache>
                <c:formatCode>General</c:formatCode>
                <c:ptCount val="65"/>
                <c:pt idx="0">
                  <c:v>0.28633999999999998</c:v>
                </c:pt>
                <c:pt idx="1">
                  <c:v>0.45047999999999999</c:v>
                </c:pt>
                <c:pt idx="2">
                  <c:v>0.47871999999999998</c:v>
                </c:pt>
                <c:pt idx="3">
                  <c:v>0.33512999999999998</c:v>
                </c:pt>
                <c:pt idx="4">
                  <c:v>0.72121999999999997</c:v>
                </c:pt>
                <c:pt idx="5">
                  <c:v>0.47871999999999998</c:v>
                </c:pt>
                <c:pt idx="6">
                  <c:v>0.71121999999999996</c:v>
                </c:pt>
                <c:pt idx="7">
                  <c:v>0.67871999999999999</c:v>
                </c:pt>
                <c:pt idx="8">
                  <c:v>0.67871999999999999</c:v>
                </c:pt>
                <c:pt idx="9">
                  <c:v>0.44252999999999998</c:v>
                </c:pt>
                <c:pt idx="10">
                  <c:v>0.66122000000000003</c:v>
                </c:pt>
                <c:pt idx="11">
                  <c:v>0.62724000000000002</c:v>
                </c:pt>
                <c:pt idx="12">
                  <c:v>0.73521999999999998</c:v>
                </c:pt>
                <c:pt idx="13">
                  <c:v>0.69799999999999995</c:v>
                </c:pt>
                <c:pt idx="14">
                  <c:v>9.9000000000000005E-2</c:v>
                </c:pt>
                <c:pt idx="15">
                  <c:v>0.21218999999999999</c:v>
                </c:pt>
                <c:pt idx="16">
                  <c:v>0.76900000000000002</c:v>
                </c:pt>
                <c:pt idx="17">
                  <c:v>0.69899999999999995</c:v>
                </c:pt>
                <c:pt idx="18">
                  <c:v>0.63500000000000001</c:v>
                </c:pt>
                <c:pt idx="19">
                  <c:v>0.30084</c:v>
                </c:pt>
                <c:pt idx="20">
                  <c:v>0.53946000000000005</c:v>
                </c:pt>
                <c:pt idx="21">
                  <c:v>0.4365</c:v>
                </c:pt>
                <c:pt idx="22">
                  <c:v>0.58650000000000002</c:v>
                </c:pt>
                <c:pt idx="23">
                  <c:v>0.65600000000000003</c:v>
                </c:pt>
                <c:pt idx="24">
                  <c:v>0.41099999999999998</c:v>
                </c:pt>
                <c:pt idx="25">
                  <c:v>0.61734</c:v>
                </c:pt>
                <c:pt idx="26">
                  <c:v>0.45895999999999998</c:v>
                </c:pt>
                <c:pt idx="27">
                  <c:v>0.25896000000000002</c:v>
                </c:pt>
                <c:pt idx="28">
                  <c:v>0.25896000000000002</c:v>
                </c:pt>
                <c:pt idx="29">
                  <c:v>0.79696</c:v>
                </c:pt>
                <c:pt idx="30">
                  <c:v>0.57596000000000003</c:v>
                </c:pt>
                <c:pt idx="31">
                  <c:v>0.55896000000000001</c:v>
                </c:pt>
                <c:pt idx="32">
                  <c:v>0.45035999999999998</c:v>
                </c:pt>
                <c:pt idx="33">
                  <c:v>0.64683999999999997</c:v>
                </c:pt>
                <c:pt idx="34">
                  <c:v>0.50394000000000005</c:v>
                </c:pt>
                <c:pt idx="35">
                  <c:v>0.75675999999999999</c:v>
                </c:pt>
                <c:pt idx="36">
                  <c:v>0.25896000000000002</c:v>
                </c:pt>
                <c:pt idx="37">
                  <c:v>0.34188000000000002</c:v>
                </c:pt>
                <c:pt idx="38">
                  <c:v>0.29831999999999997</c:v>
                </c:pt>
                <c:pt idx="39">
                  <c:v>0.29831999999999997</c:v>
                </c:pt>
                <c:pt idx="40">
                  <c:v>0.64683999999999997</c:v>
                </c:pt>
                <c:pt idx="41">
                  <c:v>0.55134000000000005</c:v>
                </c:pt>
                <c:pt idx="42">
                  <c:v>0.23463000000000001</c:v>
                </c:pt>
                <c:pt idx="43">
                  <c:v>0.39929999999999999</c:v>
                </c:pt>
                <c:pt idx="44">
                  <c:v>0.60592000000000001</c:v>
                </c:pt>
                <c:pt idx="45">
                  <c:v>0.69286000000000003</c:v>
                </c:pt>
                <c:pt idx="46">
                  <c:v>0.64088000000000001</c:v>
                </c:pt>
                <c:pt idx="47">
                  <c:v>0.64088000000000001</c:v>
                </c:pt>
                <c:pt idx="48">
                  <c:v>0.63</c:v>
                </c:pt>
                <c:pt idx="49">
                  <c:v>0.61019000000000001</c:v>
                </c:pt>
                <c:pt idx="50">
                  <c:v>0.61019000000000001</c:v>
                </c:pt>
                <c:pt idx="51">
                  <c:v>0.66069</c:v>
                </c:pt>
                <c:pt idx="52">
                  <c:v>0.66069</c:v>
                </c:pt>
                <c:pt idx="53">
                  <c:v>0.46068999999999999</c:v>
                </c:pt>
                <c:pt idx="54">
                  <c:v>0.31019000000000002</c:v>
                </c:pt>
                <c:pt idx="55">
                  <c:v>0.21018999999999999</c:v>
                </c:pt>
                <c:pt idx="56">
                  <c:v>0.47339999999999999</c:v>
                </c:pt>
                <c:pt idx="57">
                  <c:v>0.28303</c:v>
                </c:pt>
                <c:pt idx="58">
                  <c:v>0.45234000000000002</c:v>
                </c:pt>
                <c:pt idx="59">
                  <c:v>0.45234000000000002</c:v>
                </c:pt>
                <c:pt idx="60">
                  <c:v>0.64880000000000004</c:v>
                </c:pt>
                <c:pt idx="61">
                  <c:v>0.65868000000000004</c:v>
                </c:pt>
                <c:pt idx="62">
                  <c:v>0.54779999999999995</c:v>
                </c:pt>
                <c:pt idx="63">
                  <c:v>0.59531999999999996</c:v>
                </c:pt>
                <c:pt idx="64">
                  <c:v>0.38641999999999999</c:v>
                </c:pt>
              </c:numCache>
            </c:numRef>
          </c:yVal>
          <c:smooth val="0"/>
          <c:extLst>
            <c:ext xmlns:c16="http://schemas.microsoft.com/office/drawing/2014/chart" uri="{C3380CC4-5D6E-409C-BE32-E72D297353CC}">
              <c16:uniqueId val="{00000000-CE6C-B543-A8AE-D8233C27E1FE}"/>
            </c:ext>
          </c:extLst>
        </c:ser>
        <c:ser>
          <c:idx val="0"/>
          <c:order val="1"/>
          <c:spPr>
            <a:ln w="25400" cap="rnd">
              <a:noFill/>
              <a:round/>
            </a:ln>
            <a:effectLst>
              <a:outerShdw blurRad="57150" dist="19050" dir="5400000" algn="ctr" rotWithShape="0">
                <a:srgbClr val="000000">
                  <a:alpha val="63000"/>
                </a:srgbClr>
              </a:outerShdw>
            </a:effectLst>
          </c:spPr>
          <c:marker>
            <c:symbol val="circle"/>
            <c:size val="6"/>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9525" cap="rnd">
                <a:solidFill>
                  <a:schemeClr val="accent1"/>
                </a:solidFill>
                <a:round/>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marker>
          <c:trendline>
            <c:spPr>
              <a:ln w="19050" cap="rnd">
                <a:solidFill>
                  <a:schemeClr val="accent1"/>
                </a:solidFill>
              </a:ln>
              <a:effectLst/>
            </c:spPr>
            <c:trendlineType val="linear"/>
            <c:dispRSqr val="1"/>
            <c:dispEq val="1"/>
            <c:trendlineLbl>
              <c:layout>
                <c:manualLayout>
                  <c:x val="1.0123250375625571E-3"/>
                  <c:y val="-2.8994928265545755E-2"/>
                </c:manualLayout>
              </c:layout>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br>
                      <a:rPr lang="en-US"/>
                    </a:br>
                    <a:r>
                      <a:rPr lang="en-US"/>
                      <a:t>R² = 0.359</a:t>
                    </a:r>
                  </a:p>
                </c:rich>
              </c:tx>
              <c:numFmt formatCode="General" sourceLinked="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rendlineLbl>
          </c:trendline>
          <c:trendline>
            <c:spPr>
              <a:ln w="19050" cap="rnd">
                <a:solidFill>
                  <a:srgbClr val="FF0000"/>
                </a:solidFill>
              </a:ln>
              <a:effectLst/>
            </c:spPr>
            <c:trendlineType val="linear"/>
            <c:dispRSqr val="0"/>
            <c:dispEq val="0"/>
          </c:trendline>
          <c:xVal>
            <c:numRef>
              <c:f>Procedure!$C$2:$C$66</c:f>
              <c:numCache>
                <c:formatCode>General</c:formatCode>
                <c:ptCount val="65"/>
                <c:pt idx="0">
                  <c:v>550.06845876385205</c:v>
                </c:pt>
                <c:pt idx="1">
                  <c:v>4537.5790555642197</c:v>
                </c:pt>
                <c:pt idx="2">
                  <c:v>4135.1386014207101</c:v>
                </c:pt>
                <c:pt idx="3">
                  <c:v>3936.7983196528698</c:v>
                </c:pt>
                <c:pt idx="4">
                  <c:v>23739.1571732062</c:v>
                </c:pt>
                <c:pt idx="5">
                  <c:v>1516.5132695643699</c:v>
                </c:pt>
                <c:pt idx="6">
                  <c:v>5733.3072098876401</c:v>
                </c:pt>
                <c:pt idx="7">
                  <c:v>3130.2335426177601</c:v>
                </c:pt>
                <c:pt idx="8">
                  <c:v>5148.2085169593902</c:v>
                </c:pt>
                <c:pt idx="9">
                  <c:v>26938.503382302501</c:v>
                </c:pt>
                <c:pt idx="10">
                  <c:v>8228.0115697264991</c:v>
                </c:pt>
                <c:pt idx="11">
                  <c:v>1269.9072381891301</c:v>
                </c:pt>
                <c:pt idx="12">
                  <c:v>8826.9940957483504</c:v>
                </c:pt>
                <c:pt idx="13">
                  <c:v>13386.512859434</c:v>
                </c:pt>
                <c:pt idx="14">
                  <c:v>20379.896039641699</c:v>
                </c:pt>
                <c:pt idx="15">
                  <c:v>2412.7270818521301</c:v>
                </c:pt>
                <c:pt idx="16">
                  <c:v>20200.375592040898</c:v>
                </c:pt>
                <c:pt idx="17">
                  <c:v>3853.6499035291499</c:v>
                </c:pt>
                <c:pt idx="18">
                  <c:v>12664.8474351203</c:v>
                </c:pt>
                <c:pt idx="19">
                  <c:v>1979.3643005306001</c:v>
                </c:pt>
                <c:pt idx="20">
                  <c:v>3846.4157092230498</c:v>
                </c:pt>
                <c:pt idx="21">
                  <c:v>5593.8537833814798</c:v>
                </c:pt>
                <c:pt idx="22">
                  <c:v>5017.9680646534698</c:v>
                </c:pt>
                <c:pt idx="23">
                  <c:v>40543.584166570203</c:v>
                </c:pt>
                <c:pt idx="24">
                  <c:v>4129.7516644368898</c:v>
                </c:pt>
                <c:pt idx="25">
                  <c:v>9030.3188060265202</c:v>
                </c:pt>
                <c:pt idx="26">
                  <c:v>29040.363709111702</c:v>
                </c:pt>
                <c:pt idx="27">
                  <c:v>9030.3188060265202</c:v>
                </c:pt>
                <c:pt idx="28">
                  <c:v>2457.3774139728098</c:v>
                </c:pt>
                <c:pt idx="29">
                  <c:v>15684.558518649001</c:v>
                </c:pt>
                <c:pt idx="30">
                  <c:v>8808.5894475940495</c:v>
                </c:pt>
                <c:pt idx="31">
                  <c:v>16809.648256967401</c:v>
                </c:pt>
                <c:pt idx="32">
                  <c:v>5414.6148226309497</c:v>
                </c:pt>
                <c:pt idx="33">
                  <c:v>9502.5683962516596</c:v>
                </c:pt>
                <c:pt idx="34">
                  <c:v>11151.069206829001</c:v>
                </c:pt>
                <c:pt idx="35">
                  <c:v>2290.2351496162501</c:v>
                </c:pt>
                <c:pt idx="36">
                  <c:v>3717.4733888289602</c:v>
                </c:pt>
                <c:pt idx="37">
                  <c:v>7784.0652899655697</c:v>
                </c:pt>
                <c:pt idx="38">
                  <c:v>1256.6606748178999</c:v>
                </c:pt>
                <c:pt idx="39">
                  <c:v>849.01104260426996</c:v>
                </c:pt>
                <c:pt idx="40">
                  <c:v>15267.4450155209</c:v>
                </c:pt>
                <c:pt idx="41">
                  <c:v>1547.8534136692899</c:v>
                </c:pt>
                <c:pt idx="42">
                  <c:v>1468.1929464781199</c:v>
                </c:pt>
                <c:pt idx="43">
                  <c:v>2988.9527033580198</c:v>
                </c:pt>
                <c:pt idx="44">
                  <c:v>13863.5484202763</c:v>
                </c:pt>
                <c:pt idx="45">
                  <c:v>63249.422432905703</c:v>
                </c:pt>
                <c:pt idx="46">
                  <c:v>10819.2440243784</c:v>
                </c:pt>
                <c:pt idx="47">
                  <c:v>10749.0560658145</c:v>
                </c:pt>
                <c:pt idx="48">
                  <c:v>20849.291368660499</c:v>
                </c:pt>
                <c:pt idx="49">
                  <c:v>5901.2230130799298</c:v>
                </c:pt>
                <c:pt idx="50">
                  <c:v>57714.296631377802</c:v>
                </c:pt>
                <c:pt idx="51">
                  <c:v>17579.259399142102</c:v>
                </c:pt>
                <c:pt idx="52">
                  <c:v>23601.402775876901</c:v>
                </c:pt>
                <c:pt idx="53">
                  <c:v>3835.3948171134102</c:v>
                </c:pt>
                <c:pt idx="54">
                  <c:v>2058.0352093943502</c:v>
                </c:pt>
                <c:pt idx="55">
                  <c:v>801.05087126751005</c:v>
                </c:pt>
                <c:pt idx="56">
                  <c:v>6595.0041245801704</c:v>
                </c:pt>
                <c:pt idx="57">
                  <c:v>2279.2532035787799</c:v>
                </c:pt>
                <c:pt idx="58">
                  <c:v>10546.1525631603</c:v>
                </c:pt>
                <c:pt idx="59">
                  <c:v>6586.6258626859999</c:v>
                </c:pt>
                <c:pt idx="60">
                  <c:v>37622.207457593198</c:v>
                </c:pt>
                <c:pt idx="61">
                  <c:v>2639.8243258679499</c:v>
                </c:pt>
                <c:pt idx="62">
                  <c:v>1533.8520376648801</c:v>
                </c:pt>
                <c:pt idx="63">
                  <c:v>2342.2440027211701</c:v>
                </c:pt>
                <c:pt idx="64">
                  <c:v>1106.80390649944</c:v>
                </c:pt>
              </c:numCache>
            </c:numRef>
          </c:xVal>
          <c:yVal>
            <c:numRef>
              <c:f>Procedure!$B$2:$B$66</c:f>
              <c:numCache>
                <c:formatCode>General</c:formatCode>
                <c:ptCount val="65"/>
                <c:pt idx="0">
                  <c:v>0.28633999999999998</c:v>
                </c:pt>
                <c:pt idx="1">
                  <c:v>0.45047999999999999</c:v>
                </c:pt>
                <c:pt idx="2">
                  <c:v>0.47871999999999998</c:v>
                </c:pt>
                <c:pt idx="3">
                  <c:v>0.33512999999999998</c:v>
                </c:pt>
                <c:pt idx="4">
                  <c:v>0.72121999999999997</c:v>
                </c:pt>
                <c:pt idx="5">
                  <c:v>0.47871999999999998</c:v>
                </c:pt>
                <c:pt idx="6">
                  <c:v>0.71121999999999996</c:v>
                </c:pt>
                <c:pt idx="7">
                  <c:v>0.67871999999999999</c:v>
                </c:pt>
                <c:pt idx="8">
                  <c:v>0.67871999999999999</c:v>
                </c:pt>
                <c:pt idx="9">
                  <c:v>0.44252999999999998</c:v>
                </c:pt>
                <c:pt idx="10">
                  <c:v>0.66122000000000003</c:v>
                </c:pt>
                <c:pt idx="11">
                  <c:v>0.62724000000000002</c:v>
                </c:pt>
                <c:pt idx="12">
                  <c:v>0.73521999999999998</c:v>
                </c:pt>
                <c:pt idx="13">
                  <c:v>0.69799999999999995</c:v>
                </c:pt>
                <c:pt idx="14">
                  <c:v>9.9000000000000005E-2</c:v>
                </c:pt>
                <c:pt idx="15">
                  <c:v>0.21218999999999999</c:v>
                </c:pt>
                <c:pt idx="16">
                  <c:v>0.76900000000000002</c:v>
                </c:pt>
                <c:pt idx="17">
                  <c:v>0.69899999999999995</c:v>
                </c:pt>
                <c:pt idx="18">
                  <c:v>0.63500000000000001</c:v>
                </c:pt>
                <c:pt idx="19">
                  <c:v>0.30084</c:v>
                </c:pt>
                <c:pt idx="20">
                  <c:v>0.53946000000000005</c:v>
                </c:pt>
                <c:pt idx="21">
                  <c:v>0.4365</c:v>
                </c:pt>
                <c:pt idx="22">
                  <c:v>0.58650000000000002</c:v>
                </c:pt>
                <c:pt idx="23">
                  <c:v>0.65600000000000003</c:v>
                </c:pt>
                <c:pt idx="24">
                  <c:v>0.41099999999999998</c:v>
                </c:pt>
                <c:pt idx="25">
                  <c:v>0.61734</c:v>
                </c:pt>
                <c:pt idx="26">
                  <c:v>0.45895999999999998</c:v>
                </c:pt>
                <c:pt idx="27">
                  <c:v>0.25896000000000002</c:v>
                </c:pt>
                <c:pt idx="28">
                  <c:v>0.25896000000000002</c:v>
                </c:pt>
                <c:pt idx="29">
                  <c:v>0.79696</c:v>
                </c:pt>
                <c:pt idx="30">
                  <c:v>0.57596000000000003</c:v>
                </c:pt>
                <c:pt idx="31">
                  <c:v>0.55896000000000001</c:v>
                </c:pt>
                <c:pt idx="32">
                  <c:v>0.45035999999999998</c:v>
                </c:pt>
                <c:pt idx="33">
                  <c:v>0.64683999999999997</c:v>
                </c:pt>
                <c:pt idx="34">
                  <c:v>0.50394000000000005</c:v>
                </c:pt>
                <c:pt idx="35">
                  <c:v>0.75675999999999999</c:v>
                </c:pt>
                <c:pt idx="36">
                  <c:v>0.25896000000000002</c:v>
                </c:pt>
                <c:pt idx="37">
                  <c:v>0.34188000000000002</c:v>
                </c:pt>
                <c:pt idx="38">
                  <c:v>0.29831999999999997</c:v>
                </c:pt>
                <c:pt idx="39">
                  <c:v>0.29831999999999997</c:v>
                </c:pt>
                <c:pt idx="40">
                  <c:v>0.64683999999999997</c:v>
                </c:pt>
                <c:pt idx="41">
                  <c:v>0.55134000000000005</c:v>
                </c:pt>
                <c:pt idx="42">
                  <c:v>0.23463000000000001</c:v>
                </c:pt>
                <c:pt idx="43">
                  <c:v>0.39929999999999999</c:v>
                </c:pt>
                <c:pt idx="44">
                  <c:v>0.60592000000000001</c:v>
                </c:pt>
                <c:pt idx="45">
                  <c:v>0.69286000000000003</c:v>
                </c:pt>
                <c:pt idx="46">
                  <c:v>0.64088000000000001</c:v>
                </c:pt>
                <c:pt idx="47">
                  <c:v>0.64088000000000001</c:v>
                </c:pt>
                <c:pt idx="48">
                  <c:v>0.63</c:v>
                </c:pt>
                <c:pt idx="49">
                  <c:v>0.61019000000000001</c:v>
                </c:pt>
                <c:pt idx="50">
                  <c:v>0.61019000000000001</c:v>
                </c:pt>
                <c:pt idx="51">
                  <c:v>0.66069</c:v>
                </c:pt>
                <c:pt idx="52">
                  <c:v>0.66069</c:v>
                </c:pt>
                <c:pt idx="53">
                  <c:v>0.46068999999999999</c:v>
                </c:pt>
                <c:pt idx="54">
                  <c:v>0.31019000000000002</c:v>
                </c:pt>
                <c:pt idx="55">
                  <c:v>0.21018999999999999</c:v>
                </c:pt>
                <c:pt idx="56">
                  <c:v>0.47339999999999999</c:v>
                </c:pt>
                <c:pt idx="57">
                  <c:v>0.28303</c:v>
                </c:pt>
                <c:pt idx="58">
                  <c:v>0.45234000000000002</c:v>
                </c:pt>
                <c:pt idx="59">
                  <c:v>0.45234000000000002</c:v>
                </c:pt>
                <c:pt idx="60">
                  <c:v>0.64880000000000004</c:v>
                </c:pt>
                <c:pt idx="61">
                  <c:v>0.65868000000000004</c:v>
                </c:pt>
                <c:pt idx="62">
                  <c:v>0.54779999999999995</c:v>
                </c:pt>
                <c:pt idx="63">
                  <c:v>0.59531999999999996</c:v>
                </c:pt>
                <c:pt idx="64">
                  <c:v>0.38641999999999999</c:v>
                </c:pt>
              </c:numCache>
            </c:numRef>
          </c:yVal>
          <c:smooth val="0"/>
          <c:extLst>
            <c:ext xmlns:c16="http://schemas.microsoft.com/office/drawing/2014/chart" uri="{C3380CC4-5D6E-409C-BE32-E72D297353CC}">
              <c16:uniqueId val="{00000003-CE6C-B543-A8AE-D8233C27E1FE}"/>
            </c:ext>
          </c:extLst>
        </c:ser>
        <c:dLbls>
          <c:showLegendKey val="0"/>
          <c:showVal val="0"/>
          <c:showCatName val="0"/>
          <c:showSerName val="0"/>
          <c:showPercent val="0"/>
          <c:showBubbleSize val="0"/>
        </c:dLbls>
        <c:axId val="569810719"/>
        <c:axId val="569818479"/>
      </c:scatterChart>
      <c:valAx>
        <c:axId val="569810719"/>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GDP per capita</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569818479"/>
        <c:crosses val="autoZero"/>
        <c:crossBetween val="midCat"/>
      </c:valAx>
      <c:valAx>
        <c:axId val="56981847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EIA Procedur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569810719"/>
        <c:crosses val="autoZero"/>
        <c:crossBetween val="midCat"/>
      </c:valAx>
      <c:spPr>
        <a:noFill/>
        <a:ln>
          <a:noFill/>
        </a:ln>
        <a:effectLst/>
      </c:spPr>
    </c:plotArea>
    <c:plotVisOnly val="1"/>
    <c:dispBlanksAs val="gap"/>
    <c:showDLblsOverMax val="0"/>
    <c:extLst/>
  </c:chart>
  <c:spPr>
    <a:solidFill>
      <a:schemeClr val="bg1"/>
    </a:solidFill>
    <a:ln w="9525" cap="flat" cmpd="sng" algn="ctr">
      <a:solidFill>
        <a:schemeClr val="tx1">
          <a:lumMod val="15000"/>
          <a:lumOff val="85000"/>
        </a:schemeClr>
      </a:solidFill>
      <a:round/>
    </a:ln>
    <a:effectLst/>
  </c:spPr>
  <c:txPr>
    <a:bodyPr/>
    <a:lstStyle/>
    <a:p>
      <a:pPr>
        <a:defRPr sz="1000">
          <a:solidFill>
            <a:schemeClr val="tx1"/>
          </a:solidFill>
        </a:defRPr>
      </a:pPr>
      <a:endParaRPr lang="en-US"/>
    </a:p>
  </c:txPr>
  <c:externalData r:id="rId3">
    <c:autoUpdate val="0"/>
  </c:externalData>
</c:chartSpace>
</file>

<file path=word/charts/chart19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1"/>
          <c:order val="0"/>
          <c:spPr>
            <a:ln w="25400" cap="rnd">
              <a:noFill/>
              <a:round/>
            </a:ln>
            <a:effectLst>
              <a:outerShdw blurRad="57150" dist="19050" dir="5400000" algn="ctr" rotWithShape="0">
                <a:srgbClr val="000000">
                  <a:alpha val="63000"/>
                </a:srgbClr>
              </a:outerShdw>
            </a:effectLst>
          </c:spPr>
          <c:marker>
            <c:symbol val="circle"/>
            <c:size val="6"/>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w="9525" cap="rnd">
                <a:solidFill>
                  <a:schemeClr val="accent2"/>
                </a:solidFill>
                <a:round/>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marker>
          <c:xVal>
            <c:numRef>
              <c:f>Procedure!$C$2:$C$66</c:f>
              <c:numCache>
                <c:formatCode>General</c:formatCode>
                <c:ptCount val="65"/>
                <c:pt idx="0">
                  <c:v>550.06845876385205</c:v>
                </c:pt>
                <c:pt idx="1">
                  <c:v>4537.5790555642197</c:v>
                </c:pt>
                <c:pt idx="2">
                  <c:v>4135.1386014207101</c:v>
                </c:pt>
                <c:pt idx="3">
                  <c:v>3936.7983196528698</c:v>
                </c:pt>
                <c:pt idx="4">
                  <c:v>23739.1571732062</c:v>
                </c:pt>
                <c:pt idx="5">
                  <c:v>1516.5132695643699</c:v>
                </c:pt>
                <c:pt idx="6">
                  <c:v>5733.3072098876401</c:v>
                </c:pt>
                <c:pt idx="7">
                  <c:v>3130.2335426177601</c:v>
                </c:pt>
                <c:pt idx="8">
                  <c:v>5148.2085169593902</c:v>
                </c:pt>
                <c:pt idx="9">
                  <c:v>26938.503382302501</c:v>
                </c:pt>
                <c:pt idx="10">
                  <c:v>8228.0115697264991</c:v>
                </c:pt>
                <c:pt idx="11">
                  <c:v>1269.9072381891301</c:v>
                </c:pt>
                <c:pt idx="12">
                  <c:v>8826.9940957483504</c:v>
                </c:pt>
                <c:pt idx="13">
                  <c:v>13386.512859434</c:v>
                </c:pt>
                <c:pt idx="14">
                  <c:v>20379.896039641699</c:v>
                </c:pt>
                <c:pt idx="15">
                  <c:v>2412.7270818521301</c:v>
                </c:pt>
                <c:pt idx="16">
                  <c:v>20200.375592040898</c:v>
                </c:pt>
                <c:pt idx="17">
                  <c:v>3853.6499035291499</c:v>
                </c:pt>
                <c:pt idx="18">
                  <c:v>12664.8474351203</c:v>
                </c:pt>
                <c:pt idx="19">
                  <c:v>1979.3643005306001</c:v>
                </c:pt>
                <c:pt idx="20">
                  <c:v>3846.4157092230498</c:v>
                </c:pt>
                <c:pt idx="21">
                  <c:v>5593.8537833814798</c:v>
                </c:pt>
                <c:pt idx="22">
                  <c:v>5017.9680646534698</c:v>
                </c:pt>
                <c:pt idx="23">
                  <c:v>40543.584166570203</c:v>
                </c:pt>
                <c:pt idx="24">
                  <c:v>4129.7516644368898</c:v>
                </c:pt>
                <c:pt idx="25">
                  <c:v>9030.3188060265202</c:v>
                </c:pt>
                <c:pt idx="26">
                  <c:v>29040.363709111702</c:v>
                </c:pt>
                <c:pt idx="27">
                  <c:v>9030.3188060265202</c:v>
                </c:pt>
                <c:pt idx="28">
                  <c:v>2457.3774139728098</c:v>
                </c:pt>
                <c:pt idx="29">
                  <c:v>15684.558518649001</c:v>
                </c:pt>
                <c:pt idx="30">
                  <c:v>8808.5894475940495</c:v>
                </c:pt>
                <c:pt idx="31">
                  <c:v>16809.648256967401</c:v>
                </c:pt>
                <c:pt idx="32">
                  <c:v>5414.6148226309497</c:v>
                </c:pt>
                <c:pt idx="33">
                  <c:v>9502.5683962516596</c:v>
                </c:pt>
                <c:pt idx="34">
                  <c:v>11151.069206829001</c:v>
                </c:pt>
                <c:pt idx="35">
                  <c:v>2290.2351496162501</c:v>
                </c:pt>
                <c:pt idx="36">
                  <c:v>3717.4733888289602</c:v>
                </c:pt>
                <c:pt idx="37">
                  <c:v>7784.0652899655697</c:v>
                </c:pt>
                <c:pt idx="38">
                  <c:v>1256.6606748178999</c:v>
                </c:pt>
                <c:pt idx="39">
                  <c:v>849.01104260426996</c:v>
                </c:pt>
                <c:pt idx="40">
                  <c:v>15267.4450155209</c:v>
                </c:pt>
                <c:pt idx="41">
                  <c:v>1547.8534136692899</c:v>
                </c:pt>
                <c:pt idx="42">
                  <c:v>1468.1929464781199</c:v>
                </c:pt>
                <c:pt idx="43">
                  <c:v>2988.9527033580198</c:v>
                </c:pt>
                <c:pt idx="44">
                  <c:v>13863.5484202763</c:v>
                </c:pt>
                <c:pt idx="45">
                  <c:v>63249.422432905703</c:v>
                </c:pt>
                <c:pt idx="46">
                  <c:v>10819.2440243784</c:v>
                </c:pt>
                <c:pt idx="47">
                  <c:v>10749.0560658145</c:v>
                </c:pt>
                <c:pt idx="48">
                  <c:v>20849.291368660499</c:v>
                </c:pt>
                <c:pt idx="49">
                  <c:v>5901.2230130799298</c:v>
                </c:pt>
                <c:pt idx="50">
                  <c:v>57714.296631377802</c:v>
                </c:pt>
                <c:pt idx="51">
                  <c:v>17579.259399142102</c:v>
                </c:pt>
                <c:pt idx="52">
                  <c:v>23601.402775876901</c:v>
                </c:pt>
                <c:pt idx="53">
                  <c:v>3835.3948171134102</c:v>
                </c:pt>
                <c:pt idx="54">
                  <c:v>2058.0352093943502</c:v>
                </c:pt>
                <c:pt idx="55">
                  <c:v>801.05087126751005</c:v>
                </c:pt>
                <c:pt idx="56">
                  <c:v>6595.0041245801704</c:v>
                </c:pt>
                <c:pt idx="57">
                  <c:v>2279.2532035787799</c:v>
                </c:pt>
                <c:pt idx="58">
                  <c:v>10546.1525631603</c:v>
                </c:pt>
                <c:pt idx="59">
                  <c:v>6586.6258626859999</c:v>
                </c:pt>
                <c:pt idx="60">
                  <c:v>37622.207457593198</c:v>
                </c:pt>
                <c:pt idx="61">
                  <c:v>2639.8243258679499</c:v>
                </c:pt>
                <c:pt idx="62">
                  <c:v>1533.8520376648801</c:v>
                </c:pt>
                <c:pt idx="63">
                  <c:v>2342.2440027211701</c:v>
                </c:pt>
                <c:pt idx="64">
                  <c:v>1106.80390649944</c:v>
                </c:pt>
              </c:numCache>
            </c:numRef>
          </c:xVal>
          <c:yVal>
            <c:numRef>
              <c:f>Procedure!$B$2:$B$66</c:f>
              <c:numCache>
                <c:formatCode>General</c:formatCode>
                <c:ptCount val="65"/>
                <c:pt idx="0">
                  <c:v>0.28633999999999998</c:v>
                </c:pt>
                <c:pt idx="1">
                  <c:v>0.45047999999999999</c:v>
                </c:pt>
                <c:pt idx="2">
                  <c:v>0.47871999999999998</c:v>
                </c:pt>
                <c:pt idx="3">
                  <c:v>0.33512999999999998</c:v>
                </c:pt>
                <c:pt idx="4">
                  <c:v>0.72121999999999997</c:v>
                </c:pt>
                <c:pt idx="5">
                  <c:v>0.47871999999999998</c:v>
                </c:pt>
                <c:pt idx="6">
                  <c:v>0.71121999999999996</c:v>
                </c:pt>
                <c:pt idx="7">
                  <c:v>0.67871999999999999</c:v>
                </c:pt>
                <c:pt idx="8">
                  <c:v>0.67871999999999999</c:v>
                </c:pt>
                <c:pt idx="9">
                  <c:v>0.44252999999999998</c:v>
                </c:pt>
                <c:pt idx="10">
                  <c:v>0.66122000000000003</c:v>
                </c:pt>
                <c:pt idx="11">
                  <c:v>0.62724000000000002</c:v>
                </c:pt>
                <c:pt idx="12">
                  <c:v>0.73521999999999998</c:v>
                </c:pt>
                <c:pt idx="13">
                  <c:v>0.69799999999999995</c:v>
                </c:pt>
                <c:pt idx="14">
                  <c:v>9.9000000000000005E-2</c:v>
                </c:pt>
                <c:pt idx="15">
                  <c:v>0.21218999999999999</c:v>
                </c:pt>
                <c:pt idx="16">
                  <c:v>0.76900000000000002</c:v>
                </c:pt>
                <c:pt idx="17">
                  <c:v>0.69899999999999995</c:v>
                </c:pt>
                <c:pt idx="18">
                  <c:v>0.63500000000000001</c:v>
                </c:pt>
                <c:pt idx="19">
                  <c:v>0.30084</c:v>
                </c:pt>
                <c:pt idx="20">
                  <c:v>0.53946000000000005</c:v>
                </c:pt>
                <c:pt idx="21">
                  <c:v>0.4365</c:v>
                </c:pt>
                <c:pt idx="22">
                  <c:v>0.58650000000000002</c:v>
                </c:pt>
                <c:pt idx="23">
                  <c:v>0.65600000000000003</c:v>
                </c:pt>
                <c:pt idx="24">
                  <c:v>0.41099999999999998</c:v>
                </c:pt>
                <c:pt idx="25">
                  <c:v>0.61734</c:v>
                </c:pt>
                <c:pt idx="26">
                  <c:v>0.45895999999999998</c:v>
                </c:pt>
                <c:pt idx="27">
                  <c:v>0.25896000000000002</c:v>
                </c:pt>
                <c:pt idx="28">
                  <c:v>0.25896000000000002</c:v>
                </c:pt>
                <c:pt idx="29">
                  <c:v>0.79696</c:v>
                </c:pt>
                <c:pt idx="30">
                  <c:v>0.57596000000000003</c:v>
                </c:pt>
                <c:pt idx="31">
                  <c:v>0.55896000000000001</c:v>
                </c:pt>
                <c:pt idx="32">
                  <c:v>0.45035999999999998</c:v>
                </c:pt>
                <c:pt idx="33">
                  <c:v>0.64683999999999997</c:v>
                </c:pt>
                <c:pt idx="34">
                  <c:v>0.50394000000000005</c:v>
                </c:pt>
                <c:pt idx="35">
                  <c:v>0.75675999999999999</c:v>
                </c:pt>
                <c:pt idx="36">
                  <c:v>0.25896000000000002</c:v>
                </c:pt>
                <c:pt idx="37">
                  <c:v>0.34188000000000002</c:v>
                </c:pt>
                <c:pt idx="38">
                  <c:v>0.29831999999999997</c:v>
                </c:pt>
                <c:pt idx="39">
                  <c:v>0.29831999999999997</c:v>
                </c:pt>
                <c:pt idx="40">
                  <c:v>0.64683999999999997</c:v>
                </c:pt>
                <c:pt idx="41">
                  <c:v>0.55134000000000005</c:v>
                </c:pt>
                <c:pt idx="42">
                  <c:v>0.23463000000000001</c:v>
                </c:pt>
                <c:pt idx="43">
                  <c:v>0.39929999999999999</c:v>
                </c:pt>
                <c:pt idx="44">
                  <c:v>0.60592000000000001</c:v>
                </c:pt>
                <c:pt idx="45">
                  <c:v>0.69286000000000003</c:v>
                </c:pt>
                <c:pt idx="46">
                  <c:v>0.64088000000000001</c:v>
                </c:pt>
                <c:pt idx="47">
                  <c:v>0.64088000000000001</c:v>
                </c:pt>
                <c:pt idx="48">
                  <c:v>0.63</c:v>
                </c:pt>
                <c:pt idx="49">
                  <c:v>0.61019000000000001</c:v>
                </c:pt>
                <c:pt idx="50">
                  <c:v>0.61019000000000001</c:v>
                </c:pt>
                <c:pt idx="51">
                  <c:v>0.66069</c:v>
                </c:pt>
                <c:pt idx="52">
                  <c:v>0.66069</c:v>
                </c:pt>
                <c:pt idx="53">
                  <c:v>0.46068999999999999</c:v>
                </c:pt>
                <c:pt idx="54">
                  <c:v>0.31019000000000002</c:v>
                </c:pt>
                <c:pt idx="55">
                  <c:v>0.21018999999999999</c:v>
                </c:pt>
                <c:pt idx="56">
                  <c:v>0.47339999999999999</c:v>
                </c:pt>
                <c:pt idx="57">
                  <c:v>0.28303</c:v>
                </c:pt>
                <c:pt idx="58">
                  <c:v>0.45234000000000002</c:v>
                </c:pt>
                <c:pt idx="59">
                  <c:v>0.45234000000000002</c:v>
                </c:pt>
                <c:pt idx="60">
                  <c:v>0.64880000000000004</c:v>
                </c:pt>
                <c:pt idx="61">
                  <c:v>0.65868000000000004</c:v>
                </c:pt>
                <c:pt idx="62">
                  <c:v>0.54779999999999995</c:v>
                </c:pt>
                <c:pt idx="63">
                  <c:v>0.59531999999999996</c:v>
                </c:pt>
                <c:pt idx="64">
                  <c:v>0.38641999999999999</c:v>
                </c:pt>
              </c:numCache>
            </c:numRef>
          </c:yVal>
          <c:smooth val="0"/>
          <c:extLst>
            <c:ext xmlns:c16="http://schemas.microsoft.com/office/drawing/2014/chart" uri="{C3380CC4-5D6E-409C-BE32-E72D297353CC}">
              <c16:uniqueId val="{00000000-CE6C-B543-A8AE-D8233C27E1FE}"/>
            </c:ext>
          </c:extLst>
        </c:ser>
        <c:ser>
          <c:idx val="0"/>
          <c:order val="1"/>
          <c:spPr>
            <a:ln w="25400" cap="rnd">
              <a:noFill/>
              <a:round/>
            </a:ln>
            <a:effectLst>
              <a:outerShdw blurRad="57150" dist="19050" dir="5400000" algn="ctr" rotWithShape="0">
                <a:srgbClr val="000000">
                  <a:alpha val="63000"/>
                </a:srgbClr>
              </a:outerShdw>
            </a:effectLst>
          </c:spPr>
          <c:marker>
            <c:symbol val="circle"/>
            <c:size val="6"/>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9525" cap="rnd">
                <a:solidFill>
                  <a:schemeClr val="accent1"/>
                </a:solidFill>
                <a:round/>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marker>
          <c:trendline>
            <c:spPr>
              <a:ln w="19050" cap="rnd">
                <a:solidFill>
                  <a:schemeClr val="accent1"/>
                </a:solidFill>
              </a:ln>
              <a:effectLst/>
            </c:spPr>
            <c:trendlineType val="linear"/>
            <c:dispRSqr val="1"/>
            <c:dispEq val="1"/>
            <c:trendlineLbl>
              <c:layout>
                <c:manualLayout>
                  <c:x val="1.0123250375625571E-3"/>
                  <c:y val="-2.8994928265545755E-2"/>
                </c:manualLayout>
              </c:layout>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br>
                      <a:rPr lang="en-US"/>
                    </a:br>
                    <a:r>
                      <a:rPr lang="en-US"/>
                      <a:t>R² = 0.359</a:t>
                    </a:r>
                  </a:p>
                </c:rich>
              </c:tx>
              <c:numFmt formatCode="General" sourceLinked="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rendlineLbl>
          </c:trendline>
          <c:trendline>
            <c:spPr>
              <a:ln w="19050" cap="rnd">
                <a:solidFill>
                  <a:srgbClr val="FF0000"/>
                </a:solidFill>
              </a:ln>
              <a:effectLst/>
            </c:spPr>
            <c:trendlineType val="linear"/>
            <c:dispRSqr val="0"/>
            <c:dispEq val="0"/>
          </c:trendline>
          <c:xVal>
            <c:numRef>
              <c:f>Procedure!$C$2:$C$66</c:f>
              <c:numCache>
                <c:formatCode>General</c:formatCode>
                <c:ptCount val="65"/>
                <c:pt idx="0">
                  <c:v>550.06845876385205</c:v>
                </c:pt>
                <c:pt idx="1">
                  <c:v>4537.5790555642197</c:v>
                </c:pt>
                <c:pt idx="2">
                  <c:v>4135.1386014207101</c:v>
                </c:pt>
                <c:pt idx="3">
                  <c:v>3936.7983196528698</c:v>
                </c:pt>
                <c:pt idx="4">
                  <c:v>23739.1571732062</c:v>
                </c:pt>
                <c:pt idx="5">
                  <c:v>1516.5132695643699</c:v>
                </c:pt>
                <c:pt idx="6">
                  <c:v>5733.3072098876401</c:v>
                </c:pt>
                <c:pt idx="7">
                  <c:v>3130.2335426177601</c:v>
                </c:pt>
                <c:pt idx="8">
                  <c:v>5148.2085169593902</c:v>
                </c:pt>
                <c:pt idx="9">
                  <c:v>26938.503382302501</c:v>
                </c:pt>
                <c:pt idx="10">
                  <c:v>8228.0115697264991</c:v>
                </c:pt>
                <c:pt idx="11">
                  <c:v>1269.9072381891301</c:v>
                </c:pt>
                <c:pt idx="12">
                  <c:v>8826.9940957483504</c:v>
                </c:pt>
                <c:pt idx="13">
                  <c:v>13386.512859434</c:v>
                </c:pt>
                <c:pt idx="14">
                  <c:v>20379.896039641699</c:v>
                </c:pt>
                <c:pt idx="15">
                  <c:v>2412.7270818521301</c:v>
                </c:pt>
                <c:pt idx="16">
                  <c:v>20200.375592040898</c:v>
                </c:pt>
                <c:pt idx="17">
                  <c:v>3853.6499035291499</c:v>
                </c:pt>
                <c:pt idx="18">
                  <c:v>12664.8474351203</c:v>
                </c:pt>
                <c:pt idx="19">
                  <c:v>1979.3643005306001</c:v>
                </c:pt>
                <c:pt idx="20">
                  <c:v>3846.4157092230498</c:v>
                </c:pt>
                <c:pt idx="21">
                  <c:v>5593.8537833814798</c:v>
                </c:pt>
                <c:pt idx="22">
                  <c:v>5017.9680646534698</c:v>
                </c:pt>
                <c:pt idx="23">
                  <c:v>40543.584166570203</c:v>
                </c:pt>
                <c:pt idx="24">
                  <c:v>4129.7516644368898</c:v>
                </c:pt>
                <c:pt idx="25">
                  <c:v>9030.3188060265202</c:v>
                </c:pt>
                <c:pt idx="26">
                  <c:v>29040.363709111702</c:v>
                </c:pt>
                <c:pt idx="27">
                  <c:v>9030.3188060265202</c:v>
                </c:pt>
                <c:pt idx="28">
                  <c:v>2457.3774139728098</c:v>
                </c:pt>
                <c:pt idx="29">
                  <c:v>15684.558518649001</c:v>
                </c:pt>
                <c:pt idx="30">
                  <c:v>8808.5894475940495</c:v>
                </c:pt>
                <c:pt idx="31">
                  <c:v>16809.648256967401</c:v>
                </c:pt>
                <c:pt idx="32">
                  <c:v>5414.6148226309497</c:v>
                </c:pt>
                <c:pt idx="33">
                  <c:v>9502.5683962516596</c:v>
                </c:pt>
                <c:pt idx="34">
                  <c:v>11151.069206829001</c:v>
                </c:pt>
                <c:pt idx="35">
                  <c:v>2290.2351496162501</c:v>
                </c:pt>
                <c:pt idx="36">
                  <c:v>3717.4733888289602</c:v>
                </c:pt>
                <c:pt idx="37">
                  <c:v>7784.0652899655697</c:v>
                </c:pt>
                <c:pt idx="38">
                  <c:v>1256.6606748178999</c:v>
                </c:pt>
                <c:pt idx="39">
                  <c:v>849.01104260426996</c:v>
                </c:pt>
                <c:pt idx="40">
                  <c:v>15267.4450155209</c:v>
                </c:pt>
                <c:pt idx="41">
                  <c:v>1547.8534136692899</c:v>
                </c:pt>
                <c:pt idx="42">
                  <c:v>1468.1929464781199</c:v>
                </c:pt>
                <c:pt idx="43">
                  <c:v>2988.9527033580198</c:v>
                </c:pt>
                <c:pt idx="44">
                  <c:v>13863.5484202763</c:v>
                </c:pt>
                <c:pt idx="45">
                  <c:v>63249.422432905703</c:v>
                </c:pt>
                <c:pt idx="46">
                  <c:v>10819.2440243784</c:v>
                </c:pt>
                <c:pt idx="47">
                  <c:v>10749.0560658145</c:v>
                </c:pt>
                <c:pt idx="48">
                  <c:v>20849.291368660499</c:v>
                </c:pt>
                <c:pt idx="49">
                  <c:v>5901.2230130799298</c:v>
                </c:pt>
                <c:pt idx="50">
                  <c:v>57714.296631377802</c:v>
                </c:pt>
                <c:pt idx="51">
                  <c:v>17579.259399142102</c:v>
                </c:pt>
                <c:pt idx="52">
                  <c:v>23601.402775876901</c:v>
                </c:pt>
                <c:pt idx="53">
                  <c:v>3835.3948171134102</c:v>
                </c:pt>
                <c:pt idx="54">
                  <c:v>2058.0352093943502</c:v>
                </c:pt>
                <c:pt idx="55">
                  <c:v>801.05087126751005</c:v>
                </c:pt>
                <c:pt idx="56">
                  <c:v>6595.0041245801704</c:v>
                </c:pt>
                <c:pt idx="57">
                  <c:v>2279.2532035787799</c:v>
                </c:pt>
                <c:pt idx="58">
                  <c:v>10546.1525631603</c:v>
                </c:pt>
                <c:pt idx="59">
                  <c:v>6586.6258626859999</c:v>
                </c:pt>
                <c:pt idx="60">
                  <c:v>37622.207457593198</c:v>
                </c:pt>
                <c:pt idx="61">
                  <c:v>2639.8243258679499</c:v>
                </c:pt>
                <c:pt idx="62">
                  <c:v>1533.8520376648801</c:v>
                </c:pt>
                <c:pt idx="63">
                  <c:v>2342.2440027211701</c:v>
                </c:pt>
                <c:pt idx="64">
                  <c:v>1106.80390649944</c:v>
                </c:pt>
              </c:numCache>
            </c:numRef>
          </c:xVal>
          <c:yVal>
            <c:numRef>
              <c:f>Procedure!$B$2:$B$66</c:f>
              <c:numCache>
                <c:formatCode>General</c:formatCode>
                <c:ptCount val="65"/>
                <c:pt idx="0">
                  <c:v>0.28633999999999998</c:v>
                </c:pt>
                <c:pt idx="1">
                  <c:v>0.45047999999999999</c:v>
                </c:pt>
                <c:pt idx="2">
                  <c:v>0.47871999999999998</c:v>
                </c:pt>
                <c:pt idx="3">
                  <c:v>0.33512999999999998</c:v>
                </c:pt>
                <c:pt idx="4">
                  <c:v>0.72121999999999997</c:v>
                </c:pt>
                <c:pt idx="5">
                  <c:v>0.47871999999999998</c:v>
                </c:pt>
                <c:pt idx="6">
                  <c:v>0.71121999999999996</c:v>
                </c:pt>
                <c:pt idx="7">
                  <c:v>0.67871999999999999</c:v>
                </c:pt>
                <c:pt idx="8">
                  <c:v>0.67871999999999999</c:v>
                </c:pt>
                <c:pt idx="9">
                  <c:v>0.44252999999999998</c:v>
                </c:pt>
                <c:pt idx="10">
                  <c:v>0.66122000000000003</c:v>
                </c:pt>
                <c:pt idx="11">
                  <c:v>0.62724000000000002</c:v>
                </c:pt>
                <c:pt idx="12">
                  <c:v>0.73521999999999998</c:v>
                </c:pt>
                <c:pt idx="13">
                  <c:v>0.69799999999999995</c:v>
                </c:pt>
                <c:pt idx="14">
                  <c:v>9.9000000000000005E-2</c:v>
                </c:pt>
                <c:pt idx="15">
                  <c:v>0.21218999999999999</c:v>
                </c:pt>
                <c:pt idx="16">
                  <c:v>0.76900000000000002</c:v>
                </c:pt>
                <c:pt idx="17">
                  <c:v>0.69899999999999995</c:v>
                </c:pt>
                <c:pt idx="18">
                  <c:v>0.63500000000000001</c:v>
                </c:pt>
                <c:pt idx="19">
                  <c:v>0.30084</c:v>
                </c:pt>
                <c:pt idx="20">
                  <c:v>0.53946000000000005</c:v>
                </c:pt>
                <c:pt idx="21">
                  <c:v>0.4365</c:v>
                </c:pt>
                <c:pt idx="22">
                  <c:v>0.58650000000000002</c:v>
                </c:pt>
                <c:pt idx="23">
                  <c:v>0.65600000000000003</c:v>
                </c:pt>
                <c:pt idx="24">
                  <c:v>0.41099999999999998</c:v>
                </c:pt>
                <c:pt idx="25">
                  <c:v>0.61734</c:v>
                </c:pt>
                <c:pt idx="26">
                  <c:v>0.45895999999999998</c:v>
                </c:pt>
                <c:pt idx="27">
                  <c:v>0.25896000000000002</c:v>
                </c:pt>
                <c:pt idx="28">
                  <c:v>0.25896000000000002</c:v>
                </c:pt>
                <c:pt idx="29">
                  <c:v>0.79696</c:v>
                </c:pt>
                <c:pt idx="30">
                  <c:v>0.57596000000000003</c:v>
                </c:pt>
                <c:pt idx="31">
                  <c:v>0.55896000000000001</c:v>
                </c:pt>
                <c:pt idx="32">
                  <c:v>0.45035999999999998</c:v>
                </c:pt>
                <c:pt idx="33">
                  <c:v>0.64683999999999997</c:v>
                </c:pt>
                <c:pt idx="34">
                  <c:v>0.50394000000000005</c:v>
                </c:pt>
                <c:pt idx="35">
                  <c:v>0.75675999999999999</c:v>
                </c:pt>
                <c:pt idx="36">
                  <c:v>0.25896000000000002</c:v>
                </c:pt>
                <c:pt idx="37">
                  <c:v>0.34188000000000002</c:v>
                </c:pt>
                <c:pt idx="38">
                  <c:v>0.29831999999999997</c:v>
                </c:pt>
                <c:pt idx="39">
                  <c:v>0.29831999999999997</c:v>
                </c:pt>
                <c:pt idx="40">
                  <c:v>0.64683999999999997</c:v>
                </c:pt>
                <c:pt idx="41">
                  <c:v>0.55134000000000005</c:v>
                </c:pt>
                <c:pt idx="42">
                  <c:v>0.23463000000000001</c:v>
                </c:pt>
                <c:pt idx="43">
                  <c:v>0.39929999999999999</c:v>
                </c:pt>
                <c:pt idx="44">
                  <c:v>0.60592000000000001</c:v>
                </c:pt>
                <c:pt idx="45">
                  <c:v>0.69286000000000003</c:v>
                </c:pt>
                <c:pt idx="46">
                  <c:v>0.64088000000000001</c:v>
                </c:pt>
                <c:pt idx="47">
                  <c:v>0.64088000000000001</c:v>
                </c:pt>
                <c:pt idx="48">
                  <c:v>0.63</c:v>
                </c:pt>
                <c:pt idx="49">
                  <c:v>0.61019000000000001</c:v>
                </c:pt>
                <c:pt idx="50">
                  <c:v>0.61019000000000001</c:v>
                </c:pt>
                <c:pt idx="51">
                  <c:v>0.66069</c:v>
                </c:pt>
                <c:pt idx="52">
                  <c:v>0.66069</c:v>
                </c:pt>
                <c:pt idx="53">
                  <c:v>0.46068999999999999</c:v>
                </c:pt>
                <c:pt idx="54">
                  <c:v>0.31019000000000002</c:v>
                </c:pt>
                <c:pt idx="55">
                  <c:v>0.21018999999999999</c:v>
                </c:pt>
                <c:pt idx="56">
                  <c:v>0.47339999999999999</c:v>
                </c:pt>
                <c:pt idx="57">
                  <c:v>0.28303</c:v>
                </c:pt>
                <c:pt idx="58">
                  <c:v>0.45234000000000002</c:v>
                </c:pt>
                <c:pt idx="59">
                  <c:v>0.45234000000000002</c:v>
                </c:pt>
                <c:pt idx="60">
                  <c:v>0.64880000000000004</c:v>
                </c:pt>
                <c:pt idx="61">
                  <c:v>0.65868000000000004</c:v>
                </c:pt>
                <c:pt idx="62">
                  <c:v>0.54779999999999995</c:v>
                </c:pt>
                <c:pt idx="63">
                  <c:v>0.59531999999999996</c:v>
                </c:pt>
                <c:pt idx="64">
                  <c:v>0.38641999999999999</c:v>
                </c:pt>
              </c:numCache>
            </c:numRef>
          </c:yVal>
          <c:smooth val="0"/>
          <c:extLst>
            <c:ext xmlns:c16="http://schemas.microsoft.com/office/drawing/2014/chart" uri="{C3380CC4-5D6E-409C-BE32-E72D297353CC}">
              <c16:uniqueId val="{00000003-CE6C-B543-A8AE-D8233C27E1FE}"/>
            </c:ext>
          </c:extLst>
        </c:ser>
        <c:dLbls>
          <c:showLegendKey val="0"/>
          <c:showVal val="0"/>
          <c:showCatName val="0"/>
          <c:showSerName val="0"/>
          <c:showPercent val="0"/>
          <c:showBubbleSize val="0"/>
        </c:dLbls>
        <c:axId val="569810719"/>
        <c:axId val="569818479"/>
      </c:scatterChart>
      <c:valAx>
        <c:axId val="569810719"/>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GDP per capita</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569818479"/>
        <c:crosses val="autoZero"/>
        <c:crossBetween val="midCat"/>
      </c:valAx>
      <c:valAx>
        <c:axId val="56981847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EIA Procedur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569810719"/>
        <c:crosses val="autoZero"/>
        <c:crossBetween val="midCat"/>
      </c:valAx>
      <c:spPr>
        <a:noFill/>
        <a:ln>
          <a:noFill/>
        </a:ln>
        <a:effectLst/>
      </c:spPr>
    </c:plotArea>
    <c:plotVisOnly val="1"/>
    <c:dispBlanksAs val="gap"/>
    <c:showDLblsOverMax val="0"/>
    <c:extLst/>
  </c:chart>
  <c:spPr>
    <a:solidFill>
      <a:schemeClr val="bg1"/>
    </a:solidFill>
    <a:ln w="9525" cap="flat" cmpd="sng" algn="ctr">
      <a:solidFill>
        <a:schemeClr val="tx1">
          <a:lumMod val="15000"/>
          <a:lumOff val="85000"/>
        </a:schemeClr>
      </a:solidFill>
      <a:round/>
    </a:ln>
    <a:effectLst/>
  </c:spPr>
  <c:txPr>
    <a:bodyPr/>
    <a:lstStyle/>
    <a:p>
      <a:pPr>
        <a:defRPr sz="1000">
          <a:solidFill>
            <a:schemeClr val="tx1"/>
          </a:solidFill>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Sheet4!$C$1</c:f>
              <c:strCache>
                <c:ptCount val="1"/>
                <c:pt idx="0">
                  <c:v>GDP per capita</c:v>
                </c:pt>
              </c:strCache>
            </c:strRef>
          </c:tx>
          <c:spPr>
            <a:ln w="25400" cap="rnd">
              <a:noFill/>
              <a:round/>
            </a:ln>
            <a:effectLst>
              <a:outerShdw blurRad="57150" dist="19050" dir="5400000" algn="ctr" rotWithShape="0">
                <a:srgbClr val="000000">
                  <a:alpha val="63000"/>
                </a:srgbClr>
              </a:outerShdw>
            </a:effectLst>
          </c:spPr>
          <c:marker>
            <c:symbol val="circle"/>
            <c:size val="6"/>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9525" cap="rnd">
                <a:solidFill>
                  <a:schemeClr val="accent1"/>
                </a:solidFill>
                <a:round/>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marker>
          <c:trendline>
            <c:spPr>
              <a:ln w="19050" cap="rnd">
                <a:solidFill>
                  <a:srgbClr val="FF0000"/>
                </a:solidFill>
              </a:ln>
              <a:effectLst/>
            </c:spPr>
            <c:trendlineType val="linear"/>
            <c:dispRSqr val="1"/>
            <c:dispEq val="1"/>
            <c:trendlineLbl>
              <c:layout>
                <c:manualLayout>
                  <c:x val="8.7150733074890341E-4"/>
                  <c:y val="-4.9628020635351613E-2"/>
                </c:manualLayout>
              </c:layout>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br>
                      <a:rPr lang="en-US"/>
                    </a:br>
                    <a:r>
                      <a:rPr lang="en-US"/>
                      <a:t>R² = 0.388</a:t>
                    </a:r>
                  </a:p>
                </c:rich>
              </c:tx>
              <c:numFmt formatCode="General" sourceLinked="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rendlineLbl>
          </c:trendline>
          <c:xVal>
            <c:numRef>
              <c:f>Sheet4!$C$2:$C$66</c:f>
              <c:numCache>
                <c:formatCode>0.00</c:formatCode>
                <c:ptCount val="65"/>
                <c:pt idx="0">
                  <c:v>550.06845876385239</c:v>
                </c:pt>
                <c:pt idx="1">
                  <c:v>4537.5790555642216</c:v>
                </c:pt>
                <c:pt idx="2">
                  <c:v>3936.7983196528689</c:v>
                </c:pt>
                <c:pt idx="3">
                  <c:v>4135.1386014207083</c:v>
                </c:pt>
                <c:pt idx="4">
                  <c:v>23739.157173206178</c:v>
                </c:pt>
                <c:pt idx="5">
                  <c:v>1516.5132695643717</c:v>
                </c:pt>
                <c:pt idx="6">
                  <c:v>5733.3072098876391</c:v>
                </c:pt>
                <c:pt idx="7">
                  <c:v>3130.233542617761</c:v>
                </c:pt>
                <c:pt idx="8">
                  <c:v>5148.208516959392</c:v>
                </c:pt>
                <c:pt idx="9">
                  <c:v>26938.503382302533</c:v>
                </c:pt>
                <c:pt idx="10">
                  <c:v>8228.0115697265028</c:v>
                </c:pt>
                <c:pt idx="11">
                  <c:v>1269.9072381891344</c:v>
                </c:pt>
                <c:pt idx="12">
                  <c:v>8826.9940957483523</c:v>
                </c:pt>
                <c:pt idx="13">
                  <c:v>13386.512859433973</c:v>
                </c:pt>
                <c:pt idx="14">
                  <c:v>20379.896039641699</c:v>
                </c:pt>
                <c:pt idx="15">
                  <c:v>2412.7270818521342</c:v>
                </c:pt>
                <c:pt idx="16">
                  <c:v>20200.375592040909</c:v>
                </c:pt>
                <c:pt idx="17">
                  <c:v>3853.6499035291508</c:v>
                </c:pt>
                <c:pt idx="18">
                  <c:v>12664.847435120277</c:v>
                </c:pt>
                <c:pt idx="19">
                  <c:v>1979.3643005305955</c:v>
                </c:pt>
                <c:pt idx="20">
                  <c:v>3846.4157092230544</c:v>
                </c:pt>
                <c:pt idx="21">
                  <c:v>5593.8537833814789</c:v>
                </c:pt>
                <c:pt idx="22">
                  <c:v>5017.9680646534689</c:v>
                </c:pt>
                <c:pt idx="23">
                  <c:v>40543.584166570246</c:v>
                </c:pt>
                <c:pt idx="24">
                  <c:v>4129.751664436887</c:v>
                </c:pt>
                <c:pt idx="25">
                  <c:v>9030.3188060265165</c:v>
                </c:pt>
                <c:pt idx="26">
                  <c:v>29040.363709111727</c:v>
                </c:pt>
                <c:pt idx="27">
                  <c:v>9030.3188060265165</c:v>
                </c:pt>
                <c:pt idx="28">
                  <c:v>2457.3774139728148</c:v>
                </c:pt>
                <c:pt idx="29">
                  <c:v>15684.558518648953</c:v>
                </c:pt>
                <c:pt idx="30">
                  <c:v>8808.5894475940549</c:v>
                </c:pt>
                <c:pt idx="31">
                  <c:v>16809.648256967397</c:v>
                </c:pt>
                <c:pt idx="32">
                  <c:v>5414.614822630946</c:v>
                </c:pt>
                <c:pt idx="33">
                  <c:v>9502.5683962516578</c:v>
                </c:pt>
                <c:pt idx="34">
                  <c:v>11151.069206829008</c:v>
                </c:pt>
                <c:pt idx="35">
                  <c:v>2290.2351496162537</c:v>
                </c:pt>
                <c:pt idx="36">
                  <c:v>3717.4733888289593</c:v>
                </c:pt>
                <c:pt idx="37">
                  <c:v>7784.0652899655715</c:v>
                </c:pt>
                <c:pt idx="38">
                  <c:v>1256.6606748178999</c:v>
                </c:pt>
                <c:pt idx="39">
                  <c:v>849.0110426042703</c:v>
                </c:pt>
                <c:pt idx="40">
                  <c:v>15267.445015520858</c:v>
                </c:pt>
                <c:pt idx="41">
                  <c:v>1547.8534136692917</c:v>
                </c:pt>
                <c:pt idx="42">
                  <c:v>1468.192946478124</c:v>
                </c:pt>
                <c:pt idx="43">
                  <c:v>2988.9527033580216</c:v>
                </c:pt>
                <c:pt idx="44">
                  <c:v>13863.548420276311</c:v>
                </c:pt>
                <c:pt idx="45">
                  <c:v>63249.422432905674</c:v>
                </c:pt>
                <c:pt idx="46">
                  <c:v>10819.24402437838</c:v>
                </c:pt>
                <c:pt idx="47">
                  <c:v>10749.0560658145</c:v>
                </c:pt>
                <c:pt idx="48">
                  <c:v>20849.291368660466</c:v>
                </c:pt>
                <c:pt idx="49">
                  <c:v>5901.2230130799289</c:v>
                </c:pt>
                <c:pt idx="50">
                  <c:v>57714.296631377772</c:v>
                </c:pt>
                <c:pt idx="51">
                  <c:v>17579.25939914208</c:v>
                </c:pt>
                <c:pt idx="52">
                  <c:v>23601.402775876944</c:v>
                </c:pt>
                <c:pt idx="53">
                  <c:v>3835.3948171134107</c:v>
                </c:pt>
                <c:pt idx="54">
                  <c:v>2058.0352093943497</c:v>
                </c:pt>
                <c:pt idx="55">
                  <c:v>801.05087126751039</c:v>
                </c:pt>
                <c:pt idx="56">
                  <c:v>6595.0041245801704</c:v>
                </c:pt>
                <c:pt idx="57">
                  <c:v>2279.2532035787785</c:v>
                </c:pt>
                <c:pt idx="58">
                  <c:v>10546.152563160262</c:v>
                </c:pt>
                <c:pt idx="59">
                  <c:v>6586.6258626860044</c:v>
                </c:pt>
                <c:pt idx="60">
                  <c:v>37622.207457593206</c:v>
                </c:pt>
                <c:pt idx="61">
                  <c:v>2639.8243258679499</c:v>
                </c:pt>
                <c:pt idx="62">
                  <c:v>1533.8520376648803</c:v>
                </c:pt>
                <c:pt idx="63">
                  <c:v>2342.2440027211678</c:v>
                </c:pt>
                <c:pt idx="64">
                  <c:v>1106.8039064994432</c:v>
                </c:pt>
              </c:numCache>
            </c:numRef>
          </c:xVal>
          <c:yVal>
            <c:numRef>
              <c:f>Sheet4!$B$2:$B$66</c:f>
              <c:numCache>
                <c:formatCode>0.00</c:formatCode>
                <c:ptCount val="65"/>
                <c:pt idx="0">
                  <c:v>0.23100000000000001</c:v>
                </c:pt>
                <c:pt idx="1">
                  <c:v>0.34799999999999998</c:v>
                </c:pt>
                <c:pt idx="2">
                  <c:v>0.29899999999999999</c:v>
                </c:pt>
                <c:pt idx="3">
                  <c:v>0.3795</c:v>
                </c:pt>
                <c:pt idx="4">
                  <c:v>0.61599999999999999</c:v>
                </c:pt>
                <c:pt idx="5">
                  <c:v>0.28300000000000003</c:v>
                </c:pt>
                <c:pt idx="6">
                  <c:v>0.49700000000000005</c:v>
                </c:pt>
                <c:pt idx="7">
                  <c:v>0.7</c:v>
                </c:pt>
                <c:pt idx="8">
                  <c:v>0.3135</c:v>
                </c:pt>
                <c:pt idx="9">
                  <c:v>0.39450000000000002</c:v>
                </c:pt>
                <c:pt idx="10">
                  <c:v>0.63249999999999995</c:v>
                </c:pt>
                <c:pt idx="11">
                  <c:v>0.71399999999999997</c:v>
                </c:pt>
                <c:pt idx="12">
                  <c:v>0.79999999999999993</c:v>
                </c:pt>
                <c:pt idx="13">
                  <c:v>0.73249999999999993</c:v>
                </c:pt>
                <c:pt idx="14">
                  <c:v>0.89949999999999997</c:v>
                </c:pt>
                <c:pt idx="15">
                  <c:v>0.51600000000000001</c:v>
                </c:pt>
                <c:pt idx="16">
                  <c:v>1</c:v>
                </c:pt>
                <c:pt idx="17">
                  <c:v>0.59950000000000003</c:v>
                </c:pt>
                <c:pt idx="18">
                  <c:v>1</c:v>
                </c:pt>
                <c:pt idx="19">
                  <c:v>0.28299999999999997</c:v>
                </c:pt>
                <c:pt idx="20">
                  <c:v>0.61499999999999999</c:v>
                </c:pt>
                <c:pt idx="21">
                  <c:v>0.28300000000000003</c:v>
                </c:pt>
                <c:pt idx="22">
                  <c:v>0.28300000000000003</c:v>
                </c:pt>
                <c:pt idx="23">
                  <c:v>0.71599999999999997</c:v>
                </c:pt>
                <c:pt idx="24">
                  <c:v>0.316</c:v>
                </c:pt>
                <c:pt idx="25">
                  <c:v>0.29700000000000004</c:v>
                </c:pt>
                <c:pt idx="26">
                  <c:v>0.61599999999999999</c:v>
                </c:pt>
                <c:pt idx="27">
                  <c:v>0.23100000000000001</c:v>
                </c:pt>
                <c:pt idx="28">
                  <c:v>0.61499999999999999</c:v>
                </c:pt>
                <c:pt idx="29">
                  <c:v>0.83299999999999996</c:v>
                </c:pt>
                <c:pt idx="30">
                  <c:v>0.23100000000000001</c:v>
                </c:pt>
                <c:pt idx="31">
                  <c:v>1</c:v>
                </c:pt>
                <c:pt idx="32">
                  <c:v>0.59800000000000009</c:v>
                </c:pt>
                <c:pt idx="33">
                  <c:v>0.51600000000000001</c:v>
                </c:pt>
                <c:pt idx="34">
                  <c:v>0.39800000000000002</c:v>
                </c:pt>
                <c:pt idx="35">
                  <c:v>0.93300000000000005</c:v>
                </c:pt>
                <c:pt idx="36">
                  <c:v>0.54899999999999993</c:v>
                </c:pt>
                <c:pt idx="37">
                  <c:v>0.26400000000000001</c:v>
                </c:pt>
                <c:pt idx="38">
                  <c:v>0.54700000000000004</c:v>
                </c:pt>
                <c:pt idx="39">
                  <c:v>0.48100000000000004</c:v>
                </c:pt>
                <c:pt idx="40">
                  <c:v>0.54800000000000004</c:v>
                </c:pt>
                <c:pt idx="41">
                  <c:v>0.56500000000000006</c:v>
                </c:pt>
                <c:pt idx="42">
                  <c:v>0.45</c:v>
                </c:pt>
                <c:pt idx="43">
                  <c:v>0.44800000000000006</c:v>
                </c:pt>
                <c:pt idx="44">
                  <c:v>0.73099999999999998</c:v>
                </c:pt>
                <c:pt idx="45">
                  <c:v>0.51600000000000001</c:v>
                </c:pt>
                <c:pt idx="46">
                  <c:v>0.64900000000000002</c:v>
                </c:pt>
                <c:pt idx="47">
                  <c:v>0.64900000000000002</c:v>
                </c:pt>
                <c:pt idx="48">
                  <c:v>0.51600000000000001</c:v>
                </c:pt>
                <c:pt idx="49">
                  <c:v>0.19800000000000001</c:v>
                </c:pt>
                <c:pt idx="50">
                  <c:v>0.78300000000000003</c:v>
                </c:pt>
                <c:pt idx="51">
                  <c:v>0.71599999999999997</c:v>
                </c:pt>
                <c:pt idx="52">
                  <c:v>0.89900000000000002</c:v>
                </c:pt>
                <c:pt idx="53">
                  <c:v>0.48100000000000004</c:v>
                </c:pt>
                <c:pt idx="54">
                  <c:v>0.36499999999999999</c:v>
                </c:pt>
                <c:pt idx="55">
                  <c:v>0.43100000000000005</c:v>
                </c:pt>
                <c:pt idx="56">
                  <c:v>0.53249999999999997</c:v>
                </c:pt>
                <c:pt idx="57">
                  <c:v>0.19700000000000001</c:v>
                </c:pt>
                <c:pt idx="58">
                  <c:v>0.54800000000000004</c:v>
                </c:pt>
                <c:pt idx="59">
                  <c:v>0.23100000000000001</c:v>
                </c:pt>
                <c:pt idx="60">
                  <c:v>0.71599999999999997</c:v>
                </c:pt>
                <c:pt idx="61">
                  <c:v>0.38300000000000001</c:v>
                </c:pt>
                <c:pt idx="62">
                  <c:v>0.249</c:v>
                </c:pt>
                <c:pt idx="63">
                  <c:v>0.44800000000000001</c:v>
                </c:pt>
                <c:pt idx="64">
                  <c:v>0.33100000000000002</c:v>
                </c:pt>
              </c:numCache>
            </c:numRef>
          </c:yVal>
          <c:smooth val="0"/>
          <c:extLst>
            <c:ext xmlns:c16="http://schemas.microsoft.com/office/drawing/2014/chart" uri="{C3380CC4-5D6E-409C-BE32-E72D297353CC}">
              <c16:uniqueId val="{00000001-E19E-9943-87F6-6B0C01C3502B}"/>
            </c:ext>
          </c:extLst>
        </c:ser>
        <c:dLbls>
          <c:showLegendKey val="0"/>
          <c:showVal val="0"/>
          <c:showCatName val="0"/>
          <c:showSerName val="0"/>
          <c:showPercent val="0"/>
          <c:showBubbleSize val="0"/>
        </c:dLbls>
        <c:axId val="545286607"/>
        <c:axId val="545559647"/>
      </c:scatterChart>
      <c:valAx>
        <c:axId val="545286607"/>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GDP per capita</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0.00" sourceLinked="1"/>
        <c:majorTickMark val="out"/>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545559647"/>
        <c:crosses val="autoZero"/>
        <c:crossBetween val="midCat"/>
      </c:valAx>
      <c:valAx>
        <c:axId val="545559647"/>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EIA Legislation</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545286607"/>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000">
          <a:solidFill>
            <a:schemeClr val="tx1"/>
          </a:solidFill>
        </a:defRPr>
      </a:pPr>
      <a:endParaRPr lang="en-US"/>
    </a:p>
  </c:txPr>
  <c:externalData r:id="rId3">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1"/>
          <c:order val="0"/>
          <c:spPr>
            <a:ln w="25400" cap="rnd">
              <a:noFill/>
              <a:round/>
            </a:ln>
            <a:effectLst>
              <a:outerShdw blurRad="57150" dist="19050" dir="5400000" algn="ctr" rotWithShape="0">
                <a:srgbClr val="000000">
                  <a:alpha val="63000"/>
                </a:srgbClr>
              </a:outerShdw>
            </a:effectLst>
          </c:spPr>
          <c:marker>
            <c:symbol val="circle"/>
            <c:size val="6"/>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w="9525" cap="rnd">
                <a:solidFill>
                  <a:schemeClr val="accent2"/>
                </a:solidFill>
                <a:round/>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marker>
          <c:xVal>
            <c:numRef>
              <c:f>Procedure!$C$2:$C$66</c:f>
              <c:numCache>
                <c:formatCode>General</c:formatCode>
                <c:ptCount val="65"/>
                <c:pt idx="0">
                  <c:v>550.06845876385205</c:v>
                </c:pt>
                <c:pt idx="1">
                  <c:v>4537.5790555642197</c:v>
                </c:pt>
                <c:pt idx="2">
                  <c:v>4135.1386014207101</c:v>
                </c:pt>
                <c:pt idx="3">
                  <c:v>3936.7983196528698</c:v>
                </c:pt>
                <c:pt idx="4">
                  <c:v>23739.1571732062</c:v>
                </c:pt>
                <c:pt idx="5">
                  <c:v>1516.5132695643699</c:v>
                </c:pt>
                <c:pt idx="6">
                  <c:v>5733.3072098876401</c:v>
                </c:pt>
                <c:pt idx="7">
                  <c:v>3130.2335426177601</c:v>
                </c:pt>
                <c:pt idx="8">
                  <c:v>5148.2085169593902</c:v>
                </c:pt>
                <c:pt idx="9">
                  <c:v>26938.503382302501</c:v>
                </c:pt>
                <c:pt idx="10">
                  <c:v>8228.0115697264991</c:v>
                </c:pt>
                <c:pt idx="11">
                  <c:v>1269.9072381891301</c:v>
                </c:pt>
                <c:pt idx="12">
                  <c:v>8826.9940957483504</c:v>
                </c:pt>
                <c:pt idx="13">
                  <c:v>13386.512859434</c:v>
                </c:pt>
                <c:pt idx="14">
                  <c:v>20379.896039641699</c:v>
                </c:pt>
                <c:pt idx="15">
                  <c:v>2412.7270818521301</c:v>
                </c:pt>
                <c:pt idx="16">
                  <c:v>20200.375592040898</c:v>
                </c:pt>
                <c:pt idx="17">
                  <c:v>3853.6499035291499</c:v>
                </c:pt>
                <c:pt idx="18">
                  <c:v>12664.8474351203</c:v>
                </c:pt>
                <c:pt idx="19">
                  <c:v>1979.3643005306001</c:v>
                </c:pt>
                <c:pt idx="20">
                  <c:v>3846.4157092230498</c:v>
                </c:pt>
                <c:pt idx="21">
                  <c:v>5593.8537833814798</c:v>
                </c:pt>
                <c:pt idx="22">
                  <c:v>5017.9680646534698</c:v>
                </c:pt>
                <c:pt idx="23">
                  <c:v>40543.584166570203</c:v>
                </c:pt>
                <c:pt idx="24">
                  <c:v>4129.7516644368898</c:v>
                </c:pt>
                <c:pt idx="25">
                  <c:v>9030.3188060265202</c:v>
                </c:pt>
                <c:pt idx="26">
                  <c:v>29040.363709111702</c:v>
                </c:pt>
                <c:pt idx="27">
                  <c:v>9030.3188060265202</c:v>
                </c:pt>
                <c:pt idx="28">
                  <c:v>2457.3774139728098</c:v>
                </c:pt>
                <c:pt idx="29">
                  <c:v>15684.558518649001</c:v>
                </c:pt>
                <c:pt idx="30">
                  <c:v>8808.5894475940495</c:v>
                </c:pt>
                <c:pt idx="31">
                  <c:v>16809.648256967401</c:v>
                </c:pt>
                <c:pt idx="32">
                  <c:v>5414.6148226309497</c:v>
                </c:pt>
                <c:pt idx="33">
                  <c:v>9502.5683962516596</c:v>
                </c:pt>
                <c:pt idx="34">
                  <c:v>11151.069206829001</c:v>
                </c:pt>
                <c:pt idx="35">
                  <c:v>2290.2351496162501</c:v>
                </c:pt>
                <c:pt idx="36">
                  <c:v>3717.4733888289602</c:v>
                </c:pt>
                <c:pt idx="37">
                  <c:v>7784.0652899655697</c:v>
                </c:pt>
                <c:pt idx="38">
                  <c:v>1256.6606748178999</c:v>
                </c:pt>
                <c:pt idx="39">
                  <c:v>849.01104260426996</c:v>
                </c:pt>
                <c:pt idx="40">
                  <c:v>15267.4450155209</c:v>
                </c:pt>
                <c:pt idx="41">
                  <c:v>1547.8534136692899</c:v>
                </c:pt>
                <c:pt idx="42">
                  <c:v>1468.1929464781199</c:v>
                </c:pt>
                <c:pt idx="43">
                  <c:v>2988.9527033580198</c:v>
                </c:pt>
                <c:pt idx="44">
                  <c:v>13863.5484202763</c:v>
                </c:pt>
                <c:pt idx="45">
                  <c:v>63249.422432905703</c:v>
                </c:pt>
                <c:pt idx="46">
                  <c:v>10819.2440243784</c:v>
                </c:pt>
                <c:pt idx="47">
                  <c:v>10749.0560658145</c:v>
                </c:pt>
                <c:pt idx="48">
                  <c:v>20849.291368660499</c:v>
                </c:pt>
                <c:pt idx="49">
                  <c:v>5901.2230130799298</c:v>
                </c:pt>
                <c:pt idx="50">
                  <c:v>57714.296631377802</c:v>
                </c:pt>
                <c:pt idx="51">
                  <c:v>17579.259399142102</c:v>
                </c:pt>
                <c:pt idx="52">
                  <c:v>23601.402775876901</c:v>
                </c:pt>
                <c:pt idx="53">
                  <c:v>3835.3948171134102</c:v>
                </c:pt>
                <c:pt idx="54">
                  <c:v>2058.0352093943502</c:v>
                </c:pt>
                <c:pt idx="55">
                  <c:v>801.05087126751005</c:v>
                </c:pt>
                <c:pt idx="56">
                  <c:v>6595.0041245801704</c:v>
                </c:pt>
                <c:pt idx="57">
                  <c:v>2279.2532035787799</c:v>
                </c:pt>
                <c:pt idx="58">
                  <c:v>10546.1525631603</c:v>
                </c:pt>
                <c:pt idx="59">
                  <c:v>6586.6258626859999</c:v>
                </c:pt>
                <c:pt idx="60">
                  <c:v>37622.207457593198</c:v>
                </c:pt>
                <c:pt idx="61">
                  <c:v>2639.8243258679499</c:v>
                </c:pt>
                <c:pt idx="62">
                  <c:v>1533.8520376648801</c:v>
                </c:pt>
                <c:pt idx="63">
                  <c:v>2342.2440027211701</c:v>
                </c:pt>
                <c:pt idx="64">
                  <c:v>1106.80390649944</c:v>
                </c:pt>
              </c:numCache>
            </c:numRef>
          </c:xVal>
          <c:yVal>
            <c:numRef>
              <c:f>Procedure!$B$2:$B$66</c:f>
              <c:numCache>
                <c:formatCode>General</c:formatCode>
                <c:ptCount val="65"/>
                <c:pt idx="0">
                  <c:v>0.28633999999999998</c:v>
                </c:pt>
                <c:pt idx="1">
                  <c:v>0.45047999999999999</c:v>
                </c:pt>
                <c:pt idx="2">
                  <c:v>0.47871999999999998</c:v>
                </c:pt>
                <c:pt idx="3">
                  <c:v>0.33512999999999998</c:v>
                </c:pt>
                <c:pt idx="4">
                  <c:v>0.72121999999999997</c:v>
                </c:pt>
                <c:pt idx="5">
                  <c:v>0.47871999999999998</c:v>
                </c:pt>
                <c:pt idx="6">
                  <c:v>0.71121999999999996</c:v>
                </c:pt>
                <c:pt idx="7">
                  <c:v>0.67871999999999999</c:v>
                </c:pt>
                <c:pt idx="8">
                  <c:v>0.67871999999999999</c:v>
                </c:pt>
                <c:pt idx="9">
                  <c:v>0.44252999999999998</c:v>
                </c:pt>
                <c:pt idx="10">
                  <c:v>0.66122000000000003</c:v>
                </c:pt>
                <c:pt idx="11">
                  <c:v>0.62724000000000002</c:v>
                </c:pt>
                <c:pt idx="12">
                  <c:v>0.73521999999999998</c:v>
                </c:pt>
                <c:pt idx="13">
                  <c:v>0.69799999999999995</c:v>
                </c:pt>
                <c:pt idx="14">
                  <c:v>9.9000000000000005E-2</c:v>
                </c:pt>
                <c:pt idx="15">
                  <c:v>0.21218999999999999</c:v>
                </c:pt>
                <c:pt idx="16">
                  <c:v>0.76900000000000002</c:v>
                </c:pt>
                <c:pt idx="17">
                  <c:v>0.69899999999999995</c:v>
                </c:pt>
                <c:pt idx="18">
                  <c:v>0.63500000000000001</c:v>
                </c:pt>
                <c:pt idx="19">
                  <c:v>0.30084</c:v>
                </c:pt>
                <c:pt idx="20">
                  <c:v>0.53946000000000005</c:v>
                </c:pt>
                <c:pt idx="21">
                  <c:v>0.4365</c:v>
                </c:pt>
                <c:pt idx="22">
                  <c:v>0.58650000000000002</c:v>
                </c:pt>
                <c:pt idx="23">
                  <c:v>0.65600000000000003</c:v>
                </c:pt>
                <c:pt idx="24">
                  <c:v>0.41099999999999998</c:v>
                </c:pt>
                <c:pt idx="25">
                  <c:v>0.61734</c:v>
                </c:pt>
                <c:pt idx="26">
                  <c:v>0.45895999999999998</c:v>
                </c:pt>
                <c:pt idx="27">
                  <c:v>0.25896000000000002</c:v>
                </c:pt>
                <c:pt idx="28">
                  <c:v>0.25896000000000002</c:v>
                </c:pt>
                <c:pt idx="29">
                  <c:v>0.79696</c:v>
                </c:pt>
                <c:pt idx="30">
                  <c:v>0.57596000000000003</c:v>
                </c:pt>
                <c:pt idx="31">
                  <c:v>0.55896000000000001</c:v>
                </c:pt>
                <c:pt idx="32">
                  <c:v>0.45035999999999998</c:v>
                </c:pt>
                <c:pt idx="33">
                  <c:v>0.64683999999999997</c:v>
                </c:pt>
                <c:pt idx="34">
                  <c:v>0.50394000000000005</c:v>
                </c:pt>
                <c:pt idx="35">
                  <c:v>0.75675999999999999</c:v>
                </c:pt>
                <c:pt idx="36">
                  <c:v>0.25896000000000002</c:v>
                </c:pt>
                <c:pt idx="37">
                  <c:v>0.34188000000000002</c:v>
                </c:pt>
                <c:pt idx="38">
                  <c:v>0.29831999999999997</c:v>
                </c:pt>
                <c:pt idx="39">
                  <c:v>0.29831999999999997</c:v>
                </c:pt>
                <c:pt idx="40">
                  <c:v>0.64683999999999997</c:v>
                </c:pt>
                <c:pt idx="41">
                  <c:v>0.55134000000000005</c:v>
                </c:pt>
                <c:pt idx="42">
                  <c:v>0.23463000000000001</c:v>
                </c:pt>
                <c:pt idx="43">
                  <c:v>0.39929999999999999</c:v>
                </c:pt>
                <c:pt idx="44">
                  <c:v>0.60592000000000001</c:v>
                </c:pt>
                <c:pt idx="45">
                  <c:v>0.69286000000000003</c:v>
                </c:pt>
                <c:pt idx="46">
                  <c:v>0.64088000000000001</c:v>
                </c:pt>
                <c:pt idx="47">
                  <c:v>0.64088000000000001</c:v>
                </c:pt>
                <c:pt idx="48">
                  <c:v>0.63</c:v>
                </c:pt>
                <c:pt idx="49">
                  <c:v>0.61019000000000001</c:v>
                </c:pt>
                <c:pt idx="50">
                  <c:v>0.61019000000000001</c:v>
                </c:pt>
                <c:pt idx="51">
                  <c:v>0.66069</c:v>
                </c:pt>
                <c:pt idx="52">
                  <c:v>0.66069</c:v>
                </c:pt>
                <c:pt idx="53">
                  <c:v>0.46068999999999999</c:v>
                </c:pt>
                <c:pt idx="54">
                  <c:v>0.31019000000000002</c:v>
                </c:pt>
                <c:pt idx="55">
                  <c:v>0.21018999999999999</c:v>
                </c:pt>
                <c:pt idx="56">
                  <c:v>0.47339999999999999</c:v>
                </c:pt>
                <c:pt idx="57">
                  <c:v>0.28303</c:v>
                </c:pt>
                <c:pt idx="58">
                  <c:v>0.45234000000000002</c:v>
                </c:pt>
                <c:pt idx="59">
                  <c:v>0.45234000000000002</c:v>
                </c:pt>
                <c:pt idx="60">
                  <c:v>0.64880000000000004</c:v>
                </c:pt>
                <c:pt idx="61">
                  <c:v>0.65868000000000004</c:v>
                </c:pt>
                <c:pt idx="62">
                  <c:v>0.54779999999999995</c:v>
                </c:pt>
                <c:pt idx="63">
                  <c:v>0.59531999999999996</c:v>
                </c:pt>
                <c:pt idx="64">
                  <c:v>0.38641999999999999</c:v>
                </c:pt>
              </c:numCache>
            </c:numRef>
          </c:yVal>
          <c:smooth val="0"/>
          <c:extLst>
            <c:ext xmlns:c16="http://schemas.microsoft.com/office/drawing/2014/chart" uri="{C3380CC4-5D6E-409C-BE32-E72D297353CC}">
              <c16:uniqueId val="{00000000-669C-EE49-8316-F725116D79ED}"/>
            </c:ext>
          </c:extLst>
        </c:ser>
        <c:ser>
          <c:idx val="0"/>
          <c:order val="1"/>
          <c:spPr>
            <a:ln w="25400" cap="rnd">
              <a:noFill/>
              <a:round/>
            </a:ln>
            <a:effectLst>
              <a:outerShdw blurRad="57150" dist="19050" dir="5400000" algn="ctr" rotWithShape="0">
                <a:srgbClr val="000000">
                  <a:alpha val="63000"/>
                </a:srgbClr>
              </a:outerShdw>
            </a:effectLst>
          </c:spPr>
          <c:marker>
            <c:symbol val="circle"/>
            <c:size val="6"/>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9525" cap="rnd">
                <a:solidFill>
                  <a:schemeClr val="accent1"/>
                </a:solidFill>
                <a:round/>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marker>
          <c:trendline>
            <c:spPr>
              <a:ln w="19050" cap="rnd">
                <a:solidFill>
                  <a:schemeClr val="accent1"/>
                </a:solidFill>
              </a:ln>
              <a:effectLst/>
            </c:spPr>
            <c:trendlineType val="linear"/>
            <c:dispRSqr val="1"/>
            <c:dispEq val="1"/>
            <c:trendlineLbl>
              <c:layout>
                <c:manualLayout>
                  <c:x val="1.0123250375625571E-3"/>
                  <c:y val="-2.8994928265545755E-2"/>
                </c:manualLayout>
              </c:layout>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br>
                      <a:rPr lang="en-US"/>
                    </a:br>
                    <a:r>
                      <a:rPr lang="en-US"/>
                      <a:t>R² = 0.359</a:t>
                    </a:r>
                  </a:p>
                </c:rich>
              </c:tx>
              <c:numFmt formatCode="General" sourceLinked="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rendlineLbl>
          </c:trendline>
          <c:trendline>
            <c:spPr>
              <a:ln w="19050" cap="rnd">
                <a:solidFill>
                  <a:srgbClr val="FF0000"/>
                </a:solidFill>
              </a:ln>
              <a:effectLst/>
            </c:spPr>
            <c:trendlineType val="linear"/>
            <c:dispRSqr val="0"/>
            <c:dispEq val="0"/>
          </c:trendline>
          <c:xVal>
            <c:numRef>
              <c:f>Procedure!$C$2:$C$66</c:f>
              <c:numCache>
                <c:formatCode>General</c:formatCode>
                <c:ptCount val="65"/>
                <c:pt idx="0">
                  <c:v>550.06845876385205</c:v>
                </c:pt>
                <c:pt idx="1">
                  <c:v>4537.5790555642197</c:v>
                </c:pt>
                <c:pt idx="2">
                  <c:v>4135.1386014207101</c:v>
                </c:pt>
                <c:pt idx="3">
                  <c:v>3936.7983196528698</c:v>
                </c:pt>
                <c:pt idx="4">
                  <c:v>23739.1571732062</c:v>
                </c:pt>
                <c:pt idx="5">
                  <c:v>1516.5132695643699</c:v>
                </c:pt>
                <c:pt idx="6">
                  <c:v>5733.3072098876401</c:v>
                </c:pt>
                <c:pt idx="7">
                  <c:v>3130.2335426177601</c:v>
                </c:pt>
                <c:pt idx="8">
                  <c:v>5148.2085169593902</c:v>
                </c:pt>
                <c:pt idx="9">
                  <c:v>26938.503382302501</c:v>
                </c:pt>
                <c:pt idx="10">
                  <c:v>8228.0115697264991</c:v>
                </c:pt>
                <c:pt idx="11">
                  <c:v>1269.9072381891301</c:v>
                </c:pt>
                <c:pt idx="12">
                  <c:v>8826.9940957483504</c:v>
                </c:pt>
                <c:pt idx="13">
                  <c:v>13386.512859434</c:v>
                </c:pt>
                <c:pt idx="14">
                  <c:v>20379.896039641699</c:v>
                </c:pt>
                <c:pt idx="15">
                  <c:v>2412.7270818521301</c:v>
                </c:pt>
                <c:pt idx="16">
                  <c:v>20200.375592040898</c:v>
                </c:pt>
                <c:pt idx="17">
                  <c:v>3853.6499035291499</c:v>
                </c:pt>
                <c:pt idx="18">
                  <c:v>12664.8474351203</c:v>
                </c:pt>
                <c:pt idx="19">
                  <c:v>1979.3643005306001</c:v>
                </c:pt>
                <c:pt idx="20">
                  <c:v>3846.4157092230498</c:v>
                </c:pt>
                <c:pt idx="21">
                  <c:v>5593.8537833814798</c:v>
                </c:pt>
                <c:pt idx="22">
                  <c:v>5017.9680646534698</c:v>
                </c:pt>
                <c:pt idx="23">
                  <c:v>40543.584166570203</c:v>
                </c:pt>
                <c:pt idx="24">
                  <c:v>4129.7516644368898</c:v>
                </c:pt>
                <c:pt idx="25">
                  <c:v>9030.3188060265202</c:v>
                </c:pt>
                <c:pt idx="26">
                  <c:v>29040.363709111702</c:v>
                </c:pt>
                <c:pt idx="27">
                  <c:v>9030.3188060265202</c:v>
                </c:pt>
                <c:pt idx="28">
                  <c:v>2457.3774139728098</c:v>
                </c:pt>
                <c:pt idx="29">
                  <c:v>15684.558518649001</c:v>
                </c:pt>
                <c:pt idx="30">
                  <c:v>8808.5894475940495</c:v>
                </c:pt>
                <c:pt idx="31">
                  <c:v>16809.648256967401</c:v>
                </c:pt>
                <c:pt idx="32">
                  <c:v>5414.6148226309497</c:v>
                </c:pt>
                <c:pt idx="33">
                  <c:v>9502.5683962516596</c:v>
                </c:pt>
                <c:pt idx="34">
                  <c:v>11151.069206829001</c:v>
                </c:pt>
                <c:pt idx="35">
                  <c:v>2290.2351496162501</c:v>
                </c:pt>
                <c:pt idx="36">
                  <c:v>3717.4733888289602</c:v>
                </c:pt>
                <c:pt idx="37">
                  <c:v>7784.0652899655697</c:v>
                </c:pt>
                <c:pt idx="38">
                  <c:v>1256.6606748178999</c:v>
                </c:pt>
                <c:pt idx="39">
                  <c:v>849.01104260426996</c:v>
                </c:pt>
                <c:pt idx="40">
                  <c:v>15267.4450155209</c:v>
                </c:pt>
                <c:pt idx="41">
                  <c:v>1547.8534136692899</c:v>
                </c:pt>
                <c:pt idx="42">
                  <c:v>1468.1929464781199</c:v>
                </c:pt>
                <c:pt idx="43">
                  <c:v>2988.9527033580198</c:v>
                </c:pt>
                <c:pt idx="44">
                  <c:v>13863.5484202763</c:v>
                </c:pt>
                <c:pt idx="45">
                  <c:v>63249.422432905703</c:v>
                </c:pt>
                <c:pt idx="46">
                  <c:v>10819.2440243784</c:v>
                </c:pt>
                <c:pt idx="47">
                  <c:v>10749.0560658145</c:v>
                </c:pt>
                <c:pt idx="48">
                  <c:v>20849.291368660499</c:v>
                </c:pt>
                <c:pt idx="49">
                  <c:v>5901.2230130799298</c:v>
                </c:pt>
                <c:pt idx="50">
                  <c:v>57714.296631377802</c:v>
                </c:pt>
                <c:pt idx="51">
                  <c:v>17579.259399142102</c:v>
                </c:pt>
                <c:pt idx="52">
                  <c:v>23601.402775876901</c:v>
                </c:pt>
                <c:pt idx="53">
                  <c:v>3835.3948171134102</c:v>
                </c:pt>
                <c:pt idx="54">
                  <c:v>2058.0352093943502</c:v>
                </c:pt>
                <c:pt idx="55">
                  <c:v>801.05087126751005</c:v>
                </c:pt>
                <c:pt idx="56">
                  <c:v>6595.0041245801704</c:v>
                </c:pt>
                <c:pt idx="57">
                  <c:v>2279.2532035787799</c:v>
                </c:pt>
                <c:pt idx="58">
                  <c:v>10546.1525631603</c:v>
                </c:pt>
                <c:pt idx="59">
                  <c:v>6586.6258626859999</c:v>
                </c:pt>
                <c:pt idx="60">
                  <c:v>37622.207457593198</c:v>
                </c:pt>
                <c:pt idx="61">
                  <c:v>2639.8243258679499</c:v>
                </c:pt>
                <c:pt idx="62">
                  <c:v>1533.8520376648801</c:v>
                </c:pt>
                <c:pt idx="63">
                  <c:v>2342.2440027211701</c:v>
                </c:pt>
                <c:pt idx="64">
                  <c:v>1106.80390649944</c:v>
                </c:pt>
              </c:numCache>
            </c:numRef>
          </c:xVal>
          <c:yVal>
            <c:numRef>
              <c:f>Procedure!$B$2:$B$66</c:f>
              <c:numCache>
                <c:formatCode>General</c:formatCode>
                <c:ptCount val="65"/>
                <c:pt idx="0">
                  <c:v>0.28633999999999998</c:v>
                </c:pt>
                <c:pt idx="1">
                  <c:v>0.45047999999999999</c:v>
                </c:pt>
                <c:pt idx="2">
                  <c:v>0.47871999999999998</c:v>
                </c:pt>
                <c:pt idx="3">
                  <c:v>0.33512999999999998</c:v>
                </c:pt>
                <c:pt idx="4">
                  <c:v>0.72121999999999997</c:v>
                </c:pt>
                <c:pt idx="5">
                  <c:v>0.47871999999999998</c:v>
                </c:pt>
                <c:pt idx="6">
                  <c:v>0.71121999999999996</c:v>
                </c:pt>
                <c:pt idx="7">
                  <c:v>0.67871999999999999</c:v>
                </c:pt>
                <c:pt idx="8">
                  <c:v>0.67871999999999999</c:v>
                </c:pt>
                <c:pt idx="9">
                  <c:v>0.44252999999999998</c:v>
                </c:pt>
                <c:pt idx="10">
                  <c:v>0.66122000000000003</c:v>
                </c:pt>
                <c:pt idx="11">
                  <c:v>0.62724000000000002</c:v>
                </c:pt>
                <c:pt idx="12">
                  <c:v>0.73521999999999998</c:v>
                </c:pt>
                <c:pt idx="13">
                  <c:v>0.69799999999999995</c:v>
                </c:pt>
                <c:pt idx="14">
                  <c:v>9.9000000000000005E-2</c:v>
                </c:pt>
                <c:pt idx="15">
                  <c:v>0.21218999999999999</c:v>
                </c:pt>
                <c:pt idx="16">
                  <c:v>0.76900000000000002</c:v>
                </c:pt>
                <c:pt idx="17">
                  <c:v>0.69899999999999995</c:v>
                </c:pt>
                <c:pt idx="18">
                  <c:v>0.63500000000000001</c:v>
                </c:pt>
                <c:pt idx="19">
                  <c:v>0.30084</c:v>
                </c:pt>
                <c:pt idx="20">
                  <c:v>0.53946000000000005</c:v>
                </c:pt>
                <c:pt idx="21">
                  <c:v>0.4365</c:v>
                </c:pt>
                <c:pt idx="22">
                  <c:v>0.58650000000000002</c:v>
                </c:pt>
                <c:pt idx="23">
                  <c:v>0.65600000000000003</c:v>
                </c:pt>
                <c:pt idx="24">
                  <c:v>0.41099999999999998</c:v>
                </c:pt>
                <c:pt idx="25">
                  <c:v>0.61734</c:v>
                </c:pt>
                <c:pt idx="26">
                  <c:v>0.45895999999999998</c:v>
                </c:pt>
                <c:pt idx="27">
                  <c:v>0.25896000000000002</c:v>
                </c:pt>
                <c:pt idx="28">
                  <c:v>0.25896000000000002</c:v>
                </c:pt>
                <c:pt idx="29">
                  <c:v>0.79696</c:v>
                </c:pt>
                <c:pt idx="30">
                  <c:v>0.57596000000000003</c:v>
                </c:pt>
                <c:pt idx="31">
                  <c:v>0.55896000000000001</c:v>
                </c:pt>
                <c:pt idx="32">
                  <c:v>0.45035999999999998</c:v>
                </c:pt>
                <c:pt idx="33">
                  <c:v>0.64683999999999997</c:v>
                </c:pt>
                <c:pt idx="34">
                  <c:v>0.50394000000000005</c:v>
                </c:pt>
                <c:pt idx="35">
                  <c:v>0.75675999999999999</c:v>
                </c:pt>
                <c:pt idx="36">
                  <c:v>0.25896000000000002</c:v>
                </c:pt>
                <c:pt idx="37">
                  <c:v>0.34188000000000002</c:v>
                </c:pt>
                <c:pt idx="38">
                  <c:v>0.29831999999999997</c:v>
                </c:pt>
                <c:pt idx="39">
                  <c:v>0.29831999999999997</c:v>
                </c:pt>
                <c:pt idx="40">
                  <c:v>0.64683999999999997</c:v>
                </c:pt>
                <c:pt idx="41">
                  <c:v>0.55134000000000005</c:v>
                </c:pt>
                <c:pt idx="42">
                  <c:v>0.23463000000000001</c:v>
                </c:pt>
                <c:pt idx="43">
                  <c:v>0.39929999999999999</c:v>
                </c:pt>
                <c:pt idx="44">
                  <c:v>0.60592000000000001</c:v>
                </c:pt>
                <c:pt idx="45">
                  <c:v>0.69286000000000003</c:v>
                </c:pt>
                <c:pt idx="46">
                  <c:v>0.64088000000000001</c:v>
                </c:pt>
                <c:pt idx="47">
                  <c:v>0.64088000000000001</c:v>
                </c:pt>
                <c:pt idx="48">
                  <c:v>0.63</c:v>
                </c:pt>
                <c:pt idx="49">
                  <c:v>0.61019000000000001</c:v>
                </c:pt>
                <c:pt idx="50">
                  <c:v>0.61019000000000001</c:v>
                </c:pt>
                <c:pt idx="51">
                  <c:v>0.66069</c:v>
                </c:pt>
                <c:pt idx="52">
                  <c:v>0.66069</c:v>
                </c:pt>
                <c:pt idx="53">
                  <c:v>0.46068999999999999</c:v>
                </c:pt>
                <c:pt idx="54">
                  <c:v>0.31019000000000002</c:v>
                </c:pt>
                <c:pt idx="55">
                  <c:v>0.21018999999999999</c:v>
                </c:pt>
                <c:pt idx="56">
                  <c:v>0.47339999999999999</c:v>
                </c:pt>
                <c:pt idx="57">
                  <c:v>0.28303</c:v>
                </c:pt>
                <c:pt idx="58">
                  <c:v>0.45234000000000002</c:v>
                </c:pt>
                <c:pt idx="59">
                  <c:v>0.45234000000000002</c:v>
                </c:pt>
                <c:pt idx="60">
                  <c:v>0.64880000000000004</c:v>
                </c:pt>
                <c:pt idx="61">
                  <c:v>0.65868000000000004</c:v>
                </c:pt>
                <c:pt idx="62">
                  <c:v>0.54779999999999995</c:v>
                </c:pt>
                <c:pt idx="63">
                  <c:v>0.59531999999999996</c:v>
                </c:pt>
                <c:pt idx="64">
                  <c:v>0.38641999999999999</c:v>
                </c:pt>
              </c:numCache>
            </c:numRef>
          </c:yVal>
          <c:smooth val="0"/>
          <c:extLst>
            <c:ext xmlns:c16="http://schemas.microsoft.com/office/drawing/2014/chart" uri="{C3380CC4-5D6E-409C-BE32-E72D297353CC}">
              <c16:uniqueId val="{00000003-669C-EE49-8316-F725116D79ED}"/>
            </c:ext>
          </c:extLst>
        </c:ser>
        <c:dLbls>
          <c:showLegendKey val="0"/>
          <c:showVal val="0"/>
          <c:showCatName val="0"/>
          <c:showSerName val="0"/>
          <c:showPercent val="0"/>
          <c:showBubbleSize val="0"/>
        </c:dLbls>
        <c:axId val="569810719"/>
        <c:axId val="569818479"/>
      </c:scatterChart>
      <c:valAx>
        <c:axId val="569810719"/>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GDP per capita</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569818479"/>
        <c:crosses val="autoZero"/>
        <c:crossBetween val="midCat"/>
      </c:valAx>
      <c:valAx>
        <c:axId val="56981847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EIA Procedur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569810719"/>
        <c:crosses val="autoZero"/>
        <c:crossBetween val="midCat"/>
      </c:valAx>
      <c:spPr>
        <a:noFill/>
        <a:ln>
          <a:noFill/>
        </a:ln>
        <a:effectLst/>
      </c:spPr>
    </c:plotArea>
    <c:plotVisOnly val="1"/>
    <c:dispBlanksAs val="gap"/>
    <c:showDLblsOverMax val="0"/>
    <c:extLst/>
  </c:chart>
  <c:spPr>
    <a:solidFill>
      <a:schemeClr val="bg1"/>
    </a:solidFill>
    <a:ln w="9525" cap="flat" cmpd="sng" algn="ctr">
      <a:solidFill>
        <a:schemeClr val="tx1">
          <a:lumMod val="15000"/>
          <a:lumOff val="85000"/>
        </a:schemeClr>
      </a:solidFill>
      <a:round/>
    </a:ln>
    <a:effectLst/>
  </c:spPr>
  <c:txPr>
    <a:bodyPr/>
    <a:lstStyle/>
    <a:p>
      <a:pPr>
        <a:defRPr sz="1000">
          <a:solidFill>
            <a:schemeClr val="tx1"/>
          </a:solidFill>
        </a:defRPr>
      </a:pPr>
      <a:endParaRPr lang="en-US"/>
    </a:p>
  </c:txPr>
  <c:externalData r:id="rId3">
    <c:autoUpdate val="0"/>
  </c:externalData>
</c:chartSpace>
</file>

<file path=word/charts/chart20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1"/>
          <c:order val="0"/>
          <c:spPr>
            <a:ln w="25400" cap="rnd">
              <a:noFill/>
              <a:round/>
            </a:ln>
            <a:effectLst>
              <a:outerShdw blurRad="57150" dist="19050" dir="5400000" algn="ctr" rotWithShape="0">
                <a:srgbClr val="000000">
                  <a:alpha val="63000"/>
                </a:srgbClr>
              </a:outerShdw>
            </a:effectLst>
          </c:spPr>
          <c:marker>
            <c:symbol val="circle"/>
            <c:size val="6"/>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w="9525" cap="rnd">
                <a:solidFill>
                  <a:schemeClr val="accent2"/>
                </a:solidFill>
                <a:round/>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marker>
          <c:xVal>
            <c:numRef>
              <c:f>Procedure!$C$2:$C$66</c:f>
              <c:numCache>
                <c:formatCode>General</c:formatCode>
                <c:ptCount val="65"/>
                <c:pt idx="0">
                  <c:v>550.06845876385205</c:v>
                </c:pt>
                <c:pt idx="1">
                  <c:v>4537.5790555642197</c:v>
                </c:pt>
                <c:pt idx="2">
                  <c:v>4135.1386014207101</c:v>
                </c:pt>
                <c:pt idx="3">
                  <c:v>3936.7983196528698</c:v>
                </c:pt>
                <c:pt idx="4">
                  <c:v>23739.1571732062</c:v>
                </c:pt>
                <c:pt idx="5">
                  <c:v>1516.5132695643699</c:v>
                </c:pt>
                <c:pt idx="6">
                  <c:v>5733.3072098876401</c:v>
                </c:pt>
                <c:pt idx="7">
                  <c:v>3130.2335426177601</c:v>
                </c:pt>
                <c:pt idx="8">
                  <c:v>5148.2085169593902</c:v>
                </c:pt>
                <c:pt idx="9">
                  <c:v>26938.503382302501</c:v>
                </c:pt>
                <c:pt idx="10">
                  <c:v>8228.0115697264991</c:v>
                </c:pt>
                <c:pt idx="11">
                  <c:v>1269.9072381891301</c:v>
                </c:pt>
                <c:pt idx="12">
                  <c:v>8826.9940957483504</c:v>
                </c:pt>
                <c:pt idx="13">
                  <c:v>13386.512859434</c:v>
                </c:pt>
                <c:pt idx="14">
                  <c:v>20379.896039641699</c:v>
                </c:pt>
                <c:pt idx="15">
                  <c:v>2412.7270818521301</c:v>
                </c:pt>
                <c:pt idx="16">
                  <c:v>20200.375592040898</c:v>
                </c:pt>
                <c:pt idx="17">
                  <c:v>3853.6499035291499</c:v>
                </c:pt>
                <c:pt idx="18">
                  <c:v>12664.8474351203</c:v>
                </c:pt>
                <c:pt idx="19">
                  <c:v>1979.3643005306001</c:v>
                </c:pt>
                <c:pt idx="20">
                  <c:v>3846.4157092230498</c:v>
                </c:pt>
                <c:pt idx="21">
                  <c:v>5593.8537833814798</c:v>
                </c:pt>
                <c:pt idx="22">
                  <c:v>5017.9680646534698</c:v>
                </c:pt>
                <c:pt idx="23">
                  <c:v>40543.584166570203</c:v>
                </c:pt>
                <c:pt idx="24">
                  <c:v>4129.7516644368898</c:v>
                </c:pt>
                <c:pt idx="25">
                  <c:v>9030.3188060265202</c:v>
                </c:pt>
                <c:pt idx="26">
                  <c:v>29040.363709111702</c:v>
                </c:pt>
                <c:pt idx="27">
                  <c:v>9030.3188060265202</c:v>
                </c:pt>
                <c:pt idx="28">
                  <c:v>2457.3774139728098</c:v>
                </c:pt>
                <c:pt idx="29">
                  <c:v>15684.558518649001</c:v>
                </c:pt>
                <c:pt idx="30">
                  <c:v>8808.5894475940495</c:v>
                </c:pt>
                <c:pt idx="31">
                  <c:v>16809.648256967401</c:v>
                </c:pt>
                <c:pt idx="32">
                  <c:v>5414.6148226309497</c:v>
                </c:pt>
                <c:pt idx="33">
                  <c:v>9502.5683962516596</c:v>
                </c:pt>
                <c:pt idx="34">
                  <c:v>11151.069206829001</c:v>
                </c:pt>
                <c:pt idx="35">
                  <c:v>2290.2351496162501</c:v>
                </c:pt>
                <c:pt idx="36">
                  <c:v>3717.4733888289602</c:v>
                </c:pt>
                <c:pt idx="37">
                  <c:v>7784.0652899655697</c:v>
                </c:pt>
                <c:pt idx="38">
                  <c:v>1256.6606748178999</c:v>
                </c:pt>
                <c:pt idx="39">
                  <c:v>849.01104260426996</c:v>
                </c:pt>
                <c:pt idx="40">
                  <c:v>15267.4450155209</c:v>
                </c:pt>
                <c:pt idx="41">
                  <c:v>1547.8534136692899</c:v>
                </c:pt>
                <c:pt idx="42">
                  <c:v>1468.1929464781199</c:v>
                </c:pt>
                <c:pt idx="43">
                  <c:v>2988.9527033580198</c:v>
                </c:pt>
                <c:pt idx="44">
                  <c:v>13863.5484202763</c:v>
                </c:pt>
                <c:pt idx="45">
                  <c:v>63249.422432905703</c:v>
                </c:pt>
                <c:pt idx="46">
                  <c:v>10819.2440243784</c:v>
                </c:pt>
                <c:pt idx="47">
                  <c:v>10749.0560658145</c:v>
                </c:pt>
                <c:pt idx="48">
                  <c:v>20849.291368660499</c:v>
                </c:pt>
                <c:pt idx="49">
                  <c:v>5901.2230130799298</c:v>
                </c:pt>
                <c:pt idx="50">
                  <c:v>57714.296631377802</c:v>
                </c:pt>
                <c:pt idx="51">
                  <c:v>17579.259399142102</c:v>
                </c:pt>
                <c:pt idx="52">
                  <c:v>23601.402775876901</c:v>
                </c:pt>
                <c:pt idx="53">
                  <c:v>3835.3948171134102</c:v>
                </c:pt>
                <c:pt idx="54">
                  <c:v>2058.0352093943502</c:v>
                </c:pt>
                <c:pt idx="55">
                  <c:v>801.05087126751005</c:v>
                </c:pt>
                <c:pt idx="56">
                  <c:v>6595.0041245801704</c:v>
                </c:pt>
                <c:pt idx="57">
                  <c:v>2279.2532035787799</c:v>
                </c:pt>
                <c:pt idx="58">
                  <c:v>10546.1525631603</c:v>
                </c:pt>
                <c:pt idx="59">
                  <c:v>6586.6258626859999</c:v>
                </c:pt>
                <c:pt idx="60">
                  <c:v>37622.207457593198</c:v>
                </c:pt>
                <c:pt idx="61">
                  <c:v>2639.8243258679499</c:v>
                </c:pt>
                <c:pt idx="62">
                  <c:v>1533.8520376648801</c:v>
                </c:pt>
                <c:pt idx="63">
                  <c:v>2342.2440027211701</c:v>
                </c:pt>
                <c:pt idx="64">
                  <c:v>1106.80390649944</c:v>
                </c:pt>
              </c:numCache>
            </c:numRef>
          </c:xVal>
          <c:yVal>
            <c:numRef>
              <c:f>Procedure!$B$2:$B$66</c:f>
              <c:numCache>
                <c:formatCode>General</c:formatCode>
                <c:ptCount val="65"/>
                <c:pt idx="0">
                  <c:v>0.28633999999999998</c:v>
                </c:pt>
                <c:pt idx="1">
                  <c:v>0.45047999999999999</c:v>
                </c:pt>
                <c:pt idx="2">
                  <c:v>0.47871999999999998</c:v>
                </c:pt>
                <c:pt idx="3">
                  <c:v>0.33512999999999998</c:v>
                </c:pt>
                <c:pt idx="4">
                  <c:v>0.72121999999999997</c:v>
                </c:pt>
                <c:pt idx="5">
                  <c:v>0.47871999999999998</c:v>
                </c:pt>
                <c:pt idx="6">
                  <c:v>0.71121999999999996</c:v>
                </c:pt>
                <c:pt idx="7">
                  <c:v>0.67871999999999999</c:v>
                </c:pt>
                <c:pt idx="8">
                  <c:v>0.67871999999999999</c:v>
                </c:pt>
                <c:pt idx="9">
                  <c:v>0.44252999999999998</c:v>
                </c:pt>
                <c:pt idx="10">
                  <c:v>0.66122000000000003</c:v>
                </c:pt>
                <c:pt idx="11">
                  <c:v>0.62724000000000002</c:v>
                </c:pt>
                <c:pt idx="12">
                  <c:v>0.73521999999999998</c:v>
                </c:pt>
                <c:pt idx="13">
                  <c:v>0.69799999999999995</c:v>
                </c:pt>
                <c:pt idx="14">
                  <c:v>9.9000000000000005E-2</c:v>
                </c:pt>
                <c:pt idx="15">
                  <c:v>0.21218999999999999</c:v>
                </c:pt>
                <c:pt idx="16">
                  <c:v>0.76900000000000002</c:v>
                </c:pt>
                <c:pt idx="17">
                  <c:v>0.69899999999999995</c:v>
                </c:pt>
                <c:pt idx="18">
                  <c:v>0.63500000000000001</c:v>
                </c:pt>
                <c:pt idx="19">
                  <c:v>0.30084</c:v>
                </c:pt>
                <c:pt idx="20">
                  <c:v>0.53946000000000005</c:v>
                </c:pt>
                <c:pt idx="21">
                  <c:v>0.4365</c:v>
                </c:pt>
                <c:pt idx="22">
                  <c:v>0.58650000000000002</c:v>
                </c:pt>
                <c:pt idx="23">
                  <c:v>0.65600000000000003</c:v>
                </c:pt>
                <c:pt idx="24">
                  <c:v>0.41099999999999998</c:v>
                </c:pt>
                <c:pt idx="25">
                  <c:v>0.61734</c:v>
                </c:pt>
                <c:pt idx="26">
                  <c:v>0.45895999999999998</c:v>
                </c:pt>
                <c:pt idx="27">
                  <c:v>0.25896000000000002</c:v>
                </c:pt>
                <c:pt idx="28">
                  <c:v>0.25896000000000002</c:v>
                </c:pt>
                <c:pt idx="29">
                  <c:v>0.79696</c:v>
                </c:pt>
                <c:pt idx="30">
                  <c:v>0.57596000000000003</c:v>
                </c:pt>
                <c:pt idx="31">
                  <c:v>0.55896000000000001</c:v>
                </c:pt>
                <c:pt idx="32">
                  <c:v>0.45035999999999998</c:v>
                </c:pt>
                <c:pt idx="33">
                  <c:v>0.64683999999999997</c:v>
                </c:pt>
                <c:pt idx="34">
                  <c:v>0.50394000000000005</c:v>
                </c:pt>
                <c:pt idx="35">
                  <c:v>0.75675999999999999</c:v>
                </c:pt>
                <c:pt idx="36">
                  <c:v>0.25896000000000002</c:v>
                </c:pt>
                <c:pt idx="37">
                  <c:v>0.34188000000000002</c:v>
                </c:pt>
                <c:pt idx="38">
                  <c:v>0.29831999999999997</c:v>
                </c:pt>
                <c:pt idx="39">
                  <c:v>0.29831999999999997</c:v>
                </c:pt>
                <c:pt idx="40">
                  <c:v>0.64683999999999997</c:v>
                </c:pt>
                <c:pt idx="41">
                  <c:v>0.55134000000000005</c:v>
                </c:pt>
                <c:pt idx="42">
                  <c:v>0.23463000000000001</c:v>
                </c:pt>
                <c:pt idx="43">
                  <c:v>0.39929999999999999</c:v>
                </c:pt>
                <c:pt idx="44">
                  <c:v>0.60592000000000001</c:v>
                </c:pt>
                <c:pt idx="45">
                  <c:v>0.69286000000000003</c:v>
                </c:pt>
                <c:pt idx="46">
                  <c:v>0.64088000000000001</c:v>
                </c:pt>
                <c:pt idx="47">
                  <c:v>0.64088000000000001</c:v>
                </c:pt>
                <c:pt idx="48">
                  <c:v>0.63</c:v>
                </c:pt>
                <c:pt idx="49">
                  <c:v>0.61019000000000001</c:v>
                </c:pt>
                <c:pt idx="50">
                  <c:v>0.61019000000000001</c:v>
                </c:pt>
                <c:pt idx="51">
                  <c:v>0.66069</c:v>
                </c:pt>
                <c:pt idx="52">
                  <c:v>0.66069</c:v>
                </c:pt>
                <c:pt idx="53">
                  <c:v>0.46068999999999999</c:v>
                </c:pt>
                <c:pt idx="54">
                  <c:v>0.31019000000000002</c:v>
                </c:pt>
                <c:pt idx="55">
                  <c:v>0.21018999999999999</c:v>
                </c:pt>
                <c:pt idx="56">
                  <c:v>0.47339999999999999</c:v>
                </c:pt>
                <c:pt idx="57">
                  <c:v>0.28303</c:v>
                </c:pt>
                <c:pt idx="58">
                  <c:v>0.45234000000000002</c:v>
                </c:pt>
                <c:pt idx="59">
                  <c:v>0.45234000000000002</c:v>
                </c:pt>
                <c:pt idx="60">
                  <c:v>0.64880000000000004</c:v>
                </c:pt>
                <c:pt idx="61">
                  <c:v>0.65868000000000004</c:v>
                </c:pt>
                <c:pt idx="62">
                  <c:v>0.54779999999999995</c:v>
                </c:pt>
                <c:pt idx="63">
                  <c:v>0.59531999999999996</c:v>
                </c:pt>
                <c:pt idx="64">
                  <c:v>0.38641999999999999</c:v>
                </c:pt>
              </c:numCache>
            </c:numRef>
          </c:yVal>
          <c:smooth val="0"/>
          <c:extLst>
            <c:ext xmlns:c16="http://schemas.microsoft.com/office/drawing/2014/chart" uri="{C3380CC4-5D6E-409C-BE32-E72D297353CC}">
              <c16:uniqueId val="{00000000-669C-EE49-8316-F725116D79ED}"/>
            </c:ext>
          </c:extLst>
        </c:ser>
        <c:ser>
          <c:idx val="0"/>
          <c:order val="1"/>
          <c:spPr>
            <a:ln w="25400" cap="rnd">
              <a:noFill/>
              <a:round/>
            </a:ln>
            <a:effectLst>
              <a:outerShdw blurRad="57150" dist="19050" dir="5400000" algn="ctr" rotWithShape="0">
                <a:srgbClr val="000000">
                  <a:alpha val="63000"/>
                </a:srgbClr>
              </a:outerShdw>
            </a:effectLst>
          </c:spPr>
          <c:marker>
            <c:symbol val="circle"/>
            <c:size val="6"/>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9525" cap="rnd">
                <a:solidFill>
                  <a:schemeClr val="accent1"/>
                </a:solidFill>
                <a:round/>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marker>
          <c:trendline>
            <c:spPr>
              <a:ln w="19050" cap="rnd">
                <a:solidFill>
                  <a:schemeClr val="accent1"/>
                </a:solidFill>
              </a:ln>
              <a:effectLst/>
            </c:spPr>
            <c:trendlineType val="linear"/>
            <c:dispRSqr val="1"/>
            <c:dispEq val="1"/>
            <c:trendlineLbl>
              <c:layout>
                <c:manualLayout>
                  <c:x val="1.0123250375625571E-3"/>
                  <c:y val="-2.8994928265545755E-2"/>
                </c:manualLayout>
              </c:layout>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br>
                      <a:rPr lang="en-US"/>
                    </a:br>
                    <a:r>
                      <a:rPr lang="en-US"/>
                      <a:t>R² = 0.359</a:t>
                    </a:r>
                  </a:p>
                </c:rich>
              </c:tx>
              <c:numFmt formatCode="General" sourceLinked="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rendlineLbl>
          </c:trendline>
          <c:trendline>
            <c:spPr>
              <a:ln w="19050" cap="rnd">
                <a:solidFill>
                  <a:srgbClr val="FF0000"/>
                </a:solidFill>
              </a:ln>
              <a:effectLst/>
            </c:spPr>
            <c:trendlineType val="linear"/>
            <c:dispRSqr val="0"/>
            <c:dispEq val="0"/>
          </c:trendline>
          <c:xVal>
            <c:numRef>
              <c:f>Procedure!$C$2:$C$66</c:f>
              <c:numCache>
                <c:formatCode>General</c:formatCode>
                <c:ptCount val="65"/>
                <c:pt idx="0">
                  <c:v>550.06845876385205</c:v>
                </c:pt>
                <c:pt idx="1">
                  <c:v>4537.5790555642197</c:v>
                </c:pt>
                <c:pt idx="2">
                  <c:v>4135.1386014207101</c:v>
                </c:pt>
                <c:pt idx="3">
                  <c:v>3936.7983196528698</c:v>
                </c:pt>
                <c:pt idx="4">
                  <c:v>23739.1571732062</c:v>
                </c:pt>
                <c:pt idx="5">
                  <c:v>1516.5132695643699</c:v>
                </c:pt>
                <c:pt idx="6">
                  <c:v>5733.3072098876401</c:v>
                </c:pt>
                <c:pt idx="7">
                  <c:v>3130.2335426177601</c:v>
                </c:pt>
                <c:pt idx="8">
                  <c:v>5148.2085169593902</c:v>
                </c:pt>
                <c:pt idx="9">
                  <c:v>26938.503382302501</c:v>
                </c:pt>
                <c:pt idx="10">
                  <c:v>8228.0115697264991</c:v>
                </c:pt>
                <c:pt idx="11">
                  <c:v>1269.9072381891301</c:v>
                </c:pt>
                <c:pt idx="12">
                  <c:v>8826.9940957483504</c:v>
                </c:pt>
                <c:pt idx="13">
                  <c:v>13386.512859434</c:v>
                </c:pt>
                <c:pt idx="14">
                  <c:v>20379.896039641699</c:v>
                </c:pt>
                <c:pt idx="15">
                  <c:v>2412.7270818521301</c:v>
                </c:pt>
                <c:pt idx="16">
                  <c:v>20200.375592040898</c:v>
                </c:pt>
                <c:pt idx="17">
                  <c:v>3853.6499035291499</c:v>
                </c:pt>
                <c:pt idx="18">
                  <c:v>12664.8474351203</c:v>
                </c:pt>
                <c:pt idx="19">
                  <c:v>1979.3643005306001</c:v>
                </c:pt>
                <c:pt idx="20">
                  <c:v>3846.4157092230498</c:v>
                </c:pt>
                <c:pt idx="21">
                  <c:v>5593.8537833814798</c:v>
                </c:pt>
                <c:pt idx="22">
                  <c:v>5017.9680646534698</c:v>
                </c:pt>
                <c:pt idx="23">
                  <c:v>40543.584166570203</c:v>
                </c:pt>
                <c:pt idx="24">
                  <c:v>4129.7516644368898</c:v>
                </c:pt>
                <c:pt idx="25">
                  <c:v>9030.3188060265202</c:v>
                </c:pt>
                <c:pt idx="26">
                  <c:v>29040.363709111702</c:v>
                </c:pt>
                <c:pt idx="27">
                  <c:v>9030.3188060265202</c:v>
                </c:pt>
                <c:pt idx="28">
                  <c:v>2457.3774139728098</c:v>
                </c:pt>
                <c:pt idx="29">
                  <c:v>15684.558518649001</c:v>
                </c:pt>
                <c:pt idx="30">
                  <c:v>8808.5894475940495</c:v>
                </c:pt>
                <c:pt idx="31">
                  <c:v>16809.648256967401</c:v>
                </c:pt>
                <c:pt idx="32">
                  <c:v>5414.6148226309497</c:v>
                </c:pt>
                <c:pt idx="33">
                  <c:v>9502.5683962516596</c:v>
                </c:pt>
                <c:pt idx="34">
                  <c:v>11151.069206829001</c:v>
                </c:pt>
                <c:pt idx="35">
                  <c:v>2290.2351496162501</c:v>
                </c:pt>
                <c:pt idx="36">
                  <c:v>3717.4733888289602</c:v>
                </c:pt>
                <c:pt idx="37">
                  <c:v>7784.0652899655697</c:v>
                </c:pt>
                <c:pt idx="38">
                  <c:v>1256.6606748178999</c:v>
                </c:pt>
                <c:pt idx="39">
                  <c:v>849.01104260426996</c:v>
                </c:pt>
                <c:pt idx="40">
                  <c:v>15267.4450155209</c:v>
                </c:pt>
                <c:pt idx="41">
                  <c:v>1547.8534136692899</c:v>
                </c:pt>
                <c:pt idx="42">
                  <c:v>1468.1929464781199</c:v>
                </c:pt>
                <c:pt idx="43">
                  <c:v>2988.9527033580198</c:v>
                </c:pt>
                <c:pt idx="44">
                  <c:v>13863.5484202763</c:v>
                </c:pt>
                <c:pt idx="45">
                  <c:v>63249.422432905703</c:v>
                </c:pt>
                <c:pt idx="46">
                  <c:v>10819.2440243784</c:v>
                </c:pt>
                <c:pt idx="47">
                  <c:v>10749.0560658145</c:v>
                </c:pt>
                <c:pt idx="48">
                  <c:v>20849.291368660499</c:v>
                </c:pt>
                <c:pt idx="49">
                  <c:v>5901.2230130799298</c:v>
                </c:pt>
                <c:pt idx="50">
                  <c:v>57714.296631377802</c:v>
                </c:pt>
                <c:pt idx="51">
                  <c:v>17579.259399142102</c:v>
                </c:pt>
                <c:pt idx="52">
                  <c:v>23601.402775876901</c:v>
                </c:pt>
                <c:pt idx="53">
                  <c:v>3835.3948171134102</c:v>
                </c:pt>
                <c:pt idx="54">
                  <c:v>2058.0352093943502</c:v>
                </c:pt>
                <c:pt idx="55">
                  <c:v>801.05087126751005</c:v>
                </c:pt>
                <c:pt idx="56">
                  <c:v>6595.0041245801704</c:v>
                </c:pt>
                <c:pt idx="57">
                  <c:v>2279.2532035787799</c:v>
                </c:pt>
                <c:pt idx="58">
                  <c:v>10546.1525631603</c:v>
                </c:pt>
                <c:pt idx="59">
                  <c:v>6586.6258626859999</c:v>
                </c:pt>
                <c:pt idx="60">
                  <c:v>37622.207457593198</c:v>
                </c:pt>
                <c:pt idx="61">
                  <c:v>2639.8243258679499</c:v>
                </c:pt>
                <c:pt idx="62">
                  <c:v>1533.8520376648801</c:v>
                </c:pt>
                <c:pt idx="63">
                  <c:v>2342.2440027211701</c:v>
                </c:pt>
                <c:pt idx="64">
                  <c:v>1106.80390649944</c:v>
                </c:pt>
              </c:numCache>
            </c:numRef>
          </c:xVal>
          <c:yVal>
            <c:numRef>
              <c:f>Procedure!$B$2:$B$66</c:f>
              <c:numCache>
                <c:formatCode>General</c:formatCode>
                <c:ptCount val="65"/>
                <c:pt idx="0">
                  <c:v>0.28633999999999998</c:v>
                </c:pt>
                <c:pt idx="1">
                  <c:v>0.45047999999999999</c:v>
                </c:pt>
                <c:pt idx="2">
                  <c:v>0.47871999999999998</c:v>
                </c:pt>
                <c:pt idx="3">
                  <c:v>0.33512999999999998</c:v>
                </c:pt>
                <c:pt idx="4">
                  <c:v>0.72121999999999997</c:v>
                </c:pt>
                <c:pt idx="5">
                  <c:v>0.47871999999999998</c:v>
                </c:pt>
                <c:pt idx="6">
                  <c:v>0.71121999999999996</c:v>
                </c:pt>
                <c:pt idx="7">
                  <c:v>0.67871999999999999</c:v>
                </c:pt>
                <c:pt idx="8">
                  <c:v>0.67871999999999999</c:v>
                </c:pt>
                <c:pt idx="9">
                  <c:v>0.44252999999999998</c:v>
                </c:pt>
                <c:pt idx="10">
                  <c:v>0.66122000000000003</c:v>
                </c:pt>
                <c:pt idx="11">
                  <c:v>0.62724000000000002</c:v>
                </c:pt>
                <c:pt idx="12">
                  <c:v>0.73521999999999998</c:v>
                </c:pt>
                <c:pt idx="13">
                  <c:v>0.69799999999999995</c:v>
                </c:pt>
                <c:pt idx="14">
                  <c:v>9.9000000000000005E-2</c:v>
                </c:pt>
                <c:pt idx="15">
                  <c:v>0.21218999999999999</c:v>
                </c:pt>
                <c:pt idx="16">
                  <c:v>0.76900000000000002</c:v>
                </c:pt>
                <c:pt idx="17">
                  <c:v>0.69899999999999995</c:v>
                </c:pt>
                <c:pt idx="18">
                  <c:v>0.63500000000000001</c:v>
                </c:pt>
                <c:pt idx="19">
                  <c:v>0.30084</c:v>
                </c:pt>
                <c:pt idx="20">
                  <c:v>0.53946000000000005</c:v>
                </c:pt>
                <c:pt idx="21">
                  <c:v>0.4365</c:v>
                </c:pt>
                <c:pt idx="22">
                  <c:v>0.58650000000000002</c:v>
                </c:pt>
                <c:pt idx="23">
                  <c:v>0.65600000000000003</c:v>
                </c:pt>
                <c:pt idx="24">
                  <c:v>0.41099999999999998</c:v>
                </c:pt>
                <c:pt idx="25">
                  <c:v>0.61734</c:v>
                </c:pt>
                <c:pt idx="26">
                  <c:v>0.45895999999999998</c:v>
                </c:pt>
                <c:pt idx="27">
                  <c:v>0.25896000000000002</c:v>
                </c:pt>
                <c:pt idx="28">
                  <c:v>0.25896000000000002</c:v>
                </c:pt>
                <c:pt idx="29">
                  <c:v>0.79696</c:v>
                </c:pt>
                <c:pt idx="30">
                  <c:v>0.57596000000000003</c:v>
                </c:pt>
                <c:pt idx="31">
                  <c:v>0.55896000000000001</c:v>
                </c:pt>
                <c:pt idx="32">
                  <c:v>0.45035999999999998</c:v>
                </c:pt>
                <c:pt idx="33">
                  <c:v>0.64683999999999997</c:v>
                </c:pt>
                <c:pt idx="34">
                  <c:v>0.50394000000000005</c:v>
                </c:pt>
                <c:pt idx="35">
                  <c:v>0.75675999999999999</c:v>
                </c:pt>
                <c:pt idx="36">
                  <c:v>0.25896000000000002</c:v>
                </c:pt>
                <c:pt idx="37">
                  <c:v>0.34188000000000002</c:v>
                </c:pt>
                <c:pt idx="38">
                  <c:v>0.29831999999999997</c:v>
                </c:pt>
                <c:pt idx="39">
                  <c:v>0.29831999999999997</c:v>
                </c:pt>
                <c:pt idx="40">
                  <c:v>0.64683999999999997</c:v>
                </c:pt>
                <c:pt idx="41">
                  <c:v>0.55134000000000005</c:v>
                </c:pt>
                <c:pt idx="42">
                  <c:v>0.23463000000000001</c:v>
                </c:pt>
                <c:pt idx="43">
                  <c:v>0.39929999999999999</c:v>
                </c:pt>
                <c:pt idx="44">
                  <c:v>0.60592000000000001</c:v>
                </c:pt>
                <c:pt idx="45">
                  <c:v>0.69286000000000003</c:v>
                </c:pt>
                <c:pt idx="46">
                  <c:v>0.64088000000000001</c:v>
                </c:pt>
                <c:pt idx="47">
                  <c:v>0.64088000000000001</c:v>
                </c:pt>
                <c:pt idx="48">
                  <c:v>0.63</c:v>
                </c:pt>
                <c:pt idx="49">
                  <c:v>0.61019000000000001</c:v>
                </c:pt>
                <c:pt idx="50">
                  <c:v>0.61019000000000001</c:v>
                </c:pt>
                <c:pt idx="51">
                  <c:v>0.66069</c:v>
                </c:pt>
                <c:pt idx="52">
                  <c:v>0.66069</c:v>
                </c:pt>
                <c:pt idx="53">
                  <c:v>0.46068999999999999</c:v>
                </c:pt>
                <c:pt idx="54">
                  <c:v>0.31019000000000002</c:v>
                </c:pt>
                <c:pt idx="55">
                  <c:v>0.21018999999999999</c:v>
                </c:pt>
                <c:pt idx="56">
                  <c:v>0.47339999999999999</c:v>
                </c:pt>
                <c:pt idx="57">
                  <c:v>0.28303</c:v>
                </c:pt>
                <c:pt idx="58">
                  <c:v>0.45234000000000002</c:v>
                </c:pt>
                <c:pt idx="59">
                  <c:v>0.45234000000000002</c:v>
                </c:pt>
                <c:pt idx="60">
                  <c:v>0.64880000000000004</c:v>
                </c:pt>
                <c:pt idx="61">
                  <c:v>0.65868000000000004</c:v>
                </c:pt>
                <c:pt idx="62">
                  <c:v>0.54779999999999995</c:v>
                </c:pt>
                <c:pt idx="63">
                  <c:v>0.59531999999999996</c:v>
                </c:pt>
                <c:pt idx="64">
                  <c:v>0.38641999999999999</c:v>
                </c:pt>
              </c:numCache>
            </c:numRef>
          </c:yVal>
          <c:smooth val="0"/>
          <c:extLst>
            <c:ext xmlns:c16="http://schemas.microsoft.com/office/drawing/2014/chart" uri="{C3380CC4-5D6E-409C-BE32-E72D297353CC}">
              <c16:uniqueId val="{00000003-669C-EE49-8316-F725116D79ED}"/>
            </c:ext>
          </c:extLst>
        </c:ser>
        <c:dLbls>
          <c:showLegendKey val="0"/>
          <c:showVal val="0"/>
          <c:showCatName val="0"/>
          <c:showSerName val="0"/>
          <c:showPercent val="0"/>
          <c:showBubbleSize val="0"/>
        </c:dLbls>
        <c:axId val="569810719"/>
        <c:axId val="569818479"/>
      </c:scatterChart>
      <c:valAx>
        <c:axId val="569810719"/>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GDP per capita</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569818479"/>
        <c:crosses val="autoZero"/>
        <c:crossBetween val="midCat"/>
      </c:valAx>
      <c:valAx>
        <c:axId val="56981847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EIA Procedur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569810719"/>
        <c:crosses val="autoZero"/>
        <c:crossBetween val="midCat"/>
      </c:valAx>
      <c:spPr>
        <a:noFill/>
        <a:ln>
          <a:noFill/>
        </a:ln>
        <a:effectLst/>
      </c:spPr>
    </c:plotArea>
    <c:plotVisOnly val="1"/>
    <c:dispBlanksAs val="gap"/>
    <c:showDLblsOverMax val="0"/>
    <c:extLst/>
  </c:chart>
  <c:spPr>
    <a:solidFill>
      <a:schemeClr val="bg1"/>
    </a:solidFill>
    <a:ln w="9525" cap="flat" cmpd="sng" algn="ctr">
      <a:solidFill>
        <a:schemeClr val="tx1">
          <a:lumMod val="15000"/>
          <a:lumOff val="85000"/>
        </a:schemeClr>
      </a:solidFill>
      <a:round/>
    </a:ln>
    <a:effectLst/>
  </c:spPr>
  <c:txPr>
    <a:bodyPr/>
    <a:lstStyle/>
    <a:p>
      <a:pPr>
        <a:defRPr sz="1000">
          <a:solidFill>
            <a:schemeClr val="tx1"/>
          </a:solidFill>
        </a:defRPr>
      </a:pPr>
      <a:endParaRPr lang="en-US"/>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1"/>
          <c:order val="0"/>
          <c:spPr>
            <a:ln w="25400" cap="rnd">
              <a:noFill/>
              <a:round/>
            </a:ln>
            <a:effectLst>
              <a:outerShdw blurRad="57150" dist="19050" dir="5400000" algn="ctr" rotWithShape="0">
                <a:srgbClr val="000000">
                  <a:alpha val="63000"/>
                </a:srgbClr>
              </a:outerShdw>
            </a:effectLst>
          </c:spPr>
          <c:marker>
            <c:symbol val="circle"/>
            <c:size val="6"/>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w="9525" cap="rnd">
                <a:solidFill>
                  <a:schemeClr val="accent2"/>
                </a:solidFill>
                <a:round/>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marker>
          <c:xVal>
            <c:numRef>
              <c:f>Procedure!$C$2:$C$66</c:f>
              <c:numCache>
                <c:formatCode>General</c:formatCode>
                <c:ptCount val="65"/>
                <c:pt idx="0">
                  <c:v>550.06845876385205</c:v>
                </c:pt>
                <c:pt idx="1">
                  <c:v>4537.5790555642197</c:v>
                </c:pt>
                <c:pt idx="2">
                  <c:v>4135.1386014207101</c:v>
                </c:pt>
                <c:pt idx="3">
                  <c:v>3936.7983196528698</c:v>
                </c:pt>
                <c:pt idx="4">
                  <c:v>23739.1571732062</c:v>
                </c:pt>
                <c:pt idx="5">
                  <c:v>1516.5132695643699</c:v>
                </c:pt>
                <c:pt idx="6">
                  <c:v>5733.3072098876401</c:v>
                </c:pt>
                <c:pt idx="7">
                  <c:v>3130.2335426177601</c:v>
                </c:pt>
                <c:pt idx="8">
                  <c:v>5148.2085169593902</c:v>
                </c:pt>
                <c:pt idx="9">
                  <c:v>26938.503382302501</c:v>
                </c:pt>
                <c:pt idx="10">
                  <c:v>8228.0115697264991</c:v>
                </c:pt>
                <c:pt idx="11">
                  <c:v>1269.9072381891301</c:v>
                </c:pt>
                <c:pt idx="12">
                  <c:v>8826.9940957483504</c:v>
                </c:pt>
                <c:pt idx="13">
                  <c:v>13386.512859434</c:v>
                </c:pt>
                <c:pt idx="14">
                  <c:v>20379.896039641699</c:v>
                </c:pt>
                <c:pt idx="15">
                  <c:v>2412.7270818521301</c:v>
                </c:pt>
                <c:pt idx="16">
                  <c:v>20200.375592040898</c:v>
                </c:pt>
                <c:pt idx="17">
                  <c:v>3853.6499035291499</c:v>
                </c:pt>
                <c:pt idx="18">
                  <c:v>12664.8474351203</c:v>
                </c:pt>
                <c:pt idx="19">
                  <c:v>1979.3643005306001</c:v>
                </c:pt>
                <c:pt idx="20">
                  <c:v>3846.4157092230498</c:v>
                </c:pt>
                <c:pt idx="21">
                  <c:v>5593.8537833814798</c:v>
                </c:pt>
                <c:pt idx="22">
                  <c:v>5017.9680646534698</c:v>
                </c:pt>
                <c:pt idx="23">
                  <c:v>40543.584166570203</c:v>
                </c:pt>
                <c:pt idx="24">
                  <c:v>4129.7516644368898</c:v>
                </c:pt>
                <c:pt idx="25">
                  <c:v>9030.3188060265202</c:v>
                </c:pt>
                <c:pt idx="26">
                  <c:v>29040.363709111702</c:v>
                </c:pt>
                <c:pt idx="27">
                  <c:v>9030.3188060265202</c:v>
                </c:pt>
                <c:pt idx="28">
                  <c:v>2457.3774139728098</c:v>
                </c:pt>
                <c:pt idx="29">
                  <c:v>15684.558518649001</c:v>
                </c:pt>
                <c:pt idx="30">
                  <c:v>8808.5894475940495</c:v>
                </c:pt>
                <c:pt idx="31">
                  <c:v>16809.648256967401</c:v>
                </c:pt>
                <c:pt idx="32">
                  <c:v>5414.6148226309497</c:v>
                </c:pt>
                <c:pt idx="33">
                  <c:v>9502.5683962516596</c:v>
                </c:pt>
                <c:pt idx="34">
                  <c:v>11151.069206829001</c:v>
                </c:pt>
                <c:pt idx="35">
                  <c:v>2290.2351496162501</c:v>
                </c:pt>
                <c:pt idx="36">
                  <c:v>3717.4733888289602</c:v>
                </c:pt>
                <c:pt idx="37">
                  <c:v>7784.0652899655697</c:v>
                </c:pt>
                <c:pt idx="38">
                  <c:v>1256.6606748178999</c:v>
                </c:pt>
                <c:pt idx="39">
                  <c:v>849.01104260426996</c:v>
                </c:pt>
                <c:pt idx="40">
                  <c:v>15267.4450155209</c:v>
                </c:pt>
                <c:pt idx="41">
                  <c:v>1547.8534136692899</c:v>
                </c:pt>
                <c:pt idx="42">
                  <c:v>1468.1929464781199</c:v>
                </c:pt>
                <c:pt idx="43">
                  <c:v>2988.9527033580198</c:v>
                </c:pt>
                <c:pt idx="44">
                  <c:v>13863.5484202763</c:v>
                </c:pt>
                <c:pt idx="45">
                  <c:v>63249.422432905703</c:v>
                </c:pt>
                <c:pt idx="46">
                  <c:v>10819.2440243784</c:v>
                </c:pt>
                <c:pt idx="47">
                  <c:v>10749.0560658145</c:v>
                </c:pt>
                <c:pt idx="48">
                  <c:v>20849.291368660499</c:v>
                </c:pt>
                <c:pt idx="49">
                  <c:v>5901.2230130799298</c:v>
                </c:pt>
                <c:pt idx="50">
                  <c:v>57714.296631377802</c:v>
                </c:pt>
                <c:pt idx="51">
                  <c:v>17579.259399142102</c:v>
                </c:pt>
                <c:pt idx="52">
                  <c:v>23601.402775876901</c:v>
                </c:pt>
                <c:pt idx="53">
                  <c:v>3835.3948171134102</c:v>
                </c:pt>
                <c:pt idx="54">
                  <c:v>2058.0352093943502</c:v>
                </c:pt>
                <c:pt idx="55">
                  <c:v>801.05087126751005</c:v>
                </c:pt>
                <c:pt idx="56">
                  <c:v>6595.0041245801704</c:v>
                </c:pt>
                <c:pt idx="57">
                  <c:v>2279.2532035787799</c:v>
                </c:pt>
                <c:pt idx="58">
                  <c:v>10546.1525631603</c:v>
                </c:pt>
                <c:pt idx="59">
                  <c:v>6586.6258626859999</c:v>
                </c:pt>
                <c:pt idx="60">
                  <c:v>37622.207457593198</c:v>
                </c:pt>
                <c:pt idx="61">
                  <c:v>2639.8243258679499</c:v>
                </c:pt>
                <c:pt idx="62">
                  <c:v>1533.8520376648801</c:v>
                </c:pt>
                <c:pt idx="63">
                  <c:v>2342.2440027211701</c:v>
                </c:pt>
                <c:pt idx="64">
                  <c:v>1106.80390649944</c:v>
                </c:pt>
              </c:numCache>
            </c:numRef>
          </c:xVal>
          <c:yVal>
            <c:numRef>
              <c:f>Procedure!$B$2:$B$66</c:f>
              <c:numCache>
                <c:formatCode>General</c:formatCode>
                <c:ptCount val="65"/>
                <c:pt idx="0">
                  <c:v>0.28633999999999998</c:v>
                </c:pt>
                <c:pt idx="1">
                  <c:v>0.45047999999999999</c:v>
                </c:pt>
                <c:pt idx="2">
                  <c:v>0.47871999999999998</c:v>
                </c:pt>
                <c:pt idx="3">
                  <c:v>0.33512999999999998</c:v>
                </c:pt>
                <c:pt idx="4">
                  <c:v>0.72121999999999997</c:v>
                </c:pt>
                <c:pt idx="5">
                  <c:v>0.47871999999999998</c:v>
                </c:pt>
                <c:pt idx="6">
                  <c:v>0.71121999999999996</c:v>
                </c:pt>
                <c:pt idx="7">
                  <c:v>0.67871999999999999</c:v>
                </c:pt>
                <c:pt idx="8">
                  <c:v>0.67871999999999999</c:v>
                </c:pt>
                <c:pt idx="9">
                  <c:v>0.44252999999999998</c:v>
                </c:pt>
                <c:pt idx="10">
                  <c:v>0.66122000000000003</c:v>
                </c:pt>
                <c:pt idx="11">
                  <c:v>0.62724000000000002</c:v>
                </c:pt>
                <c:pt idx="12">
                  <c:v>0.73521999999999998</c:v>
                </c:pt>
                <c:pt idx="13">
                  <c:v>0.69799999999999995</c:v>
                </c:pt>
                <c:pt idx="14">
                  <c:v>9.9000000000000005E-2</c:v>
                </c:pt>
                <c:pt idx="15">
                  <c:v>0.21218999999999999</c:v>
                </c:pt>
                <c:pt idx="16">
                  <c:v>0.76900000000000002</c:v>
                </c:pt>
                <c:pt idx="17">
                  <c:v>0.69899999999999995</c:v>
                </c:pt>
                <c:pt idx="18">
                  <c:v>0.63500000000000001</c:v>
                </c:pt>
                <c:pt idx="19">
                  <c:v>0.30084</c:v>
                </c:pt>
                <c:pt idx="20">
                  <c:v>0.53946000000000005</c:v>
                </c:pt>
                <c:pt idx="21">
                  <c:v>0.4365</c:v>
                </c:pt>
                <c:pt idx="22">
                  <c:v>0.58650000000000002</c:v>
                </c:pt>
                <c:pt idx="23">
                  <c:v>0.65600000000000003</c:v>
                </c:pt>
                <c:pt idx="24">
                  <c:v>0.41099999999999998</c:v>
                </c:pt>
                <c:pt idx="25">
                  <c:v>0.61734</c:v>
                </c:pt>
                <c:pt idx="26">
                  <c:v>0.45895999999999998</c:v>
                </c:pt>
                <c:pt idx="27">
                  <c:v>0.25896000000000002</c:v>
                </c:pt>
                <c:pt idx="28">
                  <c:v>0.25896000000000002</c:v>
                </c:pt>
                <c:pt idx="29">
                  <c:v>0.79696</c:v>
                </c:pt>
                <c:pt idx="30">
                  <c:v>0.57596000000000003</c:v>
                </c:pt>
                <c:pt idx="31">
                  <c:v>0.55896000000000001</c:v>
                </c:pt>
                <c:pt idx="32">
                  <c:v>0.45035999999999998</c:v>
                </c:pt>
                <c:pt idx="33">
                  <c:v>0.64683999999999997</c:v>
                </c:pt>
                <c:pt idx="34">
                  <c:v>0.50394000000000005</c:v>
                </c:pt>
                <c:pt idx="35">
                  <c:v>0.75675999999999999</c:v>
                </c:pt>
                <c:pt idx="36">
                  <c:v>0.25896000000000002</c:v>
                </c:pt>
                <c:pt idx="37">
                  <c:v>0.34188000000000002</c:v>
                </c:pt>
                <c:pt idx="38">
                  <c:v>0.29831999999999997</c:v>
                </c:pt>
                <c:pt idx="39">
                  <c:v>0.29831999999999997</c:v>
                </c:pt>
                <c:pt idx="40">
                  <c:v>0.64683999999999997</c:v>
                </c:pt>
                <c:pt idx="41">
                  <c:v>0.55134000000000005</c:v>
                </c:pt>
                <c:pt idx="42">
                  <c:v>0.23463000000000001</c:v>
                </c:pt>
                <c:pt idx="43">
                  <c:v>0.39929999999999999</c:v>
                </c:pt>
                <c:pt idx="44">
                  <c:v>0.60592000000000001</c:v>
                </c:pt>
                <c:pt idx="45">
                  <c:v>0.69286000000000003</c:v>
                </c:pt>
                <c:pt idx="46">
                  <c:v>0.64088000000000001</c:v>
                </c:pt>
                <c:pt idx="47">
                  <c:v>0.64088000000000001</c:v>
                </c:pt>
                <c:pt idx="48">
                  <c:v>0.63</c:v>
                </c:pt>
                <c:pt idx="49">
                  <c:v>0.61019000000000001</c:v>
                </c:pt>
                <c:pt idx="50">
                  <c:v>0.61019000000000001</c:v>
                </c:pt>
                <c:pt idx="51">
                  <c:v>0.66069</c:v>
                </c:pt>
                <c:pt idx="52">
                  <c:v>0.66069</c:v>
                </c:pt>
                <c:pt idx="53">
                  <c:v>0.46068999999999999</c:v>
                </c:pt>
                <c:pt idx="54">
                  <c:v>0.31019000000000002</c:v>
                </c:pt>
                <c:pt idx="55">
                  <c:v>0.21018999999999999</c:v>
                </c:pt>
                <c:pt idx="56">
                  <c:v>0.47339999999999999</c:v>
                </c:pt>
                <c:pt idx="57">
                  <c:v>0.28303</c:v>
                </c:pt>
                <c:pt idx="58">
                  <c:v>0.45234000000000002</c:v>
                </c:pt>
                <c:pt idx="59">
                  <c:v>0.45234000000000002</c:v>
                </c:pt>
                <c:pt idx="60">
                  <c:v>0.64880000000000004</c:v>
                </c:pt>
                <c:pt idx="61">
                  <c:v>0.65868000000000004</c:v>
                </c:pt>
                <c:pt idx="62">
                  <c:v>0.54779999999999995</c:v>
                </c:pt>
                <c:pt idx="63">
                  <c:v>0.59531999999999996</c:v>
                </c:pt>
                <c:pt idx="64">
                  <c:v>0.38641999999999999</c:v>
                </c:pt>
              </c:numCache>
            </c:numRef>
          </c:yVal>
          <c:smooth val="0"/>
          <c:extLst>
            <c:ext xmlns:c16="http://schemas.microsoft.com/office/drawing/2014/chart" uri="{C3380CC4-5D6E-409C-BE32-E72D297353CC}">
              <c16:uniqueId val="{00000000-421E-344F-8E3B-313315283A18}"/>
            </c:ext>
          </c:extLst>
        </c:ser>
        <c:ser>
          <c:idx val="0"/>
          <c:order val="1"/>
          <c:spPr>
            <a:ln w="25400" cap="rnd">
              <a:noFill/>
              <a:round/>
            </a:ln>
            <a:effectLst>
              <a:outerShdw blurRad="57150" dist="19050" dir="5400000" algn="ctr" rotWithShape="0">
                <a:srgbClr val="000000">
                  <a:alpha val="63000"/>
                </a:srgbClr>
              </a:outerShdw>
            </a:effectLst>
          </c:spPr>
          <c:marker>
            <c:symbol val="circle"/>
            <c:size val="6"/>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9525" cap="rnd">
                <a:solidFill>
                  <a:schemeClr val="accent1"/>
                </a:solidFill>
                <a:round/>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marker>
          <c:trendline>
            <c:spPr>
              <a:ln w="19050" cap="rnd">
                <a:solidFill>
                  <a:schemeClr val="accent1"/>
                </a:solidFill>
              </a:ln>
              <a:effectLst/>
            </c:spPr>
            <c:trendlineType val="linear"/>
            <c:dispRSqr val="1"/>
            <c:dispEq val="1"/>
            <c:trendlineLbl>
              <c:layout>
                <c:manualLayout>
                  <c:x val="1.0123250375625571E-3"/>
                  <c:y val="-2.8994928265545755E-2"/>
                </c:manualLayout>
              </c:layout>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br>
                      <a:rPr lang="en-US"/>
                    </a:br>
                    <a:r>
                      <a:rPr lang="en-US"/>
                      <a:t>R² = 0.359</a:t>
                    </a:r>
                  </a:p>
                </c:rich>
              </c:tx>
              <c:numFmt formatCode="General" sourceLinked="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rendlineLbl>
          </c:trendline>
          <c:trendline>
            <c:spPr>
              <a:ln w="19050" cap="rnd">
                <a:solidFill>
                  <a:srgbClr val="FF0000"/>
                </a:solidFill>
              </a:ln>
              <a:effectLst/>
            </c:spPr>
            <c:trendlineType val="linear"/>
            <c:dispRSqr val="0"/>
            <c:dispEq val="0"/>
          </c:trendline>
          <c:xVal>
            <c:numRef>
              <c:f>Procedure!$C$2:$C$66</c:f>
              <c:numCache>
                <c:formatCode>General</c:formatCode>
                <c:ptCount val="65"/>
                <c:pt idx="0">
                  <c:v>550.06845876385205</c:v>
                </c:pt>
                <c:pt idx="1">
                  <c:v>4537.5790555642197</c:v>
                </c:pt>
                <c:pt idx="2">
                  <c:v>4135.1386014207101</c:v>
                </c:pt>
                <c:pt idx="3">
                  <c:v>3936.7983196528698</c:v>
                </c:pt>
                <c:pt idx="4">
                  <c:v>23739.1571732062</c:v>
                </c:pt>
                <c:pt idx="5">
                  <c:v>1516.5132695643699</c:v>
                </c:pt>
                <c:pt idx="6">
                  <c:v>5733.3072098876401</c:v>
                </c:pt>
                <c:pt idx="7">
                  <c:v>3130.2335426177601</c:v>
                </c:pt>
                <c:pt idx="8">
                  <c:v>5148.2085169593902</c:v>
                </c:pt>
                <c:pt idx="9">
                  <c:v>26938.503382302501</c:v>
                </c:pt>
                <c:pt idx="10">
                  <c:v>8228.0115697264991</c:v>
                </c:pt>
                <c:pt idx="11">
                  <c:v>1269.9072381891301</c:v>
                </c:pt>
                <c:pt idx="12">
                  <c:v>8826.9940957483504</c:v>
                </c:pt>
                <c:pt idx="13">
                  <c:v>13386.512859434</c:v>
                </c:pt>
                <c:pt idx="14">
                  <c:v>20379.896039641699</c:v>
                </c:pt>
                <c:pt idx="15">
                  <c:v>2412.7270818521301</c:v>
                </c:pt>
                <c:pt idx="16">
                  <c:v>20200.375592040898</c:v>
                </c:pt>
                <c:pt idx="17">
                  <c:v>3853.6499035291499</c:v>
                </c:pt>
                <c:pt idx="18">
                  <c:v>12664.8474351203</c:v>
                </c:pt>
                <c:pt idx="19">
                  <c:v>1979.3643005306001</c:v>
                </c:pt>
                <c:pt idx="20">
                  <c:v>3846.4157092230498</c:v>
                </c:pt>
                <c:pt idx="21">
                  <c:v>5593.8537833814798</c:v>
                </c:pt>
                <c:pt idx="22">
                  <c:v>5017.9680646534698</c:v>
                </c:pt>
                <c:pt idx="23">
                  <c:v>40543.584166570203</c:v>
                </c:pt>
                <c:pt idx="24">
                  <c:v>4129.7516644368898</c:v>
                </c:pt>
                <c:pt idx="25">
                  <c:v>9030.3188060265202</c:v>
                </c:pt>
                <c:pt idx="26">
                  <c:v>29040.363709111702</c:v>
                </c:pt>
                <c:pt idx="27">
                  <c:v>9030.3188060265202</c:v>
                </c:pt>
                <c:pt idx="28">
                  <c:v>2457.3774139728098</c:v>
                </c:pt>
                <c:pt idx="29">
                  <c:v>15684.558518649001</c:v>
                </c:pt>
                <c:pt idx="30">
                  <c:v>8808.5894475940495</c:v>
                </c:pt>
                <c:pt idx="31">
                  <c:v>16809.648256967401</c:v>
                </c:pt>
                <c:pt idx="32">
                  <c:v>5414.6148226309497</c:v>
                </c:pt>
                <c:pt idx="33">
                  <c:v>9502.5683962516596</c:v>
                </c:pt>
                <c:pt idx="34">
                  <c:v>11151.069206829001</c:v>
                </c:pt>
                <c:pt idx="35">
                  <c:v>2290.2351496162501</c:v>
                </c:pt>
                <c:pt idx="36">
                  <c:v>3717.4733888289602</c:v>
                </c:pt>
                <c:pt idx="37">
                  <c:v>7784.0652899655697</c:v>
                </c:pt>
                <c:pt idx="38">
                  <c:v>1256.6606748178999</c:v>
                </c:pt>
                <c:pt idx="39">
                  <c:v>849.01104260426996</c:v>
                </c:pt>
                <c:pt idx="40">
                  <c:v>15267.4450155209</c:v>
                </c:pt>
                <c:pt idx="41">
                  <c:v>1547.8534136692899</c:v>
                </c:pt>
                <c:pt idx="42">
                  <c:v>1468.1929464781199</c:v>
                </c:pt>
                <c:pt idx="43">
                  <c:v>2988.9527033580198</c:v>
                </c:pt>
                <c:pt idx="44">
                  <c:v>13863.5484202763</c:v>
                </c:pt>
                <c:pt idx="45">
                  <c:v>63249.422432905703</c:v>
                </c:pt>
                <c:pt idx="46">
                  <c:v>10819.2440243784</c:v>
                </c:pt>
                <c:pt idx="47">
                  <c:v>10749.0560658145</c:v>
                </c:pt>
                <c:pt idx="48">
                  <c:v>20849.291368660499</c:v>
                </c:pt>
                <c:pt idx="49">
                  <c:v>5901.2230130799298</c:v>
                </c:pt>
                <c:pt idx="50">
                  <c:v>57714.296631377802</c:v>
                </c:pt>
                <c:pt idx="51">
                  <c:v>17579.259399142102</c:v>
                </c:pt>
                <c:pt idx="52">
                  <c:v>23601.402775876901</c:v>
                </c:pt>
                <c:pt idx="53">
                  <c:v>3835.3948171134102</c:v>
                </c:pt>
                <c:pt idx="54">
                  <c:v>2058.0352093943502</c:v>
                </c:pt>
                <c:pt idx="55">
                  <c:v>801.05087126751005</c:v>
                </c:pt>
                <c:pt idx="56">
                  <c:v>6595.0041245801704</c:v>
                </c:pt>
                <c:pt idx="57">
                  <c:v>2279.2532035787799</c:v>
                </c:pt>
                <c:pt idx="58">
                  <c:v>10546.1525631603</c:v>
                </c:pt>
                <c:pt idx="59">
                  <c:v>6586.6258626859999</c:v>
                </c:pt>
                <c:pt idx="60">
                  <c:v>37622.207457593198</c:v>
                </c:pt>
                <c:pt idx="61">
                  <c:v>2639.8243258679499</c:v>
                </c:pt>
                <c:pt idx="62">
                  <c:v>1533.8520376648801</c:v>
                </c:pt>
                <c:pt idx="63">
                  <c:v>2342.2440027211701</c:v>
                </c:pt>
                <c:pt idx="64">
                  <c:v>1106.80390649944</c:v>
                </c:pt>
              </c:numCache>
            </c:numRef>
          </c:xVal>
          <c:yVal>
            <c:numRef>
              <c:f>Procedure!$B$2:$B$66</c:f>
              <c:numCache>
                <c:formatCode>General</c:formatCode>
                <c:ptCount val="65"/>
                <c:pt idx="0">
                  <c:v>0.28633999999999998</c:v>
                </c:pt>
                <c:pt idx="1">
                  <c:v>0.45047999999999999</c:v>
                </c:pt>
                <c:pt idx="2">
                  <c:v>0.47871999999999998</c:v>
                </c:pt>
                <c:pt idx="3">
                  <c:v>0.33512999999999998</c:v>
                </c:pt>
                <c:pt idx="4">
                  <c:v>0.72121999999999997</c:v>
                </c:pt>
                <c:pt idx="5">
                  <c:v>0.47871999999999998</c:v>
                </c:pt>
                <c:pt idx="6">
                  <c:v>0.71121999999999996</c:v>
                </c:pt>
                <c:pt idx="7">
                  <c:v>0.67871999999999999</c:v>
                </c:pt>
                <c:pt idx="8">
                  <c:v>0.67871999999999999</c:v>
                </c:pt>
                <c:pt idx="9">
                  <c:v>0.44252999999999998</c:v>
                </c:pt>
                <c:pt idx="10">
                  <c:v>0.66122000000000003</c:v>
                </c:pt>
                <c:pt idx="11">
                  <c:v>0.62724000000000002</c:v>
                </c:pt>
                <c:pt idx="12">
                  <c:v>0.73521999999999998</c:v>
                </c:pt>
                <c:pt idx="13">
                  <c:v>0.69799999999999995</c:v>
                </c:pt>
                <c:pt idx="14">
                  <c:v>9.9000000000000005E-2</c:v>
                </c:pt>
                <c:pt idx="15">
                  <c:v>0.21218999999999999</c:v>
                </c:pt>
                <c:pt idx="16">
                  <c:v>0.76900000000000002</c:v>
                </c:pt>
                <c:pt idx="17">
                  <c:v>0.69899999999999995</c:v>
                </c:pt>
                <c:pt idx="18">
                  <c:v>0.63500000000000001</c:v>
                </c:pt>
                <c:pt idx="19">
                  <c:v>0.30084</c:v>
                </c:pt>
                <c:pt idx="20">
                  <c:v>0.53946000000000005</c:v>
                </c:pt>
                <c:pt idx="21">
                  <c:v>0.4365</c:v>
                </c:pt>
                <c:pt idx="22">
                  <c:v>0.58650000000000002</c:v>
                </c:pt>
                <c:pt idx="23">
                  <c:v>0.65600000000000003</c:v>
                </c:pt>
                <c:pt idx="24">
                  <c:v>0.41099999999999998</c:v>
                </c:pt>
                <c:pt idx="25">
                  <c:v>0.61734</c:v>
                </c:pt>
                <c:pt idx="26">
                  <c:v>0.45895999999999998</c:v>
                </c:pt>
                <c:pt idx="27">
                  <c:v>0.25896000000000002</c:v>
                </c:pt>
                <c:pt idx="28">
                  <c:v>0.25896000000000002</c:v>
                </c:pt>
                <c:pt idx="29">
                  <c:v>0.79696</c:v>
                </c:pt>
                <c:pt idx="30">
                  <c:v>0.57596000000000003</c:v>
                </c:pt>
                <c:pt idx="31">
                  <c:v>0.55896000000000001</c:v>
                </c:pt>
                <c:pt idx="32">
                  <c:v>0.45035999999999998</c:v>
                </c:pt>
                <c:pt idx="33">
                  <c:v>0.64683999999999997</c:v>
                </c:pt>
                <c:pt idx="34">
                  <c:v>0.50394000000000005</c:v>
                </c:pt>
                <c:pt idx="35">
                  <c:v>0.75675999999999999</c:v>
                </c:pt>
                <c:pt idx="36">
                  <c:v>0.25896000000000002</c:v>
                </c:pt>
                <c:pt idx="37">
                  <c:v>0.34188000000000002</c:v>
                </c:pt>
                <c:pt idx="38">
                  <c:v>0.29831999999999997</c:v>
                </c:pt>
                <c:pt idx="39">
                  <c:v>0.29831999999999997</c:v>
                </c:pt>
                <c:pt idx="40">
                  <c:v>0.64683999999999997</c:v>
                </c:pt>
                <c:pt idx="41">
                  <c:v>0.55134000000000005</c:v>
                </c:pt>
                <c:pt idx="42">
                  <c:v>0.23463000000000001</c:v>
                </c:pt>
                <c:pt idx="43">
                  <c:v>0.39929999999999999</c:v>
                </c:pt>
                <c:pt idx="44">
                  <c:v>0.60592000000000001</c:v>
                </c:pt>
                <c:pt idx="45">
                  <c:v>0.69286000000000003</c:v>
                </c:pt>
                <c:pt idx="46">
                  <c:v>0.64088000000000001</c:v>
                </c:pt>
                <c:pt idx="47">
                  <c:v>0.64088000000000001</c:v>
                </c:pt>
                <c:pt idx="48">
                  <c:v>0.63</c:v>
                </c:pt>
                <c:pt idx="49">
                  <c:v>0.61019000000000001</c:v>
                </c:pt>
                <c:pt idx="50">
                  <c:v>0.61019000000000001</c:v>
                </c:pt>
                <c:pt idx="51">
                  <c:v>0.66069</c:v>
                </c:pt>
                <c:pt idx="52">
                  <c:v>0.66069</c:v>
                </c:pt>
                <c:pt idx="53">
                  <c:v>0.46068999999999999</c:v>
                </c:pt>
                <c:pt idx="54">
                  <c:v>0.31019000000000002</c:v>
                </c:pt>
                <c:pt idx="55">
                  <c:v>0.21018999999999999</c:v>
                </c:pt>
                <c:pt idx="56">
                  <c:v>0.47339999999999999</c:v>
                </c:pt>
                <c:pt idx="57">
                  <c:v>0.28303</c:v>
                </c:pt>
                <c:pt idx="58">
                  <c:v>0.45234000000000002</c:v>
                </c:pt>
                <c:pt idx="59">
                  <c:v>0.45234000000000002</c:v>
                </c:pt>
                <c:pt idx="60">
                  <c:v>0.64880000000000004</c:v>
                </c:pt>
                <c:pt idx="61">
                  <c:v>0.65868000000000004</c:v>
                </c:pt>
                <c:pt idx="62">
                  <c:v>0.54779999999999995</c:v>
                </c:pt>
                <c:pt idx="63">
                  <c:v>0.59531999999999996</c:v>
                </c:pt>
                <c:pt idx="64">
                  <c:v>0.38641999999999999</c:v>
                </c:pt>
              </c:numCache>
            </c:numRef>
          </c:yVal>
          <c:smooth val="0"/>
          <c:extLst>
            <c:ext xmlns:c16="http://schemas.microsoft.com/office/drawing/2014/chart" uri="{C3380CC4-5D6E-409C-BE32-E72D297353CC}">
              <c16:uniqueId val="{00000003-421E-344F-8E3B-313315283A18}"/>
            </c:ext>
          </c:extLst>
        </c:ser>
        <c:dLbls>
          <c:showLegendKey val="0"/>
          <c:showVal val="0"/>
          <c:showCatName val="0"/>
          <c:showSerName val="0"/>
          <c:showPercent val="0"/>
          <c:showBubbleSize val="0"/>
        </c:dLbls>
        <c:axId val="569810719"/>
        <c:axId val="569818479"/>
      </c:scatterChart>
      <c:valAx>
        <c:axId val="569810719"/>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GDP per capita</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569818479"/>
        <c:crosses val="autoZero"/>
        <c:crossBetween val="midCat"/>
      </c:valAx>
      <c:valAx>
        <c:axId val="56981847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EIA Procedur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569810719"/>
        <c:crosses val="autoZero"/>
        <c:crossBetween val="midCat"/>
      </c:valAx>
      <c:spPr>
        <a:noFill/>
        <a:ln>
          <a:noFill/>
        </a:ln>
        <a:effectLst/>
      </c:spPr>
    </c:plotArea>
    <c:plotVisOnly val="1"/>
    <c:dispBlanksAs val="gap"/>
    <c:showDLblsOverMax val="0"/>
    <c:extLst/>
  </c:chart>
  <c:spPr>
    <a:solidFill>
      <a:schemeClr val="bg1"/>
    </a:solidFill>
    <a:ln w="9525" cap="flat" cmpd="sng" algn="ctr">
      <a:solidFill>
        <a:schemeClr val="tx1">
          <a:lumMod val="15000"/>
          <a:lumOff val="85000"/>
        </a:schemeClr>
      </a:solidFill>
      <a:round/>
    </a:ln>
    <a:effectLst/>
  </c:spPr>
  <c:txPr>
    <a:bodyPr/>
    <a:lstStyle/>
    <a:p>
      <a:pPr>
        <a:defRPr sz="1000">
          <a:solidFill>
            <a:schemeClr val="tx1"/>
          </a:solidFill>
        </a:defRPr>
      </a:pPr>
      <a:endParaRPr lang="en-US"/>
    </a:p>
  </c:txPr>
  <c:externalData r:id="rId3">
    <c:autoUpdate val="0"/>
  </c:externalData>
</c:chartSpace>
</file>

<file path=word/charts/chart2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1"/>
          <c:order val="0"/>
          <c:spPr>
            <a:ln w="25400" cap="rnd">
              <a:noFill/>
              <a:round/>
            </a:ln>
            <a:effectLst>
              <a:outerShdw blurRad="57150" dist="19050" dir="5400000" algn="ctr" rotWithShape="0">
                <a:srgbClr val="000000">
                  <a:alpha val="63000"/>
                </a:srgbClr>
              </a:outerShdw>
            </a:effectLst>
          </c:spPr>
          <c:marker>
            <c:symbol val="circle"/>
            <c:size val="6"/>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w="9525" cap="rnd">
                <a:solidFill>
                  <a:schemeClr val="accent2"/>
                </a:solidFill>
                <a:round/>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marker>
          <c:xVal>
            <c:numRef>
              <c:f>Procedure!$C$2:$C$66</c:f>
              <c:numCache>
                <c:formatCode>General</c:formatCode>
                <c:ptCount val="65"/>
                <c:pt idx="0">
                  <c:v>550.06845876385205</c:v>
                </c:pt>
                <c:pt idx="1">
                  <c:v>4537.5790555642197</c:v>
                </c:pt>
                <c:pt idx="2">
                  <c:v>4135.1386014207101</c:v>
                </c:pt>
                <c:pt idx="3">
                  <c:v>3936.7983196528698</c:v>
                </c:pt>
                <c:pt idx="4">
                  <c:v>23739.1571732062</c:v>
                </c:pt>
                <c:pt idx="5">
                  <c:v>1516.5132695643699</c:v>
                </c:pt>
                <c:pt idx="6">
                  <c:v>5733.3072098876401</c:v>
                </c:pt>
                <c:pt idx="7">
                  <c:v>3130.2335426177601</c:v>
                </c:pt>
                <c:pt idx="8">
                  <c:v>5148.2085169593902</c:v>
                </c:pt>
                <c:pt idx="9">
                  <c:v>26938.503382302501</c:v>
                </c:pt>
                <c:pt idx="10">
                  <c:v>8228.0115697264991</c:v>
                </c:pt>
                <c:pt idx="11">
                  <c:v>1269.9072381891301</c:v>
                </c:pt>
                <c:pt idx="12">
                  <c:v>8826.9940957483504</c:v>
                </c:pt>
                <c:pt idx="13">
                  <c:v>13386.512859434</c:v>
                </c:pt>
                <c:pt idx="14">
                  <c:v>20379.896039641699</c:v>
                </c:pt>
                <c:pt idx="15">
                  <c:v>2412.7270818521301</c:v>
                </c:pt>
                <c:pt idx="16">
                  <c:v>20200.375592040898</c:v>
                </c:pt>
                <c:pt idx="17">
                  <c:v>3853.6499035291499</c:v>
                </c:pt>
                <c:pt idx="18">
                  <c:v>12664.8474351203</c:v>
                </c:pt>
                <c:pt idx="19">
                  <c:v>1979.3643005306001</c:v>
                </c:pt>
                <c:pt idx="20">
                  <c:v>3846.4157092230498</c:v>
                </c:pt>
                <c:pt idx="21">
                  <c:v>5593.8537833814798</c:v>
                </c:pt>
                <c:pt idx="22">
                  <c:v>5017.9680646534698</c:v>
                </c:pt>
                <c:pt idx="23">
                  <c:v>40543.584166570203</c:v>
                </c:pt>
                <c:pt idx="24">
                  <c:v>4129.7516644368898</c:v>
                </c:pt>
                <c:pt idx="25">
                  <c:v>9030.3188060265202</c:v>
                </c:pt>
                <c:pt idx="26">
                  <c:v>29040.363709111702</c:v>
                </c:pt>
                <c:pt idx="27">
                  <c:v>9030.3188060265202</c:v>
                </c:pt>
                <c:pt idx="28">
                  <c:v>2457.3774139728098</c:v>
                </c:pt>
                <c:pt idx="29">
                  <c:v>15684.558518649001</c:v>
                </c:pt>
                <c:pt idx="30">
                  <c:v>8808.5894475940495</c:v>
                </c:pt>
                <c:pt idx="31">
                  <c:v>16809.648256967401</c:v>
                </c:pt>
                <c:pt idx="32">
                  <c:v>5414.6148226309497</c:v>
                </c:pt>
                <c:pt idx="33">
                  <c:v>9502.5683962516596</c:v>
                </c:pt>
                <c:pt idx="34">
                  <c:v>11151.069206829001</c:v>
                </c:pt>
                <c:pt idx="35">
                  <c:v>2290.2351496162501</c:v>
                </c:pt>
                <c:pt idx="36">
                  <c:v>3717.4733888289602</c:v>
                </c:pt>
                <c:pt idx="37">
                  <c:v>7784.0652899655697</c:v>
                </c:pt>
                <c:pt idx="38">
                  <c:v>1256.6606748178999</c:v>
                </c:pt>
                <c:pt idx="39">
                  <c:v>849.01104260426996</c:v>
                </c:pt>
                <c:pt idx="40">
                  <c:v>15267.4450155209</c:v>
                </c:pt>
                <c:pt idx="41">
                  <c:v>1547.8534136692899</c:v>
                </c:pt>
                <c:pt idx="42">
                  <c:v>1468.1929464781199</c:v>
                </c:pt>
                <c:pt idx="43">
                  <c:v>2988.9527033580198</c:v>
                </c:pt>
                <c:pt idx="44">
                  <c:v>13863.5484202763</c:v>
                </c:pt>
                <c:pt idx="45">
                  <c:v>63249.422432905703</c:v>
                </c:pt>
                <c:pt idx="46">
                  <c:v>10819.2440243784</c:v>
                </c:pt>
                <c:pt idx="47">
                  <c:v>10749.0560658145</c:v>
                </c:pt>
                <c:pt idx="48">
                  <c:v>20849.291368660499</c:v>
                </c:pt>
                <c:pt idx="49">
                  <c:v>5901.2230130799298</c:v>
                </c:pt>
                <c:pt idx="50">
                  <c:v>57714.296631377802</c:v>
                </c:pt>
                <c:pt idx="51">
                  <c:v>17579.259399142102</c:v>
                </c:pt>
                <c:pt idx="52">
                  <c:v>23601.402775876901</c:v>
                </c:pt>
                <c:pt idx="53">
                  <c:v>3835.3948171134102</c:v>
                </c:pt>
                <c:pt idx="54">
                  <c:v>2058.0352093943502</c:v>
                </c:pt>
                <c:pt idx="55">
                  <c:v>801.05087126751005</c:v>
                </c:pt>
                <c:pt idx="56">
                  <c:v>6595.0041245801704</c:v>
                </c:pt>
                <c:pt idx="57">
                  <c:v>2279.2532035787799</c:v>
                </c:pt>
                <c:pt idx="58">
                  <c:v>10546.1525631603</c:v>
                </c:pt>
                <c:pt idx="59">
                  <c:v>6586.6258626859999</c:v>
                </c:pt>
                <c:pt idx="60">
                  <c:v>37622.207457593198</c:v>
                </c:pt>
                <c:pt idx="61">
                  <c:v>2639.8243258679499</c:v>
                </c:pt>
                <c:pt idx="62">
                  <c:v>1533.8520376648801</c:v>
                </c:pt>
                <c:pt idx="63">
                  <c:v>2342.2440027211701</c:v>
                </c:pt>
                <c:pt idx="64">
                  <c:v>1106.80390649944</c:v>
                </c:pt>
              </c:numCache>
            </c:numRef>
          </c:xVal>
          <c:yVal>
            <c:numRef>
              <c:f>Procedure!$B$2:$B$66</c:f>
              <c:numCache>
                <c:formatCode>General</c:formatCode>
                <c:ptCount val="65"/>
                <c:pt idx="0">
                  <c:v>0.28633999999999998</c:v>
                </c:pt>
                <c:pt idx="1">
                  <c:v>0.45047999999999999</c:v>
                </c:pt>
                <c:pt idx="2">
                  <c:v>0.47871999999999998</c:v>
                </c:pt>
                <c:pt idx="3">
                  <c:v>0.33512999999999998</c:v>
                </c:pt>
                <c:pt idx="4">
                  <c:v>0.72121999999999997</c:v>
                </c:pt>
                <c:pt idx="5">
                  <c:v>0.47871999999999998</c:v>
                </c:pt>
                <c:pt idx="6">
                  <c:v>0.71121999999999996</c:v>
                </c:pt>
                <c:pt idx="7">
                  <c:v>0.67871999999999999</c:v>
                </c:pt>
                <c:pt idx="8">
                  <c:v>0.67871999999999999</c:v>
                </c:pt>
                <c:pt idx="9">
                  <c:v>0.44252999999999998</c:v>
                </c:pt>
                <c:pt idx="10">
                  <c:v>0.66122000000000003</c:v>
                </c:pt>
                <c:pt idx="11">
                  <c:v>0.62724000000000002</c:v>
                </c:pt>
                <c:pt idx="12">
                  <c:v>0.73521999999999998</c:v>
                </c:pt>
                <c:pt idx="13">
                  <c:v>0.69799999999999995</c:v>
                </c:pt>
                <c:pt idx="14">
                  <c:v>9.9000000000000005E-2</c:v>
                </c:pt>
                <c:pt idx="15">
                  <c:v>0.21218999999999999</c:v>
                </c:pt>
                <c:pt idx="16">
                  <c:v>0.76900000000000002</c:v>
                </c:pt>
                <c:pt idx="17">
                  <c:v>0.69899999999999995</c:v>
                </c:pt>
                <c:pt idx="18">
                  <c:v>0.63500000000000001</c:v>
                </c:pt>
                <c:pt idx="19">
                  <c:v>0.30084</c:v>
                </c:pt>
                <c:pt idx="20">
                  <c:v>0.53946000000000005</c:v>
                </c:pt>
                <c:pt idx="21">
                  <c:v>0.4365</c:v>
                </c:pt>
                <c:pt idx="22">
                  <c:v>0.58650000000000002</c:v>
                </c:pt>
                <c:pt idx="23">
                  <c:v>0.65600000000000003</c:v>
                </c:pt>
                <c:pt idx="24">
                  <c:v>0.41099999999999998</c:v>
                </c:pt>
                <c:pt idx="25">
                  <c:v>0.61734</c:v>
                </c:pt>
                <c:pt idx="26">
                  <c:v>0.45895999999999998</c:v>
                </c:pt>
                <c:pt idx="27">
                  <c:v>0.25896000000000002</c:v>
                </c:pt>
                <c:pt idx="28">
                  <c:v>0.25896000000000002</c:v>
                </c:pt>
                <c:pt idx="29">
                  <c:v>0.79696</c:v>
                </c:pt>
                <c:pt idx="30">
                  <c:v>0.57596000000000003</c:v>
                </c:pt>
                <c:pt idx="31">
                  <c:v>0.55896000000000001</c:v>
                </c:pt>
                <c:pt idx="32">
                  <c:v>0.45035999999999998</c:v>
                </c:pt>
                <c:pt idx="33">
                  <c:v>0.64683999999999997</c:v>
                </c:pt>
                <c:pt idx="34">
                  <c:v>0.50394000000000005</c:v>
                </c:pt>
                <c:pt idx="35">
                  <c:v>0.75675999999999999</c:v>
                </c:pt>
                <c:pt idx="36">
                  <c:v>0.25896000000000002</c:v>
                </c:pt>
                <c:pt idx="37">
                  <c:v>0.34188000000000002</c:v>
                </c:pt>
                <c:pt idx="38">
                  <c:v>0.29831999999999997</c:v>
                </c:pt>
                <c:pt idx="39">
                  <c:v>0.29831999999999997</c:v>
                </c:pt>
                <c:pt idx="40">
                  <c:v>0.64683999999999997</c:v>
                </c:pt>
                <c:pt idx="41">
                  <c:v>0.55134000000000005</c:v>
                </c:pt>
                <c:pt idx="42">
                  <c:v>0.23463000000000001</c:v>
                </c:pt>
                <c:pt idx="43">
                  <c:v>0.39929999999999999</c:v>
                </c:pt>
                <c:pt idx="44">
                  <c:v>0.60592000000000001</c:v>
                </c:pt>
                <c:pt idx="45">
                  <c:v>0.69286000000000003</c:v>
                </c:pt>
                <c:pt idx="46">
                  <c:v>0.64088000000000001</c:v>
                </c:pt>
                <c:pt idx="47">
                  <c:v>0.64088000000000001</c:v>
                </c:pt>
                <c:pt idx="48">
                  <c:v>0.63</c:v>
                </c:pt>
                <c:pt idx="49">
                  <c:v>0.61019000000000001</c:v>
                </c:pt>
                <c:pt idx="50">
                  <c:v>0.61019000000000001</c:v>
                </c:pt>
                <c:pt idx="51">
                  <c:v>0.66069</c:v>
                </c:pt>
                <c:pt idx="52">
                  <c:v>0.66069</c:v>
                </c:pt>
                <c:pt idx="53">
                  <c:v>0.46068999999999999</c:v>
                </c:pt>
                <c:pt idx="54">
                  <c:v>0.31019000000000002</c:v>
                </c:pt>
                <c:pt idx="55">
                  <c:v>0.21018999999999999</c:v>
                </c:pt>
                <c:pt idx="56">
                  <c:v>0.47339999999999999</c:v>
                </c:pt>
                <c:pt idx="57">
                  <c:v>0.28303</c:v>
                </c:pt>
                <c:pt idx="58">
                  <c:v>0.45234000000000002</c:v>
                </c:pt>
                <c:pt idx="59">
                  <c:v>0.45234000000000002</c:v>
                </c:pt>
                <c:pt idx="60">
                  <c:v>0.64880000000000004</c:v>
                </c:pt>
                <c:pt idx="61">
                  <c:v>0.65868000000000004</c:v>
                </c:pt>
                <c:pt idx="62">
                  <c:v>0.54779999999999995</c:v>
                </c:pt>
                <c:pt idx="63">
                  <c:v>0.59531999999999996</c:v>
                </c:pt>
                <c:pt idx="64">
                  <c:v>0.38641999999999999</c:v>
                </c:pt>
              </c:numCache>
            </c:numRef>
          </c:yVal>
          <c:smooth val="0"/>
          <c:extLst>
            <c:ext xmlns:c16="http://schemas.microsoft.com/office/drawing/2014/chart" uri="{C3380CC4-5D6E-409C-BE32-E72D297353CC}">
              <c16:uniqueId val="{00000000-421E-344F-8E3B-313315283A18}"/>
            </c:ext>
          </c:extLst>
        </c:ser>
        <c:ser>
          <c:idx val="0"/>
          <c:order val="1"/>
          <c:spPr>
            <a:ln w="25400" cap="rnd">
              <a:noFill/>
              <a:round/>
            </a:ln>
            <a:effectLst>
              <a:outerShdw blurRad="57150" dist="19050" dir="5400000" algn="ctr" rotWithShape="0">
                <a:srgbClr val="000000">
                  <a:alpha val="63000"/>
                </a:srgbClr>
              </a:outerShdw>
            </a:effectLst>
          </c:spPr>
          <c:marker>
            <c:symbol val="circle"/>
            <c:size val="6"/>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9525" cap="rnd">
                <a:solidFill>
                  <a:schemeClr val="accent1"/>
                </a:solidFill>
                <a:round/>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marker>
          <c:trendline>
            <c:spPr>
              <a:ln w="19050" cap="rnd">
                <a:solidFill>
                  <a:schemeClr val="accent1"/>
                </a:solidFill>
              </a:ln>
              <a:effectLst/>
            </c:spPr>
            <c:trendlineType val="linear"/>
            <c:dispRSqr val="1"/>
            <c:dispEq val="1"/>
            <c:trendlineLbl>
              <c:layout>
                <c:manualLayout>
                  <c:x val="1.0123250375625571E-3"/>
                  <c:y val="-2.8994928265545755E-2"/>
                </c:manualLayout>
              </c:layout>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br>
                      <a:rPr lang="en-US"/>
                    </a:br>
                    <a:r>
                      <a:rPr lang="en-US"/>
                      <a:t>R² = 0.359</a:t>
                    </a:r>
                  </a:p>
                </c:rich>
              </c:tx>
              <c:numFmt formatCode="General" sourceLinked="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rendlineLbl>
          </c:trendline>
          <c:trendline>
            <c:spPr>
              <a:ln w="19050" cap="rnd">
                <a:solidFill>
                  <a:srgbClr val="FF0000"/>
                </a:solidFill>
              </a:ln>
              <a:effectLst/>
            </c:spPr>
            <c:trendlineType val="linear"/>
            <c:dispRSqr val="0"/>
            <c:dispEq val="0"/>
          </c:trendline>
          <c:xVal>
            <c:numRef>
              <c:f>Procedure!$C$2:$C$66</c:f>
              <c:numCache>
                <c:formatCode>General</c:formatCode>
                <c:ptCount val="65"/>
                <c:pt idx="0">
                  <c:v>550.06845876385205</c:v>
                </c:pt>
                <c:pt idx="1">
                  <c:v>4537.5790555642197</c:v>
                </c:pt>
                <c:pt idx="2">
                  <c:v>4135.1386014207101</c:v>
                </c:pt>
                <c:pt idx="3">
                  <c:v>3936.7983196528698</c:v>
                </c:pt>
                <c:pt idx="4">
                  <c:v>23739.1571732062</c:v>
                </c:pt>
                <c:pt idx="5">
                  <c:v>1516.5132695643699</c:v>
                </c:pt>
                <c:pt idx="6">
                  <c:v>5733.3072098876401</c:v>
                </c:pt>
                <c:pt idx="7">
                  <c:v>3130.2335426177601</c:v>
                </c:pt>
                <c:pt idx="8">
                  <c:v>5148.2085169593902</c:v>
                </c:pt>
                <c:pt idx="9">
                  <c:v>26938.503382302501</c:v>
                </c:pt>
                <c:pt idx="10">
                  <c:v>8228.0115697264991</c:v>
                </c:pt>
                <c:pt idx="11">
                  <c:v>1269.9072381891301</c:v>
                </c:pt>
                <c:pt idx="12">
                  <c:v>8826.9940957483504</c:v>
                </c:pt>
                <c:pt idx="13">
                  <c:v>13386.512859434</c:v>
                </c:pt>
                <c:pt idx="14">
                  <c:v>20379.896039641699</c:v>
                </c:pt>
                <c:pt idx="15">
                  <c:v>2412.7270818521301</c:v>
                </c:pt>
                <c:pt idx="16">
                  <c:v>20200.375592040898</c:v>
                </c:pt>
                <c:pt idx="17">
                  <c:v>3853.6499035291499</c:v>
                </c:pt>
                <c:pt idx="18">
                  <c:v>12664.8474351203</c:v>
                </c:pt>
                <c:pt idx="19">
                  <c:v>1979.3643005306001</c:v>
                </c:pt>
                <c:pt idx="20">
                  <c:v>3846.4157092230498</c:v>
                </c:pt>
                <c:pt idx="21">
                  <c:v>5593.8537833814798</c:v>
                </c:pt>
                <c:pt idx="22">
                  <c:v>5017.9680646534698</c:v>
                </c:pt>
                <c:pt idx="23">
                  <c:v>40543.584166570203</c:v>
                </c:pt>
                <c:pt idx="24">
                  <c:v>4129.7516644368898</c:v>
                </c:pt>
                <c:pt idx="25">
                  <c:v>9030.3188060265202</c:v>
                </c:pt>
                <c:pt idx="26">
                  <c:v>29040.363709111702</c:v>
                </c:pt>
                <c:pt idx="27">
                  <c:v>9030.3188060265202</c:v>
                </c:pt>
                <c:pt idx="28">
                  <c:v>2457.3774139728098</c:v>
                </c:pt>
                <c:pt idx="29">
                  <c:v>15684.558518649001</c:v>
                </c:pt>
                <c:pt idx="30">
                  <c:v>8808.5894475940495</c:v>
                </c:pt>
                <c:pt idx="31">
                  <c:v>16809.648256967401</c:v>
                </c:pt>
                <c:pt idx="32">
                  <c:v>5414.6148226309497</c:v>
                </c:pt>
                <c:pt idx="33">
                  <c:v>9502.5683962516596</c:v>
                </c:pt>
                <c:pt idx="34">
                  <c:v>11151.069206829001</c:v>
                </c:pt>
                <c:pt idx="35">
                  <c:v>2290.2351496162501</c:v>
                </c:pt>
                <c:pt idx="36">
                  <c:v>3717.4733888289602</c:v>
                </c:pt>
                <c:pt idx="37">
                  <c:v>7784.0652899655697</c:v>
                </c:pt>
                <c:pt idx="38">
                  <c:v>1256.6606748178999</c:v>
                </c:pt>
                <c:pt idx="39">
                  <c:v>849.01104260426996</c:v>
                </c:pt>
                <c:pt idx="40">
                  <c:v>15267.4450155209</c:v>
                </c:pt>
                <c:pt idx="41">
                  <c:v>1547.8534136692899</c:v>
                </c:pt>
                <c:pt idx="42">
                  <c:v>1468.1929464781199</c:v>
                </c:pt>
                <c:pt idx="43">
                  <c:v>2988.9527033580198</c:v>
                </c:pt>
                <c:pt idx="44">
                  <c:v>13863.5484202763</c:v>
                </c:pt>
                <c:pt idx="45">
                  <c:v>63249.422432905703</c:v>
                </c:pt>
                <c:pt idx="46">
                  <c:v>10819.2440243784</c:v>
                </c:pt>
                <c:pt idx="47">
                  <c:v>10749.0560658145</c:v>
                </c:pt>
                <c:pt idx="48">
                  <c:v>20849.291368660499</c:v>
                </c:pt>
                <c:pt idx="49">
                  <c:v>5901.2230130799298</c:v>
                </c:pt>
                <c:pt idx="50">
                  <c:v>57714.296631377802</c:v>
                </c:pt>
                <c:pt idx="51">
                  <c:v>17579.259399142102</c:v>
                </c:pt>
                <c:pt idx="52">
                  <c:v>23601.402775876901</c:v>
                </c:pt>
                <c:pt idx="53">
                  <c:v>3835.3948171134102</c:v>
                </c:pt>
                <c:pt idx="54">
                  <c:v>2058.0352093943502</c:v>
                </c:pt>
                <c:pt idx="55">
                  <c:v>801.05087126751005</c:v>
                </c:pt>
                <c:pt idx="56">
                  <c:v>6595.0041245801704</c:v>
                </c:pt>
                <c:pt idx="57">
                  <c:v>2279.2532035787799</c:v>
                </c:pt>
                <c:pt idx="58">
                  <c:v>10546.1525631603</c:v>
                </c:pt>
                <c:pt idx="59">
                  <c:v>6586.6258626859999</c:v>
                </c:pt>
                <c:pt idx="60">
                  <c:v>37622.207457593198</c:v>
                </c:pt>
                <c:pt idx="61">
                  <c:v>2639.8243258679499</c:v>
                </c:pt>
                <c:pt idx="62">
                  <c:v>1533.8520376648801</c:v>
                </c:pt>
                <c:pt idx="63">
                  <c:v>2342.2440027211701</c:v>
                </c:pt>
                <c:pt idx="64">
                  <c:v>1106.80390649944</c:v>
                </c:pt>
              </c:numCache>
            </c:numRef>
          </c:xVal>
          <c:yVal>
            <c:numRef>
              <c:f>Procedure!$B$2:$B$66</c:f>
              <c:numCache>
                <c:formatCode>General</c:formatCode>
                <c:ptCount val="65"/>
                <c:pt idx="0">
                  <c:v>0.28633999999999998</c:v>
                </c:pt>
                <c:pt idx="1">
                  <c:v>0.45047999999999999</c:v>
                </c:pt>
                <c:pt idx="2">
                  <c:v>0.47871999999999998</c:v>
                </c:pt>
                <c:pt idx="3">
                  <c:v>0.33512999999999998</c:v>
                </c:pt>
                <c:pt idx="4">
                  <c:v>0.72121999999999997</c:v>
                </c:pt>
                <c:pt idx="5">
                  <c:v>0.47871999999999998</c:v>
                </c:pt>
                <c:pt idx="6">
                  <c:v>0.71121999999999996</c:v>
                </c:pt>
                <c:pt idx="7">
                  <c:v>0.67871999999999999</c:v>
                </c:pt>
                <c:pt idx="8">
                  <c:v>0.67871999999999999</c:v>
                </c:pt>
                <c:pt idx="9">
                  <c:v>0.44252999999999998</c:v>
                </c:pt>
                <c:pt idx="10">
                  <c:v>0.66122000000000003</c:v>
                </c:pt>
                <c:pt idx="11">
                  <c:v>0.62724000000000002</c:v>
                </c:pt>
                <c:pt idx="12">
                  <c:v>0.73521999999999998</c:v>
                </c:pt>
                <c:pt idx="13">
                  <c:v>0.69799999999999995</c:v>
                </c:pt>
                <c:pt idx="14">
                  <c:v>9.9000000000000005E-2</c:v>
                </c:pt>
                <c:pt idx="15">
                  <c:v>0.21218999999999999</c:v>
                </c:pt>
                <c:pt idx="16">
                  <c:v>0.76900000000000002</c:v>
                </c:pt>
                <c:pt idx="17">
                  <c:v>0.69899999999999995</c:v>
                </c:pt>
                <c:pt idx="18">
                  <c:v>0.63500000000000001</c:v>
                </c:pt>
                <c:pt idx="19">
                  <c:v>0.30084</c:v>
                </c:pt>
                <c:pt idx="20">
                  <c:v>0.53946000000000005</c:v>
                </c:pt>
                <c:pt idx="21">
                  <c:v>0.4365</c:v>
                </c:pt>
                <c:pt idx="22">
                  <c:v>0.58650000000000002</c:v>
                </c:pt>
                <c:pt idx="23">
                  <c:v>0.65600000000000003</c:v>
                </c:pt>
                <c:pt idx="24">
                  <c:v>0.41099999999999998</c:v>
                </c:pt>
                <c:pt idx="25">
                  <c:v>0.61734</c:v>
                </c:pt>
                <c:pt idx="26">
                  <c:v>0.45895999999999998</c:v>
                </c:pt>
                <c:pt idx="27">
                  <c:v>0.25896000000000002</c:v>
                </c:pt>
                <c:pt idx="28">
                  <c:v>0.25896000000000002</c:v>
                </c:pt>
                <c:pt idx="29">
                  <c:v>0.79696</c:v>
                </c:pt>
                <c:pt idx="30">
                  <c:v>0.57596000000000003</c:v>
                </c:pt>
                <c:pt idx="31">
                  <c:v>0.55896000000000001</c:v>
                </c:pt>
                <c:pt idx="32">
                  <c:v>0.45035999999999998</c:v>
                </c:pt>
                <c:pt idx="33">
                  <c:v>0.64683999999999997</c:v>
                </c:pt>
                <c:pt idx="34">
                  <c:v>0.50394000000000005</c:v>
                </c:pt>
                <c:pt idx="35">
                  <c:v>0.75675999999999999</c:v>
                </c:pt>
                <c:pt idx="36">
                  <c:v>0.25896000000000002</c:v>
                </c:pt>
                <c:pt idx="37">
                  <c:v>0.34188000000000002</c:v>
                </c:pt>
                <c:pt idx="38">
                  <c:v>0.29831999999999997</c:v>
                </c:pt>
                <c:pt idx="39">
                  <c:v>0.29831999999999997</c:v>
                </c:pt>
                <c:pt idx="40">
                  <c:v>0.64683999999999997</c:v>
                </c:pt>
                <c:pt idx="41">
                  <c:v>0.55134000000000005</c:v>
                </c:pt>
                <c:pt idx="42">
                  <c:v>0.23463000000000001</c:v>
                </c:pt>
                <c:pt idx="43">
                  <c:v>0.39929999999999999</c:v>
                </c:pt>
                <c:pt idx="44">
                  <c:v>0.60592000000000001</c:v>
                </c:pt>
                <c:pt idx="45">
                  <c:v>0.69286000000000003</c:v>
                </c:pt>
                <c:pt idx="46">
                  <c:v>0.64088000000000001</c:v>
                </c:pt>
                <c:pt idx="47">
                  <c:v>0.64088000000000001</c:v>
                </c:pt>
                <c:pt idx="48">
                  <c:v>0.63</c:v>
                </c:pt>
                <c:pt idx="49">
                  <c:v>0.61019000000000001</c:v>
                </c:pt>
                <c:pt idx="50">
                  <c:v>0.61019000000000001</c:v>
                </c:pt>
                <c:pt idx="51">
                  <c:v>0.66069</c:v>
                </c:pt>
                <c:pt idx="52">
                  <c:v>0.66069</c:v>
                </c:pt>
                <c:pt idx="53">
                  <c:v>0.46068999999999999</c:v>
                </c:pt>
                <c:pt idx="54">
                  <c:v>0.31019000000000002</c:v>
                </c:pt>
                <c:pt idx="55">
                  <c:v>0.21018999999999999</c:v>
                </c:pt>
                <c:pt idx="56">
                  <c:v>0.47339999999999999</c:v>
                </c:pt>
                <c:pt idx="57">
                  <c:v>0.28303</c:v>
                </c:pt>
                <c:pt idx="58">
                  <c:v>0.45234000000000002</c:v>
                </c:pt>
                <c:pt idx="59">
                  <c:v>0.45234000000000002</c:v>
                </c:pt>
                <c:pt idx="60">
                  <c:v>0.64880000000000004</c:v>
                </c:pt>
                <c:pt idx="61">
                  <c:v>0.65868000000000004</c:v>
                </c:pt>
                <c:pt idx="62">
                  <c:v>0.54779999999999995</c:v>
                </c:pt>
                <c:pt idx="63">
                  <c:v>0.59531999999999996</c:v>
                </c:pt>
                <c:pt idx="64">
                  <c:v>0.38641999999999999</c:v>
                </c:pt>
              </c:numCache>
            </c:numRef>
          </c:yVal>
          <c:smooth val="0"/>
          <c:extLst>
            <c:ext xmlns:c16="http://schemas.microsoft.com/office/drawing/2014/chart" uri="{C3380CC4-5D6E-409C-BE32-E72D297353CC}">
              <c16:uniqueId val="{00000003-421E-344F-8E3B-313315283A18}"/>
            </c:ext>
          </c:extLst>
        </c:ser>
        <c:dLbls>
          <c:showLegendKey val="0"/>
          <c:showVal val="0"/>
          <c:showCatName val="0"/>
          <c:showSerName val="0"/>
          <c:showPercent val="0"/>
          <c:showBubbleSize val="0"/>
        </c:dLbls>
        <c:axId val="569810719"/>
        <c:axId val="569818479"/>
      </c:scatterChart>
      <c:valAx>
        <c:axId val="569810719"/>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GDP per capita</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569818479"/>
        <c:crosses val="autoZero"/>
        <c:crossBetween val="midCat"/>
      </c:valAx>
      <c:valAx>
        <c:axId val="56981847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EIA Procedur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569810719"/>
        <c:crosses val="autoZero"/>
        <c:crossBetween val="midCat"/>
      </c:valAx>
      <c:spPr>
        <a:noFill/>
        <a:ln>
          <a:noFill/>
        </a:ln>
        <a:effectLst/>
      </c:spPr>
    </c:plotArea>
    <c:plotVisOnly val="1"/>
    <c:dispBlanksAs val="gap"/>
    <c:showDLblsOverMax val="0"/>
    <c:extLst/>
  </c:chart>
  <c:spPr>
    <a:solidFill>
      <a:schemeClr val="bg1"/>
    </a:solidFill>
    <a:ln w="9525" cap="flat" cmpd="sng" algn="ctr">
      <a:solidFill>
        <a:schemeClr val="tx1">
          <a:lumMod val="15000"/>
          <a:lumOff val="85000"/>
        </a:schemeClr>
      </a:solidFill>
      <a:round/>
    </a:ln>
    <a:effectLst/>
  </c:spPr>
  <c:txPr>
    <a:bodyPr/>
    <a:lstStyle/>
    <a:p>
      <a:pPr>
        <a:defRPr sz="1000">
          <a:solidFill>
            <a:schemeClr val="tx1"/>
          </a:solidFill>
        </a:defRPr>
      </a:pPr>
      <a:endParaRPr lang="en-US"/>
    </a:p>
  </c:txPr>
  <c:externalData r:id="rId3">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1"/>
          <c:order val="0"/>
          <c:spPr>
            <a:ln w="25400" cap="rnd">
              <a:noFill/>
              <a:round/>
            </a:ln>
            <a:effectLst>
              <a:outerShdw blurRad="57150" dist="19050" dir="5400000" algn="ctr" rotWithShape="0">
                <a:srgbClr val="000000">
                  <a:alpha val="63000"/>
                </a:srgbClr>
              </a:outerShdw>
            </a:effectLst>
          </c:spPr>
          <c:marker>
            <c:symbol val="circle"/>
            <c:size val="6"/>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w="9525" cap="rnd">
                <a:solidFill>
                  <a:schemeClr val="accent2"/>
                </a:solidFill>
                <a:round/>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marker>
          <c:xVal>
            <c:numRef>
              <c:f>Procedure!$C$2:$C$66</c:f>
              <c:numCache>
                <c:formatCode>General</c:formatCode>
                <c:ptCount val="65"/>
                <c:pt idx="0">
                  <c:v>550.06845876385205</c:v>
                </c:pt>
                <c:pt idx="1">
                  <c:v>4537.5790555642197</c:v>
                </c:pt>
                <c:pt idx="2">
                  <c:v>4135.1386014207101</c:v>
                </c:pt>
                <c:pt idx="3">
                  <c:v>3936.7983196528698</c:v>
                </c:pt>
                <c:pt idx="4">
                  <c:v>23739.1571732062</c:v>
                </c:pt>
                <c:pt idx="5">
                  <c:v>1516.5132695643699</c:v>
                </c:pt>
                <c:pt idx="6">
                  <c:v>5733.3072098876401</c:v>
                </c:pt>
                <c:pt idx="7">
                  <c:v>3130.2335426177601</c:v>
                </c:pt>
                <c:pt idx="8">
                  <c:v>5148.2085169593902</c:v>
                </c:pt>
                <c:pt idx="9">
                  <c:v>26938.503382302501</c:v>
                </c:pt>
                <c:pt idx="10">
                  <c:v>8228.0115697264991</c:v>
                </c:pt>
                <c:pt idx="11">
                  <c:v>1269.9072381891301</c:v>
                </c:pt>
                <c:pt idx="12">
                  <c:v>8826.9940957483504</c:v>
                </c:pt>
                <c:pt idx="13">
                  <c:v>13386.512859434</c:v>
                </c:pt>
                <c:pt idx="14">
                  <c:v>20379.896039641699</c:v>
                </c:pt>
                <c:pt idx="15">
                  <c:v>2412.7270818521301</c:v>
                </c:pt>
                <c:pt idx="16">
                  <c:v>20200.375592040898</c:v>
                </c:pt>
                <c:pt idx="17">
                  <c:v>3853.6499035291499</c:v>
                </c:pt>
                <c:pt idx="18">
                  <c:v>12664.8474351203</c:v>
                </c:pt>
                <c:pt idx="19">
                  <c:v>1979.3643005306001</c:v>
                </c:pt>
                <c:pt idx="20">
                  <c:v>3846.4157092230498</c:v>
                </c:pt>
                <c:pt idx="21">
                  <c:v>5593.8537833814798</c:v>
                </c:pt>
                <c:pt idx="22">
                  <c:v>5017.9680646534698</c:v>
                </c:pt>
                <c:pt idx="23">
                  <c:v>40543.584166570203</c:v>
                </c:pt>
                <c:pt idx="24">
                  <c:v>4129.7516644368898</c:v>
                </c:pt>
                <c:pt idx="25">
                  <c:v>9030.3188060265202</c:v>
                </c:pt>
                <c:pt idx="26">
                  <c:v>29040.363709111702</c:v>
                </c:pt>
                <c:pt idx="27">
                  <c:v>9030.3188060265202</c:v>
                </c:pt>
                <c:pt idx="28">
                  <c:v>2457.3774139728098</c:v>
                </c:pt>
                <c:pt idx="29">
                  <c:v>15684.558518649001</c:v>
                </c:pt>
                <c:pt idx="30">
                  <c:v>8808.5894475940495</c:v>
                </c:pt>
                <c:pt idx="31">
                  <c:v>16809.648256967401</c:v>
                </c:pt>
                <c:pt idx="32">
                  <c:v>5414.6148226309497</c:v>
                </c:pt>
                <c:pt idx="33">
                  <c:v>9502.5683962516596</c:v>
                </c:pt>
                <c:pt idx="34">
                  <c:v>11151.069206829001</c:v>
                </c:pt>
                <c:pt idx="35">
                  <c:v>2290.2351496162501</c:v>
                </c:pt>
                <c:pt idx="36">
                  <c:v>3717.4733888289602</c:v>
                </c:pt>
                <c:pt idx="37">
                  <c:v>7784.0652899655697</c:v>
                </c:pt>
                <c:pt idx="38">
                  <c:v>1256.6606748178999</c:v>
                </c:pt>
                <c:pt idx="39">
                  <c:v>849.01104260426996</c:v>
                </c:pt>
                <c:pt idx="40">
                  <c:v>15267.4450155209</c:v>
                </c:pt>
                <c:pt idx="41">
                  <c:v>1547.8534136692899</c:v>
                </c:pt>
                <c:pt idx="42">
                  <c:v>1468.1929464781199</c:v>
                </c:pt>
                <c:pt idx="43">
                  <c:v>2988.9527033580198</c:v>
                </c:pt>
                <c:pt idx="44">
                  <c:v>13863.5484202763</c:v>
                </c:pt>
                <c:pt idx="45">
                  <c:v>63249.422432905703</c:v>
                </c:pt>
                <c:pt idx="46">
                  <c:v>10819.2440243784</c:v>
                </c:pt>
                <c:pt idx="47">
                  <c:v>10749.0560658145</c:v>
                </c:pt>
                <c:pt idx="48">
                  <c:v>20849.291368660499</c:v>
                </c:pt>
                <c:pt idx="49">
                  <c:v>5901.2230130799298</c:v>
                </c:pt>
                <c:pt idx="50">
                  <c:v>57714.296631377802</c:v>
                </c:pt>
                <c:pt idx="51">
                  <c:v>17579.259399142102</c:v>
                </c:pt>
                <c:pt idx="52">
                  <c:v>23601.402775876901</c:v>
                </c:pt>
                <c:pt idx="53">
                  <c:v>3835.3948171134102</c:v>
                </c:pt>
                <c:pt idx="54">
                  <c:v>2058.0352093943502</c:v>
                </c:pt>
                <c:pt idx="55">
                  <c:v>801.05087126751005</c:v>
                </c:pt>
                <c:pt idx="56">
                  <c:v>6595.0041245801704</c:v>
                </c:pt>
                <c:pt idx="57">
                  <c:v>2279.2532035787799</c:v>
                </c:pt>
                <c:pt idx="58">
                  <c:v>10546.1525631603</c:v>
                </c:pt>
                <c:pt idx="59">
                  <c:v>6586.6258626859999</c:v>
                </c:pt>
                <c:pt idx="60">
                  <c:v>37622.207457593198</c:v>
                </c:pt>
                <c:pt idx="61">
                  <c:v>2639.8243258679499</c:v>
                </c:pt>
                <c:pt idx="62">
                  <c:v>1533.8520376648801</c:v>
                </c:pt>
                <c:pt idx="63">
                  <c:v>2342.2440027211701</c:v>
                </c:pt>
                <c:pt idx="64">
                  <c:v>1106.80390649944</c:v>
                </c:pt>
              </c:numCache>
            </c:numRef>
          </c:xVal>
          <c:yVal>
            <c:numRef>
              <c:f>Procedure!$B$2:$B$66</c:f>
              <c:numCache>
                <c:formatCode>General</c:formatCode>
                <c:ptCount val="65"/>
                <c:pt idx="0">
                  <c:v>0.28633999999999998</c:v>
                </c:pt>
                <c:pt idx="1">
                  <c:v>0.45047999999999999</c:v>
                </c:pt>
                <c:pt idx="2">
                  <c:v>0.47871999999999998</c:v>
                </c:pt>
                <c:pt idx="3">
                  <c:v>0.33512999999999998</c:v>
                </c:pt>
                <c:pt idx="4">
                  <c:v>0.72121999999999997</c:v>
                </c:pt>
                <c:pt idx="5">
                  <c:v>0.47871999999999998</c:v>
                </c:pt>
                <c:pt idx="6">
                  <c:v>0.71121999999999996</c:v>
                </c:pt>
                <c:pt idx="7">
                  <c:v>0.67871999999999999</c:v>
                </c:pt>
                <c:pt idx="8">
                  <c:v>0.67871999999999999</c:v>
                </c:pt>
                <c:pt idx="9">
                  <c:v>0.44252999999999998</c:v>
                </c:pt>
                <c:pt idx="10">
                  <c:v>0.66122000000000003</c:v>
                </c:pt>
                <c:pt idx="11">
                  <c:v>0.62724000000000002</c:v>
                </c:pt>
                <c:pt idx="12">
                  <c:v>0.73521999999999998</c:v>
                </c:pt>
                <c:pt idx="13">
                  <c:v>0.69799999999999995</c:v>
                </c:pt>
                <c:pt idx="14">
                  <c:v>9.9000000000000005E-2</c:v>
                </c:pt>
                <c:pt idx="15">
                  <c:v>0.21218999999999999</c:v>
                </c:pt>
                <c:pt idx="16">
                  <c:v>0.76900000000000002</c:v>
                </c:pt>
                <c:pt idx="17">
                  <c:v>0.69899999999999995</c:v>
                </c:pt>
                <c:pt idx="18">
                  <c:v>0.63500000000000001</c:v>
                </c:pt>
                <c:pt idx="19">
                  <c:v>0.30084</c:v>
                </c:pt>
                <c:pt idx="20">
                  <c:v>0.53946000000000005</c:v>
                </c:pt>
                <c:pt idx="21">
                  <c:v>0.4365</c:v>
                </c:pt>
                <c:pt idx="22">
                  <c:v>0.58650000000000002</c:v>
                </c:pt>
                <c:pt idx="23">
                  <c:v>0.65600000000000003</c:v>
                </c:pt>
                <c:pt idx="24">
                  <c:v>0.41099999999999998</c:v>
                </c:pt>
                <c:pt idx="25">
                  <c:v>0.61734</c:v>
                </c:pt>
                <c:pt idx="26">
                  <c:v>0.45895999999999998</c:v>
                </c:pt>
                <c:pt idx="27">
                  <c:v>0.25896000000000002</c:v>
                </c:pt>
                <c:pt idx="28">
                  <c:v>0.25896000000000002</c:v>
                </c:pt>
                <c:pt idx="29">
                  <c:v>0.79696</c:v>
                </c:pt>
                <c:pt idx="30">
                  <c:v>0.57596000000000003</c:v>
                </c:pt>
                <c:pt idx="31">
                  <c:v>0.55896000000000001</c:v>
                </c:pt>
                <c:pt idx="32">
                  <c:v>0.45035999999999998</c:v>
                </c:pt>
                <c:pt idx="33">
                  <c:v>0.64683999999999997</c:v>
                </c:pt>
                <c:pt idx="34">
                  <c:v>0.50394000000000005</c:v>
                </c:pt>
                <c:pt idx="35">
                  <c:v>0.75675999999999999</c:v>
                </c:pt>
                <c:pt idx="36">
                  <c:v>0.25896000000000002</c:v>
                </c:pt>
                <c:pt idx="37">
                  <c:v>0.34188000000000002</c:v>
                </c:pt>
                <c:pt idx="38">
                  <c:v>0.29831999999999997</c:v>
                </c:pt>
                <c:pt idx="39">
                  <c:v>0.29831999999999997</c:v>
                </c:pt>
                <c:pt idx="40">
                  <c:v>0.64683999999999997</c:v>
                </c:pt>
                <c:pt idx="41">
                  <c:v>0.55134000000000005</c:v>
                </c:pt>
                <c:pt idx="42">
                  <c:v>0.23463000000000001</c:v>
                </c:pt>
                <c:pt idx="43">
                  <c:v>0.39929999999999999</c:v>
                </c:pt>
                <c:pt idx="44">
                  <c:v>0.60592000000000001</c:v>
                </c:pt>
                <c:pt idx="45">
                  <c:v>0.69286000000000003</c:v>
                </c:pt>
                <c:pt idx="46">
                  <c:v>0.64088000000000001</c:v>
                </c:pt>
                <c:pt idx="47">
                  <c:v>0.64088000000000001</c:v>
                </c:pt>
                <c:pt idx="48">
                  <c:v>0.63</c:v>
                </c:pt>
                <c:pt idx="49">
                  <c:v>0.61019000000000001</c:v>
                </c:pt>
                <c:pt idx="50">
                  <c:v>0.61019000000000001</c:v>
                </c:pt>
                <c:pt idx="51">
                  <c:v>0.66069</c:v>
                </c:pt>
                <c:pt idx="52">
                  <c:v>0.66069</c:v>
                </c:pt>
                <c:pt idx="53">
                  <c:v>0.46068999999999999</c:v>
                </c:pt>
                <c:pt idx="54">
                  <c:v>0.31019000000000002</c:v>
                </c:pt>
                <c:pt idx="55">
                  <c:v>0.21018999999999999</c:v>
                </c:pt>
                <c:pt idx="56">
                  <c:v>0.47339999999999999</c:v>
                </c:pt>
                <c:pt idx="57">
                  <c:v>0.28303</c:v>
                </c:pt>
                <c:pt idx="58">
                  <c:v>0.45234000000000002</c:v>
                </c:pt>
                <c:pt idx="59">
                  <c:v>0.45234000000000002</c:v>
                </c:pt>
                <c:pt idx="60">
                  <c:v>0.64880000000000004</c:v>
                </c:pt>
                <c:pt idx="61">
                  <c:v>0.65868000000000004</c:v>
                </c:pt>
                <c:pt idx="62">
                  <c:v>0.54779999999999995</c:v>
                </c:pt>
                <c:pt idx="63">
                  <c:v>0.59531999999999996</c:v>
                </c:pt>
                <c:pt idx="64">
                  <c:v>0.38641999999999999</c:v>
                </c:pt>
              </c:numCache>
            </c:numRef>
          </c:yVal>
          <c:smooth val="0"/>
          <c:extLst>
            <c:ext xmlns:c16="http://schemas.microsoft.com/office/drawing/2014/chart" uri="{C3380CC4-5D6E-409C-BE32-E72D297353CC}">
              <c16:uniqueId val="{00000000-C173-8D44-86A9-DEB2502CA40C}"/>
            </c:ext>
          </c:extLst>
        </c:ser>
        <c:ser>
          <c:idx val="0"/>
          <c:order val="1"/>
          <c:spPr>
            <a:ln w="25400" cap="rnd">
              <a:noFill/>
              <a:round/>
            </a:ln>
            <a:effectLst>
              <a:outerShdw blurRad="57150" dist="19050" dir="5400000" algn="ctr" rotWithShape="0">
                <a:srgbClr val="000000">
                  <a:alpha val="63000"/>
                </a:srgbClr>
              </a:outerShdw>
            </a:effectLst>
          </c:spPr>
          <c:marker>
            <c:symbol val="circle"/>
            <c:size val="6"/>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9525" cap="rnd">
                <a:solidFill>
                  <a:schemeClr val="accent1"/>
                </a:solidFill>
                <a:round/>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marker>
          <c:trendline>
            <c:spPr>
              <a:ln w="19050" cap="rnd">
                <a:solidFill>
                  <a:schemeClr val="accent1"/>
                </a:solidFill>
              </a:ln>
              <a:effectLst/>
            </c:spPr>
            <c:trendlineType val="linear"/>
            <c:dispRSqr val="1"/>
            <c:dispEq val="1"/>
            <c:trendlineLbl>
              <c:layout>
                <c:manualLayout>
                  <c:x val="1.0123250375625571E-3"/>
                  <c:y val="-2.8994928265545755E-2"/>
                </c:manualLayout>
              </c:layout>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br>
                      <a:rPr lang="en-US"/>
                    </a:br>
                    <a:r>
                      <a:rPr lang="en-US"/>
                      <a:t>R² = 0.359</a:t>
                    </a:r>
                  </a:p>
                </c:rich>
              </c:tx>
              <c:numFmt formatCode="General" sourceLinked="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rendlineLbl>
          </c:trendline>
          <c:trendline>
            <c:spPr>
              <a:ln w="19050" cap="rnd">
                <a:solidFill>
                  <a:srgbClr val="FF0000"/>
                </a:solidFill>
              </a:ln>
              <a:effectLst/>
            </c:spPr>
            <c:trendlineType val="linear"/>
            <c:dispRSqr val="0"/>
            <c:dispEq val="0"/>
          </c:trendline>
          <c:xVal>
            <c:numRef>
              <c:f>Procedure!$C$2:$C$66</c:f>
              <c:numCache>
                <c:formatCode>General</c:formatCode>
                <c:ptCount val="65"/>
                <c:pt idx="0">
                  <c:v>550.06845876385205</c:v>
                </c:pt>
                <c:pt idx="1">
                  <c:v>4537.5790555642197</c:v>
                </c:pt>
                <c:pt idx="2">
                  <c:v>4135.1386014207101</c:v>
                </c:pt>
                <c:pt idx="3">
                  <c:v>3936.7983196528698</c:v>
                </c:pt>
                <c:pt idx="4">
                  <c:v>23739.1571732062</c:v>
                </c:pt>
                <c:pt idx="5">
                  <c:v>1516.5132695643699</c:v>
                </c:pt>
                <c:pt idx="6">
                  <c:v>5733.3072098876401</c:v>
                </c:pt>
                <c:pt idx="7">
                  <c:v>3130.2335426177601</c:v>
                </c:pt>
                <c:pt idx="8">
                  <c:v>5148.2085169593902</c:v>
                </c:pt>
                <c:pt idx="9">
                  <c:v>26938.503382302501</c:v>
                </c:pt>
                <c:pt idx="10">
                  <c:v>8228.0115697264991</c:v>
                </c:pt>
                <c:pt idx="11">
                  <c:v>1269.9072381891301</c:v>
                </c:pt>
                <c:pt idx="12">
                  <c:v>8826.9940957483504</c:v>
                </c:pt>
                <c:pt idx="13">
                  <c:v>13386.512859434</c:v>
                </c:pt>
                <c:pt idx="14">
                  <c:v>20379.896039641699</c:v>
                </c:pt>
                <c:pt idx="15">
                  <c:v>2412.7270818521301</c:v>
                </c:pt>
                <c:pt idx="16">
                  <c:v>20200.375592040898</c:v>
                </c:pt>
                <c:pt idx="17">
                  <c:v>3853.6499035291499</c:v>
                </c:pt>
                <c:pt idx="18">
                  <c:v>12664.8474351203</c:v>
                </c:pt>
                <c:pt idx="19">
                  <c:v>1979.3643005306001</c:v>
                </c:pt>
                <c:pt idx="20">
                  <c:v>3846.4157092230498</c:v>
                </c:pt>
                <c:pt idx="21">
                  <c:v>5593.8537833814798</c:v>
                </c:pt>
                <c:pt idx="22">
                  <c:v>5017.9680646534698</c:v>
                </c:pt>
                <c:pt idx="23">
                  <c:v>40543.584166570203</c:v>
                </c:pt>
                <c:pt idx="24">
                  <c:v>4129.7516644368898</c:v>
                </c:pt>
                <c:pt idx="25">
                  <c:v>9030.3188060265202</c:v>
                </c:pt>
                <c:pt idx="26">
                  <c:v>29040.363709111702</c:v>
                </c:pt>
                <c:pt idx="27">
                  <c:v>9030.3188060265202</c:v>
                </c:pt>
                <c:pt idx="28">
                  <c:v>2457.3774139728098</c:v>
                </c:pt>
                <c:pt idx="29">
                  <c:v>15684.558518649001</c:v>
                </c:pt>
                <c:pt idx="30">
                  <c:v>8808.5894475940495</c:v>
                </c:pt>
                <c:pt idx="31">
                  <c:v>16809.648256967401</c:v>
                </c:pt>
                <c:pt idx="32">
                  <c:v>5414.6148226309497</c:v>
                </c:pt>
                <c:pt idx="33">
                  <c:v>9502.5683962516596</c:v>
                </c:pt>
                <c:pt idx="34">
                  <c:v>11151.069206829001</c:v>
                </c:pt>
                <c:pt idx="35">
                  <c:v>2290.2351496162501</c:v>
                </c:pt>
                <c:pt idx="36">
                  <c:v>3717.4733888289602</c:v>
                </c:pt>
                <c:pt idx="37">
                  <c:v>7784.0652899655697</c:v>
                </c:pt>
                <c:pt idx="38">
                  <c:v>1256.6606748178999</c:v>
                </c:pt>
                <c:pt idx="39">
                  <c:v>849.01104260426996</c:v>
                </c:pt>
                <c:pt idx="40">
                  <c:v>15267.4450155209</c:v>
                </c:pt>
                <c:pt idx="41">
                  <c:v>1547.8534136692899</c:v>
                </c:pt>
                <c:pt idx="42">
                  <c:v>1468.1929464781199</c:v>
                </c:pt>
                <c:pt idx="43">
                  <c:v>2988.9527033580198</c:v>
                </c:pt>
                <c:pt idx="44">
                  <c:v>13863.5484202763</c:v>
                </c:pt>
                <c:pt idx="45">
                  <c:v>63249.422432905703</c:v>
                </c:pt>
                <c:pt idx="46">
                  <c:v>10819.2440243784</c:v>
                </c:pt>
                <c:pt idx="47">
                  <c:v>10749.0560658145</c:v>
                </c:pt>
                <c:pt idx="48">
                  <c:v>20849.291368660499</c:v>
                </c:pt>
                <c:pt idx="49">
                  <c:v>5901.2230130799298</c:v>
                </c:pt>
                <c:pt idx="50">
                  <c:v>57714.296631377802</c:v>
                </c:pt>
                <c:pt idx="51">
                  <c:v>17579.259399142102</c:v>
                </c:pt>
                <c:pt idx="52">
                  <c:v>23601.402775876901</c:v>
                </c:pt>
                <c:pt idx="53">
                  <c:v>3835.3948171134102</c:v>
                </c:pt>
                <c:pt idx="54">
                  <c:v>2058.0352093943502</c:v>
                </c:pt>
                <c:pt idx="55">
                  <c:v>801.05087126751005</c:v>
                </c:pt>
                <c:pt idx="56">
                  <c:v>6595.0041245801704</c:v>
                </c:pt>
                <c:pt idx="57">
                  <c:v>2279.2532035787799</c:v>
                </c:pt>
                <c:pt idx="58">
                  <c:v>10546.1525631603</c:v>
                </c:pt>
                <c:pt idx="59">
                  <c:v>6586.6258626859999</c:v>
                </c:pt>
                <c:pt idx="60">
                  <c:v>37622.207457593198</c:v>
                </c:pt>
                <c:pt idx="61">
                  <c:v>2639.8243258679499</c:v>
                </c:pt>
                <c:pt idx="62">
                  <c:v>1533.8520376648801</c:v>
                </c:pt>
                <c:pt idx="63">
                  <c:v>2342.2440027211701</c:v>
                </c:pt>
                <c:pt idx="64">
                  <c:v>1106.80390649944</c:v>
                </c:pt>
              </c:numCache>
            </c:numRef>
          </c:xVal>
          <c:yVal>
            <c:numRef>
              <c:f>Procedure!$B$2:$B$66</c:f>
              <c:numCache>
                <c:formatCode>General</c:formatCode>
                <c:ptCount val="65"/>
                <c:pt idx="0">
                  <c:v>0.28633999999999998</c:v>
                </c:pt>
                <c:pt idx="1">
                  <c:v>0.45047999999999999</c:v>
                </c:pt>
                <c:pt idx="2">
                  <c:v>0.47871999999999998</c:v>
                </c:pt>
                <c:pt idx="3">
                  <c:v>0.33512999999999998</c:v>
                </c:pt>
                <c:pt idx="4">
                  <c:v>0.72121999999999997</c:v>
                </c:pt>
                <c:pt idx="5">
                  <c:v>0.47871999999999998</c:v>
                </c:pt>
                <c:pt idx="6">
                  <c:v>0.71121999999999996</c:v>
                </c:pt>
                <c:pt idx="7">
                  <c:v>0.67871999999999999</c:v>
                </c:pt>
                <c:pt idx="8">
                  <c:v>0.67871999999999999</c:v>
                </c:pt>
                <c:pt idx="9">
                  <c:v>0.44252999999999998</c:v>
                </c:pt>
                <c:pt idx="10">
                  <c:v>0.66122000000000003</c:v>
                </c:pt>
                <c:pt idx="11">
                  <c:v>0.62724000000000002</c:v>
                </c:pt>
                <c:pt idx="12">
                  <c:v>0.73521999999999998</c:v>
                </c:pt>
                <c:pt idx="13">
                  <c:v>0.69799999999999995</c:v>
                </c:pt>
                <c:pt idx="14">
                  <c:v>9.9000000000000005E-2</c:v>
                </c:pt>
                <c:pt idx="15">
                  <c:v>0.21218999999999999</c:v>
                </c:pt>
                <c:pt idx="16">
                  <c:v>0.76900000000000002</c:v>
                </c:pt>
                <c:pt idx="17">
                  <c:v>0.69899999999999995</c:v>
                </c:pt>
                <c:pt idx="18">
                  <c:v>0.63500000000000001</c:v>
                </c:pt>
                <c:pt idx="19">
                  <c:v>0.30084</c:v>
                </c:pt>
                <c:pt idx="20">
                  <c:v>0.53946000000000005</c:v>
                </c:pt>
                <c:pt idx="21">
                  <c:v>0.4365</c:v>
                </c:pt>
                <c:pt idx="22">
                  <c:v>0.58650000000000002</c:v>
                </c:pt>
                <c:pt idx="23">
                  <c:v>0.65600000000000003</c:v>
                </c:pt>
                <c:pt idx="24">
                  <c:v>0.41099999999999998</c:v>
                </c:pt>
                <c:pt idx="25">
                  <c:v>0.61734</c:v>
                </c:pt>
                <c:pt idx="26">
                  <c:v>0.45895999999999998</c:v>
                </c:pt>
                <c:pt idx="27">
                  <c:v>0.25896000000000002</c:v>
                </c:pt>
                <c:pt idx="28">
                  <c:v>0.25896000000000002</c:v>
                </c:pt>
                <c:pt idx="29">
                  <c:v>0.79696</c:v>
                </c:pt>
                <c:pt idx="30">
                  <c:v>0.57596000000000003</c:v>
                </c:pt>
                <c:pt idx="31">
                  <c:v>0.55896000000000001</c:v>
                </c:pt>
                <c:pt idx="32">
                  <c:v>0.45035999999999998</c:v>
                </c:pt>
                <c:pt idx="33">
                  <c:v>0.64683999999999997</c:v>
                </c:pt>
                <c:pt idx="34">
                  <c:v>0.50394000000000005</c:v>
                </c:pt>
                <c:pt idx="35">
                  <c:v>0.75675999999999999</c:v>
                </c:pt>
                <c:pt idx="36">
                  <c:v>0.25896000000000002</c:v>
                </c:pt>
                <c:pt idx="37">
                  <c:v>0.34188000000000002</c:v>
                </c:pt>
                <c:pt idx="38">
                  <c:v>0.29831999999999997</c:v>
                </c:pt>
                <c:pt idx="39">
                  <c:v>0.29831999999999997</c:v>
                </c:pt>
                <c:pt idx="40">
                  <c:v>0.64683999999999997</c:v>
                </c:pt>
                <c:pt idx="41">
                  <c:v>0.55134000000000005</c:v>
                </c:pt>
                <c:pt idx="42">
                  <c:v>0.23463000000000001</c:v>
                </c:pt>
                <c:pt idx="43">
                  <c:v>0.39929999999999999</c:v>
                </c:pt>
                <c:pt idx="44">
                  <c:v>0.60592000000000001</c:v>
                </c:pt>
                <c:pt idx="45">
                  <c:v>0.69286000000000003</c:v>
                </c:pt>
                <c:pt idx="46">
                  <c:v>0.64088000000000001</c:v>
                </c:pt>
                <c:pt idx="47">
                  <c:v>0.64088000000000001</c:v>
                </c:pt>
                <c:pt idx="48">
                  <c:v>0.63</c:v>
                </c:pt>
                <c:pt idx="49">
                  <c:v>0.61019000000000001</c:v>
                </c:pt>
                <c:pt idx="50">
                  <c:v>0.61019000000000001</c:v>
                </c:pt>
                <c:pt idx="51">
                  <c:v>0.66069</c:v>
                </c:pt>
                <c:pt idx="52">
                  <c:v>0.66069</c:v>
                </c:pt>
                <c:pt idx="53">
                  <c:v>0.46068999999999999</c:v>
                </c:pt>
                <c:pt idx="54">
                  <c:v>0.31019000000000002</c:v>
                </c:pt>
                <c:pt idx="55">
                  <c:v>0.21018999999999999</c:v>
                </c:pt>
                <c:pt idx="56">
                  <c:v>0.47339999999999999</c:v>
                </c:pt>
                <c:pt idx="57">
                  <c:v>0.28303</c:v>
                </c:pt>
                <c:pt idx="58">
                  <c:v>0.45234000000000002</c:v>
                </c:pt>
                <c:pt idx="59">
                  <c:v>0.45234000000000002</c:v>
                </c:pt>
                <c:pt idx="60">
                  <c:v>0.64880000000000004</c:v>
                </c:pt>
                <c:pt idx="61">
                  <c:v>0.65868000000000004</c:v>
                </c:pt>
                <c:pt idx="62">
                  <c:v>0.54779999999999995</c:v>
                </c:pt>
                <c:pt idx="63">
                  <c:v>0.59531999999999996</c:v>
                </c:pt>
                <c:pt idx="64">
                  <c:v>0.38641999999999999</c:v>
                </c:pt>
              </c:numCache>
            </c:numRef>
          </c:yVal>
          <c:smooth val="0"/>
          <c:extLst>
            <c:ext xmlns:c16="http://schemas.microsoft.com/office/drawing/2014/chart" uri="{C3380CC4-5D6E-409C-BE32-E72D297353CC}">
              <c16:uniqueId val="{00000003-C173-8D44-86A9-DEB2502CA40C}"/>
            </c:ext>
          </c:extLst>
        </c:ser>
        <c:dLbls>
          <c:showLegendKey val="0"/>
          <c:showVal val="0"/>
          <c:showCatName val="0"/>
          <c:showSerName val="0"/>
          <c:showPercent val="0"/>
          <c:showBubbleSize val="0"/>
        </c:dLbls>
        <c:axId val="569810719"/>
        <c:axId val="569818479"/>
      </c:scatterChart>
      <c:valAx>
        <c:axId val="569810719"/>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GDP per capita</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569818479"/>
        <c:crosses val="autoZero"/>
        <c:crossBetween val="midCat"/>
      </c:valAx>
      <c:valAx>
        <c:axId val="56981847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EIA Procedur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569810719"/>
        <c:crosses val="autoZero"/>
        <c:crossBetween val="midCat"/>
      </c:valAx>
      <c:spPr>
        <a:noFill/>
        <a:ln>
          <a:noFill/>
        </a:ln>
        <a:effectLst/>
      </c:spPr>
    </c:plotArea>
    <c:plotVisOnly val="1"/>
    <c:dispBlanksAs val="gap"/>
    <c:showDLblsOverMax val="0"/>
    <c:extLst/>
  </c:chart>
  <c:spPr>
    <a:solidFill>
      <a:schemeClr val="bg1"/>
    </a:solidFill>
    <a:ln w="9525" cap="flat" cmpd="sng" algn="ctr">
      <a:solidFill>
        <a:schemeClr val="tx1">
          <a:lumMod val="15000"/>
          <a:lumOff val="85000"/>
        </a:schemeClr>
      </a:solidFill>
      <a:round/>
    </a:ln>
    <a:effectLst/>
  </c:spPr>
  <c:txPr>
    <a:bodyPr/>
    <a:lstStyle/>
    <a:p>
      <a:pPr>
        <a:defRPr sz="1000">
          <a:solidFill>
            <a:schemeClr val="tx1"/>
          </a:solidFill>
        </a:defRPr>
      </a:pPr>
      <a:endParaRPr lang="en-US"/>
    </a:p>
  </c:txPr>
  <c:externalData r:id="rId3">
    <c:autoUpdate val="0"/>
  </c:externalData>
</c:chartSpace>
</file>

<file path=word/charts/chart2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1"/>
          <c:order val="0"/>
          <c:spPr>
            <a:ln w="25400" cap="rnd">
              <a:noFill/>
              <a:round/>
            </a:ln>
            <a:effectLst>
              <a:outerShdw blurRad="57150" dist="19050" dir="5400000" algn="ctr" rotWithShape="0">
                <a:srgbClr val="000000">
                  <a:alpha val="63000"/>
                </a:srgbClr>
              </a:outerShdw>
            </a:effectLst>
          </c:spPr>
          <c:marker>
            <c:symbol val="circle"/>
            <c:size val="6"/>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w="9525" cap="rnd">
                <a:solidFill>
                  <a:schemeClr val="accent2"/>
                </a:solidFill>
                <a:round/>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marker>
          <c:xVal>
            <c:numRef>
              <c:f>Procedure!$C$2:$C$66</c:f>
              <c:numCache>
                <c:formatCode>General</c:formatCode>
                <c:ptCount val="65"/>
                <c:pt idx="0">
                  <c:v>550.06845876385205</c:v>
                </c:pt>
                <c:pt idx="1">
                  <c:v>4537.5790555642197</c:v>
                </c:pt>
                <c:pt idx="2">
                  <c:v>4135.1386014207101</c:v>
                </c:pt>
                <c:pt idx="3">
                  <c:v>3936.7983196528698</c:v>
                </c:pt>
                <c:pt idx="4">
                  <c:v>23739.1571732062</c:v>
                </c:pt>
                <c:pt idx="5">
                  <c:v>1516.5132695643699</c:v>
                </c:pt>
                <c:pt idx="6">
                  <c:v>5733.3072098876401</c:v>
                </c:pt>
                <c:pt idx="7">
                  <c:v>3130.2335426177601</c:v>
                </c:pt>
                <c:pt idx="8">
                  <c:v>5148.2085169593902</c:v>
                </c:pt>
                <c:pt idx="9">
                  <c:v>26938.503382302501</c:v>
                </c:pt>
                <c:pt idx="10">
                  <c:v>8228.0115697264991</c:v>
                </c:pt>
                <c:pt idx="11">
                  <c:v>1269.9072381891301</c:v>
                </c:pt>
                <c:pt idx="12">
                  <c:v>8826.9940957483504</c:v>
                </c:pt>
                <c:pt idx="13">
                  <c:v>13386.512859434</c:v>
                </c:pt>
                <c:pt idx="14">
                  <c:v>20379.896039641699</c:v>
                </c:pt>
                <c:pt idx="15">
                  <c:v>2412.7270818521301</c:v>
                </c:pt>
                <c:pt idx="16">
                  <c:v>20200.375592040898</c:v>
                </c:pt>
                <c:pt idx="17">
                  <c:v>3853.6499035291499</c:v>
                </c:pt>
                <c:pt idx="18">
                  <c:v>12664.8474351203</c:v>
                </c:pt>
                <c:pt idx="19">
                  <c:v>1979.3643005306001</c:v>
                </c:pt>
                <c:pt idx="20">
                  <c:v>3846.4157092230498</c:v>
                </c:pt>
                <c:pt idx="21">
                  <c:v>5593.8537833814798</c:v>
                </c:pt>
                <c:pt idx="22">
                  <c:v>5017.9680646534698</c:v>
                </c:pt>
                <c:pt idx="23">
                  <c:v>40543.584166570203</c:v>
                </c:pt>
                <c:pt idx="24">
                  <c:v>4129.7516644368898</c:v>
                </c:pt>
                <c:pt idx="25">
                  <c:v>9030.3188060265202</c:v>
                </c:pt>
                <c:pt idx="26">
                  <c:v>29040.363709111702</c:v>
                </c:pt>
                <c:pt idx="27">
                  <c:v>9030.3188060265202</c:v>
                </c:pt>
                <c:pt idx="28">
                  <c:v>2457.3774139728098</c:v>
                </c:pt>
                <c:pt idx="29">
                  <c:v>15684.558518649001</c:v>
                </c:pt>
                <c:pt idx="30">
                  <c:v>8808.5894475940495</c:v>
                </c:pt>
                <c:pt idx="31">
                  <c:v>16809.648256967401</c:v>
                </c:pt>
                <c:pt idx="32">
                  <c:v>5414.6148226309497</c:v>
                </c:pt>
                <c:pt idx="33">
                  <c:v>9502.5683962516596</c:v>
                </c:pt>
                <c:pt idx="34">
                  <c:v>11151.069206829001</c:v>
                </c:pt>
                <c:pt idx="35">
                  <c:v>2290.2351496162501</c:v>
                </c:pt>
                <c:pt idx="36">
                  <c:v>3717.4733888289602</c:v>
                </c:pt>
                <c:pt idx="37">
                  <c:v>7784.0652899655697</c:v>
                </c:pt>
                <c:pt idx="38">
                  <c:v>1256.6606748178999</c:v>
                </c:pt>
                <c:pt idx="39">
                  <c:v>849.01104260426996</c:v>
                </c:pt>
                <c:pt idx="40">
                  <c:v>15267.4450155209</c:v>
                </c:pt>
                <c:pt idx="41">
                  <c:v>1547.8534136692899</c:v>
                </c:pt>
                <c:pt idx="42">
                  <c:v>1468.1929464781199</c:v>
                </c:pt>
                <c:pt idx="43">
                  <c:v>2988.9527033580198</c:v>
                </c:pt>
                <c:pt idx="44">
                  <c:v>13863.5484202763</c:v>
                </c:pt>
                <c:pt idx="45">
                  <c:v>63249.422432905703</c:v>
                </c:pt>
                <c:pt idx="46">
                  <c:v>10819.2440243784</c:v>
                </c:pt>
                <c:pt idx="47">
                  <c:v>10749.0560658145</c:v>
                </c:pt>
                <c:pt idx="48">
                  <c:v>20849.291368660499</c:v>
                </c:pt>
                <c:pt idx="49">
                  <c:v>5901.2230130799298</c:v>
                </c:pt>
                <c:pt idx="50">
                  <c:v>57714.296631377802</c:v>
                </c:pt>
                <c:pt idx="51">
                  <c:v>17579.259399142102</c:v>
                </c:pt>
                <c:pt idx="52">
                  <c:v>23601.402775876901</c:v>
                </c:pt>
                <c:pt idx="53">
                  <c:v>3835.3948171134102</c:v>
                </c:pt>
                <c:pt idx="54">
                  <c:v>2058.0352093943502</c:v>
                </c:pt>
                <c:pt idx="55">
                  <c:v>801.05087126751005</c:v>
                </c:pt>
                <c:pt idx="56">
                  <c:v>6595.0041245801704</c:v>
                </c:pt>
                <c:pt idx="57">
                  <c:v>2279.2532035787799</c:v>
                </c:pt>
                <c:pt idx="58">
                  <c:v>10546.1525631603</c:v>
                </c:pt>
                <c:pt idx="59">
                  <c:v>6586.6258626859999</c:v>
                </c:pt>
                <c:pt idx="60">
                  <c:v>37622.207457593198</c:v>
                </c:pt>
                <c:pt idx="61">
                  <c:v>2639.8243258679499</c:v>
                </c:pt>
                <c:pt idx="62">
                  <c:v>1533.8520376648801</c:v>
                </c:pt>
                <c:pt idx="63">
                  <c:v>2342.2440027211701</c:v>
                </c:pt>
                <c:pt idx="64">
                  <c:v>1106.80390649944</c:v>
                </c:pt>
              </c:numCache>
            </c:numRef>
          </c:xVal>
          <c:yVal>
            <c:numRef>
              <c:f>Procedure!$B$2:$B$66</c:f>
              <c:numCache>
                <c:formatCode>General</c:formatCode>
                <c:ptCount val="65"/>
                <c:pt idx="0">
                  <c:v>0.28633999999999998</c:v>
                </c:pt>
                <c:pt idx="1">
                  <c:v>0.45047999999999999</c:v>
                </c:pt>
                <c:pt idx="2">
                  <c:v>0.47871999999999998</c:v>
                </c:pt>
                <c:pt idx="3">
                  <c:v>0.33512999999999998</c:v>
                </c:pt>
                <c:pt idx="4">
                  <c:v>0.72121999999999997</c:v>
                </c:pt>
                <c:pt idx="5">
                  <c:v>0.47871999999999998</c:v>
                </c:pt>
                <c:pt idx="6">
                  <c:v>0.71121999999999996</c:v>
                </c:pt>
                <c:pt idx="7">
                  <c:v>0.67871999999999999</c:v>
                </c:pt>
                <c:pt idx="8">
                  <c:v>0.67871999999999999</c:v>
                </c:pt>
                <c:pt idx="9">
                  <c:v>0.44252999999999998</c:v>
                </c:pt>
                <c:pt idx="10">
                  <c:v>0.66122000000000003</c:v>
                </c:pt>
                <c:pt idx="11">
                  <c:v>0.62724000000000002</c:v>
                </c:pt>
                <c:pt idx="12">
                  <c:v>0.73521999999999998</c:v>
                </c:pt>
                <c:pt idx="13">
                  <c:v>0.69799999999999995</c:v>
                </c:pt>
                <c:pt idx="14">
                  <c:v>9.9000000000000005E-2</c:v>
                </c:pt>
                <c:pt idx="15">
                  <c:v>0.21218999999999999</c:v>
                </c:pt>
                <c:pt idx="16">
                  <c:v>0.76900000000000002</c:v>
                </c:pt>
                <c:pt idx="17">
                  <c:v>0.69899999999999995</c:v>
                </c:pt>
                <c:pt idx="18">
                  <c:v>0.63500000000000001</c:v>
                </c:pt>
                <c:pt idx="19">
                  <c:v>0.30084</c:v>
                </c:pt>
                <c:pt idx="20">
                  <c:v>0.53946000000000005</c:v>
                </c:pt>
                <c:pt idx="21">
                  <c:v>0.4365</c:v>
                </c:pt>
                <c:pt idx="22">
                  <c:v>0.58650000000000002</c:v>
                </c:pt>
                <c:pt idx="23">
                  <c:v>0.65600000000000003</c:v>
                </c:pt>
                <c:pt idx="24">
                  <c:v>0.41099999999999998</c:v>
                </c:pt>
                <c:pt idx="25">
                  <c:v>0.61734</c:v>
                </c:pt>
                <c:pt idx="26">
                  <c:v>0.45895999999999998</c:v>
                </c:pt>
                <c:pt idx="27">
                  <c:v>0.25896000000000002</c:v>
                </c:pt>
                <c:pt idx="28">
                  <c:v>0.25896000000000002</c:v>
                </c:pt>
                <c:pt idx="29">
                  <c:v>0.79696</c:v>
                </c:pt>
                <c:pt idx="30">
                  <c:v>0.57596000000000003</c:v>
                </c:pt>
                <c:pt idx="31">
                  <c:v>0.55896000000000001</c:v>
                </c:pt>
                <c:pt idx="32">
                  <c:v>0.45035999999999998</c:v>
                </c:pt>
                <c:pt idx="33">
                  <c:v>0.64683999999999997</c:v>
                </c:pt>
                <c:pt idx="34">
                  <c:v>0.50394000000000005</c:v>
                </c:pt>
                <c:pt idx="35">
                  <c:v>0.75675999999999999</c:v>
                </c:pt>
                <c:pt idx="36">
                  <c:v>0.25896000000000002</c:v>
                </c:pt>
                <c:pt idx="37">
                  <c:v>0.34188000000000002</c:v>
                </c:pt>
                <c:pt idx="38">
                  <c:v>0.29831999999999997</c:v>
                </c:pt>
                <c:pt idx="39">
                  <c:v>0.29831999999999997</c:v>
                </c:pt>
                <c:pt idx="40">
                  <c:v>0.64683999999999997</c:v>
                </c:pt>
                <c:pt idx="41">
                  <c:v>0.55134000000000005</c:v>
                </c:pt>
                <c:pt idx="42">
                  <c:v>0.23463000000000001</c:v>
                </c:pt>
                <c:pt idx="43">
                  <c:v>0.39929999999999999</c:v>
                </c:pt>
                <c:pt idx="44">
                  <c:v>0.60592000000000001</c:v>
                </c:pt>
                <c:pt idx="45">
                  <c:v>0.69286000000000003</c:v>
                </c:pt>
                <c:pt idx="46">
                  <c:v>0.64088000000000001</c:v>
                </c:pt>
                <c:pt idx="47">
                  <c:v>0.64088000000000001</c:v>
                </c:pt>
                <c:pt idx="48">
                  <c:v>0.63</c:v>
                </c:pt>
                <c:pt idx="49">
                  <c:v>0.61019000000000001</c:v>
                </c:pt>
                <c:pt idx="50">
                  <c:v>0.61019000000000001</c:v>
                </c:pt>
                <c:pt idx="51">
                  <c:v>0.66069</c:v>
                </c:pt>
                <c:pt idx="52">
                  <c:v>0.66069</c:v>
                </c:pt>
                <c:pt idx="53">
                  <c:v>0.46068999999999999</c:v>
                </c:pt>
                <c:pt idx="54">
                  <c:v>0.31019000000000002</c:v>
                </c:pt>
                <c:pt idx="55">
                  <c:v>0.21018999999999999</c:v>
                </c:pt>
                <c:pt idx="56">
                  <c:v>0.47339999999999999</c:v>
                </c:pt>
                <c:pt idx="57">
                  <c:v>0.28303</c:v>
                </c:pt>
                <c:pt idx="58">
                  <c:v>0.45234000000000002</c:v>
                </c:pt>
                <c:pt idx="59">
                  <c:v>0.45234000000000002</c:v>
                </c:pt>
                <c:pt idx="60">
                  <c:v>0.64880000000000004</c:v>
                </c:pt>
                <c:pt idx="61">
                  <c:v>0.65868000000000004</c:v>
                </c:pt>
                <c:pt idx="62">
                  <c:v>0.54779999999999995</c:v>
                </c:pt>
                <c:pt idx="63">
                  <c:v>0.59531999999999996</c:v>
                </c:pt>
                <c:pt idx="64">
                  <c:v>0.38641999999999999</c:v>
                </c:pt>
              </c:numCache>
            </c:numRef>
          </c:yVal>
          <c:smooth val="0"/>
          <c:extLst>
            <c:ext xmlns:c16="http://schemas.microsoft.com/office/drawing/2014/chart" uri="{C3380CC4-5D6E-409C-BE32-E72D297353CC}">
              <c16:uniqueId val="{00000000-C173-8D44-86A9-DEB2502CA40C}"/>
            </c:ext>
          </c:extLst>
        </c:ser>
        <c:ser>
          <c:idx val="0"/>
          <c:order val="1"/>
          <c:spPr>
            <a:ln w="25400" cap="rnd">
              <a:noFill/>
              <a:round/>
            </a:ln>
            <a:effectLst>
              <a:outerShdw blurRad="57150" dist="19050" dir="5400000" algn="ctr" rotWithShape="0">
                <a:srgbClr val="000000">
                  <a:alpha val="63000"/>
                </a:srgbClr>
              </a:outerShdw>
            </a:effectLst>
          </c:spPr>
          <c:marker>
            <c:symbol val="circle"/>
            <c:size val="6"/>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9525" cap="rnd">
                <a:solidFill>
                  <a:schemeClr val="accent1"/>
                </a:solidFill>
                <a:round/>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marker>
          <c:trendline>
            <c:spPr>
              <a:ln w="19050" cap="rnd">
                <a:solidFill>
                  <a:schemeClr val="accent1"/>
                </a:solidFill>
              </a:ln>
              <a:effectLst/>
            </c:spPr>
            <c:trendlineType val="linear"/>
            <c:dispRSqr val="1"/>
            <c:dispEq val="1"/>
            <c:trendlineLbl>
              <c:layout>
                <c:manualLayout>
                  <c:x val="1.0123250375625571E-3"/>
                  <c:y val="-2.8994928265545755E-2"/>
                </c:manualLayout>
              </c:layout>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br>
                      <a:rPr lang="en-US"/>
                    </a:br>
                    <a:r>
                      <a:rPr lang="en-US"/>
                      <a:t>R² = 0.359</a:t>
                    </a:r>
                  </a:p>
                </c:rich>
              </c:tx>
              <c:numFmt formatCode="General" sourceLinked="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rendlineLbl>
          </c:trendline>
          <c:trendline>
            <c:spPr>
              <a:ln w="19050" cap="rnd">
                <a:solidFill>
                  <a:srgbClr val="FF0000"/>
                </a:solidFill>
              </a:ln>
              <a:effectLst/>
            </c:spPr>
            <c:trendlineType val="linear"/>
            <c:dispRSqr val="0"/>
            <c:dispEq val="0"/>
          </c:trendline>
          <c:xVal>
            <c:numRef>
              <c:f>Procedure!$C$2:$C$66</c:f>
              <c:numCache>
                <c:formatCode>General</c:formatCode>
                <c:ptCount val="65"/>
                <c:pt idx="0">
                  <c:v>550.06845876385205</c:v>
                </c:pt>
                <c:pt idx="1">
                  <c:v>4537.5790555642197</c:v>
                </c:pt>
                <c:pt idx="2">
                  <c:v>4135.1386014207101</c:v>
                </c:pt>
                <c:pt idx="3">
                  <c:v>3936.7983196528698</c:v>
                </c:pt>
                <c:pt idx="4">
                  <c:v>23739.1571732062</c:v>
                </c:pt>
                <c:pt idx="5">
                  <c:v>1516.5132695643699</c:v>
                </c:pt>
                <c:pt idx="6">
                  <c:v>5733.3072098876401</c:v>
                </c:pt>
                <c:pt idx="7">
                  <c:v>3130.2335426177601</c:v>
                </c:pt>
                <c:pt idx="8">
                  <c:v>5148.2085169593902</c:v>
                </c:pt>
                <c:pt idx="9">
                  <c:v>26938.503382302501</c:v>
                </c:pt>
                <c:pt idx="10">
                  <c:v>8228.0115697264991</c:v>
                </c:pt>
                <c:pt idx="11">
                  <c:v>1269.9072381891301</c:v>
                </c:pt>
                <c:pt idx="12">
                  <c:v>8826.9940957483504</c:v>
                </c:pt>
                <c:pt idx="13">
                  <c:v>13386.512859434</c:v>
                </c:pt>
                <c:pt idx="14">
                  <c:v>20379.896039641699</c:v>
                </c:pt>
                <c:pt idx="15">
                  <c:v>2412.7270818521301</c:v>
                </c:pt>
                <c:pt idx="16">
                  <c:v>20200.375592040898</c:v>
                </c:pt>
                <c:pt idx="17">
                  <c:v>3853.6499035291499</c:v>
                </c:pt>
                <c:pt idx="18">
                  <c:v>12664.8474351203</c:v>
                </c:pt>
                <c:pt idx="19">
                  <c:v>1979.3643005306001</c:v>
                </c:pt>
                <c:pt idx="20">
                  <c:v>3846.4157092230498</c:v>
                </c:pt>
                <c:pt idx="21">
                  <c:v>5593.8537833814798</c:v>
                </c:pt>
                <c:pt idx="22">
                  <c:v>5017.9680646534698</c:v>
                </c:pt>
                <c:pt idx="23">
                  <c:v>40543.584166570203</c:v>
                </c:pt>
                <c:pt idx="24">
                  <c:v>4129.7516644368898</c:v>
                </c:pt>
                <c:pt idx="25">
                  <c:v>9030.3188060265202</c:v>
                </c:pt>
                <c:pt idx="26">
                  <c:v>29040.363709111702</c:v>
                </c:pt>
                <c:pt idx="27">
                  <c:v>9030.3188060265202</c:v>
                </c:pt>
                <c:pt idx="28">
                  <c:v>2457.3774139728098</c:v>
                </c:pt>
                <c:pt idx="29">
                  <c:v>15684.558518649001</c:v>
                </c:pt>
                <c:pt idx="30">
                  <c:v>8808.5894475940495</c:v>
                </c:pt>
                <c:pt idx="31">
                  <c:v>16809.648256967401</c:v>
                </c:pt>
                <c:pt idx="32">
                  <c:v>5414.6148226309497</c:v>
                </c:pt>
                <c:pt idx="33">
                  <c:v>9502.5683962516596</c:v>
                </c:pt>
                <c:pt idx="34">
                  <c:v>11151.069206829001</c:v>
                </c:pt>
                <c:pt idx="35">
                  <c:v>2290.2351496162501</c:v>
                </c:pt>
                <c:pt idx="36">
                  <c:v>3717.4733888289602</c:v>
                </c:pt>
                <c:pt idx="37">
                  <c:v>7784.0652899655697</c:v>
                </c:pt>
                <c:pt idx="38">
                  <c:v>1256.6606748178999</c:v>
                </c:pt>
                <c:pt idx="39">
                  <c:v>849.01104260426996</c:v>
                </c:pt>
                <c:pt idx="40">
                  <c:v>15267.4450155209</c:v>
                </c:pt>
                <c:pt idx="41">
                  <c:v>1547.8534136692899</c:v>
                </c:pt>
                <c:pt idx="42">
                  <c:v>1468.1929464781199</c:v>
                </c:pt>
                <c:pt idx="43">
                  <c:v>2988.9527033580198</c:v>
                </c:pt>
                <c:pt idx="44">
                  <c:v>13863.5484202763</c:v>
                </c:pt>
                <c:pt idx="45">
                  <c:v>63249.422432905703</c:v>
                </c:pt>
                <c:pt idx="46">
                  <c:v>10819.2440243784</c:v>
                </c:pt>
                <c:pt idx="47">
                  <c:v>10749.0560658145</c:v>
                </c:pt>
                <c:pt idx="48">
                  <c:v>20849.291368660499</c:v>
                </c:pt>
                <c:pt idx="49">
                  <c:v>5901.2230130799298</c:v>
                </c:pt>
                <c:pt idx="50">
                  <c:v>57714.296631377802</c:v>
                </c:pt>
                <c:pt idx="51">
                  <c:v>17579.259399142102</c:v>
                </c:pt>
                <c:pt idx="52">
                  <c:v>23601.402775876901</c:v>
                </c:pt>
                <c:pt idx="53">
                  <c:v>3835.3948171134102</c:v>
                </c:pt>
                <c:pt idx="54">
                  <c:v>2058.0352093943502</c:v>
                </c:pt>
                <c:pt idx="55">
                  <c:v>801.05087126751005</c:v>
                </c:pt>
                <c:pt idx="56">
                  <c:v>6595.0041245801704</c:v>
                </c:pt>
                <c:pt idx="57">
                  <c:v>2279.2532035787799</c:v>
                </c:pt>
                <c:pt idx="58">
                  <c:v>10546.1525631603</c:v>
                </c:pt>
                <c:pt idx="59">
                  <c:v>6586.6258626859999</c:v>
                </c:pt>
                <c:pt idx="60">
                  <c:v>37622.207457593198</c:v>
                </c:pt>
                <c:pt idx="61">
                  <c:v>2639.8243258679499</c:v>
                </c:pt>
                <c:pt idx="62">
                  <c:v>1533.8520376648801</c:v>
                </c:pt>
                <c:pt idx="63">
                  <c:v>2342.2440027211701</c:v>
                </c:pt>
                <c:pt idx="64">
                  <c:v>1106.80390649944</c:v>
                </c:pt>
              </c:numCache>
            </c:numRef>
          </c:xVal>
          <c:yVal>
            <c:numRef>
              <c:f>Procedure!$B$2:$B$66</c:f>
              <c:numCache>
                <c:formatCode>General</c:formatCode>
                <c:ptCount val="65"/>
                <c:pt idx="0">
                  <c:v>0.28633999999999998</c:v>
                </c:pt>
                <c:pt idx="1">
                  <c:v>0.45047999999999999</c:v>
                </c:pt>
                <c:pt idx="2">
                  <c:v>0.47871999999999998</c:v>
                </c:pt>
                <c:pt idx="3">
                  <c:v>0.33512999999999998</c:v>
                </c:pt>
                <c:pt idx="4">
                  <c:v>0.72121999999999997</c:v>
                </c:pt>
                <c:pt idx="5">
                  <c:v>0.47871999999999998</c:v>
                </c:pt>
                <c:pt idx="6">
                  <c:v>0.71121999999999996</c:v>
                </c:pt>
                <c:pt idx="7">
                  <c:v>0.67871999999999999</c:v>
                </c:pt>
                <c:pt idx="8">
                  <c:v>0.67871999999999999</c:v>
                </c:pt>
                <c:pt idx="9">
                  <c:v>0.44252999999999998</c:v>
                </c:pt>
                <c:pt idx="10">
                  <c:v>0.66122000000000003</c:v>
                </c:pt>
                <c:pt idx="11">
                  <c:v>0.62724000000000002</c:v>
                </c:pt>
                <c:pt idx="12">
                  <c:v>0.73521999999999998</c:v>
                </c:pt>
                <c:pt idx="13">
                  <c:v>0.69799999999999995</c:v>
                </c:pt>
                <c:pt idx="14">
                  <c:v>9.9000000000000005E-2</c:v>
                </c:pt>
                <c:pt idx="15">
                  <c:v>0.21218999999999999</c:v>
                </c:pt>
                <c:pt idx="16">
                  <c:v>0.76900000000000002</c:v>
                </c:pt>
                <c:pt idx="17">
                  <c:v>0.69899999999999995</c:v>
                </c:pt>
                <c:pt idx="18">
                  <c:v>0.63500000000000001</c:v>
                </c:pt>
                <c:pt idx="19">
                  <c:v>0.30084</c:v>
                </c:pt>
                <c:pt idx="20">
                  <c:v>0.53946000000000005</c:v>
                </c:pt>
                <c:pt idx="21">
                  <c:v>0.4365</c:v>
                </c:pt>
                <c:pt idx="22">
                  <c:v>0.58650000000000002</c:v>
                </c:pt>
                <c:pt idx="23">
                  <c:v>0.65600000000000003</c:v>
                </c:pt>
                <c:pt idx="24">
                  <c:v>0.41099999999999998</c:v>
                </c:pt>
                <c:pt idx="25">
                  <c:v>0.61734</c:v>
                </c:pt>
                <c:pt idx="26">
                  <c:v>0.45895999999999998</c:v>
                </c:pt>
                <c:pt idx="27">
                  <c:v>0.25896000000000002</c:v>
                </c:pt>
                <c:pt idx="28">
                  <c:v>0.25896000000000002</c:v>
                </c:pt>
                <c:pt idx="29">
                  <c:v>0.79696</c:v>
                </c:pt>
                <c:pt idx="30">
                  <c:v>0.57596000000000003</c:v>
                </c:pt>
                <c:pt idx="31">
                  <c:v>0.55896000000000001</c:v>
                </c:pt>
                <c:pt idx="32">
                  <c:v>0.45035999999999998</c:v>
                </c:pt>
                <c:pt idx="33">
                  <c:v>0.64683999999999997</c:v>
                </c:pt>
                <c:pt idx="34">
                  <c:v>0.50394000000000005</c:v>
                </c:pt>
                <c:pt idx="35">
                  <c:v>0.75675999999999999</c:v>
                </c:pt>
                <c:pt idx="36">
                  <c:v>0.25896000000000002</c:v>
                </c:pt>
                <c:pt idx="37">
                  <c:v>0.34188000000000002</c:v>
                </c:pt>
                <c:pt idx="38">
                  <c:v>0.29831999999999997</c:v>
                </c:pt>
                <c:pt idx="39">
                  <c:v>0.29831999999999997</c:v>
                </c:pt>
                <c:pt idx="40">
                  <c:v>0.64683999999999997</c:v>
                </c:pt>
                <c:pt idx="41">
                  <c:v>0.55134000000000005</c:v>
                </c:pt>
                <c:pt idx="42">
                  <c:v>0.23463000000000001</c:v>
                </c:pt>
                <c:pt idx="43">
                  <c:v>0.39929999999999999</c:v>
                </c:pt>
                <c:pt idx="44">
                  <c:v>0.60592000000000001</c:v>
                </c:pt>
                <c:pt idx="45">
                  <c:v>0.69286000000000003</c:v>
                </c:pt>
                <c:pt idx="46">
                  <c:v>0.64088000000000001</c:v>
                </c:pt>
                <c:pt idx="47">
                  <c:v>0.64088000000000001</c:v>
                </c:pt>
                <c:pt idx="48">
                  <c:v>0.63</c:v>
                </c:pt>
                <c:pt idx="49">
                  <c:v>0.61019000000000001</c:v>
                </c:pt>
                <c:pt idx="50">
                  <c:v>0.61019000000000001</c:v>
                </c:pt>
                <c:pt idx="51">
                  <c:v>0.66069</c:v>
                </c:pt>
                <c:pt idx="52">
                  <c:v>0.66069</c:v>
                </c:pt>
                <c:pt idx="53">
                  <c:v>0.46068999999999999</c:v>
                </c:pt>
                <c:pt idx="54">
                  <c:v>0.31019000000000002</c:v>
                </c:pt>
                <c:pt idx="55">
                  <c:v>0.21018999999999999</c:v>
                </c:pt>
                <c:pt idx="56">
                  <c:v>0.47339999999999999</c:v>
                </c:pt>
                <c:pt idx="57">
                  <c:v>0.28303</c:v>
                </c:pt>
                <c:pt idx="58">
                  <c:v>0.45234000000000002</c:v>
                </c:pt>
                <c:pt idx="59">
                  <c:v>0.45234000000000002</c:v>
                </c:pt>
                <c:pt idx="60">
                  <c:v>0.64880000000000004</c:v>
                </c:pt>
                <c:pt idx="61">
                  <c:v>0.65868000000000004</c:v>
                </c:pt>
                <c:pt idx="62">
                  <c:v>0.54779999999999995</c:v>
                </c:pt>
                <c:pt idx="63">
                  <c:v>0.59531999999999996</c:v>
                </c:pt>
                <c:pt idx="64">
                  <c:v>0.38641999999999999</c:v>
                </c:pt>
              </c:numCache>
            </c:numRef>
          </c:yVal>
          <c:smooth val="0"/>
          <c:extLst>
            <c:ext xmlns:c16="http://schemas.microsoft.com/office/drawing/2014/chart" uri="{C3380CC4-5D6E-409C-BE32-E72D297353CC}">
              <c16:uniqueId val="{00000003-C173-8D44-86A9-DEB2502CA40C}"/>
            </c:ext>
          </c:extLst>
        </c:ser>
        <c:dLbls>
          <c:showLegendKey val="0"/>
          <c:showVal val="0"/>
          <c:showCatName val="0"/>
          <c:showSerName val="0"/>
          <c:showPercent val="0"/>
          <c:showBubbleSize val="0"/>
        </c:dLbls>
        <c:axId val="569810719"/>
        <c:axId val="569818479"/>
      </c:scatterChart>
      <c:valAx>
        <c:axId val="569810719"/>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GDP per capita</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569818479"/>
        <c:crosses val="autoZero"/>
        <c:crossBetween val="midCat"/>
      </c:valAx>
      <c:valAx>
        <c:axId val="56981847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EIA Procedur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569810719"/>
        <c:crosses val="autoZero"/>
        <c:crossBetween val="midCat"/>
      </c:valAx>
      <c:spPr>
        <a:noFill/>
        <a:ln>
          <a:noFill/>
        </a:ln>
        <a:effectLst/>
      </c:spPr>
    </c:plotArea>
    <c:plotVisOnly val="1"/>
    <c:dispBlanksAs val="gap"/>
    <c:showDLblsOverMax val="0"/>
    <c:extLst/>
  </c:chart>
  <c:spPr>
    <a:solidFill>
      <a:schemeClr val="bg1"/>
    </a:solidFill>
    <a:ln w="9525" cap="flat" cmpd="sng" algn="ctr">
      <a:solidFill>
        <a:schemeClr val="tx1">
          <a:lumMod val="15000"/>
          <a:lumOff val="85000"/>
        </a:schemeClr>
      </a:solidFill>
      <a:round/>
    </a:ln>
    <a:effectLst/>
  </c:spPr>
  <c:txPr>
    <a:bodyPr/>
    <a:lstStyle/>
    <a:p>
      <a:pPr>
        <a:defRPr sz="1000">
          <a:solidFill>
            <a:schemeClr val="tx1"/>
          </a:solidFill>
        </a:defRPr>
      </a:pPr>
      <a:endParaRPr lang="en-US"/>
    </a:p>
  </c:txPr>
  <c:externalData r:id="rId3">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25400" cap="rnd">
              <a:noFill/>
              <a:round/>
            </a:ln>
            <a:effectLst>
              <a:outerShdw blurRad="57150" dist="19050" dir="5400000" algn="ctr" rotWithShape="0">
                <a:srgbClr val="000000">
                  <a:alpha val="63000"/>
                </a:srgbClr>
              </a:outerShdw>
            </a:effectLst>
          </c:spPr>
          <c:marker>
            <c:symbol val="circle"/>
            <c:size val="6"/>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9525" cap="rnd">
                <a:solidFill>
                  <a:schemeClr val="accent1"/>
                </a:solidFill>
                <a:round/>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marker>
          <c:trendline>
            <c:spPr>
              <a:ln w="19050" cap="rnd">
                <a:solidFill>
                  <a:srgbClr val="FF0000"/>
                </a:solidFill>
              </a:ln>
              <a:effectLst/>
            </c:spPr>
            <c:trendlineType val="linear"/>
            <c:dispRSqr val="1"/>
            <c:dispEq val="1"/>
            <c:trendlineLbl>
              <c:layout>
                <c:manualLayout>
                  <c:x val="3.3584065213002223E-2"/>
                  <c:y val="-0.11049689183588894"/>
                </c:manualLayout>
              </c:layout>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br>
                      <a:rPr lang="en-US"/>
                    </a:br>
                    <a:r>
                      <a:rPr lang="en-US"/>
                      <a:t>R² = 0.272</a:t>
                    </a:r>
                  </a:p>
                </c:rich>
              </c:tx>
              <c:numFmt formatCode="General" sourceLinked="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rendlineLbl>
          </c:trendline>
          <c:xVal>
            <c:numRef>
              <c:f>DM!$C$2:$C$66</c:f>
              <c:numCache>
                <c:formatCode>0.00</c:formatCode>
                <c:ptCount val="65"/>
                <c:pt idx="0">
                  <c:v>550.06845876385239</c:v>
                </c:pt>
                <c:pt idx="1">
                  <c:v>4537.5790555642216</c:v>
                </c:pt>
                <c:pt idx="2">
                  <c:v>3936.7983196528689</c:v>
                </c:pt>
                <c:pt idx="3">
                  <c:v>4135.1386014207083</c:v>
                </c:pt>
                <c:pt idx="4">
                  <c:v>23739.157173206178</c:v>
                </c:pt>
                <c:pt idx="5">
                  <c:v>1516.5132695643717</c:v>
                </c:pt>
                <c:pt idx="6">
                  <c:v>5733.3072098876391</c:v>
                </c:pt>
                <c:pt idx="7">
                  <c:v>3130.233542617761</c:v>
                </c:pt>
                <c:pt idx="8">
                  <c:v>5148.208516959392</c:v>
                </c:pt>
                <c:pt idx="9">
                  <c:v>26938.503382302533</c:v>
                </c:pt>
                <c:pt idx="10">
                  <c:v>8228.0115697265028</c:v>
                </c:pt>
                <c:pt idx="11">
                  <c:v>1269.9072381891344</c:v>
                </c:pt>
                <c:pt idx="12">
                  <c:v>8826.9940957483523</c:v>
                </c:pt>
                <c:pt idx="13">
                  <c:v>13386.512859433973</c:v>
                </c:pt>
                <c:pt idx="14">
                  <c:v>20379.896039641699</c:v>
                </c:pt>
                <c:pt idx="15">
                  <c:v>2412.7270818521342</c:v>
                </c:pt>
                <c:pt idx="16">
                  <c:v>20200.375592040909</c:v>
                </c:pt>
                <c:pt idx="17">
                  <c:v>3853.6499035291508</c:v>
                </c:pt>
                <c:pt idx="18">
                  <c:v>12664.847435120277</c:v>
                </c:pt>
                <c:pt idx="19">
                  <c:v>1979.3643005305955</c:v>
                </c:pt>
                <c:pt idx="20">
                  <c:v>3846.4157092230544</c:v>
                </c:pt>
                <c:pt idx="21">
                  <c:v>5593.8537833814789</c:v>
                </c:pt>
                <c:pt idx="22">
                  <c:v>5017.9680646534689</c:v>
                </c:pt>
                <c:pt idx="23">
                  <c:v>40543.584166570246</c:v>
                </c:pt>
                <c:pt idx="24">
                  <c:v>4129.751664436887</c:v>
                </c:pt>
                <c:pt idx="25">
                  <c:v>9030.3188060265165</c:v>
                </c:pt>
                <c:pt idx="26">
                  <c:v>29040.363709111727</c:v>
                </c:pt>
                <c:pt idx="27">
                  <c:v>9030.3188060265165</c:v>
                </c:pt>
                <c:pt idx="28">
                  <c:v>2457.3774139728148</c:v>
                </c:pt>
                <c:pt idx="29">
                  <c:v>15684.558518648953</c:v>
                </c:pt>
                <c:pt idx="30">
                  <c:v>8808.5894475940549</c:v>
                </c:pt>
                <c:pt idx="31">
                  <c:v>16809.648256967397</c:v>
                </c:pt>
                <c:pt idx="32">
                  <c:v>5414.614822630946</c:v>
                </c:pt>
                <c:pt idx="33">
                  <c:v>9502.5683962516578</c:v>
                </c:pt>
                <c:pt idx="34">
                  <c:v>11151.069206829008</c:v>
                </c:pt>
                <c:pt idx="35">
                  <c:v>2290.2351496162537</c:v>
                </c:pt>
                <c:pt idx="36">
                  <c:v>3717.4733888289593</c:v>
                </c:pt>
                <c:pt idx="37">
                  <c:v>7784.0652899655715</c:v>
                </c:pt>
                <c:pt idx="38">
                  <c:v>1256.6606748178999</c:v>
                </c:pt>
                <c:pt idx="39">
                  <c:v>849.0110426042703</c:v>
                </c:pt>
                <c:pt idx="40">
                  <c:v>15267.445015520858</c:v>
                </c:pt>
                <c:pt idx="41">
                  <c:v>1547.8534136692917</c:v>
                </c:pt>
                <c:pt idx="42">
                  <c:v>1468.192946478124</c:v>
                </c:pt>
                <c:pt idx="43">
                  <c:v>2988.9527033580216</c:v>
                </c:pt>
                <c:pt idx="44">
                  <c:v>13863.548420276311</c:v>
                </c:pt>
                <c:pt idx="45">
                  <c:v>63249.422432905674</c:v>
                </c:pt>
                <c:pt idx="46">
                  <c:v>10819.24402437838</c:v>
                </c:pt>
                <c:pt idx="47">
                  <c:v>10749.0560658145</c:v>
                </c:pt>
                <c:pt idx="48">
                  <c:v>20849.291368660466</c:v>
                </c:pt>
                <c:pt idx="49">
                  <c:v>5901.2230130799289</c:v>
                </c:pt>
                <c:pt idx="50">
                  <c:v>57714.296631377772</c:v>
                </c:pt>
                <c:pt idx="51">
                  <c:v>17579.25939914208</c:v>
                </c:pt>
                <c:pt idx="52">
                  <c:v>23601.402775876944</c:v>
                </c:pt>
                <c:pt idx="53">
                  <c:v>3835.3948171134107</c:v>
                </c:pt>
                <c:pt idx="54">
                  <c:v>2058.0352093943497</c:v>
                </c:pt>
                <c:pt idx="55">
                  <c:v>801.05087126751039</c:v>
                </c:pt>
                <c:pt idx="56">
                  <c:v>6595.0041245801704</c:v>
                </c:pt>
                <c:pt idx="57">
                  <c:v>2279.2532035787785</c:v>
                </c:pt>
                <c:pt idx="58">
                  <c:v>10546.152563160262</c:v>
                </c:pt>
                <c:pt idx="59">
                  <c:v>6586.6258626860044</c:v>
                </c:pt>
                <c:pt idx="60">
                  <c:v>37622.207457593206</c:v>
                </c:pt>
                <c:pt idx="61">
                  <c:v>2639.8243258679499</c:v>
                </c:pt>
                <c:pt idx="62">
                  <c:v>1533.8520376648803</c:v>
                </c:pt>
                <c:pt idx="63">
                  <c:v>2342.2440027211678</c:v>
                </c:pt>
                <c:pt idx="64">
                  <c:v>1106.8039064994432</c:v>
                </c:pt>
              </c:numCache>
            </c:numRef>
          </c:xVal>
          <c:yVal>
            <c:numRef>
              <c:f>DM!$B$2:$B$66</c:f>
              <c:numCache>
                <c:formatCode>0.00</c:formatCode>
                <c:ptCount val="65"/>
                <c:pt idx="0">
                  <c:v>0.21249999999999999</c:v>
                </c:pt>
                <c:pt idx="1">
                  <c:v>0</c:v>
                </c:pt>
                <c:pt idx="2">
                  <c:v>0</c:v>
                </c:pt>
                <c:pt idx="3">
                  <c:v>0</c:v>
                </c:pt>
                <c:pt idx="4">
                  <c:v>0</c:v>
                </c:pt>
                <c:pt idx="5">
                  <c:v>0</c:v>
                </c:pt>
                <c:pt idx="6">
                  <c:v>0</c:v>
                </c:pt>
                <c:pt idx="7">
                  <c:v>0.74875000000000003</c:v>
                </c:pt>
                <c:pt idx="8">
                  <c:v>0</c:v>
                </c:pt>
                <c:pt idx="9">
                  <c:v>0.41250000000000003</c:v>
                </c:pt>
                <c:pt idx="10">
                  <c:v>0.625</c:v>
                </c:pt>
                <c:pt idx="11">
                  <c:v>0</c:v>
                </c:pt>
                <c:pt idx="12">
                  <c:v>0.625</c:v>
                </c:pt>
                <c:pt idx="13">
                  <c:v>0.625</c:v>
                </c:pt>
                <c:pt idx="14">
                  <c:v>0.53625</c:v>
                </c:pt>
                <c:pt idx="15">
                  <c:v>0.625</c:v>
                </c:pt>
                <c:pt idx="16">
                  <c:v>0.41250000000000003</c:v>
                </c:pt>
                <c:pt idx="17">
                  <c:v>0.53625</c:v>
                </c:pt>
                <c:pt idx="18">
                  <c:v>0.74875000000000003</c:v>
                </c:pt>
                <c:pt idx="19">
                  <c:v>0.41250000000000003</c:v>
                </c:pt>
                <c:pt idx="20">
                  <c:v>0</c:v>
                </c:pt>
                <c:pt idx="21">
                  <c:v>0.625</c:v>
                </c:pt>
                <c:pt idx="22">
                  <c:v>0</c:v>
                </c:pt>
                <c:pt idx="23">
                  <c:v>0.74875000000000003</c:v>
                </c:pt>
                <c:pt idx="24">
                  <c:v>0.625</c:v>
                </c:pt>
                <c:pt idx="25">
                  <c:v>0.625</c:v>
                </c:pt>
                <c:pt idx="26">
                  <c:v>0</c:v>
                </c:pt>
                <c:pt idx="27">
                  <c:v>0</c:v>
                </c:pt>
                <c:pt idx="28">
                  <c:v>0.20625000000000002</c:v>
                </c:pt>
                <c:pt idx="29">
                  <c:v>0.74875000000000003</c:v>
                </c:pt>
                <c:pt idx="30">
                  <c:v>0.41250000000000003</c:v>
                </c:pt>
                <c:pt idx="31">
                  <c:v>0.74875000000000003</c:v>
                </c:pt>
                <c:pt idx="32">
                  <c:v>0.74875000000000003</c:v>
                </c:pt>
                <c:pt idx="33">
                  <c:v>0.20625000000000002</c:v>
                </c:pt>
                <c:pt idx="34">
                  <c:v>0</c:v>
                </c:pt>
                <c:pt idx="35">
                  <c:v>0.74875000000000003</c:v>
                </c:pt>
                <c:pt idx="36">
                  <c:v>0</c:v>
                </c:pt>
                <c:pt idx="37">
                  <c:v>0.625</c:v>
                </c:pt>
                <c:pt idx="38">
                  <c:v>0</c:v>
                </c:pt>
                <c:pt idx="39">
                  <c:v>0.41250000000000003</c:v>
                </c:pt>
                <c:pt idx="40">
                  <c:v>0.41250000000000003</c:v>
                </c:pt>
                <c:pt idx="41">
                  <c:v>0.41250000000000003</c:v>
                </c:pt>
                <c:pt idx="42">
                  <c:v>0</c:v>
                </c:pt>
                <c:pt idx="43">
                  <c:v>0</c:v>
                </c:pt>
                <c:pt idx="44">
                  <c:v>0.87250000000000005</c:v>
                </c:pt>
                <c:pt idx="45">
                  <c:v>0.41250000000000003</c:v>
                </c:pt>
                <c:pt idx="46">
                  <c:v>0.625</c:v>
                </c:pt>
                <c:pt idx="47">
                  <c:v>0.625</c:v>
                </c:pt>
                <c:pt idx="48">
                  <c:v>0</c:v>
                </c:pt>
                <c:pt idx="49">
                  <c:v>0.20625000000000002</c:v>
                </c:pt>
                <c:pt idx="50">
                  <c:v>0.625</c:v>
                </c:pt>
                <c:pt idx="51">
                  <c:v>0.12375</c:v>
                </c:pt>
                <c:pt idx="52">
                  <c:v>0.78750000000000009</c:v>
                </c:pt>
                <c:pt idx="53">
                  <c:v>0</c:v>
                </c:pt>
                <c:pt idx="54">
                  <c:v>0.625</c:v>
                </c:pt>
                <c:pt idx="55">
                  <c:v>0</c:v>
                </c:pt>
                <c:pt idx="56">
                  <c:v>0</c:v>
                </c:pt>
                <c:pt idx="57">
                  <c:v>0</c:v>
                </c:pt>
                <c:pt idx="58">
                  <c:v>0</c:v>
                </c:pt>
                <c:pt idx="59">
                  <c:v>0</c:v>
                </c:pt>
                <c:pt idx="60">
                  <c:v>0.625</c:v>
                </c:pt>
                <c:pt idx="61">
                  <c:v>0</c:v>
                </c:pt>
                <c:pt idx="62">
                  <c:v>0</c:v>
                </c:pt>
                <c:pt idx="63">
                  <c:v>0.2475</c:v>
                </c:pt>
                <c:pt idx="64">
                  <c:v>0.625</c:v>
                </c:pt>
              </c:numCache>
            </c:numRef>
          </c:yVal>
          <c:smooth val="0"/>
          <c:extLst>
            <c:ext xmlns:c16="http://schemas.microsoft.com/office/drawing/2014/chart" uri="{C3380CC4-5D6E-409C-BE32-E72D297353CC}">
              <c16:uniqueId val="{00000001-269F-9D46-ACE1-C4B70CA87487}"/>
            </c:ext>
          </c:extLst>
        </c:ser>
        <c:dLbls>
          <c:showLegendKey val="0"/>
          <c:showVal val="0"/>
          <c:showCatName val="0"/>
          <c:showSerName val="0"/>
          <c:showPercent val="0"/>
          <c:showBubbleSize val="0"/>
        </c:dLbls>
        <c:axId val="589086671"/>
        <c:axId val="588620639"/>
      </c:scatterChart>
      <c:valAx>
        <c:axId val="589086671"/>
        <c:scaling>
          <c:orientation val="minMax"/>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GDP per capita</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0" sourceLinked="0"/>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588620639"/>
        <c:crosses val="autoZero"/>
        <c:crossBetween val="midCat"/>
      </c:valAx>
      <c:valAx>
        <c:axId val="58862063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EIA Decision Making</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589086671"/>
        <c:crossesAt val="0"/>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000">
          <a:solidFill>
            <a:schemeClr val="tx1"/>
          </a:solidFill>
        </a:defRPr>
      </a:pPr>
      <a:endParaRPr lang="en-US"/>
    </a:p>
  </c:txPr>
  <c:externalData r:id="rId3">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support!$C$1</c:f>
              <c:strCache>
                <c:ptCount val="1"/>
                <c:pt idx="0">
                  <c:v>GDP per capita</c:v>
                </c:pt>
              </c:strCache>
            </c:strRef>
          </c:tx>
          <c:spPr>
            <a:ln w="25400" cap="rnd">
              <a:noFill/>
              <a:round/>
            </a:ln>
            <a:effectLst>
              <a:outerShdw blurRad="57150" dist="19050" dir="5400000" algn="ctr" rotWithShape="0">
                <a:srgbClr val="000000">
                  <a:alpha val="63000"/>
                </a:srgbClr>
              </a:outerShdw>
            </a:effectLst>
          </c:spPr>
          <c:marker>
            <c:symbol val="circle"/>
            <c:size val="6"/>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9525" cap="rnd">
                <a:solidFill>
                  <a:schemeClr val="accent1"/>
                </a:solidFill>
                <a:round/>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marker>
          <c:trendline>
            <c:spPr>
              <a:ln w="19050" cap="rnd">
                <a:solidFill>
                  <a:srgbClr val="FF0000"/>
                </a:solidFill>
              </a:ln>
              <a:effectLst/>
            </c:spPr>
            <c:trendlineType val="linear"/>
            <c:dispRSqr val="1"/>
            <c:dispEq val="1"/>
            <c:trendlineLbl>
              <c:layout>
                <c:manualLayout>
                  <c:x val="3.7366129073094158E-3"/>
                  <c:y val="-1.2601396523547763E-2"/>
                </c:manualLayout>
              </c:layout>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br>
                      <a:rPr lang="en-US"/>
                    </a:br>
                    <a:r>
                      <a:rPr lang="en-US"/>
                      <a:t>R² = 0.661</a:t>
                    </a:r>
                  </a:p>
                </c:rich>
              </c:tx>
              <c:numFmt formatCode="General" sourceLinked="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rendlineLbl>
          </c:trendline>
          <c:xVal>
            <c:numRef>
              <c:f>support!$C$2:$C$66</c:f>
              <c:numCache>
                <c:formatCode>0.00</c:formatCode>
                <c:ptCount val="65"/>
                <c:pt idx="0">
                  <c:v>550.06845876385239</c:v>
                </c:pt>
                <c:pt idx="1">
                  <c:v>4537.5790555642216</c:v>
                </c:pt>
                <c:pt idx="2">
                  <c:v>3936.7983196528689</c:v>
                </c:pt>
                <c:pt idx="3">
                  <c:v>4135.1386014207083</c:v>
                </c:pt>
                <c:pt idx="4">
                  <c:v>23739.157173206178</c:v>
                </c:pt>
                <c:pt idx="5">
                  <c:v>1516.5132695643717</c:v>
                </c:pt>
                <c:pt idx="6">
                  <c:v>5733.3072098876391</c:v>
                </c:pt>
                <c:pt idx="7">
                  <c:v>3130.233542617761</c:v>
                </c:pt>
                <c:pt idx="8">
                  <c:v>5148.208516959392</c:v>
                </c:pt>
                <c:pt idx="9">
                  <c:v>26938.503382302533</c:v>
                </c:pt>
                <c:pt idx="10">
                  <c:v>8228.0115697265028</c:v>
                </c:pt>
                <c:pt idx="11">
                  <c:v>1269.9072381891344</c:v>
                </c:pt>
                <c:pt idx="12">
                  <c:v>8826.9940957483523</c:v>
                </c:pt>
                <c:pt idx="13">
                  <c:v>13386.512859433973</c:v>
                </c:pt>
                <c:pt idx="14">
                  <c:v>20379.896039641699</c:v>
                </c:pt>
                <c:pt idx="15">
                  <c:v>2412.7270818521342</c:v>
                </c:pt>
                <c:pt idx="16">
                  <c:v>20200.375592040909</c:v>
                </c:pt>
                <c:pt idx="17">
                  <c:v>3853.6499035291508</c:v>
                </c:pt>
                <c:pt idx="18">
                  <c:v>12664.847435120277</c:v>
                </c:pt>
                <c:pt idx="19">
                  <c:v>1979.3643005305955</c:v>
                </c:pt>
                <c:pt idx="20">
                  <c:v>3846.4157092230544</c:v>
                </c:pt>
                <c:pt idx="21">
                  <c:v>5593.8537833814789</c:v>
                </c:pt>
                <c:pt idx="22">
                  <c:v>5017.9680646534689</c:v>
                </c:pt>
                <c:pt idx="23">
                  <c:v>40543.584166570246</c:v>
                </c:pt>
                <c:pt idx="24">
                  <c:v>4129.751664436887</c:v>
                </c:pt>
                <c:pt idx="25">
                  <c:v>9030.3188060265165</c:v>
                </c:pt>
                <c:pt idx="26">
                  <c:v>29040.363709111727</c:v>
                </c:pt>
                <c:pt idx="27">
                  <c:v>9030.3188060265165</c:v>
                </c:pt>
                <c:pt idx="28">
                  <c:v>2457.3774139728148</c:v>
                </c:pt>
                <c:pt idx="29">
                  <c:v>15684.558518648953</c:v>
                </c:pt>
                <c:pt idx="30">
                  <c:v>8808.5894475940549</c:v>
                </c:pt>
                <c:pt idx="31">
                  <c:v>16809.648256967397</c:v>
                </c:pt>
                <c:pt idx="32">
                  <c:v>5414.614822630946</c:v>
                </c:pt>
                <c:pt idx="33">
                  <c:v>9502.5683962516578</c:v>
                </c:pt>
                <c:pt idx="34">
                  <c:v>11151.069206829008</c:v>
                </c:pt>
                <c:pt idx="35">
                  <c:v>2290.2351496162537</c:v>
                </c:pt>
                <c:pt idx="36">
                  <c:v>3717.4733888289593</c:v>
                </c:pt>
                <c:pt idx="37">
                  <c:v>7784.0652899655715</c:v>
                </c:pt>
                <c:pt idx="38">
                  <c:v>1256.6606748178999</c:v>
                </c:pt>
                <c:pt idx="39">
                  <c:v>849.0110426042703</c:v>
                </c:pt>
                <c:pt idx="40">
                  <c:v>15267.445015520858</c:v>
                </c:pt>
                <c:pt idx="41">
                  <c:v>1547.8534136692917</c:v>
                </c:pt>
                <c:pt idx="42">
                  <c:v>1468.192946478124</c:v>
                </c:pt>
                <c:pt idx="43">
                  <c:v>2988.9527033580216</c:v>
                </c:pt>
                <c:pt idx="44">
                  <c:v>13863.548420276311</c:v>
                </c:pt>
                <c:pt idx="45">
                  <c:v>63249.422432905674</c:v>
                </c:pt>
                <c:pt idx="46">
                  <c:v>10819.24402437838</c:v>
                </c:pt>
                <c:pt idx="47">
                  <c:v>10749.0560658145</c:v>
                </c:pt>
                <c:pt idx="48">
                  <c:v>20849.291368660466</c:v>
                </c:pt>
                <c:pt idx="49">
                  <c:v>5901.2230130799289</c:v>
                </c:pt>
                <c:pt idx="50">
                  <c:v>57714.296631377772</c:v>
                </c:pt>
                <c:pt idx="51">
                  <c:v>17579.25939914208</c:v>
                </c:pt>
                <c:pt idx="52">
                  <c:v>23601.402775876944</c:v>
                </c:pt>
                <c:pt idx="53">
                  <c:v>3835.3948171134107</c:v>
                </c:pt>
                <c:pt idx="54">
                  <c:v>2058.0352093943497</c:v>
                </c:pt>
                <c:pt idx="55">
                  <c:v>801.05087126751039</c:v>
                </c:pt>
                <c:pt idx="56">
                  <c:v>6595.0041245801704</c:v>
                </c:pt>
                <c:pt idx="57">
                  <c:v>2279.2532035787785</c:v>
                </c:pt>
                <c:pt idx="58">
                  <c:v>10546.152563160262</c:v>
                </c:pt>
                <c:pt idx="59">
                  <c:v>6586.6258626860044</c:v>
                </c:pt>
                <c:pt idx="60">
                  <c:v>37622.207457593206</c:v>
                </c:pt>
                <c:pt idx="61">
                  <c:v>2639.8243258679499</c:v>
                </c:pt>
                <c:pt idx="62">
                  <c:v>1533.8520376648803</c:v>
                </c:pt>
                <c:pt idx="63">
                  <c:v>2342.2440027211678</c:v>
                </c:pt>
                <c:pt idx="64">
                  <c:v>1106.8039064994432</c:v>
                </c:pt>
              </c:numCache>
            </c:numRef>
          </c:xVal>
          <c:yVal>
            <c:numRef>
              <c:f>support!$B$2:$B$66</c:f>
              <c:numCache>
                <c:formatCode>0.00</c:formatCode>
                <c:ptCount val="65"/>
                <c:pt idx="0">
                  <c:v>5.8900000000000001E-2</c:v>
                </c:pt>
                <c:pt idx="1">
                  <c:v>0.30681000000000003</c:v>
                </c:pt>
                <c:pt idx="2">
                  <c:v>0.29172999999999999</c:v>
                </c:pt>
                <c:pt idx="3">
                  <c:v>0.30618000000000001</c:v>
                </c:pt>
                <c:pt idx="4">
                  <c:v>0.88100000000000001</c:v>
                </c:pt>
                <c:pt idx="5">
                  <c:v>0</c:v>
                </c:pt>
                <c:pt idx="6">
                  <c:v>0.35444999999999999</c:v>
                </c:pt>
                <c:pt idx="7">
                  <c:v>0.28100000000000003</c:v>
                </c:pt>
                <c:pt idx="8">
                  <c:v>0.35444999999999999</c:v>
                </c:pt>
                <c:pt idx="9">
                  <c:v>0.89600000000000002</c:v>
                </c:pt>
                <c:pt idx="10">
                  <c:v>0.57618000000000003</c:v>
                </c:pt>
                <c:pt idx="11">
                  <c:v>0.16335000000000002</c:v>
                </c:pt>
                <c:pt idx="12">
                  <c:v>0.85489999999999999</c:v>
                </c:pt>
                <c:pt idx="13">
                  <c:v>0.77617999999999998</c:v>
                </c:pt>
                <c:pt idx="14">
                  <c:v>0.82618000000000003</c:v>
                </c:pt>
                <c:pt idx="15">
                  <c:v>0.19236</c:v>
                </c:pt>
                <c:pt idx="16">
                  <c:v>0.85489999999999999</c:v>
                </c:pt>
                <c:pt idx="17">
                  <c:v>0.27617999999999998</c:v>
                </c:pt>
                <c:pt idx="18">
                  <c:v>0.80044999999999999</c:v>
                </c:pt>
                <c:pt idx="19">
                  <c:v>0.14172999999999999</c:v>
                </c:pt>
                <c:pt idx="20">
                  <c:v>0.29126000000000002</c:v>
                </c:pt>
                <c:pt idx="21">
                  <c:v>0</c:v>
                </c:pt>
                <c:pt idx="22">
                  <c:v>0</c:v>
                </c:pt>
                <c:pt idx="23">
                  <c:v>0.91100000000000003</c:v>
                </c:pt>
                <c:pt idx="24">
                  <c:v>0</c:v>
                </c:pt>
                <c:pt idx="25">
                  <c:v>0</c:v>
                </c:pt>
                <c:pt idx="26">
                  <c:v>0.83955999999999997</c:v>
                </c:pt>
                <c:pt idx="27">
                  <c:v>0</c:v>
                </c:pt>
                <c:pt idx="28">
                  <c:v>0</c:v>
                </c:pt>
                <c:pt idx="29">
                  <c:v>0.78100000000000003</c:v>
                </c:pt>
                <c:pt idx="30">
                  <c:v>0.45507999999999998</c:v>
                </c:pt>
                <c:pt idx="31">
                  <c:v>0.91100000000000003</c:v>
                </c:pt>
                <c:pt idx="32">
                  <c:v>0</c:v>
                </c:pt>
                <c:pt idx="33">
                  <c:v>0.60126000000000002</c:v>
                </c:pt>
                <c:pt idx="34">
                  <c:v>0.70889999999999997</c:v>
                </c:pt>
                <c:pt idx="35">
                  <c:v>0.311</c:v>
                </c:pt>
                <c:pt idx="36">
                  <c:v>0.2089</c:v>
                </c:pt>
                <c:pt idx="37">
                  <c:v>0</c:v>
                </c:pt>
                <c:pt idx="38">
                  <c:v>0</c:v>
                </c:pt>
                <c:pt idx="39">
                  <c:v>0.12670000000000001</c:v>
                </c:pt>
                <c:pt idx="40">
                  <c:v>0.64617999999999998</c:v>
                </c:pt>
                <c:pt idx="41">
                  <c:v>0.38346000000000002</c:v>
                </c:pt>
                <c:pt idx="42">
                  <c:v>0.24618000000000001</c:v>
                </c:pt>
                <c:pt idx="43">
                  <c:v>0.2089</c:v>
                </c:pt>
                <c:pt idx="44">
                  <c:v>0</c:v>
                </c:pt>
                <c:pt idx="45">
                  <c:v>0.38346000000000002</c:v>
                </c:pt>
                <c:pt idx="46">
                  <c:v>0.69499999999999995</c:v>
                </c:pt>
                <c:pt idx="47">
                  <c:v>0.6089</c:v>
                </c:pt>
                <c:pt idx="48">
                  <c:v>0.78346000000000005</c:v>
                </c:pt>
                <c:pt idx="49">
                  <c:v>0.33728000000000002</c:v>
                </c:pt>
                <c:pt idx="50">
                  <c:v>0.89236000000000004</c:v>
                </c:pt>
                <c:pt idx="51">
                  <c:v>0.65508</c:v>
                </c:pt>
                <c:pt idx="52">
                  <c:v>0.75444999999999995</c:v>
                </c:pt>
                <c:pt idx="53">
                  <c:v>0.32670000000000005</c:v>
                </c:pt>
                <c:pt idx="54">
                  <c:v>0.13728000000000001</c:v>
                </c:pt>
                <c:pt idx="55">
                  <c:v>0</c:v>
                </c:pt>
                <c:pt idx="56">
                  <c:v>0</c:v>
                </c:pt>
                <c:pt idx="57">
                  <c:v>0</c:v>
                </c:pt>
                <c:pt idx="58">
                  <c:v>0.70228000000000002</c:v>
                </c:pt>
                <c:pt idx="59">
                  <c:v>0</c:v>
                </c:pt>
                <c:pt idx="60">
                  <c:v>0.81599999999999995</c:v>
                </c:pt>
                <c:pt idx="61">
                  <c:v>0.27225000000000005</c:v>
                </c:pt>
                <c:pt idx="62">
                  <c:v>0</c:v>
                </c:pt>
                <c:pt idx="63">
                  <c:v>0.30125999999999997</c:v>
                </c:pt>
                <c:pt idx="64">
                  <c:v>0.16228000000000001</c:v>
                </c:pt>
              </c:numCache>
            </c:numRef>
          </c:yVal>
          <c:smooth val="0"/>
          <c:extLst>
            <c:ext xmlns:c16="http://schemas.microsoft.com/office/drawing/2014/chart" uri="{C3380CC4-5D6E-409C-BE32-E72D297353CC}">
              <c16:uniqueId val="{00000001-5B06-0543-9E6B-13D8AE73B85C}"/>
            </c:ext>
          </c:extLst>
        </c:ser>
        <c:dLbls>
          <c:showLegendKey val="0"/>
          <c:showVal val="0"/>
          <c:showCatName val="0"/>
          <c:showSerName val="0"/>
          <c:showPercent val="0"/>
          <c:showBubbleSize val="0"/>
        </c:dLbls>
        <c:axId val="588437375"/>
        <c:axId val="592058047"/>
      </c:scatterChart>
      <c:valAx>
        <c:axId val="588437375"/>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GDP per capita</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0.00"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592058047"/>
        <c:crosses val="autoZero"/>
        <c:crossBetween val="midCat"/>
      </c:valAx>
      <c:valAx>
        <c:axId val="59205804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 EIA Administrative Suppor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588437375"/>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000">
          <a:solidFill>
            <a:schemeClr val="tx1"/>
          </a:solidFill>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administration!$C$1</c:f>
              <c:strCache>
                <c:ptCount val="1"/>
                <c:pt idx="0">
                  <c:v>GDP per capita</c:v>
                </c:pt>
              </c:strCache>
            </c:strRef>
          </c:tx>
          <c:spPr>
            <a:ln w="25400" cap="rnd">
              <a:noFill/>
              <a:round/>
            </a:ln>
            <a:effectLst>
              <a:outerShdw blurRad="57150" dist="19050" dir="5400000" algn="ctr" rotWithShape="0">
                <a:srgbClr val="000000">
                  <a:alpha val="63000"/>
                </a:srgbClr>
              </a:outerShdw>
            </a:effectLst>
          </c:spPr>
          <c:marker>
            <c:symbol val="circle"/>
            <c:size val="6"/>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9525" cap="rnd">
                <a:solidFill>
                  <a:schemeClr val="accent1"/>
                </a:solidFill>
                <a:round/>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marker>
          <c:trendline>
            <c:spPr>
              <a:ln w="19050" cap="rnd">
                <a:solidFill>
                  <a:srgbClr val="FF0000"/>
                </a:solidFill>
              </a:ln>
              <a:effectLst/>
            </c:spPr>
            <c:trendlineType val="linear"/>
            <c:dispRSqr val="1"/>
            <c:dispEq val="1"/>
            <c:trendlineLbl>
              <c:layout>
                <c:manualLayout>
                  <c:x val="4.7053791225099076E-3"/>
                  <c:y val="-3.0647717022988224E-2"/>
                </c:manualLayout>
              </c:layout>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br>
                      <a:rPr lang="en-US" baseline="0"/>
                    </a:br>
                    <a:r>
                      <a:rPr lang="en-US" baseline="0"/>
                      <a:t>R² = 0.02</a:t>
                    </a:r>
                    <a:endParaRPr lang="en-US"/>
                  </a:p>
                </c:rich>
              </c:tx>
              <c:numFmt formatCode="General" sourceLinked="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rendlineLbl>
          </c:trendline>
          <c:xVal>
            <c:numRef>
              <c:f>administration!$C$2:$C$66</c:f>
              <c:numCache>
                <c:formatCode>General</c:formatCode>
                <c:ptCount val="65"/>
                <c:pt idx="0">
                  <c:v>550.07000000000005</c:v>
                </c:pt>
                <c:pt idx="1">
                  <c:v>4537.58</c:v>
                </c:pt>
                <c:pt idx="2">
                  <c:v>3936.8</c:v>
                </c:pt>
                <c:pt idx="3">
                  <c:v>4135.1400000000003</c:v>
                </c:pt>
                <c:pt idx="4">
                  <c:v>23739.16</c:v>
                </c:pt>
                <c:pt idx="5">
                  <c:v>1516.51</c:v>
                </c:pt>
                <c:pt idx="6">
                  <c:v>5733.31</c:v>
                </c:pt>
                <c:pt idx="7">
                  <c:v>3130.23</c:v>
                </c:pt>
                <c:pt idx="8">
                  <c:v>5148.21</c:v>
                </c:pt>
                <c:pt idx="9">
                  <c:v>26938.5</c:v>
                </c:pt>
                <c:pt idx="10">
                  <c:v>8228.01</c:v>
                </c:pt>
                <c:pt idx="11">
                  <c:v>1269.9100000000001</c:v>
                </c:pt>
                <c:pt idx="12">
                  <c:v>8826.99</c:v>
                </c:pt>
                <c:pt idx="13">
                  <c:v>13386.51</c:v>
                </c:pt>
                <c:pt idx="14">
                  <c:v>20379.900000000001</c:v>
                </c:pt>
                <c:pt idx="15">
                  <c:v>2412.73</c:v>
                </c:pt>
                <c:pt idx="16">
                  <c:v>20200.38</c:v>
                </c:pt>
                <c:pt idx="17">
                  <c:v>3853.65</c:v>
                </c:pt>
                <c:pt idx="18">
                  <c:v>12664.85</c:v>
                </c:pt>
                <c:pt idx="19">
                  <c:v>1979.36</c:v>
                </c:pt>
                <c:pt idx="20">
                  <c:v>3846.42</c:v>
                </c:pt>
                <c:pt idx="21">
                  <c:v>5593.85</c:v>
                </c:pt>
                <c:pt idx="22">
                  <c:v>5017.97</c:v>
                </c:pt>
                <c:pt idx="23">
                  <c:v>40543.58</c:v>
                </c:pt>
                <c:pt idx="24">
                  <c:v>4129.75</c:v>
                </c:pt>
                <c:pt idx="25">
                  <c:v>9030.32</c:v>
                </c:pt>
                <c:pt idx="26">
                  <c:v>29040.36</c:v>
                </c:pt>
                <c:pt idx="27">
                  <c:v>9030.32</c:v>
                </c:pt>
                <c:pt idx="28">
                  <c:v>2457.38</c:v>
                </c:pt>
                <c:pt idx="29">
                  <c:v>15684.56</c:v>
                </c:pt>
                <c:pt idx="30">
                  <c:v>8808.59</c:v>
                </c:pt>
                <c:pt idx="31">
                  <c:v>16809.650000000001</c:v>
                </c:pt>
                <c:pt idx="32">
                  <c:v>5414.61</c:v>
                </c:pt>
                <c:pt idx="33">
                  <c:v>9502.57</c:v>
                </c:pt>
                <c:pt idx="34">
                  <c:v>11151.07</c:v>
                </c:pt>
                <c:pt idx="35">
                  <c:v>2290.2399999999998</c:v>
                </c:pt>
                <c:pt idx="36">
                  <c:v>3717.47</c:v>
                </c:pt>
                <c:pt idx="37">
                  <c:v>7784.07</c:v>
                </c:pt>
                <c:pt idx="38">
                  <c:v>1256.6600000000001</c:v>
                </c:pt>
                <c:pt idx="39">
                  <c:v>849.01</c:v>
                </c:pt>
                <c:pt idx="40">
                  <c:v>15267.45</c:v>
                </c:pt>
                <c:pt idx="41">
                  <c:v>1547.85</c:v>
                </c:pt>
                <c:pt idx="42">
                  <c:v>1468.19</c:v>
                </c:pt>
                <c:pt idx="43">
                  <c:v>2988.95</c:v>
                </c:pt>
                <c:pt idx="44">
                  <c:v>13863.55</c:v>
                </c:pt>
                <c:pt idx="45">
                  <c:v>63249.42</c:v>
                </c:pt>
                <c:pt idx="46">
                  <c:v>10819.24</c:v>
                </c:pt>
                <c:pt idx="47">
                  <c:v>10749.06</c:v>
                </c:pt>
                <c:pt idx="48">
                  <c:v>20849.29</c:v>
                </c:pt>
                <c:pt idx="49">
                  <c:v>5901.22</c:v>
                </c:pt>
                <c:pt idx="50">
                  <c:v>57714.3</c:v>
                </c:pt>
                <c:pt idx="51">
                  <c:v>17579.259999999998</c:v>
                </c:pt>
                <c:pt idx="52">
                  <c:v>23601.4</c:v>
                </c:pt>
                <c:pt idx="53">
                  <c:v>3835.39</c:v>
                </c:pt>
                <c:pt idx="54">
                  <c:v>2058.04</c:v>
                </c:pt>
                <c:pt idx="55">
                  <c:v>801.05</c:v>
                </c:pt>
                <c:pt idx="56">
                  <c:v>6595</c:v>
                </c:pt>
                <c:pt idx="57">
                  <c:v>2279.25</c:v>
                </c:pt>
                <c:pt idx="58">
                  <c:v>10546.15</c:v>
                </c:pt>
                <c:pt idx="59">
                  <c:v>6586.63</c:v>
                </c:pt>
                <c:pt idx="60">
                  <c:v>37622.21</c:v>
                </c:pt>
                <c:pt idx="61">
                  <c:v>2639.82</c:v>
                </c:pt>
                <c:pt idx="62">
                  <c:v>1533.85</c:v>
                </c:pt>
                <c:pt idx="63">
                  <c:v>2342.2399999999998</c:v>
                </c:pt>
                <c:pt idx="64">
                  <c:v>1106.8</c:v>
                </c:pt>
              </c:numCache>
            </c:numRef>
          </c:xVal>
          <c:yVal>
            <c:numRef>
              <c:f>administration!$B$2:$B$66</c:f>
              <c:numCache>
                <c:formatCode>General</c:formatCode>
                <c:ptCount val="65"/>
                <c:pt idx="0">
                  <c:v>0.68</c:v>
                </c:pt>
                <c:pt idx="1">
                  <c:v>0.19</c:v>
                </c:pt>
                <c:pt idx="2">
                  <c:v>0.49</c:v>
                </c:pt>
                <c:pt idx="3">
                  <c:v>0.6</c:v>
                </c:pt>
                <c:pt idx="4">
                  <c:v>0.44</c:v>
                </c:pt>
                <c:pt idx="5">
                  <c:v>0.6</c:v>
                </c:pt>
                <c:pt idx="6">
                  <c:v>0.44</c:v>
                </c:pt>
                <c:pt idx="7">
                  <c:v>0.6</c:v>
                </c:pt>
                <c:pt idx="8">
                  <c:v>0.5</c:v>
                </c:pt>
                <c:pt idx="9">
                  <c:v>0.95</c:v>
                </c:pt>
                <c:pt idx="10">
                  <c:v>0.83</c:v>
                </c:pt>
                <c:pt idx="11">
                  <c:v>0.39</c:v>
                </c:pt>
                <c:pt idx="12">
                  <c:v>0.83</c:v>
                </c:pt>
                <c:pt idx="13">
                  <c:v>0.21</c:v>
                </c:pt>
                <c:pt idx="14">
                  <c:v>0.27</c:v>
                </c:pt>
                <c:pt idx="15">
                  <c:v>0.17</c:v>
                </c:pt>
                <c:pt idx="16">
                  <c:v>0.17</c:v>
                </c:pt>
                <c:pt idx="17">
                  <c:v>1</c:v>
                </c:pt>
                <c:pt idx="18">
                  <c:v>0.28999999999999998</c:v>
                </c:pt>
                <c:pt idx="19">
                  <c:v>0.28999999999999998</c:v>
                </c:pt>
                <c:pt idx="20">
                  <c:v>0.12</c:v>
                </c:pt>
                <c:pt idx="21">
                  <c:v>0.12</c:v>
                </c:pt>
                <c:pt idx="22">
                  <c:v>0.44</c:v>
                </c:pt>
                <c:pt idx="23">
                  <c:v>0.44</c:v>
                </c:pt>
                <c:pt idx="24">
                  <c:v>0.44</c:v>
                </c:pt>
                <c:pt idx="25">
                  <c:v>0.44</c:v>
                </c:pt>
                <c:pt idx="26">
                  <c:v>0.73</c:v>
                </c:pt>
                <c:pt idx="27">
                  <c:v>0.44</c:v>
                </c:pt>
                <c:pt idx="28">
                  <c:v>0.44</c:v>
                </c:pt>
                <c:pt idx="29">
                  <c:v>0.64</c:v>
                </c:pt>
                <c:pt idx="30">
                  <c:v>0.33</c:v>
                </c:pt>
                <c:pt idx="31">
                  <c:v>0.88</c:v>
                </c:pt>
                <c:pt idx="32">
                  <c:v>0.33</c:v>
                </c:pt>
                <c:pt idx="33">
                  <c:v>0.21</c:v>
                </c:pt>
                <c:pt idx="34">
                  <c:v>0.23</c:v>
                </c:pt>
                <c:pt idx="35">
                  <c:v>0.91</c:v>
                </c:pt>
                <c:pt idx="36">
                  <c:v>0</c:v>
                </c:pt>
                <c:pt idx="37">
                  <c:v>0.57999999999999996</c:v>
                </c:pt>
                <c:pt idx="38">
                  <c:v>0.37</c:v>
                </c:pt>
                <c:pt idx="39">
                  <c:v>0.57999999999999996</c:v>
                </c:pt>
                <c:pt idx="40">
                  <c:v>0.57999999999999996</c:v>
                </c:pt>
                <c:pt idx="41">
                  <c:v>0.68</c:v>
                </c:pt>
                <c:pt idx="42">
                  <c:v>0</c:v>
                </c:pt>
                <c:pt idx="43">
                  <c:v>0.48</c:v>
                </c:pt>
                <c:pt idx="44">
                  <c:v>0.19</c:v>
                </c:pt>
                <c:pt idx="45">
                  <c:v>0.92</c:v>
                </c:pt>
                <c:pt idx="46">
                  <c:v>0.62</c:v>
                </c:pt>
                <c:pt idx="47">
                  <c:v>0.54</c:v>
                </c:pt>
                <c:pt idx="48">
                  <c:v>0.39</c:v>
                </c:pt>
                <c:pt idx="49">
                  <c:v>0.48</c:v>
                </c:pt>
                <c:pt idx="50">
                  <c:v>0.62</c:v>
                </c:pt>
                <c:pt idx="51">
                  <c:v>0.71</c:v>
                </c:pt>
                <c:pt idx="52">
                  <c:v>0.83</c:v>
                </c:pt>
                <c:pt idx="53">
                  <c:v>0.64</c:v>
                </c:pt>
                <c:pt idx="54">
                  <c:v>0.71</c:v>
                </c:pt>
                <c:pt idx="55">
                  <c:v>0.14000000000000001</c:v>
                </c:pt>
                <c:pt idx="56">
                  <c:v>0.46</c:v>
                </c:pt>
                <c:pt idx="57">
                  <c:v>0.56000000000000005</c:v>
                </c:pt>
                <c:pt idx="58">
                  <c:v>0.56000000000000005</c:v>
                </c:pt>
                <c:pt idx="59">
                  <c:v>0.62</c:v>
                </c:pt>
                <c:pt idx="60">
                  <c:v>0.37</c:v>
                </c:pt>
                <c:pt idx="61">
                  <c:v>0.57999999999999996</c:v>
                </c:pt>
                <c:pt idx="62">
                  <c:v>0.41</c:v>
                </c:pt>
                <c:pt idx="63">
                  <c:v>0.21</c:v>
                </c:pt>
                <c:pt idx="64">
                  <c:v>0.41</c:v>
                </c:pt>
              </c:numCache>
            </c:numRef>
          </c:yVal>
          <c:smooth val="0"/>
          <c:extLst>
            <c:ext xmlns:c16="http://schemas.microsoft.com/office/drawing/2014/chart" uri="{C3380CC4-5D6E-409C-BE32-E72D297353CC}">
              <c16:uniqueId val="{00000001-D452-F541-8D79-94B4477787C0}"/>
            </c:ext>
          </c:extLst>
        </c:ser>
        <c:dLbls>
          <c:showLegendKey val="0"/>
          <c:showVal val="0"/>
          <c:showCatName val="0"/>
          <c:showSerName val="0"/>
          <c:showPercent val="0"/>
          <c:showBubbleSize val="0"/>
        </c:dLbls>
        <c:axId val="591904255"/>
        <c:axId val="588664991"/>
      </c:scatterChart>
      <c:valAx>
        <c:axId val="591904255"/>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GDP per capita</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588664991"/>
        <c:crosses val="autoZero"/>
        <c:crossBetween val="midCat"/>
      </c:valAx>
      <c:valAx>
        <c:axId val="58866499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EIA Adminstration</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591904255"/>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000">
          <a:solidFill>
            <a:schemeClr val="tx1"/>
          </a:solidFill>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1"/>
          <c:order val="0"/>
          <c:spPr>
            <a:ln w="25400" cap="rnd">
              <a:noFill/>
              <a:round/>
            </a:ln>
            <a:effectLst>
              <a:outerShdw blurRad="57150" dist="19050" dir="5400000" algn="ctr" rotWithShape="0">
                <a:srgbClr val="000000">
                  <a:alpha val="63000"/>
                </a:srgbClr>
              </a:outerShdw>
            </a:effectLst>
          </c:spPr>
          <c:marker>
            <c:symbol val="circle"/>
            <c:size val="6"/>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w="9525" cap="rnd">
                <a:solidFill>
                  <a:schemeClr val="accent2"/>
                </a:solidFill>
                <a:round/>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marker>
          <c:xVal>
            <c:numRef>
              <c:f>Procedure!$C$2:$C$66</c:f>
              <c:numCache>
                <c:formatCode>General</c:formatCode>
                <c:ptCount val="65"/>
                <c:pt idx="0">
                  <c:v>550.06845876385205</c:v>
                </c:pt>
                <c:pt idx="1">
                  <c:v>4537.5790555642197</c:v>
                </c:pt>
                <c:pt idx="2">
                  <c:v>4135.1386014207101</c:v>
                </c:pt>
                <c:pt idx="3">
                  <c:v>3936.7983196528698</c:v>
                </c:pt>
                <c:pt idx="4">
                  <c:v>23739.1571732062</c:v>
                </c:pt>
                <c:pt idx="5">
                  <c:v>1516.5132695643699</c:v>
                </c:pt>
                <c:pt idx="6">
                  <c:v>5733.3072098876401</c:v>
                </c:pt>
                <c:pt idx="7">
                  <c:v>3130.2335426177601</c:v>
                </c:pt>
                <c:pt idx="8">
                  <c:v>5148.2085169593902</c:v>
                </c:pt>
                <c:pt idx="9">
                  <c:v>26938.503382302501</c:v>
                </c:pt>
                <c:pt idx="10">
                  <c:v>8228.0115697264991</c:v>
                </c:pt>
                <c:pt idx="11">
                  <c:v>1269.9072381891301</c:v>
                </c:pt>
                <c:pt idx="12">
                  <c:v>8826.9940957483504</c:v>
                </c:pt>
                <c:pt idx="13">
                  <c:v>13386.512859434</c:v>
                </c:pt>
                <c:pt idx="14">
                  <c:v>20379.896039641699</c:v>
                </c:pt>
                <c:pt idx="15">
                  <c:v>2412.7270818521301</c:v>
                </c:pt>
                <c:pt idx="16">
                  <c:v>20200.375592040898</c:v>
                </c:pt>
                <c:pt idx="17">
                  <c:v>3853.6499035291499</c:v>
                </c:pt>
                <c:pt idx="18">
                  <c:v>12664.8474351203</c:v>
                </c:pt>
                <c:pt idx="19">
                  <c:v>1979.3643005306001</c:v>
                </c:pt>
                <c:pt idx="20">
                  <c:v>3846.4157092230498</c:v>
                </c:pt>
                <c:pt idx="21">
                  <c:v>5593.8537833814798</c:v>
                </c:pt>
                <c:pt idx="22">
                  <c:v>5017.9680646534698</c:v>
                </c:pt>
                <c:pt idx="23">
                  <c:v>40543.584166570203</c:v>
                </c:pt>
                <c:pt idx="24">
                  <c:v>4129.7516644368898</c:v>
                </c:pt>
                <c:pt idx="25">
                  <c:v>9030.3188060265202</c:v>
                </c:pt>
                <c:pt idx="26">
                  <c:v>29040.363709111702</c:v>
                </c:pt>
                <c:pt idx="27">
                  <c:v>9030.3188060265202</c:v>
                </c:pt>
                <c:pt idx="28">
                  <c:v>2457.3774139728098</c:v>
                </c:pt>
                <c:pt idx="29">
                  <c:v>15684.558518649001</c:v>
                </c:pt>
                <c:pt idx="30">
                  <c:v>8808.5894475940495</c:v>
                </c:pt>
                <c:pt idx="31">
                  <c:v>16809.648256967401</c:v>
                </c:pt>
                <c:pt idx="32">
                  <c:v>5414.6148226309497</c:v>
                </c:pt>
                <c:pt idx="33">
                  <c:v>9502.5683962516596</c:v>
                </c:pt>
                <c:pt idx="34">
                  <c:v>11151.069206829001</c:v>
                </c:pt>
                <c:pt idx="35">
                  <c:v>2290.2351496162501</c:v>
                </c:pt>
                <c:pt idx="36">
                  <c:v>3717.4733888289602</c:v>
                </c:pt>
                <c:pt idx="37">
                  <c:v>7784.0652899655697</c:v>
                </c:pt>
                <c:pt idx="38">
                  <c:v>1256.6606748178999</c:v>
                </c:pt>
                <c:pt idx="39">
                  <c:v>849.01104260426996</c:v>
                </c:pt>
                <c:pt idx="40">
                  <c:v>15267.4450155209</c:v>
                </c:pt>
                <c:pt idx="41">
                  <c:v>1547.8534136692899</c:v>
                </c:pt>
                <c:pt idx="42">
                  <c:v>1468.1929464781199</c:v>
                </c:pt>
                <c:pt idx="43">
                  <c:v>2988.9527033580198</c:v>
                </c:pt>
                <c:pt idx="44">
                  <c:v>13863.5484202763</c:v>
                </c:pt>
                <c:pt idx="45">
                  <c:v>63249.422432905703</c:v>
                </c:pt>
                <c:pt idx="46">
                  <c:v>10819.2440243784</c:v>
                </c:pt>
                <c:pt idx="47">
                  <c:v>10749.0560658145</c:v>
                </c:pt>
                <c:pt idx="48">
                  <c:v>20849.291368660499</c:v>
                </c:pt>
                <c:pt idx="49">
                  <c:v>5901.2230130799298</c:v>
                </c:pt>
                <c:pt idx="50">
                  <c:v>57714.296631377802</c:v>
                </c:pt>
                <c:pt idx="51">
                  <c:v>17579.259399142102</c:v>
                </c:pt>
                <c:pt idx="52">
                  <c:v>23601.402775876901</c:v>
                </c:pt>
                <c:pt idx="53">
                  <c:v>3835.3948171134102</c:v>
                </c:pt>
                <c:pt idx="54">
                  <c:v>2058.0352093943502</c:v>
                </c:pt>
                <c:pt idx="55">
                  <c:v>801.05087126751005</c:v>
                </c:pt>
                <c:pt idx="56">
                  <c:v>6595.0041245801704</c:v>
                </c:pt>
                <c:pt idx="57">
                  <c:v>2279.2532035787799</c:v>
                </c:pt>
                <c:pt idx="58">
                  <c:v>10546.1525631603</c:v>
                </c:pt>
                <c:pt idx="59">
                  <c:v>6586.6258626859999</c:v>
                </c:pt>
                <c:pt idx="60">
                  <c:v>37622.207457593198</c:v>
                </c:pt>
                <c:pt idx="61">
                  <c:v>2639.8243258679499</c:v>
                </c:pt>
                <c:pt idx="62">
                  <c:v>1533.8520376648801</c:v>
                </c:pt>
                <c:pt idx="63">
                  <c:v>2342.2440027211701</c:v>
                </c:pt>
                <c:pt idx="64">
                  <c:v>1106.80390649944</c:v>
                </c:pt>
              </c:numCache>
            </c:numRef>
          </c:xVal>
          <c:yVal>
            <c:numRef>
              <c:f>Procedure!$B$2:$B$66</c:f>
              <c:numCache>
                <c:formatCode>General</c:formatCode>
                <c:ptCount val="65"/>
                <c:pt idx="0">
                  <c:v>0.28633999999999998</c:v>
                </c:pt>
                <c:pt idx="1">
                  <c:v>0.45047999999999999</c:v>
                </c:pt>
                <c:pt idx="2">
                  <c:v>0.47871999999999998</c:v>
                </c:pt>
                <c:pt idx="3">
                  <c:v>0.33512999999999998</c:v>
                </c:pt>
                <c:pt idx="4">
                  <c:v>0.72121999999999997</c:v>
                </c:pt>
                <c:pt idx="5">
                  <c:v>0.47871999999999998</c:v>
                </c:pt>
                <c:pt idx="6">
                  <c:v>0.71121999999999996</c:v>
                </c:pt>
                <c:pt idx="7">
                  <c:v>0.67871999999999999</c:v>
                </c:pt>
                <c:pt idx="8">
                  <c:v>0.67871999999999999</c:v>
                </c:pt>
                <c:pt idx="9">
                  <c:v>0.44252999999999998</c:v>
                </c:pt>
                <c:pt idx="10">
                  <c:v>0.66122000000000003</c:v>
                </c:pt>
                <c:pt idx="11">
                  <c:v>0.62724000000000002</c:v>
                </c:pt>
                <c:pt idx="12">
                  <c:v>0.73521999999999998</c:v>
                </c:pt>
                <c:pt idx="13">
                  <c:v>0.69799999999999995</c:v>
                </c:pt>
                <c:pt idx="14">
                  <c:v>9.9000000000000005E-2</c:v>
                </c:pt>
                <c:pt idx="15">
                  <c:v>0.21218999999999999</c:v>
                </c:pt>
                <c:pt idx="16">
                  <c:v>0.76900000000000002</c:v>
                </c:pt>
                <c:pt idx="17">
                  <c:v>0.69899999999999995</c:v>
                </c:pt>
                <c:pt idx="18">
                  <c:v>0.63500000000000001</c:v>
                </c:pt>
                <c:pt idx="19">
                  <c:v>0.30084</c:v>
                </c:pt>
                <c:pt idx="20">
                  <c:v>0.53946000000000005</c:v>
                </c:pt>
                <c:pt idx="21">
                  <c:v>0.4365</c:v>
                </c:pt>
                <c:pt idx="22">
                  <c:v>0.58650000000000002</c:v>
                </c:pt>
                <c:pt idx="23">
                  <c:v>0.65600000000000003</c:v>
                </c:pt>
                <c:pt idx="24">
                  <c:v>0.41099999999999998</c:v>
                </c:pt>
                <c:pt idx="25">
                  <c:v>0.61734</c:v>
                </c:pt>
                <c:pt idx="26">
                  <c:v>0.45895999999999998</c:v>
                </c:pt>
                <c:pt idx="27">
                  <c:v>0.25896000000000002</c:v>
                </c:pt>
                <c:pt idx="28">
                  <c:v>0.25896000000000002</c:v>
                </c:pt>
                <c:pt idx="29">
                  <c:v>0.79696</c:v>
                </c:pt>
                <c:pt idx="30">
                  <c:v>0.57596000000000003</c:v>
                </c:pt>
                <c:pt idx="31">
                  <c:v>0.55896000000000001</c:v>
                </c:pt>
                <c:pt idx="32">
                  <c:v>0.45035999999999998</c:v>
                </c:pt>
                <c:pt idx="33">
                  <c:v>0.64683999999999997</c:v>
                </c:pt>
                <c:pt idx="34">
                  <c:v>0.50394000000000005</c:v>
                </c:pt>
                <c:pt idx="35">
                  <c:v>0.75675999999999999</c:v>
                </c:pt>
                <c:pt idx="36">
                  <c:v>0.25896000000000002</c:v>
                </c:pt>
                <c:pt idx="37">
                  <c:v>0.34188000000000002</c:v>
                </c:pt>
                <c:pt idx="38">
                  <c:v>0.29831999999999997</c:v>
                </c:pt>
                <c:pt idx="39">
                  <c:v>0.29831999999999997</c:v>
                </c:pt>
                <c:pt idx="40">
                  <c:v>0.64683999999999997</c:v>
                </c:pt>
                <c:pt idx="41">
                  <c:v>0.55134000000000005</c:v>
                </c:pt>
                <c:pt idx="42">
                  <c:v>0.23463000000000001</c:v>
                </c:pt>
                <c:pt idx="43">
                  <c:v>0.39929999999999999</c:v>
                </c:pt>
                <c:pt idx="44">
                  <c:v>0.60592000000000001</c:v>
                </c:pt>
                <c:pt idx="45">
                  <c:v>0.69286000000000003</c:v>
                </c:pt>
                <c:pt idx="46">
                  <c:v>0.64088000000000001</c:v>
                </c:pt>
                <c:pt idx="47">
                  <c:v>0.64088000000000001</c:v>
                </c:pt>
                <c:pt idx="48">
                  <c:v>0.63</c:v>
                </c:pt>
                <c:pt idx="49">
                  <c:v>0.61019000000000001</c:v>
                </c:pt>
                <c:pt idx="50">
                  <c:v>0.61019000000000001</c:v>
                </c:pt>
                <c:pt idx="51">
                  <c:v>0.66069</c:v>
                </c:pt>
                <c:pt idx="52">
                  <c:v>0.66069</c:v>
                </c:pt>
                <c:pt idx="53">
                  <c:v>0.46068999999999999</c:v>
                </c:pt>
                <c:pt idx="54">
                  <c:v>0.31019000000000002</c:v>
                </c:pt>
                <c:pt idx="55">
                  <c:v>0.21018999999999999</c:v>
                </c:pt>
                <c:pt idx="56">
                  <c:v>0.47339999999999999</c:v>
                </c:pt>
                <c:pt idx="57">
                  <c:v>0.28303</c:v>
                </c:pt>
                <c:pt idx="58">
                  <c:v>0.45234000000000002</c:v>
                </c:pt>
                <c:pt idx="59">
                  <c:v>0.45234000000000002</c:v>
                </c:pt>
                <c:pt idx="60">
                  <c:v>0.64880000000000004</c:v>
                </c:pt>
                <c:pt idx="61">
                  <c:v>0.65868000000000004</c:v>
                </c:pt>
                <c:pt idx="62">
                  <c:v>0.54779999999999995</c:v>
                </c:pt>
                <c:pt idx="63">
                  <c:v>0.59531999999999996</c:v>
                </c:pt>
                <c:pt idx="64">
                  <c:v>0.38641999999999999</c:v>
                </c:pt>
              </c:numCache>
            </c:numRef>
          </c:yVal>
          <c:smooth val="0"/>
          <c:extLst>
            <c:ext xmlns:c16="http://schemas.microsoft.com/office/drawing/2014/chart" uri="{C3380CC4-5D6E-409C-BE32-E72D297353CC}">
              <c16:uniqueId val="{00000000-4EC3-F74F-8778-9AC43153865F}"/>
            </c:ext>
          </c:extLst>
        </c:ser>
        <c:ser>
          <c:idx val="0"/>
          <c:order val="1"/>
          <c:spPr>
            <a:ln w="25400" cap="rnd">
              <a:noFill/>
              <a:round/>
            </a:ln>
            <a:effectLst>
              <a:outerShdw blurRad="57150" dist="19050" dir="5400000" algn="ctr" rotWithShape="0">
                <a:srgbClr val="000000">
                  <a:alpha val="63000"/>
                </a:srgbClr>
              </a:outerShdw>
            </a:effectLst>
          </c:spPr>
          <c:marker>
            <c:symbol val="circle"/>
            <c:size val="6"/>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9525" cap="rnd">
                <a:solidFill>
                  <a:schemeClr val="accent1"/>
                </a:solidFill>
                <a:round/>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marker>
          <c:trendline>
            <c:spPr>
              <a:ln w="19050" cap="rnd">
                <a:solidFill>
                  <a:schemeClr val="accent1"/>
                </a:solidFill>
              </a:ln>
              <a:effectLst/>
            </c:spPr>
            <c:trendlineType val="linear"/>
            <c:dispRSqr val="1"/>
            <c:dispEq val="1"/>
            <c:trendlineLbl>
              <c:layout>
                <c:manualLayout>
                  <c:x val="1.0123250375625571E-3"/>
                  <c:y val="-2.8994928265545755E-2"/>
                </c:manualLayout>
              </c:layout>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br>
                      <a:rPr lang="en-US"/>
                    </a:br>
                    <a:r>
                      <a:rPr lang="en-US"/>
                      <a:t>R² = 0.359</a:t>
                    </a:r>
                  </a:p>
                </c:rich>
              </c:tx>
              <c:numFmt formatCode="General" sourceLinked="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rendlineLbl>
          </c:trendline>
          <c:trendline>
            <c:spPr>
              <a:ln w="19050" cap="rnd">
                <a:solidFill>
                  <a:srgbClr val="FF0000"/>
                </a:solidFill>
              </a:ln>
              <a:effectLst/>
            </c:spPr>
            <c:trendlineType val="linear"/>
            <c:dispRSqr val="0"/>
            <c:dispEq val="0"/>
          </c:trendline>
          <c:xVal>
            <c:numRef>
              <c:f>Procedure!$C$2:$C$66</c:f>
              <c:numCache>
                <c:formatCode>General</c:formatCode>
                <c:ptCount val="65"/>
                <c:pt idx="0">
                  <c:v>550.06845876385205</c:v>
                </c:pt>
                <c:pt idx="1">
                  <c:v>4537.5790555642197</c:v>
                </c:pt>
                <c:pt idx="2">
                  <c:v>4135.1386014207101</c:v>
                </c:pt>
                <c:pt idx="3">
                  <c:v>3936.7983196528698</c:v>
                </c:pt>
                <c:pt idx="4">
                  <c:v>23739.1571732062</c:v>
                </c:pt>
                <c:pt idx="5">
                  <c:v>1516.5132695643699</c:v>
                </c:pt>
                <c:pt idx="6">
                  <c:v>5733.3072098876401</c:v>
                </c:pt>
                <c:pt idx="7">
                  <c:v>3130.2335426177601</c:v>
                </c:pt>
                <c:pt idx="8">
                  <c:v>5148.2085169593902</c:v>
                </c:pt>
                <c:pt idx="9">
                  <c:v>26938.503382302501</c:v>
                </c:pt>
                <c:pt idx="10">
                  <c:v>8228.0115697264991</c:v>
                </c:pt>
                <c:pt idx="11">
                  <c:v>1269.9072381891301</c:v>
                </c:pt>
                <c:pt idx="12">
                  <c:v>8826.9940957483504</c:v>
                </c:pt>
                <c:pt idx="13">
                  <c:v>13386.512859434</c:v>
                </c:pt>
                <c:pt idx="14">
                  <c:v>20379.896039641699</c:v>
                </c:pt>
                <c:pt idx="15">
                  <c:v>2412.7270818521301</c:v>
                </c:pt>
                <c:pt idx="16">
                  <c:v>20200.375592040898</c:v>
                </c:pt>
                <c:pt idx="17">
                  <c:v>3853.6499035291499</c:v>
                </c:pt>
                <c:pt idx="18">
                  <c:v>12664.8474351203</c:v>
                </c:pt>
                <c:pt idx="19">
                  <c:v>1979.3643005306001</c:v>
                </c:pt>
                <c:pt idx="20">
                  <c:v>3846.4157092230498</c:v>
                </c:pt>
                <c:pt idx="21">
                  <c:v>5593.8537833814798</c:v>
                </c:pt>
                <c:pt idx="22">
                  <c:v>5017.9680646534698</c:v>
                </c:pt>
                <c:pt idx="23">
                  <c:v>40543.584166570203</c:v>
                </c:pt>
                <c:pt idx="24">
                  <c:v>4129.7516644368898</c:v>
                </c:pt>
                <c:pt idx="25">
                  <c:v>9030.3188060265202</c:v>
                </c:pt>
                <c:pt idx="26">
                  <c:v>29040.363709111702</c:v>
                </c:pt>
                <c:pt idx="27">
                  <c:v>9030.3188060265202</c:v>
                </c:pt>
                <c:pt idx="28">
                  <c:v>2457.3774139728098</c:v>
                </c:pt>
                <c:pt idx="29">
                  <c:v>15684.558518649001</c:v>
                </c:pt>
                <c:pt idx="30">
                  <c:v>8808.5894475940495</c:v>
                </c:pt>
                <c:pt idx="31">
                  <c:v>16809.648256967401</c:v>
                </c:pt>
                <c:pt idx="32">
                  <c:v>5414.6148226309497</c:v>
                </c:pt>
                <c:pt idx="33">
                  <c:v>9502.5683962516596</c:v>
                </c:pt>
                <c:pt idx="34">
                  <c:v>11151.069206829001</c:v>
                </c:pt>
                <c:pt idx="35">
                  <c:v>2290.2351496162501</c:v>
                </c:pt>
                <c:pt idx="36">
                  <c:v>3717.4733888289602</c:v>
                </c:pt>
                <c:pt idx="37">
                  <c:v>7784.0652899655697</c:v>
                </c:pt>
                <c:pt idx="38">
                  <c:v>1256.6606748178999</c:v>
                </c:pt>
                <c:pt idx="39">
                  <c:v>849.01104260426996</c:v>
                </c:pt>
                <c:pt idx="40">
                  <c:v>15267.4450155209</c:v>
                </c:pt>
                <c:pt idx="41">
                  <c:v>1547.8534136692899</c:v>
                </c:pt>
                <c:pt idx="42">
                  <c:v>1468.1929464781199</c:v>
                </c:pt>
                <c:pt idx="43">
                  <c:v>2988.9527033580198</c:v>
                </c:pt>
                <c:pt idx="44">
                  <c:v>13863.5484202763</c:v>
                </c:pt>
                <c:pt idx="45">
                  <c:v>63249.422432905703</c:v>
                </c:pt>
                <c:pt idx="46">
                  <c:v>10819.2440243784</c:v>
                </c:pt>
                <c:pt idx="47">
                  <c:v>10749.0560658145</c:v>
                </c:pt>
                <c:pt idx="48">
                  <c:v>20849.291368660499</c:v>
                </c:pt>
                <c:pt idx="49">
                  <c:v>5901.2230130799298</c:v>
                </c:pt>
                <c:pt idx="50">
                  <c:v>57714.296631377802</c:v>
                </c:pt>
                <c:pt idx="51">
                  <c:v>17579.259399142102</c:v>
                </c:pt>
                <c:pt idx="52">
                  <c:v>23601.402775876901</c:v>
                </c:pt>
                <c:pt idx="53">
                  <c:v>3835.3948171134102</c:v>
                </c:pt>
                <c:pt idx="54">
                  <c:v>2058.0352093943502</c:v>
                </c:pt>
                <c:pt idx="55">
                  <c:v>801.05087126751005</c:v>
                </c:pt>
                <c:pt idx="56">
                  <c:v>6595.0041245801704</c:v>
                </c:pt>
                <c:pt idx="57">
                  <c:v>2279.2532035787799</c:v>
                </c:pt>
                <c:pt idx="58">
                  <c:v>10546.1525631603</c:v>
                </c:pt>
                <c:pt idx="59">
                  <c:v>6586.6258626859999</c:v>
                </c:pt>
                <c:pt idx="60">
                  <c:v>37622.207457593198</c:v>
                </c:pt>
                <c:pt idx="61">
                  <c:v>2639.8243258679499</c:v>
                </c:pt>
                <c:pt idx="62">
                  <c:v>1533.8520376648801</c:v>
                </c:pt>
                <c:pt idx="63">
                  <c:v>2342.2440027211701</c:v>
                </c:pt>
                <c:pt idx="64">
                  <c:v>1106.80390649944</c:v>
                </c:pt>
              </c:numCache>
            </c:numRef>
          </c:xVal>
          <c:yVal>
            <c:numRef>
              <c:f>Procedure!$B$2:$B$66</c:f>
              <c:numCache>
                <c:formatCode>General</c:formatCode>
                <c:ptCount val="65"/>
                <c:pt idx="0">
                  <c:v>0.28633999999999998</c:v>
                </c:pt>
                <c:pt idx="1">
                  <c:v>0.45047999999999999</c:v>
                </c:pt>
                <c:pt idx="2">
                  <c:v>0.47871999999999998</c:v>
                </c:pt>
                <c:pt idx="3">
                  <c:v>0.33512999999999998</c:v>
                </c:pt>
                <c:pt idx="4">
                  <c:v>0.72121999999999997</c:v>
                </c:pt>
                <c:pt idx="5">
                  <c:v>0.47871999999999998</c:v>
                </c:pt>
                <c:pt idx="6">
                  <c:v>0.71121999999999996</c:v>
                </c:pt>
                <c:pt idx="7">
                  <c:v>0.67871999999999999</c:v>
                </c:pt>
                <c:pt idx="8">
                  <c:v>0.67871999999999999</c:v>
                </c:pt>
                <c:pt idx="9">
                  <c:v>0.44252999999999998</c:v>
                </c:pt>
                <c:pt idx="10">
                  <c:v>0.66122000000000003</c:v>
                </c:pt>
                <c:pt idx="11">
                  <c:v>0.62724000000000002</c:v>
                </c:pt>
                <c:pt idx="12">
                  <c:v>0.73521999999999998</c:v>
                </c:pt>
                <c:pt idx="13">
                  <c:v>0.69799999999999995</c:v>
                </c:pt>
                <c:pt idx="14">
                  <c:v>9.9000000000000005E-2</c:v>
                </c:pt>
                <c:pt idx="15">
                  <c:v>0.21218999999999999</c:v>
                </c:pt>
                <c:pt idx="16">
                  <c:v>0.76900000000000002</c:v>
                </c:pt>
                <c:pt idx="17">
                  <c:v>0.69899999999999995</c:v>
                </c:pt>
                <c:pt idx="18">
                  <c:v>0.63500000000000001</c:v>
                </c:pt>
                <c:pt idx="19">
                  <c:v>0.30084</c:v>
                </c:pt>
                <c:pt idx="20">
                  <c:v>0.53946000000000005</c:v>
                </c:pt>
                <c:pt idx="21">
                  <c:v>0.4365</c:v>
                </c:pt>
                <c:pt idx="22">
                  <c:v>0.58650000000000002</c:v>
                </c:pt>
                <c:pt idx="23">
                  <c:v>0.65600000000000003</c:v>
                </c:pt>
                <c:pt idx="24">
                  <c:v>0.41099999999999998</c:v>
                </c:pt>
                <c:pt idx="25">
                  <c:v>0.61734</c:v>
                </c:pt>
                <c:pt idx="26">
                  <c:v>0.45895999999999998</c:v>
                </c:pt>
                <c:pt idx="27">
                  <c:v>0.25896000000000002</c:v>
                </c:pt>
                <c:pt idx="28">
                  <c:v>0.25896000000000002</c:v>
                </c:pt>
                <c:pt idx="29">
                  <c:v>0.79696</c:v>
                </c:pt>
                <c:pt idx="30">
                  <c:v>0.57596000000000003</c:v>
                </c:pt>
                <c:pt idx="31">
                  <c:v>0.55896000000000001</c:v>
                </c:pt>
                <c:pt idx="32">
                  <c:v>0.45035999999999998</c:v>
                </c:pt>
                <c:pt idx="33">
                  <c:v>0.64683999999999997</c:v>
                </c:pt>
                <c:pt idx="34">
                  <c:v>0.50394000000000005</c:v>
                </c:pt>
                <c:pt idx="35">
                  <c:v>0.75675999999999999</c:v>
                </c:pt>
                <c:pt idx="36">
                  <c:v>0.25896000000000002</c:v>
                </c:pt>
                <c:pt idx="37">
                  <c:v>0.34188000000000002</c:v>
                </c:pt>
                <c:pt idx="38">
                  <c:v>0.29831999999999997</c:v>
                </c:pt>
                <c:pt idx="39">
                  <c:v>0.29831999999999997</c:v>
                </c:pt>
                <c:pt idx="40">
                  <c:v>0.64683999999999997</c:v>
                </c:pt>
                <c:pt idx="41">
                  <c:v>0.55134000000000005</c:v>
                </c:pt>
                <c:pt idx="42">
                  <c:v>0.23463000000000001</c:v>
                </c:pt>
                <c:pt idx="43">
                  <c:v>0.39929999999999999</c:v>
                </c:pt>
                <c:pt idx="44">
                  <c:v>0.60592000000000001</c:v>
                </c:pt>
                <c:pt idx="45">
                  <c:v>0.69286000000000003</c:v>
                </c:pt>
                <c:pt idx="46">
                  <c:v>0.64088000000000001</c:v>
                </c:pt>
                <c:pt idx="47">
                  <c:v>0.64088000000000001</c:v>
                </c:pt>
                <c:pt idx="48">
                  <c:v>0.63</c:v>
                </c:pt>
                <c:pt idx="49">
                  <c:v>0.61019000000000001</c:v>
                </c:pt>
                <c:pt idx="50">
                  <c:v>0.61019000000000001</c:v>
                </c:pt>
                <c:pt idx="51">
                  <c:v>0.66069</c:v>
                </c:pt>
                <c:pt idx="52">
                  <c:v>0.66069</c:v>
                </c:pt>
                <c:pt idx="53">
                  <c:v>0.46068999999999999</c:v>
                </c:pt>
                <c:pt idx="54">
                  <c:v>0.31019000000000002</c:v>
                </c:pt>
                <c:pt idx="55">
                  <c:v>0.21018999999999999</c:v>
                </c:pt>
                <c:pt idx="56">
                  <c:v>0.47339999999999999</c:v>
                </c:pt>
                <c:pt idx="57">
                  <c:v>0.28303</c:v>
                </c:pt>
                <c:pt idx="58">
                  <c:v>0.45234000000000002</c:v>
                </c:pt>
                <c:pt idx="59">
                  <c:v>0.45234000000000002</c:v>
                </c:pt>
                <c:pt idx="60">
                  <c:v>0.64880000000000004</c:v>
                </c:pt>
                <c:pt idx="61">
                  <c:v>0.65868000000000004</c:v>
                </c:pt>
                <c:pt idx="62">
                  <c:v>0.54779999999999995</c:v>
                </c:pt>
                <c:pt idx="63">
                  <c:v>0.59531999999999996</c:v>
                </c:pt>
                <c:pt idx="64">
                  <c:v>0.38641999999999999</c:v>
                </c:pt>
              </c:numCache>
            </c:numRef>
          </c:yVal>
          <c:smooth val="0"/>
          <c:extLst>
            <c:ext xmlns:c16="http://schemas.microsoft.com/office/drawing/2014/chart" uri="{C3380CC4-5D6E-409C-BE32-E72D297353CC}">
              <c16:uniqueId val="{00000003-4EC3-F74F-8778-9AC43153865F}"/>
            </c:ext>
          </c:extLst>
        </c:ser>
        <c:dLbls>
          <c:showLegendKey val="0"/>
          <c:showVal val="0"/>
          <c:showCatName val="0"/>
          <c:showSerName val="0"/>
          <c:showPercent val="0"/>
          <c:showBubbleSize val="0"/>
        </c:dLbls>
        <c:axId val="569810719"/>
        <c:axId val="569818479"/>
      </c:scatterChart>
      <c:valAx>
        <c:axId val="569810719"/>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GDP per capita</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569818479"/>
        <c:crosses val="autoZero"/>
        <c:crossBetween val="midCat"/>
      </c:valAx>
      <c:valAx>
        <c:axId val="56981847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EIA Procedur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569810719"/>
        <c:crosses val="autoZero"/>
        <c:crossBetween val="midCat"/>
      </c:valAx>
      <c:spPr>
        <a:noFill/>
        <a:ln>
          <a:noFill/>
        </a:ln>
        <a:effectLst/>
      </c:spPr>
    </c:plotArea>
    <c:plotVisOnly val="1"/>
    <c:dispBlanksAs val="gap"/>
    <c:showDLblsOverMax val="0"/>
    <c:extLst/>
  </c:chart>
  <c:spPr>
    <a:solidFill>
      <a:schemeClr val="bg1"/>
    </a:solidFill>
    <a:ln w="9525" cap="flat" cmpd="sng" algn="ctr">
      <a:solidFill>
        <a:schemeClr val="tx1">
          <a:lumMod val="15000"/>
          <a:lumOff val="85000"/>
        </a:schemeClr>
      </a:solidFill>
      <a:round/>
    </a:ln>
    <a:effectLst/>
  </c:spPr>
  <c:txPr>
    <a:bodyPr/>
    <a:lstStyle/>
    <a:p>
      <a:pPr>
        <a:defRPr sz="1000">
          <a:solidFill>
            <a:schemeClr val="tx1"/>
          </a:solidFill>
        </a:defRPr>
      </a:pPr>
      <a:endParaRPr lang="en-US"/>
    </a:p>
  </c:txPr>
  <c:externalData r:id="rId3">
    <c:autoUpdate val="0"/>
  </c:externalData>
</c:chartSpace>
</file>

<file path=word/charts/chart4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1"/>
          <c:order val="0"/>
          <c:spPr>
            <a:ln w="25400" cap="rnd">
              <a:noFill/>
              <a:round/>
            </a:ln>
            <a:effectLst>
              <a:outerShdw blurRad="57150" dist="19050" dir="5400000" algn="ctr" rotWithShape="0">
                <a:srgbClr val="000000">
                  <a:alpha val="63000"/>
                </a:srgbClr>
              </a:outerShdw>
            </a:effectLst>
          </c:spPr>
          <c:marker>
            <c:symbol val="circle"/>
            <c:size val="6"/>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w="9525" cap="rnd">
                <a:solidFill>
                  <a:schemeClr val="accent2"/>
                </a:solidFill>
                <a:round/>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marker>
          <c:xVal>
            <c:numRef>
              <c:f>Procedure!$C$2:$C$66</c:f>
              <c:numCache>
                <c:formatCode>General</c:formatCode>
                <c:ptCount val="65"/>
                <c:pt idx="0">
                  <c:v>550.06845876385205</c:v>
                </c:pt>
                <c:pt idx="1">
                  <c:v>4537.5790555642197</c:v>
                </c:pt>
                <c:pt idx="2">
                  <c:v>4135.1386014207101</c:v>
                </c:pt>
                <c:pt idx="3">
                  <c:v>3936.7983196528698</c:v>
                </c:pt>
                <c:pt idx="4">
                  <c:v>23739.1571732062</c:v>
                </c:pt>
                <c:pt idx="5">
                  <c:v>1516.5132695643699</c:v>
                </c:pt>
                <c:pt idx="6">
                  <c:v>5733.3072098876401</c:v>
                </c:pt>
                <c:pt idx="7">
                  <c:v>3130.2335426177601</c:v>
                </c:pt>
                <c:pt idx="8">
                  <c:v>5148.2085169593902</c:v>
                </c:pt>
                <c:pt idx="9">
                  <c:v>26938.503382302501</c:v>
                </c:pt>
                <c:pt idx="10">
                  <c:v>8228.0115697264991</c:v>
                </c:pt>
                <c:pt idx="11">
                  <c:v>1269.9072381891301</c:v>
                </c:pt>
                <c:pt idx="12">
                  <c:v>8826.9940957483504</c:v>
                </c:pt>
                <c:pt idx="13">
                  <c:v>13386.512859434</c:v>
                </c:pt>
                <c:pt idx="14">
                  <c:v>20379.896039641699</c:v>
                </c:pt>
                <c:pt idx="15">
                  <c:v>2412.7270818521301</c:v>
                </c:pt>
                <c:pt idx="16">
                  <c:v>20200.375592040898</c:v>
                </c:pt>
                <c:pt idx="17">
                  <c:v>3853.6499035291499</c:v>
                </c:pt>
                <c:pt idx="18">
                  <c:v>12664.8474351203</c:v>
                </c:pt>
                <c:pt idx="19">
                  <c:v>1979.3643005306001</c:v>
                </c:pt>
                <c:pt idx="20">
                  <c:v>3846.4157092230498</c:v>
                </c:pt>
                <c:pt idx="21">
                  <c:v>5593.8537833814798</c:v>
                </c:pt>
                <c:pt idx="22">
                  <c:v>5017.9680646534698</c:v>
                </c:pt>
                <c:pt idx="23">
                  <c:v>40543.584166570203</c:v>
                </c:pt>
                <c:pt idx="24">
                  <c:v>4129.7516644368898</c:v>
                </c:pt>
                <c:pt idx="25">
                  <c:v>9030.3188060265202</c:v>
                </c:pt>
                <c:pt idx="26">
                  <c:v>29040.363709111702</c:v>
                </c:pt>
                <c:pt idx="27">
                  <c:v>9030.3188060265202</c:v>
                </c:pt>
                <c:pt idx="28">
                  <c:v>2457.3774139728098</c:v>
                </c:pt>
                <c:pt idx="29">
                  <c:v>15684.558518649001</c:v>
                </c:pt>
                <c:pt idx="30">
                  <c:v>8808.5894475940495</c:v>
                </c:pt>
                <c:pt idx="31">
                  <c:v>16809.648256967401</c:v>
                </c:pt>
                <c:pt idx="32">
                  <c:v>5414.6148226309497</c:v>
                </c:pt>
                <c:pt idx="33">
                  <c:v>9502.5683962516596</c:v>
                </c:pt>
                <c:pt idx="34">
                  <c:v>11151.069206829001</c:v>
                </c:pt>
                <c:pt idx="35">
                  <c:v>2290.2351496162501</c:v>
                </c:pt>
                <c:pt idx="36">
                  <c:v>3717.4733888289602</c:v>
                </c:pt>
                <c:pt idx="37">
                  <c:v>7784.0652899655697</c:v>
                </c:pt>
                <c:pt idx="38">
                  <c:v>1256.6606748178999</c:v>
                </c:pt>
                <c:pt idx="39">
                  <c:v>849.01104260426996</c:v>
                </c:pt>
                <c:pt idx="40">
                  <c:v>15267.4450155209</c:v>
                </c:pt>
                <c:pt idx="41">
                  <c:v>1547.8534136692899</c:v>
                </c:pt>
                <c:pt idx="42">
                  <c:v>1468.1929464781199</c:v>
                </c:pt>
                <c:pt idx="43">
                  <c:v>2988.9527033580198</c:v>
                </c:pt>
                <c:pt idx="44">
                  <c:v>13863.5484202763</c:v>
                </c:pt>
                <c:pt idx="45">
                  <c:v>63249.422432905703</c:v>
                </c:pt>
                <c:pt idx="46">
                  <c:v>10819.2440243784</c:v>
                </c:pt>
                <c:pt idx="47">
                  <c:v>10749.0560658145</c:v>
                </c:pt>
                <c:pt idx="48">
                  <c:v>20849.291368660499</c:v>
                </c:pt>
                <c:pt idx="49">
                  <c:v>5901.2230130799298</c:v>
                </c:pt>
                <c:pt idx="50">
                  <c:v>57714.296631377802</c:v>
                </c:pt>
                <c:pt idx="51">
                  <c:v>17579.259399142102</c:v>
                </c:pt>
                <c:pt idx="52">
                  <c:v>23601.402775876901</c:v>
                </c:pt>
                <c:pt idx="53">
                  <c:v>3835.3948171134102</c:v>
                </c:pt>
                <c:pt idx="54">
                  <c:v>2058.0352093943502</c:v>
                </c:pt>
                <c:pt idx="55">
                  <c:v>801.05087126751005</c:v>
                </c:pt>
                <c:pt idx="56">
                  <c:v>6595.0041245801704</c:v>
                </c:pt>
                <c:pt idx="57">
                  <c:v>2279.2532035787799</c:v>
                </c:pt>
                <c:pt idx="58">
                  <c:v>10546.1525631603</c:v>
                </c:pt>
                <c:pt idx="59">
                  <c:v>6586.6258626859999</c:v>
                </c:pt>
                <c:pt idx="60">
                  <c:v>37622.207457593198</c:v>
                </c:pt>
                <c:pt idx="61">
                  <c:v>2639.8243258679499</c:v>
                </c:pt>
                <c:pt idx="62">
                  <c:v>1533.8520376648801</c:v>
                </c:pt>
                <c:pt idx="63">
                  <c:v>2342.2440027211701</c:v>
                </c:pt>
                <c:pt idx="64">
                  <c:v>1106.80390649944</c:v>
                </c:pt>
              </c:numCache>
            </c:numRef>
          </c:xVal>
          <c:yVal>
            <c:numRef>
              <c:f>Procedure!$B$2:$B$66</c:f>
              <c:numCache>
                <c:formatCode>General</c:formatCode>
                <c:ptCount val="65"/>
                <c:pt idx="0">
                  <c:v>0.28633999999999998</c:v>
                </c:pt>
                <c:pt idx="1">
                  <c:v>0.45047999999999999</c:v>
                </c:pt>
                <c:pt idx="2">
                  <c:v>0.47871999999999998</c:v>
                </c:pt>
                <c:pt idx="3">
                  <c:v>0.33512999999999998</c:v>
                </c:pt>
                <c:pt idx="4">
                  <c:v>0.72121999999999997</c:v>
                </c:pt>
                <c:pt idx="5">
                  <c:v>0.47871999999999998</c:v>
                </c:pt>
                <c:pt idx="6">
                  <c:v>0.71121999999999996</c:v>
                </c:pt>
                <c:pt idx="7">
                  <c:v>0.67871999999999999</c:v>
                </c:pt>
                <c:pt idx="8">
                  <c:v>0.67871999999999999</c:v>
                </c:pt>
                <c:pt idx="9">
                  <c:v>0.44252999999999998</c:v>
                </c:pt>
                <c:pt idx="10">
                  <c:v>0.66122000000000003</c:v>
                </c:pt>
                <c:pt idx="11">
                  <c:v>0.62724000000000002</c:v>
                </c:pt>
                <c:pt idx="12">
                  <c:v>0.73521999999999998</c:v>
                </c:pt>
                <c:pt idx="13">
                  <c:v>0.69799999999999995</c:v>
                </c:pt>
                <c:pt idx="14">
                  <c:v>9.9000000000000005E-2</c:v>
                </c:pt>
                <c:pt idx="15">
                  <c:v>0.21218999999999999</c:v>
                </c:pt>
                <c:pt idx="16">
                  <c:v>0.76900000000000002</c:v>
                </c:pt>
                <c:pt idx="17">
                  <c:v>0.69899999999999995</c:v>
                </c:pt>
                <c:pt idx="18">
                  <c:v>0.63500000000000001</c:v>
                </c:pt>
                <c:pt idx="19">
                  <c:v>0.30084</c:v>
                </c:pt>
                <c:pt idx="20">
                  <c:v>0.53946000000000005</c:v>
                </c:pt>
                <c:pt idx="21">
                  <c:v>0.4365</c:v>
                </c:pt>
                <c:pt idx="22">
                  <c:v>0.58650000000000002</c:v>
                </c:pt>
                <c:pt idx="23">
                  <c:v>0.65600000000000003</c:v>
                </c:pt>
                <c:pt idx="24">
                  <c:v>0.41099999999999998</c:v>
                </c:pt>
                <c:pt idx="25">
                  <c:v>0.61734</c:v>
                </c:pt>
                <c:pt idx="26">
                  <c:v>0.45895999999999998</c:v>
                </c:pt>
                <c:pt idx="27">
                  <c:v>0.25896000000000002</c:v>
                </c:pt>
                <c:pt idx="28">
                  <c:v>0.25896000000000002</c:v>
                </c:pt>
                <c:pt idx="29">
                  <c:v>0.79696</c:v>
                </c:pt>
                <c:pt idx="30">
                  <c:v>0.57596000000000003</c:v>
                </c:pt>
                <c:pt idx="31">
                  <c:v>0.55896000000000001</c:v>
                </c:pt>
                <c:pt idx="32">
                  <c:v>0.45035999999999998</c:v>
                </c:pt>
                <c:pt idx="33">
                  <c:v>0.64683999999999997</c:v>
                </c:pt>
                <c:pt idx="34">
                  <c:v>0.50394000000000005</c:v>
                </c:pt>
                <c:pt idx="35">
                  <c:v>0.75675999999999999</c:v>
                </c:pt>
                <c:pt idx="36">
                  <c:v>0.25896000000000002</c:v>
                </c:pt>
                <c:pt idx="37">
                  <c:v>0.34188000000000002</c:v>
                </c:pt>
                <c:pt idx="38">
                  <c:v>0.29831999999999997</c:v>
                </c:pt>
                <c:pt idx="39">
                  <c:v>0.29831999999999997</c:v>
                </c:pt>
                <c:pt idx="40">
                  <c:v>0.64683999999999997</c:v>
                </c:pt>
                <c:pt idx="41">
                  <c:v>0.55134000000000005</c:v>
                </c:pt>
                <c:pt idx="42">
                  <c:v>0.23463000000000001</c:v>
                </c:pt>
                <c:pt idx="43">
                  <c:v>0.39929999999999999</c:v>
                </c:pt>
                <c:pt idx="44">
                  <c:v>0.60592000000000001</c:v>
                </c:pt>
                <c:pt idx="45">
                  <c:v>0.69286000000000003</c:v>
                </c:pt>
                <c:pt idx="46">
                  <c:v>0.64088000000000001</c:v>
                </c:pt>
                <c:pt idx="47">
                  <c:v>0.64088000000000001</c:v>
                </c:pt>
                <c:pt idx="48">
                  <c:v>0.63</c:v>
                </c:pt>
                <c:pt idx="49">
                  <c:v>0.61019000000000001</c:v>
                </c:pt>
                <c:pt idx="50">
                  <c:v>0.61019000000000001</c:v>
                </c:pt>
                <c:pt idx="51">
                  <c:v>0.66069</c:v>
                </c:pt>
                <c:pt idx="52">
                  <c:v>0.66069</c:v>
                </c:pt>
                <c:pt idx="53">
                  <c:v>0.46068999999999999</c:v>
                </c:pt>
                <c:pt idx="54">
                  <c:v>0.31019000000000002</c:v>
                </c:pt>
                <c:pt idx="55">
                  <c:v>0.21018999999999999</c:v>
                </c:pt>
                <c:pt idx="56">
                  <c:v>0.47339999999999999</c:v>
                </c:pt>
                <c:pt idx="57">
                  <c:v>0.28303</c:v>
                </c:pt>
                <c:pt idx="58">
                  <c:v>0.45234000000000002</c:v>
                </c:pt>
                <c:pt idx="59">
                  <c:v>0.45234000000000002</c:v>
                </c:pt>
                <c:pt idx="60">
                  <c:v>0.64880000000000004</c:v>
                </c:pt>
                <c:pt idx="61">
                  <c:v>0.65868000000000004</c:v>
                </c:pt>
                <c:pt idx="62">
                  <c:v>0.54779999999999995</c:v>
                </c:pt>
                <c:pt idx="63">
                  <c:v>0.59531999999999996</c:v>
                </c:pt>
                <c:pt idx="64">
                  <c:v>0.38641999999999999</c:v>
                </c:pt>
              </c:numCache>
            </c:numRef>
          </c:yVal>
          <c:smooth val="0"/>
          <c:extLst>
            <c:ext xmlns:c16="http://schemas.microsoft.com/office/drawing/2014/chart" uri="{C3380CC4-5D6E-409C-BE32-E72D297353CC}">
              <c16:uniqueId val="{00000000-4EC3-F74F-8778-9AC43153865F}"/>
            </c:ext>
          </c:extLst>
        </c:ser>
        <c:ser>
          <c:idx val="0"/>
          <c:order val="1"/>
          <c:spPr>
            <a:ln w="25400" cap="rnd">
              <a:noFill/>
              <a:round/>
            </a:ln>
            <a:effectLst>
              <a:outerShdw blurRad="57150" dist="19050" dir="5400000" algn="ctr" rotWithShape="0">
                <a:srgbClr val="000000">
                  <a:alpha val="63000"/>
                </a:srgbClr>
              </a:outerShdw>
            </a:effectLst>
          </c:spPr>
          <c:marker>
            <c:symbol val="circle"/>
            <c:size val="6"/>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9525" cap="rnd">
                <a:solidFill>
                  <a:schemeClr val="accent1"/>
                </a:solidFill>
                <a:round/>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marker>
          <c:trendline>
            <c:spPr>
              <a:ln w="19050" cap="rnd">
                <a:solidFill>
                  <a:schemeClr val="accent1"/>
                </a:solidFill>
              </a:ln>
              <a:effectLst/>
            </c:spPr>
            <c:trendlineType val="linear"/>
            <c:dispRSqr val="1"/>
            <c:dispEq val="1"/>
            <c:trendlineLbl>
              <c:layout>
                <c:manualLayout>
                  <c:x val="1.0123250375625571E-3"/>
                  <c:y val="-2.8994928265545755E-2"/>
                </c:manualLayout>
              </c:layout>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br>
                      <a:rPr lang="en-US"/>
                    </a:br>
                    <a:r>
                      <a:rPr lang="en-US"/>
                      <a:t>R² = 0.359</a:t>
                    </a:r>
                  </a:p>
                </c:rich>
              </c:tx>
              <c:numFmt formatCode="General" sourceLinked="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rendlineLbl>
          </c:trendline>
          <c:trendline>
            <c:spPr>
              <a:ln w="19050" cap="rnd">
                <a:solidFill>
                  <a:srgbClr val="FF0000"/>
                </a:solidFill>
              </a:ln>
              <a:effectLst/>
            </c:spPr>
            <c:trendlineType val="linear"/>
            <c:dispRSqr val="0"/>
            <c:dispEq val="0"/>
          </c:trendline>
          <c:xVal>
            <c:numRef>
              <c:f>Procedure!$C$2:$C$66</c:f>
              <c:numCache>
                <c:formatCode>General</c:formatCode>
                <c:ptCount val="65"/>
                <c:pt idx="0">
                  <c:v>550.06845876385205</c:v>
                </c:pt>
                <c:pt idx="1">
                  <c:v>4537.5790555642197</c:v>
                </c:pt>
                <c:pt idx="2">
                  <c:v>4135.1386014207101</c:v>
                </c:pt>
                <c:pt idx="3">
                  <c:v>3936.7983196528698</c:v>
                </c:pt>
                <c:pt idx="4">
                  <c:v>23739.1571732062</c:v>
                </c:pt>
                <c:pt idx="5">
                  <c:v>1516.5132695643699</c:v>
                </c:pt>
                <c:pt idx="6">
                  <c:v>5733.3072098876401</c:v>
                </c:pt>
                <c:pt idx="7">
                  <c:v>3130.2335426177601</c:v>
                </c:pt>
                <c:pt idx="8">
                  <c:v>5148.2085169593902</c:v>
                </c:pt>
                <c:pt idx="9">
                  <c:v>26938.503382302501</c:v>
                </c:pt>
                <c:pt idx="10">
                  <c:v>8228.0115697264991</c:v>
                </c:pt>
                <c:pt idx="11">
                  <c:v>1269.9072381891301</c:v>
                </c:pt>
                <c:pt idx="12">
                  <c:v>8826.9940957483504</c:v>
                </c:pt>
                <c:pt idx="13">
                  <c:v>13386.512859434</c:v>
                </c:pt>
                <c:pt idx="14">
                  <c:v>20379.896039641699</c:v>
                </c:pt>
                <c:pt idx="15">
                  <c:v>2412.7270818521301</c:v>
                </c:pt>
                <c:pt idx="16">
                  <c:v>20200.375592040898</c:v>
                </c:pt>
                <c:pt idx="17">
                  <c:v>3853.6499035291499</c:v>
                </c:pt>
                <c:pt idx="18">
                  <c:v>12664.8474351203</c:v>
                </c:pt>
                <c:pt idx="19">
                  <c:v>1979.3643005306001</c:v>
                </c:pt>
                <c:pt idx="20">
                  <c:v>3846.4157092230498</c:v>
                </c:pt>
                <c:pt idx="21">
                  <c:v>5593.8537833814798</c:v>
                </c:pt>
                <c:pt idx="22">
                  <c:v>5017.9680646534698</c:v>
                </c:pt>
                <c:pt idx="23">
                  <c:v>40543.584166570203</c:v>
                </c:pt>
                <c:pt idx="24">
                  <c:v>4129.7516644368898</c:v>
                </c:pt>
                <c:pt idx="25">
                  <c:v>9030.3188060265202</c:v>
                </c:pt>
                <c:pt idx="26">
                  <c:v>29040.363709111702</c:v>
                </c:pt>
                <c:pt idx="27">
                  <c:v>9030.3188060265202</c:v>
                </c:pt>
                <c:pt idx="28">
                  <c:v>2457.3774139728098</c:v>
                </c:pt>
                <c:pt idx="29">
                  <c:v>15684.558518649001</c:v>
                </c:pt>
                <c:pt idx="30">
                  <c:v>8808.5894475940495</c:v>
                </c:pt>
                <c:pt idx="31">
                  <c:v>16809.648256967401</c:v>
                </c:pt>
                <c:pt idx="32">
                  <c:v>5414.6148226309497</c:v>
                </c:pt>
                <c:pt idx="33">
                  <c:v>9502.5683962516596</c:v>
                </c:pt>
                <c:pt idx="34">
                  <c:v>11151.069206829001</c:v>
                </c:pt>
                <c:pt idx="35">
                  <c:v>2290.2351496162501</c:v>
                </c:pt>
                <c:pt idx="36">
                  <c:v>3717.4733888289602</c:v>
                </c:pt>
                <c:pt idx="37">
                  <c:v>7784.0652899655697</c:v>
                </c:pt>
                <c:pt idx="38">
                  <c:v>1256.6606748178999</c:v>
                </c:pt>
                <c:pt idx="39">
                  <c:v>849.01104260426996</c:v>
                </c:pt>
                <c:pt idx="40">
                  <c:v>15267.4450155209</c:v>
                </c:pt>
                <c:pt idx="41">
                  <c:v>1547.8534136692899</c:v>
                </c:pt>
                <c:pt idx="42">
                  <c:v>1468.1929464781199</c:v>
                </c:pt>
                <c:pt idx="43">
                  <c:v>2988.9527033580198</c:v>
                </c:pt>
                <c:pt idx="44">
                  <c:v>13863.5484202763</c:v>
                </c:pt>
                <c:pt idx="45">
                  <c:v>63249.422432905703</c:v>
                </c:pt>
                <c:pt idx="46">
                  <c:v>10819.2440243784</c:v>
                </c:pt>
                <c:pt idx="47">
                  <c:v>10749.0560658145</c:v>
                </c:pt>
                <c:pt idx="48">
                  <c:v>20849.291368660499</c:v>
                </c:pt>
                <c:pt idx="49">
                  <c:v>5901.2230130799298</c:v>
                </c:pt>
                <c:pt idx="50">
                  <c:v>57714.296631377802</c:v>
                </c:pt>
                <c:pt idx="51">
                  <c:v>17579.259399142102</c:v>
                </c:pt>
                <c:pt idx="52">
                  <c:v>23601.402775876901</c:v>
                </c:pt>
                <c:pt idx="53">
                  <c:v>3835.3948171134102</c:v>
                </c:pt>
                <c:pt idx="54">
                  <c:v>2058.0352093943502</c:v>
                </c:pt>
                <c:pt idx="55">
                  <c:v>801.05087126751005</c:v>
                </c:pt>
                <c:pt idx="56">
                  <c:v>6595.0041245801704</c:v>
                </c:pt>
                <c:pt idx="57">
                  <c:v>2279.2532035787799</c:v>
                </c:pt>
                <c:pt idx="58">
                  <c:v>10546.1525631603</c:v>
                </c:pt>
                <c:pt idx="59">
                  <c:v>6586.6258626859999</c:v>
                </c:pt>
                <c:pt idx="60">
                  <c:v>37622.207457593198</c:v>
                </c:pt>
                <c:pt idx="61">
                  <c:v>2639.8243258679499</c:v>
                </c:pt>
                <c:pt idx="62">
                  <c:v>1533.8520376648801</c:v>
                </c:pt>
                <c:pt idx="63">
                  <c:v>2342.2440027211701</c:v>
                </c:pt>
                <c:pt idx="64">
                  <c:v>1106.80390649944</c:v>
                </c:pt>
              </c:numCache>
            </c:numRef>
          </c:xVal>
          <c:yVal>
            <c:numRef>
              <c:f>Procedure!$B$2:$B$66</c:f>
              <c:numCache>
                <c:formatCode>General</c:formatCode>
                <c:ptCount val="65"/>
                <c:pt idx="0">
                  <c:v>0.28633999999999998</c:v>
                </c:pt>
                <c:pt idx="1">
                  <c:v>0.45047999999999999</c:v>
                </c:pt>
                <c:pt idx="2">
                  <c:v>0.47871999999999998</c:v>
                </c:pt>
                <c:pt idx="3">
                  <c:v>0.33512999999999998</c:v>
                </c:pt>
                <c:pt idx="4">
                  <c:v>0.72121999999999997</c:v>
                </c:pt>
                <c:pt idx="5">
                  <c:v>0.47871999999999998</c:v>
                </c:pt>
                <c:pt idx="6">
                  <c:v>0.71121999999999996</c:v>
                </c:pt>
                <c:pt idx="7">
                  <c:v>0.67871999999999999</c:v>
                </c:pt>
                <c:pt idx="8">
                  <c:v>0.67871999999999999</c:v>
                </c:pt>
                <c:pt idx="9">
                  <c:v>0.44252999999999998</c:v>
                </c:pt>
                <c:pt idx="10">
                  <c:v>0.66122000000000003</c:v>
                </c:pt>
                <c:pt idx="11">
                  <c:v>0.62724000000000002</c:v>
                </c:pt>
                <c:pt idx="12">
                  <c:v>0.73521999999999998</c:v>
                </c:pt>
                <c:pt idx="13">
                  <c:v>0.69799999999999995</c:v>
                </c:pt>
                <c:pt idx="14">
                  <c:v>9.9000000000000005E-2</c:v>
                </c:pt>
                <c:pt idx="15">
                  <c:v>0.21218999999999999</c:v>
                </c:pt>
                <c:pt idx="16">
                  <c:v>0.76900000000000002</c:v>
                </c:pt>
                <c:pt idx="17">
                  <c:v>0.69899999999999995</c:v>
                </c:pt>
                <c:pt idx="18">
                  <c:v>0.63500000000000001</c:v>
                </c:pt>
                <c:pt idx="19">
                  <c:v>0.30084</c:v>
                </c:pt>
                <c:pt idx="20">
                  <c:v>0.53946000000000005</c:v>
                </c:pt>
                <c:pt idx="21">
                  <c:v>0.4365</c:v>
                </c:pt>
                <c:pt idx="22">
                  <c:v>0.58650000000000002</c:v>
                </c:pt>
                <c:pt idx="23">
                  <c:v>0.65600000000000003</c:v>
                </c:pt>
                <c:pt idx="24">
                  <c:v>0.41099999999999998</c:v>
                </c:pt>
                <c:pt idx="25">
                  <c:v>0.61734</c:v>
                </c:pt>
                <c:pt idx="26">
                  <c:v>0.45895999999999998</c:v>
                </c:pt>
                <c:pt idx="27">
                  <c:v>0.25896000000000002</c:v>
                </c:pt>
                <c:pt idx="28">
                  <c:v>0.25896000000000002</c:v>
                </c:pt>
                <c:pt idx="29">
                  <c:v>0.79696</c:v>
                </c:pt>
                <c:pt idx="30">
                  <c:v>0.57596000000000003</c:v>
                </c:pt>
                <c:pt idx="31">
                  <c:v>0.55896000000000001</c:v>
                </c:pt>
                <c:pt idx="32">
                  <c:v>0.45035999999999998</c:v>
                </c:pt>
                <c:pt idx="33">
                  <c:v>0.64683999999999997</c:v>
                </c:pt>
                <c:pt idx="34">
                  <c:v>0.50394000000000005</c:v>
                </c:pt>
                <c:pt idx="35">
                  <c:v>0.75675999999999999</c:v>
                </c:pt>
                <c:pt idx="36">
                  <c:v>0.25896000000000002</c:v>
                </c:pt>
                <c:pt idx="37">
                  <c:v>0.34188000000000002</c:v>
                </c:pt>
                <c:pt idx="38">
                  <c:v>0.29831999999999997</c:v>
                </c:pt>
                <c:pt idx="39">
                  <c:v>0.29831999999999997</c:v>
                </c:pt>
                <c:pt idx="40">
                  <c:v>0.64683999999999997</c:v>
                </c:pt>
                <c:pt idx="41">
                  <c:v>0.55134000000000005</c:v>
                </c:pt>
                <c:pt idx="42">
                  <c:v>0.23463000000000001</c:v>
                </c:pt>
                <c:pt idx="43">
                  <c:v>0.39929999999999999</c:v>
                </c:pt>
                <c:pt idx="44">
                  <c:v>0.60592000000000001</c:v>
                </c:pt>
                <c:pt idx="45">
                  <c:v>0.69286000000000003</c:v>
                </c:pt>
                <c:pt idx="46">
                  <c:v>0.64088000000000001</c:v>
                </c:pt>
                <c:pt idx="47">
                  <c:v>0.64088000000000001</c:v>
                </c:pt>
                <c:pt idx="48">
                  <c:v>0.63</c:v>
                </c:pt>
                <c:pt idx="49">
                  <c:v>0.61019000000000001</c:v>
                </c:pt>
                <c:pt idx="50">
                  <c:v>0.61019000000000001</c:v>
                </c:pt>
                <c:pt idx="51">
                  <c:v>0.66069</c:v>
                </c:pt>
                <c:pt idx="52">
                  <c:v>0.66069</c:v>
                </c:pt>
                <c:pt idx="53">
                  <c:v>0.46068999999999999</c:v>
                </c:pt>
                <c:pt idx="54">
                  <c:v>0.31019000000000002</c:v>
                </c:pt>
                <c:pt idx="55">
                  <c:v>0.21018999999999999</c:v>
                </c:pt>
                <c:pt idx="56">
                  <c:v>0.47339999999999999</c:v>
                </c:pt>
                <c:pt idx="57">
                  <c:v>0.28303</c:v>
                </c:pt>
                <c:pt idx="58">
                  <c:v>0.45234000000000002</c:v>
                </c:pt>
                <c:pt idx="59">
                  <c:v>0.45234000000000002</c:v>
                </c:pt>
                <c:pt idx="60">
                  <c:v>0.64880000000000004</c:v>
                </c:pt>
                <c:pt idx="61">
                  <c:v>0.65868000000000004</c:v>
                </c:pt>
                <c:pt idx="62">
                  <c:v>0.54779999999999995</c:v>
                </c:pt>
                <c:pt idx="63">
                  <c:v>0.59531999999999996</c:v>
                </c:pt>
                <c:pt idx="64">
                  <c:v>0.38641999999999999</c:v>
                </c:pt>
              </c:numCache>
            </c:numRef>
          </c:yVal>
          <c:smooth val="0"/>
          <c:extLst>
            <c:ext xmlns:c16="http://schemas.microsoft.com/office/drawing/2014/chart" uri="{C3380CC4-5D6E-409C-BE32-E72D297353CC}">
              <c16:uniqueId val="{00000003-4EC3-F74F-8778-9AC43153865F}"/>
            </c:ext>
          </c:extLst>
        </c:ser>
        <c:dLbls>
          <c:showLegendKey val="0"/>
          <c:showVal val="0"/>
          <c:showCatName val="0"/>
          <c:showSerName val="0"/>
          <c:showPercent val="0"/>
          <c:showBubbleSize val="0"/>
        </c:dLbls>
        <c:axId val="569810719"/>
        <c:axId val="569818479"/>
      </c:scatterChart>
      <c:valAx>
        <c:axId val="569810719"/>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GDP per capita</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569818479"/>
        <c:crosses val="autoZero"/>
        <c:crossBetween val="midCat"/>
      </c:valAx>
      <c:valAx>
        <c:axId val="56981847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EIA Procedur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569810719"/>
        <c:crosses val="autoZero"/>
        <c:crossBetween val="midCat"/>
      </c:valAx>
      <c:spPr>
        <a:noFill/>
        <a:ln>
          <a:noFill/>
        </a:ln>
        <a:effectLst/>
      </c:spPr>
    </c:plotArea>
    <c:plotVisOnly val="1"/>
    <c:dispBlanksAs val="gap"/>
    <c:showDLblsOverMax val="0"/>
    <c:extLst/>
  </c:chart>
  <c:spPr>
    <a:solidFill>
      <a:schemeClr val="bg1"/>
    </a:solidFill>
    <a:ln w="9525" cap="flat" cmpd="sng" algn="ctr">
      <a:solidFill>
        <a:schemeClr val="tx1">
          <a:lumMod val="15000"/>
          <a:lumOff val="85000"/>
        </a:schemeClr>
      </a:solidFill>
      <a:round/>
    </a:ln>
    <a:effectLst/>
  </c:spPr>
  <c:txPr>
    <a:bodyPr/>
    <a:lstStyle/>
    <a:p>
      <a:pPr>
        <a:defRPr sz="1000">
          <a:solidFill>
            <a:schemeClr val="tx1"/>
          </a:solidFill>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1"/>
          <c:order val="0"/>
          <c:spPr>
            <a:ln w="25400" cap="rnd">
              <a:noFill/>
              <a:round/>
            </a:ln>
            <a:effectLst>
              <a:outerShdw blurRad="57150" dist="19050" dir="5400000" algn="ctr" rotWithShape="0">
                <a:srgbClr val="000000">
                  <a:alpha val="63000"/>
                </a:srgbClr>
              </a:outerShdw>
            </a:effectLst>
          </c:spPr>
          <c:marker>
            <c:symbol val="circle"/>
            <c:size val="6"/>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w="9525" cap="rnd">
                <a:solidFill>
                  <a:schemeClr val="accent2"/>
                </a:solidFill>
                <a:round/>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marker>
          <c:xVal>
            <c:numRef>
              <c:f>Procedure!$C$2:$C$66</c:f>
              <c:numCache>
                <c:formatCode>General</c:formatCode>
                <c:ptCount val="65"/>
                <c:pt idx="0">
                  <c:v>550.06845876385205</c:v>
                </c:pt>
                <c:pt idx="1">
                  <c:v>4537.5790555642197</c:v>
                </c:pt>
                <c:pt idx="2">
                  <c:v>4135.1386014207101</c:v>
                </c:pt>
                <c:pt idx="3">
                  <c:v>3936.7983196528698</c:v>
                </c:pt>
                <c:pt idx="4">
                  <c:v>23739.1571732062</c:v>
                </c:pt>
                <c:pt idx="5">
                  <c:v>1516.5132695643699</c:v>
                </c:pt>
                <c:pt idx="6">
                  <c:v>5733.3072098876401</c:v>
                </c:pt>
                <c:pt idx="7">
                  <c:v>3130.2335426177601</c:v>
                </c:pt>
                <c:pt idx="8">
                  <c:v>5148.2085169593902</c:v>
                </c:pt>
                <c:pt idx="9">
                  <c:v>26938.503382302501</c:v>
                </c:pt>
                <c:pt idx="10">
                  <c:v>8228.0115697264991</c:v>
                </c:pt>
                <c:pt idx="11">
                  <c:v>1269.9072381891301</c:v>
                </c:pt>
                <c:pt idx="12">
                  <c:v>8826.9940957483504</c:v>
                </c:pt>
                <c:pt idx="13">
                  <c:v>13386.512859434</c:v>
                </c:pt>
                <c:pt idx="14">
                  <c:v>20379.896039641699</c:v>
                </c:pt>
                <c:pt idx="15">
                  <c:v>2412.7270818521301</c:v>
                </c:pt>
                <c:pt idx="16">
                  <c:v>20200.375592040898</c:v>
                </c:pt>
                <c:pt idx="17">
                  <c:v>3853.6499035291499</c:v>
                </c:pt>
                <c:pt idx="18">
                  <c:v>12664.8474351203</c:v>
                </c:pt>
                <c:pt idx="19">
                  <c:v>1979.3643005306001</c:v>
                </c:pt>
                <c:pt idx="20">
                  <c:v>3846.4157092230498</c:v>
                </c:pt>
                <c:pt idx="21">
                  <c:v>5593.8537833814798</c:v>
                </c:pt>
                <c:pt idx="22">
                  <c:v>5017.9680646534698</c:v>
                </c:pt>
                <c:pt idx="23">
                  <c:v>40543.584166570203</c:v>
                </c:pt>
                <c:pt idx="24">
                  <c:v>4129.7516644368898</c:v>
                </c:pt>
                <c:pt idx="25">
                  <c:v>9030.3188060265202</c:v>
                </c:pt>
                <c:pt idx="26">
                  <c:v>29040.363709111702</c:v>
                </c:pt>
                <c:pt idx="27">
                  <c:v>9030.3188060265202</c:v>
                </c:pt>
                <c:pt idx="28">
                  <c:v>2457.3774139728098</c:v>
                </c:pt>
                <c:pt idx="29">
                  <c:v>15684.558518649001</c:v>
                </c:pt>
                <c:pt idx="30">
                  <c:v>8808.5894475940495</c:v>
                </c:pt>
                <c:pt idx="31">
                  <c:v>16809.648256967401</c:v>
                </c:pt>
                <c:pt idx="32">
                  <c:v>5414.6148226309497</c:v>
                </c:pt>
                <c:pt idx="33">
                  <c:v>9502.5683962516596</c:v>
                </c:pt>
                <c:pt idx="34">
                  <c:v>11151.069206829001</c:v>
                </c:pt>
                <c:pt idx="35">
                  <c:v>2290.2351496162501</c:v>
                </c:pt>
                <c:pt idx="36">
                  <c:v>3717.4733888289602</c:v>
                </c:pt>
                <c:pt idx="37">
                  <c:v>7784.0652899655697</c:v>
                </c:pt>
                <c:pt idx="38">
                  <c:v>1256.6606748178999</c:v>
                </c:pt>
                <c:pt idx="39">
                  <c:v>849.01104260426996</c:v>
                </c:pt>
                <c:pt idx="40">
                  <c:v>15267.4450155209</c:v>
                </c:pt>
                <c:pt idx="41">
                  <c:v>1547.8534136692899</c:v>
                </c:pt>
                <c:pt idx="42">
                  <c:v>1468.1929464781199</c:v>
                </c:pt>
                <c:pt idx="43">
                  <c:v>2988.9527033580198</c:v>
                </c:pt>
                <c:pt idx="44">
                  <c:v>13863.5484202763</c:v>
                </c:pt>
                <c:pt idx="45">
                  <c:v>63249.422432905703</c:v>
                </c:pt>
                <c:pt idx="46">
                  <c:v>10819.2440243784</c:v>
                </c:pt>
                <c:pt idx="47">
                  <c:v>10749.0560658145</c:v>
                </c:pt>
                <c:pt idx="48">
                  <c:v>20849.291368660499</c:v>
                </c:pt>
                <c:pt idx="49">
                  <c:v>5901.2230130799298</c:v>
                </c:pt>
                <c:pt idx="50">
                  <c:v>57714.296631377802</c:v>
                </c:pt>
                <c:pt idx="51">
                  <c:v>17579.259399142102</c:v>
                </c:pt>
                <c:pt idx="52">
                  <c:v>23601.402775876901</c:v>
                </c:pt>
                <c:pt idx="53">
                  <c:v>3835.3948171134102</c:v>
                </c:pt>
                <c:pt idx="54">
                  <c:v>2058.0352093943502</c:v>
                </c:pt>
                <c:pt idx="55">
                  <c:v>801.05087126751005</c:v>
                </c:pt>
                <c:pt idx="56">
                  <c:v>6595.0041245801704</c:v>
                </c:pt>
                <c:pt idx="57">
                  <c:v>2279.2532035787799</c:v>
                </c:pt>
                <c:pt idx="58">
                  <c:v>10546.1525631603</c:v>
                </c:pt>
                <c:pt idx="59">
                  <c:v>6586.6258626859999</c:v>
                </c:pt>
                <c:pt idx="60">
                  <c:v>37622.207457593198</c:v>
                </c:pt>
                <c:pt idx="61">
                  <c:v>2639.8243258679499</c:v>
                </c:pt>
                <c:pt idx="62">
                  <c:v>1533.8520376648801</c:v>
                </c:pt>
                <c:pt idx="63">
                  <c:v>2342.2440027211701</c:v>
                </c:pt>
                <c:pt idx="64">
                  <c:v>1106.80390649944</c:v>
                </c:pt>
              </c:numCache>
            </c:numRef>
          </c:xVal>
          <c:yVal>
            <c:numRef>
              <c:f>Procedure!$B$2:$B$66</c:f>
              <c:numCache>
                <c:formatCode>General</c:formatCode>
                <c:ptCount val="65"/>
                <c:pt idx="0">
                  <c:v>0.28633999999999998</c:v>
                </c:pt>
                <c:pt idx="1">
                  <c:v>0.45047999999999999</c:v>
                </c:pt>
                <c:pt idx="2">
                  <c:v>0.47871999999999998</c:v>
                </c:pt>
                <c:pt idx="3">
                  <c:v>0.33512999999999998</c:v>
                </c:pt>
                <c:pt idx="4">
                  <c:v>0.72121999999999997</c:v>
                </c:pt>
                <c:pt idx="5">
                  <c:v>0.47871999999999998</c:v>
                </c:pt>
                <c:pt idx="6">
                  <c:v>0.71121999999999996</c:v>
                </c:pt>
                <c:pt idx="7">
                  <c:v>0.67871999999999999</c:v>
                </c:pt>
                <c:pt idx="8">
                  <c:v>0.67871999999999999</c:v>
                </c:pt>
                <c:pt idx="9">
                  <c:v>0.44252999999999998</c:v>
                </c:pt>
                <c:pt idx="10">
                  <c:v>0.66122000000000003</c:v>
                </c:pt>
                <c:pt idx="11">
                  <c:v>0.62724000000000002</c:v>
                </c:pt>
                <c:pt idx="12">
                  <c:v>0.73521999999999998</c:v>
                </c:pt>
                <c:pt idx="13">
                  <c:v>0.69799999999999995</c:v>
                </c:pt>
                <c:pt idx="14">
                  <c:v>9.9000000000000005E-2</c:v>
                </c:pt>
                <c:pt idx="15">
                  <c:v>0.21218999999999999</c:v>
                </c:pt>
                <c:pt idx="16">
                  <c:v>0.76900000000000002</c:v>
                </c:pt>
                <c:pt idx="17">
                  <c:v>0.69899999999999995</c:v>
                </c:pt>
                <c:pt idx="18">
                  <c:v>0.63500000000000001</c:v>
                </c:pt>
                <c:pt idx="19">
                  <c:v>0.30084</c:v>
                </c:pt>
                <c:pt idx="20">
                  <c:v>0.53946000000000005</c:v>
                </c:pt>
                <c:pt idx="21">
                  <c:v>0.4365</c:v>
                </c:pt>
                <c:pt idx="22">
                  <c:v>0.58650000000000002</c:v>
                </c:pt>
                <c:pt idx="23">
                  <c:v>0.65600000000000003</c:v>
                </c:pt>
                <c:pt idx="24">
                  <c:v>0.41099999999999998</c:v>
                </c:pt>
                <c:pt idx="25">
                  <c:v>0.61734</c:v>
                </c:pt>
                <c:pt idx="26">
                  <c:v>0.45895999999999998</c:v>
                </c:pt>
                <c:pt idx="27">
                  <c:v>0.25896000000000002</c:v>
                </c:pt>
                <c:pt idx="28">
                  <c:v>0.25896000000000002</c:v>
                </c:pt>
                <c:pt idx="29">
                  <c:v>0.79696</c:v>
                </c:pt>
                <c:pt idx="30">
                  <c:v>0.57596000000000003</c:v>
                </c:pt>
                <c:pt idx="31">
                  <c:v>0.55896000000000001</c:v>
                </c:pt>
                <c:pt idx="32">
                  <c:v>0.45035999999999998</c:v>
                </c:pt>
                <c:pt idx="33">
                  <c:v>0.64683999999999997</c:v>
                </c:pt>
                <c:pt idx="34">
                  <c:v>0.50394000000000005</c:v>
                </c:pt>
                <c:pt idx="35">
                  <c:v>0.75675999999999999</c:v>
                </c:pt>
                <c:pt idx="36">
                  <c:v>0.25896000000000002</c:v>
                </c:pt>
                <c:pt idx="37">
                  <c:v>0.34188000000000002</c:v>
                </c:pt>
                <c:pt idx="38">
                  <c:v>0.29831999999999997</c:v>
                </c:pt>
                <c:pt idx="39">
                  <c:v>0.29831999999999997</c:v>
                </c:pt>
                <c:pt idx="40">
                  <c:v>0.64683999999999997</c:v>
                </c:pt>
                <c:pt idx="41">
                  <c:v>0.55134000000000005</c:v>
                </c:pt>
                <c:pt idx="42">
                  <c:v>0.23463000000000001</c:v>
                </c:pt>
                <c:pt idx="43">
                  <c:v>0.39929999999999999</c:v>
                </c:pt>
                <c:pt idx="44">
                  <c:v>0.60592000000000001</c:v>
                </c:pt>
                <c:pt idx="45">
                  <c:v>0.69286000000000003</c:v>
                </c:pt>
                <c:pt idx="46">
                  <c:v>0.64088000000000001</c:v>
                </c:pt>
                <c:pt idx="47">
                  <c:v>0.64088000000000001</c:v>
                </c:pt>
                <c:pt idx="48">
                  <c:v>0.63</c:v>
                </c:pt>
                <c:pt idx="49">
                  <c:v>0.61019000000000001</c:v>
                </c:pt>
                <c:pt idx="50">
                  <c:v>0.61019000000000001</c:v>
                </c:pt>
                <c:pt idx="51">
                  <c:v>0.66069</c:v>
                </c:pt>
                <c:pt idx="52">
                  <c:v>0.66069</c:v>
                </c:pt>
                <c:pt idx="53">
                  <c:v>0.46068999999999999</c:v>
                </c:pt>
                <c:pt idx="54">
                  <c:v>0.31019000000000002</c:v>
                </c:pt>
                <c:pt idx="55">
                  <c:v>0.21018999999999999</c:v>
                </c:pt>
                <c:pt idx="56">
                  <c:v>0.47339999999999999</c:v>
                </c:pt>
                <c:pt idx="57">
                  <c:v>0.28303</c:v>
                </c:pt>
                <c:pt idx="58">
                  <c:v>0.45234000000000002</c:v>
                </c:pt>
                <c:pt idx="59">
                  <c:v>0.45234000000000002</c:v>
                </c:pt>
                <c:pt idx="60">
                  <c:v>0.64880000000000004</c:v>
                </c:pt>
                <c:pt idx="61">
                  <c:v>0.65868000000000004</c:v>
                </c:pt>
                <c:pt idx="62">
                  <c:v>0.54779999999999995</c:v>
                </c:pt>
                <c:pt idx="63">
                  <c:v>0.59531999999999996</c:v>
                </c:pt>
                <c:pt idx="64">
                  <c:v>0.38641999999999999</c:v>
                </c:pt>
              </c:numCache>
            </c:numRef>
          </c:yVal>
          <c:smooth val="0"/>
          <c:extLst>
            <c:ext xmlns:c16="http://schemas.microsoft.com/office/drawing/2014/chart" uri="{C3380CC4-5D6E-409C-BE32-E72D297353CC}">
              <c16:uniqueId val="{00000000-54A7-5D45-BF05-6C4CD277A558}"/>
            </c:ext>
          </c:extLst>
        </c:ser>
        <c:ser>
          <c:idx val="0"/>
          <c:order val="1"/>
          <c:spPr>
            <a:ln w="25400" cap="rnd">
              <a:noFill/>
              <a:round/>
            </a:ln>
            <a:effectLst>
              <a:outerShdw blurRad="57150" dist="19050" dir="5400000" algn="ctr" rotWithShape="0">
                <a:srgbClr val="000000">
                  <a:alpha val="63000"/>
                </a:srgbClr>
              </a:outerShdw>
            </a:effectLst>
          </c:spPr>
          <c:marker>
            <c:symbol val="circle"/>
            <c:size val="6"/>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9525" cap="rnd">
                <a:solidFill>
                  <a:schemeClr val="accent1"/>
                </a:solidFill>
                <a:round/>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marker>
          <c:trendline>
            <c:spPr>
              <a:ln w="19050" cap="rnd">
                <a:solidFill>
                  <a:schemeClr val="accent1"/>
                </a:solidFill>
              </a:ln>
              <a:effectLst/>
            </c:spPr>
            <c:trendlineType val="linear"/>
            <c:dispRSqr val="1"/>
            <c:dispEq val="1"/>
            <c:trendlineLbl>
              <c:layout>
                <c:manualLayout>
                  <c:x val="1.0123250375625571E-3"/>
                  <c:y val="-2.8994928265545755E-2"/>
                </c:manualLayout>
              </c:layout>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br>
                      <a:rPr lang="en-US"/>
                    </a:br>
                    <a:r>
                      <a:rPr lang="en-US"/>
                      <a:t>R² = 0.359</a:t>
                    </a:r>
                  </a:p>
                </c:rich>
              </c:tx>
              <c:numFmt formatCode="General" sourceLinked="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rendlineLbl>
          </c:trendline>
          <c:trendline>
            <c:spPr>
              <a:ln w="19050" cap="rnd">
                <a:solidFill>
                  <a:srgbClr val="FF0000"/>
                </a:solidFill>
              </a:ln>
              <a:effectLst/>
            </c:spPr>
            <c:trendlineType val="linear"/>
            <c:dispRSqr val="0"/>
            <c:dispEq val="0"/>
          </c:trendline>
          <c:xVal>
            <c:numRef>
              <c:f>Procedure!$C$2:$C$66</c:f>
              <c:numCache>
                <c:formatCode>General</c:formatCode>
                <c:ptCount val="65"/>
                <c:pt idx="0">
                  <c:v>550.06845876385205</c:v>
                </c:pt>
                <c:pt idx="1">
                  <c:v>4537.5790555642197</c:v>
                </c:pt>
                <c:pt idx="2">
                  <c:v>4135.1386014207101</c:v>
                </c:pt>
                <c:pt idx="3">
                  <c:v>3936.7983196528698</c:v>
                </c:pt>
                <c:pt idx="4">
                  <c:v>23739.1571732062</c:v>
                </c:pt>
                <c:pt idx="5">
                  <c:v>1516.5132695643699</c:v>
                </c:pt>
                <c:pt idx="6">
                  <c:v>5733.3072098876401</c:v>
                </c:pt>
                <c:pt idx="7">
                  <c:v>3130.2335426177601</c:v>
                </c:pt>
                <c:pt idx="8">
                  <c:v>5148.2085169593902</c:v>
                </c:pt>
                <c:pt idx="9">
                  <c:v>26938.503382302501</c:v>
                </c:pt>
                <c:pt idx="10">
                  <c:v>8228.0115697264991</c:v>
                </c:pt>
                <c:pt idx="11">
                  <c:v>1269.9072381891301</c:v>
                </c:pt>
                <c:pt idx="12">
                  <c:v>8826.9940957483504</c:v>
                </c:pt>
                <c:pt idx="13">
                  <c:v>13386.512859434</c:v>
                </c:pt>
                <c:pt idx="14">
                  <c:v>20379.896039641699</c:v>
                </c:pt>
                <c:pt idx="15">
                  <c:v>2412.7270818521301</c:v>
                </c:pt>
                <c:pt idx="16">
                  <c:v>20200.375592040898</c:v>
                </c:pt>
                <c:pt idx="17">
                  <c:v>3853.6499035291499</c:v>
                </c:pt>
                <c:pt idx="18">
                  <c:v>12664.8474351203</c:v>
                </c:pt>
                <c:pt idx="19">
                  <c:v>1979.3643005306001</c:v>
                </c:pt>
                <c:pt idx="20">
                  <c:v>3846.4157092230498</c:v>
                </c:pt>
                <c:pt idx="21">
                  <c:v>5593.8537833814798</c:v>
                </c:pt>
                <c:pt idx="22">
                  <c:v>5017.9680646534698</c:v>
                </c:pt>
                <c:pt idx="23">
                  <c:v>40543.584166570203</c:v>
                </c:pt>
                <c:pt idx="24">
                  <c:v>4129.7516644368898</c:v>
                </c:pt>
                <c:pt idx="25">
                  <c:v>9030.3188060265202</c:v>
                </c:pt>
                <c:pt idx="26">
                  <c:v>29040.363709111702</c:v>
                </c:pt>
                <c:pt idx="27">
                  <c:v>9030.3188060265202</c:v>
                </c:pt>
                <c:pt idx="28">
                  <c:v>2457.3774139728098</c:v>
                </c:pt>
                <c:pt idx="29">
                  <c:v>15684.558518649001</c:v>
                </c:pt>
                <c:pt idx="30">
                  <c:v>8808.5894475940495</c:v>
                </c:pt>
                <c:pt idx="31">
                  <c:v>16809.648256967401</c:v>
                </c:pt>
                <c:pt idx="32">
                  <c:v>5414.6148226309497</c:v>
                </c:pt>
                <c:pt idx="33">
                  <c:v>9502.5683962516596</c:v>
                </c:pt>
                <c:pt idx="34">
                  <c:v>11151.069206829001</c:v>
                </c:pt>
                <c:pt idx="35">
                  <c:v>2290.2351496162501</c:v>
                </c:pt>
                <c:pt idx="36">
                  <c:v>3717.4733888289602</c:v>
                </c:pt>
                <c:pt idx="37">
                  <c:v>7784.0652899655697</c:v>
                </c:pt>
                <c:pt idx="38">
                  <c:v>1256.6606748178999</c:v>
                </c:pt>
                <c:pt idx="39">
                  <c:v>849.01104260426996</c:v>
                </c:pt>
                <c:pt idx="40">
                  <c:v>15267.4450155209</c:v>
                </c:pt>
                <c:pt idx="41">
                  <c:v>1547.8534136692899</c:v>
                </c:pt>
                <c:pt idx="42">
                  <c:v>1468.1929464781199</c:v>
                </c:pt>
                <c:pt idx="43">
                  <c:v>2988.9527033580198</c:v>
                </c:pt>
                <c:pt idx="44">
                  <c:v>13863.5484202763</c:v>
                </c:pt>
                <c:pt idx="45">
                  <c:v>63249.422432905703</c:v>
                </c:pt>
                <c:pt idx="46">
                  <c:v>10819.2440243784</c:v>
                </c:pt>
                <c:pt idx="47">
                  <c:v>10749.0560658145</c:v>
                </c:pt>
                <c:pt idx="48">
                  <c:v>20849.291368660499</c:v>
                </c:pt>
                <c:pt idx="49">
                  <c:v>5901.2230130799298</c:v>
                </c:pt>
                <c:pt idx="50">
                  <c:v>57714.296631377802</c:v>
                </c:pt>
                <c:pt idx="51">
                  <c:v>17579.259399142102</c:v>
                </c:pt>
                <c:pt idx="52">
                  <c:v>23601.402775876901</c:v>
                </c:pt>
                <c:pt idx="53">
                  <c:v>3835.3948171134102</c:v>
                </c:pt>
                <c:pt idx="54">
                  <c:v>2058.0352093943502</c:v>
                </c:pt>
                <c:pt idx="55">
                  <c:v>801.05087126751005</c:v>
                </c:pt>
                <c:pt idx="56">
                  <c:v>6595.0041245801704</c:v>
                </c:pt>
                <c:pt idx="57">
                  <c:v>2279.2532035787799</c:v>
                </c:pt>
                <c:pt idx="58">
                  <c:v>10546.1525631603</c:v>
                </c:pt>
                <c:pt idx="59">
                  <c:v>6586.6258626859999</c:v>
                </c:pt>
                <c:pt idx="60">
                  <c:v>37622.207457593198</c:v>
                </c:pt>
                <c:pt idx="61">
                  <c:v>2639.8243258679499</c:v>
                </c:pt>
                <c:pt idx="62">
                  <c:v>1533.8520376648801</c:v>
                </c:pt>
                <c:pt idx="63">
                  <c:v>2342.2440027211701</c:v>
                </c:pt>
                <c:pt idx="64">
                  <c:v>1106.80390649944</c:v>
                </c:pt>
              </c:numCache>
            </c:numRef>
          </c:xVal>
          <c:yVal>
            <c:numRef>
              <c:f>Procedure!$B$2:$B$66</c:f>
              <c:numCache>
                <c:formatCode>General</c:formatCode>
                <c:ptCount val="65"/>
                <c:pt idx="0">
                  <c:v>0.28633999999999998</c:v>
                </c:pt>
                <c:pt idx="1">
                  <c:v>0.45047999999999999</c:v>
                </c:pt>
                <c:pt idx="2">
                  <c:v>0.47871999999999998</c:v>
                </c:pt>
                <c:pt idx="3">
                  <c:v>0.33512999999999998</c:v>
                </c:pt>
                <c:pt idx="4">
                  <c:v>0.72121999999999997</c:v>
                </c:pt>
                <c:pt idx="5">
                  <c:v>0.47871999999999998</c:v>
                </c:pt>
                <c:pt idx="6">
                  <c:v>0.71121999999999996</c:v>
                </c:pt>
                <c:pt idx="7">
                  <c:v>0.67871999999999999</c:v>
                </c:pt>
                <c:pt idx="8">
                  <c:v>0.67871999999999999</c:v>
                </c:pt>
                <c:pt idx="9">
                  <c:v>0.44252999999999998</c:v>
                </c:pt>
                <c:pt idx="10">
                  <c:v>0.66122000000000003</c:v>
                </c:pt>
                <c:pt idx="11">
                  <c:v>0.62724000000000002</c:v>
                </c:pt>
                <c:pt idx="12">
                  <c:v>0.73521999999999998</c:v>
                </c:pt>
                <c:pt idx="13">
                  <c:v>0.69799999999999995</c:v>
                </c:pt>
                <c:pt idx="14">
                  <c:v>9.9000000000000005E-2</c:v>
                </c:pt>
                <c:pt idx="15">
                  <c:v>0.21218999999999999</c:v>
                </c:pt>
                <c:pt idx="16">
                  <c:v>0.76900000000000002</c:v>
                </c:pt>
                <c:pt idx="17">
                  <c:v>0.69899999999999995</c:v>
                </c:pt>
                <c:pt idx="18">
                  <c:v>0.63500000000000001</c:v>
                </c:pt>
                <c:pt idx="19">
                  <c:v>0.30084</c:v>
                </c:pt>
                <c:pt idx="20">
                  <c:v>0.53946000000000005</c:v>
                </c:pt>
                <c:pt idx="21">
                  <c:v>0.4365</c:v>
                </c:pt>
                <c:pt idx="22">
                  <c:v>0.58650000000000002</c:v>
                </c:pt>
                <c:pt idx="23">
                  <c:v>0.65600000000000003</c:v>
                </c:pt>
                <c:pt idx="24">
                  <c:v>0.41099999999999998</c:v>
                </c:pt>
                <c:pt idx="25">
                  <c:v>0.61734</c:v>
                </c:pt>
                <c:pt idx="26">
                  <c:v>0.45895999999999998</c:v>
                </c:pt>
                <c:pt idx="27">
                  <c:v>0.25896000000000002</c:v>
                </c:pt>
                <c:pt idx="28">
                  <c:v>0.25896000000000002</c:v>
                </c:pt>
                <c:pt idx="29">
                  <c:v>0.79696</c:v>
                </c:pt>
                <c:pt idx="30">
                  <c:v>0.57596000000000003</c:v>
                </c:pt>
                <c:pt idx="31">
                  <c:v>0.55896000000000001</c:v>
                </c:pt>
                <c:pt idx="32">
                  <c:v>0.45035999999999998</c:v>
                </c:pt>
                <c:pt idx="33">
                  <c:v>0.64683999999999997</c:v>
                </c:pt>
                <c:pt idx="34">
                  <c:v>0.50394000000000005</c:v>
                </c:pt>
                <c:pt idx="35">
                  <c:v>0.75675999999999999</c:v>
                </c:pt>
                <c:pt idx="36">
                  <c:v>0.25896000000000002</c:v>
                </c:pt>
                <c:pt idx="37">
                  <c:v>0.34188000000000002</c:v>
                </c:pt>
                <c:pt idx="38">
                  <c:v>0.29831999999999997</c:v>
                </c:pt>
                <c:pt idx="39">
                  <c:v>0.29831999999999997</c:v>
                </c:pt>
                <c:pt idx="40">
                  <c:v>0.64683999999999997</c:v>
                </c:pt>
                <c:pt idx="41">
                  <c:v>0.55134000000000005</c:v>
                </c:pt>
                <c:pt idx="42">
                  <c:v>0.23463000000000001</c:v>
                </c:pt>
                <c:pt idx="43">
                  <c:v>0.39929999999999999</c:v>
                </c:pt>
                <c:pt idx="44">
                  <c:v>0.60592000000000001</c:v>
                </c:pt>
                <c:pt idx="45">
                  <c:v>0.69286000000000003</c:v>
                </c:pt>
                <c:pt idx="46">
                  <c:v>0.64088000000000001</c:v>
                </c:pt>
                <c:pt idx="47">
                  <c:v>0.64088000000000001</c:v>
                </c:pt>
                <c:pt idx="48">
                  <c:v>0.63</c:v>
                </c:pt>
                <c:pt idx="49">
                  <c:v>0.61019000000000001</c:v>
                </c:pt>
                <c:pt idx="50">
                  <c:v>0.61019000000000001</c:v>
                </c:pt>
                <c:pt idx="51">
                  <c:v>0.66069</c:v>
                </c:pt>
                <c:pt idx="52">
                  <c:v>0.66069</c:v>
                </c:pt>
                <c:pt idx="53">
                  <c:v>0.46068999999999999</c:v>
                </c:pt>
                <c:pt idx="54">
                  <c:v>0.31019000000000002</c:v>
                </c:pt>
                <c:pt idx="55">
                  <c:v>0.21018999999999999</c:v>
                </c:pt>
                <c:pt idx="56">
                  <c:v>0.47339999999999999</c:v>
                </c:pt>
                <c:pt idx="57">
                  <c:v>0.28303</c:v>
                </c:pt>
                <c:pt idx="58">
                  <c:v>0.45234000000000002</c:v>
                </c:pt>
                <c:pt idx="59">
                  <c:v>0.45234000000000002</c:v>
                </c:pt>
                <c:pt idx="60">
                  <c:v>0.64880000000000004</c:v>
                </c:pt>
                <c:pt idx="61">
                  <c:v>0.65868000000000004</c:v>
                </c:pt>
                <c:pt idx="62">
                  <c:v>0.54779999999999995</c:v>
                </c:pt>
                <c:pt idx="63">
                  <c:v>0.59531999999999996</c:v>
                </c:pt>
                <c:pt idx="64">
                  <c:v>0.38641999999999999</c:v>
                </c:pt>
              </c:numCache>
            </c:numRef>
          </c:yVal>
          <c:smooth val="0"/>
          <c:extLst>
            <c:ext xmlns:c16="http://schemas.microsoft.com/office/drawing/2014/chart" uri="{C3380CC4-5D6E-409C-BE32-E72D297353CC}">
              <c16:uniqueId val="{00000003-54A7-5D45-BF05-6C4CD277A558}"/>
            </c:ext>
          </c:extLst>
        </c:ser>
        <c:dLbls>
          <c:showLegendKey val="0"/>
          <c:showVal val="0"/>
          <c:showCatName val="0"/>
          <c:showSerName val="0"/>
          <c:showPercent val="0"/>
          <c:showBubbleSize val="0"/>
        </c:dLbls>
        <c:axId val="569810719"/>
        <c:axId val="569818479"/>
      </c:scatterChart>
      <c:valAx>
        <c:axId val="569810719"/>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GDP per capita</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569818479"/>
        <c:crosses val="autoZero"/>
        <c:crossBetween val="midCat"/>
      </c:valAx>
      <c:valAx>
        <c:axId val="56981847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EIA Procedur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569810719"/>
        <c:crosses val="autoZero"/>
        <c:crossBetween val="midCat"/>
      </c:valAx>
      <c:spPr>
        <a:noFill/>
        <a:ln>
          <a:noFill/>
        </a:ln>
        <a:effectLst/>
      </c:spPr>
    </c:plotArea>
    <c:plotVisOnly val="1"/>
    <c:dispBlanksAs val="gap"/>
    <c:showDLblsOverMax val="0"/>
    <c:extLst/>
  </c:chart>
  <c:spPr>
    <a:solidFill>
      <a:schemeClr val="bg1"/>
    </a:solidFill>
    <a:ln w="9525" cap="flat" cmpd="sng" algn="ctr">
      <a:solidFill>
        <a:schemeClr val="tx1">
          <a:lumMod val="15000"/>
          <a:lumOff val="85000"/>
        </a:schemeClr>
      </a:solidFill>
      <a:round/>
    </a:ln>
    <a:effectLst/>
  </c:spPr>
  <c:txPr>
    <a:bodyPr/>
    <a:lstStyle/>
    <a:p>
      <a:pPr>
        <a:defRPr sz="1000">
          <a:solidFill>
            <a:schemeClr val="tx1"/>
          </a:solidFill>
        </a:defRPr>
      </a:pPr>
      <a:endParaRPr lang="en-US"/>
    </a:p>
  </c:txPr>
  <c:externalData r:id="rId3">
    <c:autoUpdate val="0"/>
  </c:externalData>
</c:chartSpace>
</file>

<file path=word/charts/chart5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1"/>
          <c:order val="0"/>
          <c:spPr>
            <a:ln w="25400" cap="rnd">
              <a:noFill/>
              <a:round/>
            </a:ln>
            <a:effectLst>
              <a:outerShdw blurRad="57150" dist="19050" dir="5400000" algn="ctr" rotWithShape="0">
                <a:srgbClr val="000000">
                  <a:alpha val="63000"/>
                </a:srgbClr>
              </a:outerShdw>
            </a:effectLst>
          </c:spPr>
          <c:marker>
            <c:symbol val="circle"/>
            <c:size val="6"/>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w="9525" cap="rnd">
                <a:solidFill>
                  <a:schemeClr val="accent2"/>
                </a:solidFill>
                <a:round/>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marker>
          <c:xVal>
            <c:numRef>
              <c:f>Procedure!$C$2:$C$66</c:f>
              <c:numCache>
                <c:formatCode>General</c:formatCode>
                <c:ptCount val="65"/>
                <c:pt idx="0">
                  <c:v>550.06845876385205</c:v>
                </c:pt>
                <c:pt idx="1">
                  <c:v>4537.5790555642197</c:v>
                </c:pt>
                <c:pt idx="2">
                  <c:v>4135.1386014207101</c:v>
                </c:pt>
                <c:pt idx="3">
                  <c:v>3936.7983196528698</c:v>
                </c:pt>
                <c:pt idx="4">
                  <c:v>23739.1571732062</c:v>
                </c:pt>
                <c:pt idx="5">
                  <c:v>1516.5132695643699</c:v>
                </c:pt>
                <c:pt idx="6">
                  <c:v>5733.3072098876401</c:v>
                </c:pt>
                <c:pt idx="7">
                  <c:v>3130.2335426177601</c:v>
                </c:pt>
                <c:pt idx="8">
                  <c:v>5148.2085169593902</c:v>
                </c:pt>
                <c:pt idx="9">
                  <c:v>26938.503382302501</c:v>
                </c:pt>
                <c:pt idx="10">
                  <c:v>8228.0115697264991</c:v>
                </c:pt>
                <c:pt idx="11">
                  <c:v>1269.9072381891301</c:v>
                </c:pt>
                <c:pt idx="12">
                  <c:v>8826.9940957483504</c:v>
                </c:pt>
                <c:pt idx="13">
                  <c:v>13386.512859434</c:v>
                </c:pt>
                <c:pt idx="14">
                  <c:v>20379.896039641699</c:v>
                </c:pt>
                <c:pt idx="15">
                  <c:v>2412.7270818521301</c:v>
                </c:pt>
                <c:pt idx="16">
                  <c:v>20200.375592040898</c:v>
                </c:pt>
                <c:pt idx="17">
                  <c:v>3853.6499035291499</c:v>
                </c:pt>
                <c:pt idx="18">
                  <c:v>12664.8474351203</c:v>
                </c:pt>
                <c:pt idx="19">
                  <c:v>1979.3643005306001</c:v>
                </c:pt>
                <c:pt idx="20">
                  <c:v>3846.4157092230498</c:v>
                </c:pt>
                <c:pt idx="21">
                  <c:v>5593.8537833814798</c:v>
                </c:pt>
                <c:pt idx="22">
                  <c:v>5017.9680646534698</c:v>
                </c:pt>
                <c:pt idx="23">
                  <c:v>40543.584166570203</c:v>
                </c:pt>
                <c:pt idx="24">
                  <c:v>4129.7516644368898</c:v>
                </c:pt>
                <c:pt idx="25">
                  <c:v>9030.3188060265202</c:v>
                </c:pt>
                <c:pt idx="26">
                  <c:v>29040.363709111702</c:v>
                </c:pt>
                <c:pt idx="27">
                  <c:v>9030.3188060265202</c:v>
                </c:pt>
                <c:pt idx="28">
                  <c:v>2457.3774139728098</c:v>
                </c:pt>
                <c:pt idx="29">
                  <c:v>15684.558518649001</c:v>
                </c:pt>
                <c:pt idx="30">
                  <c:v>8808.5894475940495</c:v>
                </c:pt>
                <c:pt idx="31">
                  <c:v>16809.648256967401</c:v>
                </c:pt>
                <c:pt idx="32">
                  <c:v>5414.6148226309497</c:v>
                </c:pt>
                <c:pt idx="33">
                  <c:v>9502.5683962516596</c:v>
                </c:pt>
                <c:pt idx="34">
                  <c:v>11151.069206829001</c:v>
                </c:pt>
                <c:pt idx="35">
                  <c:v>2290.2351496162501</c:v>
                </c:pt>
                <c:pt idx="36">
                  <c:v>3717.4733888289602</c:v>
                </c:pt>
                <c:pt idx="37">
                  <c:v>7784.0652899655697</c:v>
                </c:pt>
                <c:pt idx="38">
                  <c:v>1256.6606748178999</c:v>
                </c:pt>
                <c:pt idx="39">
                  <c:v>849.01104260426996</c:v>
                </c:pt>
                <c:pt idx="40">
                  <c:v>15267.4450155209</c:v>
                </c:pt>
                <c:pt idx="41">
                  <c:v>1547.8534136692899</c:v>
                </c:pt>
                <c:pt idx="42">
                  <c:v>1468.1929464781199</c:v>
                </c:pt>
                <c:pt idx="43">
                  <c:v>2988.9527033580198</c:v>
                </c:pt>
                <c:pt idx="44">
                  <c:v>13863.5484202763</c:v>
                </c:pt>
                <c:pt idx="45">
                  <c:v>63249.422432905703</c:v>
                </c:pt>
                <c:pt idx="46">
                  <c:v>10819.2440243784</c:v>
                </c:pt>
                <c:pt idx="47">
                  <c:v>10749.0560658145</c:v>
                </c:pt>
                <c:pt idx="48">
                  <c:v>20849.291368660499</c:v>
                </c:pt>
                <c:pt idx="49">
                  <c:v>5901.2230130799298</c:v>
                </c:pt>
                <c:pt idx="50">
                  <c:v>57714.296631377802</c:v>
                </c:pt>
                <c:pt idx="51">
                  <c:v>17579.259399142102</c:v>
                </c:pt>
                <c:pt idx="52">
                  <c:v>23601.402775876901</c:v>
                </c:pt>
                <c:pt idx="53">
                  <c:v>3835.3948171134102</c:v>
                </c:pt>
                <c:pt idx="54">
                  <c:v>2058.0352093943502</c:v>
                </c:pt>
                <c:pt idx="55">
                  <c:v>801.05087126751005</c:v>
                </c:pt>
                <c:pt idx="56">
                  <c:v>6595.0041245801704</c:v>
                </c:pt>
                <c:pt idx="57">
                  <c:v>2279.2532035787799</c:v>
                </c:pt>
                <c:pt idx="58">
                  <c:v>10546.1525631603</c:v>
                </c:pt>
                <c:pt idx="59">
                  <c:v>6586.6258626859999</c:v>
                </c:pt>
                <c:pt idx="60">
                  <c:v>37622.207457593198</c:v>
                </c:pt>
                <c:pt idx="61">
                  <c:v>2639.8243258679499</c:v>
                </c:pt>
                <c:pt idx="62">
                  <c:v>1533.8520376648801</c:v>
                </c:pt>
                <c:pt idx="63">
                  <c:v>2342.2440027211701</c:v>
                </c:pt>
                <c:pt idx="64">
                  <c:v>1106.80390649944</c:v>
                </c:pt>
              </c:numCache>
            </c:numRef>
          </c:xVal>
          <c:yVal>
            <c:numRef>
              <c:f>Procedure!$B$2:$B$66</c:f>
              <c:numCache>
                <c:formatCode>General</c:formatCode>
                <c:ptCount val="65"/>
                <c:pt idx="0">
                  <c:v>0.28633999999999998</c:v>
                </c:pt>
                <c:pt idx="1">
                  <c:v>0.45047999999999999</c:v>
                </c:pt>
                <c:pt idx="2">
                  <c:v>0.47871999999999998</c:v>
                </c:pt>
                <c:pt idx="3">
                  <c:v>0.33512999999999998</c:v>
                </c:pt>
                <c:pt idx="4">
                  <c:v>0.72121999999999997</c:v>
                </c:pt>
                <c:pt idx="5">
                  <c:v>0.47871999999999998</c:v>
                </c:pt>
                <c:pt idx="6">
                  <c:v>0.71121999999999996</c:v>
                </c:pt>
                <c:pt idx="7">
                  <c:v>0.67871999999999999</c:v>
                </c:pt>
                <c:pt idx="8">
                  <c:v>0.67871999999999999</c:v>
                </c:pt>
                <c:pt idx="9">
                  <c:v>0.44252999999999998</c:v>
                </c:pt>
                <c:pt idx="10">
                  <c:v>0.66122000000000003</c:v>
                </c:pt>
                <c:pt idx="11">
                  <c:v>0.62724000000000002</c:v>
                </c:pt>
                <c:pt idx="12">
                  <c:v>0.73521999999999998</c:v>
                </c:pt>
                <c:pt idx="13">
                  <c:v>0.69799999999999995</c:v>
                </c:pt>
                <c:pt idx="14">
                  <c:v>9.9000000000000005E-2</c:v>
                </c:pt>
                <c:pt idx="15">
                  <c:v>0.21218999999999999</c:v>
                </c:pt>
                <c:pt idx="16">
                  <c:v>0.76900000000000002</c:v>
                </c:pt>
                <c:pt idx="17">
                  <c:v>0.69899999999999995</c:v>
                </c:pt>
                <c:pt idx="18">
                  <c:v>0.63500000000000001</c:v>
                </c:pt>
                <c:pt idx="19">
                  <c:v>0.30084</c:v>
                </c:pt>
                <c:pt idx="20">
                  <c:v>0.53946000000000005</c:v>
                </c:pt>
                <c:pt idx="21">
                  <c:v>0.4365</c:v>
                </c:pt>
                <c:pt idx="22">
                  <c:v>0.58650000000000002</c:v>
                </c:pt>
                <c:pt idx="23">
                  <c:v>0.65600000000000003</c:v>
                </c:pt>
                <c:pt idx="24">
                  <c:v>0.41099999999999998</c:v>
                </c:pt>
                <c:pt idx="25">
                  <c:v>0.61734</c:v>
                </c:pt>
                <c:pt idx="26">
                  <c:v>0.45895999999999998</c:v>
                </c:pt>
                <c:pt idx="27">
                  <c:v>0.25896000000000002</c:v>
                </c:pt>
                <c:pt idx="28">
                  <c:v>0.25896000000000002</c:v>
                </c:pt>
                <c:pt idx="29">
                  <c:v>0.79696</c:v>
                </c:pt>
                <c:pt idx="30">
                  <c:v>0.57596000000000003</c:v>
                </c:pt>
                <c:pt idx="31">
                  <c:v>0.55896000000000001</c:v>
                </c:pt>
                <c:pt idx="32">
                  <c:v>0.45035999999999998</c:v>
                </c:pt>
                <c:pt idx="33">
                  <c:v>0.64683999999999997</c:v>
                </c:pt>
                <c:pt idx="34">
                  <c:v>0.50394000000000005</c:v>
                </c:pt>
                <c:pt idx="35">
                  <c:v>0.75675999999999999</c:v>
                </c:pt>
                <c:pt idx="36">
                  <c:v>0.25896000000000002</c:v>
                </c:pt>
                <c:pt idx="37">
                  <c:v>0.34188000000000002</c:v>
                </c:pt>
                <c:pt idx="38">
                  <c:v>0.29831999999999997</c:v>
                </c:pt>
                <c:pt idx="39">
                  <c:v>0.29831999999999997</c:v>
                </c:pt>
                <c:pt idx="40">
                  <c:v>0.64683999999999997</c:v>
                </c:pt>
                <c:pt idx="41">
                  <c:v>0.55134000000000005</c:v>
                </c:pt>
                <c:pt idx="42">
                  <c:v>0.23463000000000001</c:v>
                </c:pt>
                <c:pt idx="43">
                  <c:v>0.39929999999999999</c:v>
                </c:pt>
                <c:pt idx="44">
                  <c:v>0.60592000000000001</c:v>
                </c:pt>
                <c:pt idx="45">
                  <c:v>0.69286000000000003</c:v>
                </c:pt>
                <c:pt idx="46">
                  <c:v>0.64088000000000001</c:v>
                </c:pt>
                <c:pt idx="47">
                  <c:v>0.64088000000000001</c:v>
                </c:pt>
                <c:pt idx="48">
                  <c:v>0.63</c:v>
                </c:pt>
                <c:pt idx="49">
                  <c:v>0.61019000000000001</c:v>
                </c:pt>
                <c:pt idx="50">
                  <c:v>0.61019000000000001</c:v>
                </c:pt>
                <c:pt idx="51">
                  <c:v>0.66069</c:v>
                </c:pt>
                <c:pt idx="52">
                  <c:v>0.66069</c:v>
                </c:pt>
                <c:pt idx="53">
                  <c:v>0.46068999999999999</c:v>
                </c:pt>
                <c:pt idx="54">
                  <c:v>0.31019000000000002</c:v>
                </c:pt>
                <c:pt idx="55">
                  <c:v>0.21018999999999999</c:v>
                </c:pt>
                <c:pt idx="56">
                  <c:v>0.47339999999999999</c:v>
                </c:pt>
                <c:pt idx="57">
                  <c:v>0.28303</c:v>
                </c:pt>
                <c:pt idx="58">
                  <c:v>0.45234000000000002</c:v>
                </c:pt>
                <c:pt idx="59">
                  <c:v>0.45234000000000002</c:v>
                </c:pt>
                <c:pt idx="60">
                  <c:v>0.64880000000000004</c:v>
                </c:pt>
                <c:pt idx="61">
                  <c:v>0.65868000000000004</c:v>
                </c:pt>
                <c:pt idx="62">
                  <c:v>0.54779999999999995</c:v>
                </c:pt>
                <c:pt idx="63">
                  <c:v>0.59531999999999996</c:v>
                </c:pt>
                <c:pt idx="64">
                  <c:v>0.38641999999999999</c:v>
                </c:pt>
              </c:numCache>
            </c:numRef>
          </c:yVal>
          <c:smooth val="0"/>
          <c:extLst>
            <c:ext xmlns:c16="http://schemas.microsoft.com/office/drawing/2014/chart" uri="{C3380CC4-5D6E-409C-BE32-E72D297353CC}">
              <c16:uniqueId val="{00000000-54A7-5D45-BF05-6C4CD277A558}"/>
            </c:ext>
          </c:extLst>
        </c:ser>
        <c:ser>
          <c:idx val="0"/>
          <c:order val="1"/>
          <c:spPr>
            <a:ln w="25400" cap="rnd">
              <a:noFill/>
              <a:round/>
            </a:ln>
            <a:effectLst>
              <a:outerShdw blurRad="57150" dist="19050" dir="5400000" algn="ctr" rotWithShape="0">
                <a:srgbClr val="000000">
                  <a:alpha val="63000"/>
                </a:srgbClr>
              </a:outerShdw>
            </a:effectLst>
          </c:spPr>
          <c:marker>
            <c:symbol val="circle"/>
            <c:size val="6"/>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9525" cap="rnd">
                <a:solidFill>
                  <a:schemeClr val="accent1"/>
                </a:solidFill>
                <a:round/>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marker>
          <c:trendline>
            <c:spPr>
              <a:ln w="19050" cap="rnd">
                <a:solidFill>
                  <a:schemeClr val="accent1"/>
                </a:solidFill>
              </a:ln>
              <a:effectLst/>
            </c:spPr>
            <c:trendlineType val="linear"/>
            <c:dispRSqr val="1"/>
            <c:dispEq val="1"/>
            <c:trendlineLbl>
              <c:layout>
                <c:manualLayout>
                  <c:x val="1.0123250375625571E-3"/>
                  <c:y val="-2.8994928265545755E-2"/>
                </c:manualLayout>
              </c:layout>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br>
                      <a:rPr lang="en-US"/>
                    </a:br>
                    <a:r>
                      <a:rPr lang="en-US"/>
                      <a:t>R² = 0.359</a:t>
                    </a:r>
                  </a:p>
                </c:rich>
              </c:tx>
              <c:numFmt formatCode="General" sourceLinked="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rendlineLbl>
          </c:trendline>
          <c:trendline>
            <c:spPr>
              <a:ln w="19050" cap="rnd">
                <a:solidFill>
                  <a:srgbClr val="FF0000"/>
                </a:solidFill>
              </a:ln>
              <a:effectLst/>
            </c:spPr>
            <c:trendlineType val="linear"/>
            <c:dispRSqr val="0"/>
            <c:dispEq val="0"/>
          </c:trendline>
          <c:xVal>
            <c:numRef>
              <c:f>Procedure!$C$2:$C$66</c:f>
              <c:numCache>
                <c:formatCode>General</c:formatCode>
                <c:ptCount val="65"/>
                <c:pt idx="0">
                  <c:v>550.06845876385205</c:v>
                </c:pt>
                <c:pt idx="1">
                  <c:v>4537.5790555642197</c:v>
                </c:pt>
                <c:pt idx="2">
                  <c:v>4135.1386014207101</c:v>
                </c:pt>
                <c:pt idx="3">
                  <c:v>3936.7983196528698</c:v>
                </c:pt>
                <c:pt idx="4">
                  <c:v>23739.1571732062</c:v>
                </c:pt>
                <c:pt idx="5">
                  <c:v>1516.5132695643699</c:v>
                </c:pt>
                <c:pt idx="6">
                  <c:v>5733.3072098876401</c:v>
                </c:pt>
                <c:pt idx="7">
                  <c:v>3130.2335426177601</c:v>
                </c:pt>
                <c:pt idx="8">
                  <c:v>5148.2085169593902</c:v>
                </c:pt>
                <c:pt idx="9">
                  <c:v>26938.503382302501</c:v>
                </c:pt>
                <c:pt idx="10">
                  <c:v>8228.0115697264991</c:v>
                </c:pt>
                <c:pt idx="11">
                  <c:v>1269.9072381891301</c:v>
                </c:pt>
                <c:pt idx="12">
                  <c:v>8826.9940957483504</c:v>
                </c:pt>
                <c:pt idx="13">
                  <c:v>13386.512859434</c:v>
                </c:pt>
                <c:pt idx="14">
                  <c:v>20379.896039641699</c:v>
                </c:pt>
                <c:pt idx="15">
                  <c:v>2412.7270818521301</c:v>
                </c:pt>
                <c:pt idx="16">
                  <c:v>20200.375592040898</c:v>
                </c:pt>
                <c:pt idx="17">
                  <c:v>3853.6499035291499</c:v>
                </c:pt>
                <c:pt idx="18">
                  <c:v>12664.8474351203</c:v>
                </c:pt>
                <c:pt idx="19">
                  <c:v>1979.3643005306001</c:v>
                </c:pt>
                <c:pt idx="20">
                  <c:v>3846.4157092230498</c:v>
                </c:pt>
                <c:pt idx="21">
                  <c:v>5593.8537833814798</c:v>
                </c:pt>
                <c:pt idx="22">
                  <c:v>5017.9680646534698</c:v>
                </c:pt>
                <c:pt idx="23">
                  <c:v>40543.584166570203</c:v>
                </c:pt>
                <c:pt idx="24">
                  <c:v>4129.7516644368898</c:v>
                </c:pt>
                <c:pt idx="25">
                  <c:v>9030.3188060265202</c:v>
                </c:pt>
                <c:pt idx="26">
                  <c:v>29040.363709111702</c:v>
                </c:pt>
                <c:pt idx="27">
                  <c:v>9030.3188060265202</c:v>
                </c:pt>
                <c:pt idx="28">
                  <c:v>2457.3774139728098</c:v>
                </c:pt>
                <c:pt idx="29">
                  <c:v>15684.558518649001</c:v>
                </c:pt>
                <c:pt idx="30">
                  <c:v>8808.5894475940495</c:v>
                </c:pt>
                <c:pt idx="31">
                  <c:v>16809.648256967401</c:v>
                </c:pt>
                <c:pt idx="32">
                  <c:v>5414.6148226309497</c:v>
                </c:pt>
                <c:pt idx="33">
                  <c:v>9502.5683962516596</c:v>
                </c:pt>
                <c:pt idx="34">
                  <c:v>11151.069206829001</c:v>
                </c:pt>
                <c:pt idx="35">
                  <c:v>2290.2351496162501</c:v>
                </c:pt>
                <c:pt idx="36">
                  <c:v>3717.4733888289602</c:v>
                </c:pt>
                <c:pt idx="37">
                  <c:v>7784.0652899655697</c:v>
                </c:pt>
                <c:pt idx="38">
                  <c:v>1256.6606748178999</c:v>
                </c:pt>
                <c:pt idx="39">
                  <c:v>849.01104260426996</c:v>
                </c:pt>
                <c:pt idx="40">
                  <c:v>15267.4450155209</c:v>
                </c:pt>
                <c:pt idx="41">
                  <c:v>1547.8534136692899</c:v>
                </c:pt>
                <c:pt idx="42">
                  <c:v>1468.1929464781199</c:v>
                </c:pt>
                <c:pt idx="43">
                  <c:v>2988.9527033580198</c:v>
                </c:pt>
                <c:pt idx="44">
                  <c:v>13863.5484202763</c:v>
                </c:pt>
                <c:pt idx="45">
                  <c:v>63249.422432905703</c:v>
                </c:pt>
                <c:pt idx="46">
                  <c:v>10819.2440243784</c:v>
                </c:pt>
                <c:pt idx="47">
                  <c:v>10749.0560658145</c:v>
                </c:pt>
                <c:pt idx="48">
                  <c:v>20849.291368660499</c:v>
                </c:pt>
                <c:pt idx="49">
                  <c:v>5901.2230130799298</c:v>
                </c:pt>
                <c:pt idx="50">
                  <c:v>57714.296631377802</c:v>
                </c:pt>
                <c:pt idx="51">
                  <c:v>17579.259399142102</c:v>
                </c:pt>
                <c:pt idx="52">
                  <c:v>23601.402775876901</c:v>
                </c:pt>
                <c:pt idx="53">
                  <c:v>3835.3948171134102</c:v>
                </c:pt>
                <c:pt idx="54">
                  <c:v>2058.0352093943502</c:v>
                </c:pt>
                <c:pt idx="55">
                  <c:v>801.05087126751005</c:v>
                </c:pt>
                <c:pt idx="56">
                  <c:v>6595.0041245801704</c:v>
                </c:pt>
                <c:pt idx="57">
                  <c:v>2279.2532035787799</c:v>
                </c:pt>
                <c:pt idx="58">
                  <c:v>10546.1525631603</c:v>
                </c:pt>
                <c:pt idx="59">
                  <c:v>6586.6258626859999</c:v>
                </c:pt>
                <c:pt idx="60">
                  <c:v>37622.207457593198</c:v>
                </c:pt>
                <c:pt idx="61">
                  <c:v>2639.8243258679499</c:v>
                </c:pt>
                <c:pt idx="62">
                  <c:v>1533.8520376648801</c:v>
                </c:pt>
                <c:pt idx="63">
                  <c:v>2342.2440027211701</c:v>
                </c:pt>
                <c:pt idx="64">
                  <c:v>1106.80390649944</c:v>
                </c:pt>
              </c:numCache>
            </c:numRef>
          </c:xVal>
          <c:yVal>
            <c:numRef>
              <c:f>Procedure!$B$2:$B$66</c:f>
              <c:numCache>
                <c:formatCode>General</c:formatCode>
                <c:ptCount val="65"/>
                <c:pt idx="0">
                  <c:v>0.28633999999999998</c:v>
                </c:pt>
                <c:pt idx="1">
                  <c:v>0.45047999999999999</c:v>
                </c:pt>
                <c:pt idx="2">
                  <c:v>0.47871999999999998</c:v>
                </c:pt>
                <c:pt idx="3">
                  <c:v>0.33512999999999998</c:v>
                </c:pt>
                <c:pt idx="4">
                  <c:v>0.72121999999999997</c:v>
                </c:pt>
                <c:pt idx="5">
                  <c:v>0.47871999999999998</c:v>
                </c:pt>
                <c:pt idx="6">
                  <c:v>0.71121999999999996</c:v>
                </c:pt>
                <c:pt idx="7">
                  <c:v>0.67871999999999999</c:v>
                </c:pt>
                <c:pt idx="8">
                  <c:v>0.67871999999999999</c:v>
                </c:pt>
                <c:pt idx="9">
                  <c:v>0.44252999999999998</c:v>
                </c:pt>
                <c:pt idx="10">
                  <c:v>0.66122000000000003</c:v>
                </c:pt>
                <c:pt idx="11">
                  <c:v>0.62724000000000002</c:v>
                </c:pt>
                <c:pt idx="12">
                  <c:v>0.73521999999999998</c:v>
                </c:pt>
                <c:pt idx="13">
                  <c:v>0.69799999999999995</c:v>
                </c:pt>
                <c:pt idx="14">
                  <c:v>9.9000000000000005E-2</c:v>
                </c:pt>
                <c:pt idx="15">
                  <c:v>0.21218999999999999</c:v>
                </c:pt>
                <c:pt idx="16">
                  <c:v>0.76900000000000002</c:v>
                </c:pt>
                <c:pt idx="17">
                  <c:v>0.69899999999999995</c:v>
                </c:pt>
                <c:pt idx="18">
                  <c:v>0.63500000000000001</c:v>
                </c:pt>
                <c:pt idx="19">
                  <c:v>0.30084</c:v>
                </c:pt>
                <c:pt idx="20">
                  <c:v>0.53946000000000005</c:v>
                </c:pt>
                <c:pt idx="21">
                  <c:v>0.4365</c:v>
                </c:pt>
                <c:pt idx="22">
                  <c:v>0.58650000000000002</c:v>
                </c:pt>
                <c:pt idx="23">
                  <c:v>0.65600000000000003</c:v>
                </c:pt>
                <c:pt idx="24">
                  <c:v>0.41099999999999998</c:v>
                </c:pt>
                <c:pt idx="25">
                  <c:v>0.61734</c:v>
                </c:pt>
                <c:pt idx="26">
                  <c:v>0.45895999999999998</c:v>
                </c:pt>
                <c:pt idx="27">
                  <c:v>0.25896000000000002</c:v>
                </c:pt>
                <c:pt idx="28">
                  <c:v>0.25896000000000002</c:v>
                </c:pt>
                <c:pt idx="29">
                  <c:v>0.79696</c:v>
                </c:pt>
                <c:pt idx="30">
                  <c:v>0.57596000000000003</c:v>
                </c:pt>
                <c:pt idx="31">
                  <c:v>0.55896000000000001</c:v>
                </c:pt>
                <c:pt idx="32">
                  <c:v>0.45035999999999998</c:v>
                </c:pt>
                <c:pt idx="33">
                  <c:v>0.64683999999999997</c:v>
                </c:pt>
                <c:pt idx="34">
                  <c:v>0.50394000000000005</c:v>
                </c:pt>
                <c:pt idx="35">
                  <c:v>0.75675999999999999</c:v>
                </c:pt>
                <c:pt idx="36">
                  <c:v>0.25896000000000002</c:v>
                </c:pt>
                <c:pt idx="37">
                  <c:v>0.34188000000000002</c:v>
                </c:pt>
                <c:pt idx="38">
                  <c:v>0.29831999999999997</c:v>
                </c:pt>
                <c:pt idx="39">
                  <c:v>0.29831999999999997</c:v>
                </c:pt>
                <c:pt idx="40">
                  <c:v>0.64683999999999997</c:v>
                </c:pt>
                <c:pt idx="41">
                  <c:v>0.55134000000000005</c:v>
                </c:pt>
                <c:pt idx="42">
                  <c:v>0.23463000000000001</c:v>
                </c:pt>
                <c:pt idx="43">
                  <c:v>0.39929999999999999</c:v>
                </c:pt>
                <c:pt idx="44">
                  <c:v>0.60592000000000001</c:v>
                </c:pt>
                <c:pt idx="45">
                  <c:v>0.69286000000000003</c:v>
                </c:pt>
                <c:pt idx="46">
                  <c:v>0.64088000000000001</c:v>
                </c:pt>
                <c:pt idx="47">
                  <c:v>0.64088000000000001</c:v>
                </c:pt>
                <c:pt idx="48">
                  <c:v>0.63</c:v>
                </c:pt>
                <c:pt idx="49">
                  <c:v>0.61019000000000001</c:v>
                </c:pt>
                <c:pt idx="50">
                  <c:v>0.61019000000000001</c:v>
                </c:pt>
                <c:pt idx="51">
                  <c:v>0.66069</c:v>
                </c:pt>
                <c:pt idx="52">
                  <c:v>0.66069</c:v>
                </c:pt>
                <c:pt idx="53">
                  <c:v>0.46068999999999999</c:v>
                </c:pt>
                <c:pt idx="54">
                  <c:v>0.31019000000000002</c:v>
                </c:pt>
                <c:pt idx="55">
                  <c:v>0.21018999999999999</c:v>
                </c:pt>
                <c:pt idx="56">
                  <c:v>0.47339999999999999</c:v>
                </c:pt>
                <c:pt idx="57">
                  <c:v>0.28303</c:v>
                </c:pt>
                <c:pt idx="58">
                  <c:v>0.45234000000000002</c:v>
                </c:pt>
                <c:pt idx="59">
                  <c:v>0.45234000000000002</c:v>
                </c:pt>
                <c:pt idx="60">
                  <c:v>0.64880000000000004</c:v>
                </c:pt>
                <c:pt idx="61">
                  <c:v>0.65868000000000004</c:v>
                </c:pt>
                <c:pt idx="62">
                  <c:v>0.54779999999999995</c:v>
                </c:pt>
                <c:pt idx="63">
                  <c:v>0.59531999999999996</c:v>
                </c:pt>
                <c:pt idx="64">
                  <c:v>0.38641999999999999</c:v>
                </c:pt>
              </c:numCache>
            </c:numRef>
          </c:yVal>
          <c:smooth val="0"/>
          <c:extLst>
            <c:ext xmlns:c16="http://schemas.microsoft.com/office/drawing/2014/chart" uri="{C3380CC4-5D6E-409C-BE32-E72D297353CC}">
              <c16:uniqueId val="{00000003-54A7-5D45-BF05-6C4CD277A558}"/>
            </c:ext>
          </c:extLst>
        </c:ser>
        <c:dLbls>
          <c:showLegendKey val="0"/>
          <c:showVal val="0"/>
          <c:showCatName val="0"/>
          <c:showSerName val="0"/>
          <c:showPercent val="0"/>
          <c:showBubbleSize val="0"/>
        </c:dLbls>
        <c:axId val="569810719"/>
        <c:axId val="569818479"/>
      </c:scatterChart>
      <c:valAx>
        <c:axId val="569810719"/>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GDP per capita</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569818479"/>
        <c:crosses val="autoZero"/>
        <c:crossBetween val="midCat"/>
      </c:valAx>
      <c:valAx>
        <c:axId val="56981847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EIA Procedur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569810719"/>
        <c:crosses val="autoZero"/>
        <c:crossBetween val="midCat"/>
      </c:valAx>
      <c:spPr>
        <a:noFill/>
        <a:ln>
          <a:noFill/>
        </a:ln>
        <a:effectLst/>
      </c:spPr>
    </c:plotArea>
    <c:plotVisOnly val="1"/>
    <c:dispBlanksAs val="gap"/>
    <c:showDLblsOverMax val="0"/>
    <c:extLst/>
  </c:chart>
  <c:spPr>
    <a:solidFill>
      <a:schemeClr val="bg1"/>
    </a:solidFill>
    <a:ln w="9525" cap="flat" cmpd="sng" algn="ctr">
      <a:solidFill>
        <a:schemeClr val="tx1">
          <a:lumMod val="15000"/>
          <a:lumOff val="85000"/>
        </a:schemeClr>
      </a:solidFill>
      <a:round/>
    </a:ln>
    <a:effectLst/>
  </c:spPr>
  <c:txPr>
    <a:bodyPr/>
    <a:lstStyle/>
    <a:p>
      <a:pPr>
        <a:defRPr sz="1000">
          <a:solidFill>
            <a:schemeClr val="tx1"/>
          </a:solidFill>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1"/>
          <c:order val="0"/>
          <c:spPr>
            <a:ln w="25400" cap="rnd">
              <a:noFill/>
              <a:round/>
            </a:ln>
            <a:effectLst>
              <a:outerShdw blurRad="57150" dist="19050" dir="5400000" algn="ctr" rotWithShape="0">
                <a:srgbClr val="000000">
                  <a:alpha val="63000"/>
                </a:srgbClr>
              </a:outerShdw>
            </a:effectLst>
          </c:spPr>
          <c:marker>
            <c:symbol val="circle"/>
            <c:size val="6"/>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w="9525" cap="rnd">
                <a:solidFill>
                  <a:schemeClr val="accent2"/>
                </a:solidFill>
                <a:round/>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marker>
          <c:xVal>
            <c:numRef>
              <c:f>Procedure!$C$2:$C$66</c:f>
              <c:numCache>
                <c:formatCode>General</c:formatCode>
                <c:ptCount val="65"/>
                <c:pt idx="0">
                  <c:v>550.06845876385205</c:v>
                </c:pt>
                <c:pt idx="1">
                  <c:v>4537.5790555642197</c:v>
                </c:pt>
                <c:pt idx="2">
                  <c:v>4135.1386014207101</c:v>
                </c:pt>
                <c:pt idx="3">
                  <c:v>3936.7983196528698</c:v>
                </c:pt>
                <c:pt idx="4">
                  <c:v>23739.1571732062</c:v>
                </c:pt>
                <c:pt idx="5">
                  <c:v>1516.5132695643699</c:v>
                </c:pt>
                <c:pt idx="6">
                  <c:v>5733.3072098876401</c:v>
                </c:pt>
                <c:pt idx="7">
                  <c:v>3130.2335426177601</c:v>
                </c:pt>
                <c:pt idx="8">
                  <c:v>5148.2085169593902</c:v>
                </c:pt>
                <c:pt idx="9">
                  <c:v>26938.503382302501</c:v>
                </c:pt>
                <c:pt idx="10">
                  <c:v>8228.0115697264991</c:v>
                </c:pt>
                <c:pt idx="11">
                  <c:v>1269.9072381891301</c:v>
                </c:pt>
                <c:pt idx="12">
                  <c:v>8826.9940957483504</c:v>
                </c:pt>
                <c:pt idx="13">
                  <c:v>13386.512859434</c:v>
                </c:pt>
                <c:pt idx="14">
                  <c:v>20379.896039641699</c:v>
                </c:pt>
                <c:pt idx="15">
                  <c:v>2412.7270818521301</c:v>
                </c:pt>
                <c:pt idx="16">
                  <c:v>20200.375592040898</c:v>
                </c:pt>
                <c:pt idx="17">
                  <c:v>3853.6499035291499</c:v>
                </c:pt>
                <c:pt idx="18">
                  <c:v>12664.8474351203</c:v>
                </c:pt>
                <c:pt idx="19">
                  <c:v>1979.3643005306001</c:v>
                </c:pt>
                <c:pt idx="20">
                  <c:v>3846.4157092230498</c:v>
                </c:pt>
                <c:pt idx="21">
                  <c:v>5593.8537833814798</c:v>
                </c:pt>
                <c:pt idx="22">
                  <c:v>5017.9680646534698</c:v>
                </c:pt>
                <c:pt idx="23">
                  <c:v>40543.584166570203</c:v>
                </c:pt>
                <c:pt idx="24">
                  <c:v>4129.7516644368898</c:v>
                </c:pt>
                <c:pt idx="25">
                  <c:v>9030.3188060265202</c:v>
                </c:pt>
                <c:pt idx="26">
                  <c:v>29040.363709111702</c:v>
                </c:pt>
                <c:pt idx="27">
                  <c:v>9030.3188060265202</c:v>
                </c:pt>
                <c:pt idx="28">
                  <c:v>2457.3774139728098</c:v>
                </c:pt>
                <c:pt idx="29">
                  <c:v>15684.558518649001</c:v>
                </c:pt>
                <c:pt idx="30">
                  <c:v>8808.5894475940495</c:v>
                </c:pt>
                <c:pt idx="31">
                  <c:v>16809.648256967401</c:v>
                </c:pt>
                <c:pt idx="32">
                  <c:v>5414.6148226309497</c:v>
                </c:pt>
                <c:pt idx="33">
                  <c:v>9502.5683962516596</c:v>
                </c:pt>
                <c:pt idx="34">
                  <c:v>11151.069206829001</c:v>
                </c:pt>
                <c:pt idx="35">
                  <c:v>2290.2351496162501</c:v>
                </c:pt>
                <c:pt idx="36">
                  <c:v>3717.4733888289602</c:v>
                </c:pt>
                <c:pt idx="37">
                  <c:v>7784.0652899655697</c:v>
                </c:pt>
                <c:pt idx="38">
                  <c:v>1256.6606748178999</c:v>
                </c:pt>
                <c:pt idx="39">
                  <c:v>849.01104260426996</c:v>
                </c:pt>
                <c:pt idx="40">
                  <c:v>15267.4450155209</c:v>
                </c:pt>
                <c:pt idx="41">
                  <c:v>1547.8534136692899</c:v>
                </c:pt>
                <c:pt idx="42">
                  <c:v>1468.1929464781199</c:v>
                </c:pt>
                <c:pt idx="43">
                  <c:v>2988.9527033580198</c:v>
                </c:pt>
                <c:pt idx="44">
                  <c:v>13863.5484202763</c:v>
                </c:pt>
                <c:pt idx="45">
                  <c:v>63249.422432905703</c:v>
                </c:pt>
                <c:pt idx="46">
                  <c:v>10819.2440243784</c:v>
                </c:pt>
                <c:pt idx="47">
                  <c:v>10749.0560658145</c:v>
                </c:pt>
                <c:pt idx="48">
                  <c:v>20849.291368660499</c:v>
                </c:pt>
                <c:pt idx="49">
                  <c:v>5901.2230130799298</c:v>
                </c:pt>
                <c:pt idx="50">
                  <c:v>57714.296631377802</c:v>
                </c:pt>
                <c:pt idx="51">
                  <c:v>17579.259399142102</c:v>
                </c:pt>
                <c:pt idx="52">
                  <c:v>23601.402775876901</c:v>
                </c:pt>
                <c:pt idx="53">
                  <c:v>3835.3948171134102</c:v>
                </c:pt>
                <c:pt idx="54">
                  <c:v>2058.0352093943502</c:v>
                </c:pt>
                <c:pt idx="55">
                  <c:v>801.05087126751005</c:v>
                </c:pt>
                <c:pt idx="56">
                  <c:v>6595.0041245801704</c:v>
                </c:pt>
                <c:pt idx="57">
                  <c:v>2279.2532035787799</c:v>
                </c:pt>
                <c:pt idx="58">
                  <c:v>10546.1525631603</c:v>
                </c:pt>
                <c:pt idx="59">
                  <c:v>6586.6258626859999</c:v>
                </c:pt>
                <c:pt idx="60">
                  <c:v>37622.207457593198</c:v>
                </c:pt>
                <c:pt idx="61">
                  <c:v>2639.8243258679499</c:v>
                </c:pt>
                <c:pt idx="62">
                  <c:v>1533.8520376648801</c:v>
                </c:pt>
                <c:pt idx="63">
                  <c:v>2342.2440027211701</c:v>
                </c:pt>
                <c:pt idx="64">
                  <c:v>1106.80390649944</c:v>
                </c:pt>
              </c:numCache>
            </c:numRef>
          </c:xVal>
          <c:yVal>
            <c:numRef>
              <c:f>Procedure!$B$2:$B$66</c:f>
              <c:numCache>
                <c:formatCode>General</c:formatCode>
                <c:ptCount val="65"/>
                <c:pt idx="0">
                  <c:v>0.28633999999999998</c:v>
                </c:pt>
                <c:pt idx="1">
                  <c:v>0.45047999999999999</c:v>
                </c:pt>
                <c:pt idx="2">
                  <c:v>0.47871999999999998</c:v>
                </c:pt>
                <c:pt idx="3">
                  <c:v>0.33512999999999998</c:v>
                </c:pt>
                <c:pt idx="4">
                  <c:v>0.72121999999999997</c:v>
                </c:pt>
                <c:pt idx="5">
                  <c:v>0.47871999999999998</c:v>
                </c:pt>
                <c:pt idx="6">
                  <c:v>0.71121999999999996</c:v>
                </c:pt>
                <c:pt idx="7">
                  <c:v>0.67871999999999999</c:v>
                </c:pt>
                <c:pt idx="8">
                  <c:v>0.67871999999999999</c:v>
                </c:pt>
                <c:pt idx="9">
                  <c:v>0.44252999999999998</c:v>
                </c:pt>
                <c:pt idx="10">
                  <c:v>0.66122000000000003</c:v>
                </c:pt>
                <c:pt idx="11">
                  <c:v>0.62724000000000002</c:v>
                </c:pt>
                <c:pt idx="12">
                  <c:v>0.73521999999999998</c:v>
                </c:pt>
                <c:pt idx="13">
                  <c:v>0.69799999999999995</c:v>
                </c:pt>
                <c:pt idx="14">
                  <c:v>9.9000000000000005E-2</c:v>
                </c:pt>
                <c:pt idx="15">
                  <c:v>0.21218999999999999</c:v>
                </c:pt>
                <c:pt idx="16">
                  <c:v>0.76900000000000002</c:v>
                </c:pt>
                <c:pt idx="17">
                  <c:v>0.69899999999999995</c:v>
                </c:pt>
                <c:pt idx="18">
                  <c:v>0.63500000000000001</c:v>
                </c:pt>
                <c:pt idx="19">
                  <c:v>0.30084</c:v>
                </c:pt>
                <c:pt idx="20">
                  <c:v>0.53946000000000005</c:v>
                </c:pt>
                <c:pt idx="21">
                  <c:v>0.4365</c:v>
                </c:pt>
                <c:pt idx="22">
                  <c:v>0.58650000000000002</c:v>
                </c:pt>
                <c:pt idx="23">
                  <c:v>0.65600000000000003</c:v>
                </c:pt>
                <c:pt idx="24">
                  <c:v>0.41099999999999998</c:v>
                </c:pt>
                <c:pt idx="25">
                  <c:v>0.61734</c:v>
                </c:pt>
                <c:pt idx="26">
                  <c:v>0.45895999999999998</c:v>
                </c:pt>
                <c:pt idx="27">
                  <c:v>0.25896000000000002</c:v>
                </c:pt>
                <c:pt idx="28">
                  <c:v>0.25896000000000002</c:v>
                </c:pt>
                <c:pt idx="29">
                  <c:v>0.79696</c:v>
                </c:pt>
                <c:pt idx="30">
                  <c:v>0.57596000000000003</c:v>
                </c:pt>
                <c:pt idx="31">
                  <c:v>0.55896000000000001</c:v>
                </c:pt>
                <c:pt idx="32">
                  <c:v>0.45035999999999998</c:v>
                </c:pt>
                <c:pt idx="33">
                  <c:v>0.64683999999999997</c:v>
                </c:pt>
                <c:pt idx="34">
                  <c:v>0.50394000000000005</c:v>
                </c:pt>
                <c:pt idx="35">
                  <c:v>0.75675999999999999</c:v>
                </c:pt>
                <c:pt idx="36">
                  <c:v>0.25896000000000002</c:v>
                </c:pt>
                <c:pt idx="37">
                  <c:v>0.34188000000000002</c:v>
                </c:pt>
                <c:pt idx="38">
                  <c:v>0.29831999999999997</c:v>
                </c:pt>
                <c:pt idx="39">
                  <c:v>0.29831999999999997</c:v>
                </c:pt>
                <c:pt idx="40">
                  <c:v>0.64683999999999997</c:v>
                </c:pt>
                <c:pt idx="41">
                  <c:v>0.55134000000000005</c:v>
                </c:pt>
                <c:pt idx="42">
                  <c:v>0.23463000000000001</c:v>
                </c:pt>
                <c:pt idx="43">
                  <c:v>0.39929999999999999</c:v>
                </c:pt>
                <c:pt idx="44">
                  <c:v>0.60592000000000001</c:v>
                </c:pt>
                <c:pt idx="45">
                  <c:v>0.69286000000000003</c:v>
                </c:pt>
                <c:pt idx="46">
                  <c:v>0.64088000000000001</c:v>
                </c:pt>
                <c:pt idx="47">
                  <c:v>0.64088000000000001</c:v>
                </c:pt>
                <c:pt idx="48">
                  <c:v>0.63</c:v>
                </c:pt>
                <c:pt idx="49">
                  <c:v>0.61019000000000001</c:v>
                </c:pt>
                <c:pt idx="50">
                  <c:v>0.61019000000000001</c:v>
                </c:pt>
                <c:pt idx="51">
                  <c:v>0.66069</c:v>
                </c:pt>
                <c:pt idx="52">
                  <c:v>0.66069</c:v>
                </c:pt>
                <c:pt idx="53">
                  <c:v>0.46068999999999999</c:v>
                </c:pt>
                <c:pt idx="54">
                  <c:v>0.31019000000000002</c:v>
                </c:pt>
                <c:pt idx="55">
                  <c:v>0.21018999999999999</c:v>
                </c:pt>
                <c:pt idx="56">
                  <c:v>0.47339999999999999</c:v>
                </c:pt>
                <c:pt idx="57">
                  <c:v>0.28303</c:v>
                </c:pt>
                <c:pt idx="58">
                  <c:v>0.45234000000000002</c:v>
                </c:pt>
                <c:pt idx="59">
                  <c:v>0.45234000000000002</c:v>
                </c:pt>
                <c:pt idx="60">
                  <c:v>0.64880000000000004</c:v>
                </c:pt>
                <c:pt idx="61">
                  <c:v>0.65868000000000004</c:v>
                </c:pt>
                <c:pt idx="62">
                  <c:v>0.54779999999999995</c:v>
                </c:pt>
                <c:pt idx="63">
                  <c:v>0.59531999999999996</c:v>
                </c:pt>
                <c:pt idx="64">
                  <c:v>0.38641999999999999</c:v>
                </c:pt>
              </c:numCache>
            </c:numRef>
          </c:yVal>
          <c:smooth val="0"/>
          <c:extLst>
            <c:ext xmlns:c16="http://schemas.microsoft.com/office/drawing/2014/chart" uri="{C3380CC4-5D6E-409C-BE32-E72D297353CC}">
              <c16:uniqueId val="{00000000-DE42-484C-93E7-86053002D957}"/>
            </c:ext>
          </c:extLst>
        </c:ser>
        <c:ser>
          <c:idx val="0"/>
          <c:order val="1"/>
          <c:spPr>
            <a:ln w="25400" cap="rnd">
              <a:noFill/>
              <a:round/>
            </a:ln>
            <a:effectLst>
              <a:outerShdw blurRad="57150" dist="19050" dir="5400000" algn="ctr" rotWithShape="0">
                <a:srgbClr val="000000">
                  <a:alpha val="63000"/>
                </a:srgbClr>
              </a:outerShdw>
            </a:effectLst>
          </c:spPr>
          <c:marker>
            <c:symbol val="circle"/>
            <c:size val="6"/>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9525" cap="rnd">
                <a:solidFill>
                  <a:schemeClr val="accent1"/>
                </a:solidFill>
                <a:round/>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marker>
          <c:trendline>
            <c:spPr>
              <a:ln w="19050" cap="rnd">
                <a:solidFill>
                  <a:schemeClr val="accent1"/>
                </a:solidFill>
              </a:ln>
              <a:effectLst/>
            </c:spPr>
            <c:trendlineType val="linear"/>
            <c:dispRSqr val="1"/>
            <c:dispEq val="1"/>
            <c:trendlineLbl>
              <c:layout>
                <c:manualLayout>
                  <c:x val="1.0123250375625571E-3"/>
                  <c:y val="-2.8994928265545755E-2"/>
                </c:manualLayout>
              </c:layout>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br>
                      <a:rPr lang="en-US"/>
                    </a:br>
                    <a:r>
                      <a:rPr lang="en-US"/>
                      <a:t>R² = 0.359</a:t>
                    </a:r>
                  </a:p>
                </c:rich>
              </c:tx>
              <c:numFmt formatCode="General" sourceLinked="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rendlineLbl>
          </c:trendline>
          <c:trendline>
            <c:spPr>
              <a:ln w="19050" cap="rnd">
                <a:solidFill>
                  <a:srgbClr val="FF0000"/>
                </a:solidFill>
              </a:ln>
              <a:effectLst/>
            </c:spPr>
            <c:trendlineType val="linear"/>
            <c:dispRSqr val="0"/>
            <c:dispEq val="0"/>
          </c:trendline>
          <c:xVal>
            <c:numRef>
              <c:f>Procedure!$C$2:$C$66</c:f>
              <c:numCache>
                <c:formatCode>General</c:formatCode>
                <c:ptCount val="65"/>
                <c:pt idx="0">
                  <c:v>550.06845876385205</c:v>
                </c:pt>
                <c:pt idx="1">
                  <c:v>4537.5790555642197</c:v>
                </c:pt>
                <c:pt idx="2">
                  <c:v>4135.1386014207101</c:v>
                </c:pt>
                <c:pt idx="3">
                  <c:v>3936.7983196528698</c:v>
                </c:pt>
                <c:pt idx="4">
                  <c:v>23739.1571732062</c:v>
                </c:pt>
                <c:pt idx="5">
                  <c:v>1516.5132695643699</c:v>
                </c:pt>
                <c:pt idx="6">
                  <c:v>5733.3072098876401</c:v>
                </c:pt>
                <c:pt idx="7">
                  <c:v>3130.2335426177601</c:v>
                </c:pt>
                <c:pt idx="8">
                  <c:v>5148.2085169593902</c:v>
                </c:pt>
                <c:pt idx="9">
                  <c:v>26938.503382302501</c:v>
                </c:pt>
                <c:pt idx="10">
                  <c:v>8228.0115697264991</c:v>
                </c:pt>
                <c:pt idx="11">
                  <c:v>1269.9072381891301</c:v>
                </c:pt>
                <c:pt idx="12">
                  <c:v>8826.9940957483504</c:v>
                </c:pt>
                <c:pt idx="13">
                  <c:v>13386.512859434</c:v>
                </c:pt>
                <c:pt idx="14">
                  <c:v>20379.896039641699</c:v>
                </c:pt>
                <c:pt idx="15">
                  <c:v>2412.7270818521301</c:v>
                </c:pt>
                <c:pt idx="16">
                  <c:v>20200.375592040898</c:v>
                </c:pt>
                <c:pt idx="17">
                  <c:v>3853.6499035291499</c:v>
                </c:pt>
                <c:pt idx="18">
                  <c:v>12664.8474351203</c:v>
                </c:pt>
                <c:pt idx="19">
                  <c:v>1979.3643005306001</c:v>
                </c:pt>
                <c:pt idx="20">
                  <c:v>3846.4157092230498</c:v>
                </c:pt>
                <c:pt idx="21">
                  <c:v>5593.8537833814798</c:v>
                </c:pt>
                <c:pt idx="22">
                  <c:v>5017.9680646534698</c:v>
                </c:pt>
                <c:pt idx="23">
                  <c:v>40543.584166570203</c:v>
                </c:pt>
                <c:pt idx="24">
                  <c:v>4129.7516644368898</c:v>
                </c:pt>
                <c:pt idx="25">
                  <c:v>9030.3188060265202</c:v>
                </c:pt>
                <c:pt idx="26">
                  <c:v>29040.363709111702</c:v>
                </c:pt>
                <c:pt idx="27">
                  <c:v>9030.3188060265202</c:v>
                </c:pt>
                <c:pt idx="28">
                  <c:v>2457.3774139728098</c:v>
                </c:pt>
                <c:pt idx="29">
                  <c:v>15684.558518649001</c:v>
                </c:pt>
                <c:pt idx="30">
                  <c:v>8808.5894475940495</c:v>
                </c:pt>
                <c:pt idx="31">
                  <c:v>16809.648256967401</c:v>
                </c:pt>
                <c:pt idx="32">
                  <c:v>5414.6148226309497</c:v>
                </c:pt>
                <c:pt idx="33">
                  <c:v>9502.5683962516596</c:v>
                </c:pt>
                <c:pt idx="34">
                  <c:v>11151.069206829001</c:v>
                </c:pt>
                <c:pt idx="35">
                  <c:v>2290.2351496162501</c:v>
                </c:pt>
                <c:pt idx="36">
                  <c:v>3717.4733888289602</c:v>
                </c:pt>
                <c:pt idx="37">
                  <c:v>7784.0652899655697</c:v>
                </c:pt>
                <c:pt idx="38">
                  <c:v>1256.6606748178999</c:v>
                </c:pt>
                <c:pt idx="39">
                  <c:v>849.01104260426996</c:v>
                </c:pt>
                <c:pt idx="40">
                  <c:v>15267.4450155209</c:v>
                </c:pt>
                <c:pt idx="41">
                  <c:v>1547.8534136692899</c:v>
                </c:pt>
                <c:pt idx="42">
                  <c:v>1468.1929464781199</c:v>
                </c:pt>
                <c:pt idx="43">
                  <c:v>2988.9527033580198</c:v>
                </c:pt>
                <c:pt idx="44">
                  <c:v>13863.5484202763</c:v>
                </c:pt>
                <c:pt idx="45">
                  <c:v>63249.422432905703</c:v>
                </c:pt>
                <c:pt idx="46">
                  <c:v>10819.2440243784</c:v>
                </c:pt>
                <c:pt idx="47">
                  <c:v>10749.0560658145</c:v>
                </c:pt>
                <c:pt idx="48">
                  <c:v>20849.291368660499</c:v>
                </c:pt>
                <c:pt idx="49">
                  <c:v>5901.2230130799298</c:v>
                </c:pt>
                <c:pt idx="50">
                  <c:v>57714.296631377802</c:v>
                </c:pt>
                <c:pt idx="51">
                  <c:v>17579.259399142102</c:v>
                </c:pt>
                <c:pt idx="52">
                  <c:v>23601.402775876901</c:v>
                </c:pt>
                <c:pt idx="53">
                  <c:v>3835.3948171134102</c:v>
                </c:pt>
                <c:pt idx="54">
                  <c:v>2058.0352093943502</c:v>
                </c:pt>
                <c:pt idx="55">
                  <c:v>801.05087126751005</c:v>
                </c:pt>
                <c:pt idx="56">
                  <c:v>6595.0041245801704</c:v>
                </c:pt>
                <c:pt idx="57">
                  <c:v>2279.2532035787799</c:v>
                </c:pt>
                <c:pt idx="58">
                  <c:v>10546.1525631603</c:v>
                </c:pt>
                <c:pt idx="59">
                  <c:v>6586.6258626859999</c:v>
                </c:pt>
                <c:pt idx="60">
                  <c:v>37622.207457593198</c:v>
                </c:pt>
                <c:pt idx="61">
                  <c:v>2639.8243258679499</c:v>
                </c:pt>
                <c:pt idx="62">
                  <c:v>1533.8520376648801</c:v>
                </c:pt>
                <c:pt idx="63">
                  <c:v>2342.2440027211701</c:v>
                </c:pt>
                <c:pt idx="64">
                  <c:v>1106.80390649944</c:v>
                </c:pt>
              </c:numCache>
            </c:numRef>
          </c:xVal>
          <c:yVal>
            <c:numRef>
              <c:f>Procedure!$B$2:$B$66</c:f>
              <c:numCache>
                <c:formatCode>General</c:formatCode>
                <c:ptCount val="65"/>
                <c:pt idx="0">
                  <c:v>0.28633999999999998</c:v>
                </c:pt>
                <c:pt idx="1">
                  <c:v>0.45047999999999999</c:v>
                </c:pt>
                <c:pt idx="2">
                  <c:v>0.47871999999999998</c:v>
                </c:pt>
                <c:pt idx="3">
                  <c:v>0.33512999999999998</c:v>
                </c:pt>
                <c:pt idx="4">
                  <c:v>0.72121999999999997</c:v>
                </c:pt>
                <c:pt idx="5">
                  <c:v>0.47871999999999998</c:v>
                </c:pt>
                <c:pt idx="6">
                  <c:v>0.71121999999999996</c:v>
                </c:pt>
                <c:pt idx="7">
                  <c:v>0.67871999999999999</c:v>
                </c:pt>
                <c:pt idx="8">
                  <c:v>0.67871999999999999</c:v>
                </c:pt>
                <c:pt idx="9">
                  <c:v>0.44252999999999998</c:v>
                </c:pt>
                <c:pt idx="10">
                  <c:v>0.66122000000000003</c:v>
                </c:pt>
                <c:pt idx="11">
                  <c:v>0.62724000000000002</c:v>
                </c:pt>
                <c:pt idx="12">
                  <c:v>0.73521999999999998</c:v>
                </c:pt>
                <c:pt idx="13">
                  <c:v>0.69799999999999995</c:v>
                </c:pt>
                <c:pt idx="14">
                  <c:v>9.9000000000000005E-2</c:v>
                </c:pt>
                <c:pt idx="15">
                  <c:v>0.21218999999999999</c:v>
                </c:pt>
                <c:pt idx="16">
                  <c:v>0.76900000000000002</c:v>
                </c:pt>
                <c:pt idx="17">
                  <c:v>0.69899999999999995</c:v>
                </c:pt>
                <c:pt idx="18">
                  <c:v>0.63500000000000001</c:v>
                </c:pt>
                <c:pt idx="19">
                  <c:v>0.30084</c:v>
                </c:pt>
                <c:pt idx="20">
                  <c:v>0.53946000000000005</c:v>
                </c:pt>
                <c:pt idx="21">
                  <c:v>0.4365</c:v>
                </c:pt>
                <c:pt idx="22">
                  <c:v>0.58650000000000002</c:v>
                </c:pt>
                <c:pt idx="23">
                  <c:v>0.65600000000000003</c:v>
                </c:pt>
                <c:pt idx="24">
                  <c:v>0.41099999999999998</c:v>
                </c:pt>
                <c:pt idx="25">
                  <c:v>0.61734</c:v>
                </c:pt>
                <c:pt idx="26">
                  <c:v>0.45895999999999998</c:v>
                </c:pt>
                <c:pt idx="27">
                  <c:v>0.25896000000000002</c:v>
                </c:pt>
                <c:pt idx="28">
                  <c:v>0.25896000000000002</c:v>
                </c:pt>
                <c:pt idx="29">
                  <c:v>0.79696</c:v>
                </c:pt>
                <c:pt idx="30">
                  <c:v>0.57596000000000003</c:v>
                </c:pt>
                <c:pt idx="31">
                  <c:v>0.55896000000000001</c:v>
                </c:pt>
                <c:pt idx="32">
                  <c:v>0.45035999999999998</c:v>
                </c:pt>
                <c:pt idx="33">
                  <c:v>0.64683999999999997</c:v>
                </c:pt>
                <c:pt idx="34">
                  <c:v>0.50394000000000005</c:v>
                </c:pt>
                <c:pt idx="35">
                  <c:v>0.75675999999999999</c:v>
                </c:pt>
                <c:pt idx="36">
                  <c:v>0.25896000000000002</c:v>
                </c:pt>
                <c:pt idx="37">
                  <c:v>0.34188000000000002</c:v>
                </c:pt>
                <c:pt idx="38">
                  <c:v>0.29831999999999997</c:v>
                </c:pt>
                <c:pt idx="39">
                  <c:v>0.29831999999999997</c:v>
                </c:pt>
                <c:pt idx="40">
                  <c:v>0.64683999999999997</c:v>
                </c:pt>
                <c:pt idx="41">
                  <c:v>0.55134000000000005</c:v>
                </c:pt>
                <c:pt idx="42">
                  <c:v>0.23463000000000001</c:v>
                </c:pt>
                <c:pt idx="43">
                  <c:v>0.39929999999999999</c:v>
                </c:pt>
                <c:pt idx="44">
                  <c:v>0.60592000000000001</c:v>
                </c:pt>
                <c:pt idx="45">
                  <c:v>0.69286000000000003</c:v>
                </c:pt>
                <c:pt idx="46">
                  <c:v>0.64088000000000001</c:v>
                </c:pt>
                <c:pt idx="47">
                  <c:v>0.64088000000000001</c:v>
                </c:pt>
                <c:pt idx="48">
                  <c:v>0.63</c:v>
                </c:pt>
                <c:pt idx="49">
                  <c:v>0.61019000000000001</c:v>
                </c:pt>
                <c:pt idx="50">
                  <c:v>0.61019000000000001</c:v>
                </c:pt>
                <c:pt idx="51">
                  <c:v>0.66069</c:v>
                </c:pt>
                <c:pt idx="52">
                  <c:v>0.66069</c:v>
                </c:pt>
                <c:pt idx="53">
                  <c:v>0.46068999999999999</c:v>
                </c:pt>
                <c:pt idx="54">
                  <c:v>0.31019000000000002</c:v>
                </c:pt>
                <c:pt idx="55">
                  <c:v>0.21018999999999999</c:v>
                </c:pt>
                <c:pt idx="56">
                  <c:v>0.47339999999999999</c:v>
                </c:pt>
                <c:pt idx="57">
                  <c:v>0.28303</c:v>
                </c:pt>
                <c:pt idx="58">
                  <c:v>0.45234000000000002</c:v>
                </c:pt>
                <c:pt idx="59">
                  <c:v>0.45234000000000002</c:v>
                </c:pt>
                <c:pt idx="60">
                  <c:v>0.64880000000000004</c:v>
                </c:pt>
                <c:pt idx="61">
                  <c:v>0.65868000000000004</c:v>
                </c:pt>
                <c:pt idx="62">
                  <c:v>0.54779999999999995</c:v>
                </c:pt>
                <c:pt idx="63">
                  <c:v>0.59531999999999996</c:v>
                </c:pt>
                <c:pt idx="64">
                  <c:v>0.38641999999999999</c:v>
                </c:pt>
              </c:numCache>
            </c:numRef>
          </c:yVal>
          <c:smooth val="0"/>
          <c:extLst>
            <c:ext xmlns:c16="http://schemas.microsoft.com/office/drawing/2014/chart" uri="{C3380CC4-5D6E-409C-BE32-E72D297353CC}">
              <c16:uniqueId val="{00000003-DE42-484C-93E7-86053002D957}"/>
            </c:ext>
          </c:extLst>
        </c:ser>
        <c:dLbls>
          <c:showLegendKey val="0"/>
          <c:showVal val="0"/>
          <c:showCatName val="0"/>
          <c:showSerName val="0"/>
          <c:showPercent val="0"/>
          <c:showBubbleSize val="0"/>
        </c:dLbls>
        <c:axId val="569810719"/>
        <c:axId val="569818479"/>
      </c:scatterChart>
      <c:valAx>
        <c:axId val="569810719"/>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GDP per capita</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569818479"/>
        <c:crosses val="autoZero"/>
        <c:crossBetween val="midCat"/>
      </c:valAx>
      <c:valAx>
        <c:axId val="56981847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EIA Procedur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569810719"/>
        <c:crosses val="autoZero"/>
        <c:crossBetween val="midCat"/>
      </c:valAx>
      <c:spPr>
        <a:noFill/>
        <a:ln>
          <a:noFill/>
        </a:ln>
        <a:effectLst/>
      </c:spPr>
    </c:plotArea>
    <c:plotVisOnly val="1"/>
    <c:dispBlanksAs val="gap"/>
    <c:showDLblsOverMax val="0"/>
    <c:extLst/>
  </c:chart>
  <c:spPr>
    <a:solidFill>
      <a:schemeClr val="bg1"/>
    </a:solidFill>
    <a:ln w="9525" cap="flat" cmpd="sng" algn="ctr">
      <a:solidFill>
        <a:schemeClr val="tx1">
          <a:lumMod val="15000"/>
          <a:lumOff val="85000"/>
        </a:schemeClr>
      </a:solidFill>
      <a:round/>
    </a:ln>
    <a:effectLst/>
  </c:spPr>
  <c:txPr>
    <a:bodyPr/>
    <a:lstStyle/>
    <a:p>
      <a:pPr>
        <a:defRPr sz="1000">
          <a:solidFill>
            <a:schemeClr val="tx1"/>
          </a:solidFill>
        </a:defRPr>
      </a:pPr>
      <a:endParaRPr lang="en-US"/>
    </a:p>
  </c:txPr>
  <c:externalData r:id="rId3">
    <c:autoUpdate val="0"/>
  </c:externalData>
</c:chartSpace>
</file>

<file path=word/charts/chart6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1"/>
          <c:order val="0"/>
          <c:spPr>
            <a:ln w="25400" cap="rnd">
              <a:noFill/>
              <a:round/>
            </a:ln>
            <a:effectLst>
              <a:outerShdw blurRad="57150" dist="19050" dir="5400000" algn="ctr" rotWithShape="0">
                <a:srgbClr val="000000">
                  <a:alpha val="63000"/>
                </a:srgbClr>
              </a:outerShdw>
            </a:effectLst>
          </c:spPr>
          <c:marker>
            <c:symbol val="circle"/>
            <c:size val="6"/>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w="9525" cap="rnd">
                <a:solidFill>
                  <a:schemeClr val="accent2"/>
                </a:solidFill>
                <a:round/>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marker>
          <c:xVal>
            <c:numRef>
              <c:f>Procedure!$C$2:$C$66</c:f>
              <c:numCache>
                <c:formatCode>General</c:formatCode>
                <c:ptCount val="65"/>
                <c:pt idx="0">
                  <c:v>550.06845876385205</c:v>
                </c:pt>
                <c:pt idx="1">
                  <c:v>4537.5790555642197</c:v>
                </c:pt>
                <c:pt idx="2">
                  <c:v>4135.1386014207101</c:v>
                </c:pt>
                <c:pt idx="3">
                  <c:v>3936.7983196528698</c:v>
                </c:pt>
                <c:pt idx="4">
                  <c:v>23739.1571732062</c:v>
                </c:pt>
                <c:pt idx="5">
                  <c:v>1516.5132695643699</c:v>
                </c:pt>
                <c:pt idx="6">
                  <c:v>5733.3072098876401</c:v>
                </c:pt>
                <c:pt idx="7">
                  <c:v>3130.2335426177601</c:v>
                </c:pt>
                <c:pt idx="8">
                  <c:v>5148.2085169593902</c:v>
                </c:pt>
                <c:pt idx="9">
                  <c:v>26938.503382302501</c:v>
                </c:pt>
                <c:pt idx="10">
                  <c:v>8228.0115697264991</c:v>
                </c:pt>
                <c:pt idx="11">
                  <c:v>1269.9072381891301</c:v>
                </c:pt>
                <c:pt idx="12">
                  <c:v>8826.9940957483504</c:v>
                </c:pt>
                <c:pt idx="13">
                  <c:v>13386.512859434</c:v>
                </c:pt>
                <c:pt idx="14">
                  <c:v>20379.896039641699</c:v>
                </c:pt>
                <c:pt idx="15">
                  <c:v>2412.7270818521301</c:v>
                </c:pt>
                <c:pt idx="16">
                  <c:v>20200.375592040898</c:v>
                </c:pt>
                <c:pt idx="17">
                  <c:v>3853.6499035291499</c:v>
                </c:pt>
                <c:pt idx="18">
                  <c:v>12664.8474351203</c:v>
                </c:pt>
                <c:pt idx="19">
                  <c:v>1979.3643005306001</c:v>
                </c:pt>
                <c:pt idx="20">
                  <c:v>3846.4157092230498</c:v>
                </c:pt>
                <c:pt idx="21">
                  <c:v>5593.8537833814798</c:v>
                </c:pt>
                <c:pt idx="22">
                  <c:v>5017.9680646534698</c:v>
                </c:pt>
                <c:pt idx="23">
                  <c:v>40543.584166570203</c:v>
                </c:pt>
                <c:pt idx="24">
                  <c:v>4129.7516644368898</c:v>
                </c:pt>
                <c:pt idx="25">
                  <c:v>9030.3188060265202</c:v>
                </c:pt>
                <c:pt idx="26">
                  <c:v>29040.363709111702</c:v>
                </c:pt>
                <c:pt idx="27">
                  <c:v>9030.3188060265202</c:v>
                </c:pt>
                <c:pt idx="28">
                  <c:v>2457.3774139728098</c:v>
                </c:pt>
                <c:pt idx="29">
                  <c:v>15684.558518649001</c:v>
                </c:pt>
                <c:pt idx="30">
                  <c:v>8808.5894475940495</c:v>
                </c:pt>
                <c:pt idx="31">
                  <c:v>16809.648256967401</c:v>
                </c:pt>
                <c:pt idx="32">
                  <c:v>5414.6148226309497</c:v>
                </c:pt>
                <c:pt idx="33">
                  <c:v>9502.5683962516596</c:v>
                </c:pt>
                <c:pt idx="34">
                  <c:v>11151.069206829001</c:v>
                </c:pt>
                <c:pt idx="35">
                  <c:v>2290.2351496162501</c:v>
                </c:pt>
                <c:pt idx="36">
                  <c:v>3717.4733888289602</c:v>
                </c:pt>
                <c:pt idx="37">
                  <c:v>7784.0652899655697</c:v>
                </c:pt>
                <c:pt idx="38">
                  <c:v>1256.6606748178999</c:v>
                </c:pt>
                <c:pt idx="39">
                  <c:v>849.01104260426996</c:v>
                </c:pt>
                <c:pt idx="40">
                  <c:v>15267.4450155209</c:v>
                </c:pt>
                <c:pt idx="41">
                  <c:v>1547.8534136692899</c:v>
                </c:pt>
                <c:pt idx="42">
                  <c:v>1468.1929464781199</c:v>
                </c:pt>
                <c:pt idx="43">
                  <c:v>2988.9527033580198</c:v>
                </c:pt>
                <c:pt idx="44">
                  <c:v>13863.5484202763</c:v>
                </c:pt>
                <c:pt idx="45">
                  <c:v>63249.422432905703</c:v>
                </c:pt>
                <c:pt idx="46">
                  <c:v>10819.2440243784</c:v>
                </c:pt>
                <c:pt idx="47">
                  <c:v>10749.0560658145</c:v>
                </c:pt>
                <c:pt idx="48">
                  <c:v>20849.291368660499</c:v>
                </c:pt>
                <c:pt idx="49">
                  <c:v>5901.2230130799298</c:v>
                </c:pt>
                <c:pt idx="50">
                  <c:v>57714.296631377802</c:v>
                </c:pt>
                <c:pt idx="51">
                  <c:v>17579.259399142102</c:v>
                </c:pt>
                <c:pt idx="52">
                  <c:v>23601.402775876901</c:v>
                </c:pt>
                <c:pt idx="53">
                  <c:v>3835.3948171134102</c:v>
                </c:pt>
                <c:pt idx="54">
                  <c:v>2058.0352093943502</c:v>
                </c:pt>
                <c:pt idx="55">
                  <c:v>801.05087126751005</c:v>
                </c:pt>
                <c:pt idx="56">
                  <c:v>6595.0041245801704</c:v>
                </c:pt>
                <c:pt idx="57">
                  <c:v>2279.2532035787799</c:v>
                </c:pt>
                <c:pt idx="58">
                  <c:v>10546.1525631603</c:v>
                </c:pt>
                <c:pt idx="59">
                  <c:v>6586.6258626859999</c:v>
                </c:pt>
                <c:pt idx="60">
                  <c:v>37622.207457593198</c:v>
                </c:pt>
                <c:pt idx="61">
                  <c:v>2639.8243258679499</c:v>
                </c:pt>
                <c:pt idx="62">
                  <c:v>1533.8520376648801</c:v>
                </c:pt>
                <c:pt idx="63">
                  <c:v>2342.2440027211701</c:v>
                </c:pt>
                <c:pt idx="64">
                  <c:v>1106.80390649944</c:v>
                </c:pt>
              </c:numCache>
            </c:numRef>
          </c:xVal>
          <c:yVal>
            <c:numRef>
              <c:f>Procedure!$B$2:$B$66</c:f>
              <c:numCache>
                <c:formatCode>General</c:formatCode>
                <c:ptCount val="65"/>
                <c:pt idx="0">
                  <c:v>0.28633999999999998</c:v>
                </c:pt>
                <c:pt idx="1">
                  <c:v>0.45047999999999999</c:v>
                </c:pt>
                <c:pt idx="2">
                  <c:v>0.47871999999999998</c:v>
                </c:pt>
                <c:pt idx="3">
                  <c:v>0.33512999999999998</c:v>
                </c:pt>
                <c:pt idx="4">
                  <c:v>0.72121999999999997</c:v>
                </c:pt>
                <c:pt idx="5">
                  <c:v>0.47871999999999998</c:v>
                </c:pt>
                <c:pt idx="6">
                  <c:v>0.71121999999999996</c:v>
                </c:pt>
                <c:pt idx="7">
                  <c:v>0.67871999999999999</c:v>
                </c:pt>
                <c:pt idx="8">
                  <c:v>0.67871999999999999</c:v>
                </c:pt>
                <c:pt idx="9">
                  <c:v>0.44252999999999998</c:v>
                </c:pt>
                <c:pt idx="10">
                  <c:v>0.66122000000000003</c:v>
                </c:pt>
                <c:pt idx="11">
                  <c:v>0.62724000000000002</c:v>
                </c:pt>
                <c:pt idx="12">
                  <c:v>0.73521999999999998</c:v>
                </c:pt>
                <c:pt idx="13">
                  <c:v>0.69799999999999995</c:v>
                </c:pt>
                <c:pt idx="14">
                  <c:v>9.9000000000000005E-2</c:v>
                </c:pt>
                <c:pt idx="15">
                  <c:v>0.21218999999999999</c:v>
                </c:pt>
                <c:pt idx="16">
                  <c:v>0.76900000000000002</c:v>
                </c:pt>
                <c:pt idx="17">
                  <c:v>0.69899999999999995</c:v>
                </c:pt>
                <c:pt idx="18">
                  <c:v>0.63500000000000001</c:v>
                </c:pt>
                <c:pt idx="19">
                  <c:v>0.30084</c:v>
                </c:pt>
                <c:pt idx="20">
                  <c:v>0.53946000000000005</c:v>
                </c:pt>
                <c:pt idx="21">
                  <c:v>0.4365</c:v>
                </c:pt>
                <c:pt idx="22">
                  <c:v>0.58650000000000002</c:v>
                </c:pt>
                <c:pt idx="23">
                  <c:v>0.65600000000000003</c:v>
                </c:pt>
                <c:pt idx="24">
                  <c:v>0.41099999999999998</c:v>
                </c:pt>
                <c:pt idx="25">
                  <c:v>0.61734</c:v>
                </c:pt>
                <c:pt idx="26">
                  <c:v>0.45895999999999998</c:v>
                </c:pt>
                <c:pt idx="27">
                  <c:v>0.25896000000000002</c:v>
                </c:pt>
                <c:pt idx="28">
                  <c:v>0.25896000000000002</c:v>
                </c:pt>
                <c:pt idx="29">
                  <c:v>0.79696</c:v>
                </c:pt>
                <c:pt idx="30">
                  <c:v>0.57596000000000003</c:v>
                </c:pt>
                <c:pt idx="31">
                  <c:v>0.55896000000000001</c:v>
                </c:pt>
                <c:pt idx="32">
                  <c:v>0.45035999999999998</c:v>
                </c:pt>
                <c:pt idx="33">
                  <c:v>0.64683999999999997</c:v>
                </c:pt>
                <c:pt idx="34">
                  <c:v>0.50394000000000005</c:v>
                </c:pt>
                <c:pt idx="35">
                  <c:v>0.75675999999999999</c:v>
                </c:pt>
                <c:pt idx="36">
                  <c:v>0.25896000000000002</c:v>
                </c:pt>
                <c:pt idx="37">
                  <c:v>0.34188000000000002</c:v>
                </c:pt>
                <c:pt idx="38">
                  <c:v>0.29831999999999997</c:v>
                </c:pt>
                <c:pt idx="39">
                  <c:v>0.29831999999999997</c:v>
                </c:pt>
                <c:pt idx="40">
                  <c:v>0.64683999999999997</c:v>
                </c:pt>
                <c:pt idx="41">
                  <c:v>0.55134000000000005</c:v>
                </c:pt>
                <c:pt idx="42">
                  <c:v>0.23463000000000001</c:v>
                </c:pt>
                <c:pt idx="43">
                  <c:v>0.39929999999999999</c:v>
                </c:pt>
                <c:pt idx="44">
                  <c:v>0.60592000000000001</c:v>
                </c:pt>
                <c:pt idx="45">
                  <c:v>0.69286000000000003</c:v>
                </c:pt>
                <c:pt idx="46">
                  <c:v>0.64088000000000001</c:v>
                </c:pt>
                <c:pt idx="47">
                  <c:v>0.64088000000000001</c:v>
                </c:pt>
                <c:pt idx="48">
                  <c:v>0.63</c:v>
                </c:pt>
                <c:pt idx="49">
                  <c:v>0.61019000000000001</c:v>
                </c:pt>
                <c:pt idx="50">
                  <c:v>0.61019000000000001</c:v>
                </c:pt>
                <c:pt idx="51">
                  <c:v>0.66069</c:v>
                </c:pt>
                <c:pt idx="52">
                  <c:v>0.66069</c:v>
                </c:pt>
                <c:pt idx="53">
                  <c:v>0.46068999999999999</c:v>
                </c:pt>
                <c:pt idx="54">
                  <c:v>0.31019000000000002</c:v>
                </c:pt>
                <c:pt idx="55">
                  <c:v>0.21018999999999999</c:v>
                </c:pt>
                <c:pt idx="56">
                  <c:v>0.47339999999999999</c:v>
                </c:pt>
                <c:pt idx="57">
                  <c:v>0.28303</c:v>
                </c:pt>
                <c:pt idx="58">
                  <c:v>0.45234000000000002</c:v>
                </c:pt>
                <c:pt idx="59">
                  <c:v>0.45234000000000002</c:v>
                </c:pt>
                <c:pt idx="60">
                  <c:v>0.64880000000000004</c:v>
                </c:pt>
                <c:pt idx="61">
                  <c:v>0.65868000000000004</c:v>
                </c:pt>
                <c:pt idx="62">
                  <c:v>0.54779999999999995</c:v>
                </c:pt>
                <c:pt idx="63">
                  <c:v>0.59531999999999996</c:v>
                </c:pt>
                <c:pt idx="64">
                  <c:v>0.38641999999999999</c:v>
                </c:pt>
              </c:numCache>
            </c:numRef>
          </c:yVal>
          <c:smooth val="0"/>
          <c:extLst>
            <c:ext xmlns:c16="http://schemas.microsoft.com/office/drawing/2014/chart" uri="{C3380CC4-5D6E-409C-BE32-E72D297353CC}">
              <c16:uniqueId val="{00000000-DE42-484C-93E7-86053002D957}"/>
            </c:ext>
          </c:extLst>
        </c:ser>
        <c:ser>
          <c:idx val="0"/>
          <c:order val="1"/>
          <c:spPr>
            <a:ln w="25400" cap="rnd">
              <a:noFill/>
              <a:round/>
            </a:ln>
            <a:effectLst>
              <a:outerShdw blurRad="57150" dist="19050" dir="5400000" algn="ctr" rotWithShape="0">
                <a:srgbClr val="000000">
                  <a:alpha val="63000"/>
                </a:srgbClr>
              </a:outerShdw>
            </a:effectLst>
          </c:spPr>
          <c:marker>
            <c:symbol val="circle"/>
            <c:size val="6"/>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9525" cap="rnd">
                <a:solidFill>
                  <a:schemeClr val="accent1"/>
                </a:solidFill>
                <a:round/>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marker>
          <c:trendline>
            <c:spPr>
              <a:ln w="19050" cap="rnd">
                <a:solidFill>
                  <a:schemeClr val="accent1"/>
                </a:solidFill>
              </a:ln>
              <a:effectLst/>
            </c:spPr>
            <c:trendlineType val="linear"/>
            <c:dispRSqr val="1"/>
            <c:dispEq val="1"/>
            <c:trendlineLbl>
              <c:layout>
                <c:manualLayout>
                  <c:x val="1.0123250375625571E-3"/>
                  <c:y val="-2.8994928265545755E-2"/>
                </c:manualLayout>
              </c:layout>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br>
                      <a:rPr lang="en-US"/>
                    </a:br>
                    <a:r>
                      <a:rPr lang="en-US"/>
                      <a:t>R² = 0.359</a:t>
                    </a:r>
                  </a:p>
                </c:rich>
              </c:tx>
              <c:numFmt formatCode="General" sourceLinked="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rendlineLbl>
          </c:trendline>
          <c:trendline>
            <c:spPr>
              <a:ln w="19050" cap="rnd">
                <a:solidFill>
                  <a:srgbClr val="FF0000"/>
                </a:solidFill>
              </a:ln>
              <a:effectLst/>
            </c:spPr>
            <c:trendlineType val="linear"/>
            <c:dispRSqr val="0"/>
            <c:dispEq val="0"/>
          </c:trendline>
          <c:xVal>
            <c:numRef>
              <c:f>Procedure!$C$2:$C$66</c:f>
              <c:numCache>
                <c:formatCode>General</c:formatCode>
                <c:ptCount val="65"/>
                <c:pt idx="0">
                  <c:v>550.06845876385205</c:v>
                </c:pt>
                <c:pt idx="1">
                  <c:v>4537.5790555642197</c:v>
                </c:pt>
                <c:pt idx="2">
                  <c:v>4135.1386014207101</c:v>
                </c:pt>
                <c:pt idx="3">
                  <c:v>3936.7983196528698</c:v>
                </c:pt>
                <c:pt idx="4">
                  <c:v>23739.1571732062</c:v>
                </c:pt>
                <c:pt idx="5">
                  <c:v>1516.5132695643699</c:v>
                </c:pt>
                <c:pt idx="6">
                  <c:v>5733.3072098876401</c:v>
                </c:pt>
                <c:pt idx="7">
                  <c:v>3130.2335426177601</c:v>
                </c:pt>
                <c:pt idx="8">
                  <c:v>5148.2085169593902</c:v>
                </c:pt>
                <c:pt idx="9">
                  <c:v>26938.503382302501</c:v>
                </c:pt>
                <c:pt idx="10">
                  <c:v>8228.0115697264991</c:v>
                </c:pt>
                <c:pt idx="11">
                  <c:v>1269.9072381891301</c:v>
                </c:pt>
                <c:pt idx="12">
                  <c:v>8826.9940957483504</c:v>
                </c:pt>
                <c:pt idx="13">
                  <c:v>13386.512859434</c:v>
                </c:pt>
                <c:pt idx="14">
                  <c:v>20379.896039641699</c:v>
                </c:pt>
                <c:pt idx="15">
                  <c:v>2412.7270818521301</c:v>
                </c:pt>
                <c:pt idx="16">
                  <c:v>20200.375592040898</c:v>
                </c:pt>
                <c:pt idx="17">
                  <c:v>3853.6499035291499</c:v>
                </c:pt>
                <c:pt idx="18">
                  <c:v>12664.8474351203</c:v>
                </c:pt>
                <c:pt idx="19">
                  <c:v>1979.3643005306001</c:v>
                </c:pt>
                <c:pt idx="20">
                  <c:v>3846.4157092230498</c:v>
                </c:pt>
                <c:pt idx="21">
                  <c:v>5593.8537833814798</c:v>
                </c:pt>
                <c:pt idx="22">
                  <c:v>5017.9680646534698</c:v>
                </c:pt>
                <c:pt idx="23">
                  <c:v>40543.584166570203</c:v>
                </c:pt>
                <c:pt idx="24">
                  <c:v>4129.7516644368898</c:v>
                </c:pt>
                <c:pt idx="25">
                  <c:v>9030.3188060265202</c:v>
                </c:pt>
                <c:pt idx="26">
                  <c:v>29040.363709111702</c:v>
                </c:pt>
                <c:pt idx="27">
                  <c:v>9030.3188060265202</c:v>
                </c:pt>
                <c:pt idx="28">
                  <c:v>2457.3774139728098</c:v>
                </c:pt>
                <c:pt idx="29">
                  <c:v>15684.558518649001</c:v>
                </c:pt>
                <c:pt idx="30">
                  <c:v>8808.5894475940495</c:v>
                </c:pt>
                <c:pt idx="31">
                  <c:v>16809.648256967401</c:v>
                </c:pt>
                <c:pt idx="32">
                  <c:v>5414.6148226309497</c:v>
                </c:pt>
                <c:pt idx="33">
                  <c:v>9502.5683962516596</c:v>
                </c:pt>
                <c:pt idx="34">
                  <c:v>11151.069206829001</c:v>
                </c:pt>
                <c:pt idx="35">
                  <c:v>2290.2351496162501</c:v>
                </c:pt>
                <c:pt idx="36">
                  <c:v>3717.4733888289602</c:v>
                </c:pt>
                <c:pt idx="37">
                  <c:v>7784.0652899655697</c:v>
                </c:pt>
                <c:pt idx="38">
                  <c:v>1256.6606748178999</c:v>
                </c:pt>
                <c:pt idx="39">
                  <c:v>849.01104260426996</c:v>
                </c:pt>
                <c:pt idx="40">
                  <c:v>15267.4450155209</c:v>
                </c:pt>
                <c:pt idx="41">
                  <c:v>1547.8534136692899</c:v>
                </c:pt>
                <c:pt idx="42">
                  <c:v>1468.1929464781199</c:v>
                </c:pt>
                <c:pt idx="43">
                  <c:v>2988.9527033580198</c:v>
                </c:pt>
                <c:pt idx="44">
                  <c:v>13863.5484202763</c:v>
                </c:pt>
                <c:pt idx="45">
                  <c:v>63249.422432905703</c:v>
                </c:pt>
                <c:pt idx="46">
                  <c:v>10819.2440243784</c:v>
                </c:pt>
                <c:pt idx="47">
                  <c:v>10749.0560658145</c:v>
                </c:pt>
                <c:pt idx="48">
                  <c:v>20849.291368660499</c:v>
                </c:pt>
                <c:pt idx="49">
                  <c:v>5901.2230130799298</c:v>
                </c:pt>
                <c:pt idx="50">
                  <c:v>57714.296631377802</c:v>
                </c:pt>
                <c:pt idx="51">
                  <c:v>17579.259399142102</c:v>
                </c:pt>
                <c:pt idx="52">
                  <c:v>23601.402775876901</c:v>
                </c:pt>
                <c:pt idx="53">
                  <c:v>3835.3948171134102</c:v>
                </c:pt>
                <c:pt idx="54">
                  <c:v>2058.0352093943502</c:v>
                </c:pt>
                <c:pt idx="55">
                  <c:v>801.05087126751005</c:v>
                </c:pt>
                <c:pt idx="56">
                  <c:v>6595.0041245801704</c:v>
                </c:pt>
                <c:pt idx="57">
                  <c:v>2279.2532035787799</c:v>
                </c:pt>
                <c:pt idx="58">
                  <c:v>10546.1525631603</c:v>
                </c:pt>
                <c:pt idx="59">
                  <c:v>6586.6258626859999</c:v>
                </c:pt>
                <c:pt idx="60">
                  <c:v>37622.207457593198</c:v>
                </c:pt>
                <c:pt idx="61">
                  <c:v>2639.8243258679499</c:v>
                </c:pt>
                <c:pt idx="62">
                  <c:v>1533.8520376648801</c:v>
                </c:pt>
                <c:pt idx="63">
                  <c:v>2342.2440027211701</c:v>
                </c:pt>
                <c:pt idx="64">
                  <c:v>1106.80390649944</c:v>
                </c:pt>
              </c:numCache>
            </c:numRef>
          </c:xVal>
          <c:yVal>
            <c:numRef>
              <c:f>Procedure!$B$2:$B$66</c:f>
              <c:numCache>
                <c:formatCode>General</c:formatCode>
                <c:ptCount val="65"/>
                <c:pt idx="0">
                  <c:v>0.28633999999999998</c:v>
                </c:pt>
                <c:pt idx="1">
                  <c:v>0.45047999999999999</c:v>
                </c:pt>
                <c:pt idx="2">
                  <c:v>0.47871999999999998</c:v>
                </c:pt>
                <c:pt idx="3">
                  <c:v>0.33512999999999998</c:v>
                </c:pt>
                <c:pt idx="4">
                  <c:v>0.72121999999999997</c:v>
                </c:pt>
                <c:pt idx="5">
                  <c:v>0.47871999999999998</c:v>
                </c:pt>
                <c:pt idx="6">
                  <c:v>0.71121999999999996</c:v>
                </c:pt>
                <c:pt idx="7">
                  <c:v>0.67871999999999999</c:v>
                </c:pt>
                <c:pt idx="8">
                  <c:v>0.67871999999999999</c:v>
                </c:pt>
                <c:pt idx="9">
                  <c:v>0.44252999999999998</c:v>
                </c:pt>
                <c:pt idx="10">
                  <c:v>0.66122000000000003</c:v>
                </c:pt>
                <c:pt idx="11">
                  <c:v>0.62724000000000002</c:v>
                </c:pt>
                <c:pt idx="12">
                  <c:v>0.73521999999999998</c:v>
                </c:pt>
                <c:pt idx="13">
                  <c:v>0.69799999999999995</c:v>
                </c:pt>
                <c:pt idx="14">
                  <c:v>9.9000000000000005E-2</c:v>
                </c:pt>
                <c:pt idx="15">
                  <c:v>0.21218999999999999</c:v>
                </c:pt>
                <c:pt idx="16">
                  <c:v>0.76900000000000002</c:v>
                </c:pt>
                <c:pt idx="17">
                  <c:v>0.69899999999999995</c:v>
                </c:pt>
                <c:pt idx="18">
                  <c:v>0.63500000000000001</c:v>
                </c:pt>
                <c:pt idx="19">
                  <c:v>0.30084</c:v>
                </c:pt>
                <c:pt idx="20">
                  <c:v>0.53946000000000005</c:v>
                </c:pt>
                <c:pt idx="21">
                  <c:v>0.4365</c:v>
                </c:pt>
                <c:pt idx="22">
                  <c:v>0.58650000000000002</c:v>
                </c:pt>
                <c:pt idx="23">
                  <c:v>0.65600000000000003</c:v>
                </c:pt>
                <c:pt idx="24">
                  <c:v>0.41099999999999998</c:v>
                </c:pt>
                <c:pt idx="25">
                  <c:v>0.61734</c:v>
                </c:pt>
                <c:pt idx="26">
                  <c:v>0.45895999999999998</c:v>
                </c:pt>
                <c:pt idx="27">
                  <c:v>0.25896000000000002</c:v>
                </c:pt>
                <c:pt idx="28">
                  <c:v>0.25896000000000002</c:v>
                </c:pt>
                <c:pt idx="29">
                  <c:v>0.79696</c:v>
                </c:pt>
                <c:pt idx="30">
                  <c:v>0.57596000000000003</c:v>
                </c:pt>
                <c:pt idx="31">
                  <c:v>0.55896000000000001</c:v>
                </c:pt>
                <c:pt idx="32">
                  <c:v>0.45035999999999998</c:v>
                </c:pt>
                <c:pt idx="33">
                  <c:v>0.64683999999999997</c:v>
                </c:pt>
                <c:pt idx="34">
                  <c:v>0.50394000000000005</c:v>
                </c:pt>
                <c:pt idx="35">
                  <c:v>0.75675999999999999</c:v>
                </c:pt>
                <c:pt idx="36">
                  <c:v>0.25896000000000002</c:v>
                </c:pt>
                <c:pt idx="37">
                  <c:v>0.34188000000000002</c:v>
                </c:pt>
                <c:pt idx="38">
                  <c:v>0.29831999999999997</c:v>
                </c:pt>
                <c:pt idx="39">
                  <c:v>0.29831999999999997</c:v>
                </c:pt>
                <c:pt idx="40">
                  <c:v>0.64683999999999997</c:v>
                </c:pt>
                <c:pt idx="41">
                  <c:v>0.55134000000000005</c:v>
                </c:pt>
                <c:pt idx="42">
                  <c:v>0.23463000000000001</c:v>
                </c:pt>
                <c:pt idx="43">
                  <c:v>0.39929999999999999</c:v>
                </c:pt>
                <c:pt idx="44">
                  <c:v>0.60592000000000001</c:v>
                </c:pt>
                <c:pt idx="45">
                  <c:v>0.69286000000000003</c:v>
                </c:pt>
                <c:pt idx="46">
                  <c:v>0.64088000000000001</c:v>
                </c:pt>
                <c:pt idx="47">
                  <c:v>0.64088000000000001</c:v>
                </c:pt>
                <c:pt idx="48">
                  <c:v>0.63</c:v>
                </c:pt>
                <c:pt idx="49">
                  <c:v>0.61019000000000001</c:v>
                </c:pt>
                <c:pt idx="50">
                  <c:v>0.61019000000000001</c:v>
                </c:pt>
                <c:pt idx="51">
                  <c:v>0.66069</c:v>
                </c:pt>
                <c:pt idx="52">
                  <c:v>0.66069</c:v>
                </c:pt>
                <c:pt idx="53">
                  <c:v>0.46068999999999999</c:v>
                </c:pt>
                <c:pt idx="54">
                  <c:v>0.31019000000000002</c:v>
                </c:pt>
                <c:pt idx="55">
                  <c:v>0.21018999999999999</c:v>
                </c:pt>
                <c:pt idx="56">
                  <c:v>0.47339999999999999</c:v>
                </c:pt>
                <c:pt idx="57">
                  <c:v>0.28303</c:v>
                </c:pt>
                <c:pt idx="58">
                  <c:v>0.45234000000000002</c:v>
                </c:pt>
                <c:pt idx="59">
                  <c:v>0.45234000000000002</c:v>
                </c:pt>
                <c:pt idx="60">
                  <c:v>0.64880000000000004</c:v>
                </c:pt>
                <c:pt idx="61">
                  <c:v>0.65868000000000004</c:v>
                </c:pt>
                <c:pt idx="62">
                  <c:v>0.54779999999999995</c:v>
                </c:pt>
                <c:pt idx="63">
                  <c:v>0.59531999999999996</c:v>
                </c:pt>
                <c:pt idx="64">
                  <c:v>0.38641999999999999</c:v>
                </c:pt>
              </c:numCache>
            </c:numRef>
          </c:yVal>
          <c:smooth val="0"/>
          <c:extLst>
            <c:ext xmlns:c16="http://schemas.microsoft.com/office/drawing/2014/chart" uri="{C3380CC4-5D6E-409C-BE32-E72D297353CC}">
              <c16:uniqueId val="{00000003-DE42-484C-93E7-86053002D957}"/>
            </c:ext>
          </c:extLst>
        </c:ser>
        <c:dLbls>
          <c:showLegendKey val="0"/>
          <c:showVal val="0"/>
          <c:showCatName val="0"/>
          <c:showSerName val="0"/>
          <c:showPercent val="0"/>
          <c:showBubbleSize val="0"/>
        </c:dLbls>
        <c:axId val="569810719"/>
        <c:axId val="569818479"/>
      </c:scatterChart>
      <c:valAx>
        <c:axId val="569810719"/>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GDP per capita</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569818479"/>
        <c:crosses val="autoZero"/>
        <c:crossBetween val="midCat"/>
      </c:valAx>
      <c:valAx>
        <c:axId val="56981847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EIA Procedur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569810719"/>
        <c:crosses val="autoZero"/>
        <c:crossBetween val="midCat"/>
      </c:valAx>
      <c:spPr>
        <a:noFill/>
        <a:ln>
          <a:noFill/>
        </a:ln>
        <a:effectLst/>
      </c:spPr>
    </c:plotArea>
    <c:plotVisOnly val="1"/>
    <c:dispBlanksAs val="gap"/>
    <c:showDLblsOverMax val="0"/>
    <c:extLst/>
  </c:chart>
  <c:spPr>
    <a:solidFill>
      <a:schemeClr val="bg1"/>
    </a:solidFill>
    <a:ln w="9525" cap="flat" cmpd="sng" algn="ctr">
      <a:solidFill>
        <a:schemeClr val="tx1">
          <a:lumMod val="15000"/>
          <a:lumOff val="85000"/>
        </a:schemeClr>
      </a:solidFill>
      <a:round/>
    </a:ln>
    <a:effectLst/>
  </c:spPr>
  <c:txPr>
    <a:bodyPr/>
    <a:lstStyle/>
    <a:p>
      <a:pPr>
        <a:defRPr sz="1000">
          <a:solidFill>
            <a:schemeClr val="tx1"/>
          </a:solidFill>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1"/>
          <c:order val="0"/>
          <c:spPr>
            <a:ln w="25400" cap="rnd">
              <a:noFill/>
              <a:round/>
            </a:ln>
            <a:effectLst>
              <a:outerShdw blurRad="57150" dist="19050" dir="5400000" algn="ctr" rotWithShape="0">
                <a:srgbClr val="000000">
                  <a:alpha val="63000"/>
                </a:srgbClr>
              </a:outerShdw>
            </a:effectLst>
          </c:spPr>
          <c:marker>
            <c:symbol val="circle"/>
            <c:size val="6"/>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w="9525" cap="rnd">
                <a:solidFill>
                  <a:schemeClr val="accent2"/>
                </a:solidFill>
                <a:round/>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marker>
          <c:xVal>
            <c:numRef>
              <c:f>Procedure!$C$2:$C$66</c:f>
              <c:numCache>
                <c:formatCode>General</c:formatCode>
                <c:ptCount val="65"/>
                <c:pt idx="0">
                  <c:v>550.06845876385205</c:v>
                </c:pt>
                <c:pt idx="1">
                  <c:v>4537.5790555642197</c:v>
                </c:pt>
                <c:pt idx="2">
                  <c:v>4135.1386014207101</c:v>
                </c:pt>
                <c:pt idx="3">
                  <c:v>3936.7983196528698</c:v>
                </c:pt>
                <c:pt idx="4">
                  <c:v>23739.1571732062</c:v>
                </c:pt>
                <c:pt idx="5">
                  <c:v>1516.5132695643699</c:v>
                </c:pt>
                <c:pt idx="6">
                  <c:v>5733.3072098876401</c:v>
                </c:pt>
                <c:pt idx="7">
                  <c:v>3130.2335426177601</c:v>
                </c:pt>
                <c:pt idx="8">
                  <c:v>5148.2085169593902</c:v>
                </c:pt>
                <c:pt idx="9">
                  <c:v>26938.503382302501</c:v>
                </c:pt>
                <c:pt idx="10">
                  <c:v>8228.0115697264991</c:v>
                </c:pt>
                <c:pt idx="11">
                  <c:v>1269.9072381891301</c:v>
                </c:pt>
                <c:pt idx="12">
                  <c:v>8826.9940957483504</c:v>
                </c:pt>
                <c:pt idx="13">
                  <c:v>13386.512859434</c:v>
                </c:pt>
                <c:pt idx="14">
                  <c:v>20379.896039641699</c:v>
                </c:pt>
                <c:pt idx="15">
                  <c:v>2412.7270818521301</c:v>
                </c:pt>
                <c:pt idx="16">
                  <c:v>20200.375592040898</c:v>
                </c:pt>
                <c:pt idx="17">
                  <c:v>3853.6499035291499</c:v>
                </c:pt>
                <c:pt idx="18">
                  <c:v>12664.8474351203</c:v>
                </c:pt>
                <c:pt idx="19">
                  <c:v>1979.3643005306001</c:v>
                </c:pt>
                <c:pt idx="20">
                  <c:v>3846.4157092230498</c:v>
                </c:pt>
                <c:pt idx="21">
                  <c:v>5593.8537833814798</c:v>
                </c:pt>
                <c:pt idx="22">
                  <c:v>5017.9680646534698</c:v>
                </c:pt>
                <c:pt idx="23">
                  <c:v>40543.584166570203</c:v>
                </c:pt>
                <c:pt idx="24">
                  <c:v>4129.7516644368898</c:v>
                </c:pt>
                <c:pt idx="25">
                  <c:v>9030.3188060265202</c:v>
                </c:pt>
                <c:pt idx="26">
                  <c:v>29040.363709111702</c:v>
                </c:pt>
                <c:pt idx="27">
                  <c:v>9030.3188060265202</c:v>
                </c:pt>
                <c:pt idx="28">
                  <c:v>2457.3774139728098</c:v>
                </c:pt>
                <c:pt idx="29">
                  <c:v>15684.558518649001</c:v>
                </c:pt>
                <c:pt idx="30">
                  <c:v>8808.5894475940495</c:v>
                </c:pt>
                <c:pt idx="31">
                  <c:v>16809.648256967401</c:v>
                </c:pt>
                <c:pt idx="32">
                  <c:v>5414.6148226309497</c:v>
                </c:pt>
                <c:pt idx="33">
                  <c:v>9502.5683962516596</c:v>
                </c:pt>
                <c:pt idx="34">
                  <c:v>11151.069206829001</c:v>
                </c:pt>
                <c:pt idx="35">
                  <c:v>2290.2351496162501</c:v>
                </c:pt>
                <c:pt idx="36">
                  <c:v>3717.4733888289602</c:v>
                </c:pt>
                <c:pt idx="37">
                  <c:v>7784.0652899655697</c:v>
                </c:pt>
                <c:pt idx="38">
                  <c:v>1256.6606748178999</c:v>
                </c:pt>
                <c:pt idx="39">
                  <c:v>849.01104260426996</c:v>
                </c:pt>
                <c:pt idx="40">
                  <c:v>15267.4450155209</c:v>
                </c:pt>
                <c:pt idx="41">
                  <c:v>1547.8534136692899</c:v>
                </c:pt>
                <c:pt idx="42">
                  <c:v>1468.1929464781199</c:v>
                </c:pt>
                <c:pt idx="43">
                  <c:v>2988.9527033580198</c:v>
                </c:pt>
                <c:pt idx="44">
                  <c:v>13863.5484202763</c:v>
                </c:pt>
                <c:pt idx="45">
                  <c:v>63249.422432905703</c:v>
                </c:pt>
                <c:pt idx="46">
                  <c:v>10819.2440243784</c:v>
                </c:pt>
                <c:pt idx="47">
                  <c:v>10749.0560658145</c:v>
                </c:pt>
                <c:pt idx="48">
                  <c:v>20849.291368660499</c:v>
                </c:pt>
                <c:pt idx="49">
                  <c:v>5901.2230130799298</c:v>
                </c:pt>
                <c:pt idx="50">
                  <c:v>57714.296631377802</c:v>
                </c:pt>
                <c:pt idx="51">
                  <c:v>17579.259399142102</c:v>
                </c:pt>
                <c:pt idx="52">
                  <c:v>23601.402775876901</c:v>
                </c:pt>
                <c:pt idx="53">
                  <c:v>3835.3948171134102</c:v>
                </c:pt>
                <c:pt idx="54">
                  <c:v>2058.0352093943502</c:v>
                </c:pt>
                <c:pt idx="55">
                  <c:v>801.05087126751005</c:v>
                </c:pt>
                <c:pt idx="56">
                  <c:v>6595.0041245801704</c:v>
                </c:pt>
                <c:pt idx="57">
                  <c:v>2279.2532035787799</c:v>
                </c:pt>
                <c:pt idx="58">
                  <c:v>10546.1525631603</c:v>
                </c:pt>
                <c:pt idx="59">
                  <c:v>6586.6258626859999</c:v>
                </c:pt>
                <c:pt idx="60">
                  <c:v>37622.207457593198</c:v>
                </c:pt>
                <c:pt idx="61">
                  <c:v>2639.8243258679499</c:v>
                </c:pt>
                <c:pt idx="62">
                  <c:v>1533.8520376648801</c:v>
                </c:pt>
                <c:pt idx="63">
                  <c:v>2342.2440027211701</c:v>
                </c:pt>
                <c:pt idx="64">
                  <c:v>1106.80390649944</c:v>
                </c:pt>
              </c:numCache>
            </c:numRef>
          </c:xVal>
          <c:yVal>
            <c:numRef>
              <c:f>Procedure!$B$2:$B$66</c:f>
              <c:numCache>
                <c:formatCode>General</c:formatCode>
                <c:ptCount val="65"/>
                <c:pt idx="0">
                  <c:v>0.28633999999999998</c:v>
                </c:pt>
                <c:pt idx="1">
                  <c:v>0.45047999999999999</c:v>
                </c:pt>
                <c:pt idx="2">
                  <c:v>0.47871999999999998</c:v>
                </c:pt>
                <c:pt idx="3">
                  <c:v>0.33512999999999998</c:v>
                </c:pt>
                <c:pt idx="4">
                  <c:v>0.72121999999999997</c:v>
                </c:pt>
                <c:pt idx="5">
                  <c:v>0.47871999999999998</c:v>
                </c:pt>
                <c:pt idx="6">
                  <c:v>0.71121999999999996</c:v>
                </c:pt>
                <c:pt idx="7">
                  <c:v>0.67871999999999999</c:v>
                </c:pt>
                <c:pt idx="8">
                  <c:v>0.67871999999999999</c:v>
                </c:pt>
                <c:pt idx="9">
                  <c:v>0.44252999999999998</c:v>
                </c:pt>
                <c:pt idx="10">
                  <c:v>0.66122000000000003</c:v>
                </c:pt>
                <c:pt idx="11">
                  <c:v>0.62724000000000002</c:v>
                </c:pt>
                <c:pt idx="12">
                  <c:v>0.73521999999999998</c:v>
                </c:pt>
                <c:pt idx="13">
                  <c:v>0.69799999999999995</c:v>
                </c:pt>
                <c:pt idx="14">
                  <c:v>9.9000000000000005E-2</c:v>
                </c:pt>
                <c:pt idx="15">
                  <c:v>0.21218999999999999</c:v>
                </c:pt>
                <c:pt idx="16">
                  <c:v>0.76900000000000002</c:v>
                </c:pt>
                <c:pt idx="17">
                  <c:v>0.69899999999999995</c:v>
                </c:pt>
                <c:pt idx="18">
                  <c:v>0.63500000000000001</c:v>
                </c:pt>
                <c:pt idx="19">
                  <c:v>0.30084</c:v>
                </c:pt>
                <c:pt idx="20">
                  <c:v>0.53946000000000005</c:v>
                </c:pt>
                <c:pt idx="21">
                  <c:v>0.4365</c:v>
                </c:pt>
                <c:pt idx="22">
                  <c:v>0.58650000000000002</c:v>
                </c:pt>
                <c:pt idx="23">
                  <c:v>0.65600000000000003</c:v>
                </c:pt>
                <c:pt idx="24">
                  <c:v>0.41099999999999998</c:v>
                </c:pt>
                <c:pt idx="25">
                  <c:v>0.61734</c:v>
                </c:pt>
                <c:pt idx="26">
                  <c:v>0.45895999999999998</c:v>
                </c:pt>
                <c:pt idx="27">
                  <c:v>0.25896000000000002</c:v>
                </c:pt>
                <c:pt idx="28">
                  <c:v>0.25896000000000002</c:v>
                </c:pt>
                <c:pt idx="29">
                  <c:v>0.79696</c:v>
                </c:pt>
                <c:pt idx="30">
                  <c:v>0.57596000000000003</c:v>
                </c:pt>
                <c:pt idx="31">
                  <c:v>0.55896000000000001</c:v>
                </c:pt>
                <c:pt idx="32">
                  <c:v>0.45035999999999998</c:v>
                </c:pt>
                <c:pt idx="33">
                  <c:v>0.64683999999999997</c:v>
                </c:pt>
                <c:pt idx="34">
                  <c:v>0.50394000000000005</c:v>
                </c:pt>
                <c:pt idx="35">
                  <c:v>0.75675999999999999</c:v>
                </c:pt>
                <c:pt idx="36">
                  <c:v>0.25896000000000002</c:v>
                </c:pt>
                <c:pt idx="37">
                  <c:v>0.34188000000000002</c:v>
                </c:pt>
                <c:pt idx="38">
                  <c:v>0.29831999999999997</c:v>
                </c:pt>
                <c:pt idx="39">
                  <c:v>0.29831999999999997</c:v>
                </c:pt>
                <c:pt idx="40">
                  <c:v>0.64683999999999997</c:v>
                </c:pt>
                <c:pt idx="41">
                  <c:v>0.55134000000000005</c:v>
                </c:pt>
                <c:pt idx="42">
                  <c:v>0.23463000000000001</c:v>
                </c:pt>
                <c:pt idx="43">
                  <c:v>0.39929999999999999</c:v>
                </c:pt>
                <c:pt idx="44">
                  <c:v>0.60592000000000001</c:v>
                </c:pt>
                <c:pt idx="45">
                  <c:v>0.69286000000000003</c:v>
                </c:pt>
                <c:pt idx="46">
                  <c:v>0.64088000000000001</c:v>
                </c:pt>
                <c:pt idx="47">
                  <c:v>0.64088000000000001</c:v>
                </c:pt>
                <c:pt idx="48">
                  <c:v>0.63</c:v>
                </c:pt>
                <c:pt idx="49">
                  <c:v>0.61019000000000001</c:v>
                </c:pt>
                <c:pt idx="50">
                  <c:v>0.61019000000000001</c:v>
                </c:pt>
                <c:pt idx="51">
                  <c:v>0.66069</c:v>
                </c:pt>
                <c:pt idx="52">
                  <c:v>0.66069</c:v>
                </c:pt>
                <c:pt idx="53">
                  <c:v>0.46068999999999999</c:v>
                </c:pt>
                <c:pt idx="54">
                  <c:v>0.31019000000000002</c:v>
                </c:pt>
                <c:pt idx="55">
                  <c:v>0.21018999999999999</c:v>
                </c:pt>
                <c:pt idx="56">
                  <c:v>0.47339999999999999</c:v>
                </c:pt>
                <c:pt idx="57">
                  <c:v>0.28303</c:v>
                </c:pt>
                <c:pt idx="58">
                  <c:v>0.45234000000000002</c:v>
                </c:pt>
                <c:pt idx="59">
                  <c:v>0.45234000000000002</c:v>
                </c:pt>
                <c:pt idx="60">
                  <c:v>0.64880000000000004</c:v>
                </c:pt>
                <c:pt idx="61">
                  <c:v>0.65868000000000004</c:v>
                </c:pt>
                <c:pt idx="62">
                  <c:v>0.54779999999999995</c:v>
                </c:pt>
                <c:pt idx="63">
                  <c:v>0.59531999999999996</c:v>
                </c:pt>
                <c:pt idx="64">
                  <c:v>0.38641999999999999</c:v>
                </c:pt>
              </c:numCache>
            </c:numRef>
          </c:yVal>
          <c:smooth val="0"/>
          <c:extLst>
            <c:ext xmlns:c16="http://schemas.microsoft.com/office/drawing/2014/chart" uri="{C3380CC4-5D6E-409C-BE32-E72D297353CC}">
              <c16:uniqueId val="{00000000-5A0C-E04B-87CD-FC0F95FE0C29}"/>
            </c:ext>
          </c:extLst>
        </c:ser>
        <c:ser>
          <c:idx val="0"/>
          <c:order val="1"/>
          <c:spPr>
            <a:ln w="25400" cap="rnd">
              <a:noFill/>
              <a:round/>
            </a:ln>
            <a:effectLst>
              <a:outerShdw blurRad="57150" dist="19050" dir="5400000" algn="ctr" rotWithShape="0">
                <a:srgbClr val="000000">
                  <a:alpha val="63000"/>
                </a:srgbClr>
              </a:outerShdw>
            </a:effectLst>
          </c:spPr>
          <c:marker>
            <c:symbol val="circle"/>
            <c:size val="6"/>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9525" cap="rnd">
                <a:solidFill>
                  <a:schemeClr val="accent1"/>
                </a:solidFill>
                <a:round/>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marker>
          <c:trendline>
            <c:spPr>
              <a:ln w="19050" cap="rnd">
                <a:solidFill>
                  <a:schemeClr val="accent1"/>
                </a:solidFill>
              </a:ln>
              <a:effectLst/>
            </c:spPr>
            <c:trendlineType val="linear"/>
            <c:dispRSqr val="1"/>
            <c:dispEq val="1"/>
            <c:trendlineLbl>
              <c:layout>
                <c:manualLayout>
                  <c:x val="1.0123250375625571E-3"/>
                  <c:y val="-2.8994928265545755E-2"/>
                </c:manualLayout>
              </c:layout>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br>
                      <a:rPr lang="en-US"/>
                    </a:br>
                    <a:r>
                      <a:rPr lang="en-US"/>
                      <a:t>R² = 0.359</a:t>
                    </a:r>
                  </a:p>
                </c:rich>
              </c:tx>
              <c:numFmt formatCode="General" sourceLinked="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rendlineLbl>
          </c:trendline>
          <c:trendline>
            <c:spPr>
              <a:ln w="19050" cap="rnd">
                <a:solidFill>
                  <a:srgbClr val="FF0000"/>
                </a:solidFill>
              </a:ln>
              <a:effectLst/>
            </c:spPr>
            <c:trendlineType val="linear"/>
            <c:dispRSqr val="0"/>
            <c:dispEq val="0"/>
          </c:trendline>
          <c:xVal>
            <c:numRef>
              <c:f>Procedure!$C$2:$C$66</c:f>
              <c:numCache>
                <c:formatCode>General</c:formatCode>
                <c:ptCount val="65"/>
                <c:pt idx="0">
                  <c:v>550.06845876385205</c:v>
                </c:pt>
                <c:pt idx="1">
                  <c:v>4537.5790555642197</c:v>
                </c:pt>
                <c:pt idx="2">
                  <c:v>4135.1386014207101</c:v>
                </c:pt>
                <c:pt idx="3">
                  <c:v>3936.7983196528698</c:v>
                </c:pt>
                <c:pt idx="4">
                  <c:v>23739.1571732062</c:v>
                </c:pt>
                <c:pt idx="5">
                  <c:v>1516.5132695643699</c:v>
                </c:pt>
                <c:pt idx="6">
                  <c:v>5733.3072098876401</c:v>
                </c:pt>
                <c:pt idx="7">
                  <c:v>3130.2335426177601</c:v>
                </c:pt>
                <c:pt idx="8">
                  <c:v>5148.2085169593902</c:v>
                </c:pt>
                <c:pt idx="9">
                  <c:v>26938.503382302501</c:v>
                </c:pt>
                <c:pt idx="10">
                  <c:v>8228.0115697264991</c:v>
                </c:pt>
                <c:pt idx="11">
                  <c:v>1269.9072381891301</c:v>
                </c:pt>
                <c:pt idx="12">
                  <c:v>8826.9940957483504</c:v>
                </c:pt>
                <c:pt idx="13">
                  <c:v>13386.512859434</c:v>
                </c:pt>
                <c:pt idx="14">
                  <c:v>20379.896039641699</c:v>
                </c:pt>
                <c:pt idx="15">
                  <c:v>2412.7270818521301</c:v>
                </c:pt>
                <c:pt idx="16">
                  <c:v>20200.375592040898</c:v>
                </c:pt>
                <c:pt idx="17">
                  <c:v>3853.6499035291499</c:v>
                </c:pt>
                <c:pt idx="18">
                  <c:v>12664.8474351203</c:v>
                </c:pt>
                <c:pt idx="19">
                  <c:v>1979.3643005306001</c:v>
                </c:pt>
                <c:pt idx="20">
                  <c:v>3846.4157092230498</c:v>
                </c:pt>
                <c:pt idx="21">
                  <c:v>5593.8537833814798</c:v>
                </c:pt>
                <c:pt idx="22">
                  <c:v>5017.9680646534698</c:v>
                </c:pt>
                <c:pt idx="23">
                  <c:v>40543.584166570203</c:v>
                </c:pt>
                <c:pt idx="24">
                  <c:v>4129.7516644368898</c:v>
                </c:pt>
                <c:pt idx="25">
                  <c:v>9030.3188060265202</c:v>
                </c:pt>
                <c:pt idx="26">
                  <c:v>29040.363709111702</c:v>
                </c:pt>
                <c:pt idx="27">
                  <c:v>9030.3188060265202</c:v>
                </c:pt>
                <c:pt idx="28">
                  <c:v>2457.3774139728098</c:v>
                </c:pt>
                <c:pt idx="29">
                  <c:v>15684.558518649001</c:v>
                </c:pt>
                <c:pt idx="30">
                  <c:v>8808.5894475940495</c:v>
                </c:pt>
                <c:pt idx="31">
                  <c:v>16809.648256967401</c:v>
                </c:pt>
                <c:pt idx="32">
                  <c:v>5414.6148226309497</c:v>
                </c:pt>
                <c:pt idx="33">
                  <c:v>9502.5683962516596</c:v>
                </c:pt>
                <c:pt idx="34">
                  <c:v>11151.069206829001</c:v>
                </c:pt>
                <c:pt idx="35">
                  <c:v>2290.2351496162501</c:v>
                </c:pt>
                <c:pt idx="36">
                  <c:v>3717.4733888289602</c:v>
                </c:pt>
                <c:pt idx="37">
                  <c:v>7784.0652899655697</c:v>
                </c:pt>
                <c:pt idx="38">
                  <c:v>1256.6606748178999</c:v>
                </c:pt>
                <c:pt idx="39">
                  <c:v>849.01104260426996</c:v>
                </c:pt>
                <c:pt idx="40">
                  <c:v>15267.4450155209</c:v>
                </c:pt>
                <c:pt idx="41">
                  <c:v>1547.8534136692899</c:v>
                </c:pt>
                <c:pt idx="42">
                  <c:v>1468.1929464781199</c:v>
                </c:pt>
                <c:pt idx="43">
                  <c:v>2988.9527033580198</c:v>
                </c:pt>
                <c:pt idx="44">
                  <c:v>13863.5484202763</c:v>
                </c:pt>
                <c:pt idx="45">
                  <c:v>63249.422432905703</c:v>
                </c:pt>
                <c:pt idx="46">
                  <c:v>10819.2440243784</c:v>
                </c:pt>
                <c:pt idx="47">
                  <c:v>10749.0560658145</c:v>
                </c:pt>
                <c:pt idx="48">
                  <c:v>20849.291368660499</c:v>
                </c:pt>
                <c:pt idx="49">
                  <c:v>5901.2230130799298</c:v>
                </c:pt>
                <c:pt idx="50">
                  <c:v>57714.296631377802</c:v>
                </c:pt>
                <c:pt idx="51">
                  <c:v>17579.259399142102</c:v>
                </c:pt>
                <c:pt idx="52">
                  <c:v>23601.402775876901</c:v>
                </c:pt>
                <c:pt idx="53">
                  <c:v>3835.3948171134102</c:v>
                </c:pt>
                <c:pt idx="54">
                  <c:v>2058.0352093943502</c:v>
                </c:pt>
                <c:pt idx="55">
                  <c:v>801.05087126751005</c:v>
                </c:pt>
                <c:pt idx="56">
                  <c:v>6595.0041245801704</c:v>
                </c:pt>
                <c:pt idx="57">
                  <c:v>2279.2532035787799</c:v>
                </c:pt>
                <c:pt idx="58">
                  <c:v>10546.1525631603</c:v>
                </c:pt>
                <c:pt idx="59">
                  <c:v>6586.6258626859999</c:v>
                </c:pt>
                <c:pt idx="60">
                  <c:v>37622.207457593198</c:v>
                </c:pt>
                <c:pt idx="61">
                  <c:v>2639.8243258679499</c:v>
                </c:pt>
                <c:pt idx="62">
                  <c:v>1533.8520376648801</c:v>
                </c:pt>
                <c:pt idx="63">
                  <c:v>2342.2440027211701</c:v>
                </c:pt>
                <c:pt idx="64">
                  <c:v>1106.80390649944</c:v>
                </c:pt>
              </c:numCache>
            </c:numRef>
          </c:xVal>
          <c:yVal>
            <c:numRef>
              <c:f>Procedure!$B$2:$B$66</c:f>
              <c:numCache>
                <c:formatCode>General</c:formatCode>
                <c:ptCount val="65"/>
                <c:pt idx="0">
                  <c:v>0.28633999999999998</c:v>
                </c:pt>
                <c:pt idx="1">
                  <c:v>0.45047999999999999</c:v>
                </c:pt>
                <c:pt idx="2">
                  <c:v>0.47871999999999998</c:v>
                </c:pt>
                <c:pt idx="3">
                  <c:v>0.33512999999999998</c:v>
                </c:pt>
                <c:pt idx="4">
                  <c:v>0.72121999999999997</c:v>
                </c:pt>
                <c:pt idx="5">
                  <c:v>0.47871999999999998</c:v>
                </c:pt>
                <c:pt idx="6">
                  <c:v>0.71121999999999996</c:v>
                </c:pt>
                <c:pt idx="7">
                  <c:v>0.67871999999999999</c:v>
                </c:pt>
                <c:pt idx="8">
                  <c:v>0.67871999999999999</c:v>
                </c:pt>
                <c:pt idx="9">
                  <c:v>0.44252999999999998</c:v>
                </c:pt>
                <c:pt idx="10">
                  <c:v>0.66122000000000003</c:v>
                </c:pt>
                <c:pt idx="11">
                  <c:v>0.62724000000000002</c:v>
                </c:pt>
                <c:pt idx="12">
                  <c:v>0.73521999999999998</c:v>
                </c:pt>
                <c:pt idx="13">
                  <c:v>0.69799999999999995</c:v>
                </c:pt>
                <c:pt idx="14">
                  <c:v>9.9000000000000005E-2</c:v>
                </c:pt>
                <c:pt idx="15">
                  <c:v>0.21218999999999999</c:v>
                </c:pt>
                <c:pt idx="16">
                  <c:v>0.76900000000000002</c:v>
                </c:pt>
                <c:pt idx="17">
                  <c:v>0.69899999999999995</c:v>
                </c:pt>
                <c:pt idx="18">
                  <c:v>0.63500000000000001</c:v>
                </c:pt>
                <c:pt idx="19">
                  <c:v>0.30084</c:v>
                </c:pt>
                <c:pt idx="20">
                  <c:v>0.53946000000000005</c:v>
                </c:pt>
                <c:pt idx="21">
                  <c:v>0.4365</c:v>
                </c:pt>
                <c:pt idx="22">
                  <c:v>0.58650000000000002</c:v>
                </c:pt>
                <c:pt idx="23">
                  <c:v>0.65600000000000003</c:v>
                </c:pt>
                <c:pt idx="24">
                  <c:v>0.41099999999999998</c:v>
                </c:pt>
                <c:pt idx="25">
                  <c:v>0.61734</c:v>
                </c:pt>
                <c:pt idx="26">
                  <c:v>0.45895999999999998</c:v>
                </c:pt>
                <c:pt idx="27">
                  <c:v>0.25896000000000002</c:v>
                </c:pt>
                <c:pt idx="28">
                  <c:v>0.25896000000000002</c:v>
                </c:pt>
                <c:pt idx="29">
                  <c:v>0.79696</c:v>
                </c:pt>
                <c:pt idx="30">
                  <c:v>0.57596000000000003</c:v>
                </c:pt>
                <c:pt idx="31">
                  <c:v>0.55896000000000001</c:v>
                </c:pt>
                <c:pt idx="32">
                  <c:v>0.45035999999999998</c:v>
                </c:pt>
                <c:pt idx="33">
                  <c:v>0.64683999999999997</c:v>
                </c:pt>
                <c:pt idx="34">
                  <c:v>0.50394000000000005</c:v>
                </c:pt>
                <c:pt idx="35">
                  <c:v>0.75675999999999999</c:v>
                </c:pt>
                <c:pt idx="36">
                  <c:v>0.25896000000000002</c:v>
                </c:pt>
                <c:pt idx="37">
                  <c:v>0.34188000000000002</c:v>
                </c:pt>
                <c:pt idx="38">
                  <c:v>0.29831999999999997</c:v>
                </c:pt>
                <c:pt idx="39">
                  <c:v>0.29831999999999997</c:v>
                </c:pt>
                <c:pt idx="40">
                  <c:v>0.64683999999999997</c:v>
                </c:pt>
                <c:pt idx="41">
                  <c:v>0.55134000000000005</c:v>
                </c:pt>
                <c:pt idx="42">
                  <c:v>0.23463000000000001</c:v>
                </c:pt>
                <c:pt idx="43">
                  <c:v>0.39929999999999999</c:v>
                </c:pt>
                <c:pt idx="44">
                  <c:v>0.60592000000000001</c:v>
                </c:pt>
                <c:pt idx="45">
                  <c:v>0.69286000000000003</c:v>
                </c:pt>
                <c:pt idx="46">
                  <c:v>0.64088000000000001</c:v>
                </c:pt>
                <c:pt idx="47">
                  <c:v>0.64088000000000001</c:v>
                </c:pt>
                <c:pt idx="48">
                  <c:v>0.63</c:v>
                </c:pt>
                <c:pt idx="49">
                  <c:v>0.61019000000000001</c:v>
                </c:pt>
                <c:pt idx="50">
                  <c:v>0.61019000000000001</c:v>
                </c:pt>
                <c:pt idx="51">
                  <c:v>0.66069</c:v>
                </c:pt>
                <c:pt idx="52">
                  <c:v>0.66069</c:v>
                </c:pt>
                <c:pt idx="53">
                  <c:v>0.46068999999999999</c:v>
                </c:pt>
                <c:pt idx="54">
                  <c:v>0.31019000000000002</c:v>
                </c:pt>
                <c:pt idx="55">
                  <c:v>0.21018999999999999</c:v>
                </c:pt>
                <c:pt idx="56">
                  <c:v>0.47339999999999999</c:v>
                </c:pt>
                <c:pt idx="57">
                  <c:v>0.28303</c:v>
                </c:pt>
                <c:pt idx="58">
                  <c:v>0.45234000000000002</c:v>
                </c:pt>
                <c:pt idx="59">
                  <c:v>0.45234000000000002</c:v>
                </c:pt>
                <c:pt idx="60">
                  <c:v>0.64880000000000004</c:v>
                </c:pt>
                <c:pt idx="61">
                  <c:v>0.65868000000000004</c:v>
                </c:pt>
                <c:pt idx="62">
                  <c:v>0.54779999999999995</c:v>
                </c:pt>
                <c:pt idx="63">
                  <c:v>0.59531999999999996</c:v>
                </c:pt>
                <c:pt idx="64">
                  <c:v>0.38641999999999999</c:v>
                </c:pt>
              </c:numCache>
            </c:numRef>
          </c:yVal>
          <c:smooth val="0"/>
          <c:extLst>
            <c:ext xmlns:c16="http://schemas.microsoft.com/office/drawing/2014/chart" uri="{C3380CC4-5D6E-409C-BE32-E72D297353CC}">
              <c16:uniqueId val="{00000003-5A0C-E04B-87CD-FC0F95FE0C29}"/>
            </c:ext>
          </c:extLst>
        </c:ser>
        <c:dLbls>
          <c:showLegendKey val="0"/>
          <c:showVal val="0"/>
          <c:showCatName val="0"/>
          <c:showSerName val="0"/>
          <c:showPercent val="0"/>
          <c:showBubbleSize val="0"/>
        </c:dLbls>
        <c:axId val="569810719"/>
        <c:axId val="569818479"/>
      </c:scatterChart>
      <c:valAx>
        <c:axId val="569810719"/>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GDP per capita</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569818479"/>
        <c:crosses val="autoZero"/>
        <c:crossBetween val="midCat"/>
      </c:valAx>
      <c:valAx>
        <c:axId val="56981847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EIA Procedur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569810719"/>
        <c:crosses val="autoZero"/>
        <c:crossBetween val="midCat"/>
      </c:valAx>
      <c:spPr>
        <a:noFill/>
        <a:ln>
          <a:noFill/>
        </a:ln>
        <a:effectLst/>
      </c:spPr>
    </c:plotArea>
    <c:plotVisOnly val="1"/>
    <c:dispBlanksAs val="gap"/>
    <c:showDLblsOverMax val="0"/>
    <c:extLst/>
  </c:chart>
  <c:spPr>
    <a:solidFill>
      <a:schemeClr val="bg1"/>
    </a:solidFill>
    <a:ln w="9525" cap="flat" cmpd="sng" algn="ctr">
      <a:solidFill>
        <a:schemeClr val="tx1">
          <a:lumMod val="15000"/>
          <a:lumOff val="85000"/>
        </a:schemeClr>
      </a:solidFill>
      <a:round/>
    </a:ln>
    <a:effectLst/>
  </c:spPr>
  <c:txPr>
    <a:bodyPr/>
    <a:lstStyle/>
    <a:p>
      <a:pPr>
        <a:defRPr sz="1000">
          <a:solidFill>
            <a:schemeClr val="tx1"/>
          </a:solidFill>
        </a:defRPr>
      </a:pPr>
      <a:endParaRPr lang="en-US"/>
    </a:p>
  </c:txPr>
  <c:externalData r:id="rId3">
    <c:autoUpdate val="0"/>
  </c:externalData>
</c:chartSpace>
</file>

<file path=word/charts/chart7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1"/>
          <c:order val="0"/>
          <c:spPr>
            <a:ln w="25400" cap="rnd">
              <a:noFill/>
              <a:round/>
            </a:ln>
            <a:effectLst>
              <a:outerShdw blurRad="57150" dist="19050" dir="5400000" algn="ctr" rotWithShape="0">
                <a:srgbClr val="000000">
                  <a:alpha val="63000"/>
                </a:srgbClr>
              </a:outerShdw>
            </a:effectLst>
          </c:spPr>
          <c:marker>
            <c:symbol val="circle"/>
            <c:size val="6"/>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w="9525" cap="rnd">
                <a:solidFill>
                  <a:schemeClr val="accent2"/>
                </a:solidFill>
                <a:round/>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marker>
          <c:xVal>
            <c:numRef>
              <c:f>Procedure!$C$2:$C$66</c:f>
              <c:numCache>
                <c:formatCode>General</c:formatCode>
                <c:ptCount val="65"/>
                <c:pt idx="0">
                  <c:v>550.06845876385205</c:v>
                </c:pt>
                <c:pt idx="1">
                  <c:v>4537.5790555642197</c:v>
                </c:pt>
                <c:pt idx="2">
                  <c:v>4135.1386014207101</c:v>
                </c:pt>
                <c:pt idx="3">
                  <c:v>3936.7983196528698</c:v>
                </c:pt>
                <c:pt idx="4">
                  <c:v>23739.1571732062</c:v>
                </c:pt>
                <c:pt idx="5">
                  <c:v>1516.5132695643699</c:v>
                </c:pt>
                <c:pt idx="6">
                  <c:v>5733.3072098876401</c:v>
                </c:pt>
                <c:pt idx="7">
                  <c:v>3130.2335426177601</c:v>
                </c:pt>
                <c:pt idx="8">
                  <c:v>5148.2085169593902</c:v>
                </c:pt>
                <c:pt idx="9">
                  <c:v>26938.503382302501</c:v>
                </c:pt>
                <c:pt idx="10">
                  <c:v>8228.0115697264991</c:v>
                </c:pt>
                <c:pt idx="11">
                  <c:v>1269.9072381891301</c:v>
                </c:pt>
                <c:pt idx="12">
                  <c:v>8826.9940957483504</c:v>
                </c:pt>
                <c:pt idx="13">
                  <c:v>13386.512859434</c:v>
                </c:pt>
                <c:pt idx="14">
                  <c:v>20379.896039641699</c:v>
                </c:pt>
                <c:pt idx="15">
                  <c:v>2412.7270818521301</c:v>
                </c:pt>
                <c:pt idx="16">
                  <c:v>20200.375592040898</c:v>
                </c:pt>
                <c:pt idx="17">
                  <c:v>3853.6499035291499</c:v>
                </c:pt>
                <c:pt idx="18">
                  <c:v>12664.8474351203</c:v>
                </c:pt>
                <c:pt idx="19">
                  <c:v>1979.3643005306001</c:v>
                </c:pt>
                <c:pt idx="20">
                  <c:v>3846.4157092230498</c:v>
                </c:pt>
                <c:pt idx="21">
                  <c:v>5593.8537833814798</c:v>
                </c:pt>
                <c:pt idx="22">
                  <c:v>5017.9680646534698</c:v>
                </c:pt>
                <c:pt idx="23">
                  <c:v>40543.584166570203</c:v>
                </c:pt>
                <c:pt idx="24">
                  <c:v>4129.7516644368898</c:v>
                </c:pt>
                <c:pt idx="25">
                  <c:v>9030.3188060265202</c:v>
                </c:pt>
                <c:pt idx="26">
                  <c:v>29040.363709111702</c:v>
                </c:pt>
                <c:pt idx="27">
                  <c:v>9030.3188060265202</c:v>
                </c:pt>
                <c:pt idx="28">
                  <c:v>2457.3774139728098</c:v>
                </c:pt>
                <c:pt idx="29">
                  <c:v>15684.558518649001</c:v>
                </c:pt>
                <c:pt idx="30">
                  <c:v>8808.5894475940495</c:v>
                </c:pt>
                <c:pt idx="31">
                  <c:v>16809.648256967401</c:v>
                </c:pt>
                <c:pt idx="32">
                  <c:v>5414.6148226309497</c:v>
                </c:pt>
                <c:pt idx="33">
                  <c:v>9502.5683962516596</c:v>
                </c:pt>
                <c:pt idx="34">
                  <c:v>11151.069206829001</c:v>
                </c:pt>
                <c:pt idx="35">
                  <c:v>2290.2351496162501</c:v>
                </c:pt>
                <c:pt idx="36">
                  <c:v>3717.4733888289602</c:v>
                </c:pt>
                <c:pt idx="37">
                  <c:v>7784.0652899655697</c:v>
                </c:pt>
                <c:pt idx="38">
                  <c:v>1256.6606748178999</c:v>
                </c:pt>
                <c:pt idx="39">
                  <c:v>849.01104260426996</c:v>
                </c:pt>
                <c:pt idx="40">
                  <c:v>15267.4450155209</c:v>
                </c:pt>
                <c:pt idx="41">
                  <c:v>1547.8534136692899</c:v>
                </c:pt>
                <c:pt idx="42">
                  <c:v>1468.1929464781199</c:v>
                </c:pt>
                <c:pt idx="43">
                  <c:v>2988.9527033580198</c:v>
                </c:pt>
                <c:pt idx="44">
                  <c:v>13863.5484202763</c:v>
                </c:pt>
                <c:pt idx="45">
                  <c:v>63249.422432905703</c:v>
                </c:pt>
                <c:pt idx="46">
                  <c:v>10819.2440243784</c:v>
                </c:pt>
                <c:pt idx="47">
                  <c:v>10749.0560658145</c:v>
                </c:pt>
                <c:pt idx="48">
                  <c:v>20849.291368660499</c:v>
                </c:pt>
                <c:pt idx="49">
                  <c:v>5901.2230130799298</c:v>
                </c:pt>
                <c:pt idx="50">
                  <c:v>57714.296631377802</c:v>
                </c:pt>
                <c:pt idx="51">
                  <c:v>17579.259399142102</c:v>
                </c:pt>
                <c:pt idx="52">
                  <c:v>23601.402775876901</c:v>
                </c:pt>
                <c:pt idx="53">
                  <c:v>3835.3948171134102</c:v>
                </c:pt>
                <c:pt idx="54">
                  <c:v>2058.0352093943502</c:v>
                </c:pt>
                <c:pt idx="55">
                  <c:v>801.05087126751005</c:v>
                </c:pt>
                <c:pt idx="56">
                  <c:v>6595.0041245801704</c:v>
                </c:pt>
                <c:pt idx="57">
                  <c:v>2279.2532035787799</c:v>
                </c:pt>
                <c:pt idx="58">
                  <c:v>10546.1525631603</c:v>
                </c:pt>
                <c:pt idx="59">
                  <c:v>6586.6258626859999</c:v>
                </c:pt>
                <c:pt idx="60">
                  <c:v>37622.207457593198</c:v>
                </c:pt>
                <c:pt idx="61">
                  <c:v>2639.8243258679499</c:v>
                </c:pt>
                <c:pt idx="62">
                  <c:v>1533.8520376648801</c:v>
                </c:pt>
                <c:pt idx="63">
                  <c:v>2342.2440027211701</c:v>
                </c:pt>
                <c:pt idx="64">
                  <c:v>1106.80390649944</c:v>
                </c:pt>
              </c:numCache>
            </c:numRef>
          </c:xVal>
          <c:yVal>
            <c:numRef>
              <c:f>Procedure!$B$2:$B$66</c:f>
              <c:numCache>
                <c:formatCode>General</c:formatCode>
                <c:ptCount val="65"/>
                <c:pt idx="0">
                  <c:v>0.28633999999999998</c:v>
                </c:pt>
                <c:pt idx="1">
                  <c:v>0.45047999999999999</c:v>
                </c:pt>
                <c:pt idx="2">
                  <c:v>0.47871999999999998</c:v>
                </c:pt>
                <c:pt idx="3">
                  <c:v>0.33512999999999998</c:v>
                </c:pt>
                <c:pt idx="4">
                  <c:v>0.72121999999999997</c:v>
                </c:pt>
                <c:pt idx="5">
                  <c:v>0.47871999999999998</c:v>
                </c:pt>
                <c:pt idx="6">
                  <c:v>0.71121999999999996</c:v>
                </c:pt>
                <c:pt idx="7">
                  <c:v>0.67871999999999999</c:v>
                </c:pt>
                <c:pt idx="8">
                  <c:v>0.67871999999999999</c:v>
                </c:pt>
                <c:pt idx="9">
                  <c:v>0.44252999999999998</c:v>
                </c:pt>
                <c:pt idx="10">
                  <c:v>0.66122000000000003</c:v>
                </c:pt>
                <c:pt idx="11">
                  <c:v>0.62724000000000002</c:v>
                </c:pt>
                <c:pt idx="12">
                  <c:v>0.73521999999999998</c:v>
                </c:pt>
                <c:pt idx="13">
                  <c:v>0.69799999999999995</c:v>
                </c:pt>
                <c:pt idx="14">
                  <c:v>9.9000000000000005E-2</c:v>
                </c:pt>
                <c:pt idx="15">
                  <c:v>0.21218999999999999</c:v>
                </c:pt>
                <c:pt idx="16">
                  <c:v>0.76900000000000002</c:v>
                </c:pt>
                <c:pt idx="17">
                  <c:v>0.69899999999999995</c:v>
                </c:pt>
                <c:pt idx="18">
                  <c:v>0.63500000000000001</c:v>
                </c:pt>
                <c:pt idx="19">
                  <c:v>0.30084</c:v>
                </c:pt>
                <c:pt idx="20">
                  <c:v>0.53946000000000005</c:v>
                </c:pt>
                <c:pt idx="21">
                  <c:v>0.4365</c:v>
                </c:pt>
                <c:pt idx="22">
                  <c:v>0.58650000000000002</c:v>
                </c:pt>
                <c:pt idx="23">
                  <c:v>0.65600000000000003</c:v>
                </c:pt>
                <c:pt idx="24">
                  <c:v>0.41099999999999998</c:v>
                </c:pt>
                <c:pt idx="25">
                  <c:v>0.61734</c:v>
                </c:pt>
                <c:pt idx="26">
                  <c:v>0.45895999999999998</c:v>
                </c:pt>
                <c:pt idx="27">
                  <c:v>0.25896000000000002</c:v>
                </c:pt>
                <c:pt idx="28">
                  <c:v>0.25896000000000002</c:v>
                </c:pt>
                <c:pt idx="29">
                  <c:v>0.79696</c:v>
                </c:pt>
                <c:pt idx="30">
                  <c:v>0.57596000000000003</c:v>
                </c:pt>
                <c:pt idx="31">
                  <c:v>0.55896000000000001</c:v>
                </c:pt>
                <c:pt idx="32">
                  <c:v>0.45035999999999998</c:v>
                </c:pt>
                <c:pt idx="33">
                  <c:v>0.64683999999999997</c:v>
                </c:pt>
                <c:pt idx="34">
                  <c:v>0.50394000000000005</c:v>
                </c:pt>
                <c:pt idx="35">
                  <c:v>0.75675999999999999</c:v>
                </c:pt>
                <c:pt idx="36">
                  <c:v>0.25896000000000002</c:v>
                </c:pt>
                <c:pt idx="37">
                  <c:v>0.34188000000000002</c:v>
                </c:pt>
                <c:pt idx="38">
                  <c:v>0.29831999999999997</c:v>
                </c:pt>
                <c:pt idx="39">
                  <c:v>0.29831999999999997</c:v>
                </c:pt>
                <c:pt idx="40">
                  <c:v>0.64683999999999997</c:v>
                </c:pt>
                <c:pt idx="41">
                  <c:v>0.55134000000000005</c:v>
                </c:pt>
                <c:pt idx="42">
                  <c:v>0.23463000000000001</c:v>
                </c:pt>
                <c:pt idx="43">
                  <c:v>0.39929999999999999</c:v>
                </c:pt>
                <c:pt idx="44">
                  <c:v>0.60592000000000001</c:v>
                </c:pt>
                <c:pt idx="45">
                  <c:v>0.69286000000000003</c:v>
                </c:pt>
                <c:pt idx="46">
                  <c:v>0.64088000000000001</c:v>
                </c:pt>
                <c:pt idx="47">
                  <c:v>0.64088000000000001</c:v>
                </c:pt>
                <c:pt idx="48">
                  <c:v>0.63</c:v>
                </c:pt>
                <c:pt idx="49">
                  <c:v>0.61019000000000001</c:v>
                </c:pt>
                <c:pt idx="50">
                  <c:v>0.61019000000000001</c:v>
                </c:pt>
                <c:pt idx="51">
                  <c:v>0.66069</c:v>
                </c:pt>
                <c:pt idx="52">
                  <c:v>0.66069</c:v>
                </c:pt>
                <c:pt idx="53">
                  <c:v>0.46068999999999999</c:v>
                </c:pt>
                <c:pt idx="54">
                  <c:v>0.31019000000000002</c:v>
                </c:pt>
                <c:pt idx="55">
                  <c:v>0.21018999999999999</c:v>
                </c:pt>
                <c:pt idx="56">
                  <c:v>0.47339999999999999</c:v>
                </c:pt>
                <c:pt idx="57">
                  <c:v>0.28303</c:v>
                </c:pt>
                <c:pt idx="58">
                  <c:v>0.45234000000000002</c:v>
                </c:pt>
                <c:pt idx="59">
                  <c:v>0.45234000000000002</c:v>
                </c:pt>
                <c:pt idx="60">
                  <c:v>0.64880000000000004</c:v>
                </c:pt>
                <c:pt idx="61">
                  <c:v>0.65868000000000004</c:v>
                </c:pt>
                <c:pt idx="62">
                  <c:v>0.54779999999999995</c:v>
                </c:pt>
                <c:pt idx="63">
                  <c:v>0.59531999999999996</c:v>
                </c:pt>
                <c:pt idx="64">
                  <c:v>0.38641999999999999</c:v>
                </c:pt>
              </c:numCache>
            </c:numRef>
          </c:yVal>
          <c:smooth val="0"/>
          <c:extLst>
            <c:ext xmlns:c16="http://schemas.microsoft.com/office/drawing/2014/chart" uri="{C3380CC4-5D6E-409C-BE32-E72D297353CC}">
              <c16:uniqueId val="{00000000-5A0C-E04B-87CD-FC0F95FE0C29}"/>
            </c:ext>
          </c:extLst>
        </c:ser>
        <c:ser>
          <c:idx val="0"/>
          <c:order val="1"/>
          <c:spPr>
            <a:ln w="25400" cap="rnd">
              <a:noFill/>
              <a:round/>
            </a:ln>
            <a:effectLst>
              <a:outerShdw blurRad="57150" dist="19050" dir="5400000" algn="ctr" rotWithShape="0">
                <a:srgbClr val="000000">
                  <a:alpha val="63000"/>
                </a:srgbClr>
              </a:outerShdw>
            </a:effectLst>
          </c:spPr>
          <c:marker>
            <c:symbol val="circle"/>
            <c:size val="6"/>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9525" cap="rnd">
                <a:solidFill>
                  <a:schemeClr val="accent1"/>
                </a:solidFill>
                <a:round/>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marker>
          <c:trendline>
            <c:spPr>
              <a:ln w="19050" cap="rnd">
                <a:solidFill>
                  <a:schemeClr val="accent1"/>
                </a:solidFill>
              </a:ln>
              <a:effectLst/>
            </c:spPr>
            <c:trendlineType val="linear"/>
            <c:dispRSqr val="1"/>
            <c:dispEq val="1"/>
            <c:trendlineLbl>
              <c:layout>
                <c:manualLayout>
                  <c:x val="1.0123250375625571E-3"/>
                  <c:y val="-2.8994928265545755E-2"/>
                </c:manualLayout>
              </c:layout>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br>
                      <a:rPr lang="en-US"/>
                    </a:br>
                    <a:r>
                      <a:rPr lang="en-US"/>
                      <a:t>R² = 0.359</a:t>
                    </a:r>
                  </a:p>
                </c:rich>
              </c:tx>
              <c:numFmt formatCode="General" sourceLinked="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rendlineLbl>
          </c:trendline>
          <c:trendline>
            <c:spPr>
              <a:ln w="19050" cap="rnd">
                <a:solidFill>
                  <a:srgbClr val="FF0000"/>
                </a:solidFill>
              </a:ln>
              <a:effectLst/>
            </c:spPr>
            <c:trendlineType val="linear"/>
            <c:dispRSqr val="0"/>
            <c:dispEq val="0"/>
          </c:trendline>
          <c:xVal>
            <c:numRef>
              <c:f>Procedure!$C$2:$C$66</c:f>
              <c:numCache>
                <c:formatCode>General</c:formatCode>
                <c:ptCount val="65"/>
                <c:pt idx="0">
                  <c:v>550.06845876385205</c:v>
                </c:pt>
                <c:pt idx="1">
                  <c:v>4537.5790555642197</c:v>
                </c:pt>
                <c:pt idx="2">
                  <c:v>4135.1386014207101</c:v>
                </c:pt>
                <c:pt idx="3">
                  <c:v>3936.7983196528698</c:v>
                </c:pt>
                <c:pt idx="4">
                  <c:v>23739.1571732062</c:v>
                </c:pt>
                <c:pt idx="5">
                  <c:v>1516.5132695643699</c:v>
                </c:pt>
                <c:pt idx="6">
                  <c:v>5733.3072098876401</c:v>
                </c:pt>
                <c:pt idx="7">
                  <c:v>3130.2335426177601</c:v>
                </c:pt>
                <c:pt idx="8">
                  <c:v>5148.2085169593902</c:v>
                </c:pt>
                <c:pt idx="9">
                  <c:v>26938.503382302501</c:v>
                </c:pt>
                <c:pt idx="10">
                  <c:v>8228.0115697264991</c:v>
                </c:pt>
                <c:pt idx="11">
                  <c:v>1269.9072381891301</c:v>
                </c:pt>
                <c:pt idx="12">
                  <c:v>8826.9940957483504</c:v>
                </c:pt>
                <c:pt idx="13">
                  <c:v>13386.512859434</c:v>
                </c:pt>
                <c:pt idx="14">
                  <c:v>20379.896039641699</c:v>
                </c:pt>
                <c:pt idx="15">
                  <c:v>2412.7270818521301</c:v>
                </c:pt>
                <c:pt idx="16">
                  <c:v>20200.375592040898</c:v>
                </c:pt>
                <c:pt idx="17">
                  <c:v>3853.6499035291499</c:v>
                </c:pt>
                <c:pt idx="18">
                  <c:v>12664.8474351203</c:v>
                </c:pt>
                <c:pt idx="19">
                  <c:v>1979.3643005306001</c:v>
                </c:pt>
                <c:pt idx="20">
                  <c:v>3846.4157092230498</c:v>
                </c:pt>
                <c:pt idx="21">
                  <c:v>5593.8537833814798</c:v>
                </c:pt>
                <c:pt idx="22">
                  <c:v>5017.9680646534698</c:v>
                </c:pt>
                <c:pt idx="23">
                  <c:v>40543.584166570203</c:v>
                </c:pt>
                <c:pt idx="24">
                  <c:v>4129.7516644368898</c:v>
                </c:pt>
                <c:pt idx="25">
                  <c:v>9030.3188060265202</c:v>
                </c:pt>
                <c:pt idx="26">
                  <c:v>29040.363709111702</c:v>
                </c:pt>
                <c:pt idx="27">
                  <c:v>9030.3188060265202</c:v>
                </c:pt>
                <c:pt idx="28">
                  <c:v>2457.3774139728098</c:v>
                </c:pt>
                <c:pt idx="29">
                  <c:v>15684.558518649001</c:v>
                </c:pt>
                <c:pt idx="30">
                  <c:v>8808.5894475940495</c:v>
                </c:pt>
                <c:pt idx="31">
                  <c:v>16809.648256967401</c:v>
                </c:pt>
                <c:pt idx="32">
                  <c:v>5414.6148226309497</c:v>
                </c:pt>
                <c:pt idx="33">
                  <c:v>9502.5683962516596</c:v>
                </c:pt>
                <c:pt idx="34">
                  <c:v>11151.069206829001</c:v>
                </c:pt>
                <c:pt idx="35">
                  <c:v>2290.2351496162501</c:v>
                </c:pt>
                <c:pt idx="36">
                  <c:v>3717.4733888289602</c:v>
                </c:pt>
                <c:pt idx="37">
                  <c:v>7784.0652899655697</c:v>
                </c:pt>
                <c:pt idx="38">
                  <c:v>1256.6606748178999</c:v>
                </c:pt>
                <c:pt idx="39">
                  <c:v>849.01104260426996</c:v>
                </c:pt>
                <c:pt idx="40">
                  <c:v>15267.4450155209</c:v>
                </c:pt>
                <c:pt idx="41">
                  <c:v>1547.8534136692899</c:v>
                </c:pt>
                <c:pt idx="42">
                  <c:v>1468.1929464781199</c:v>
                </c:pt>
                <c:pt idx="43">
                  <c:v>2988.9527033580198</c:v>
                </c:pt>
                <c:pt idx="44">
                  <c:v>13863.5484202763</c:v>
                </c:pt>
                <c:pt idx="45">
                  <c:v>63249.422432905703</c:v>
                </c:pt>
                <c:pt idx="46">
                  <c:v>10819.2440243784</c:v>
                </c:pt>
                <c:pt idx="47">
                  <c:v>10749.0560658145</c:v>
                </c:pt>
                <c:pt idx="48">
                  <c:v>20849.291368660499</c:v>
                </c:pt>
                <c:pt idx="49">
                  <c:v>5901.2230130799298</c:v>
                </c:pt>
                <c:pt idx="50">
                  <c:v>57714.296631377802</c:v>
                </c:pt>
                <c:pt idx="51">
                  <c:v>17579.259399142102</c:v>
                </c:pt>
                <c:pt idx="52">
                  <c:v>23601.402775876901</c:v>
                </c:pt>
                <c:pt idx="53">
                  <c:v>3835.3948171134102</c:v>
                </c:pt>
                <c:pt idx="54">
                  <c:v>2058.0352093943502</c:v>
                </c:pt>
                <c:pt idx="55">
                  <c:v>801.05087126751005</c:v>
                </c:pt>
                <c:pt idx="56">
                  <c:v>6595.0041245801704</c:v>
                </c:pt>
                <c:pt idx="57">
                  <c:v>2279.2532035787799</c:v>
                </c:pt>
                <c:pt idx="58">
                  <c:v>10546.1525631603</c:v>
                </c:pt>
                <c:pt idx="59">
                  <c:v>6586.6258626859999</c:v>
                </c:pt>
                <c:pt idx="60">
                  <c:v>37622.207457593198</c:v>
                </c:pt>
                <c:pt idx="61">
                  <c:v>2639.8243258679499</c:v>
                </c:pt>
                <c:pt idx="62">
                  <c:v>1533.8520376648801</c:v>
                </c:pt>
                <c:pt idx="63">
                  <c:v>2342.2440027211701</c:v>
                </c:pt>
                <c:pt idx="64">
                  <c:v>1106.80390649944</c:v>
                </c:pt>
              </c:numCache>
            </c:numRef>
          </c:xVal>
          <c:yVal>
            <c:numRef>
              <c:f>Procedure!$B$2:$B$66</c:f>
              <c:numCache>
                <c:formatCode>General</c:formatCode>
                <c:ptCount val="65"/>
                <c:pt idx="0">
                  <c:v>0.28633999999999998</c:v>
                </c:pt>
                <c:pt idx="1">
                  <c:v>0.45047999999999999</c:v>
                </c:pt>
                <c:pt idx="2">
                  <c:v>0.47871999999999998</c:v>
                </c:pt>
                <c:pt idx="3">
                  <c:v>0.33512999999999998</c:v>
                </c:pt>
                <c:pt idx="4">
                  <c:v>0.72121999999999997</c:v>
                </c:pt>
                <c:pt idx="5">
                  <c:v>0.47871999999999998</c:v>
                </c:pt>
                <c:pt idx="6">
                  <c:v>0.71121999999999996</c:v>
                </c:pt>
                <c:pt idx="7">
                  <c:v>0.67871999999999999</c:v>
                </c:pt>
                <c:pt idx="8">
                  <c:v>0.67871999999999999</c:v>
                </c:pt>
                <c:pt idx="9">
                  <c:v>0.44252999999999998</c:v>
                </c:pt>
                <c:pt idx="10">
                  <c:v>0.66122000000000003</c:v>
                </c:pt>
                <c:pt idx="11">
                  <c:v>0.62724000000000002</c:v>
                </c:pt>
                <c:pt idx="12">
                  <c:v>0.73521999999999998</c:v>
                </c:pt>
                <c:pt idx="13">
                  <c:v>0.69799999999999995</c:v>
                </c:pt>
                <c:pt idx="14">
                  <c:v>9.9000000000000005E-2</c:v>
                </c:pt>
                <c:pt idx="15">
                  <c:v>0.21218999999999999</c:v>
                </c:pt>
                <c:pt idx="16">
                  <c:v>0.76900000000000002</c:v>
                </c:pt>
                <c:pt idx="17">
                  <c:v>0.69899999999999995</c:v>
                </c:pt>
                <c:pt idx="18">
                  <c:v>0.63500000000000001</c:v>
                </c:pt>
                <c:pt idx="19">
                  <c:v>0.30084</c:v>
                </c:pt>
                <c:pt idx="20">
                  <c:v>0.53946000000000005</c:v>
                </c:pt>
                <c:pt idx="21">
                  <c:v>0.4365</c:v>
                </c:pt>
                <c:pt idx="22">
                  <c:v>0.58650000000000002</c:v>
                </c:pt>
                <c:pt idx="23">
                  <c:v>0.65600000000000003</c:v>
                </c:pt>
                <c:pt idx="24">
                  <c:v>0.41099999999999998</c:v>
                </c:pt>
                <c:pt idx="25">
                  <c:v>0.61734</c:v>
                </c:pt>
                <c:pt idx="26">
                  <c:v>0.45895999999999998</c:v>
                </c:pt>
                <c:pt idx="27">
                  <c:v>0.25896000000000002</c:v>
                </c:pt>
                <c:pt idx="28">
                  <c:v>0.25896000000000002</c:v>
                </c:pt>
                <c:pt idx="29">
                  <c:v>0.79696</c:v>
                </c:pt>
                <c:pt idx="30">
                  <c:v>0.57596000000000003</c:v>
                </c:pt>
                <c:pt idx="31">
                  <c:v>0.55896000000000001</c:v>
                </c:pt>
                <c:pt idx="32">
                  <c:v>0.45035999999999998</c:v>
                </c:pt>
                <c:pt idx="33">
                  <c:v>0.64683999999999997</c:v>
                </c:pt>
                <c:pt idx="34">
                  <c:v>0.50394000000000005</c:v>
                </c:pt>
                <c:pt idx="35">
                  <c:v>0.75675999999999999</c:v>
                </c:pt>
                <c:pt idx="36">
                  <c:v>0.25896000000000002</c:v>
                </c:pt>
                <c:pt idx="37">
                  <c:v>0.34188000000000002</c:v>
                </c:pt>
                <c:pt idx="38">
                  <c:v>0.29831999999999997</c:v>
                </c:pt>
                <c:pt idx="39">
                  <c:v>0.29831999999999997</c:v>
                </c:pt>
                <c:pt idx="40">
                  <c:v>0.64683999999999997</c:v>
                </c:pt>
                <c:pt idx="41">
                  <c:v>0.55134000000000005</c:v>
                </c:pt>
                <c:pt idx="42">
                  <c:v>0.23463000000000001</c:v>
                </c:pt>
                <c:pt idx="43">
                  <c:v>0.39929999999999999</c:v>
                </c:pt>
                <c:pt idx="44">
                  <c:v>0.60592000000000001</c:v>
                </c:pt>
                <c:pt idx="45">
                  <c:v>0.69286000000000003</c:v>
                </c:pt>
                <c:pt idx="46">
                  <c:v>0.64088000000000001</c:v>
                </c:pt>
                <c:pt idx="47">
                  <c:v>0.64088000000000001</c:v>
                </c:pt>
                <c:pt idx="48">
                  <c:v>0.63</c:v>
                </c:pt>
                <c:pt idx="49">
                  <c:v>0.61019000000000001</c:v>
                </c:pt>
                <c:pt idx="50">
                  <c:v>0.61019000000000001</c:v>
                </c:pt>
                <c:pt idx="51">
                  <c:v>0.66069</c:v>
                </c:pt>
                <c:pt idx="52">
                  <c:v>0.66069</c:v>
                </c:pt>
                <c:pt idx="53">
                  <c:v>0.46068999999999999</c:v>
                </c:pt>
                <c:pt idx="54">
                  <c:v>0.31019000000000002</c:v>
                </c:pt>
                <c:pt idx="55">
                  <c:v>0.21018999999999999</c:v>
                </c:pt>
                <c:pt idx="56">
                  <c:v>0.47339999999999999</c:v>
                </c:pt>
                <c:pt idx="57">
                  <c:v>0.28303</c:v>
                </c:pt>
                <c:pt idx="58">
                  <c:v>0.45234000000000002</c:v>
                </c:pt>
                <c:pt idx="59">
                  <c:v>0.45234000000000002</c:v>
                </c:pt>
                <c:pt idx="60">
                  <c:v>0.64880000000000004</c:v>
                </c:pt>
                <c:pt idx="61">
                  <c:v>0.65868000000000004</c:v>
                </c:pt>
                <c:pt idx="62">
                  <c:v>0.54779999999999995</c:v>
                </c:pt>
                <c:pt idx="63">
                  <c:v>0.59531999999999996</c:v>
                </c:pt>
                <c:pt idx="64">
                  <c:v>0.38641999999999999</c:v>
                </c:pt>
              </c:numCache>
            </c:numRef>
          </c:yVal>
          <c:smooth val="0"/>
          <c:extLst>
            <c:ext xmlns:c16="http://schemas.microsoft.com/office/drawing/2014/chart" uri="{C3380CC4-5D6E-409C-BE32-E72D297353CC}">
              <c16:uniqueId val="{00000003-5A0C-E04B-87CD-FC0F95FE0C29}"/>
            </c:ext>
          </c:extLst>
        </c:ser>
        <c:dLbls>
          <c:showLegendKey val="0"/>
          <c:showVal val="0"/>
          <c:showCatName val="0"/>
          <c:showSerName val="0"/>
          <c:showPercent val="0"/>
          <c:showBubbleSize val="0"/>
        </c:dLbls>
        <c:axId val="569810719"/>
        <c:axId val="569818479"/>
      </c:scatterChart>
      <c:valAx>
        <c:axId val="569810719"/>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GDP per capita</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569818479"/>
        <c:crosses val="autoZero"/>
        <c:crossBetween val="midCat"/>
      </c:valAx>
      <c:valAx>
        <c:axId val="56981847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EIA Procedur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569810719"/>
        <c:crosses val="autoZero"/>
        <c:crossBetween val="midCat"/>
      </c:valAx>
      <c:spPr>
        <a:noFill/>
        <a:ln>
          <a:noFill/>
        </a:ln>
        <a:effectLst/>
      </c:spPr>
    </c:plotArea>
    <c:plotVisOnly val="1"/>
    <c:dispBlanksAs val="gap"/>
    <c:showDLblsOverMax val="0"/>
    <c:extLst/>
  </c:chart>
  <c:spPr>
    <a:solidFill>
      <a:schemeClr val="bg1"/>
    </a:solidFill>
    <a:ln w="9525" cap="flat" cmpd="sng" algn="ctr">
      <a:solidFill>
        <a:schemeClr val="tx1">
          <a:lumMod val="15000"/>
          <a:lumOff val="85000"/>
        </a:schemeClr>
      </a:solidFill>
      <a:round/>
    </a:ln>
    <a:effectLst/>
  </c:spPr>
  <c:txPr>
    <a:bodyPr/>
    <a:lstStyle/>
    <a:p>
      <a:pPr>
        <a:defRPr sz="1000">
          <a:solidFill>
            <a:schemeClr val="tx1"/>
          </a:solidFill>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1"/>
          <c:order val="0"/>
          <c:spPr>
            <a:ln w="25400" cap="rnd">
              <a:noFill/>
              <a:round/>
            </a:ln>
            <a:effectLst>
              <a:outerShdw blurRad="57150" dist="19050" dir="5400000" algn="ctr" rotWithShape="0">
                <a:srgbClr val="000000">
                  <a:alpha val="63000"/>
                </a:srgbClr>
              </a:outerShdw>
            </a:effectLst>
          </c:spPr>
          <c:marker>
            <c:symbol val="circle"/>
            <c:size val="6"/>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w="9525" cap="rnd">
                <a:solidFill>
                  <a:schemeClr val="accent2"/>
                </a:solidFill>
                <a:round/>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marker>
          <c:xVal>
            <c:numRef>
              <c:f>Procedure!$C$2:$C$66</c:f>
              <c:numCache>
                <c:formatCode>General</c:formatCode>
                <c:ptCount val="65"/>
                <c:pt idx="0">
                  <c:v>550.06845876385205</c:v>
                </c:pt>
                <c:pt idx="1">
                  <c:v>4537.5790555642197</c:v>
                </c:pt>
                <c:pt idx="2">
                  <c:v>4135.1386014207101</c:v>
                </c:pt>
                <c:pt idx="3">
                  <c:v>3936.7983196528698</c:v>
                </c:pt>
                <c:pt idx="4">
                  <c:v>23739.1571732062</c:v>
                </c:pt>
                <c:pt idx="5">
                  <c:v>1516.5132695643699</c:v>
                </c:pt>
                <c:pt idx="6">
                  <c:v>5733.3072098876401</c:v>
                </c:pt>
                <c:pt idx="7">
                  <c:v>3130.2335426177601</c:v>
                </c:pt>
                <c:pt idx="8">
                  <c:v>5148.2085169593902</c:v>
                </c:pt>
                <c:pt idx="9">
                  <c:v>26938.503382302501</c:v>
                </c:pt>
                <c:pt idx="10">
                  <c:v>8228.0115697264991</c:v>
                </c:pt>
                <c:pt idx="11">
                  <c:v>1269.9072381891301</c:v>
                </c:pt>
                <c:pt idx="12">
                  <c:v>8826.9940957483504</c:v>
                </c:pt>
                <c:pt idx="13">
                  <c:v>13386.512859434</c:v>
                </c:pt>
                <c:pt idx="14">
                  <c:v>20379.896039641699</c:v>
                </c:pt>
                <c:pt idx="15">
                  <c:v>2412.7270818521301</c:v>
                </c:pt>
                <c:pt idx="16">
                  <c:v>20200.375592040898</c:v>
                </c:pt>
                <c:pt idx="17">
                  <c:v>3853.6499035291499</c:v>
                </c:pt>
                <c:pt idx="18">
                  <c:v>12664.8474351203</c:v>
                </c:pt>
                <c:pt idx="19">
                  <c:v>1979.3643005306001</c:v>
                </c:pt>
                <c:pt idx="20">
                  <c:v>3846.4157092230498</c:v>
                </c:pt>
                <c:pt idx="21">
                  <c:v>5593.8537833814798</c:v>
                </c:pt>
                <c:pt idx="22">
                  <c:v>5017.9680646534698</c:v>
                </c:pt>
                <c:pt idx="23">
                  <c:v>40543.584166570203</c:v>
                </c:pt>
                <c:pt idx="24">
                  <c:v>4129.7516644368898</c:v>
                </c:pt>
                <c:pt idx="25">
                  <c:v>9030.3188060265202</c:v>
                </c:pt>
                <c:pt idx="26">
                  <c:v>29040.363709111702</c:v>
                </c:pt>
                <c:pt idx="27">
                  <c:v>9030.3188060265202</c:v>
                </c:pt>
                <c:pt idx="28">
                  <c:v>2457.3774139728098</c:v>
                </c:pt>
                <c:pt idx="29">
                  <c:v>15684.558518649001</c:v>
                </c:pt>
                <c:pt idx="30">
                  <c:v>8808.5894475940495</c:v>
                </c:pt>
                <c:pt idx="31">
                  <c:v>16809.648256967401</c:v>
                </c:pt>
                <c:pt idx="32">
                  <c:v>5414.6148226309497</c:v>
                </c:pt>
                <c:pt idx="33">
                  <c:v>9502.5683962516596</c:v>
                </c:pt>
                <c:pt idx="34">
                  <c:v>11151.069206829001</c:v>
                </c:pt>
                <c:pt idx="35">
                  <c:v>2290.2351496162501</c:v>
                </c:pt>
                <c:pt idx="36">
                  <c:v>3717.4733888289602</c:v>
                </c:pt>
                <c:pt idx="37">
                  <c:v>7784.0652899655697</c:v>
                </c:pt>
                <c:pt idx="38">
                  <c:v>1256.6606748178999</c:v>
                </c:pt>
                <c:pt idx="39">
                  <c:v>849.01104260426996</c:v>
                </c:pt>
                <c:pt idx="40">
                  <c:v>15267.4450155209</c:v>
                </c:pt>
                <c:pt idx="41">
                  <c:v>1547.8534136692899</c:v>
                </c:pt>
                <c:pt idx="42">
                  <c:v>1468.1929464781199</c:v>
                </c:pt>
                <c:pt idx="43">
                  <c:v>2988.9527033580198</c:v>
                </c:pt>
                <c:pt idx="44">
                  <c:v>13863.5484202763</c:v>
                </c:pt>
                <c:pt idx="45">
                  <c:v>63249.422432905703</c:v>
                </c:pt>
                <c:pt idx="46">
                  <c:v>10819.2440243784</c:v>
                </c:pt>
                <c:pt idx="47">
                  <c:v>10749.0560658145</c:v>
                </c:pt>
                <c:pt idx="48">
                  <c:v>20849.291368660499</c:v>
                </c:pt>
                <c:pt idx="49">
                  <c:v>5901.2230130799298</c:v>
                </c:pt>
                <c:pt idx="50">
                  <c:v>57714.296631377802</c:v>
                </c:pt>
                <c:pt idx="51">
                  <c:v>17579.259399142102</c:v>
                </c:pt>
                <c:pt idx="52">
                  <c:v>23601.402775876901</c:v>
                </c:pt>
                <c:pt idx="53">
                  <c:v>3835.3948171134102</c:v>
                </c:pt>
                <c:pt idx="54">
                  <c:v>2058.0352093943502</c:v>
                </c:pt>
                <c:pt idx="55">
                  <c:v>801.05087126751005</c:v>
                </c:pt>
                <c:pt idx="56">
                  <c:v>6595.0041245801704</c:v>
                </c:pt>
                <c:pt idx="57">
                  <c:v>2279.2532035787799</c:v>
                </c:pt>
                <c:pt idx="58">
                  <c:v>10546.1525631603</c:v>
                </c:pt>
                <c:pt idx="59">
                  <c:v>6586.6258626859999</c:v>
                </c:pt>
                <c:pt idx="60">
                  <c:v>37622.207457593198</c:v>
                </c:pt>
                <c:pt idx="61">
                  <c:v>2639.8243258679499</c:v>
                </c:pt>
                <c:pt idx="62">
                  <c:v>1533.8520376648801</c:v>
                </c:pt>
                <c:pt idx="63">
                  <c:v>2342.2440027211701</c:v>
                </c:pt>
                <c:pt idx="64">
                  <c:v>1106.80390649944</c:v>
                </c:pt>
              </c:numCache>
            </c:numRef>
          </c:xVal>
          <c:yVal>
            <c:numRef>
              <c:f>Procedure!$B$2:$B$66</c:f>
              <c:numCache>
                <c:formatCode>General</c:formatCode>
                <c:ptCount val="65"/>
                <c:pt idx="0">
                  <c:v>0.28633999999999998</c:v>
                </c:pt>
                <c:pt idx="1">
                  <c:v>0.45047999999999999</c:v>
                </c:pt>
                <c:pt idx="2">
                  <c:v>0.47871999999999998</c:v>
                </c:pt>
                <c:pt idx="3">
                  <c:v>0.33512999999999998</c:v>
                </c:pt>
                <c:pt idx="4">
                  <c:v>0.72121999999999997</c:v>
                </c:pt>
                <c:pt idx="5">
                  <c:v>0.47871999999999998</c:v>
                </c:pt>
                <c:pt idx="6">
                  <c:v>0.71121999999999996</c:v>
                </c:pt>
                <c:pt idx="7">
                  <c:v>0.67871999999999999</c:v>
                </c:pt>
                <c:pt idx="8">
                  <c:v>0.67871999999999999</c:v>
                </c:pt>
                <c:pt idx="9">
                  <c:v>0.44252999999999998</c:v>
                </c:pt>
                <c:pt idx="10">
                  <c:v>0.66122000000000003</c:v>
                </c:pt>
                <c:pt idx="11">
                  <c:v>0.62724000000000002</c:v>
                </c:pt>
                <c:pt idx="12">
                  <c:v>0.73521999999999998</c:v>
                </c:pt>
                <c:pt idx="13">
                  <c:v>0.69799999999999995</c:v>
                </c:pt>
                <c:pt idx="14">
                  <c:v>9.9000000000000005E-2</c:v>
                </c:pt>
                <c:pt idx="15">
                  <c:v>0.21218999999999999</c:v>
                </c:pt>
                <c:pt idx="16">
                  <c:v>0.76900000000000002</c:v>
                </c:pt>
                <c:pt idx="17">
                  <c:v>0.69899999999999995</c:v>
                </c:pt>
                <c:pt idx="18">
                  <c:v>0.63500000000000001</c:v>
                </c:pt>
                <c:pt idx="19">
                  <c:v>0.30084</c:v>
                </c:pt>
                <c:pt idx="20">
                  <c:v>0.53946000000000005</c:v>
                </c:pt>
                <c:pt idx="21">
                  <c:v>0.4365</c:v>
                </c:pt>
                <c:pt idx="22">
                  <c:v>0.58650000000000002</c:v>
                </c:pt>
                <c:pt idx="23">
                  <c:v>0.65600000000000003</c:v>
                </c:pt>
                <c:pt idx="24">
                  <c:v>0.41099999999999998</c:v>
                </c:pt>
                <c:pt idx="25">
                  <c:v>0.61734</c:v>
                </c:pt>
                <c:pt idx="26">
                  <c:v>0.45895999999999998</c:v>
                </c:pt>
                <c:pt idx="27">
                  <c:v>0.25896000000000002</c:v>
                </c:pt>
                <c:pt idx="28">
                  <c:v>0.25896000000000002</c:v>
                </c:pt>
                <c:pt idx="29">
                  <c:v>0.79696</c:v>
                </c:pt>
                <c:pt idx="30">
                  <c:v>0.57596000000000003</c:v>
                </c:pt>
                <c:pt idx="31">
                  <c:v>0.55896000000000001</c:v>
                </c:pt>
                <c:pt idx="32">
                  <c:v>0.45035999999999998</c:v>
                </c:pt>
                <c:pt idx="33">
                  <c:v>0.64683999999999997</c:v>
                </c:pt>
                <c:pt idx="34">
                  <c:v>0.50394000000000005</c:v>
                </c:pt>
                <c:pt idx="35">
                  <c:v>0.75675999999999999</c:v>
                </c:pt>
                <c:pt idx="36">
                  <c:v>0.25896000000000002</c:v>
                </c:pt>
                <c:pt idx="37">
                  <c:v>0.34188000000000002</c:v>
                </c:pt>
                <c:pt idx="38">
                  <c:v>0.29831999999999997</c:v>
                </c:pt>
                <c:pt idx="39">
                  <c:v>0.29831999999999997</c:v>
                </c:pt>
                <c:pt idx="40">
                  <c:v>0.64683999999999997</c:v>
                </c:pt>
                <c:pt idx="41">
                  <c:v>0.55134000000000005</c:v>
                </c:pt>
                <c:pt idx="42">
                  <c:v>0.23463000000000001</c:v>
                </c:pt>
                <c:pt idx="43">
                  <c:v>0.39929999999999999</c:v>
                </c:pt>
                <c:pt idx="44">
                  <c:v>0.60592000000000001</c:v>
                </c:pt>
                <c:pt idx="45">
                  <c:v>0.69286000000000003</c:v>
                </c:pt>
                <c:pt idx="46">
                  <c:v>0.64088000000000001</c:v>
                </c:pt>
                <c:pt idx="47">
                  <c:v>0.64088000000000001</c:v>
                </c:pt>
                <c:pt idx="48">
                  <c:v>0.63</c:v>
                </c:pt>
                <c:pt idx="49">
                  <c:v>0.61019000000000001</c:v>
                </c:pt>
                <c:pt idx="50">
                  <c:v>0.61019000000000001</c:v>
                </c:pt>
                <c:pt idx="51">
                  <c:v>0.66069</c:v>
                </c:pt>
                <c:pt idx="52">
                  <c:v>0.66069</c:v>
                </c:pt>
                <c:pt idx="53">
                  <c:v>0.46068999999999999</c:v>
                </c:pt>
                <c:pt idx="54">
                  <c:v>0.31019000000000002</c:v>
                </c:pt>
                <c:pt idx="55">
                  <c:v>0.21018999999999999</c:v>
                </c:pt>
                <c:pt idx="56">
                  <c:v>0.47339999999999999</c:v>
                </c:pt>
                <c:pt idx="57">
                  <c:v>0.28303</c:v>
                </c:pt>
                <c:pt idx="58">
                  <c:v>0.45234000000000002</c:v>
                </c:pt>
                <c:pt idx="59">
                  <c:v>0.45234000000000002</c:v>
                </c:pt>
                <c:pt idx="60">
                  <c:v>0.64880000000000004</c:v>
                </c:pt>
                <c:pt idx="61">
                  <c:v>0.65868000000000004</c:v>
                </c:pt>
                <c:pt idx="62">
                  <c:v>0.54779999999999995</c:v>
                </c:pt>
                <c:pt idx="63">
                  <c:v>0.59531999999999996</c:v>
                </c:pt>
                <c:pt idx="64">
                  <c:v>0.38641999999999999</c:v>
                </c:pt>
              </c:numCache>
            </c:numRef>
          </c:yVal>
          <c:smooth val="0"/>
          <c:extLst>
            <c:ext xmlns:c16="http://schemas.microsoft.com/office/drawing/2014/chart" uri="{C3380CC4-5D6E-409C-BE32-E72D297353CC}">
              <c16:uniqueId val="{00000000-8380-024E-952F-509DE3162156}"/>
            </c:ext>
          </c:extLst>
        </c:ser>
        <c:ser>
          <c:idx val="0"/>
          <c:order val="1"/>
          <c:spPr>
            <a:ln w="25400" cap="rnd">
              <a:noFill/>
              <a:round/>
            </a:ln>
            <a:effectLst>
              <a:outerShdw blurRad="57150" dist="19050" dir="5400000" algn="ctr" rotWithShape="0">
                <a:srgbClr val="000000">
                  <a:alpha val="63000"/>
                </a:srgbClr>
              </a:outerShdw>
            </a:effectLst>
          </c:spPr>
          <c:marker>
            <c:symbol val="circle"/>
            <c:size val="6"/>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9525" cap="rnd">
                <a:solidFill>
                  <a:schemeClr val="accent1"/>
                </a:solidFill>
                <a:round/>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marker>
          <c:trendline>
            <c:spPr>
              <a:ln w="19050" cap="rnd">
                <a:solidFill>
                  <a:schemeClr val="accent1"/>
                </a:solidFill>
              </a:ln>
              <a:effectLst/>
            </c:spPr>
            <c:trendlineType val="linear"/>
            <c:dispRSqr val="1"/>
            <c:dispEq val="1"/>
            <c:trendlineLbl>
              <c:layout>
                <c:manualLayout>
                  <c:x val="1.0123250375625571E-3"/>
                  <c:y val="-2.8994928265545755E-2"/>
                </c:manualLayout>
              </c:layout>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br>
                      <a:rPr lang="en-US"/>
                    </a:br>
                    <a:r>
                      <a:rPr lang="en-US"/>
                      <a:t>R² = 0.359</a:t>
                    </a:r>
                  </a:p>
                </c:rich>
              </c:tx>
              <c:numFmt formatCode="General" sourceLinked="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rendlineLbl>
          </c:trendline>
          <c:trendline>
            <c:spPr>
              <a:ln w="19050" cap="rnd">
                <a:solidFill>
                  <a:srgbClr val="FF0000"/>
                </a:solidFill>
              </a:ln>
              <a:effectLst/>
            </c:spPr>
            <c:trendlineType val="linear"/>
            <c:dispRSqr val="0"/>
            <c:dispEq val="0"/>
          </c:trendline>
          <c:xVal>
            <c:numRef>
              <c:f>Procedure!$C$2:$C$66</c:f>
              <c:numCache>
                <c:formatCode>General</c:formatCode>
                <c:ptCount val="65"/>
                <c:pt idx="0">
                  <c:v>550.06845876385205</c:v>
                </c:pt>
                <c:pt idx="1">
                  <c:v>4537.5790555642197</c:v>
                </c:pt>
                <c:pt idx="2">
                  <c:v>4135.1386014207101</c:v>
                </c:pt>
                <c:pt idx="3">
                  <c:v>3936.7983196528698</c:v>
                </c:pt>
                <c:pt idx="4">
                  <c:v>23739.1571732062</c:v>
                </c:pt>
                <c:pt idx="5">
                  <c:v>1516.5132695643699</c:v>
                </c:pt>
                <c:pt idx="6">
                  <c:v>5733.3072098876401</c:v>
                </c:pt>
                <c:pt idx="7">
                  <c:v>3130.2335426177601</c:v>
                </c:pt>
                <c:pt idx="8">
                  <c:v>5148.2085169593902</c:v>
                </c:pt>
                <c:pt idx="9">
                  <c:v>26938.503382302501</c:v>
                </c:pt>
                <c:pt idx="10">
                  <c:v>8228.0115697264991</c:v>
                </c:pt>
                <c:pt idx="11">
                  <c:v>1269.9072381891301</c:v>
                </c:pt>
                <c:pt idx="12">
                  <c:v>8826.9940957483504</c:v>
                </c:pt>
                <c:pt idx="13">
                  <c:v>13386.512859434</c:v>
                </c:pt>
                <c:pt idx="14">
                  <c:v>20379.896039641699</c:v>
                </c:pt>
                <c:pt idx="15">
                  <c:v>2412.7270818521301</c:v>
                </c:pt>
                <c:pt idx="16">
                  <c:v>20200.375592040898</c:v>
                </c:pt>
                <c:pt idx="17">
                  <c:v>3853.6499035291499</c:v>
                </c:pt>
                <c:pt idx="18">
                  <c:v>12664.8474351203</c:v>
                </c:pt>
                <c:pt idx="19">
                  <c:v>1979.3643005306001</c:v>
                </c:pt>
                <c:pt idx="20">
                  <c:v>3846.4157092230498</c:v>
                </c:pt>
                <c:pt idx="21">
                  <c:v>5593.8537833814798</c:v>
                </c:pt>
                <c:pt idx="22">
                  <c:v>5017.9680646534698</c:v>
                </c:pt>
                <c:pt idx="23">
                  <c:v>40543.584166570203</c:v>
                </c:pt>
                <c:pt idx="24">
                  <c:v>4129.7516644368898</c:v>
                </c:pt>
                <c:pt idx="25">
                  <c:v>9030.3188060265202</c:v>
                </c:pt>
                <c:pt idx="26">
                  <c:v>29040.363709111702</c:v>
                </c:pt>
                <c:pt idx="27">
                  <c:v>9030.3188060265202</c:v>
                </c:pt>
                <c:pt idx="28">
                  <c:v>2457.3774139728098</c:v>
                </c:pt>
                <c:pt idx="29">
                  <c:v>15684.558518649001</c:v>
                </c:pt>
                <c:pt idx="30">
                  <c:v>8808.5894475940495</c:v>
                </c:pt>
                <c:pt idx="31">
                  <c:v>16809.648256967401</c:v>
                </c:pt>
                <c:pt idx="32">
                  <c:v>5414.6148226309497</c:v>
                </c:pt>
                <c:pt idx="33">
                  <c:v>9502.5683962516596</c:v>
                </c:pt>
                <c:pt idx="34">
                  <c:v>11151.069206829001</c:v>
                </c:pt>
                <c:pt idx="35">
                  <c:v>2290.2351496162501</c:v>
                </c:pt>
                <c:pt idx="36">
                  <c:v>3717.4733888289602</c:v>
                </c:pt>
                <c:pt idx="37">
                  <c:v>7784.0652899655697</c:v>
                </c:pt>
                <c:pt idx="38">
                  <c:v>1256.6606748178999</c:v>
                </c:pt>
                <c:pt idx="39">
                  <c:v>849.01104260426996</c:v>
                </c:pt>
                <c:pt idx="40">
                  <c:v>15267.4450155209</c:v>
                </c:pt>
                <c:pt idx="41">
                  <c:v>1547.8534136692899</c:v>
                </c:pt>
                <c:pt idx="42">
                  <c:v>1468.1929464781199</c:v>
                </c:pt>
                <c:pt idx="43">
                  <c:v>2988.9527033580198</c:v>
                </c:pt>
                <c:pt idx="44">
                  <c:v>13863.5484202763</c:v>
                </c:pt>
                <c:pt idx="45">
                  <c:v>63249.422432905703</c:v>
                </c:pt>
                <c:pt idx="46">
                  <c:v>10819.2440243784</c:v>
                </c:pt>
                <c:pt idx="47">
                  <c:v>10749.0560658145</c:v>
                </c:pt>
                <c:pt idx="48">
                  <c:v>20849.291368660499</c:v>
                </c:pt>
                <c:pt idx="49">
                  <c:v>5901.2230130799298</c:v>
                </c:pt>
                <c:pt idx="50">
                  <c:v>57714.296631377802</c:v>
                </c:pt>
                <c:pt idx="51">
                  <c:v>17579.259399142102</c:v>
                </c:pt>
                <c:pt idx="52">
                  <c:v>23601.402775876901</c:v>
                </c:pt>
                <c:pt idx="53">
                  <c:v>3835.3948171134102</c:v>
                </c:pt>
                <c:pt idx="54">
                  <c:v>2058.0352093943502</c:v>
                </c:pt>
                <c:pt idx="55">
                  <c:v>801.05087126751005</c:v>
                </c:pt>
                <c:pt idx="56">
                  <c:v>6595.0041245801704</c:v>
                </c:pt>
                <c:pt idx="57">
                  <c:v>2279.2532035787799</c:v>
                </c:pt>
                <c:pt idx="58">
                  <c:v>10546.1525631603</c:v>
                </c:pt>
                <c:pt idx="59">
                  <c:v>6586.6258626859999</c:v>
                </c:pt>
                <c:pt idx="60">
                  <c:v>37622.207457593198</c:v>
                </c:pt>
                <c:pt idx="61">
                  <c:v>2639.8243258679499</c:v>
                </c:pt>
                <c:pt idx="62">
                  <c:v>1533.8520376648801</c:v>
                </c:pt>
                <c:pt idx="63">
                  <c:v>2342.2440027211701</c:v>
                </c:pt>
                <c:pt idx="64">
                  <c:v>1106.80390649944</c:v>
                </c:pt>
              </c:numCache>
            </c:numRef>
          </c:xVal>
          <c:yVal>
            <c:numRef>
              <c:f>Procedure!$B$2:$B$66</c:f>
              <c:numCache>
                <c:formatCode>General</c:formatCode>
                <c:ptCount val="65"/>
                <c:pt idx="0">
                  <c:v>0.28633999999999998</c:v>
                </c:pt>
                <c:pt idx="1">
                  <c:v>0.45047999999999999</c:v>
                </c:pt>
                <c:pt idx="2">
                  <c:v>0.47871999999999998</c:v>
                </c:pt>
                <c:pt idx="3">
                  <c:v>0.33512999999999998</c:v>
                </c:pt>
                <c:pt idx="4">
                  <c:v>0.72121999999999997</c:v>
                </c:pt>
                <c:pt idx="5">
                  <c:v>0.47871999999999998</c:v>
                </c:pt>
                <c:pt idx="6">
                  <c:v>0.71121999999999996</c:v>
                </c:pt>
                <c:pt idx="7">
                  <c:v>0.67871999999999999</c:v>
                </c:pt>
                <c:pt idx="8">
                  <c:v>0.67871999999999999</c:v>
                </c:pt>
                <c:pt idx="9">
                  <c:v>0.44252999999999998</c:v>
                </c:pt>
                <c:pt idx="10">
                  <c:v>0.66122000000000003</c:v>
                </c:pt>
                <c:pt idx="11">
                  <c:v>0.62724000000000002</c:v>
                </c:pt>
                <c:pt idx="12">
                  <c:v>0.73521999999999998</c:v>
                </c:pt>
                <c:pt idx="13">
                  <c:v>0.69799999999999995</c:v>
                </c:pt>
                <c:pt idx="14">
                  <c:v>9.9000000000000005E-2</c:v>
                </c:pt>
                <c:pt idx="15">
                  <c:v>0.21218999999999999</c:v>
                </c:pt>
                <c:pt idx="16">
                  <c:v>0.76900000000000002</c:v>
                </c:pt>
                <c:pt idx="17">
                  <c:v>0.69899999999999995</c:v>
                </c:pt>
                <c:pt idx="18">
                  <c:v>0.63500000000000001</c:v>
                </c:pt>
                <c:pt idx="19">
                  <c:v>0.30084</c:v>
                </c:pt>
                <c:pt idx="20">
                  <c:v>0.53946000000000005</c:v>
                </c:pt>
                <c:pt idx="21">
                  <c:v>0.4365</c:v>
                </c:pt>
                <c:pt idx="22">
                  <c:v>0.58650000000000002</c:v>
                </c:pt>
                <c:pt idx="23">
                  <c:v>0.65600000000000003</c:v>
                </c:pt>
                <c:pt idx="24">
                  <c:v>0.41099999999999998</c:v>
                </c:pt>
                <c:pt idx="25">
                  <c:v>0.61734</c:v>
                </c:pt>
                <c:pt idx="26">
                  <c:v>0.45895999999999998</c:v>
                </c:pt>
                <c:pt idx="27">
                  <c:v>0.25896000000000002</c:v>
                </c:pt>
                <c:pt idx="28">
                  <c:v>0.25896000000000002</c:v>
                </c:pt>
                <c:pt idx="29">
                  <c:v>0.79696</c:v>
                </c:pt>
                <c:pt idx="30">
                  <c:v>0.57596000000000003</c:v>
                </c:pt>
                <c:pt idx="31">
                  <c:v>0.55896000000000001</c:v>
                </c:pt>
                <c:pt idx="32">
                  <c:v>0.45035999999999998</c:v>
                </c:pt>
                <c:pt idx="33">
                  <c:v>0.64683999999999997</c:v>
                </c:pt>
                <c:pt idx="34">
                  <c:v>0.50394000000000005</c:v>
                </c:pt>
                <c:pt idx="35">
                  <c:v>0.75675999999999999</c:v>
                </c:pt>
                <c:pt idx="36">
                  <c:v>0.25896000000000002</c:v>
                </c:pt>
                <c:pt idx="37">
                  <c:v>0.34188000000000002</c:v>
                </c:pt>
                <c:pt idx="38">
                  <c:v>0.29831999999999997</c:v>
                </c:pt>
                <c:pt idx="39">
                  <c:v>0.29831999999999997</c:v>
                </c:pt>
                <c:pt idx="40">
                  <c:v>0.64683999999999997</c:v>
                </c:pt>
                <c:pt idx="41">
                  <c:v>0.55134000000000005</c:v>
                </c:pt>
                <c:pt idx="42">
                  <c:v>0.23463000000000001</c:v>
                </c:pt>
                <c:pt idx="43">
                  <c:v>0.39929999999999999</c:v>
                </c:pt>
                <c:pt idx="44">
                  <c:v>0.60592000000000001</c:v>
                </c:pt>
                <c:pt idx="45">
                  <c:v>0.69286000000000003</c:v>
                </c:pt>
                <c:pt idx="46">
                  <c:v>0.64088000000000001</c:v>
                </c:pt>
                <c:pt idx="47">
                  <c:v>0.64088000000000001</c:v>
                </c:pt>
                <c:pt idx="48">
                  <c:v>0.63</c:v>
                </c:pt>
                <c:pt idx="49">
                  <c:v>0.61019000000000001</c:v>
                </c:pt>
                <c:pt idx="50">
                  <c:v>0.61019000000000001</c:v>
                </c:pt>
                <c:pt idx="51">
                  <c:v>0.66069</c:v>
                </c:pt>
                <c:pt idx="52">
                  <c:v>0.66069</c:v>
                </c:pt>
                <c:pt idx="53">
                  <c:v>0.46068999999999999</c:v>
                </c:pt>
                <c:pt idx="54">
                  <c:v>0.31019000000000002</c:v>
                </c:pt>
                <c:pt idx="55">
                  <c:v>0.21018999999999999</c:v>
                </c:pt>
                <c:pt idx="56">
                  <c:v>0.47339999999999999</c:v>
                </c:pt>
                <c:pt idx="57">
                  <c:v>0.28303</c:v>
                </c:pt>
                <c:pt idx="58">
                  <c:v>0.45234000000000002</c:v>
                </c:pt>
                <c:pt idx="59">
                  <c:v>0.45234000000000002</c:v>
                </c:pt>
                <c:pt idx="60">
                  <c:v>0.64880000000000004</c:v>
                </c:pt>
                <c:pt idx="61">
                  <c:v>0.65868000000000004</c:v>
                </c:pt>
                <c:pt idx="62">
                  <c:v>0.54779999999999995</c:v>
                </c:pt>
                <c:pt idx="63">
                  <c:v>0.59531999999999996</c:v>
                </c:pt>
                <c:pt idx="64">
                  <c:v>0.38641999999999999</c:v>
                </c:pt>
              </c:numCache>
            </c:numRef>
          </c:yVal>
          <c:smooth val="0"/>
          <c:extLst>
            <c:ext xmlns:c16="http://schemas.microsoft.com/office/drawing/2014/chart" uri="{C3380CC4-5D6E-409C-BE32-E72D297353CC}">
              <c16:uniqueId val="{00000003-8380-024E-952F-509DE3162156}"/>
            </c:ext>
          </c:extLst>
        </c:ser>
        <c:dLbls>
          <c:showLegendKey val="0"/>
          <c:showVal val="0"/>
          <c:showCatName val="0"/>
          <c:showSerName val="0"/>
          <c:showPercent val="0"/>
          <c:showBubbleSize val="0"/>
        </c:dLbls>
        <c:axId val="569810719"/>
        <c:axId val="569818479"/>
      </c:scatterChart>
      <c:valAx>
        <c:axId val="569810719"/>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GDP per capita</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569818479"/>
        <c:crosses val="autoZero"/>
        <c:crossBetween val="midCat"/>
      </c:valAx>
      <c:valAx>
        <c:axId val="56981847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EIA Procedur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569810719"/>
        <c:crosses val="autoZero"/>
        <c:crossBetween val="midCat"/>
      </c:valAx>
      <c:spPr>
        <a:noFill/>
        <a:ln>
          <a:noFill/>
        </a:ln>
        <a:effectLst/>
      </c:spPr>
    </c:plotArea>
    <c:plotVisOnly val="1"/>
    <c:dispBlanksAs val="gap"/>
    <c:showDLblsOverMax val="0"/>
    <c:extLst/>
  </c:chart>
  <c:spPr>
    <a:solidFill>
      <a:schemeClr val="bg1"/>
    </a:solidFill>
    <a:ln w="9525" cap="flat" cmpd="sng" algn="ctr">
      <a:solidFill>
        <a:schemeClr val="tx1">
          <a:lumMod val="15000"/>
          <a:lumOff val="85000"/>
        </a:schemeClr>
      </a:solidFill>
      <a:round/>
    </a:ln>
    <a:effectLst/>
  </c:spPr>
  <c:txPr>
    <a:bodyPr/>
    <a:lstStyle/>
    <a:p>
      <a:pPr>
        <a:defRPr sz="1000">
          <a:solidFill>
            <a:schemeClr val="tx1"/>
          </a:solidFill>
        </a:defRPr>
      </a:pPr>
      <a:endParaRPr lang="en-US"/>
    </a:p>
  </c:txPr>
  <c:externalData r:id="rId3">
    <c:autoUpdate val="0"/>
  </c:externalData>
</c:chartSpace>
</file>

<file path=word/charts/chart8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1"/>
          <c:order val="0"/>
          <c:spPr>
            <a:ln w="25400" cap="rnd">
              <a:noFill/>
              <a:round/>
            </a:ln>
            <a:effectLst>
              <a:outerShdw blurRad="57150" dist="19050" dir="5400000" algn="ctr" rotWithShape="0">
                <a:srgbClr val="000000">
                  <a:alpha val="63000"/>
                </a:srgbClr>
              </a:outerShdw>
            </a:effectLst>
          </c:spPr>
          <c:marker>
            <c:symbol val="circle"/>
            <c:size val="6"/>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w="9525" cap="rnd">
                <a:solidFill>
                  <a:schemeClr val="accent2"/>
                </a:solidFill>
                <a:round/>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marker>
          <c:xVal>
            <c:numRef>
              <c:f>Procedure!$C$2:$C$66</c:f>
              <c:numCache>
                <c:formatCode>General</c:formatCode>
                <c:ptCount val="65"/>
                <c:pt idx="0">
                  <c:v>550.06845876385205</c:v>
                </c:pt>
                <c:pt idx="1">
                  <c:v>4537.5790555642197</c:v>
                </c:pt>
                <c:pt idx="2">
                  <c:v>4135.1386014207101</c:v>
                </c:pt>
                <c:pt idx="3">
                  <c:v>3936.7983196528698</c:v>
                </c:pt>
                <c:pt idx="4">
                  <c:v>23739.1571732062</c:v>
                </c:pt>
                <c:pt idx="5">
                  <c:v>1516.5132695643699</c:v>
                </c:pt>
                <c:pt idx="6">
                  <c:v>5733.3072098876401</c:v>
                </c:pt>
                <c:pt idx="7">
                  <c:v>3130.2335426177601</c:v>
                </c:pt>
                <c:pt idx="8">
                  <c:v>5148.2085169593902</c:v>
                </c:pt>
                <c:pt idx="9">
                  <c:v>26938.503382302501</c:v>
                </c:pt>
                <c:pt idx="10">
                  <c:v>8228.0115697264991</c:v>
                </c:pt>
                <c:pt idx="11">
                  <c:v>1269.9072381891301</c:v>
                </c:pt>
                <c:pt idx="12">
                  <c:v>8826.9940957483504</c:v>
                </c:pt>
                <c:pt idx="13">
                  <c:v>13386.512859434</c:v>
                </c:pt>
                <c:pt idx="14">
                  <c:v>20379.896039641699</c:v>
                </c:pt>
                <c:pt idx="15">
                  <c:v>2412.7270818521301</c:v>
                </c:pt>
                <c:pt idx="16">
                  <c:v>20200.375592040898</c:v>
                </c:pt>
                <c:pt idx="17">
                  <c:v>3853.6499035291499</c:v>
                </c:pt>
                <c:pt idx="18">
                  <c:v>12664.8474351203</c:v>
                </c:pt>
                <c:pt idx="19">
                  <c:v>1979.3643005306001</c:v>
                </c:pt>
                <c:pt idx="20">
                  <c:v>3846.4157092230498</c:v>
                </c:pt>
                <c:pt idx="21">
                  <c:v>5593.8537833814798</c:v>
                </c:pt>
                <c:pt idx="22">
                  <c:v>5017.9680646534698</c:v>
                </c:pt>
                <c:pt idx="23">
                  <c:v>40543.584166570203</c:v>
                </c:pt>
                <c:pt idx="24">
                  <c:v>4129.7516644368898</c:v>
                </c:pt>
                <c:pt idx="25">
                  <c:v>9030.3188060265202</c:v>
                </c:pt>
                <c:pt idx="26">
                  <c:v>29040.363709111702</c:v>
                </c:pt>
                <c:pt idx="27">
                  <c:v>9030.3188060265202</c:v>
                </c:pt>
                <c:pt idx="28">
                  <c:v>2457.3774139728098</c:v>
                </c:pt>
                <c:pt idx="29">
                  <c:v>15684.558518649001</c:v>
                </c:pt>
                <c:pt idx="30">
                  <c:v>8808.5894475940495</c:v>
                </c:pt>
                <c:pt idx="31">
                  <c:v>16809.648256967401</c:v>
                </c:pt>
                <c:pt idx="32">
                  <c:v>5414.6148226309497</c:v>
                </c:pt>
                <c:pt idx="33">
                  <c:v>9502.5683962516596</c:v>
                </c:pt>
                <c:pt idx="34">
                  <c:v>11151.069206829001</c:v>
                </c:pt>
                <c:pt idx="35">
                  <c:v>2290.2351496162501</c:v>
                </c:pt>
                <c:pt idx="36">
                  <c:v>3717.4733888289602</c:v>
                </c:pt>
                <c:pt idx="37">
                  <c:v>7784.0652899655697</c:v>
                </c:pt>
                <c:pt idx="38">
                  <c:v>1256.6606748178999</c:v>
                </c:pt>
                <c:pt idx="39">
                  <c:v>849.01104260426996</c:v>
                </c:pt>
                <c:pt idx="40">
                  <c:v>15267.4450155209</c:v>
                </c:pt>
                <c:pt idx="41">
                  <c:v>1547.8534136692899</c:v>
                </c:pt>
                <c:pt idx="42">
                  <c:v>1468.1929464781199</c:v>
                </c:pt>
                <c:pt idx="43">
                  <c:v>2988.9527033580198</c:v>
                </c:pt>
                <c:pt idx="44">
                  <c:v>13863.5484202763</c:v>
                </c:pt>
                <c:pt idx="45">
                  <c:v>63249.422432905703</c:v>
                </c:pt>
                <c:pt idx="46">
                  <c:v>10819.2440243784</c:v>
                </c:pt>
                <c:pt idx="47">
                  <c:v>10749.0560658145</c:v>
                </c:pt>
                <c:pt idx="48">
                  <c:v>20849.291368660499</c:v>
                </c:pt>
                <c:pt idx="49">
                  <c:v>5901.2230130799298</c:v>
                </c:pt>
                <c:pt idx="50">
                  <c:v>57714.296631377802</c:v>
                </c:pt>
                <c:pt idx="51">
                  <c:v>17579.259399142102</c:v>
                </c:pt>
                <c:pt idx="52">
                  <c:v>23601.402775876901</c:v>
                </c:pt>
                <c:pt idx="53">
                  <c:v>3835.3948171134102</c:v>
                </c:pt>
                <c:pt idx="54">
                  <c:v>2058.0352093943502</c:v>
                </c:pt>
                <c:pt idx="55">
                  <c:v>801.05087126751005</c:v>
                </c:pt>
                <c:pt idx="56">
                  <c:v>6595.0041245801704</c:v>
                </c:pt>
                <c:pt idx="57">
                  <c:v>2279.2532035787799</c:v>
                </c:pt>
                <c:pt idx="58">
                  <c:v>10546.1525631603</c:v>
                </c:pt>
                <c:pt idx="59">
                  <c:v>6586.6258626859999</c:v>
                </c:pt>
                <c:pt idx="60">
                  <c:v>37622.207457593198</c:v>
                </c:pt>
                <c:pt idx="61">
                  <c:v>2639.8243258679499</c:v>
                </c:pt>
                <c:pt idx="62">
                  <c:v>1533.8520376648801</c:v>
                </c:pt>
                <c:pt idx="63">
                  <c:v>2342.2440027211701</c:v>
                </c:pt>
                <c:pt idx="64">
                  <c:v>1106.80390649944</c:v>
                </c:pt>
              </c:numCache>
            </c:numRef>
          </c:xVal>
          <c:yVal>
            <c:numRef>
              <c:f>Procedure!$B$2:$B$66</c:f>
              <c:numCache>
                <c:formatCode>General</c:formatCode>
                <c:ptCount val="65"/>
                <c:pt idx="0">
                  <c:v>0.28633999999999998</c:v>
                </c:pt>
                <c:pt idx="1">
                  <c:v>0.45047999999999999</c:v>
                </c:pt>
                <c:pt idx="2">
                  <c:v>0.47871999999999998</c:v>
                </c:pt>
                <c:pt idx="3">
                  <c:v>0.33512999999999998</c:v>
                </c:pt>
                <c:pt idx="4">
                  <c:v>0.72121999999999997</c:v>
                </c:pt>
                <c:pt idx="5">
                  <c:v>0.47871999999999998</c:v>
                </c:pt>
                <c:pt idx="6">
                  <c:v>0.71121999999999996</c:v>
                </c:pt>
                <c:pt idx="7">
                  <c:v>0.67871999999999999</c:v>
                </c:pt>
                <c:pt idx="8">
                  <c:v>0.67871999999999999</c:v>
                </c:pt>
                <c:pt idx="9">
                  <c:v>0.44252999999999998</c:v>
                </c:pt>
                <c:pt idx="10">
                  <c:v>0.66122000000000003</c:v>
                </c:pt>
                <c:pt idx="11">
                  <c:v>0.62724000000000002</c:v>
                </c:pt>
                <c:pt idx="12">
                  <c:v>0.73521999999999998</c:v>
                </c:pt>
                <c:pt idx="13">
                  <c:v>0.69799999999999995</c:v>
                </c:pt>
                <c:pt idx="14">
                  <c:v>9.9000000000000005E-2</c:v>
                </c:pt>
                <c:pt idx="15">
                  <c:v>0.21218999999999999</c:v>
                </c:pt>
                <c:pt idx="16">
                  <c:v>0.76900000000000002</c:v>
                </c:pt>
                <c:pt idx="17">
                  <c:v>0.69899999999999995</c:v>
                </c:pt>
                <c:pt idx="18">
                  <c:v>0.63500000000000001</c:v>
                </c:pt>
                <c:pt idx="19">
                  <c:v>0.30084</c:v>
                </c:pt>
                <c:pt idx="20">
                  <c:v>0.53946000000000005</c:v>
                </c:pt>
                <c:pt idx="21">
                  <c:v>0.4365</c:v>
                </c:pt>
                <c:pt idx="22">
                  <c:v>0.58650000000000002</c:v>
                </c:pt>
                <c:pt idx="23">
                  <c:v>0.65600000000000003</c:v>
                </c:pt>
                <c:pt idx="24">
                  <c:v>0.41099999999999998</c:v>
                </c:pt>
                <c:pt idx="25">
                  <c:v>0.61734</c:v>
                </c:pt>
                <c:pt idx="26">
                  <c:v>0.45895999999999998</c:v>
                </c:pt>
                <c:pt idx="27">
                  <c:v>0.25896000000000002</c:v>
                </c:pt>
                <c:pt idx="28">
                  <c:v>0.25896000000000002</c:v>
                </c:pt>
                <c:pt idx="29">
                  <c:v>0.79696</c:v>
                </c:pt>
                <c:pt idx="30">
                  <c:v>0.57596000000000003</c:v>
                </c:pt>
                <c:pt idx="31">
                  <c:v>0.55896000000000001</c:v>
                </c:pt>
                <c:pt idx="32">
                  <c:v>0.45035999999999998</c:v>
                </c:pt>
                <c:pt idx="33">
                  <c:v>0.64683999999999997</c:v>
                </c:pt>
                <c:pt idx="34">
                  <c:v>0.50394000000000005</c:v>
                </c:pt>
                <c:pt idx="35">
                  <c:v>0.75675999999999999</c:v>
                </c:pt>
                <c:pt idx="36">
                  <c:v>0.25896000000000002</c:v>
                </c:pt>
                <c:pt idx="37">
                  <c:v>0.34188000000000002</c:v>
                </c:pt>
                <c:pt idx="38">
                  <c:v>0.29831999999999997</c:v>
                </c:pt>
                <c:pt idx="39">
                  <c:v>0.29831999999999997</c:v>
                </c:pt>
                <c:pt idx="40">
                  <c:v>0.64683999999999997</c:v>
                </c:pt>
                <c:pt idx="41">
                  <c:v>0.55134000000000005</c:v>
                </c:pt>
                <c:pt idx="42">
                  <c:v>0.23463000000000001</c:v>
                </c:pt>
                <c:pt idx="43">
                  <c:v>0.39929999999999999</c:v>
                </c:pt>
                <c:pt idx="44">
                  <c:v>0.60592000000000001</c:v>
                </c:pt>
                <c:pt idx="45">
                  <c:v>0.69286000000000003</c:v>
                </c:pt>
                <c:pt idx="46">
                  <c:v>0.64088000000000001</c:v>
                </c:pt>
                <c:pt idx="47">
                  <c:v>0.64088000000000001</c:v>
                </c:pt>
                <c:pt idx="48">
                  <c:v>0.63</c:v>
                </c:pt>
                <c:pt idx="49">
                  <c:v>0.61019000000000001</c:v>
                </c:pt>
                <c:pt idx="50">
                  <c:v>0.61019000000000001</c:v>
                </c:pt>
                <c:pt idx="51">
                  <c:v>0.66069</c:v>
                </c:pt>
                <c:pt idx="52">
                  <c:v>0.66069</c:v>
                </c:pt>
                <c:pt idx="53">
                  <c:v>0.46068999999999999</c:v>
                </c:pt>
                <c:pt idx="54">
                  <c:v>0.31019000000000002</c:v>
                </c:pt>
                <c:pt idx="55">
                  <c:v>0.21018999999999999</c:v>
                </c:pt>
                <c:pt idx="56">
                  <c:v>0.47339999999999999</c:v>
                </c:pt>
                <c:pt idx="57">
                  <c:v>0.28303</c:v>
                </c:pt>
                <c:pt idx="58">
                  <c:v>0.45234000000000002</c:v>
                </c:pt>
                <c:pt idx="59">
                  <c:v>0.45234000000000002</c:v>
                </c:pt>
                <c:pt idx="60">
                  <c:v>0.64880000000000004</c:v>
                </c:pt>
                <c:pt idx="61">
                  <c:v>0.65868000000000004</c:v>
                </c:pt>
                <c:pt idx="62">
                  <c:v>0.54779999999999995</c:v>
                </c:pt>
                <c:pt idx="63">
                  <c:v>0.59531999999999996</c:v>
                </c:pt>
                <c:pt idx="64">
                  <c:v>0.38641999999999999</c:v>
                </c:pt>
              </c:numCache>
            </c:numRef>
          </c:yVal>
          <c:smooth val="0"/>
          <c:extLst>
            <c:ext xmlns:c16="http://schemas.microsoft.com/office/drawing/2014/chart" uri="{C3380CC4-5D6E-409C-BE32-E72D297353CC}">
              <c16:uniqueId val="{00000000-8380-024E-952F-509DE3162156}"/>
            </c:ext>
          </c:extLst>
        </c:ser>
        <c:ser>
          <c:idx val="0"/>
          <c:order val="1"/>
          <c:spPr>
            <a:ln w="25400" cap="rnd">
              <a:noFill/>
              <a:round/>
            </a:ln>
            <a:effectLst>
              <a:outerShdw blurRad="57150" dist="19050" dir="5400000" algn="ctr" rotWithShape="0">
                <a:srgbClr val="000000">
                  <a:alpha val="63000"/>
                </a:srgbClr>
              </a:outerShdw>
            </a:effectLst>
          </c:spPr>
          <c:marker>
            <c:symbol val="circle"/>
            <c:size val="6"/>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9525" cap="rnd">
                <a:solidFill>
                  <a:schemeClr val="accent1"/>
                </a:solidFill>
                <a:round/>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marker>
          <c:trendline>
            <c:spPr>
              <a:ln w="19050" cap="rnd">
                <a:solidFill>
                  <a:schemeClr val="accent1"/>
                </a:solidFill>
              </a:ln>
              <a:effectLst/>
            </c:spPr>
            <c:trendlineType val="linear"/>
            <c:dispRSqr val="1"/>
            <c:dispEq val="1"/>
            <c:trendlineLbl>
              <c:layout>
                <c:manualLayout>
                  <c:x val="1.0123250375625571E-3"/>
                  <c:y val="-2.8994928265545755E-2"/>
                </c:manualLayout>
              </c:layout>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br>
                      <a:rPr lang="en-US"/>
                    </a:br>
                    <a:r>
                      <a:rPr lang="en-US"/>
                      <a:t>R² = 0.359</a:t>
                    </a:r>
                  </a:p>
                </c:rich>
              </c:tx>
              <c:numFmt formatCode="General" sourceLinked="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rendlineLbl>
          </c:trendline>
          <c:trendline>
            <c:spPr>
              <a:ln w="19050" cap="rnd">
                <a:solidFill>
                  <a:srgbClr val="FF0000"/>
                </a:solidFill>
              </a:ln>
              <a:effectLst/>
            </c:spPr>
            <c:trendlineType val="linear"/>
            <c:dispRSqr val="0"/>
            <c:dispEq val="0"/>
          </c:trendline>
          <c:xVal>
            <c:numRef>
              <c:f>Procedure!$C$2:$C$66</c:f>
              <c:numCache>
                <c:formatCode>General</c:formatCode>
                <c:ptCount val="65"/>
                <c:pt idx="0">
                  <c:v>550.06845876385205</c:v>
                </c:pt>
                <c:pt idx="1">
                  <c:v>4537.5790555642197</c:v>
                </c:pt>
                <c:pt idx="2">
                  <c:v>4135.1386014207101</c:v>
                </c:pt>
                <c:pt idx="3">
                  <c:v>3936.7983196528698</c:v>
                </c:pt>
                <c:pt idx="4">
                  <c:v>23739.1571732062</c:v>
                </c:pt>
                <c:pt idx="5">
                  <c:v>1516.5132695643699</c:v>
                </c:pt>
                <c:pt idx="6">
                  <c:v>5733.3072098876401</c:v>
                </c:pt>
                <c:pt idx="7">
                  <c:v>3130.2335426177601</c:v>
                </c:pt>
                <c:pt idx="8">
                  <c:v>5148.2085169593902</c:v>
                </c:pt>
                <c:pt idx="9">
                  <c:v>26938.503382302501</c:v>
                </c:pt>
                <c:pt idx="10">
                  <c:v>8228.0115697264991</c:v>
                </c:pt>
                <c:pt idx="11">
                  <c:v>1269.9072381891301</c:v>
                </c:pt>
                <c:pt idx="12">
                  <c:v>8826.9940957483504</c:v>
                </c:pt>
                <c:pt idx="13">
                  <c:v>13386.512859434</c:v>
                </c:pt>
                <c:pt idx="14">
                  <c:v>20379.896039641699</c:v>
                </c:pt>
                <c:pt idx="15">
                  <c:v>2412.7270818521301</c:v>
                </c:pt>
                <c:pt idx="16">
                  <c:v>20200.375592040898</c:v>
                </c:pt>
                <c:pt idx="17">
                  <c:v>3853.6499035291499</c:v>
                </c:pt>
                <c:pt idx="18">
                  <c:v>12664.8474351203</c:v>
                </c:pt>
                <c:pt idx="19">
                  <c:v>1979.3643005306001</c:v>
                </c:pt>
                <c:pt idx="20">
                  <c:v>3846.4157092230498</c:v>
                </c:pt>
                <c:pt idx="21">
                  <c:v>5593.8537833814798</c:v>
                </c:pt>
                <c:pt idx="22">
                  <c:v>5017.9680646534698</c:v>
                </c:pt>
                <c:pt idx="23">
                  <c:v>40543.584166570203</c:v>
                </c:pt>
                <c:pt idx="24">
                  <c:v>4129.7516644368898</c:v>
                </c:pt>
                <c:pt idx="25">
                  <c:v>9030.3188060265202</c:v>
                </c:pt>
                <c:pt idx="26">
                  <c:v>29040.363709111702</c:v>
                </c:pt>
                <c:pt idx="27">
                  <c:v>9030.3188060265202</c:v>
                </c:pt>
                <c:pt idx="28">
                  <c:v>2457.3774139728098</c:v>
                </c:pt>
                <c:pt idx="29">
                  <c:v>15684.558518649001</c:v>
                </c:pt>
                <c:pt idx="30">
                  <c:v>8808.5894475940495</c:v>
                </c:pt>
                <c:pt idx="31">
                  <c:v>16809.648256967401</c:v>
                </c:pt>
                <c:pt idx="32">
                  <c:v>5414.6148226309497</c:v>
                </c:pt>
                <c:pt idx="33">
                  <c:v>9502.5683962516596</c:v>
                </c:pt>
                <c:pt idx="34">
                  <c:v>11151.069206829001</c:v>
                </c:pt>
                <c:pt idx="35">
                  <c:v>2290.2351496162501</c:v>
                </c:pt>
                <c:pt idx="36">
                  <c:v>3717.4733888289602</c:v>
                </c:pt>
                <c:pt idx="37">
                  <c:v>7784.0652899655697</c:v>
                </c:pt>
                <c:pt idx="38">
                  <c:v>1256.6606748178999</c:v>
                </c:pt>
                <c:pt idx="39">
                  <c:v>849.01104260426996</c:v>
                </c:pt>
                <c:pt idx="40">
                  <c:v>15267.4450155209</c:v>
                </c:pt>
                <c:pt idx="41">
                  <c:v>1547.8534136692899</c:v>
                </c:pt>
                <c:pt idx="42">
                  <c:v>1468.1929464781199</c:v>
                </c:pt>
                <c:pt idx="43">
                  <c:v>2988.9527033580198</c:v>
                </c:pt>
                <c:pt idx="44">
                  <c:v>13863.5484202763</c:v>
                </c:pt>
                <c:pt idx="45">
                  <c:v>63249.422432905703</c:v>
                </c:pt>
                <c:pt idx="46">
                  <c:v>10819.2440243784</c:v>
                </c:pt>
                <c:pt idx="47">
                  <c:v>10749.0560658145</c:v>
                </c:pt>
                <c:pt idx="48">
                  <c:v>20849.291368660499</c:v>
                </c:pt>
                <c:pt idx="49">
                  <c:v>5901.2230130799298</c:v>
                </c:pt>
                <c:pt idx="50">
                  <c:v>57714.296631377802</c:v>
                </c:pt>
                <c:pt idx="51">
                  <c:v>17579.259399142102</c:v>
                </c:pt>
                <c:pt idx="52">
                  <c:v>23601.402775876901</c:v>
                </c:pt>
                <c:pt idx="53">
                  <c:v>3835.3948171134102</c:v>
                </c:pt>
                <c:pt idx="54">
                  <c:v>2058.0352093943502</c:v>
                </c:pt>
                <c:pt idx="55">
                  <c:v>801.05087126751005</c:v>
                </c:pt>
                <c:pt idx="56">
                  <c:v>6595.0041245801704</c:v>
                </c:pt>
                <c:pt idx="57">
                  <c:v>2279.2532035787799</c:v>
                </c:pt>
                <c:pt idx="58">
                  <c:v>10546.1525631603</c:v>
                </c:pt>
                <c:pt idx="59">
                  <c:v>6586.6258626859999</c:v>
                </c:pt>
                <c:pt idx="60">
                  <c:v>37622.207457593198</c:v>
                </c:pt>
                <c:pt idx="61">
                  <c:v>2639.8243258679499</c:v>
                </c:pt>
                <c:pt idx="62">
                  <c:v>1533.8520376648801</c:v>
                </c:pt>
                <c:pt idx="63">
                  <c:v>2342.2440027211701</c:v>
                </c:pt>
                <c:pt idx="64">
                  <c:v>1106.80390649944</c:v>
                </c:pt>
              </c:numCache>
            </c:numRef>
          </c:xVal>
          <c:yVal>
            <c:numRef>
              <c:f>Procedure!$B$2:$B$66</c:f>
              <c:numCache>
                <c:formatCode>General</c:formatCode>
                <c:ptCount val="65"/>
                <c:pt idx="0">
                  <c:v>0.28633999999999998</c:v>
                </c:pt>
                <c:pt idx="1">
                  <c:v>0.45047999999999999</c:v>
                </c:pt>
                <c:pt idx="2">
                  <c:v>0.47871999999999998</c:v>
                </c:pt>
                <c:pt idx="3">
                  <c:v>0.33512999999999998</c:v>
                </c:pt>
                <c:pt idx="4">
                  <c:v>0.72121999999999997</c:v>
                </c:pt>
                <c:pt idx="5">
                  <c:v>0.47871999999999998</c:v>
                </c:pt>
                <c:pt idx="6">
                  <c:v>0.71121999999999996</c:v>
                </c:pt>
                <c:pt idx="7">
                  <c:v>0.67871999999999999</c:v>
                </c:pt>
                <c:pt idx="8">
                  <c:v>0.67871999999999999</c:v>
                </c:pt>
                <c:pt idx="9">
                  <c:v>0.44252999999999998</c:v>
                </c:pt>
                <c:pt idx="10">
                  <c:v>0.66122000000000003</c:v>
                </c:pt>
                <c:pt idx="11">
                  <c:v>0.62724000000000002</c:v>
                </c:pt>
                <c:pt idx="12">
                  <c:v>0.73521999999999998</c:v>
                </c:pt>
                <c:pt idx="13">
                  <c:v>0.69799999999999995</c:v>
                </c:pt>
                <c:pt idx="14">
                  <c:v>9.9000000000000005E-2</c:v>
                </c:pt>
                <c:pt idx="15">
                  <c:v>0.21218999999999999</c:v>
                </c:pt>
                <c:pt idx="16">
                  <c:v>0.76900000000000002</c:v>
                </c:pt>
                <c:pt idx="17">
                  <c:v>0.69899999999999995</c:v>
                </c:pt>
                <c:pt idx="18">
                  <c:v>0.63500000000000001</c:v>
                </c:pt>
                <c:pt idx="19">
                  <c:v>0.30084</c:v>
                </c:pt>
                <c:pt idx="20">
                  <c:v>0.53946000000000005</c:v>
                </c:pt>
                <c:pt idx="21">
                  <c:v>0.4365</c:v>
                </c:pt>
                <c:pt idx="22">
                  <c:v>0.58650000000000002</c:v>
                </c:pt>
                <c:pt idx="23">
                  <c:v>0.65600000000000003</c:v>
                </c:pt>
                <c:pt idx="24">
                  <c:v>0.41099999999999998</c:v>
                </c:pt>
                <c:pt idx="25">
                  <c:v>0.61734</c:v>
                </c:pt>
                <c:pt idx="26">
                  <c:v>0.45895999999999998</c:v>
                </c:pt>
                <c:pt idx="27">
                  <c:v>0.25896000000000002</c:v>
                </c:pt>
                <c:pt idx="28">
                  <c:v>0.25896000000000002</c:v>
                </c:pt>
                <c:pt idx="29">
                  <c:v>0.79696</c:v>
                </c:pt>
                <c:pt idx="30">
                  <c:v>0.57596000000000003</c:v>
                </c:pt>
                <c:pt idx="31">
                  <c:v>0.55896000000000001</c:v>
                </c:pt>
                <c:pt idx="32">
                  <c:v>0.45035999999999998</c:v>
                </c:pt>
                <c:pt idx="33">
                  <c:v>0.64683999999999997</c:v>
                </c:pt>
                <c:pt idx="34">
                  <c:v>0.50394000000000005</c:v>
                </c:pt>
                <c:pt idx="35">
                  <c:v>0.75675999999999999</c:v>
                </c:pt>
                <c:pt idx="36">
                  <c:v>0.25896000000000002</c:v>
                </c:pt>
                <c:pt idx="37">
                  <c:v>0.34188000000000002</c:v>
                </c:pt>
                <c:pt idx="38">
                  <c:v>0.29831999999999997</c:v>
                </c:pt>
                <c:pt idx="39">
                  <c:v>0.29831999999999997</c:v>
                </c:pt>
                <c:pt idx="40">
                  <c:v>0.64683999999999997</c:v>
                </c:pt>
                <c:pt idx="41">
                  <c:v>0.55134000000000005</c:v>
                </c:pt>
                <c:pt idx="42">
                  <c:v>0.23463000000000001</c:v>
                </c:pt>
                <c:pt idx="43">
                  <c:v>0.39929999999999999</c:v>
                </c:pt>
                <c:pt idx="44">
                  <c:v>0.60592000000000001</c:v>
                </c:pt>
                <c:pt idx="45">
                  <c:v>0.69286000000000003</c:v>
                </c:pt>
                <c:pt idx="46">
                  <c:v>0.64088000000000001</c:v>
                </c:pt>
                <c:pt idx="47">
                  <c:v>0.64088000000000001</c:v>
                </c:pt>
                <c:pt idx="48">
                  <c:v>0.63</c:v>
                </c:pt>
                <c:pt idx="49">
                  <c:v>0.61019000000000001</c:v>
                </c:pt>
                <c:pt idx="50">
                  <c:v>0.61019000000000001</c:v>
                </c:pt>
                <c:pt idx="51">
                  <c:v>0.66069</c:v>
                </c:pt>
                <c:pt idx="52">
                  <c:v>0.66069</c:v>
                </c:pt>
                <c:pt idx="53">
                  <c:v>0.46068999999999999</c:v>
                </c:pt>
                <c:pt idx="54">
                  <c:v>0.31019000000000002</c:v>
                </c:pt>
                <c:pt idx="55">
                  <c:v>0.21018999999999999</c:v>
                </c:pt>
                <c:pt idx="56">
                  <c:v>0.47339999999999999</c:v>
                </c:pt>
                <c:pt idx="57">
                  <c:v>0.28303</c:v>
                </c:pt>
                <c:pt idx="58">
                  <c:v>0.45234000000000002</c:v>
                </c:pt>
                <c:pt idx="59">
                  <c:v>0.45234000000000002</c:v>
                </c:pt>
                <c:pt idx="60">
                  <c:v>0.64880000000000004</c:v>
                </c:pt>
                <c:pt idx="61">
                  <c:v>0.65868000000000004</c:v>
                </c:pt>
                <c:pt idx="62">
                  <c:v>0.54779999999999995</c:v>
                </c:pt>
                <c:pt idx="63">
                  <c:v>0.59531999999999996</c:v>
                </c:pt>
                <c:pt idx="64">
                  <c:v>0.38641999999999999</c:v>
                </c:pt>
              </c:numCache>
            </c:numRef>
          </c:yVal>
          <c:smooth val="0"/>
          <c:extLst>
            <c:ext xmlns:c16="http://schemas.microsoft.com/office/drawing/2014/chart" uri="{C3380CC4-5D6E-409C-BE32-E72D297353CC}">
              <c16:uniqueId val="{00000003-8380-024E-952F-509DE3162156}"/>
            </c:ext>
          </c:extLst>
        </c:ser>
        <c:dLbls>
          <c:showLegendKey val="0"/>
          <c:showVal val="0"/>
          <c:showCatName val="0"/>
          <c:showSerName val="0"/>
          <c:showPercent val="0"/>
          <c:showBubbleSize val="0"/>
        </c:dLbls>
        <c:axId val="569810719"/>
        <c:axId val="569818479"/>
      </c:scatterChart>
      <c:valAx>
        <c:axId val="569810719"/>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GDP per capita</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569818479"/>
        <c:crosses val="autoZero"/>
        <c:crossBetween val="midCat"/>
      </c:valAx>
      <c:valAx>
        <c:axId val="56981847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EIA Procedur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569810719"/>
        <c:crosses val="autoZero"/>
        <c:crossBetween val="midCat"/>
      </c:valAx>
      <c:spPr>
        <a:noFill/>
        <a:ln>
          <a:noFill/>
        </a:ln>
        <a:effectLst/>
      </c:spPr>
    </c:plotArea>
    <c:plotVisOnly val="1"/>
    <c:dispBlanksAs val="gap"/>
    <c:showDLblsOverMax val="0"/>
    <c:extLst/>
  </c:chart>
  <c:spPr>
    <a:solidFill>
      <a:schemeClr val="bg1"/>
    </a:solidFill>
    <a:ln w="9525" cap="flat" cmpd="sng" algn="ctr">
      <a:solidFill>
        <a:schemeClr val="tx1">
          <a:lumMod val="15000"/>
          <a:lumOff val="85000"/>
        </a:schemeClr>
      </a:solidFill>
      <a:round/>
    </a:ln>
    <a:effectLst/>
  </c:spPr>
  <c:txPr>
    <a:bodyPr/>
    <a:lstStyle/>
    <a:p>
      <a:pPr>
        <a:defRPr sz="1000">
          <a:solidFill>
            <a:schemeClr val="tx1"/>
          </a:solidFill>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1"/>
          <c:order val="0"/>
          <c:spPr>
            <a:ln w="25400" cap="rnd">
              <a:noFill/>
              <a:round/>
            </a:ln>
            <a:effectLst>
              <a:outerShdw blurRad="57150" dist="19050" dir="5400000" algn="ctr" rotWithShape="0">
                <a:srgbClr val="000000">
                  <a:alpha val="63000"/>
                </a:srgbClr>
              </a:outerShdw>
            </a:effectLst>
          </c:spPr>
          <c:marker>
            <c:symbol val="circle"/>
            <c:size val="6"/>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w="9525" cap="rnd">
                <a:solidFill>
                  <a:schemeClr val="accent2"/>
                </a:solidFill>
                <a:round/>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marker>
          <c:xVal>
            <c:numRef>
              <c:f>Procedure!$C$2:$C$66</c:f>
              <c:numCache>
                <c:formatCode>General</c:formatCode>
                <c:ptCount val="65"/>
                <c:pt idx="0">
                  <c:v>550.06845876385205</c:v>
                </c:pt>
                <c:pt idx="1">
                  <c:v>4537.5790555642197</c:v>
                </c:pt>
                <c:pt idx="2">
                  <c:v>4135.1386014207101</c:v>
                </c:pt>
                <c:pt idx="3">
                  <c:v>3936.7983196528698</c:v>
                </c:pt>
                <c:pt idx="4">
                  <c:v>23739.1571732062</c:v>
                </c:pt>
                <c:pt idx="5">
                  <c:v>1516.5132695643699</c:v>
                </c:pt>
                <c:pt idx="6">
                  <c:v>5733.3072098876401</c:v>
                </c:pt>
                <c:pt idx="7">
                  <c:v>3130.2335426177601</c:v>
                </c:pt>
                <c:pt idx="8">
                  <c:v>5148.2085169593902</c:v>
                </c:pt>
                <c:pt idx="9">
                  <c:v>26938.503382302501</c:v>
                </c:pt>
                <c:pt idx="10">
                  <c:v>8228.0115697264991</c:v>
                </c:pt>
                <c:pt idx="11">
                  <c:v>1269.9072381891301</c:v>
                </c:pt>
                <c:pt idx="12">
                  <c:v>8826.9940957483504</c:v>
                </c:pt>
                <c:pt idx="13">
                  <c:v>13386.512859434</c:v>
                </c:pt>
                <c:pt idx="14">
                  <c:v>20379.896039641699</c:v>
                </c:pt>
                <c:pt idx="15">
                  <c:v>2412.7270818521301</c:v>
                </c:pt>
                <c:pt idx="16">
                  <c:v>20200.375592040898</c:v>
                </c:pt>
                <c:pt idx="17">
                  <c:v>3853.6499035291499</c:v>
                </c:pt>
                <c:pt idx="18">
                  <c:v>12664.8474351203</c:v>
                </c:pt>
                <c:pt idx="19">
                  <c:v>1979.3643005306001</c:v>
                </c:pt>
                <c:pt idx="20">
                  <c:v>3846.4157092230498</c:v>
                </c:pt>
                <c:pt idx="21">
                  <c:v>5593.8537833814798</c:v>
                </c:pt>
                <c:pt idx="22">
                  <c:v>5017.9680646534698</c:v>
                </c:pt>
                <c:pt idx="23">
                  <c:v>40543.584166570203</c:v>
                </c:pt>
                <c:pt idx="24">
                  <c:v>4129.7516644368898</c:v>
                </c:pt>
                <c:pt idx="25">
                  <c:v>9030.3188060265202</c:v>
                </c:pt>
                <c:pt idx="26">
                  <c:v>29040.363709111702</c:v>
                </c:pt>
                <c:pt idx="27">
                  <c:v>9030.3188060265202</c:v>
                </c:pt>
                <c:pt idx="28">
                  <c:v>2457.3774139728098</c:v>
                </c:pt>
                <c:pt idx="29">
                  <c:v>15684.558518649001</c:v>
                </c:pt>
                <c:pt idx="30">
                  <c:v>8808.5894475940495</c:v>
                </c:pt>
                <c:pt idx="31">
                  <c:v>16809.648256967401</c:v>
                </c:pt>
                <c:pt idx="32">
                  <c:v>5414.6148226309497</c:v>
                </c:pt>
                <c:pt idx="33">
                  <c:v>9502.5683962516596</c:v>
                </c:pt>
                <c:pt idx="34">
                  <c:v>11151.069206829001</c:v>
                </c:pt>
                <c:pt idx="35">
                  <c:v>2290.2351496162501</c:v>
                </c:pt>
                <c:pt idx="36">
                  <c:v>3717.4733888289602</c:v>
                </c:pt>
                <c:pt idx="37">
                  <c:v>7784.0652899655697</c:v>
                </c:pt>
                <c:pt idx="38">
                  <c:v>1256.6606748178999</c:v>
                </c:pt>
                <c:pt idx="39">
                  <c:v>849.01104260426996</c:v>
                </c:pt>
                <c:pt idx="40">
                  <c:v>15267.4450155209</c:v>
                </c:pt>
                <c:pt idx="41">
                  <c:v>1547.8534136692899</c:v>
                </c:pt>
                <c:pt idx="42">
                  <c:v>1468.1929464781199</c:v>
                </c:pt>
                <c:pt idx="43">
                  <c:v>2988.9527033580198</c:v>
                </c:pt>
                <c:pt idx="44">
                  <c:v>13863.5484202763</c:v>
                </c:pt>
                <c:pt idx="45">
                  <c:v>63249.422432905703</c:v>
                </c:pt>
                <c:pt idx="46">
                  <c:v>10819.2440243784</c:v>
                </c:pt>
                <c:pt idx="47">
                  <c:v>10749.0560658145</c:v>
                </c:pt>
                <c:pt idx="48">
                  <c:v>20849.291368660499</c:v>
                </c:pt>
                <c:pt idx="49">
                  <c:v>5901.2230130799298</c:v>
                </c:pt>
                <c:pt idx="50">
                  <c:v>57714.296631377802</c:v>
                </c:pt>
                <c:pt idx="51">
                  <c:v>17579.259399142102</c:v>
                </c:pt>
                <c:pt idx="52">
                  <c:v>23601.402775876901</c:v>
                </c:pt>
                <c:pt idx="53">
                  <c:v>3835.3948171134102</c:v>
                </c:pt>
                <c:pt idx="54">
                  <c:v>2058.0352093943502</c:v>
                </c:pt>
                <c:pt idx="55">
                  <c:v>801.05087126751005</c:v>
                </c:pt>
                <c:pt idx="56">
                  <c:v>6595.0041245801704</c:v>
                </c:pt>
                <c:pt idx="57">
                  <c:v>2279.2532035787799</c:v>
                </c:pt>
                <c:pt idx="58">
                  <c:v>10546.1525631603</c:v>
                </c:pt>
                <c:pt idx="59">
                  <c:v>6586.6258626859999</c:v>
                </c:pt>
                <c:pt idx="60">
                  <c:v>37622.207457593198</c:v>
                </c:pt>
                <c:pt idx="61">
                  <c:v>2639.8243258679499</c:v>
                </c:pt>
                <c:pt idx="62">
                  <c:v>1533.8520376648801</c:v>
                </c:pt>
                <c:pt idx="63">
                  <c:v>2342.2440027211701</c:v>
                </c:pt>
                <c:pt idx="64">
                  <c:v>1106.80390649944</c:v>
                </c:pt>
              </c:numCache>
            </c:numRef>
          </c:xVal>
          <c:yVal>
            <c:numRef>
              <c:f>Procedure!$B$2:$B$66</c:f>
              <c:numCache>
                <c:formatCode>General</c:formatCode>
                <c:ptCount val="65"/>
                <c:pt idx="0">
                  <c:v>0.28633999999999998</c:v>
                </c:pt>
                <c:pt idx="1">
                  <c:v>0.45047999999999999</c:v>
                </c:pt>
                <c:pt idx="2">
                  <c:v>0.47871999999999998</c:v>
                </c:pt>
                <c:pt idx="3">
                  <c:v>0.33512999999999998</c:v>
                </c:pt>
                <c:pt idx="4">
                  <c:v>0.72121999999999997</c:v>
                </c:pt>
                <c:pt idx="5">
                  <c:v>0.47871999999999998</c:v>
                </c:pt>
                <c:pt idx="6">
                  <c:v>0.71121999999999996</c:v>
                </c:pt>
                <c:pt idx="7">
                  <c:v>0.67871999999999999</c:v>
                </c:pt>
                <c:pt idx="8">
                  <c:v>0.67871999999999999</c:v>
                </c:pt>
                <c:pt idx="9">
                  <c:v>0.44252999999999998</c:v>
                </c:pt>
                <c:pt idx="10">
                  <c:v>0.66122000000000003</c:v>
                </c:pt>
                <c:pt idx="11">
                  <c:v>0.62724000000000002</c:v>
                </c:pt>
                <c:pt idx="12">
                  <c:v>0.73521999999999998</c:v>
                </c:pt>
                <c:pt idx="13">
                  <c:v>0.69799999999999995</c:v>
                </c:pt>
                <c:pt idx="14">
                  <c:v>9.9000000000000005E-2</c:v>
                </c:pt>
                <c:pt idx="15">
                  <c:v>0.21218999999999999</c:v>
                </c:pt>
                <c:pt idx="16">
                  <c:v>0.76900000000000002</c:v>
                </c:pt>
                <c:pt idx="17">
                  <c:v>0.69899999999999995</c:v>
                </c:pt>
                <c:pt idx="18">
                  <c:v>0.63500000000000001</c:v>
                </c:pt>
                <c:pt idx="19">
                  <c:v>0.30084</c:v>
                </c:pt>
                <c:pt idx="20">
                  <c:v>0.53946000000000005</c:v>
                </c:pt>
                <c:pt idx="21">
                  <c:v>0.4365</c:v>
                </c:pt>
                <c:pt idx="22">
                  <c:v>0.58650000000000002</c:v>
                </c:pt>
                <c:pt idx="23">
                  <c:v>0.65600000000000003</c:v>
                </c:pt>
                <c:pt idx="24">
                  <c:v>0.41099999999999998</c:v>
                </c:pt>
                <c:pt idx="25">
                  <c:v>0.61734</c:v>
                </c:pt>
                <c:pt idx="26">
                  <c:v>0.45895999999999998</c:v>
                </c:pt>
                <c:pt idx="27">
                  <c:v>0.25896000000000002</c:v>
                </c:pt>
                <c:pt idx="28">
                  <c:v>0.25896000000000002</c:v>
                </c:pt>
                <c:pt idx="29">
                  <c:v>0.79696</c:v>
                </c:pt>
                <c:pt idx="30">
                  <c:v>0.57596000000000003</c:v>
                </c:pt>
                <c:pt idx="31">
                  <c:v>0.55896000000000001</c:v>
                </c:pt>
                <c:pt idx="32">
                  <c:v>0.45035999999999998</c:v>
                </c:pt>
                <c:pt idx="33">
                  <c:v>0.64683999999999997</c:v>
                </c:pt>
                <c:pt idx="34">
                  <c:v>0.50394000000000005</c:v>
                </c:pt>
                <c:pt idx="35">
                  <c:v>0.75675999999999999</c:v>
                </c:pt>
                <c:pt idx="36">
                  <c:v>0.25896000000000002</c:v>
                </c:pt>
                <c:pt idx="37">
                  <c:v>0.34188000000000002</c:v>
                </c:pt>
                <c:pt idx="38">
                  <c:v>0.29831999999999997</c:v>
                </c:pt>
                <c:pt idx="39">
                  <c:v>0.29831999999999997</c:v>
                </c:pt>
                <c:pt idx="40">
                  <c:v>0.64683999999999997</c:v>
                </c:pt>
                <c:pt idx="41">
                  <c:v>0.55134000000000005</c:v>
                </c:pt>
                <c:pt idx="42">
                  <c:v>0.23463000000000001</c:v>
                </c:pt>
                <c:pt idx="43">
                  <c:v>0.39929999999999999</c:v>
                </c:pt>
                <c:pt idx="44">
                  <c:v>0.60592000000000001</c:v>
                </c:pt>
                <c:pt idx="45">
                  <c:v>0.69286000000000003</c:v>
                </c:pt>
                <c:pt idx="46">
                  <c:v>0.64088000000000001</c:v>
                </c:pt>
                <c:pt idx="47">
                  <c:v>0.64088000000000001</c:v>
                </c:pt>
                <c:pt idx="48">
                  <c:v>0.63</c:v>
                </c:pt>
                <c:pt idx="49">
                  <c:v>0.61019000000000001</c:v>
                </c:pt>
                <c:pt idx="50">
                  <c:v>0.61019000000000001</c:v>
                </c:pt>
                <c:pt idx="51">
                  <c:v>0.66069</c:v>
                </c:pt>
                <c:pt idx="52">
                  <c:v>0.66069</c:v>
                </c:pt>
                <c:pt idx="53">
                  <c:v>0.46068999999999999</c:v>
                </c:pt>
                <c:pt idx="54">
                  <c:v>0.31019000000000002</c:v>
                </c:pt>
                <c:pt idx="55">
                  <c:v>0.21018999999999999</c:v>
                </c:pt>
                <c:pt idx="56">
                  <c:v>0.47339999999999999</c:v>
                </c:pt>
                <c:pt idx="57">
                  <c:v>0.28303</c:v>
                </c:pt>
                <c:pt idx="58">
                  <c:v>0.45234000000000002</c:v>
                </c:pt>
                <c:pt idx="59">
                  <c:v>0.45234000000000002</c:v>
                </c:pt>
                <c:pt idx="60">
                  <c:v>0.64880000000000004</c:v>
                </c:pt>
                <c:pt idx="61">
                  <c:v>0.65868000000000004</c:v>
                </c:pt>
                <c:pt idx="62">
                  <c:v>0.54779999999999995</c:v>
                </c:pt>
                <c:pt idx="63">
                  <c:v>0.59531999999999996</c:v>
                </c:pt>
                <c:pt idx="64">
                  <c:v>0.38641999999999999</c:v>
                </c:pt>
              </c:numCache>
            </c:numRef>
          </c:yVal>
          <c:smooth val="0"/>
          <c:extLst>
            <c:ext xmlns:c16="http://schemas.microsoft.com/office/drawing/2014/chart" uri="{C3380CC4-5D6E-409C-BE32-E72D297353CC}">
              <c16:uniqueId val="{00000000-F3C2-1F4A-951F-C6D1A543C040}"/>
            </c:ext>
          </c:extLst>
        </c:ser>
        <c:ser>
          <c:idx val="0"/>
          <c:order val="1"/>
          <c:spPr>
            <a:ln w="25400" cap="rnd">
              <a:noFill/>
              <a:round/>
            </a:ln>
            <a:effectLst>
              <a:outerShdw blurRad="57150" dist="19050" dir="5400000" algn="ctr" rotWithShape="0">
                <a:srgbClr val="000000">
                  <a:alpha val="63000"/>
                </a:srgbClr>
              </a:outerShdw>
            </a:effectLst>
          </c:spPr>
          <c:marker>
            <c:symbol val="circle"/>
            <c:size val="6"/>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9525" cap="rnd">
                <a:solidFill>
                  <a:schemeClr val="accent1"/>
                </a:solidFill>
                <a:round/>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marker>
          <c:trendline>
            <c:spPr>
              <a:ln w="19050" cap="rnd">
                <a:solidFill>
                  <a:schemeClr val="accent1"/>
                </a:solidFill>
              </a:ln>
              <a:effectLst/>
            </c:spPr>
            <c:trendlineType val="linear"/>
            <c:dispRSqr val="1"/>
            <c:dispEq val="1"/>
            <c:trendlineLbl>
              <c:layout>
                <c:manualLayout>
                  <c:x val="1.0123250375625571E-3"/>
                  <c:y val="-2.8994928265545755E-2"/>
                </c:manualLayout>
              </c:layout>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br>
                      <a:rPr lang="en-US"/>
                    </a:br>
                    <a:r>
                      <a:rPr lang="en-US"/>
                      <a:t>R² = 0.359</a:t>
                    </a:r>
                  </a:p>
                </c:rich>
              </c:tx>
              <c:numFmt formatCode="General" sourceLinked="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rendlineLbl>
          </c:trendline>
          <c:trendline>
            <c:spPr>
              <a:ln w="19050" cap="rnd">
                <a:solidFill>
                  <a:srgbClr val="FF0000"/>
                </a:solidFill>
              </a:ln>
              <a:effectLst/>
            </c:spPr>
            <c:trendlineType val="linear"/>
            <c:dispRSqr val="0"/>
            <c:dispEq val="0"/>
          </c:trendline>
          <c:xVal>
            <c:numRef>
              <c:f>Procedure!$C$2:$C$66</c:f>
              <c:numCache>
                <c:formatCode>General</c:formatCode>
                <c:ptCount val="65"/>
                <c:pt idx="0">
                  <c:v>550.06845876385205</c:v>
                </c:pt>
                <c:pt idx="1">
                  <c:v>4537.5790555642197</c:v>
                </c:pt>
                <c:pt idx="2">
                  <c:v>4135.1386014207101</c:v>
                </c:pt>
                <c:pt idx="3">
                  <c:v>3936.7983196528698</c:v>
                </c:pt>
                <c:pt idx="4">
                  <c:v>23739.1571732062</c:v>
                </c:pt>
                <c:pt idx="5">
                  <c:v>1516.5132695643699</c:v>
                </c:pt>
                <c:pt idx="6">
                  <c:v>5733.3072098876401</c:v>
                </c:pt>
                <c:pt idx="7">
                  <c:v>3130.2335426177601</c:v>
                </c:pt>
                <c:pt idx="8">
                  <c:v>5148.2085169593902</c:v>
                </c:pt>
                <c:pt idx="9">
                  <c:v>26938.503382302501</c:v>
                </c:pt>
                <c:pt idx="10">
                  <c:v>8228.0115697264991</c:v>
                </c:pt>
                <c:pt idx="11">
                  <c:v>1269.9072381891301</c:v>
                </c:pt>
                <c:pt idx="12">
                  <c:v>8826.9940957483504</c:v>
                </c:pt>
                <c:pt idx="13">
                  <c:v>13386.512859434</c:v>
                </c:pt>
                <c:pt idx="14">
                  <c:v>20379.896039641699</c:v>
                </c:pt>
                <c:pt idx="15">
                  <c:v>2412.7270818521301</c:v>
                </c:pt>
                <c:pt idx="16">
                  <c:v>20200.375592040898</c:v>
                </c:pt>
                <c:pt idx="17">
                  <c:v>3853.6499035291499</c:v>
                </c:pt>
                <c:pt idx="18">
                  <c:v>12664.8474351203</c:v>
                </c:pt>
                <c:pt idx="19">
                  <c:v>1979.3643005306001</c:v>
                </c:pt>
                <c:pt idx="20">
                  <c:v>3846.4157092230498</c:v>
                </c:pt>
                <c:pt idx="21">
                  <c:v>5593.8537833814798</c:v>
                </c:pt>
                <c:pt idx="22">
                  <c:v>5017.9680646534698</c:v>
                </c:pt>
                <c:pt idx="23">
                  <c:v>40543.584166570203</c:v>
                </c:pt>
                <c:pt idx="24">
                  <c:v>4129.7516644368898</c:v>
                </c:pt>
                <c:pt idx="25">
                  <c:v>9030.3188060265202</c:v>
                </c:pt>
                <c:pt idx="26">
                  <c:v>29040.363709111702</c:v>
                </c:pt>
                <c:pt idx="27">
                  <c:v>9030.3188060265202</c:v>
                </c:pt>
                <c:pt idx="28">
                  <c:v>2457.3774139728098</c:v>
                </c:pt>
                <c:pt idx="29">
                  <c:v>15684.558518649001</c:v>
                </c:pt>
                <c:pt idx="30">
                  <c:v>8808.5894475940495</c:v>
                </c:pt>
                <c:pt idx="31">
                  <c:v>16809.648256967401</c:v>
                </c:pt>
                <c:pt idx="32">
                  <c:v>5414.6148226309497</c:v>
                </c:pt>
                <c:pt idx="33">
                  <c:v>9502.5683962516596</c:v>
                </c:pt>
                <c:pt idx="34">
                  <c:v>11151.069206829001</c:v>
                </c:pt>
                <c:pt idx="35">
                  <c:v>2290.2351496162501</c:v>
                </c:pt>
                <c:pt idx="36">
                  <c:v>3717.4733888289602</c:v>
                </c:pt>
                <c:pt idx="37">
                  <c:v>7784.0652899655697</c:v>
                </c:pt>
                <c:pt idx="38">
                  <c:v>1256.6606748178999</c:v>
                </c:pt>
                <c:pt idx="39">
                  <c:v>849.01104260426996</c:v>
                </c:pt>
                <c:pt idx="40">
                  <c:v>15267.4450155209</c:v>
                </c:pt>
                <c:pt idx="41">
                  <c:v>1547.8534136692899</c:v>
                </c:pt>
                <c:pt idx="42">
                  <c:v>1468.1929464781199</c:v>
                </c:pt>
                <c:pt idx="43">
                  <c:v>2988.9527033580198</c:v>
                </c:pt>
                <c:pt idx="44">
                  <c:v>13863.5484202763</c:v>
                </c:pt>
                <c:pt idx="45">
                  <c:v>63249.422432905703</c:v>
                </c:pt>
                <c:pt idx="46">
                  <c:v>10819.2440243784</c:v>
                </c:pt>
                <c:pt idx="47">
                  <c:v>10749.0560658145</c:v>
                </c:pt>
                <c:pt idx="48">
                  <c:v>20849.291368660499</c:v>
                </c:pt>
                <c:pt idx="49">
                  <c:v>5901.2230130799298</c:v>
                </c:pt>
                <c:pt idx="50">
                  <c:v>57714.296631377802</c:v>
                </c:pt>
                <c:pt idx="51">
                  <c:v>17579.259399142102</c:v>
                </c:pt>
                <c:pt idx="52">
                  <c:v>23601.402775876901</c:v>
                </c:pt>
                <c:pt idx="53">
                  <c:v>3835.3948171134102</c:v>
                </c:pt>
                <c:pt idx="54">
                  <c:v>2058.0352093943502</c:v>
                </c:pt>
                <c:pt idx="55">
                  <c:v>801.05087126751005</c:v>
                </c:pt>
                <c:pt idx="56">
                  <c:v>6595.0041245801704</c:v>
                </c:pt>
                <c:pt idx="57">
                  <c:v>2279.2532035787799</c:v>
                </c:pt>
                <c:pt idx="58">
                  <c:v>10546.1525631603</c:v>
                </c:pt>
                <c:pt idx="59">
                  <c:v>6586.6258626859999</c:v>
                </c:pt>
                <c:pt idx="60">
                  <c:v>37622.207457593198</c:v>
                </c:pt>
                <c:pt idx="61">
                  <c:v>2639.8243258679499</c:v>
                </c:pt>
                <c:pt idx="62">
                  <c:v>1533.8520376648801</c:v>
                </c:pt>
                <c:pt idx="63">
                  <c:v>2342.2440027211701</c:v>
                </c:pt>
                <c:pt idx="64">
                  <c:v>1106.80390649944</c:v>
                </c:pt>
              </c:numCache>
            </c:numRef>
          </c:xVal>
          <c:yVal>
            <c:numRef>
              <c:f>Procedure!$B$2:$B$66</c:f>
              <c:numCache>
                <c:formatCode>General</c:formatCode>
                <c:ptCount val="65"/>
                <c:pt idx="0">
                  <c:v>0.28633999999999998</c:v>
                </c:pt>
                <c:pt idx="1">
                  <c:v>0.45047999999999999</c:v>
                </c:pt>
                <c:pt idx="2">
                  <c:v>0.47871999999999998</c:v>
                </c:pt>
                <c:pt idx="3">
                  <c:v>0.33512999999999998</c:v>
                </c:pt>
                <c:pt idx="4">
                  <c:v>0.72121999999999997</c:v>
                </c:pt>
                <c:pt idx="5">
                  <c:v>0.47871999999999998</c:v>
                </c:pt>
                <c:pt idx="6">
                  <c:v>0.71121999999999996</c:v>
                </c:pt>
                <c:pt idx="7">
                  <c:v>0.67871999999999999</c:v>
                </c:pt>
                <c:pt idx="8">
                  <c:v>0.67871999999999999</c:v>
                </c:pt>
                <c:pt idx="9">
                  <c:v>0.44252999999999998</c:v>
                </c:pt>
                <c:pt idx="10">
                  <c:v>0.66122000000000003</c:v>
                </c:pt>
                <c:pt idx="11">
                  <c:v>0.62724000000000002</c:v>
                </c:pt>
                <c:pt idx="12">
                  <c:v>0.73521999999999998</c:v>
                </c:pt>
                <c:pt idx="13">
                  <c:v>0.69799999999999995</c:v>
                </c:pt>
                <c:pt idx="14">
                  <c:v>9.9000000000000005E-2</c:v>
                </c:pt>
                <c:pt idx="15">
                  <c:v>0.21218999999999999</c:v>
                </c:pt>
                <c:pt idx="16">
                  <c:v>0.76900000000000002</c:v>
                </c:pt>
                <c:pt idx="17">
                  <c:v>0.69899999999999995</c:v>
                </c:pt>
                <c:pt idx="18">
                  <c:v>0.63500000000000001</c:v>
                </c:pt>
                <c:pt idx="19">
                  <c:v>0.30084</c:v>
                </c:pt>
                <c:pt idx="20">
                  <c:v>0.53946000000000005</c:v>
                </c:pt>
                <c:pt idx="21">
                  <c:v>0.4365</c:v>
                </c:pt>
                <c:pt idx="22">
                  <c:v>0.58650000000000002</c:v>
                </c:pt>
                <c:pt idx="23">
                  <c:v>0.65600000000000003</c:v>
                </c:pt>
                <c:pt idx="24">
                  <c:v>0.41099999999999998</c:v>
                </c:pt>
                <c:pt idx="25">
                  <c:v>0.61734</c:v>
                </c:pt>
                <c:pt idx="26">
                  <c:v>0.45895999999999998</c:v>
                </c:pt>
                <c:pt idx="27">
                  <c:v>0.25896000000000002</c:v>
                </c:pt>
                <c:pt idx="28">
                  <c:v>0.25896000000000002</c:v>
                </c:pt>
                <c:pt idx="29">
                  <c:v>0.79696</c:v>
                </c:pt>
                <c:pt idx="30">
                  <c:v>0.57596000000000003</c:v>
                </c:pt>
                <c:pt idx="31">
                  <c:v>0.55896000000000001</c:v>
                </c:pt>
                <c:pt idx="32">
                  <c:v>0.45035999999999998</c:v>
                </c:pt>
                <c:pt idx="33">
                  <c:v>0.64683999999999997</c:v>
                </c:pt>
                <c:pt idx="34">
                  <c:v>0.50394000000000005</c:v>
                </c:pt>
                <c:pt idx="35">
                  <c:v>0.75675999999999999</c:v>
                </c:pt>
                <c:pt idx="36">
                  <c:v>0.25896000000000002</c:v>
                </c:pt>
                <c:pt idx="37">
                  <c:v>0.34188000000000002</c:v>
                </c:pt>
                <c:pt idx="38">
                  <c:v>0.29831999999999997</c:v>
                </c:pt>
                <c:pt idx="39">
                  <c:v>0.29831999999999997</c:v>
                </c:pt>
                <c:pt idx="40">
                  <c:v>0.64683999999999997</c:v>
                </c:pt>
                <c:pt idx="41">
                  <c:v>0.55134000000000005</c:v>
                </c:pt>
                <c:pt idx="42">
                  <c:v>0.23463000000000001</c:v>
                </c:pt>
                <c:pt idx="43">
                  <c:v>0.39929999999999999</c:v>
                </c:pt>
                <c:pt idx="44">
                  <c:v>0.60592000000000001</c:v>
                </c:pt>
                <c:pt idx="45">
                  <c:v>0.69286000000000003</c:v>
                </c:pt>
                <c:pt idx="46">
                  <c:v>0.64088000000000001</c:v>
                </c:pt>
                <c:pt idx="47">
                  <c:v>0.64088000000000001</c:v>
                </c:pt>
                <c:pt idx="48">
                  <c:v>0.63</c:v>
                </c:pt>
                <c:pt idx="49">
                  <c:v>0.61019000000000001</c:v>
                </c:pt>
                <c:pt idx="50">
                  <c:v>0.61019000000000001</c:v>
                </c:pt>
                <c:pt idx="51">
                  <c:v>0.66069</c:v>
                </c:pt>
                <c:pt idx="52">
                  <c:v>0.66069</c:v>
                </c:pt>
                <c:pt idx="53">
                  <c:v>0.46068999999999999</c:v>
                </c:pt>
                <c:pt idx="54">
                  <c:v>0.31019000000000002</c:v>
                </c:pt>
                <c:pt idx="55">
                  <c:v>0.21018999999999999</c:v>
                </c:pt>
                <c:pt idx="56">
                  <c:v>0.47339999999999999</c:v>
                </c:pt>
                <c:pt idx="57">
                  <c:v>0.28303</c:v>
                </c:pt>
                <c:pt idx="58">
                  <c:v>0.45234000000000002</c:v>
                </c:pt>
                <c:pt idx="59">
                  <c:v>0.45234000000000002</c:v>
                </c:pt>
                <c:pt idx="60">
                  <c:v>0.64880000000000004</c:v>
                </c:pt>
                <c:pt idx="61">
                  <c:v>0.65868000000000004</c:v>
                </c:pt>
                <c:pt idx="62">
                  <c:v>0.54779999999999995</c:v>
                </c:pt>
                <c:pt idx="63">
                  <c:v>0.59531999999999996</c:v>
                </c:pt>
                <c:pt idx="64">
                  <c:v>0.38641999999999999</c:v>
                </c:pt>
              </c:numCache>
            </c:numRef>
          </c:yVal>
          <c:smooth val="0"/>
          <c:extLst>
            <c:ext xmlns:c16="http://schemas.microsoft.com/office/drawing/2014/chart" uri="{C3380CC4-5D6E-409C-BE32-E72D297353CC}">
              <c16:uniqueId val="{00000003-F3C2-1F4A-951F-C6D1A543C040}"/>
            </c:ext>
          </c:extLst>
        </c:ser>
        <c:dLbls>
          <c:showLegendKey val="0"/>
          <c:showVal val="0"/>
          <c:showCatName val="0"/>
          <c:showSerName val="0"/>
          <c:showPercent val="0"/>
          <c:showBubbleSize val="0"/>
        </c:dLbls>
        <c:axId val="569810719"/>
        <c:axId val="569818479"/>
      </c:scatterChart>
      <c:valAx>
        <c:axId val="569810719"/>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GDP per capita</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569818479"/>
        <c:crosses val="autoZero"/>
        <c:crossBetween val="midCat"/>
      </c:valAx>
      <c:valAx>
        <c:axId val="56981847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EIA Procedur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569810719"/>
        <c:crosses val="autoZero"/>
        <c:crossBetween val="midCat"/>
      </c:valAx>
      <c:spPr>
        <a:noFill/>
        <a:ln>
          <a:noFill/>
        </a:ln>
        <a:effectLst/>
      </c:spPr>
    </c:plotArea>
    <c:plotVisOnly val="1"/>
    <c:dispBlanksAs val="gap"/>
    <c:showDLblsOverMax val="0"/>
    <c:extLst/>
  </c:chart>
  <c:spPr>
    <a:solidFill>
      <a:schemeClr val="bg1"/>
    </a:solidFill>
    <a:ln w="9525" cap="flat" cmpd="sng" algn="ctr">
      <a:solidFill>
        <a:schemeClr val="tx1">
          <a:lumMod val="15000"/>
          <a:lumOff val="85000"/>
        </a:schemeClr>
      </a:solidFill>
      <a:round/>
    </a:ln>
    <a:effectLst/>
  </c:spPr>
  <c:txPr>
    <a:bodyPr/>
    <a:lstStyle/>
    <a:p>
      <a:pPr>
        <a:defRPr sz="1000">
          <a:solidFill>
            <a:schemeClr val="tx1"/>
          </a:solidFill>
        </a:defRPr>
      </a:pPr>
      <a:endParaRPr lang="en-US"/>
    </a:p>
  </c:txPr>
  <c:externalData r:id="rId3">
    <c:autoUpdate val="0"/>
  </c:externalData>
</c:chartSpace>
</file>

<file path=word/charts/chart9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1"/>
          <c:order val="0"/>
          <c:spPr>
            <a:ln w="25400" cap="rnd">
              <a:noFill/>
              <a:round/>
            </a:ln>
            <a:effectLst>
              <a:outerShdw blurRad="57150" dist="19050" dir="5400000" algn="ctr" rotWithShape="0">
                <a:srgbClr val="000000">
                  <a:alpha val="63000"/>
                </a:srgbClr>
              </a:outerShdw>
            </a:effectLst>
          </c:spPr>
          <c:marker>
            <c:symbol val="circle"/>
            <c:size val="6"/>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w="9525" cap="rnd">
                <a:solidFill>
                  <a:schemeClr val="accent2"/>
                </a:solidFill>
                <a:round/>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marker>
          <c:xVal>
            <c:numRef>
              <c:f>Procedure!$C$2:$C$66</c:f>
              <c:numCache>
                <c:formatCode>General</c:formatCode>
                <c:ptCount val="65"/>
                <c:pt idx="0">
                  <c:v>550.06845876385205</c:v>
                </c:pt>
                <c:pt idx="1">
                  <c:v>4537.5790555642197</c:v>
                </c:pt>
                <c:pt idx="2">
                  <c:v>4135.1386014207101</c:v>
                </c:pt>
                <c:pt idx="3">
                  <c:v>3936.7983196528698</c:v>
                </c:pt>
                <c:pt idx="4">
                  <c:v>23739.1571732062</c:v>
                </c:pt>
                <c:pt idx="5">
                  <c:v>1516.5132695643699</c:v>
                </c:pt>
                <c:pt idx="6">
                  <c:v>5733.3072098876401</c:v>
                </c:pt>
                <c:pt idx="7">
                  <c:v>3130.2335426177601</c:v>
                </c:pt>
                <c:pt idx="8">
                  <c:v>5148.2085169593902</c:v>
                </c:pt>
                <c:pt idx="9">
                  <c:v>26938.503382302501</c:v>
                </c:pt>
                <c:pt idx="10">
                  <c:v>8228.0115697264991</c:v>
                </c:pt>
                <c:pt idx="11">
                  <c:v>1269.9072381891301</c:v>
                </c:pt>
                <c:pt idx="12">
                  <c:v>8826.9940957483504</c:v>
                </c:pt>
                <c:pt idx="13">
                  <c:v>13386.512859434</c:v>
                </c:pt>
                <c:pt idx="14">
                  <c:v>20379.896039641699</c:v>
                </c:pt>
                <c:pt idx="15">
                  <c:v>2412.7270818521301</c:v>
                </c:pt>
                <c:pt idx="16">
                  <c:v>20200.375592040898</c:v>
                </c:pt>
                <c:pt idx="17">
                  <c:v>3853.6499035291499</c:v>
                </c:pt>
                <c:pt idx="18">
                  <c:v>12664.8474351203</c:v>
                </c:pt>
                <c:pt idx="19">
                  <c:v>1979.3643005306001</c:v>
                </c:pt>
                <c:pt idx="20">
                  <c:v>3846.4157092230498</c:v>
                </c:pt>
                <c:pt idx="21">
                  <c:v>5593.8537833814798</c:v>
                </c:pt>
                <c:pt idx="22">
                  <c:v>5017.9680646534698</c:v>
                </c:pt>
                <c:pt idx="23">
                  <c:v>40543.584166570203</c:v>
                </c:pt>
                <c:pt idx="24">
                  <c:v>4129.7516644368898</c:v>
                </c:pt>
                <c:pt idx="25">
                  <c:v>9030.3188060265202</c:v>
                </c:pt>
                <c:pt idx="26">
                  <c:v>29040.363709111702</c:v>
                </c:pt>
                <c:pt idx="27">
                  <c:v>9030.3188060265202</c:v>
                </c:pt>
                <c:pt idx="28">
                  <c:v>2457.3774139728098</c:v>
                </c:pt>
                <c:pt idx="29">
                  <c:v>15684.558518649001</c:v>
                </c:pt>
                <c:pt idx="30">
                  <c:v>8808.5894475940495</c:v>
                </c:pt>
                <c:pt idx="31">
                  <c:v>16809.648256967401</c:v>
                </c:pt>
                <c:pt idx="32">
                  <c:v>5414.6148226309497</c:v>
                </c:pt>
                <c:pt idx="33">
                  <c:v>9502.5683962516596</c:v>
                </c:pt>
                <c:pt idx="34">
                  <c:v>11151.069206829001</c:v>
                </c:pt>
                <c:pt idx="35">
                  <c:v>2290.2351496162501</c:v>
                </c:pt>
                <c:pt idx="36">
                  <c:v>3717.4733888289602</c:v>
                </c:pt>
                <c:pt idx="37">
                  <c:v>7784.0652899655697</c:v>
                </c:pt>
                <c:pt idx="38">
                  <c:v>1256.6606748178999</c:v>
                </c:pt>
                <c:pt idx="39">
                  <c:v>849.01104260426996</c:v>
                </c:pt>
                <c:pt idx="40">
                  <c:v>15267.4450155209</c:v>
                </c:pt>
                <c:pt idx="41">
                  <c:v>1547.8534136692899</c:v>
                </c:pt>
                <c:pt idx="42">
                  <c:v>1468.1929464781199</c:v>
                </c:pt>
                <c:pt idx="43">
                  <c:v>2988.9527033580198</c:v>
                </c:pt>
                <c:pt idx="44">
                  <c:v>13863.5484202763</c:v>
                </c:pt>
                <c:pt idx="45">
                  <c:v>63249.422432905703</c:v>
                </c:pt>
                <c:pt idx="46">
                  <c:v>10819.2440243784</c:v>
                </c:pt>
                <c:pt idx="47">
                  <c:v>10749.0560658145</c:v>
                </c:pt>
                <c:pt idx="48">
                  <c:v>20849.291368660499</c:v>
                </c:pt>
                <c:pt idx="49">
                  <c:v>5901.2230130799298</c:v>
                </c:pt>
                <c:pt idx="50">
                  <c:v>57714.296631377802</c:v>
                </c:pt>
                <c:pt idx="51">
                  <c:v>17579.259399142102</c:v>
                </c:pt>
                <c:pt idx="52">
                  <c:v>23601.402775876901</c:v>
                </c:pt>
                <c:pt idx="53">
                  <c:v>3835.3948171134102</c:v>
                </c:pt>
                <c:pt idx="54">
                  <c:v>2058.0352093943502</c:v>
                </c:pt>
                <c:pt idx="55">
                  <c:v>801.05087126751005</c:v>
                </c:pt>
                <c:pt idx="56">
                  <c:v>6595.0041245801704</c:v>
                </c:pt>
                <c:pt idx="57">
                  <c:v>2279.2532035787799</c:v>
                </c:pt>
                <c:pt idx="58">
                  <c:v>10546.1525631603</c:v>
                </c:pt>
                <c:pt idx="59">
                  <c:v>6586.6258626859999</c:v>
                </c:pt>
                <c:pt idx="60">
                  <c:v>37622.207457593198</c:v>
                </c:pt>
                <c:pt idx="61">
                  <c:v>2639.8243258679499</c:v>
                </c:pt>
                <c:pt idx="62">
                  <c:v>1533.8520376648801</c:v>
                </c:pt>
                <c:pt idx="63">
                  <c:v>2342.2440027211701</c:v>
                </c:pt>
                <c:pt idx="64">
                  <c:v>1106.80390649944</c:v>
                </c:pt>
              </c:numCache>
            </c:numRef>
          </c:xVal>
          <c:yVal>
            <c:numRef>
              <c:f>Procedure!$B$2:$B$66</c:f>
              <c:numCache>
                <c:formatCode>General</c:formatCode>
                <c:ptCount val="65"/>
                <c:pt idx="0">
                  <c:v>0.28633999999999998</c:v>
                </c:pt>
                <c:pt idx="1">
                  <c:v>0.45047999999999999</c:v>
                </c:pt>
                <c:pt idx="2">
                  <c:v>0.47871999999999998</c:v>
                </c:pt>
                <c:pt idx="3">
                  <c:v>0.33512999999999998</c:v>
                </c:pt>
                <c:pt idx="4">
                  <c:v>0.72121999999999997</c:v>
                </c:pt>
                <c:pt idx="5">
                  <c:v>0.47871999999999998</c:v>
                </c:pt>
                <c:pt idx="6">
                  <c:v>0.71121999999999996</c:v>
                </c:pt>
                <c:pt idx="7">
                  <c:v>0.67871999999999999</c:v>
                </c:pt>
                <c:pt idx="8">
                  <c:v>0.67871999999999999</c:v>
                </c:pt>
                <c:pt idx="9">
                  <c:v>0.44252999999999998</c:v>
                </c:pt>
                <c:pt idx="10">
                  <c:v>0.66122000000000003</c:v>
                </c:pt>
                <c:pt idx="11">
                  <c:v>0.62724000000000002</c:v>
                </c:pt>
                <c:pt idx="12">
                  <c:v>0.73521999999999998</c:v>
                </c:pt>
                <c:pt idx="13">
                  <c:v>0.69799999999999995</c:v>
                </c:pt>
                <c:pt idx="14">
                  <c:v>9.9000000000000005E-2</c:v>
                </c:pt>
                <c:pt idx="15">
                  <c:v>0.21218999999999999</c:v>
                </c:pt>
                <c:pt idx="16">
                  <c:v>0.76900000000000002</c:v>
                </c:pt>
                <c:pt idx="17">
                  <c:v>0.69899999999999995</c:v>
                </c:pt>
                <c:pt idx="18">
                  <c:v>0.63500000000000001</c:v>
                </c:pt>
                <c:pt idx="19">
                  <c:v>0.30084</c:v>
                </c:pt>
                <c:pt idx="20">
                  <c:v>0.53946000000000005</c:v>
                </c:pt>
                <c:pt idx="21">
                  <c:v>0.4365</c:v>
                </c:pt>
                <c:pt idx="22">
                  <c:v>0.58650000000000002</c:v>
                </c:pt>
                <c:pt idx="23">
                  <c:v>0.65600000000000003</c:v>
                </c:pt>
                <c:pt idx="24">
                  <c:v>0.41099999999999998</c:v>
                </c:pt>
                <c:pt idx="25">
                  <c:v>0.61734</c:v>
                </c:pt>
                <c:pt idx="26">
                  <c:v>0.45895999999999998</c:v>
                </c:pt>
                <c:pt idx="27">
                  <c:v>0.25896000000000002</c:v>
                </c:pt>
                <c:pt idx="28">
                  <c:v>0.25896000000000002</c:v>
                </c:pt>
                <c:pt idx="29">
                  <c:v>0.79696</c:v>
                </c:pt>
                <c:pt idx="30">
                  <c:v>0.57596000000000003</c:v>
                </c:pt>
                <c:pt idx="31">
                  <c:v>0.55896000000000001</c:v>
                </c:pt>
                <c:pt idx="32">
                  <c:v>0.45035999999999998</c:v>
                </c:pt>
                <c:pt idx="33">
                  <c:v>0.64683999999999997</c:v>
                </c:pt>
                <c:pt idx="34">
                  <c:v>0.50394000000000005</c:v>
                </c:pt>
                <c:pt idx="35">
                  <c:v>0.75675999999999999</c:v>
                </c:pt>
                <c:pt idx="36">
                  <c:v>0.25896000000000002</c:v>
                </c:pt>
                <c:pt idx="37">
                  <c:v>0.34188000000000002</c:v>
                </c:pt>
                <c:pt idx="38">
                  <c:v>0.29831999999999997</c:v>
                </c:pt>
                <c:pt idx="39">
                  <c:v>0.29831999999999997</c:v>
                </c:pt>
                <c:pt idx="40">
                  <c:v>0.64683999999999997</c:v>
                </c:pt>
                <c:pt idx="41">
                  <c:v>0.55134000000000005</c:v>
                </c:pt>
                <c:pt idx="42">
                  <c:v>0.23463000000000001</c:v>
                </c:pt>
                <c:pt idx="43">
                  <c:v>0.39929999999999999</c:v>
                </c:pt>
                <c:pt idx="44">
                  <c:v>0.60592000000000001</c:v>
                </c:pt>
                <c:pt idx="45">
                  <c:v>0.69286000000000003</c:v>
                </c:pt>
                <c:pt idx="46">
                  <c:v>0.64088000000000001</c:v>
                </c:pt>
                <c:pt idx="47">
                  <c:v>0.64088000000000001</c:v>
                </c:pt>
                <c:pt idx="48">
                  <c:v>0.63</c:v>
                </c:pt>
                <c:pt idx="49">
                  <c:v>0.61019000000000001</c:v>
                </c:pt>
                <c:pt idx="50">
                  <c:v>0.61019000000000001</c:v>
                </c:pt>
                <c:pt idx="51">
                  <c:v>0.66069</c:v>
                </c:pt>
                <c:pt idx="52">
                  <c:v>0.66069</c:v>
                </c:pt>
                <c:pt idx="53">
                  <c:v>0.46068999999999999</c:v>
                </c:pt>
                <c:pt idx="54">
                  <c:v>0.31019000000000002</c:v>
                </c:pt>
                <c:pt idx="55">
                  <c:v>0.21018999999999999</c:v>
                </c:pt>
                <c:pt idx="56">
                  <c:v>0.47339999999999999</c:v>
                </c:pt>
                <c:pt idx="57">
                  <c:v>0.28303</c:v>
                </c:pt>
                <c:pt idx="58">
                  <c:v>0.45234000000000002</c:v>
                </c:pt>
                <c:pt idx="59">
                  <c:v>0.45234000000000002</c:v>
                </c:pt>
                <c:pt idx="60">
                  <c:v>0.64880000000000004</c:v>
                </c:pt>
                <c:pt idx="61">
                  <c:v>0.65868000000000004</c:v>
                </c:pt>
                <c:pt idx="62">
                  <c:v>0.54779999999999995</c:v>
                </c:pt>
                <c:pt idx="63">
                  <c:v>0.59531999999999996</c:v>
                </c:pt>
                <c:pt idx="64">
                  <c:v>0.38641999999999999</c:v>
                </c:pt>
              </c:numCache>
            </c:numRef>
          </c:yVal>
          <c:smooth val="0"/>
          <c:extLst>
            <c:ext xmlns:c16="http://schemas.microsoft.com/office/drawing/2014/chart" uri="{C3380CC4-5D6E-409C-BE32-E72D297353CC}">
              <c16:uniqueId val="{00000000-F3C2-1F4A-951F-C6D1A543C040}"/>
            </c:ext>
          </c:extLst>
        </c:ser>
        <c:ser>
          <c:idx val="0"/>
          <c:order val="1"/>
          <c:spPr>
            <a:ln w="25400" cap="rnd">
              <a:noFill/>
              <a:round/>
            </a:ln>
            <a:effectLst>
              <a:outerShdw blurRad="57150" dist="19050" dir="5400000" algn="ctr" rotWithShape="0">
                <a:srgbClr val="000000">
                  <a:alpha val="63000"/>
                </a:srgbClr>
              </a:outerShdw>
            </a:effectLst>
          </c:spPr>
          <c:marker>
            <c:symbol val="circle"/>
            <c:size val="6"/>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9525" cap="rnd">
                <a:solidFill>
                  <a:schemeClr val="accent1"/>
                </a:solidFill>
                <a:round/>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marker>
          <c:trendline>
            <c:spPr>
              <a:ln w="19050" cap="rnd">
                <a:solidFill>
                  <a:schemeClr val="accent1"/>
                </a:solidFill>
              </a:ln>
              <a:effectLst/>
            </c:spPr>
            <c:trendlineType val="linear"/>
            <c:dispRSqr val="1"/>
            <c:dispEq val="1"/>
            <c:trendlineLbl>
              <c:layout>
                <c:manualLayout>
                  <c:x val="1.0123250375625571E-3"/>
                  <c:y val="-2.8994928265545755E-2"/>
                </c:manualLayout>
              </c:layout>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br>
                      <a:rPr lang="en-US"/>
                    </a:br>
                    <a:r>
                      <a:rPr lang="en-US"/>
                      <a:t>R² = 0.359</a:t>
                    </a:r>
                  </a:p>
                </c:rich>
              </c:tx>
              <c:numFmt formatCode="General" sourceLinked="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rendlineLbl>
          </c:trendline>
          <c:trendline>
            <c:spPr>
              <a:ln w="19050" cap="rnd">
                <a:solidFill>
                  <a:srgbClr val="FF0000"/>
                </a:solidFill>
              </a:ln>
              <a:effectLst/>
            </c:spPr>
            <c:trendlineType val="linear"/>
            <c:dispRSqr val="0"/>
            <c:dispEq val="0"/>
          </c:trendline>
          <c:xVal>
            <c:numRef>
              <c:f>Procedure!$C$2:$C$66</c:f>
              <c:numCache>
                <c:formatCode>General</c:formatCode>
                <c:ptCount val="65"/>
                <c:pt idx="0">
                  <c:v>550.06845876385205</c:v>
                </c:pt>
                <c:pt idx="1">
                  <c:v>4537.5790555642197</c:v>
                </c:pt>
                <c:pt idx="2">
                  <c:v>4135.1386014207101</c:v>
                </c:pt>
                <c:pt idx="3">
                  <c:v>3936.7983196528698</c:v>
                </c:pt>
                <c:pt idx="4">
                  <c:v>23739.1571732062</c:v>
                </c:pt>
                <c:pt idx="5">
                  <c:v>1516.5132695643699</c:v>
                </c:pt>
                <c:pt idx="6">
                  <c:v>5733.3072098876401</c:v>
                </c:pt>
                <c:pt idx="7">
                  <c:v>3130.2335426177601</c:v>
                </c:pt>
                <c:pt idx="8">
                  <c:v>5148.2085169593902</c:v>
                </c:pt>
                <c:pt idx="9">
                  <c:v>26938.503382302501</c:v>
                </c:pt>
                <c:pt idx="10">
                  <c:v>8228.0115697264991</c:v>
                </c:pt>
                <c:pt idx="11">
                  <c:v>1269.9072381891301</c:v>
                </c:pt>
                <c:pt idx="12">
                  <c:v>8826.9940957483504</c:v>
                </c:pt>
                <c:pt idx="13">
                  <c:v>13386.512859434</c:v>
                </c:pt>
                <c:pt idx="14">
                  <c:v>20379.896039641699</c:v>
                </c:pt>
                <c:pt idx="15">
                  <c:v>2412.7270818521301</c:v>
                </c:pt>
                <c:pt idx="16">
                  <c:v>20200.375592040898</c:v>
                </c:pt>
                <c:pt idx="17">
                  <c:v>3853.6499035291499</c:v>
                </c:pt>
                <c:pt idx="18">
                  <c:v>12664.8474351203</c:v>
                </c:pt>
                <c:pt idx="19">
                  <c:v>1979.3643005306001</c:v>
                </c:pt>
                <c:pt idx="20">
                  <c:v>3846.4157092230498</c:v>
                </c:pt>
                <c:pt idx="21">
                  <c:v>5593.8537833814798</c:v>
                </c:pt>
                <c:pt idx="22">
                  <c:v>5017.9680646534698</c:v>
                </c:pt>
                <c:pt idx="23">
                  <c:v>40543.584166570203</c:v>
                </c:pt>
                <c:pt idx="24">
                  <c:v>4129.7516644368898</c:v>
                </c:pt>
                <c:pt idx="25">
                  <c:v>9030.3188060265202</c:v>
                </c:pt>
                <c:pt idx="26">
                  <c:v>29040.363709111702</c:v>
                </c:pt>
                <c:pt idx="27">
                  <c:v>9030.3188060265202</c:v>
                </c:pt>
                <c:pt idx="28">
                  <c:v>2457.3774139728098</c:v>
                </c:pt>
                <c:pt idx="29">
                  <c:v>15684.558518649001</c:v>
                </c:pt>
                <c:pt idx="30">
                  <c:v>8808.5894475940495</c:v>
                </c:pt>
                <c:pt idx="31">
                  <c:v>16809.648256967401</c:v>
                </c:pt>
                <c:pt idx="32">
                  <c:v>5414.6148226309497</c:v>
                </c:pt>
                <c:pt idx="33">
                  <c:v>9502.5683962516596</c:v>
                </c:pt>
                <c:pt idx="34">
                  <c:v>11151.069206829001</c:v>
                </c:pt>
                <c:pt idx="35">
                  <c:v>2290.2351496162501</c:v>
                </c:pt>
                <c:pt idx="36">
                  <c:v>3717.4733888289602</c:v>
                </c:pt>
                <c:pt idx="37">
                  <c:v>7784.0652899655697</c:v>
                </c:pt>
                <c:pt idx="38">
                  <c:v>1256.6606748178999</c:v>
                </c:pt>
                <c:pt idx="39">
                  <c:v>849.01104260426996</c:v>
                </c:pt>
                <c:pt idx="40">
                  <c:v>15267.4450155209</c:v>
                </c:pt>
                <c:pt idx="41">
                  <c:v>1547.8534136692899</c:v>
                </c:pt>
                <c:pt idx="42">
                  <c:v>1468.1929464781199</c:v>
                </c:pt>
                <c:pt idx="43">
                  <c:v>2988.9527033580198</c:v>
                </c:pt>
                <c:pt idx="44">
                  <c:v>13863.5484202763</c:v>
                </c:pt>
                <c:pt idx="45">
                  <c:v>63249.422432905703</c:v>
                </c:pt>
                <c:pt idx="46">
                  <c:v>10819.2440243784</c:v>
                </c:pt>
                <c:pt idx="47">
                  <c:v>10749.0560658145</c:v>
                </c:pt>
                <c:pt idx="48">
                  <c:v>20849.291368660499</c:v>
                </c:pt>
                <c:pt idx="49">
                  <c:v>5901.2230130799298</c:v>
                </c:pt>
                <c:pt idx="50">
                  <c:v>57714.296631377802</c:v>
                </c:pt>
                <c:pt idx="51">
                  <c:v>17579.259399142102</c:v>
                </c:pt>
                <c:pt idx="52">
                  <c:v>23601.402775876901</c:v>
                </c:pt>
                <c:pt idx="53">
                  <c:v>3835.3948171134102</c:v>
                </c:pt>
                <c:pt idx="54">
                  <c:v>2058.0352093943502</c:v>
                </c:pt>
                <c:pt idx="55">
                  <c:v>801.05087126751005</c:v>
                </c:pt>
                <c:pt idx="56">
                  <c:v>6595.0041245801704</c:v>
                </c:pt>
                <c:pt idx="57">
                  <c:v>2279.2532035787799</c:v>
                </c:pt>
                <c:pt idx="58">
                  <c:v>10546.1525631603</c:v>
                </c:pt>
                <c:pt idx="59">
                  <c:v>6586.6258626859999</c:v>
                </c:pt>
                <c:pt idx="60">
                  <c:v>37622.207457593198</c:v>
                </c:pt>
                <c:pt idx="61">
                  <c:v>2639.8243258679499</c:v>
                </c:pt>
                <c:pt idx="62">
                  <c:v>1533.8520376648801</c:v>
                </c:pt>
                <c:pt idx="63">
                  <c:v>2342.2440027211701</c:v>
                </c:pt>
                <c:pt idx="64">
                  <c:v>1106.80390649944</c:v>
                </c:pt>
              </c:numCache>
            </c:numRef>
          </c:xVal>
          <c:yVal>
            <c:numRef>
              <c:f>Procedure!$B$2:$B$66</c:f>
              <c:numCache>
                <c:formatCode>General</c:formatCode>
                <c:ptCount val="65"/>
                <c:pt idx="0">
                  <c:v>0.28633999999999998</c:v>
                </c:pt>
                <c:pt idx="1">
                  <c:v>0.45047999999999999</c:v>
                </c:pt>
                <c:pt idx="2">
                  <c:v>0.47871999999999998</c:v>
                </c:pt>
                <c:pt idx="3">
                  <c:v>0.33512999999999998</c:v>
                </c:pt>
                <c:pt idx="4">
                  <c:v>0.72121999999999997</c:v>
                </c:pt>
                <c:pt idx="5">
                  <c:v>0.47871999999999998</c:v>
                </c:pt>
                <c:pt idx="6">
                  <c:v>0.71121999999999996</c:v>
                </c:pt>
                <c:pt idx="7">
                  <c:v>0.67871999999999999</c:v>
                </c:pt>
                <c:pt idx="8">
                  <c:v>0.67871999999999999</c:v>
                </c:pt>
                <c:pt idx="9">
                  <c:v>0.44252999999999998</c:v>
                </c:pt>
                <c:pt idx="10">
                  <c:v>0.66122000000000003</c:v>
                </c:pt>
                <c:pt idx="11">
                  <c:v>0.62724000000000002</c:v>
                </c:pt>
                <c:pt idx="12">
                  <c:v>0.73521999999999998</c:v>
                </c:pt>
                <c:pt idx="13">
                  <c:v>0.69799999999999995</c:v>
                </c:pt>
                <c:pt idx="14">
                  <c:v>9.9000000000000005E-2</c:v>
                </c:pt>
                <c:pt idx="15">
                  <c:v>0.21218999999999999</c:v>
                </c:pt>
                <c:pt idx="16">
                  <c:v>0.76900000000000002</c:v>
                </c:pt>
                <c:pt idx="17">
                  <c:v>0.69899999999999995</c:v>
                </c:pt>
                <c:pt idx="18">
                  <c:v>0.63500000000000001</c:v>
                </c:pt>
                <c:pt idx="19">
                  <c:v>0.30084</c:v>
                </c:pt>
                <c:pt idx="20">
                  <c:v>0.53946000000000005</c:v>
                </c:pt>
                <c:pt idx="21">
                  <c:v>0.4365</c:v>
                </c:pt>
                <c:pt idx="22">
                  <c:v>0.58650000000000002</c:v>
                </c:pt>
                <c:pt idx="23">
                  <c:v>0.65600000000000003</c:v>
                </c:pt>
                <c:pt idx="24">
                  <c:v>0.41099999999999998</c:v>
                </c:pt>
                <c:pt idx="25">
                  <c:v>0.61734</c:v>
                </c:pt>
                <c:pt idx="26">
                  <c:v>0.45895999999999998</c:v>
                </c:pt>
                <c:pt idx="27">
                  <c:v>0.25896000000000002</c:v>
                </c:pt>
                <c:pt idx="28">
                  <c:v>0.25896000000000002</c:v>
                </c:pt>
                <c:pt idx="29">
                  <c:v>0.79696</c:v>
                </c:pt>
                <c:pt idx="30">
                  <c:v>0.57596000000000003</c:v>
                </c:pt>
                <c:pt idx="31">
                  <c:v>0.55896000000000001</c:v>
                </c:pt>
                <c:pt idx="32">
                  <c:v>0.45035999999999998</c:v>
                </c:pt>
                <c:pt idx="33">
                  <c:v>0.64683999999999997</c:v>
                </c:pt>
                <c:pt idx="34">
                  <c:v>0.50394000000000005</c:v>
                </c:pt>
                <c:pt idx="35">
                  <c:v>0.75675999999999999</c:v>
                </c:pt>
                <c:pt idx="36">
                  <c:v>0.25896000000000002</c:v>
                </c:pt>
                <c:pt idx="37">
                  <c:v>0.34188000000000002</c:v>
                </c:pt>
                <c:pt idx="38">
                  <c:v>0.29831999999999997</c:v>
                </c:pt>
                <c:pt idx="39">
                  <c:v>0.29831999999999997</c:v>
                </c:pt>
                <c:pt idx="40">
                  <c:v>0.64683999999999997</c:v>
                </c:pt>
                <c:pt idx="41">
                  <c:v>0.55134000000000005</c:v>
                </c:pt>
                <c:pt idx="42">
                  <c:v>0.23463000000000001</c:v>
                </c:pt>
                <c:pt idx="43">
                  <c:v>0.39929999999999999</c:v>
                </c:pt>
                <c:pt idx="44">
                  <c:v>0.60592000000000001</c:v>
                </c:pt>
                <c:pt idx="45">
                  <c:v>0.69286000000000003</c:v>
                </c:pt>
                <c:pt idx="46">
                  <c:v>0.64088000000000001</c:v>
                </c:pt>
                <c:pt idx="47">
                  <c:v>0.64088000000000001</c:v>
                </c:pt>
                <c:pt idx="48">
                  <c:v>0.63</c:v>
                </c:pt>
                <c:pt idx="49">
                  <c:v>0.61019000000000001</c:v>
                </c:pt>
                <c:pt idx="50">
                  <c:v>0.61019000000000001</c:v>
                </c:pt>
                <c:pt idx="51">
                  <c:v>0.66069</c:v>
                </c:pt>
                <c:pt idx="52">
                  <c:v>0.66069</c:v>
                </c:pt>
                <c:pt idx="53">
                  <c:v>0.46068999999999999</c:v>
                </c:pt>
                <c:pt idx="54">
                  <c:v>0.31019000000000002</c:v>
                </c:pt>
                <c:pt idx="55">
                  <c:v>0.21018999999999999</c:v>
                </c:pt>
                <c:pt idx="56">
                  <c:v>0.47339999999999999</c:v>
                </c:pt>
                <c:pt idx="57">
                  <c:v>0.28303</c:v>
                </c:pt>
                <c:pt idx="58">
                  <c:v>0.45234000000000002</c:v>
                </c:pt>
                <c:pt idx="59">
                  <c:v>0.45234000000000002</c:v>
                </c:pt>
                <c:pt idx="60">
                  <c:v>0.64880000000000004</c:v>
                </c:pt>
                <c:pt idx="61">
                  <c:v>0.65868000000000004</c:v>
                </c:pt>
                <c:pt idx="62">
                  <c:v>0.54779999999999995</c:v>
                </c:pt>
                <c:pt idx="63">
                  <c:v>0.59531999999999996</c:v>
                </c:pt>
                <c:pt idx="64">
                  <c:v>0.38641999999999999</c:v>
                </c:pt>
              </c:numCache>
            </c:numRef>
          </c:yVal>
          <c:smooth val="0"/>
          <c:extLst>
            <c:ext xmlns:c16="http://schemas.microsoft.com/office/drawing/2014/chart" uri="{C3380CC4-5D6E-409C-BE32-E72D297353CC}">
              <c16:uniqueId val="{00000003-F3C2-1F4A-951F-C6D1A543C040}"/>
            </c:ext>
          </c:extLst>
        </c:ser>
        <c:dLbls>
          <c:showLegendKey val="0"/>
          <c:showVal val="0"/>
          <c:showCatName val="0"/>
          <c:showSerName val="0"/>
          <c:showPercent val="0"/>
          <c:showBubbleSize val="0"/>
        </c:dLbls>
        <c:axId val="569810719"/>
        <c:axId val="569818479"/>
      </c:scatterChart>
      <c:valAx>
        <c:axId val="569810719"/>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GDP per capita</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569818479"/>
        <c:crosses val="autoZero"/>
        <c:crossBetween val="midCat"/>
      </c:valAx>
      <c:valAx>
        <c:axId val="56981847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EIA Procedur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569810719"/>
        <c:crosses val="autoZero"/>
        <c:crossBetween val="midCat"/>
      </c:valAx>
      <c:spPr>
        <a:noFill/>
        <a:ln>
          <a:noFill/>
        </a:ln>
        <a:effectLst/>
      </c:spPr>
    </c:plotArea>
    <c:plotVisOnly val="1"/>
    <c:dispBlanksAs val="gap"/>
    <c:showDLblsOverMax val="0"/>
    <c:extLst/>
  </c:chart>
  <c:spPr>
    <a:solidFill>
      <a:schemeClr val="bg1"/>
    </a:solidFill>
    <a:ln w="9525" cap="flat" cmpd="sng" algn="ctr">
      <a:solidFill>
        <a:schemeClr val="tx1">
          <a:lumMod val="15000"/>
          <a:lumOff val="85000"/>
        </a:schemeClr>
      </a:solidFill>
      <a:round/>
    </a:ln>
    <a:effectLst/>
  </c:spPr>
  <c:txPr>
    <a:bodyPr/>
    <a:lstStyle/>
    <a:p>
      <a:pPr>
        <a:defRPr sz="1000">
          <a:solidFill>
            <a:schemeClr val="tx1"/>
          </a:solidFill>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9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2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3">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9525" cap="rnd">
        <a:solidFill>
          <a:schemeClr val="phClr"/>
        </a:solidFill>
        <a:round/>
      </a:ln>
    </cs:spPr>
  </cs:dataPointLine>
  <cs:dataPointMarker>
    <cs:lnRef idx="0">
      <cs:styleClr val="auto"/>
    </cs:lnRef>
    <cs:fillRef idx="3">
      <cs:styleClr val="auto"/>
    </cs:fillRef>
    <cs:effectRef idx="3"/>
    <cs:fontRef idx="minor">
      <a:schemeClr val="tx1"/>
    </cs:fontRef>
    <cs:spPr>
      <a:ln w="9525" cap="rnd">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10.xml><?xml version="1.0" encoding="utf-8"?>
<cs:chartStyle xmlns:cs="http://schemas.microsoft.com/office/drawing/2012/chartStyle" xmlns:a="http://schemas.openxmlformats.org/drawingml/2006/main" id="343">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9525" cap="rnd">
        <a:solidFill>
          <a:schemeClr val="phClr"/>
        </a:solidFill>
        <a:round/>
      </a:ln>
    </cs:spPr>
  </cs:dataPointLine>
  <cs:dataPointMarker>
    <cs:lnRef idx="0">
      <cs:styleClr val="auto"/>
    </cs:lnRef>
    <cs:fillRef idx="3">
      <cs:styleClr val="auto"/>
    </cs:fillRef>
    <cs:effectRef idx="3"/>
    <cs:fontRef idx="minor">
      <a:schemeClr val="tx1"/>
    </cs:fontRef>
    <cs:spPr>
      <a:ln w="9525" cap="rnd">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100.xml><?xml version="1.0" encoding="utf-8"?>
<cs:chartStyle xmlns:cs="http://schemas.microsoft.com/office/drawing/2012/chartStyle" xmlns:a="http://schemas.openxmlformats.org/drawingml/2006/main" id="343">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9525" cap="rnd">
        <a:solidFill>
          <a:schemeClr val="phClr"/>
        </a:solidFill>
        <a:round/>
      </a:ln>
    </cs:spPr>
  </cs:dataPointLine>
  <cs:dataPointMarker>
    <cs:lnRef idx="0">
      <cs:styleClr val="auto"/>
    </cs:lnRef>
    <cs:fillRef idx="3">
      <cs:styleClr val="auto"/>
    </cs:fillRef>
    <cs:effectRef idx="3"/>
    <cs:fontRef idx="minor">
      <a:schemeClr val="tx1"/>
    </cs:fontRef>
    <cs:spPr>
      <a:ln w="9525" cap="rnd">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11.xml><?xml version="1.0" encoding="utf-8"?>
<cs:chartStyle xmlns:cs="http://schemas.microsoft.com/office/drawing/2012/chartStyle" xmlns:a="http://schemas.openxmlformats.org/drawingml/2006/main" id="343">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9525" cap="rnd">
        <a:solidFill>
          <a:schemeClr val="phClr"/>
        </a:solidFill>
        <a:round/>
      </a:ln>
    </cs:spPr>
  </cs:dataPointLine>
  <cs:dataPointMarker>
    <cs:lnRef idx="0">
      <cs:styleClr val="auto"/>
    </cs:lnRef>
    <cs:fillRef idx="3">
      <cs:styleClr val="auto"/>
    </cs:fillRef>
    <cs:effectRef idx="3"/>
    <cs:fontRef idx="minor">
      <a:schemeClr val="tx1"/>
    </cs:fontRef>
    <cs:spPr>
      <a:ln w="9525" cap="rnd">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12.xml><?xml version="1.0" encoding="utf-8"?>
<cs:chartStyle xmlns:cs="http://schemas.microsoft.com/office/drawing/2012/chartStyle" xmlns:a="http://schemas.openxmlformats.org/drawingml/2006/main" id="343">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9525" cap="rnd">
        <a:solidFill>
          <a:schemeClr val="phClr"/>
        </a:solidFill>
        <a:round/>
      </a:ln>
    </cs:spPr>
  </cs:dataPointLine>
  <cs:dataPointMarker>
    <cs:lnRef idx="0">
      <cs:styleClr val="auto"/>
    </cs:lnRef>
    <cs:fillRef idx="3">
      <cs:styleClr val="auto"/>
    </cs:fillRef>
    <cs:effectRef idx="3"/>
    <cs:fontRef idx="minor">
      <a:schemeClr val="tx1"/>
    </cs:fontRef>
    <cs:spPr>
      <a:ln w="9525" cap="rnd">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120.xml><?xml version="1.0" encoding="utf-8"?>
<cs:chartStyle xmlns:cs="http://schemas.microsoft.com/office/drawing/2012/chartStyle" xmlns:a="http://schemas.openxmlformats.org/drawingml/2006/main" id="343">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9525" cap="rnd">
        <a:solidFill>
          <a:schemeClr val="phClr"/>
        </a:solidFill>
        <a:round/>
      </a:ln>
    </cs:spPr>
  </cs:dataPointLine>
  <cs:dataPointMarker>
    <cs:lnRef idx="0">
      <cs:styleClr val="auto"/>
    </cs:lnRef>
    <cs:fillRef idx="3">
      <cs:styleClr val="auto"/>
    </cs:fillRef>
    <cs:effectRef idx="3"/>
    <cs:fontRef idx="minor">
      <a:schemeClr val="tx1"/>
    </cs:fontRef>
    <cs:spPr>
      <a:ln w="9525" cap="rnd">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13.xml><?xml version="1.0" encoding="utf-8"?>
<cs:chartStyle xmlns:cs="http://schemas.microsoft.com/office/drawing/2012/chartStyle" xmlns:a="http://schemas.openxmlformats.org/drawingml/2006/main" id="343">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9525" cap="rnd">
        <a:solidFill>
          <a:schemeClr val="phClr"/>
        </a:solidFill>
        <a:round/>
      </a:ln>
    </cs:spPr>
  </cs:dataPointLine>
  <cs:dataPointMarker>
    <cs:lnRef idx="0">
      <cs:styleClr val="auto"/>
    </cs:lnRef>
    <cs:fillRef idx="3">
      <cs:styleClr val="auto"/>
    </cs:fillRef>
    <cs:effectRef idx="3"/>
    <cs:fontRef idx="minor">
      <a:schemeClr val="tx1"/>
    </cs:fontRef>
    <cs:spPr>
      <a:ln w="9525" cap="rnd">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130.xml><?xml version="1.0" encoding="utf-8"?>
<cs:chartStyle xmlns:cs="http://schemas.microsoft.com/office/drawing/2012/chartStyle" xmlns:a="http://schemas.openxmlformats.org/drawingml/2006/main" id="343">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9525" cap="rnd">
        <a:solidFill>
          <a:schemeClr val="phClr"/>
        </a:solidFill>
        <a:round/>
      </a:ln>
    </cs:spPr>
  </cs:dataPointLine>
  <cs:dataPointMarker>
    <cs:lnRef idx="0">
      <cs:styleClr val="auto"/>
    </cs:lnRef>
    <cs:fillRef idx="3">
      <cs:styleClr val="auto"/>
    </cs:fillRef>
    <cs:effectRef idx="3"/>
    <cs:fontRef idx="minor">
      <a:schemeClr val="tx1"/>
    </cs:fontRef>
    <cs:spPr>
      <a:ln w="9525" cap="rnd">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14.xml><?xml version="1.0" encoding="utf-8"?>
<cs:chartStyle xmlns:cs="http://schemas.microsoft.com/office/drawing/2012/chartStyle" xmlns:a="http://schemas.openxmlformats.org/drawingml/2006/main" id="343">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9525" cap="rnd">
        <a:solidFill>
          <a:schemeClr val="phClr"/>
        </a:solidFill>
        <a:round/>
      </a:ln>
    </cs:spPr>
  </cs:dataPointLine>
  <cs:dataPointMarker>
    <cs:lnRef idx="0">
      <cs:styleClr val="auto"/>
    </cs:lnRef>
    <cs:fillRef idx="3">
      <cs:styleClr val="auto"/>
    </cs:fillRef>
    <cs:effectRef idx="3"/>
    <cs:fontRef idx="minor">
      <a:schemeClr val="tx1"/>
    </cs:fontRef>
    <cs:spPr>
      <a:ln w="9525" cap="rnd">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140.xml><?xml version="1.0" encoding="utf-8"?>
<cs:chartStyle xmlns:cs="http://schemas.microsoft.com/office/drawing/2012/chartStyle" xmlns:a="http://schemas.openxmlformats.org/drawingml/2006/main" id="343">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9525" cap="rnd">
        <a:solidFill>
          <a:schemeClr val="phClr"/>
        </a:solidFill>
        <a:round/>
      </a:ln>
    </cs:spPr>
  </cs:dataPointLine>
  <cs:dataPointMarker>
    <cs:lnRef idx="0">
      <cs:styleClr val="auto"/>
    </cs:lnRef>
    <cs:fillRef idx="3">
      <cs:styleClr val="auto"/>
    </cs:fillRef>
    <cs:effectRef idx="3"/>
    <cs:fontRef idx="minor">
      <a:schemeClr val="tx1"/>
    </cs:fontRef>
    <cs:spPr>
      <a:ln w="9525" cap="rnd">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15.xml><?xml version="1.0" encoding="utf-8"?>
<cs:chartStyle xmlns:cs="http://schemas.microsoft.com/office/drawing/2012/chartStyle" xmlns:a="http://schemas.openxmlformats.org/drawingml/2006/main" id="343">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9525" cap="rnd">
        <a:solidFill>
          <a:schemeClr val="phClr"/>
        </a:solidFill>
        <a:round/>
      </a:ln>
    </cs:spPr>
  </cs:dataPointLine>
  <cs:dataPointMarker>
    <cs:lnRef idx="0">
      <cs:styleClr val="auto"/>
    </cs:lnRef>
    <cs:fillRef idx="3">
      <cs:styleClr val="auto"/>
    </cs:fillRef>
    <cs:effectRef idx="3"/>
    <cs:fontRef idx="minor">
      <a:schemeClr val="tx1"/>
    </cs:fontRef>
    <cs:spPr>
      <a:ln w="9525" cap="rnd">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150.xml><?xml version="1.0" encoding="utf-8"?>
<cs:chartStyle xmlns:cs="http://schemas.microsoft.com/office/drawing/2012/chartStyle" xmlns:a="http://schemas.openxmlformats.org/drawingml/2006/main" id="343">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9525" cap="rnd">
        <a:solidFill>
          <a:schemeClr val="phClr"/>
        </a:solidFill>
        <a:round/>
      </a:ln>
    </cs:spPr>
  </cs:dataPointLine>
  <cs:dataPointMarker>
    <cs:lnRef idx="0">
      <cs:styleClr val="auto"/>
    </cs:lnRef>
    <cs:fillRef idx="3">
      <cs:styleClr val="auto"/>
    </cs:fillRef>
    <cs:effectRef idx="3"/>
    <cs:fontRef idx="minor">
      <a:schemeClr val="tx1"/>
    </cs:fontRef>
    <cs:spPr>
      <a:ln w="9525" cap="rnd">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16.xml><?xml version="1.0" encoding="utf-8"?>
<cs:chartStyle xmlns:cs="http://schemas.microsoft.com/office/drawing/2012/chartStyle" xmlns:a="http://schemas.openxmlformats.org/drawingml/2006/main" id="343">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9525" cap="rnd">
        <a:solidFill>
          <a:schemeClr val="phClr"/>
        </a:solidFill>
        <a:round/>
      </a:ln>
    </cs:spPr>
  </cs:dataPointLine>
  <cs:dataPointMarker>
    <cs:lnRef idx="0">
      <cs:styleClr val="auto"/>
    </cs:lnRef>
    <cs:fillRef idx="3">
      <cs:styleClr val="auto"/>
    </cs:fillRef>
    <cs:effectRef idx="3"/>
    <cs:fontRef idx="minor">
      <a:schemeClr val="tx1"/>
    </cs:fontRef>
    <cs:spPr>
      <a:ln w="9525" cap="rnd">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160.xml><?xml version="1.0" encoding="utf-8"?>
<cs:chartStyle xmlns:cs="http://schemas.microsoft.com/office/drawing/2012/chartStyle" xmlns:a="http://schemas.openxmlformats.org/drawingml/2006/main" id="343">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9525" cap="rnd">
        <a:solidFill>
          <a:schemeClr val="phClr"/>
        </a:solidFill>
        <a:round/>
      </a:ln>
    </cs:spPr>
  </cs:dataPointLine>
  <cs:dataPointMarker>
    <cs:lnRef idx="0">
      <cs:styleClr val="auto"/>
    </cs:lnRef>
    <cs:fillRef idx="3">
      <cs:styleClr val="auto"/>
    </cs:fillRef>
    <cs:effectRef idx="3"/>
    <cs:fontRef idx="minor">
      <a:schemeClr val="tx1"/>
    </cs:fontRef>
    <cs:spPr>
      <a:ln w="9525" cap="rnd">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17.xml><?xml version="1.0" encoding="utf-8"?>
<cs:chartStyle xmlns:cs="http://schemas.microsoft.com/office/drawing/2012/chartStyle" xmlns:a="http://schemas.openxmlformats.org/drawingml/2006/main" id="343">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9525" cap="rnd">
        <a:solidFill>
          <a:schemeClr val="phClr"/>
        </a:solidFill>
        <a:round/>
      </a:ln>
    </cs:spPr>
  </cs:dataPointLine>
  <cs:dataPointMarker>
    <cs:lnRef idx="0">
      <cs:styleClr val="auto"/>
    </cs:lnRef>
    <cs:fillRef idx="3">
      <cs:styleClr val="auto"/>
    </cs:fillRef>
    <cs:effectRef idx="3"/>
    <cs:fontRef idx="minor">
      <a:schemeClr val="tx1"/>
    </cs:fontRef>
    <cs:spPr>
      <a:ln w="9525" cap="rnd">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170.xml><?xml version="1.0" encoding="utf-8"?>
<cs:chartStyle xmlns:cs="http://schemas.microsoft.com/office/drawing/2012/chartStyle" xmlns:a="http://schemas.openxmlformats.org/drawingml/2006/main" id="343">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9525" cap="rnd">
        <a:solidFill>
          <a:schemeClr val="phClr"/>
        </a:solidFill>
        <a:round/>
      </a:ln>
    </cs:spPr>
  </cs:dataPointLine>
  <cs:dataPointMarker>
    <cs:lnRef idx="0">
      <cs:styleClr val="auto"/>
    </cs:lnRef>
    <cs:fillRef idx="3">
      <cs:styleClr val="auto"/>
    </cs:fillRef>
    <cs:effectRef idx="3"/>
    <cs:fontRef idx="minor">
      <a:schemeClr val="tx1"/>
    </cs:fontRef>
    <cs:spPr>
      <a:ln w="9525" cap="rnd">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18.xml><?xml version="1.0" encoding="utf-8"?>
<cs:chartStyle xmlns:cs="http://schemas.microsoft.com/office/drawing/2012/chartStyle" xmlns:a="http://schemas.openxmlformats.org/drawingml/2006/main" id="343">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9525" cap="rnd">
        <a:solidFill>
          <a:schemeClr val="phClr"/>
        </a:solidFill>
        <a:round/>
      </a:ln>
    </cs:spPr>
  </cs:dataPointLine>
  <cs:dataPointMarker>
    <cs:lnRef idx="0">
      <cs:styleClr val="auto"/>
    </cs:lnRef>
    <cs:fillRef idx="3">
      <cs:styleClr val="auto"/>
    </cs:fillRef>
    <cs:effectRef idx="3"/>
    <cs:fontRef idx="minor">
      <a:schemeClr val="tx1"/>
    </cs:fontRef>
    <cs:spPr>
      <a:ln w="9525" cap="rnd">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180.xml><?xml version="1.0" encoding="utf-8"?>
<cs:chartStyle xmlns:cs="http://schemas.microsoft.com/office/drawing/2012/chartStyle" xmlns:a="http://schemas.openxmlformats.org/drawingml/2006/main" id="343">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9525" cap="rnd">
        <a:solidFill>
          <a:schemeClr val="phClr"/>
        </a:solidFill>
        <a:round/>
      </a:ln>
    </cs:spPr>
  </cs:dataPointLine>
  <cs:dataPointMarker>
    <cs:lnRef idx="0">
      <cs:styleClr val="auto"/>
    </cs:lnRef>
    <cs:fillRef idx="3">
      <cs:styleClr val="auto"/>
    </cs:fillRef>
    <cs:effectRef idx="3"/>
    <cs:fontRef idx="minor">
      <a:schemeClr val="tx1"/>
    </cs:fontRef>
    <cs:spPr>
      <a:ln w="9525" cap="rnd">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19.xml><?xml version="1.0" encoding="utf-8"?>
<cs:chartStyle xmlns:cs="http://schemas.microsoft.com/office/drawing/2012/chartStyle" xmlns:a="http://schemas.openxmlformats.org/drawingml/2006/main" id="343">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9525" cap="rnd">
        <a:solidFill>
          <a:schemeClr val="phClr"/>
        </a:solidFill>
        <a:round/>
      </a:ln>
    </cs:spPr>
  </cs:dataPointLine>
  <cs:dataPointMarker>
    <cs:lnRef idx="0">
      <cs:styleClr val="auto"/>
    </cs:lnRef>
    <cs:fillRef idx="3">
      <cs:styleClr val="auto"/>
    </cs:fillRef>
    <cs:effectRef idx="3"/>
    <cs:fontRef idx="minor">
      <a:schemeClr val="tx1"/>
    </cs:fontRef>
    <cs:spPr>
      <a:ln w="9525" cap="rnd">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190.xml><?xml version="1.0" encoding="utf-8"?>
<cs:chartStyle xmlns:cs="http://schemas.microsoft.com/office/drawing/2012/chartStyle" xmlns:a="http://schemas.openxmlformats.org/drawingml/2006/main" id="343">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9525" cap="rnd">
        <a:solidFill>
          <a:schemeClr val="phClr"/>
        </a:solidFill>
        <a:round/>
      </a:ln>
    </cs:spPr>
  </cs:dataPointLine>
  <cs:dataPointMarker>
    <cs:lnRef idx="0">
      <cs:styleClr val="auto"/>
    </cs:lnRef>
    <cs:fillRef idx="3">
      <cs:styleClr val="auto"/>
    </cs:fillRef>
    <cs:effectRef idx="3"/>
    <cs:fontRef idx="minor">
      <a:schemeClr val="tx1"/>
    </cs:fontRef>
    <cs:spPr>
      <a:ln w="9525" cap="rnd">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2.xml><?xml version="1.0" encoding="utf-8"?>
<cs:chartStyle xmlns:cs="http://schemas.microsoft.com/office/drawing/2012/chartStyle" xmlns:a="http://schemas.openxmlformats.org/drawingml/2006/main" id="343">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9525" cap="rnd">
        <a:solidFill>
          <a:schemeClr val="phClr"/>
        </a:solidFill>
        <a:round/>
      </a:ln>
    </cs:spPr>
  </cs:dataPointLine>
  <cs:dataPointMarker>
    <cs:lnRef idx="0">
      <cs:styleClr val="auto"/>
    </cs:lnRef>
    <cs:fillRef idx="3">
      <cs:styleClr val="auto"/>
    </cs:fillRef>
    <cs:effectRef idx="3"/>
    <cs:fontRef idx="minor">
      <a:schemeClr val="tx1"/>
    </cs:fontRef>
    <cs:spPr>
      <a:ln w="9525" cap="rnd">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20.xml><?xml version="1.0" encoding="utf-8"?>
<cs:chartStyle xmlns:cs="http://schemas.microsoft.com/office/drawing/2012/chartStyle" xmlns:a="http://schemas.openxmlformats.org/drawingml/2006/main" id="343">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9525" cap="rnd">
        <a:solidFill>
          <a:schemeClr val="phClr"/>
        </a:solidFill>
        <a:round/>
      </a:ln>
    </cs:spPr>
  </cs:dataPointLine>
  <cs:dataPointMarker>
    <cs:lnRef idx="0">
      <cs:styleClr val="auto"/>
    </cs:lnRef>
    <cs:fillRef idx="3">
      <cs:styleClr val="auto"/>
    </cs:fillRef>
    <cs:effectRef idx="3"/>
    <cs:fontRef idx="minor">
      <a:schemeClr val="tx1"/>
    </cs:fontRef>
    <cs:spPr>
      <a:ln w="9525" cap="rnd">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200.xml><?xml version="1.0" encoding="utf-8"?>
<cs:chartStyle xmlns:cs="http://schemas.microsoft.com/office/drawing/2012/chartStyle" xmlns:a="http://schemas.openxmlformats.org/drawingml/2006/main" id="343">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9525" cap="rnd">
        <a:solidFill>
          <a:schemeClr val="phClr"/>
        </a:solidFill>
        <a:round/>
      </a:ln>
    </cs:spPr>
  </cs:dataPointLine>
  <cs:dataPointMarker>
    <cs:lnRef idx="0">
      <cs:styleClr val="auto"/>
    </cs:lnRef>
    <cs:fillRef idx="3">
      <cs:styleClr val="auto"/>
    </cs:fillRef>
    <cs:effectRef idx="3"/>
    <cs:fontRef idx="minor">
      <a:schemeClr val="tx1"/>
    </cs:fontRef>
    <cs:spPr>
      <a:ln w="9525" cap="rnd">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21.xml><?xml version="1.0" encoding="utf-8"?>
<cs:chartStyle xmlns:cs="http://schemas.microsoft.com/office/drawing/2012/chartStyle" xmlns:a="http://schemas.openxmlformats.org/drawingml/2006/main" id="343">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9525" cap="rnd">
        <a:solidFill>
          <a:schemeClr val="phClr"/>
        </a:solidFill>
        <a:round/>
      </a:ln>
    </cs:spPr>
  </cs:dataPointLine>
  <cs:dataPointMarker>
    <cs:lnRef idx="0">
      <cs:styleClr val="auto"/>
    </cs:lnRef>
    <cs:fillRef idx="3">
      <cs:styleClr val="auto"/>
    </cs:fillRef>
    <cs:effectRef idx="3"/>
    <cs:fontRef idx="minor">
      <a:schemeClr val="tx1"/>
    </cs:fontRef>
    <cs:spPr>
      <a:ln w="9525" cap="rnd">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210.xml><?xml version="1.0" encoding="utf-8"?>
<cs:chartStyle xmlns:cs="http://schemas.microsoft.com/office/drawing/2012/chartStyle" xmlns:a="http://schemas.openxmlformats.org/drawingml/2006/main" id="343">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9525" cap="rnd">
        <a:solidFill>
          <a:schemeClr val="phClr"/>
        </a:solidFill>
        <a:round/>
      </a:ln>
    </cs:spPr>
  </cs:dataPointLine>
  <cs:dataPointMarker>
    <cs:lnRef idx="0">
      <cs:styleClr val="auto"/>
    </cs:lnRef>
    <cs:fillRef idx="3">
      <cs:styleClr val="auto"/>
    </cs:fillRef>
    <cs:effectRef idx="3"/>
    <cs:fontRef idx="minor">
      <a:schemeClr val="tx1"/>
    </cs:fontRef>
    <cs:spPr>
      <a:ln w="9525" cap="rnd">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22.xml><?xml version="1.0" encoding="utf-8"?>
<cs:chartStyle xmlns:cs="http://schemas.microsoft.com/office/drawing/2012/chartStyle" xmlns:a="http://schemas.openxmlformats.org/drawingml/2006/main" id="343">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9525" cap="rnd">
        <a:solidFill>
          <a:schemeClr val="phClr"/>
        </a:solidFill>
        <a:round/>
      </a:ln>
    </cs:spPr>
  </cs:dataPointLine>
  <cs:dataPointMarker>
    <cs:lnRef idx="0">
      <cs:styleClr val="auto"/>
    </cs:lnRef>
    <cs:fillRef idx="3">
      <cs:styleClr val="auto"/>
    </cs:fillRef>
    <cs:effectRef idx="3"/>
    <cs:fontRef idx="minor">
      <a:schemeClr val="tx1"/>
    </cs:fontRef>
    <cs:spPr>
      <a:ln w="9525" cap="rnd">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220.xml><?xml version="1.0" encoding="utf-8"?>
<cs:chartStyle xmlns:cs="http://schemas.microsoft.com/office/drawing/2012/chartStyle" xmlns:a="http://schemas.openxmlformats.org/drawingml/2006/main" id="343">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9525" cap="rnd">
        <a:solidFill>
          <a:schemeClr val="phClr"/>
        </a:solidFill>
        <a:round/>
      </a:ln>
    </cs:spPr>
  </cs:dataPointLine>
  <cs:dataPointMarker>
    <cs:lnRef idx="0">
      <cs:styleClr val="auto"/>
    </cs:lnRef>
    <cs:fillRef idx="3">
      <cs:styleClr val="auto"/>
    </cs:fillRef>
    <cs:effectRef idx="3"/>
    <cs:fontRef idx="minor">
      <a:schemeClr val="tx1"/>
    </cs:fontRef>
    <cs:spPr>
      <a:ln w="9525" cap="rnd">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23.xml><?xml version="1.0" encoding="utf-8"?>
<cs:chartStyle xmlns:cs="http://schemas.microsoft.com/office/drawing/2012/chartStyle" xmlns:a="http://schemas.openxmlformats.org/drawingml/2006/main" id="343">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9525" cap="rnd">
        <a:solidFill>
          <a:schemeClr val="phClr"/>
        </a:solidFill>
        <a:round/>
      </a:ln>
    </cs:spPr>
  </cs:dataPointLine>
  <cs:dataPointMarker>
    <cs:lnRef idx="0">
      <cs:styleClr val="auto"/>
    </cs:lnRef>
    <cs:fillRef idx="3">
      <cs:styleClr val="auto"/>
    </cs:fillRef>
    <cs:effectRef idx="3"/>
    <cs:fontRef idx="minor">
      <a:schemeClr val="tx1"/>
    </cs:fontRef>
    <cs:spPr>
      <a:ln w="9525" cap="rnd">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24.xml><?xml version="1.0" encoding="utf-8"?>
<cs:chartStyle xmlns:cs="http://schemas.microsoft.com/office/drawing/2012/chartStyle" xmlns:a="http://schemas.openxmlformats.org/drawingml/2006/main" id="343">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9525" cap="rnd">
        <a:solidFill>
          <a:schemeClr val="phClr"/>
        </a:solidFill>
        <a:round/>
      </a:ln>
    </cs:spPr>
  </cs:dataPointLine>
  <cs:dataPointMarker>
    <cs:lnRef idx="0">
      <cs:styleClr val="auto"/>
    </cs:lnRef>
    <cs:fillRef idx="3">
      <cs:styleClr val="auto"/>
    </cs:fillRef>
    <cs:effectRef idx="3"/>
    <cs:fontRef idx="minor">
      <a:schemeClr val="tx1"/>
    </cs:fontRef>
    <cs:spPr>
      <a:ln w="9525" cap="rnd">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3.xml><?xml version="1.0" encoding="utf-8"?>
<cs:chartStyle xmlns:cs="http://schemas.microsoft.com/office/drawing/2012/chartStyle" xmlns:a="http://schemas.openxmlformats.org/drawingml/2006/main" id="343">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9525" cap="rnd">
        <a:solidFill>
          <a:schemeClr val="phClr"/>
        </a:solidFill>
        <a:round/>
      </a:ln>
    </cs:spPr>
  </cs:dataPointLine>
  <cs:dataPointMarker>
    <cs:lnRef idx="0">
      <cs:styleClr val="auto"/>
    </cs:lnRef>
    <cs:fillRef idx="3">
      <cs:styleClr val="auto"/>
    </cs:fillRef>
    <cs:effectRef idx="3"/>
    <cs:fontRef idx="minor">
      <a:schemeClr val="tx1"/>
    </cs:fontRef>
    <cs:spPr>
      <a:ln w="9525" cap="rnd">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4.xml><?xml version="1.0" encoding="utf-8"?>
<cs:chartStyle xmlns:cs="http://schemas.microsoft.com/office/drawing/2012/chartStyle" xmlns:a="http://schemas.openxmlformats.org/drawingml/2006/main" id="343">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9525" cap="rnd">
        <a:solidFill>
          <a:schemeClr val="phClr"/>
        </a:solidFill>
        <a:round/>
      </a:ln>
    </cs:spPr>
  </cs:dataPointLine>
  <cs:dataPointMarker>
    <cs:lnRef idx="0">
      <cs:styleClr val="auto"/>
    </cs:lnRef>
    <cs:fillRef idx="3">
      <cs:styleClr val="auto"/>
    </cs:fillRef>
    <cs:effectRef idx="3"/>
    <cs:fontRef idx="minor">
      <a:schemeClr val="tx1"/>
    </cs:fontRef>
    <cs:spPr>
      <a:ln w="9525" cap="rnd">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40.xml><?xml version="1.0" encoding="utf-8"?>
<cs:chartStyle xmlns:cs="http://schemas.microsoft.com/office/drawing/2012/chartStyle" xmlns:a="http://schemas.openxmlformats.org/drawingml/2006/main" id="343">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9525" cap="rnd">
        <a:solidFill>
          <a:schemeClr val="phClr"/>
        </a:solidFill>
        <a:round/>
      </a:ln>
    </cs:spPr>
  </cs:dataPointLine>
  <cs:dataPointMarker>
    <cs:lnRef idx="0">
      <cs:styleClr val="auto"/>
    </cs:lnRef>
    <cs:fillRef idx="3">
      <cs:styleClr val="auto"/>
    </cs:fillRef>
    <cs:effectRef idx="3"/>
    <cs:fontRef idx="minor">
      <a:schemeClr val="tx1"/>
    </cs:fontRef>
    <cs:spPr>
      <a:ln w="9525" cap="rnd">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5.xml><?xml version="1.0" encoding="utf-8"?>
<cs:chartStyle xmlns:cs="http://schemas.microsoft.com/office/drawing/2012/chartStyle" xmlns:a="http://schemas.openxmlformats.org/drawingml/2006/main" id="343">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9525" cap="rnd">
        <a:solidFill>
          <a:schemeClr val="phClr"/>
        </a:solidFill>
        <a:round/>
      </a:ln>
    </cs:spPr>
  </cs:dataPointLine>
  <cs:dataPointMarker>
    <cs:lnRef idx="0">
      <cs:styleClr val="auto"/>
    </cs:lnRef>
    <cs:fillRef idx="3">
      <cs:styleClr val="auto"/>
    </cs:fillRef>
    <cs:effectRef idx="3"/>
    <cs:fontRef idx="minor">
      <a:schemeClr val="tx1"/>
    </cs:fontRef>
    <cs:spPr>
      <a:ln w="9525" cap="rnd">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50.xml><?xml version="1.0" encoding="utf-8"?>
<cs:chartStyle xmlns:cs="http://schemas.microsoft.com/office/drawing/2012/chartStyle" xmlns:a="http://schemas.openxmlformats.org/drawingml/2006/main" id="343">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9525" cap="rnd">
        <a:solidFill>
          <a:schemeClr val="phClr"/>
        </a:solidFill>
        <a:round/>
      </a:ln>
    </cs:spPr>
  </cs:dataPointLine>
  <cs:dataPointMarker>
    <cs:lnRef idx="0">
      <cs:styleClr val="auto"/>
    </cs:lnRef>
    <cs:fillRef idx="3">
      <cs:styleClr val="auto"/>
    </cs:fillRef>
    <cs:effectRef idx="3"/>
    <cs:fontRef idx="minor">
      <a:schemeClr val="tx1"/>
    </cs:fontRef>
    <cs:spPr>
      <a:ln w="9525" cap="rnd">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6.xml><?xml version="1.0" encoding="utf-8"?>
<cs:chartStyle xmlns:cs="http://schemas.microsoft.com/office/drawing/2012/chartStyle" xmlns:a="http://schemas.openxmlformats.org/drawingml/2006/main" id="343">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9525" cap="rnd">
        <a:solidFill>
          <a:schemeClr val="phClr"/>
        </a:solidFill>
        <a:round/>
      </a:ln>
    </cs:spPr>
  </cs:dataPointLine>
  <cs:dataPointMarker>
    <cs:lnRef idx="0">
      <cs:styleClr val="auto"/>
    </cs:lnRef>
    <cs:fillRef idx="3">
      <cs:styleClr val="auto"/>
    </cs:fillRef>
    <cs:effectRef idx="3"/>
    <cs:fontRef idx="minor">
      <a:schemeClr val="tx1"/>
    </cs:fontRef>
    <cs:spPr>
      <a:ln w="9525" cap="rnd">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60.xml><?xml version="1.0" encoding="utf-8"?>
<cs:chartStyle xmlns:cs="http://schemas.microsoft.com/office/drawing/2012/chartStyle" xmlns:a="http://schemas.openxmlformats.org/drawingml/2006/main" id="343">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9525" cap="rnd">
        <a:solidFill>
          <a:schemeClr val="phClr"/>
        </a:solidFill>
        <a:round/>
      </a:ln>
    </cs:spPr>
  </cs:dataPointLine>
  <cs:dataPointMarker>
    <cs:lnRef idx="0">
      <cs:styleClr val="auto"/>
    </cs:lnRef>
    <cs:fillRef idx="3">
      <cs:styleClr val="auto"/>
    </cs:fillRef>
    <cs:effectRef idx="3"/>
    <cs:fontRef idx="minor">
      <a:schemeClr val="tx1"/>
    </cs:fontRef>
    <cs:spPr>
      <a:ln w="9525" cap="rnd">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7.xml><?xml version="1.0" encoding="utf-8"?>
<cs:chartStyle xmlns:cs="http://schemas.microsoft.com/office/drawing/2012/chartStyle" xmlns:a="http://schemas.openxmlformats.org/drawingml/2006/main" id="343">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9525" cap="rnd">
        <a:solidFill>
          <a:schemeClr val="phClr"/>
        </a:solidFill>
        <a:round/>
      </a:ln>
    </cs:spPr>
  </cs:dataPointLine>
  <cs:dataPointMarker>
    <cs:lnRef idx="0">
      <cs:styleClr val="auto"/>
    </cs:lnRef>
    <cs:fillRef idx="3">
      <cs:styleClr val="auto"/>
    </cs:fillRef>
    <cs:effectRef idx="3"/>
    <cs:fontRef idx="minor">
      <a:schemeClr val="tx1"/>
    </cs:fontRef>
    <cs:spPr>
      <a:ln w="9525" cap="rnd">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70.xml><?xml version="1.0" encoding="utf-8"?>
<cs:chartStyle xmlns:cs="http://schemas.microsoft.com/office/drawing/2012/chartStyle" xmlns:a="http://schemas.openxmlformats.org/drawingml/2006/main" id="343">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9525" cap="rnd">
        <a:solidFill>
          <a:schemeClr val="phClr"/>
        </a:solidFill>
        <a:round/>
      </a:ln>
    </cs:spPr>
  </cs:dataPointLine>
  <cs:dataPointMarker>
    <cs:lnRef idx="0">
      <cs:styleClr val="auto"/>
    </cs:lnRef>
    <cs:fillRef idx="3">
      <cs:styleClr val="auto"/>
    </cs:fillRef>
    <cs:effectRef idx="3"/>
    <cs:fontRef idx="minor">
      <a:schemeClr val="tx1"/>
    </cs:fontRef>
    <cs:spPr>
      <a:ln w="9525" cap="rnd">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8.xml><?xml version="1.0" encoding="utf-8"?>
<cs:chartStyle xmlns:cs="http://schemas.microsoft.com/office/drawing/2012/chartStyle" xmlns:a="http://schemas.openxmlformats.org/drawingml/2006/main" id="343">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9525" cap="rnd">
        <a:solidFill>
          <a:schemeClr val="phClr"/>
        </a:solidFill>
        <a:round/>
      </a:ln>
    </cs:spPr>
  </cs:dataPointLine>
  <cs:dataPointMarker>
    <cs:lnRef idx="0">
      <cs:styleClr val="auto"/>
    </cs:lnRef>
    <cs:fillRef idx="3">
      <cs:styleClr val="auto"/>
    </cs:fillRef>
    <cs:effectRef idx="3"/>
    <cs:fontRef idx="minor">
      <a:schemeClr val="tx1"/>
    </cs:fontRef>
    <cs:spPr>
      <a:ln w="9525" cap="rnd">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80.xml><?xml version="1.0" encoding="utf-8"?>
<cs:chartStyle xmlns:cs="http://schemas.microsoft.com/office/drawing/2012/chartStyle" xmlns:a="http://schemas.openxmlformats.org/drawingml/2006/main" id="343">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9525" cap="rnd">
        <a:solidFill>
          <a:schemeClr val="phClr"/>
        </a:solidFill>
        <a:round/>
      </a:ln>
    </cs:spPr>
  </cs:dataPointLine>
  <cs:dataPointMarker>
    <cs:lnRef idx="0">
      <cs:styleClr val="auto"/>
    </cs:lnRef>
    <cs:fillRef idx="3">
      <cs:styleClr val="auto"/>
    </cs:fillRef>
    <cs:effectRef idx="3"/>
    <cs:fontRef idx="minor">
      <a:schemeClr val="tx1"/>
    </cs:fontRef>
    <cs:spPr>
      <a:ln w="9525" cap="rnd">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9.xml><?xml version="1.0" encoding="utf-8"?>
<cs:chartStyle xmlns:cs="http://schemas.microsoft.com/office/drawing/2012/chartStyle" xmlns:a="http://schemas.openxmlformats.org/drawingml/2006/main" id="343">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9525" cap="rnd">
        <a:solidFill>
          <a:schemeClr val="phClr"/>
        </a:solidFill>
        <a:round/>
      </a:ln>
    </cs:spPr>
  </cs:dataPointLine>
  <cs:dataPointMarker>
    <cs:lnRef idx="0">
      <cs:styleClr val="auto"/>
    </cs:lnRef>
    <cs:fillRef idx="3">
      <cs:styleClr val="auto"/>
    </cs:fillRef>
    <cs:effectRef idx="3"/>
    <cs:fontRef idx="minor">
      <a:schemeClr val="tx1"/>
    </cs:fontRef>
    <cs:spPr>
      <a:ln w="9525" cap="rnd">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90.xml><?xml version="1.0" encoding="utf-8"?>
<cs:chartStyle xmlns:cs="http://schemas.microsoft.com/office/drawing/2012/chartStyle" xmlns:a="http://schemas.openxmlformats.org/drawingml/2006/main" id="343">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9525" cap="rnd">
        <a:solidFill>
          <a:schemeClr val="phClr"/>
        </a:solidFill>
        <a:round/>
      </a:ln>
    </cs:spPr>
  </cs:dataPointLine>
  <cs:dataPointMarker>
    <cs:lnRef idx="0">
      <cs:styleClr val="auto"/>
    </cs:lnRef>
    <cs:fillRef idx="3">
      <cs:styleClr val="auto"/>
    </cs:fillRef>
    <cs:effectRef idx="3"/>
    <cs:fontRef idx="minor">
      <a:schemeClr val="tx1"/>
    </cs:fontRef>
    <cs:spPr>
      <a:ln w="9525" cap="rnd">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6F9966-8D20-4532-9913-02CB71E433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9</Pages>
  <Words>31867</Words>
  <Characters>181646</Characters>
  <Application>Microsoft Office Word</Application>
  <DocSecurity>0</DocSecurity>
  <Lines>1513</Lines>
  <Paragraphs>426</Paragraphs>
  <ScaleCrop>false</ScaleCrop>
  <HeadingPairs>
    <vt:vector size="2" baseType="variant">
      <vt:variant>
        <vt:lpstr>Title</vt:lpstr>
      </vt:variant>
      <vt:variant>
        <vt:i4>1</vt:i4>
      </vt:variant>
    </vt:vector>
  </HeadingPairs>
  <TitlesOfParts>
    <vt:vector size="1" baseType="lpstr">
      <vt:lpstr/>
    </vt:vector>
  </TitlesOfParts>
  <Company>Fischer King!</Company>
  <LinksUpToDate>false</LinksUpToDate>
  <CharactersWithSpaces>2130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iri aung</dc:creator>
  <cp:keywords/>
  <dc:description/>
  <cp:lastModifiedBy>Fischer, Thomas</cp:lastModifiedBy>
  <cp:revision>3</cp:revision>
  <dcterms:created xsi:type="dcterms:W3CDTF">2020-10-20T14:40:00Z</dcterms:created>
  <dcterms:modified xsi:type="dcterms:W3CDTF">2020-10-20T1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4d99f47-967b-325a-abfd-21631bc25369</vt:lpwstr>
  </property>
  <property fmtid="{D5CDD505-2E9C-101B-9397-08002B2CF9AE}" pid="24" name="Mendeley Citation Style_1">
    <vt:lpwstr>http://www.zotero.org/styles/apa</vt:lpwstr>
  </property>
</Properties>
</file>